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pPr w:leftFromText="180" w:rightFromText="180" w:horzAnchor="margin" w:tblpXSpec="center" w:tblpY="-630"/>
        <w:tblW w:w="10694" w:type="dxa"/>
        <w:tblLook w:val="04A0" w:firstRow="1" w:lastRow="0" w:firstColumn="1" w:lastColumn="0" w:noHBand="0" w:noVBand="1"/>
      </w:tblPr>
      <w:tblGrid>
        <w:gridCol w:w="2287"/>
        <w:gridCol w:w="1364"/>
        <w:gridCol w:w="1364"/>
        <w:gridCol w:w="1141"/>
        <w:gridCol w:w="1141"/>
        <w:gridCol w:w="2051"/>
        <w:gridCol w:w="1346"/>
      </w:tblGrid>
      <w:tr w:rsidR="003F48CC" w14:paraId="2BB3E1B9" w14:textId="77777777" w:rsidTr="00C42DDD">
        <w:tc>
          <w:tcPr>
            <w:tcW w:w="2287" w:type="dxa"/>
          </w:tcPr>
          <w:p w14:paraId="1360DC8E" w14:textId="5708F0D4" w:rsidR="008E6043" w:rsidRDefault="008E6043" w:rsidP="00C42DDD">
            <w:r>
              <w:t>Name</w:t>
            </w:r>
          </w:p>
        </w:tc>
        <w:tc>
          <w:tcPr>
            <w:tcW w:w="1364" w:type="dxa"/>
          </w:tcPr>
          <w:p w14:paraId="05F9F0CE" w14:textId="0DD15AC5" w:rsidR="008E6043" w:rsidRDefault="008E6043" w:rsidP="00C42DDD">
            <w:r>
              <w:t>Antibacterial</w:t>
            </w:r>
          </w:p>
        </w:tc>
        <w:tc>
          <w:tcPr>
            <w:tcW w:w="1364" w:type="dxa"/>
          </w:tcPr>
          <w:p w14:paraId="6097D1AC" w14:textId="475D8F95" w:rsidR="008E6043" w:rsidRDefault="008E6043" w:rsidP="00C42DDD">
            <w:r>
              <w:t>Antibacterial target type</w:t>
            </w:r>
          </w:p>
        </w:tc>
        <w:tc>
          <w:tcPr>
            <w:tcW w:w="1141" w:type="dxa"/>
          </w:tcPr>
          <w:p w14:paraId="3B538E39" w14:textId="797AF71D" w:rsidR="008E6043" w:rsidRDefault="008E6043" w:rsidP="00C42DDD">
            <w:r>
              <w:t>Antifungal</w:t>
            </w:r>
          </w:p>
        </w:tc>
        <w:tc>
          <w:tcPr>
            <w:tcW w:w="1141" w:type="dxa"/>
          </w:tcPr>
          <w:p w14:paraId="0F83F947" w14:textId="7D67159B" w:rsidR="008E6043" w:rsidRDefault="008E6043" w:rsidP="00C42DDD">
            <w:r>
              <w:t>Antitumor or Cytotoxic</w:t>
            </w:r>
          </w:p>
        </w:tc>
        <w:tc>
          <w:tcPr>
            <w:tcW w:w="2051" w:type="dxa"/>
          </w:tcPr>
          <w:p w14:paraId="54FEC0BB" w14:textId="1538EC9D" w:rsidR="008E6043" w:rsidRDefault="008E6043" w:rsidP="00C42DDD">
            <w:r>
              <w:t>Other Activity</w:t>
            </w:r>
          </w:p>
        </w:tc>
        <w:tc>
          <w:tcPr>
            <w:tcW w:w="1346" w:type="dxa"/>
          </w:tcPr>
          <w:p w14:paraId="18D12CE4" w14:textId="07D3174B" w:rsidR="008E6043" w:rsidRDefault="008E6043" w:rsidP="00C42DDD">
            <w:r>
              <w:t>Reference(s)</w:t>
            </w:r>
          </w:p>
        </w:tc>
      </w:tr>
      <w:tr w:rsidR="003F48CC" w14:paraId="75673323" w14:textId="77777777" w:rsidTr="00C42DDD">
        <w:tc>
          <w:tcPr>
            <w:tcW w:w="2287" w:type="dxa"/>
          </w:tcPr>
          <w:p w14:paraId="2EE74735" w14:textId="165417B0" w:rsidR="008E6043" w:rsidRDefault="008E6043" w:rsidP="00C42DDD">
            <w:proofErr w:type="spellStart"/>
            <w:r>
              <w:t>abyssom</w:t>
            </w:r>
            <w:r w:rsidR="00513DA3">
              <w:t>i</w:t>
            </w:r>
            <w:r>
              <w:t>cin</w:t>
            </w:r>
            <w:proofErr w:type="spellEnd"/>
          </w:p>
        </w:tc>
        <w:tc>
          <w:tcPr>
            <w:tcW w:w="1364" w:type="dxa"/>
          </w:tcPr>
          <w:p w14:paraId="79A37D4A" w14:textId="7C08D23F" w:rsidR="008E6043" w:rsidRDefault="008E6043" w:rsidP="00C42DDD">
            <w:r>
              <w:t>yes</w:t>
            </w:r>
          </w:p>
        </w:tc>
        <w:tc>
          <w:tcPr>
            <w:tcW w:w="1364" w:type="dxa"/>
          </w:tcPr>
          <w:p w14:paraId="100A7333" w14:textId="35BFCEBF" w:rsidR="008E6043" w:rsidRDefault="008732DD" w:rsidP="00C42DDD">
            <w:r>
              <w:t>g</w:t>
            </w:r>
            <w:r w:rsidR="008E6043">
              <w:t>ram pos</w:t>
            </w:r>
          </w:p>
        </w:tc>
        <w:tc>
          <w:tcPr>
            <w:tcW w:w="1141" w:type="dxa"/>
          </w:tcPr>
          <w:p w14:paraId="7BF233FB" w14:textId="77777777" w:rsidR="008E6043" w:rsidRDefault="008E6043" w:rsidP="00C42DDD"/>
        </w:tc>
        <w:tc>
          <w:tcPr>
            <w:tcW w:w="1141" w:type="dxa"/>
          </w:tcPr>
          <w:p w14:paraId="15C116D4" w14:textId="77777777" w:rsidR="008E6043" w:rsidRDefault="008E6043" w:rsidP="00C42DDD"/>
        </w:tc>
        <w:tc>
          <w:tcPr>
            <w:tcW w:w="2051" w:type="dxa"/>
          </w:tcPr>
          <w:p w14:paraId="2B957332" w14:textId="77777777" w:rsidR="008E6043" w:rsidRDefault="008E6043" w:rsidP="00C42DDD"/>
        </w:tc>
        <w:tc>
          <w:tcPr>
            <w:tcW w:w="1346" w:type="dxa"/>
          </w:tcPr>
          <w:p w14:paraId="5091689D" w14:textId="68AB2EBD" w:rsidR="008E6043" w:rsidRDefault="008E6043" w:rsidP="00C42DDD">
            <w:r>
              <w:fldChar w:fldCharType="begin"/>
            </w:r>
            <w:r>
              <w:instrText xml:space="preserve"> ADDIN EN.CITE &lt;EndNote&gt;&lt;Cite&gt;&lt;Author&gt;Gottardi&lt;/Author&gt;&lt;Year&gt;2011&lt;/Year&gt;&lt;RecNum&gt;1&lt;/RecNum&gt;&lt;DisplayText&gt;&lt;style face="superscript"&gt;1&lt;/style&gt;&lt;/DisplayText&gt;&lt;record&gt;&lt;rec-number&gt;1&lt;/rec-number&gt;&lt;foreign-keys&gt;&lt;key app="EN" db-id="p5zs9pw5ltwzr3e0webppaa6ae5zxdxszf5s" timestamp="1546985397"&gt;1&lt;/key&gt;&lt;/foreign-keys&gt;&lt;ref-type name="Journal Article"&gt;17&lt;/ref-type&gt;&lt;contributors&gt;&lt;authors&gt;&lt;author&gt;Gottardi, E. M.&lt;/author&gt;&lt;author&gt;Krawczyk, J. M.&lt;/author&gt;&lt;author&gt;von Suchodoletz, H.&lt;/author&gt;&lt;author&gt;Schadt, S.&lt;/author&gt;&lt;author&gt;Muhlenweg, A.&lt;/author&gt;&lt;author&gt;Uguru, G. C.&lt;/author&gt;&lt;author&gt;Pelzer, S.&lt;/author&gt;&lt;author&gt;Fiedler, H. P.&lt;/author&gt;&lt;author&gt;Bibb, M. J.&lt;/author&gt;&lt;author&gt;Stach, J. E.&lt;/author&gt;&lt;author&gt;Sussmuth, R. D.&lt;/author&gt;&lt;/authors&gt;&lt;/contributors&gt;&lt;auth-address&gt;Technische Universitat Berlin, Institut fur Chemie, Berlin, Germany.&lt;/auth-address&gt;&lt;titles&gt;&lt;title&gt;Abyssomicin biosynthesis: formation of an unusual polyketide, antibiotic-feeding studies and genetic analysis&lt;/title&gt;&lt;secondary-title&gt;Chembiochem&lt;/secondary-title&gt;&lt;/titles&gt;&lt;periodical&gt;&lt;full-title&gt;Chembiochem&lt;/full-title&gt;&lt;/periodical&gt;&lt;pages&gt;1401-10&lt;/pages&gt;&lt;volume&gt;12&lt;/volume&gt;&lt;number&gt;9&lt;/number&gt;&lt;keywords&gt;&lt;keyword&gt;4-Aminobenzoic Acid/antagonists &amp;amp; inhibitors&lt;/keyword&gt;&lt;keyword&gt;Anti-Bacterial Agents/*biosynthesis/pharmacology&lt;/keyword&gt;&lt;keyword&gt;Bridged Bicyclo Compounds, Heterocyclic/*chemical synthesis/pharmacology&lt;/keyword&gt;&lt;keyword&gt;*Macrolides/pharmacology&lt;/keyword&gt;&lt;keyword&gt;*Micromonosporaceae/genetics/metabolism&lt;/keyword&gt;&lt;keyword&gt;Multigene Family/*genetics&lt;/keyword&gt;&lt;/keywords&gt;&lt;dates&gt;&lt;year&gt;2011&lt;/year&gt;&lt;pub-dates&gt;&lt;date&gt;Jun 14&lt;/date&gt;&lt;/pub-dates&gt;&lt;/dates&gt;&lt;isbn&gt;1439-7633 (Electronic)&amp;#xD;1439-4227 (Linking)&lt;/isbn&gt;&lt;accession-num&gt;21656887&lt;/accession-num&gt;&lt;urls&gt;&lt;related-urls&gt;&lt;url&gt;https://www.ncbi.nlm.nih.gov/pubmed/21656887&lt;/url&gt;&lt;/related-urls&gt;&lt;/urls&gt;&lt;custom2&gt;3625739&lt;/custom2&gt;&lt;electronic-resource-num&gt;10.1002/cbic.201100172&lt;/electronic-resource-num&gt;&lt;/record&gt;&lt;/Cite&gt;&lt;/EndNote&gt;</w:instrText>
            </w:r>
            <w:r>
              <w:fldChar w:fldCharType="separate"/>
            </w:r>
            <w:r w:rsidRPr="00272636">
              <w:rPr>
                <w:noProof/>
                <w:vertAlign w:val="superscript"/>
              </w:rPr>
              <w:t>1</w:t>
            </w:r>
            <w:r>
              <w:fldChar w:fldCharType="end"/>
            </w:r>
          </w:p>
        </w:tc>
      </w:tr>
      <w:tr w:rsidR="003F48CC" w14:paraId="6F27AD60" w14:textId="77777777" w:rsidTr="00C42DDD">
        <w:tc>
          <w:tcPr>
            <w:tcW w:w="2287" w:type="dxa"/>
          </w:tcPr>
          <w:p w14:paraId="1321B955" w14:textId="4C71E8E6" w:rsidR="008E6043" w:rsidRPr="00AE6739" w:rsidRDefault="008E604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urafuron</w:t>
            </w:r>
            <w:proofErr w:type="spellEnd"/>
          </w:p>
        </w:tc>
        <w:tc>
          <w:tcPr>
            <w:tcW w:w="1364" w:type="dxa"/>
          </w:tcPr>
          <w:p w14:paraId="0FCFAFD9" w14:textId="77777777" w:rsidR="008E6043" w:rsidRDefault="008E6043" w:rsidP="00C42DDD"/>
        </w:tc>
        <w:tc>
          <w:tcPr>
            <w:tcW w:w="1364" w:type="dxa"/>
          </w:tcPr>
          <w:p w14:paraId="2D99D3A0" w14:textId="56819841" w:rsidR="008E6043" w:rsidRDefault="008E6043" w:rsidP="00C42DDD"/>
        </w:tc>
        <w:tc>
          <w:tcPr>
            <w:tcW w:w="1141" w:type="dxa"/>
          </w:tcPr>
          <w:p w14:paraId="01587905" w14:textId="1B574C43" w:rsidR="008E6043" w:rsidRDefault="008E6043" w:rsidP="00C42DDD">
            <w:r>
              <w:t>yes</w:t>
            </w:r>
          </w:p>
        </w:tc>
        <w:tc>
          <w:tcPr>
            <w:tcW w:w="1141" w:type="dxa"/>
          </w:tcPr>
          <w:p w14:paraId="3A276AC4" w14:textId="4EBE8871" w:rsidR="008E6043" w:rsidRDefault="008E6043" w:rsidP="00C42DDD">
            <w:r>
              <w:t>yes</w:t>
            </w:r>
          </w:p>
        </w:tc>
        <w:tc>
          <w:tcPr>
            <w:tcW w:w="2051" w:type="dxa"/>
          </w:tcPr>
          <w:p w14:paraId="1537B2A7" w14:textId="77777777" w:rsidR="008E6043" w:rsidRDefault="008E6043" w:rsidP="00C42DDD"/>
        </w:tc>
        <w:tc>
          <w:tcPr>
            <w:tcW w:w="1346" w:type="dxa"/>
          </w:tcPr>
          <w:p w14:paraId="2ACBFFF9" w14:textId="144E4E05" w:rsidR="008E6043" w:rsidRDefault="008E6043" w:rsidP="00C42DDD">
            <w:r>
              <w:fldChar w:fldCharType="begin"/>
            </w:r>
            <w:r>
              <w:instrText xml:space="preserve"> ADDIN EN.CITE &lt;EndNote&gt;&lt;Cite&gt;&lt;Author&gt;Frank&lt;/Author&gt;&lt;Year&gt;2007&lt;/Year&gt;&lt;RecNum&gt;2&lt;/RecNum&gt;&lt;DisplayText&gt;&lt;style face="superscript"&gt;2&lt;/style&gt;&lt;/DisplayText&gt;&lt;record&gt;&lt;rec-number&gt;2&lt;/rec-number&gt;&lt;foreign-keys&gt;&lt;key app="EN" db-id="p5zs9pw5ltwzr3e0webppaa6ae5zxdxszf5s" timestamp="1546985560"&gt;2&lt;/key&gt;&lt;/foreign-keys&gt;&lt;ref-type name="Journal Article"&gt;17&lt;/ref-type&gt;&lt;contributors&gt;&lt;authors&gt;&lt;author&gt;Frank, B.&lt;/author&gt;&lt;author&gt;Wenzel, S. C.&lt;/author&gt;&lt;author&gt;Bode, H. B.&lt;/author&gt;&lt;author&gt;Scharfe, M.&lt;/author&gt;&lt;author&gt;Blocker, H.&lt;/author&gt;&lt;author&gt;Muller, R.&lt;/author&gt;&lt;/authors&gt;&lt;/contributors&gt;&lt;auth-address&gt;Pharmaceutical Biotechnology, Saarland University, P.O. Box 151150, 66041 Saarbrucken, Germany.&lt;/auth-address&gt;&lt;titles&gt;&lt;title&gt;From genetic diversity to metabolic unity: studies on the biosynthesis of aurafurones and aurafuron-like structures in myxobacteria and streptomycetes&lt;/title&gt;&lt;secondary-title&gt;J Mol Biol&lt;/secondary-title&gt;&lt;/titles&gt;&lt;periodical&gt;&lt;full-title&gt;J Mol Biol&lt;/full-title&gt;&lt;/periodical&gt;&lt;pages&gt;24-38&lt;/pages&gt;&lt;volume&gt;374&lt;/volume&gt;&lt;number&gt;1&lt;/number&gt;&lt;keywords&gt;&lt;keyword&gt;Cytochrome P-450 Enzyme Inhibitors&lt;/keyword&gt;&lt;keyword&gt;Cytochrome P-450 Enzyme System/metabolism&lt;/keyword&gt;&lt;keyword&gt;Furans/*metabolism&lt;/keyword&gt;&lt;keyword&gt;*Genetic Variation&lt;/keyword&gt;&lt;keyword&gt;Molecular Sequence Data&lt;/keyword&gt;&lt;keyword&gt;Multigene Family&lt;/keyword&gt;&lt;keyword&gt;Myxococcales/*genetics/growth &amp;amp; development/metabolism&lt;/keyword&gt;&lt;keyword&gt;Phylogeny&lt;/keyword&gt;&lt;keyword&gt;Polyketide Synthases/metabolism&lt;/keyword&gt;&lt;keyword&gt;Streptomyces/*genetics/growth &amp;amp; development/metabolism&lt;/keyword&gt;&lt;/keywords&gt;&lt;dates&gt;&lt;year&gt;2007&lt;/year&gt;&lt;pub-dates&gt;&lt;date&gt;Nov 16&lt;/date&gt;&lt;/pub-dates&gt;&lt;/dates&gt;&lt;isbn&gt;1089-8638 (Electronic)&amp;#xD;0022-2836 (Linking)&lt;/isbn&gt;&lt;accession-num&gt;17919655&lt;/accession-num&gt;&lt;urls&gt;&lt;related-urls&gt;&lt;url&gt;https://www.ncbi.nlm.nih.gov/pubmed/17919655&lt;/url&gt;&lt;/related-urls&gt;&lt;/urls&gt;&lt;electronic-resource-num&gt;10.1016/j.jmb.2007.09.015&lt;/electronic-resource-num&gt;&lt;/record&gt;&lt;/Cite&gt;&lt;/EndNote&gt;</w:instrText>
            </w:r>
            <w:r>
              <w:fldChar w:fldCharType="separate"/>
            </w:r>
            <w:r w:rsidRPr="00CF7B25">
              <w:rPr>
                <w:noProof/>
                <w:vertAlign w:val="superscript"/>
              </w:rPr>
              <w:t>2</w:t>
            </w:r>
            <w:r>
              <w:fldChar w:fldCharType="end"/>
            </w:r>
          </w:p>
        </w:tc>
      </w:tr>
      <w:tr w:rsidR="003F48CC" w14:paraId="21F47043" w14:textId="77777777" w:rsidTr="00C42DDD">
        <w:tc>
          <w:tcPr>
            <w:tcW w:w="2287" w:type="dxa"/>
          </w:tcPr>
          <w:p w14:paraId="6033255F" w14:textId="7D02DFA5" w:rsidR="008E6043" w:rsidRDefault="008E6043" w:rsidP="00C42DDD">
            <w:proofErr w:type="spellStart"/>
            <w:r>
              <w:t>aureothin</w:t>
            </w:r>
            <w:proofErr w:type="spellEnd"/>
          </w:p>
        </w:tc>
        <w:tc>
          <w:tcPr>
            <w:tcW w:w="1364" w:type="dxa"/>
          </w:tcPr>
          <w:p w14:paraId="252DA420" w14:textId="7A66F708" w:rsidR="008E6043" w:rsidRDefault="008E6043" w:rsidP="00C42DDD">
            <w:r>
              <w:t>yes</w:t>
            </w:r>
          </w:p>
        </w:tc>
        <w:tc>
          <w:tcPr>
            <w:tcW w:w="1364" w:type="dxa"/>
          </w:tcPr>
          <w:p w14:paraId="62FE27B4" w14:textId="0582C7CA" w:rsidR="008E6043" w:rsidRDefault="008732DD" w:rsidP="00C42DDD">
            <w:r>
              <w:t>g</w:t>
            </w:r>
            <w:r w:rsidR="008E6043">
              <w:t xml:space="preserve">ram pos, </w:t>
            </w:r>
            <w:r>
              <w:t>g</w:t>
            </w:r>
            <w:r w:rsidR="008E6043">
              <w:t>ram neg</w:t>
            </w:r>
          </w:p>
        </w:tc>
        <w:tc>
          <w:tcPr>
            <w:tcW w:w="1141" w:type="dxa"/>
          </w:tcPr>
          <w:p w14:paraId="4B461A8D" w14:textId="0A39C3E6" w:rsidR="008E6043" w:rsidRDefault="008E6043" w:rsidP="00C42DDD">
            <w:r>
              <w:t>yes</w:t>
            </w:r>
          </w:p>
        </w:tc>
        <w:tc>
          <w:tcPr>
            <w:tcW w:w="1141" w:type="dxa"/>
          </w:tcPr>
          <w:p w14:paraId="5B757E38" w14:textId="77777777" w:rsidR="008E6043" w:rsidRDefault="008E6043" w:rsidP="00C42DDD"/>
        </w:tc>
        <w:tc>
          <w:tcPr>
            <w:tcW w:w="2051" w:type="dxa"/>
          </w:tcPr>
          <w:p w14:paraId="457812DE" w14:textId="77777777" w:rsidR="008E6043" w:rsidRDefault="008E6043" w:rsidP="00C42DDD"/>
        </w:tc>
        <w:tc>
          <w:tcPr>
            <w:tcW w:w="1346" w:type="dxa"/>
          </w:tcPr>
          <w:p w14:paraId="74209B58" w14:textId="0C3E883D" w:rsidR="008E6043" w:rsidRDefault="005A41A3" w:rsidP="00C42DDD">
            <w:r>
              <w:fldChar w:fldCharType="begin">
                <w:fldData xml:space="preserve">PEVuZE5vdGU+PENpdGU+PEF1dGhvcj5TdWdpbW90bzwvQXV0aG9yPjxZZWFyPjIwMTU8L1llYXI+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WdpbW90bzwvQXV0aG9yPjxZZWFyPjIwMTU8L1llYXI+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A41A3">
              <w:rPr>
                <w:noProof/>
                <w:vertAlign w:val="superscript"/>
              </w:rPr>
              <w:t>3</w:t>
            </w:r>
            <w:r>
              <w:fldChar w:fldCharType="end"/>
            </w:r>
          </w:p>
        </w:tc>
      </w:tr>
      <w:tr w:rsidR="003F48CC" w14:paraId="3FE9F45C" w14:textId="77777777" w:rsidTr="00C42DDD">
        <w:tc>
          <w:tcPr>
            <w:tcW w:w="2287" w:type="dxa"/>
          </w:tcPr>
          <w:p w14:paraId="49FF224B" w14:textId="097960D5" w:rsidR="008E6043" w:rsidRDefault="008E6043" w:rsidP="00C42DDD">
            <w:proofErr w:type="spellStart"/>
            <w:r>
              <w:t>avilamycin</w:t>
            </w:r>
            <w:proofErr w:type="spellEnd"/>
          </w:p>
        </w:tc>
        <w:tc>
          <w:tcPr>
            <w:tcW w:w="1364" w:type="dxa"/>
          </w:tcPr>
          <w:p w14:paraId="5BD3634C" w14:textId="7FC4CECB" w:rsidR="008E6043" w:rsidRDefault="008E6043" w:rsidP="00C42DDD">
            <w:r>
              <w:t>yes</w:t>
            </w:r>
          </w:p>
        </w:tc>
        <w:tc>
          <w:tcPr>
            <w:tcW w:w="1364" w:type="dxa"/>
          </w:tcPr>
          <w:p w14:paraId="57954275" w14:textId="48D3A002" w:rsidR="008E6043" w:rsidRDefault="008732DD" w:rsidP="00C42DDD">
            <w:r>
              <w:t>g</w:t>
            </w:r>
            <w:r w:rsidR="008E6043">
              <w:t>ram pos</w:t>
            </w:r>
          </w:p>
        </w:tc>
        <w:tc>
          <w:tcPr>
            <w:tcW w:w="1141" w:type="dxa"/>
          </w:tcPr>
          <w:p w14:paraId="14237945" w14:textId="77777777" w:rsidR="008E6043" w:rsidRDefault="008E6043" w:rsidP="00C42DDD"/>
        </w:tc>
        <w:tc>
          <w:tcPr>
            <w:tcW w:w="1141" w:type="dxa"/>
          </w:tcPr>
          <w:p w14:paraId="2FEFFBB9" w14:textId="77777777" w:rsidR="008E6043" w:rsidRDefault="008E6043" w:rsidP="00C42DDD"/>
        </w:tc>
        <w:tc>
          <w:tcPr>
            <w:tcW w:w="2051" w:type="dxa"/>
          </w:tcPr>
          <w:p w14:paraId="2498AFC4" w14:textId="77777777" w:rsidR="008E6043" w:rsidRDefault="008E6043" w:rsidP="00C42DDD"/>
        </w:tc>
        <w:tc>
          <w:tcPr>
            <w:tcW w:w="1346" w:type="dxa"/>
          </w:tcPr>
          <w:p w14:paraId="40DED6F9" w14:textId="46867E80" w:rsidR="008E6043" w:rsidRDefault="00BF340B" w:rsidP="00C42DDD">
            <w:r>
              <w:fldChar w:fldCharType="begin"/>
            </w:r>
            <w:r w:rsidR="005A41A3">
              <w:instrText xml:space="preserve"> ADDIN EN.CITE &lt;EndNote&gt;&lt;Cite&gt;&lt;Author&gt;Solanki&lt;/Author&gt;&lt;Year&gt;2008&lt;/Year&gt;&lt;RecNum&gt;4&lt;/RecNum&gt;&lt;DisplayText&gt;&lt;style face="superscript"&gt;4&lt;/style&gt;&lt;/DisplayText&gt;&lt;record&gt;&lt;rec-number&gt;4&lt;/rec-number&gt;&lt;foreign-keys&gt;&lt;key app="EN" db-id="p5zs9pw5ltwzr3e0webppaa6ae5zxdxszf5s" timestamp="1546985933"&gt;4&lt;/key&gt;&lt;/foreign-keys&gt;&lt;ref-type name="Journal Article"&gt;17&lt;/ref-type&gt;&lt;contributors&gt;&lt;authors&gt;&lt;author&gt;Solanki, R.&lt;/author&gt;&lt;author&gt;Khanna, M.&lt;/author&gt;&lt;author&gt;Lal, R.&lt;/author&gt;&lt;/authors&gt;&lt;/contributors&gt;&lt;auth-address&gt;Acharya Narendra Dev College, University of Delhi, Govindpuri, Kalkaji, New Delhi, 110 019 India.&lt;/auth-address&gt;&lt;titles&gt;&lt;title&gt;Bioactive compounds from marine actinomycetes&lt;/title&gt;&lt;secondary-title&gt;Indian J Microbiol&lt;/secondary-title&gt;&lt;/titles&gt;&lt;periodical&gt;&lt;full-title&gt;Indian J Microbiol&lt;/full-title&gt;&lt;/periodical&gt;&lt;pages&gt;410-31&lt;/pages&gt;&lt;volume&gt;48&lt;/volume&gt;&lt;number&gt;4&lt;/number&gt;&lt;keywords&gt;&lt;keyword&gt;Bioactive compounds&lt;/keyword&gt;&lt;keyword&gt;Marine actinomycetes&lt;/keyword&gt;&lt;/keywords&gt;&lt;dates&gt;&lt;year&gt;2008&lt;/year&gt;&lt;pub-dates&gt;&lt;date&gt;Dec&lt;/date&gt;&lt;/pub-dates&gt;&lt;/dates&gt;&lt;isbn&gt;0046-8991 (Print)&amp;#xD;0046-8991 (Linking)&lt;/isbn&gt;&lt;accession-num&gt;23100742&lt;/accession-num&gt;&lt;urls&gt;&lt;related-urls&gt;&lt;url&gt;https://www.ncbi.nlm.nih.gov/pubmed/23100742&lt;/url&gt;&lt;/related-urls&gt;&lt;/urls&gt;&lt;custom2&gt;3476783&lt;/custom2&gt;&lt;electronic-resource-num&gt;10.1007/s12088-008-0052-z&lt;/electronic-resource-num&gt;&lt;/record&gt;&lt;/Cite&gt;&lt;/EndNote&gt;</w:instrText>
            </w:r>
            <w:r>
              <w:fldChar w:fldCharType="separate"/>
            </w:r>
            <w:r w:rsidR="005A41A3" w:rsidRPr="005A41A3">
              <w:rPr>
                <w:noProof/>
                <w:vertAlign w:val="superscript"/>
              </w:rPr>
              <w:t>4</w:t>
            </w:r>
            <w:r>
              <w:fldChar w:fldCharType="end"/>
            </w:r>
          </w:p>
        </w:tc>
      </w:tr>
      <w:tr w:rsidR="003F48CC" w14:paraId="21F93605" w14:textId="77777777" w:rsidTr="00C42DDD">
        <w:tc>
          <w:tcPr>
            <w:tcW w:w="2287" w:type="dxa"/>
          </w:tcPr>
          <w:p w14:paraId="72C17A53" w14:textId="5D6000BC" w:rsidR="008E6043" w:rsidRDefault="00FA01C2" w:rsidP="00C42DDD">
            <w:r>
              <w:t>bafilomycin</w:t>
            </w:r>
          </w:p>
        </w:tc>
        <w:tc>
          <w:tcPr>
            <w:tcW w:w="1364" w:type="dxa"/>
          </w:tcPr>
          <w:p w14:paraId="037EB000" w14:textId="1417AAD9" w:rsidR="008E6043" w:rsidRDefault="00FA01C2" w:rsidP="00C42DDD">
            <w:r>
              <w:t>yes</w:t>
            </w:r>
          </w:p>
        </w:tc>
        <w:tc>
          <w:tcPr>
            <w:tcW w:w="1364" w:type="dxa"/>
          </w:tcPr>
          <w:p w14:paraId="2E32AE91" w14:textId="4D7CACFF" w:rsidR="008E6043" w:rsidRDefault="008732DD" w:rsidP="00C42DDD">
            <w:r>
              <w:t>g</w:t>
            </w:r>
            <w:r w:rsidR="00FA01C2">
              <w:t>ram pos</w:t>
            </w:r>
          </w:p>
        </w:tc>
        <w:tc>
          <w:tcPr>
            <w:tcW w:w="1141" w:type="dxa"/>
          </w:tcPr>
          <w:p w14:paraId="695FBDDA" w14:textId="66A0A693" w:rsidR="008E6043" w:rsidRDefault="00FA01C2" w:rsidP="00C42DDD">
            <w:r>
              <w:t>yes</w:t>
            </w:r>
          </w:p>
        </w:tc>
        <w:tc>
          <w:tcPr>
            <w:tcW w:w="1141" w:type="dxa"/>
          </w:tcPr>
          <w:p w14:paraId="1903317C" w14:textId="77777777" w:rsidR="008E6043" w:rsidRDefault="008E6043" w:rsidP="00C42DDD"/>
        </w:tc>
        <w:tc>
          <w:tcPr>
            <w:tcW w:w="2051" w:type="dxa"/>
          </w:tcPr>
          <w:p w14:paraId="2A8E1AFE" w14:textId="77777777" w:rsidR="008E6043" w:rsidRDefault="008E6043" w:rsidP="00C42DDD"/>
        </w:tc>
        <w:tc>
          <w:tcPr>
            <w:tcW w:w="1346" w:type="dxa"/>
          </w:tcPr>
          <w:p w14:paraId="4455931A" w14:textId="3BC54757" w:rsidR="008E6043" w:rsidRDefault="00365230" w:rsidP="00C42DDD">
            <w:r>
              <w:fldChar w:fldCharType="begin">
                <w:fldData xml:space="preserve">PEVuZE5vdGU+PENpdGU+PEF1dGhvcj5aaGFuZzwvQXV0aG9yPjxZZWFyPjIwMTM8L1llYXI+PFJl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</w:fldData>
              </w:fldChar>
            </w:r>
            <w:r w:rsidR="005A41A3">
              <w:instrText xml:space="preserve"> ADDIN EN.CITE </w:instrText>
            </w:r>
            <w:r w:rsidR="005A41A3">
              <w:fldChar w:fldCharType="begin">
                <w:fldData xml:space="preserve">PEVuZE5vdGU+PENpdGU+PEF1dGhvcj5aaGFuZzwvQXV0aG9yPjxZZWFyPjIwMTM8L1llYXI+PFJl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</w:fldData>
              </w:fldChar>
            </w:r>
            <w:r w:rsidR="005A41A3">
              <w:instrText xml:space="preserve"> ADDIN EN.CITE.DATA </w:instrText>
            </w:r>
            <w:r w:rsidR="005A41A3">
              <w:fldChar w:fldCharType="end"/>
            </w:r>
            <w:r>
              <w:fldChar w:fldCharType="separate"/>
            </w:r>
            <w:r w:rsidR="005A41A3" w:rsidRPr="005A41A3">
              <w:rPr>
                <w:noProof/>
                <w:vertAlign w:val="superscript"/>
              </w:rPr>
              <w:t>5,6</w:t>
            </w:r>
            <w:r>
              <w:fldChar w:fldCharType="end"/>
            </w:r>
          </w:p>
        </w:tc>
      </w:tr>
      <w:tr w:rsidR="003F48CC" w14:paraId="41E324DB" w14:textId="77777777" w:rsidTr="00C42DDD">
        <w:tc>
          <w:tcPr>
            <w:tcW w:w="2287" w:type="dxa"/>
          </w:tcPr>
          <w:p w14:paraId="35C9BA42" w14:textId="256D7380" w:rsidR="008E6043" w:rsidRPr="0008322D" w:rsidRDefault="0008322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lorothricin</w:t>
            </w:r>
            <w:proofErr w:type="spellEnd"/>
          </w:p>
        </w:tc>
        <w:tc>
          <w:tcPr>
            <w:tcW w:w="1364" w:type="dxa"/>
          </w:tcPr>
          <w:p w14:paraId="16FB43D4" w14:textId="22B86E24" w:rsidR="008E6043" w:rsidRDefault="0008322D" w:rsidP="00C42DDD">
            <w:r>
              <w:t>yes</w:t>
            </w:r>
          </w:p>
        </w:tc>
        <w:tc>
          <w:tcPr>
            <w:tcW w:w="1364" w:type="dxa"/>
          </w:tcPr>
          <w:p w14:paraId="4065EB4A" w14:textId="5E9C59C1" w:rsidR="008E6043" w:rsidRDefault="008732DD" w:rsidP="00C42DDD">
            <w:r>
              <w:t>g</w:t>
            </w:r>
            <w:r w:rsidR="0008322D">
              <w:t>ram pos</w:t>
            </w:r>
          </w:p>
        </w:tc>
        <w:tc>
          <w:tcPr>
            <w:tcW w:w="1141" w:type="dxa"/>
          </w:tcPr>
          <w:p w14:paraId="21005678" w14:textId="77777777" w:rsidR="008E6043" w:rsidRDefault="008E6043" w:rsidP="00C42DDD"/>
        </w:tc>
        <w:tc>
          <w:tcPr>
            <w:tcW w:w="1141" w:type="dxa"/>
          </w:tcPr>
          <w:p w14:paraId="2501F23E" w14:textId="77777777" w:rsidR="008E6043" w:rsidRDefault="008E6043" w:rsidP="00C42DDD"/>
        </w:tc>
        <w:tc>
          <w:tcPr>
            <w:tcW w:w="2051" w:type="dxa"/>
          </w:tcPr>
          <w:p w14:paraId="56B6F449" w14:textId="77777777" w:rsidR="008E6043" w:rsidRDefault="008E6043" w:rsidP="00C42DDD"/>
        </w:tc>
        <w:tc>
          <w:tcPr>
            <w:tcW w:w="1346" w:type="dxa"/>
          </w:tcPr>
          <w:p w14:paraId="31D48AF2" w14:textId="0EBBE74B" w:rsidR="008E6043" w:rsidRDefault="001D7997" w:rsidP="00C42DDD">
            <w:r>
              <w:fldChar w:fldCharType="begin"/>
            </w:r>
            <w:r w:rsidR="005A41A3">
              <w:instrText xml:space="preserve"> ADDIN EN.CITE &lt;EndNote&gt;&lt;Cite&gt;&lt;Author&gt;Vieweg&lt;/Author&gt;&lt;Year&gt;2014&lt;/Year&gt;&lt;RecNum&gt;7&lt;/RecNum&gt;&lt;DisplayText&gt;&lt;style face="superscript"&gt;7&lt;/style&gt;&lt;/DisplayText&gt;&lt;record&gt;&lt;rec-number&gt;7&lt;/rec-number&gt;&lt;foreign-keys&gt;&lt;key app="EN" db-id="p5zs9pw5ltwzr3e0webppaa6ae5zxdxszf5s" timestamp="1546986484"&gt;7&lt;/key&gt;&lt;/foreign-keys&gt;&lt;ref-type name="Journal Article"&gt;17&lt;/ref-type&gt;&lt;contributors&gt;&lt;authors&gt;&lt;author&gt;Vieweg, L.&lt;/author&gt;&lt;author&gt;Reichau, S.&lt;/author&gt;&lt;author&gt;Schobert, R.&lt;/author&gt;&lt;author&gt;Leadlay, P. F.&lt;/author&gt;&lt;author&gt;Sussmuth, R. D.&lt;/author&gt;&lt;/authors&gt;&lt;/contributors&gt;&lt;auth-address&gt;Technische Universitat Berlin, Institut fur Chemie, Strasse des 17. Juni 124, 10623 Berlin, Germany. suessmuth@chem.tu-berlin.de.&lt;/auth-address&gt;&lt;titles&gt;&lt;title&gt;Recent advances in the field of bioactive tetronates&lt;/title&gt;&lt;secondary-title&gt;Nat Prod Rep&lt;/secondary-title&gt;&lt;/titles&gt;&lt;periodical&gt;&lt;full-title&gt;Nat Prod Rep&lt;/full-title&gt;&lt;/periodical&gt;&lt;pages&gt;1554-84&lt;/pages&gt;&lt;volume&gt;31&lt;/volume&gt;&lt;number&gt;11&lt;/number&gt;&lt;keywords&gt;&lt;keyword&gt;*Anti-Bacterial Agents/biosynthesis/chemistry/pharmacology&lt;/keyword&gt;&lt;keyword&gt;*Biological Products/chemistry/metabolism/pharmacology&lt;/keyword&gt;&lt;keyword&gt;Furans/*chemistry/pharmacology&lt;/keyword&gt;&lt;keyword&gt;Molecular Structure&lt;/keyword&gt;&lt;keyword&gt;Structure-Activity Relationship&lt;/keyword&gt;&lt;/keywords&gt;&lt;dates&gt;&lt;year&gt;2014&lt;/year&gt;&lt;pub-dates&gt;&lt;date&gt;Nov&lt;/date&gt;&lt;/pub-dates&gt;&lt;/dates&gt;&lt;isbn&gt;1460-4752 (Electronic)&amp;#xD;0265-0568 (Linking)&lt;/isbn&gt;&lt;accession-num&gt;24965099&lt;/accession-num&gt;&lt;urls&gt;&lt;related-urls&gt;&lt;url&gt;https://www.ncbi.nlm.nih.gov/pubmed/24965099&lt;/url&gt;&lt;/related-urls&gt;&lt;/urls&gt;&lt;electronic-resource-num&gt;10.1039/c4np00015c&lt;/electronic-resource-num&gt;&lt;/record&gt;&lt;/Cite&gt;&lt;/EndNote&gt;</w:instrText>
            </w:r>
            <w:r>
              <w:fldChar w:fldCharType="separate"/>
            </w:r>
            <w:r w:rsidR="005A41A3" w:rsidRPr="005A41A3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</w:tr>
      <w:tr w:rsidR="003F48CC" w14:paraId="529A3360" w14:textId="77777777" w:rsidTr="00C42DDD">
        <w:tc>
          <w:tcPr>
            <w:tcW w:w="2287" w:type="dxa"/>
          </w:tcPr>
          <w:p w14:paraId="090A9F73" w14:textId="299FB1C3" w:rsidR="008E6043" w:rsidRDefault="00BF5F4D" w:rsidP="00C42DDD">
            <w:r>
              <w:t>erythromycin</w:t>
            </w:r>
          </w:p>
        </w:tc>
        <w:tc>
          <w:tcPr>
            <w:tcW w:w="1364" w:type="dxa"/>
          </w:tcPr>
          <w:p w14:paraId="7793AA28" w14:textId="32331A6D" w:rsidR="008E6043" w:rsidRDefault="00BF5F4D" w:rsidP="00C42DDD">
            <w:r>
              <w:t>yes</w:t>
            </w:r>
          </w:p>
        </w:tc>
        <w:tc>
          <w:tcPr>
            <w:tcW w:w="1364" w:type="dxa"/>
          </w:tcPr>
          <w:p w14:paraId="76F3C740" w14:textId="2F4457E1" w:rsidR="008E6043" w:rsidRDefault="008732DD" w:rsidP="00C42DDD">
            <w:r>
              <w:t>g</w:t>
            </w:r>
            <w:r w:rsidR="00346A7C">
              <w:t xml:space="preserve">ram pos, </w:t>
            </w:r>
            <w:r>
              <w:t>g</w:t>
            </w:r>
            <w:r w:rsidR="00346A7C">
              <w:t>ram neg</w:t>
            </w:r>
          </w:p>
        </w:tc>
        <w:tc>
          <w:tcPr>
            <w:tcW w:w="1141" w:type="dxa"/>
          </w:tcPr>
          <w:p w14:paraId="012FD2DF" w14:textId="77777777" w:rsidR="008E6043" w:rsidRDefault="008E6043" w:rsidP="00C42DDD"/>
        </w:tc>
        <w:tc>
          <w:tcPr>
            <w:tcW w:w="1141" w:type="dxa"/>
          </w:tcPr>
          <w:p w14:paraId="22B968CA" w14:textId="77777777" w:rsidR="008E6043" w:rsidRDefault="008E6043" w:rsidP="00C42DDD"/>
        </w:tc>
        <w:tc>
          <w:tcPr>
            <w:tcW w:w="2051" w:type="dxa"/>
          </w:tcPr>
          <w:p w14:paraId="3DF5D491" w14:textId="77777777" w:rsidR="008E6043" w:rsidRDefault="008E6043" w:rsidP="00C42DDD"/>
        </w:tc>
        <w:tc>
          <w:tcPr>
            <w:tcW w:w="1346" w:type="dxa"/>
          </w:tcPr>
          <w:p w14:paraId="675F6B09" w14:textId="05B67CC0" w:rsidR="008E6043" w:rsidRDefault="00DB704E" w:rsidP="00C42DDD">
            <w:r>
              <w:fldChar w:fldCharType="begin"/>
            </w:r>
            <w:r w:rsidR="005A41A3">
              <w:instrText xml:space="preserve"> ADDIN EN.CITE &lt;EndNote&gt;&lt;Cite&gt;&lt;Author&gt;Retsema&lt;/Author&gt;&lt;Year&gt;1987&lt;/Year&gt;&lt;RecNum&gt;8&lt;/RecNum&gt;&lt;DisplayText&gt;&lt;style face="superscript"&gt;8&lt;/style&gt;&lt;/DisplayText&gt;&lt;record&gt;&lt;rec-number&gt;8&lt;/rec-number&gt;&lt;foreign-keys&gt;&lt;key app="EN" db-id="p5zs9pw5ltwzr3e0webppaa6ae5zxdxszf5s" timestamp="1546986724"&gt;8&lt;/key&gt;&lt;/foreign-keys&gt;&lt;ref-type name="Journal Article"&gt;17&lt;/ref-type&gt;&lt;contributors&gt;&lt;authors&gt;&lt;author&gt;Retsema, J.&lt;/author&gt;&lt;author&gt;Girard, A.&lt;/author&gt;&lt;author&gt;Schelkly, W.&lt;/author&gt;&lt;author&gt;Manousos, M.&lt;/author&gt;&lt;author&gt;Anderson, M.&lt;/author&gt;&lt;author&gt;Bright, G.&lt;/author&gt;&lt;author&gt;Borovoy, R.&lt;/author&gt;&lt;author&gt;Brennan, L.&lt;/author&gt;&lt;author&gt;Mason, R.&lt;/author&gt;&lt;/authors&gt;&lt;/contributors&gt;&lt;auth-address&gt;Central Research Division, Pfizer Inc., Groton, Connecticut 06340.&lt;/auth-address&gt;&lt;titles&gt;&lt;title&gt;Spectrum and mode of action of azithromycin (CP-62,993), a new 15-membered-ring macrolide with improved potency against gram-negative organisms&lt;/title&gt;&lt;secondary-title&gt;Antimicrob Agents Chemother&lt;/secondary-title&gt;&lt;/titles&gt;&lt;periodical&gt;&lt;full-title&gt;Antimicrob Agents Chemother&lt;/full-title&gt;&lt;/periodical&gt;&lt;pages&gt;1939-47&lt;/pages&gt;&lt;volume&gt;31&lt;/volume&gt;&lt;number&gt;12&lt;/number&gt;&lt;keywords&gt;&lt;keyword&gt;Anti-Bacterial Agents/*pharmacology&lt;/keyword&gt;&lt;keyword&gt;Azithromycin&lt;/keyword&gt;&lt;keyword&gt;Bacterial Proteins/biosynthesis&lt;/keyword&gt;&lt;keyword&gt;Enterobacteriaceae/drug effects&lt;/keyword&gt;&lt;keyword&gt;Erythromycin/*analogs &amp;amp; derivatives/pharmacology&lt;/keyword&gt;&lt;keyword&gt;Escherichia coli/enzymology&lt;/keyword&gt;&lt;keyword&gt;Gram-Negative Bacteria/*drug effects&lt;/keyword&gt;&lt;keyword&gt;Microbial Sensitivity Tests&lt;/keyword&gt;&lt;keyword&gt;RNA, Bacterial/isolation &amp;amp; purification&lt;/keyword&gt;&lt;keyword&gt;RNA, Messenger/isolation &amp;amp; purification&lt;/keyword&gt;&lt;keyword&gt;Ribosomes/metabolism&lt;/keyword&gt;&lt;keyword&gt;Staphylococcus aureus/drug effects/enzymology&lt;/keyword&gt;&lt;/keywords&gt;&lt;dates&gt;&lt;year&gt;1987&lt;/year&gt;&lt;pub-dates&gt;&lt;date&gt;Dec&lt;/date&gt;&lt;/pub-dates&gt;&lt;/dates&gt;&lt;isbn&gt;0066-4804 (Print)&amp;#xD;0066-4804 (Linking)&lt;/isbn&gt;&lt;accession-num&gt;2449865&lt;/accession-num&gt;&lt;urls&gt;&lt;related-urls&gt;&lt;url&gt;https://www.ncbi.nlm.nih.gov/pubmed/2449865&lt;/url&gt;&lt;/related-urls&gt;&lt;/urls&gt;&lt;/record&gt;&lt;/Cite&gt;&lt;/EndNote&gt;</w:instrText>
            </w:r>
            <w:r>
              <w:fldChar w:fldCharType="separate"/>
            </w:r>
            <w:r w:rsidR="005A41A3" w:rsidRPr="005A41A3">
              <w:rPr>
                <w:noProof/>
                <w:vertAlign w:val="superscript"/>
              </w:rPr>
              <w:t>8</w:t>
            </w:r>
            <w:r>
              <w:fldChar w:fldCharType="end"/>
            </w:r>
          </w:p>
        </w:tc>
      </w:tr>
      <w:tr w:rsidR="003F48CC" w14:paraId="5C89B050" w14:textId="77777777" w:rsidTr="00C42DDD">
        <w:tc>
          <w:tcPr>
            <w:tcW w:w="2287" w:type="dxa"/>
          </w:tcPr>
          <w:p w14:paraId="288DB178" w14:textId="26FFF4C4" w:rsidR="008E6043" w:rsidRPr="009752D9" w:rsidRDefault="006277A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</w:t>
            </w:r>
            <w:r w:rsidR="009752D9">
              <w:rPr>
                <w:rFonts w:ascii="Calibri" w:hAnsi="Calibri" w:cs="Calibri"/>
                <w:color w:val="000000"/>
              </w:rPr>
              <w:t>edarcidin</w:t>
            </w:r>
            <w:proofErr w:type="spellEnd"/>
          </w:p>
        </w:tc>
        <w:tc>
          <w:tcPr>
            <w:tcW w:w="1364" w:type="dxa"/>
          </w:tcPr>
          <w:p w14:paraId="5EDE0642" w14:textId="2A1F7610" w:rsidR="008E6043" w:rsidRDefault="008732DD" w:rsidP="00C42DDD">
            <w:r>
              <w:t>yes</w:t>
            </w:r>
          </w:p>
        </w:tc>
        <w:tc>
          <w:tcPr>
            <w:tcW w:w="1364" w:type="dxa"/>
          </w:tcPr>
          <w:p w14:paraId="06A2FEA0" w14:textId="03C79835" w:rsidR="008E6043" w:rsidRDefault="008732DD" w:rsidP="00C42DDD">
            <w:r>
              <w:t>gram pos</w:t>
            </w:r>
          </w:p>
        </w:tc>
        <w:tc>
          <w:tcPr>
            <w:tcW w:w="1141" w:type="dxa"/>
          </w:tcPr>
          <w:p w14:paraId="360F0223" w14:textId="77777777" w:rsidR="008E6043" w:rsidRDefault="008E6043" w:rsidP="00C42DDD"/>
        </w:tc>
        <w:tc>
          <w:tcPr>
            <w:tcW w:w="1141" w:type="dxa"/>
          </w:tcPr>
          <w:p w14:paraId="78D1D386" w14:textId="7D76E701" w:rsidR="008E6043" w:rsidRDefault="008732DD" w:rsidP="00C42DDD">
            <w:r>
              <w:t>yes</w:t>
            </w:r>
          </w:p>
        </w:tc>
        <w:tc>
          <w:tcPr>
            <w:tcW w:w="2051" w:type="dxa"/>
          </w:tcPr>
          <w:p w14:paraId="24ACC194" w14:textId="77777777" w:rsidR="008E6043" w:rsidRDefault="008E6043" w:rsidP="00C42DDD"/>
        </w:tc>
        <w:tc>
          <w:tcPr>
            <w:tcW w:w="1346" w:type="dxa"/>
          </w:tcPr>
          <w:p w14:paraId="7CB23AE0" w14:textId="24AB266A" w:rsidR="008E6043" w:rsidRDefault="00F34A02" w:rsidP="00C42DDD">
            <w:r>
              <w:fldChar w:fldCharType="begin"/>
            </w:r>
            <w:r w:rsidR="005A41A3">
              <w:instrText xml:space="preserve"> ADDIN EN.CITE &lt;EndNote&gt;&lt;Cite&gt;&lt;Author&gt;Lam&lt;/Author&gt;&lt;Year&gt;1991&lt;/Year&gt;&lt;RecNum&gt;10&lt;/RecNum&gt;&lt;DisplayText&gt;&lt;style face="superscript"&gt;10&lt;/style&gt;&lt;/DisplayText&gt;&lt;record&gt;&lt;rec-number&gt;10&lt;/rec-number&gt;&lt;foreign-keys&gt;&lt;key app="EN" db-id="p5zs9pw5ltwzr3e0webppaa6ae5zxdxszf5s" timestamp="1546986920"&gt;10&lt;/key&gt;&lt;/foreign-keys&gt;&lt;ref-type name="Journal Article"&gt;17&lt;/ref-type&gt;&lt;contributors&gt;&lt;authors&gt;&lt;author&gt;Lam, K. S.&lt;/author&gt;&lt;author&gt;Hesler, G. A.&lt;/author&gt;&lt;author&gt;Gustavson, D. R.&lt;/author&gt;&lt;author&gt;Crosswell, A. R.&lt;/author&gt;&lt;author&gt;Veitch, J. M.&lt;/author&gt;&lt;author&gt;Forenza, S.&lt;/author&gt;&lt;author&gt;Tomita, K.&lt;/author&gt;&lt;/authors&gt;&lt;/contributors&gt;&lt;auth-address&gt;Bristol-Myers Squibb Company, Wallingford, CT 06492.&lt;/auth-address&gt;&lt;titles&gt;&lt;title&gt;Kedarcidin, a new chromoprotein antitumor antibiotic. I. Taxonomy of producing organism, fermentation and biological activity&lt;/title&gt;&lt;secondary-title&gt;J Antibiot (Tokyo)&lt;/secondary-title&gt;&lt;/titles&gt;&lt;periodical&gt;&lt;full-title&gt;J Antibiot (Tokyo)&lt;/full-title&gt;&lt;/periodical&gt;&lt;pages&gt;472-8&lt;/pages&gt;&lt;volume&gt;44&lt;/volume&gt;&lt;number&gt;5&lt;/number&gt;&lt;keywords&gt;&lt;keyword&gt;Actinomycetales/analysis/*metabolism&lt;/keyword&gt;&lt;keyword&gt;Animals&lt;/keyword&gt;&lt;keyword&gt;*Anti-Bacterial Agents&lt;/keyword&gt;&lt;keyword&gt;Antibiotics, Antineoplastic/*biosynthesis/pharmacology&lt;/keyword&gt;&lt;keyword&gt;Fermentation&lt;/keyword&gt;&lt;keyword&gt;Leukemia P388/drug therapy&lt;/keyword&gt;&lt;keyword&gt;Melanoma, Experimental/drug therapy&lt;/keyword&gt;&lt;keyword&gt;Mice&lt;/keyword&gt;&lt;keyword&gt;Mice, Inbred Strains&lt;/keyword&gt;&lt;keyword&gt;*Peptides&lt;/keyword&gt;&lt;keyword&gt;Protein Biosynthesis&lt;/keyword&gt;&lt;keyword&gt;Proteins/pharmacology&lt;/keyword&gt;&lt;/keywords&gt;&lt;dates&gt;&lt;year&gt;1991&lt;/year&gt;&lt;pub-dates&gt;&lt;date&gt;May&lt;/date&gt;&lt;/pub-dates&gt;&lt;/dates&gt;&lt;isbn&gt;0021-8820 (Print)&amp;#xD;0021-8820 (Linking)&lt;/isbn&gt;&lt;accession-num&gt;2061190&lt;/accession-num&gt;&lt;urls&gt;&lt;related-urls&gt;&lt;url&gt;https://www.ncbi.nlm.nih.gov/pubmed/2061190&lt;/url&gt;&lt;/related-urls&gt;&lt;/urls&gt;&lt;/record&gt;&lt;/Cite&gt;&lt;/EndNote&gt;</w:instrText>
            </w:r>
            <w:r>
              <w:fldChar w:fldCharType="separate"/>
            </w:r>
            <w:r w:rsidR="005A41A3" w:rsidRPr="005A41A3">
              <w:rPr>
                <w:noProof/>
                <w:vertAlign w:val="superscript"/>
              </w:rPr>
              <w:t>10</w:t>
            </w:r>
            <w:r>
              <w:fldChar w:fldCharType="end"/>
            </w:r>
          </w:p>
        </w:tc>
      </w:tr>
      <w:tr w:rsidR="003F48CC" w14:paraId="0D2BB612" w14:textId="77777777" w:rsidTr="00C42DDD">
        <w:tc>
          <w:tcPr>
            <w:tcW w:w="2287" w:type="dxa"/>
          </w:tcPr>
          <w:p w14:paraId="672F61CA" w14:textId="77777777" w:rsidR="002375F9" w:rsidRDefault="002375F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ctimidomycin</w:t>
            </w:r>
            <w:proofErr w:type="spellEnd"/>
          </w:p>
          <w:p w14:paraId="2924A26E" w14:textId="77777777" w:rsidR="008E6043" w:rsidRDefault="008E6043" w:rsidP="00C42DDD"/>
        </w:tc>
        <w:tc>
          <w:tcPr>
            <w:tcW w:w="1364" w:type="dxa"/>
          </w:tcPr>
          <w:p w14:paraId="7D782FF2" w14:textId="77777777" w:rsidR="008E6043" w:rsidRDefault="008E6043" w:rsidP="00C42DDD"/>
        </w:tc>
        <w:tc>
          <w:tcPr>
            <w:tcW w:w="1364" w:type="dxa"/>
          </w:tcPr>
          <w:p w14:paraId="06D45CE4" w14:textId="77777777" w:rsidR="008E6043" w:rsidRDefault="008E6043" w:rsidP="00C42DDD"/>
        </w:tc>
        <w:tc>
          <w:tcPr>
            <w:tcW w:w="1141" w:type="dxa"/>
          </w:tcPr>
          <w:p w14:paraId="1BFC419D" w14:textId="781AA179" w:rsidR="008E6043" w:rsidRDefault="002375F9" w:rsidP="00C42DDD">
            <w:r>
              <w:t>yes</w:t>
            </w:r>
          </w:p>
        </w:tc>
        <w:tc>
          <w:tcPr>
            <w:tcW w:w="1141" w:type="dxa"/>
          </w:tcPr>
          <w:p w14:paraId="376DF303" w14:textId="1924B498" w:rsidR="008E6043" w:rsidRDefault="002375F9" w:rsidP="00C42DDD">
            <w:r>
              <w:t>yes</w:t>
            </w:r>
          </w:p>
        </w:tc>
        <w:tc>
          <w:tcPr>
            <w:tcW w:w="2051" w:type="dxa"/>
          </w:tcPr>
          <w:p w14:paraId="10107ECD" w14:textId="77777777" w:rsidR="008E6043" w:rsidRDefault="008E6043" w:rsidP="00C42DDD"/>
        </w:tc>
        <w:tc>
          <w:tcPr>
            <w:tcW w:w="1346" w:type="dxa"/>
          </w:tcPr>
          <w:p w14:paraId="3B10C393" w14:textId="38DF06D8" w:rsidR="008E6043" w:rsidRDefault="00363B83" w:rsidP="00C42DDD">
            <w:r>
              <w:fldChar w:fldCharType="begin"/>
            </w:r>
            <w:r w:rsidR="005A41A3">
              <w:instrText xml:space="preserve"> ADDIN EN.CITE &lt;EndNote&gt;&lt;Cite&gt;&lt;Author&gt;Ju&lt;/Author&gt;&lt;Year&gt;2009&lt;/Year&gt;&lt;RecNum&gt;11&lt;/RecNum&gt;&lt;DisplayText&gt;&lt;style face="superscript"&gt;11&lt;/style&gt;&lt;/DisplayText&gt;&lt;record&gt;&lt;rec-number&gt;11&lt;/rec-number&gt;&lt;foreign-keys&gt;&lt;key app="EN" db-id="p5zs9pw5ltwzr3e0webppaa6ae5zxdxszf5s" timestamp="1546987183"&gt;11&lt;/key&gt;&lt;/foreign-keys&gt;&lt;ref-type name="Journal Article"&gt;17&lt;/ref-type&gt;&lt;contributors&gt;&lt;authors&gt;&lt;author&gt;Ju, J.&lt;/author&gt;&lt;author&gt;Rajski, S. R.&lt;/author&gt;&lt;author&gt;Lim, S. K.&lt;/author&gt;&lt;author&gt;Seo, J. W.&lt;/author&gt;&lt;author&gt;Peters, N. R.&lt;/author&gt;&lt;author&gt;Hoffmann, F. M.&lt;/author&gt;&lt;author&gt;Shen, B.&lt;/author&gt;&lt;/authors&gt;&lt;/contributors&gt;&lt;auth-address&gt;Division of Pharmaceutical Sciences, University of Wisconsin-Madison, Madison, Wisconsin 53705-2222, USA.&lt;/auth-address&gt;&lt;titles&gt;&lt;title&gt;Lactimidomycin, iso-migrastatin and related glutarimide-containing 12-membered macrolides are extremely potent inhibitors of cell migration&lt;/title&gt;&lt;secondary-title&gt;J Am Chem Soc&lt;/secondary-title&gt;&lt;/titles&gt;&lt;periodical&gt;&lt;full-title&gt;J Am Chem Soc&lt;/full-title&gt;&lt;/periodical&gt;&lt;pages&gt;1370-1&lt;/pages&gt;&lt;volume&gt;131&lt;/volume&gt;&lt;number&gt;4&lt;/number&gt;&lt;keywords&gt;&lt;keyword&gt;Animals&lt;/keyword&gt;&lt;keyword&gt;Biological Products/chemistry&lt;/keyword&gt;&lt;keyword&gt;Cell Line, Tumor&lt;/keyword&gt;&lt;keyword&gt;Cell Movement/*drug effects&lt;/keyword&gt;&lt;keyword&gt;Cell Survival/drug effects&lt;/keyword&gt;&lt;keyword&gt;Humans&lt;/keyword&gt;&lt;keyword&gt;Macrolides/*chemistry/*pharmacology&lt;/keyword&gt;&lt;keyword&gt;Mice&lt;/keyword&gt;&lt;keyword&gt;Molecular Structure&lt;/keyword&gt;&lt;keyword&gt;Piperidones/*chemistry/*pharmacology&lt;/keyword&gt;&lt;keyword&gt;Structure-Activity Relationship&lt;/keyword&gt;&lt;/keywords&gt;&lt;dates&gt;&lt;year&gt;2009&lt;/year&gt;&lt;pub-dates&gt;&lt;date&gt;Feb 4&lt;/date&gt;&lt;/pub-dates&gt;&lt;/dates&gt;&lt;isbn&gt;1520-5126 (Electronic)&amp;#xD;0002-7863 (Linking)&lt;/isbn&gt;&lt;accession-num&gt;19132897&lt;/accession-num&gt;&lt;urls&gt;&lt;related-urls&gt;&lt;url&gt;https://www.ncbi.nlm.nih.gov/pubmed/19132897&lt;/url&gt;&lt;/related-urls&gt;&lt;/urls&gt;&lt;custom2&gt;2651819&lt;/custom2&gt;&lt;electronic-resource-num&gt;10.1021/ja808462p&lt;/electronic-resource-num&gt;&lt;/record&gt;&lt;/Cite&gt;&lt;/EndNote&gt;</w:instrText>
            </w:r>
            <w:r>
              <w:fldChar w:fldCharType="separate"/>
            </w:r>
            <w:r w:rsidR="005A41A3" w:rsidRPr="005A41A3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</w:tr>
      <w:tr w:rsidR="000D7ADA" w14:paraId="14DFD880" w14:textId="77777777" w:rsidTr="00C42DDD">
        <w:tc>
          <w:tcPr>
            <w:tcW w:w="2287" w:type="dxa"/>
          </w:tcPr>
          <w:p w14:paraId="7C889AEF" w14:textId="20F58AB7" w:rsidR="00363B83" w:rsidRDefault="00630A0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eocarzinostatin</w:t>
            </w:r>
            <w:proofErr w:type="spellEnd"/>
          </w:p>
        </w:tc>
        <w:tc>
          <w:tcPr>
            <w:tcW w:w="1364" w:type="dxa"/>
          </w:tcPr>
          <w:p w14:paraId="1FACAC8D" w14:textId="7590CD4A" w:rsidR="00363B83" w:rsidRDefault="00630A00" w:rsidP="00C42DDD">
            <w:r>
              <w:t>yes</w:t>
            </w:r>
          </w:p>
        </w:tc>
        <w:tc>
          <w:tcPr>
            <w:tcW w:w="1364" w:type="dxa"/>
          </w:tcPr>
          <w:p w14:paraId="3E645C17" w14:textId="3EBE0D29" w:rsidR="00363B83" w:rsidRDefault="00266AE6" w:rsidP="00C42DDD">
            <w:r>
              <w:t>g</w:t>
            </w:r>
            <w:r w:rsidR="00630A00">
              <w:t>ram pos</w:t>
            </w:r>
          </w:p>
        </w:tc>
        <w:tc>
          <w:tcPr>
            <w:tcW w:w="1141" w:type="dxa"/>
          </w:tcPr>
          <w:p w14:paraId="2B2DA10B" w14:textId="77777777" w:rsidR="00363B83" w:rsidRDefault="00363B83" w:rsidP="00C42DDD"/>
        </w:tc>
        <w:tc>
          <w:tcPr>
            <w:tcW w:w="1141" w:type="dxa"/>
          </w:tcPr>
          <w:p w14:paraId="1087EFCD" w14:textId="3B2EE0E3" w:rsidR="00363B83" w:rsidRDefault="00630A00" w:rsidP="00C42DDD">
            <w:r>
              <w:t>yes</w:t>
            </w:r>
          </w:p>
        </w:tc>
        <w:tc>
          <w:tcPr>
            <w:tcW w:w="2051" w:type="dxa"/>
          </w:tcPr>
          <w:p w14:paraId="4A0745EB" w14:textId="77777777" w:rsidR="00363B83" w:rsidRDefault="00363B83" w:rsidP="00C42DDD"/>
        </w:tc>
        <w:tc>
          <w:tcPr>
            <w:tcW w:w="1346" w:type="dxa"/>
          </w:tcPr>
          <w:p w14:paraId="141215ED" w14:textId="65C067CD" w:rsidR="00363B83" w:rsidRDefault="005A41A3" w:rsidP="00C42DDD">
            <w:r>
              <w:fldChar w:fldCharType="begin"/>
            </w:r>
            <w:r>
              <w:instrText xml:space="preserve"> ADDIN EN.CITE &lt;EndNote&gt;&lt;Cite&gt;&lt;Author&gt;Tatsumi&lt;/Author&gt;&lt;Year&gt;1977&lt;/Year&gt;&lt;RecNum&gt;13&lt;/RecNum&gt;&lt;DisplayText&gt;&lt;style face="superscript"&gt;12&lt;/style&gt;&lt;/DisplayText&gt;&lt;record&gt;&lt;rec-number&gt;13&lt;/rec-number&gt;&lt;foreign-keys&gt;&lt;key app="EN" db-id="p5zs9pw5ltwzr3e0webppaa6ae5zxdxszf5s" timestamp="1546987592"&gt;13&lt;/key&gt;&lt;/foreign-keys&gt;&lt;ref-type name="Journal Article"&gt;17&lt;/ref-type&gt;&lt;contributors&gt;&lt;authors&gt;&lt;author&gt;Tatsumi, K.&lt;/author&gt;&lt;author&gt;Nishioka, H.&lt;/author&gt;&lt;/authors&gt;&lt;/contributors&gt;&lt;titles&gt;&lt;title&gt;Effect of DNA Repair systems on antibacterial and mutagenic activity of an antitumor protein, neocarzinostatin&lt;/title&gt;&lt;secondary-title&gt;Mutat Res&lt;/secondary-title&gt;&lt;/titles&gt;&lt;periodical&gt;&lt;full-title&gt;Mutat Res&lt;/full-title&gt;&lt;/periodical&gt;&lt;pages&gt;195-203&lt;/pages&gt;&lt;volume&gt;48&lt;/volume&gt;&lt;number&gt;2&lt;/number&gt;&lt;keywords&gt;&lt;keyword&gt;Antibiotics, Antineoplastic/*pharmacology&lt;/keyword&gt;&lt;keyword&gt;*DNA Repair&lt;/keyword&gt;&lt;keyword&gt;DNA, Bacterial/metabolism&lt;/keyword&gt;&lt;keyword&gt;Escherichia coli/*drug effects&lt;/keyword&gt;&lt;keyword&gt;*Mutagens&lt;/keyword&gt;&lt;keyword&gt;Recombination, Genetic&lt;/keyword&gt;&lt;keyword&gt;Zinostatin/*pharmacology/toxicity&lt;/keyword&gt;&lt;/keywords&gt;&lt;dates&gt;&lt;year&gt;1977&lt;/year&gt;&lt;pub-dates&gt;&lt;date&gt;Apr&lt;/date&gt;&lt;/pub-dates&gt;&lt;/dates&gt;&lt;isbn&gt;0027-5107 (Print)&amp;#xD;0027-5107 (Linking)&lt;/isbn&gt;&lt;accession-num&gt;141617&lt;/accession-num&gt;&lt;urls&gt;&lt;related-urls&gt;&lt;url&gt;https://www.ncbi.nlm.nih.gov/pubmed/141617&lt;/url&gt;&lt;/related-urls&gt;&lt;/urls&gt;&lt;/record&gt;&lt;/Cite&gt;&lt;/EndNote&gt;</w:instrText>
            </w:r>
            <w:r>
              <w:fldChar w:fldCharType="separate"/>
            </w:r>
            <w:r w:rsidRPr="005A41A3">
              <w:rPr>
                <w:noProof/>
                <w:vertAlign w:val="superscript"/>
              </w:rPr>
              <w:t>12</w:t>
            </w:r>
            <w:r>
              <w:fldChar w:fldCharType="end"/>
            </w:r>
          </w:p>
        </w:tc>
      </w:tr>
      <w:tr w:rsidR="000D7ADA" w14:paraId="7EB6104C" w14:textId="77777777" w:rsidTr="00C42DDD">
        <w:tc>
          <w:tcPr>
            <w:tcW w:w="2287" w:type="dxa"/>
          </w:tcPr>
          <w:p w14:paraId="7CD9072F" w14:textId="69886F73" w:rsidR="00363B83" w:rsidRDefault="000C5D0E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ystatin</w:t>
            </w:r>
          </w:p>
        </w:tc>
        <w:tc>
          <w:tcPr>
            <w:tcW w:w="1364" w:type="dxa"/>
          </w:tcPr>
          <w:p w14:paraId="2CF58ABD" w14:textId="77777777" w:rsidR="00363B83" w:rsidRDefault="00363B83" w:rsidP="00C42DDD"/>
        </w:tc>
        <w:tc>
          <w:tcPr>
            <w:tcW w:w="1364" w:type="dxa"/>
          </w:tcPr>
          <w:p w14:paraId="62D84774" w14:textId="77777777" w:rsidR="00363B83" w:rsidRDefault="00363B83" w:rsidP="00C42DDD"/>
        </w:tc>
        <w:tc>
          <w:tcPr>
            <w:tcW w:w="1141" w:type="dxa"/>
          </w:tcPr>
          <w:p w14:paraId="1E3A2255" w14:textId="5C50D255" w:rsidR="00363B83" w:rsidRDefault="001A6CB3" w:rsidP="00C42DDD">
            <w:r>
              <w:t>yes</w:t>
            </w:r>
          </w:p>
        </w:tc>
        <w:tc>
          <w:tcPr>
            <w:tcW w:w="1141" w:type="dxa"/>
          </w:tcPr>
          <w:p w14:paraId="3743CDA7" w14:textId="77777777" w:rsidR="00363B83" w:rsidRDefault="00363B83" w:rsidP="00C42DDD"/>
        </w:tc>
        <w:tc>
          <w:tcPr>
            <w:tcW w:w="2051" w:type="dxa"/>
          </w:tcPr>
          <w:p w14:paraId="3F35510A" w14:textId="77777777" w:rsidR="00363B83" w:rsidRDefault="00363B83" w:rsidP="00C42DDD"/>
        </w:tc>
        <w:tc>
          <w:tcPr>
            <w:tcW w:w="1346" w:type="dxa"/>
          </w:tcPr>
          <w:p w14:paraId="7B72D082" w14:textId="3E4D5669" w:rsidR="00363B83" w:rsidRDefault="0015363C" w:rsidP="00C42DDD">
            <w:r>
              <w:fldChar w:fldCharType="begin">
                <w:fldData xml:space="preserve">PEVuZE5vdGU+PENpdGU+PEF1dGhvcj5LaW08L0F1dGhvcj48WWVhcj4yMDA5PC9ZZWFyPjxSZWNO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aW08L0F1dGhvcj48WWVhcj4yMDA5PC9ZZWFyPjxSZWNO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5363C">
              <w:rPr>
                <w:noProof/>
                <w:vertAlign w:val="superscript"/>
              </w:rPr>
              <w:t>13</w:t>
            </w:r>
            <w:r>
              <w:fldChar w:fldCharType="end"/>
            </w:r>
          </w:p>
        </w:tc>
      </w:tr>
      <w:tr w:rsidR="000D7ADA" w14:paraId="29C2DD00" w14:textId="77777777" w:rsidTr="00C42DDD">
        <w:tc>
          <w:tcPr>
            <w:tcW w:w="2287" w:type="dxa"/>
          </w:tcPr>
          <w:p w14:paraId="31622DD2" w14:textId="13EA931C" w:rsidR="00363B83" w:rsidRDefault="009D4FB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ctamycin</w:t>
            </w:r>
            <w:proofErr w:type="spellEnd"/>
          </w:p>
        </w:tc>
        <w:tc>
          <w:tcPr>
            <w:tcW w:w="1364" w:type="dxa"/>
          </w:tcPr>
          <w:p w14:paraId="1E84A895" w14:textId="2A8246F5" w:rsidR="00363B83" w:rsidRDefault="00266AE6" w:rsidP="00C42DDD">
            <w:r>
              <w:t>yes</w:t>
            </w:r>
          </w:p>
        </w:tc>
        <w:tc>
          <w:tcPr>
            <w:tcW w:w="1364" w:type="dxa"/>
          </w:tcPr>
          <w:p w14:paraId="6244270E" w14:textId="774621C3" w:rsidR="00363B83" w:rsidRDefault="00266AE6" w:rsidP="00C42DDD">
            <w:r>
              <w:t>gram pos, gram neg</w:t>
            </w:r>
          </w:p>
        </w:tc>
        <w:tc>
          <w:tcPr>
            <w:tcW w:w="1141" w:type="dxa"/>
          </w:tcPr>
          <w:p w14:paraId="6B9B3680" w14:textId="1BB43ACD" w:rsidR="00363B83" w:rsidRDefault="00266AE6" w:rsidP="00C42DDD">
            <w:r>
              <w:t>yes</w:t>
            </w:r>
          </w:p>
        </w:tc>
        <w:tc>
          <w:tcPr>
            <w:tcW w:w="1141" w:type="dxa"/>
          </w:tcPr>
          <w:p w14:paraId="3C86B45A" w14:textId="4B98726D" w:rsidR="00363B83" w:rsidRDefault="00266AE6" w:rsidP="00C42DDD">
            <w:r>
              <w:t>yes</w:t>
            </w:r>
          </w:p>
        </w:tc>
        <w:tc>
          <w:tcPr>
            <w:tcW w:w="2051" w:type="dxa"/>
          </w:tcPr>
          <w:p w14:paraId="16C1B13F" w14:textId="77777777" w:rsidR="00363B83" w:rsidRDefault="00363B83" w:rsidP="00C42DDD"/>
        </w:tc>
        <w:tc>
          <w:tcPr>
            <w:tcW w:w="1346" w:type="dxa"/>
          </w:tcPr>
          <w:p w14:paraId="1FB97B7B" w14:textId="3C3AE720" w:rsidR="00363B83" w:rsidRDefault="00D53280" w:rsidP="00C42DDD">
            <w:r>
              <w:fldChar w:fldCharType="begin"/>
            </w:r>
            <w:r>
              <w:instrText xml:space="preserve"> ADDIN EN.CITE &lt;EndNote&gt;&lt;Cite&gt;&lt;Author&gt;Almabruk&lt;/Author&gt;&lt;Year&gt;2013&lt;/Year&gt;&lt;RecNum&gt;15&lt;/RecNum&gt;&lt;DisplayText&gt;&lt;style face="superscript"&gt;14&lt;/style&gt;&lt;/DisplayText&gt;&lt;record&gt;&lt;rec-number&gt;15&lt;/rec-number&gt;&lt;foreign-keys&gt;&lt;key app="EN" db-id="p5zs9pw5ltwzr3e0webppaa6ae5zxdxszf5s" timestamp="1546987811"&gt;15&lt;/key&gt;&lt;/foreign-keys&gt;&lt;ref-type name="Journal Article"&gt;17&lt;/ref-type&gt;&lt;contributors&gt;&lt;authors&gt;&lt;author&gt;Almabruk, K. H.&lt;/author&gt;&lt;author&gt;Lu, W.&lt;/author&gt;&lt;author&gt;Li, Y.&lt;/author&gt;&lt;author&gt;Abugreen, M.&lt;/author&gt;&lt;author&gt;Kelly, J. X.&lt;/author&gt;&lt;author&gt;Mahmud, T.&lt;/author&gt;&lt;/authors&gt;&lt;/contributors&gt;&lt;auth-address&gt;Department of Pharmaceutical Sciences, Oregon State University, Corvallis, Oregon 97331-3507, United States.&lt;/auth-address&gt;&lt;titles&gt;&lt;title&gt;Mutasynthesis of fluorinated pactamycin analogues and their antimalarial activity&lt;/title&gt;&lt;secondary-title&gt;Org Lett&lt;/secondary-title&gt;&lt;/titles&gt;&lt;periodical&gt;&lt;full-title&gt;Org Lett&lt;/full-title&gt;&lt;/periodical&gt;&lt;pages&gt;1678-81&lt;/pages&gt;&lt;volume&gt;15&lt;/volume&gt;&lt;number&gt;7&lt;/number&gt;&lt;keywords&gt;&lt;keyword&gt;Antimalarials/*chemical synthesis/chemistry/*pharmacology&lt;/keyword&gt;&lt;keyword&gt;Chloroquine/pharmacology&lt;/keyword&gt;&lt;keyword&gt;Drug Resistance/drug effects&lt;/keyword&gt;&lt;keyword&gt;Drug Resistance, Multiple/drug effects&lt;/keyword&gt;&lt;keyword&gt;Hydrocarbons, Fluorinated/*chemical synthesis/chemistry/*pharmacology&lt;/keyword&gt;&lt;keyword&gt;Molecular Structure&lt;/keyword&gt;&lt;keyword&gt;Pactamycin/*analogs &amp;amp; derivatives/*chemical synthesis/chemistry/*pharmacology&lt;/keyword&gt;&lt;keyword&gt;Plasmodium falciparum/drug effects&lt;/keyword&gt;&lt;keyword&gt;Streptomyces/chemistry/genetics/metabolism&lt;/keyword&gt;&lt;keyword&gt;meta-Aminobenzoates&lt;/keyword&gt;&lt;/keywords&gt;&lt;dates&gt;&lt;year&gt;2013&lt;/year&gt;&lt;pub-dates&gt;&lt;date&gt;Apr 5&lt;/date&gt;&lt;/pub-dates&gt;&lt;/dates&gt;&lt;isbn&gt;1523-7052 (Electronic)&amp;#xD;1523-7052 (Linking)&lt;/isbn&gt;&lt;accession-num&gt;23521145&lt;/accession-num&gt;&lt;urls&gt;&lt;related-urls&gt;&lt;url&gt;https://www.ncbi.nlm.nih.gov/pubmed/23521145&lt;/url&gt;&lt;/related-urls&gt;&lt;/urls&gt;&lt;custom2&gt;3663920&lt;/custom2&gt;&lt;electronic-resource-num&gt;10.1021/ol4004614&lt;/electronic-resource-num&gt;&lt;/record&gt;&lt;/Cite&gt;&lt;/EndNote&gt;</w:instrText>
            </w:r>
            <w:r>
              <w:fldChar w:fldCharType="separate"/>
            </w:r>
            <w:r w:rsidRPr="00D53280">
              <w:rPr>
                <w:noProof/>
                <w:vertAlign w:val="superscript"/>
              </w:rPr>
              <w:t>14</w:t>
            </w:r>
            <w:r>
              <w:fldChar w:fldCharType="end"/>
            </w:r>
          </w:p>
        </w:tc>
      </w:tr>
      <w:tr w:rsidR="000D7ADA" w14:paraId="5DB125CD" w14:textId="77777777" w:rsidTr="00C42DDD">
        <w:tc>
          <w:tcPr>
            <w:tcW w:w="2287" w:type="dxa"/>
          </w:tcPr>
          <w:p w14:paraId="49A1BB44" w14:textId="427B7550" w:rsidR="00363B83" w:rsidRDefault="00E5139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linomycin</w:t>
            </w:r>
            <w:proofErr w:type="spellEnd"/>
          </w:p>
        </w:tc>
        <w:tc>
          <w:tcPr>
            <w:tcW w:w="1364" w:type="dxa"/>
          </w:tcPr>
          <w:p w14:paraId="5C9A00CF" w14:textId="6D5B8E1F" w:rsidR="00363B83" w:rsidRDefault="00E5139F" w:rsidP="00C42DDD">
            <w:r>
              <w:t>yes</w:t>
            </w:r>
          </w:p>
        </w:tc>
        <w:tc>
          <w:tcPr>
            <w:tcW w:w="1364" w:type="dxa"/>
          </w:tcPr>
          <w:p w14:paraId="1B1DEEA0" w14:textId="36584EBF" w:rsidR="00363B83" w:rsidRDefault="00FB7E80" w:rsidP="00C42DDD">
            <w:r>
              <w:t>gram pos</w:t>
            </w:r>
          </w:p>
        </w:tc>
        <w:tc>
          <w:tcPr>
            <w:tcW w:w="1141" w:type="dxa"/>
          </w:tcPr>
          <w:p w14:paraId="66583967" w14:textId="77777777" w:rsidR="00363B83" w:rsidRDefault="00363B83" w:rsidP="00C42DDD"/>
        </w:tc>
        <w:tc>
          <w:tcPr>
            <w:tcW w:w="1141" w:type="dxa"/>
          </w:tcPr>
          <w:p w14:paraId="619F16FB" w14:textId="77777777" w:rsidR="00363B83" w:rsidRDefault="00363B83" w:rsidP="00C42DDD"/>
        </w:tc>
        <w:tc>
          <w:tcPr>
            <w:tcW w:w="2051" w:type="dxa"/>
          </w:tcPr>
          <w:p w14:paraId="2F4190F9" w14:textId="77777777" w:rsidR="00363B83" w:rsidRDefault="00363B83" w:rsidP="00C42DDD"/>
        </w:tc>
        <w:tc>
          <w:tcPr>
            <w:tcW w:w="1346" w:type="dxa"/>
          </w:tcPr>
          <w:p w14:paraId="0163689E" w14:textId="4695901A" w:rsidR="00363B83" w:rsidRDefault="00B45C7C" w:rsidP="00C42DDD">
            <w:r>
              <w:fldChar w:fldCharType="begin"/>
            </w:r>
            <w:r>
              <w:instrText xml:space="preserve"> ADDIN EN.CITE &lt;EndNote&gt;&lt;Cite&gt;&lt;Author&gt;Huczynski&lt;/Author&gt;&lt;Year&gt;2012&lt;/Year&gt;&lt;RecNum&gt;16&lt;/RecNum&gt;&lt;DisplayText&gt;&lt;style face="superscript"&gt;15&lt;/style&gt;&lt;/DisplayText&gt;&lt;record&gt;&lt;rec-number&gt;16&lt;/rec-number&gt;&lt;foreign-keys&gt;&lt;key app="EN" db-id="p5zs9pw5ltwzr3e0webppaa6ae5zxdxszf5s" timestamp="1546987955"&gt;16&lt;/key&gt;&lt;/foreign-keys&gt;&lt;ref-type name="Journal Article"&gt;17&lt;/ref-type&gt;&lt;contributors&gt;&lt;authors&gt;&lt;author&gt;Huczynski, A.&lt;/author&gt;&lt;author&gt;Janczak, J.&lt;/author&gt;&lt;author&gt;Stefanska, J.&lt;/author&gt;&lt;author&gt;Antoszczak, M.&lt;/author&gt;&lt;author&gt;Brzezinski, B.&lt;/author&gt;&lt;/authors&gt;&lt;/contributors&gt;&lt;auth-address&gt;Faculty of Chemistry, A. Mickiewicz University, Grunwaldzka 6, 60-780 Poznan, Poland. adhucz@amu.edu.pl&lt;/auth-address&gt;&lt;titles&gt;&lt;title&gt;Synthesis and antimicrobial activity of amide derivatives of polyether antibiotic-salinomycin&lt;/title&gt;&lt;secondary-title&gt;Bioorg Med Chem Lett&lt;/secondary-title&gt;&lt;/titles&gt;&lt;periodical&gt;&lt;full-title&gt;Bioorg Med Chem Lett&lt;/full-title&gt;&lt;/periodical&gt;&lt;pages&gt;4697-702&lt;/pages&gt;&lt;volume&gt;22&lt;/volume&gt;&lt;number&gt;14&lt;/number&gt;&lt;keywords&gt;&lt;keyword&gt;Amides/*chemistry&lt;/keyword&gt;&lt;keyword&gt;Anti-Bacterial Agents/*chemical synthesis/pharmacology&lt;/keyword&gt;&lt;keyword&gt;Ether/*chemistry&lt;/keyword&gt;&lt;keyword&gt;Hydrogen Bonding&lt;/keyword&gt;&lt;keyword&gt;Models, Molecular&lt;/keyword&gt;&lt;keyword&gt;Molecular Structure&lt;/keyword&gt;&lt;keyword&gt;Pyrans/*chemistry/pharmacology&lt;/keyword&gt;&lt;keyword&gt;Staphylococcus aureus/drug effects&lt;/keyword&gt;&lt;keyword&gt;Structure-Activity Relationship&lt;/keyword&gt;&lt;/keywords&gt;&lt;dates&gt;&lt;year&gt;2012&lt;/year&gt;&lt;pub-dates&gt;&lt;date&gt;Jul 15&lt;/date&gt;&lt;/pub-dates&gt;&lt;/dates&gt;&lt;isbn&gt;1464-3405 (Electronic)&amp;#xD;0960-894X (Linking)&lt;/isbn&gt;&lt;accession-num&gt;22721714&lt;/accession-num&gt;&lt;urls&gt;&lt;related-urls&gt;&lt;url&gt;https://www.ncbi.nlm.nih.gov/pubmed/22721714&lt;/url&gt;&lt;/related-urls&gt;&lt;/urls&gt;&lt;electronic-resource-num&gt;10.1016/j.bmcl.2012.05.081&lt;/electronic-resource-num&gt;&lt;/record&gt;&lt;/Cite&gt;&lt;/EndNote&gt;</w:instrText>
            </w:r>
            <w:r>
              <w:fldChar w:fldCharType="separate"/>
            </w:r>
            <w:r w:rsidRPr="00B45C7C">
              <w:rPr>
                <w:noProof/>
                <w:vertAlign w:val="superscript"/>
              </w:rPr>
              <w:t>15</w:t>
            </w:r>
            <w:r>
              <w:fldChar w:fldCharType="end"/>
            </w:r>
          </w:p>
        </w:tc>
      </w:tr>
      <w:tr w:rsidR="000D7ADA" w14:paraId="4AE03A51" w14:textId="77777777" w:rsidTr="00C42DDD">
        <w:tc>
          <w:tcPr>
            <w:tcW w:w="2287" w:type="dxa"/>
          </w:tcPr>
          <w:p w14:paraId="1BBEC621" w14:textId="4AFE7991" w:rsidR="00363B83" w:rsidRDefault="001B184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oraphen</w:t>
            </w:r>
            <w:proofErr w:type="spellEnd"/>
          </w:p>
        </w:tc>
        <w:tc>
          <w:tcPr>
            <w:tcW w:w="1364" w:type="dxa"/>
          </w:tcPr>
          <w:p w14:paraId="00C3A3F4" w14:textId="77777777" w:rsidR="00363B83" w:rsidRDefault="00363B83" w:rsidP="00C42DDD"/>
        </w:tc>
        <w:tc>
          <w:tcPr>
            <w:tcW w:w="1364" w:type="dxa"/>
          </w:tcPr>
          <w:p w14:paraId="6C757173" w14:textId="77777777" w:rsidR="00363B83" w:rsidRDefault="00363B83" w:rsidP="00C42DDD"/>
        </w:tc>
        <w:tc>
          <w:tcPr>
            <w:tcW w:w="1141" w:type="dxa"/>
          </w:tcPr>
          <w:p w14:paraId="708E3040" w14:textId="5A45E2E6" w:rsidR="00363B83" w:rsidRDefault="00A676DB" w:rsidP="00C42DDD">
            <w:r>
              <w:t>yes</w:t>
            </w:r>
          </w:p>
        </w:tc>
        <w:tc>
          <w:tcPr>
            <w:tcW w:w="1141" w:type="dxa"/>
          </w:tcPr>
          <w:p w14:paraId="19DE0D26" w14:textId="77777777" w:rsidR="00363B83" w:rsidRDefault="00363B83" w:rsidP="00C42DDD"/>
        </w:tc>
        <w:tc>
          <w:tcPr>
            <w:tcW w:w="2051" w:type="dxa"/>
          </w:tcPr>
          <w:p w14:paraId="76AB350E" w14:textId="77777777" w:rsidR="00363B83" w:rsidRDefault="00363B83" w:rsidP="00C42DDD"/>
        </w:tc>
        <w:tc>
          <w:tcPr>
            <w:tcW w:w="1346" w:type="dxa"/>
          </w:tcPr>
          <w:p w14:paraId="211F5A84" w14:textId="6F668B6C" w:rsidR="00363B83" w:rsidRDefault="007D7628" w:rsidP="00C42DDD">
            <w:r>
              <w:fldChar w:fldCharType="begin">
                <w:fldData xml:space="preserve">PEVuZE5vdGU+PENpdGU+PEF1dGhvcj5XZXJuZWJ1cmc8L0F1dGhvcj48WWVhcj4yMDEwPC9ZZWFy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ZXJuZWJ1cmc8L0F1dGhvcj48WWVhcj4yMDEwPC9ZZWFy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D7628">
              <w:rPr>
                <w:noProof/>
                <w:vertAlign w:val="superscript"/>
              </w:rPr>
              <w:t>16</w:t>
            </w:r>
            <w:r>
              <w:fldChar w:fldCharType="end"/>
            </w:r>
          </w:p>
        </w:tc>
      </w:tr>
      <w:tr w:rsidR="005D3709" w14:paraId="7F0A28C6" w14:textId="77777777" w:rsidTr="00C42DDD">
        <w:tc>
          <w:tcPr>
            <w:tcW w:w="2287" w:type="dxa"/>
          </w:tcPr>
          <w:p w14:paraId="5977858D" w14:textId="52B8C150" w:rsidR="00CB218D" w:rsidRDefault="00CB218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pirangien</w:t>
            </w:r>
            <w:proofErr w:type="spellEnd"/>
          </w:p>
        </w:tc>
        <w:tc>
          <w:tcPr>
            <w:tcW w:w="1364" w:type="dxa"/>
          </w:tcPr>
          <w:p w14:paraId="594B64C9" w14:textId="77777777" w:rsidR="00CB218D" w:rsidRDefault="00CB218D" w:rsidP="00C42DDD"/>
        </w:tc>
        <w:tc>
          <w:tcPr>
            <w:tcW w:w="1364" w:type="dxa"/>
          </w:tcPr>
          <w:p w14:paraId="3C6668CF" w14:textId="77777777" w:rsidR="00CB218D" w:rsidRDefault="00CB218D" w:rsidP="00C42DDD"/>
        </w:tc>
        <w:tc>
          <w:tcPr>
            <w:tcW w:w="1141" w:type="dxa"/>
          </w:tcPr>
          <w:p w14:paraId="3FCF955B" w14:textId="39613A3D" w:rsidR="00CB218D" w:rsidRDefault="00C15CB6" w:rsidP="00C42DDD">
            <w:r>
              <w:t>yes</w:t>
            </w:r>
          </w:p>
        </w:tc>
        <w:tc>
          <w:tcPr>
            <w:tcW w:w="1141" w:type="dxa"/>
          </w:tcPr>
          <w:p w14:paraId="19A19AD4" w14:textId="07702182" w:rsidR="00CB218D" w:rsidRDefault="00C15CB6" w:rsidP="00C42DDD">
            <w:r>
              <w:t>yes</w:t>
            </w:r>
          </w:p>
        </w:tc>
        <w:tc>
          <w:tcPr>
            <w:tcW w:w="2051" w:type="dxa"/>
          </w:tcPr>
          <w:p w14:paraId="67BD7787" w14:textId="77777777" w:rsidR="00CB218D" w:rsidRDefault="00CB218D" w:rsidP="00C42DDD"/>
        </w:tc>
        <w:tc>
          <w:tcPr>
            <w:tcW w:w="1346" w:type="dxa"/>
          </w:tcPr>
          <w:p w14:paraId="6A9F5EF1" w14:textId="58FA1F7D" w:rsidR="00CB218D" w:rsidRDefault="00695BA8" w:rsidP="00C42DDD">
            <w:r>
              <w:fldChar w:fldCharType="begin">
                <w:fldData xml:space="preserve">PEVuZE5vdGU+PENpdGU+PEF1dGhvcj5GcmFuazwvQXV0aG9yPjxZZWFyPjIwMDc8L1llYXI+PFJl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cmFuazwvQXV0aG9yPjxZZWFyPjIwMDc8L1llYXI+PFJl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95BA8">
              <w:rPr>
                <w:noProof/>
                <w:vertAlign w:val="superscript"/>
              </w:rPr>
              <w:t>17</w:t>
            </w:r>
            <w:r>
              <w:fldChar w:fldCharType="end"/>
            </w:r>
          </w:p>
        </w:tc>
      </w:tr>
      <w:tr w:rsidR="005D3709" w14:paraId="69ECB1E1" w14:textId="77777777" w:rsidTr="00C42DDD">
        <w:tc>
          <w:tcPr>
            <w:tcW w:w="2287" w:type="dxa"/>
          </w:tcPr>
          <w:p w14:paraId="1D4991E5" w14:textId="5358D8EA" w:rsidR="00CB218D" w:rsidRDefault="00585C3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ambomycin</w:t>
            </w:r>
            <w:proofErr w:type="spellEnd"/>
          </w:p>
        </w:tc>
        <w:tc>
          <w:tcPr>
            <w:tcW w:w="1364" w:type="dxa"/>
          </w:tcPr>
          <w:p w14:paraId="2A6ED09D" w14:textId="59FA9869" w:rsidR="00CB218D" w:rsidRDefault="00585C3C" w:rsidP="00C42DDD">
            <w:r>
              <w:t>yes</w:t>
            </w:r>
          </w:p>
        </w:tc>
        <w:tc>
          <w:tcPr>
            <w:tcW w:w="1364" w:type="dxa"/>
          </w:tcPr>
          <w:p w14:paraId="7845E961" w14:textId="1491CDD8" w:rsidR="00CB218D" w:rsidRDefault="00585C3C" w:rsidP="00C42DDD">
            <w:r>
              <w:t>gram pos</w:t>
            </w:r>
          </w:p>
        </w:tc>
        <w:tc>
          <w:tcPr>
            <w:tcW w:w="1141" w:type="dxa"/>
          </w:tcPr>
          <w:p w14:paraId="2D171FFB" w14:textId="77777777" w:rsidR="00CB218D" w:rsidRDefault="00CB218D" w:rsidP="00C42DDD"/>
        </w:tc>
        <w:tc>
          <w:tcPr>
            <w:tcW w:w="1141" w:type="dxa"/>
          </w:tcPr>
          <w:p w14:paraId="6B32AFD4" w14:textId="108A6615" w:rsidR="00CB218D" w:rsidRDefault="00585C3C" w:rsidP="00C42DDD">
            <w:r>
              <w:t>yes</w:t>
            </w:r>
          </w:p>
        </w:tc>
        <w:tc>
          <w:tcPr>
            <w:tcW w:w="2051" w:type="dxa"/>
          </w:tcPr>
          <w:p w14:paraId="12905B71" w14:textId="77777777" w:rsidR="00CB218D" w:rsidRDefault="00CB218D" w:rsidP="00C42DDD"/>
        </w:tc>
        <w:tc>
          <w:tcPr>
            <w:tcW w:w="1346" w:type="dxa"/>
          </w:tcPr>
          <w:p w14:paraId="4710C89B" w14:textId="2F8A3BA4" w:rsidR="00CB218D" w:rsidRDefault="00A90A5E" w:rsidP="00C42DDD">
            <w:r>
              <w:fldChar w:fldCharType="begin"/>
            </w:r>
            <w:r>
              <w:instrText xml:space="preserve"> ADDIN EN.CITE &lt;EndNote&gt;&lt;Cite&gt;&lt;Author&gt;Laureti&lt;/Author&gt;&lt;Year&gt;2011&lt;/Year&gt;&lt;RecNum&gt;19&lt;/RecNum&gt;&lt;DisplayText&gt;&lt;style face="superscript"&gt;18&lt;/style&gt;&lt;/DisplayText&gt;&lt;record&gt;&lt;rec-number&gt;19&lt;/rec-number&gt;&lt;foreign-keys&gt;&lt;key app="EN" db-id="p5zs9pw5ltwzr3e0webppaa6ae5zxdxszf5s" timestamp="1546988960"&gt;19&lt;/key&gt;&lt;/foreign-keys&gt;&lt;ref-type name="Journal Article"&gt;17&lt;/ref-type&gt;&lt;contributors&gt;&lt;authors&gt;&lt;author&gt;Laureti, L.&lt;/author&gt;&lt;author&gt;Song, L.&lt;/author&gt;&lt;author&gt;Huang, S.&lt;/author&gt;&lt;author&gt;Corre, C.&lt;/author&gt;&lt;author&gt;Leblond, P.&lt;/author&gt;&lt;author&gt;Challis, G. L.&lt;/author&gt;&lt;author&gt;Aigle, B.&lt;/author&gt;&lt;/authors&gt;&lt;/contributors&gt;&lt;auth-address&gt;Unite Mixte de Recherche1128 Genetique et Microbiologie, Universite Henri Poincare, Institut Federatif de Recherche 110 EFABA, F-54506 Vandoeuvre-les-Nancy, France.&lt;/auth-address&gt;&lt;titles&gt;&lt;title&gt;Identification of a bioactive 51-membered macrolide complex by activation of a silent polyketide synthase in Streptomyces ambofaciens&lt;/title&gt;&lt;secondary-title&gt;Proc Natl Acad Sci U S A&lt;/secondary-title&gt;&lt;/titles&gt;&lt;periodical&gt;&lt;full-title&gt;Proc Natl Acad Sci U S A&lt;/full-title&gt;&lt;/periodical&gt;&lt;pages&gt;6258-63&lt;/pages&gt;&lt;volume&gt;108&lt;/volume&gt;&lt;number&gt;15&lt;/number&gt;&lt;keywords&gt;&lt;keyword&gt;Cell Line, Tumor&lt;/keyword&gt;&lt;keyword&gt;Cell Proliferation/drug effects&lt;/keyword&gt;&lt;keyword&gt;Gene Silencing&lt;/keyword&gt;&lt;keyword&gt;Humans&lt;/keyword&gt;&lt;keyword&gt;Macrolides/*chemistry/metabolism/*pharmacology&lt;/keyword&gt;&lt;keyword&gt;Multigene Family&lt;/keyword&gt;&lt;keyword&gt;Polyketide Synthases/*genetics&lt;/keyword&gt;&lt;keyword&gt;Streptomyces/enzymology/*genetics&lt;/keyword&gt;&lt;keyword&gt;Transcriptional Activation&lt;/keyword&gt;&lt;/keywords&gt;&lt;dates&gt;&lt;year&gt;2011&lt;/year&gt;&lt;pub-dates&gt;&lt;date&gt;Apr 12&lt;/date&gt;&lt;/pub-dates&gt;&lt;/dates&gt;&lt;isbn&gt;1091-6490 (Electronic)&amp;#xD;0027-8424 (Linking)&lt;/isbn&gt;&lt;accession-num&gt;21444795&lt;/accession-num&gt;&lt;urls&gt;&lt;related-urls&gt;&lt;url&gt;https://www.ncbi.nlm.nih.gov/pubmed/21444795&lt;/url&gt;&lt;/related-urls&gt;&lt;/urls&gt;&lt;custom2&gt;3076887&lt;/custom2&gt;&lt;electronic-resource-num&gt;10.1073/pnas.1019077108&lt;/electronic-resource-num&gt;&lt;/record&gt;&lt;/Cite&gt;&lt;/EndNote&gt;</w:instrText>
            </w:r>
            <w:r>
              <w:fldChar w:fldCharType="separate"/>
            </w:r>
            <w:r w:rsidRPr="00A90A5E">
              <w:rPr>
                <w:noProof/>
                <w:vertAlign w:val="superscript"/>
              </w:rPr>
              <w:t>18</w:t>
            </w:r>
            <w:r>
              <w:fldChar w:fldCharType="end"/>
            </w:r>
          </w:p>
        </w:tc>
      </w:tr>
      <w:tr w:rsidR="005D3709" w14:paraId="421036D3" w14:textId="77777777" w:rsidTr="00C42DDD">
        <w:tc>
          <w:tcPr>
            <w:tcW w:w="2287" w:type="dxa"/>
          </w:tcPr>
          <w:p w14:paraId="390B3851" w14:textId="486452C2" w:rsidR="00CB218D" w:rsidRDefault="001E58C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igmatellin</w:t>
            </w:r>
            <w:proofErr w:type="spellEnd"/>
          </w:p>
        </w:tc>
        <w:tc>
          <w:tcPr>
            <w:tcW w:w="1364" w:type="dxa"/>
          </w:tcPr>
          <w:p w14:paraId="7E7C551D" w14:textId="77777777" w:rsidR="00CB218D" w:rsidRDefault="00CB218D" w:rsidP="00C42DDD"/>
        </w:tc>
        <w:tc>
          <w:tcPr>
            <w:tcW w:w="1364" w:type="dxa"/>
          </w:tcPr>
          <w:p w14:paraId="02DA23A3" w14:textId="77777777" w:rsidR="00CB218D" w:rsidRDefault="00CB218D" w:rsidP="00C42DDD"/>
        </w:tc>
        <w:tc>
          <w:tcPr>
            <w:tcW w:w="1141" w:type="dxa"/>
          </w:tcPr>
          <w:p w14:paraId="0595DF7D" w14:textId="4A9103B7" w:rsidR="00CB218D" w:rsidRDefault="002F6D9F" w:rsidP="00C42DDD">
            <w:r>
              <w:t>yes</w:t>
            </w:r>
          </w:p>
        </w:tc>
        <w:tc>
          <w:tcPr>
            <w:tcW w:w="1141" w:type="dxa"/>
          </w:tcPr>
          <w:p w14:paraId="61AB6586" w14:textId="77777777" w:rsidR="00CB218D" w:rsidRDefault="00CB218D" w:rsidP="00C42DDD"/>
        </w:tc>
        <w:tc>
          <w:tcPr>
            <w:tcW w:w="2051" w:type="dxa"/>
          </w:tcPr>
          <w:p w14:paraId="0762AF79" w14:textId="77777777" w:rsidR="00CB218D" w:rsidRDefault="00CB218D" w:rsidP="00C42DDD"/>
        </w:tc>
        <w:tc>
          <w:tcPr>
            <w:tcW w:w="1346" w:type="dxa"/>
          </w:tcPr>
          <w:p w14:paraId="6FF26B6D" w14:textId="762D486F" w:rsidR="00CB218D" w:rsidRDefault="002F6D9F" w:rsidP="00C42DDD">
            <w:r>
              <w:fldChar w:fldCharType="begin"/>
            </w:r>
            <w:r>
              <w:instrText xml:space="preserve"> ADDIN EN.CITE &lt;EndNote&gt;&lt;Cite&gt;&lt;Author&gt;Gaitatzis&lt;/Author&gt;&lt;Year&gt;2002&lt;/Year&gt;&lt;RecNum&gt;20&lt;/RecNum&gt;&lt;DisplayText&gt;&lt;style face="superscript"&gt;19&lt;/style&gt;&lt;/DisplayText&gt;&lt;record&gt;&lt;rec-number&gt;20&lt;/rec-number&gt;&lt;foreign-keys&gt;&lt;key app="EN" db-id="p5zs9pw5ltwzr3e0webppaa6ae5zxdxszf5s" timestamp="1546989464"&gt;20&lt;/key&gt;&lt;/foreign-keys&gt;&lt;ref-type name="Journal Article"&gt;17&lt;/ref-type&gt;&lt;contributors&gt;&lt;authors&gt;&lt;author&gt;Gaitatzis, N.&lt;/author&gt;&lt;author&gt;Silakowski, B.&lt;/author&gt;&lt;author&gt;Kunze, B.&lt;/author&gt;&lt;author&gt;Nordsiek, G.&lt;/author&gt;&lt;author&gt;Blocker, H.&lt;/author&gt;&lt;author&gt;Hofle, G.&lt;/author&gt;&lt;author&gt;Muller, R.&lt;/author&gt;&lt;/authors&gt;&lt;/contributors&gt;&lt;auth-address&gt;GBF-German Research Centre for Biotechnology, Mascheroder Weg 1, 38124 Braunschweig, Germany.&lt;/auth-address&gt;&lt;titles&gt;&lt;title&gt;The biosynthesis of the aromatic myxobacterial electron transport inhibitor stigmatellin is directed by a novel type of modular polyketide synthase&lt;/title&gt;&lt;secondary-title&gt;J Biol Chem&lt;/secondary-title&gt;&lt;/titles&gt;&lt;periodical&gt;&lt;full-title&gt;J Biol Chem&lt;/full-title&gt;&lt;/periodical&gt;&lt;pages&gt;13082-90&lt;/pages&gt;&lt;volume&gt;277&lt;/volume&gt;&lt;number&gt;15&lt;/number&gt;&lt;keywords&gt;&lt;keyword&gt;Base Sequence&lt;/keyword&gt;&lt;keyword&gt;Cloning, Molecular&lt;/keyword&gt;&lt;keyword&gt;DNA Primers&lt;/keyword&gt;&lt;keyword&gt;Electron Transport&lt;/keyword&gt;&lt;keyword&gt;Molecular Sequence Data&lt;/keyword&gt;&lt;keyword&gt;Multienzyme Complexes/*metabolism&lt;/keyword&gt;&lt;keyword&gt;Multigene Family&lt;/keyword&gt;&lt;keyword&gt;Open Reading Frames&lt;/keyword&gt;&lt;keyword&gt;Polyenes/*metabolism&lt;/keyword&gt;&lt;keyword&gt;Stigmatella aurantiaca/*metabolism&lt;/keyword&gt;&lt;/keywords&gt;&lt;dates&gt;&lt;year&gt;2002&lt;/year&gt;&lt;pub-dates&gt;&lt;date&gt;Apr 12&lt;/date&gt;&lt;/pub-dates&gt;&lt;/dates&gt;&lt;isbn&gt;0021-9258 (Print)&amp;#xD;0021-9258 (Linking)&lt;/isbn&gt;&lt;accession-num&gt;11809757&lt;/accession-num&gt;&lt;urls&gt;&lt;related-urls&gt;&lt;url&gt;https://www.ncbi.nlm.nih.gov/pubmed/11809757&lt;/url&gt;&lt;/related-urls&gt;&lt;/urls&gt;&lt;electronic-resource-num&gt;10.1074/jbc.M111738200&lt;/electronic-resource-num&gt;&lt;/record&gt;&lt;/Cite&gt;&lt;/EndNote&gt;</w:instrText>
            </w:r>
            <w:r>
              <w:fldChar w:fldCharType="separate"/>
            </w:r>
            <w:r w:rsidRPr="002F6D9F">
              <w:rPr>
                <w:noProof/>
                <w:vertAlign w:val="superscript"/>
              </w:rPr>
              <w:t>19</w:t>
            </w:r>
            <w:r>
              <w:fldChar w:fldCharType="end"/>
            </w:r>
          </w:p>
        </w:tc>
      </w:tr>
      <w:tr w:rsidR="005D3709" w14:paraId="325447FD" w14:textId="77777777" w:rsidTr="00C42DDD">
        <w:tc>
          <w:tcPr>
            <w:tcW w:w="2287" w:type="dxa"/>
          </w:tcPr>
          <w:p w14:paraId="6FDBCE04" w14:textId="24232D5F" w:rsidR="00CB218D" w:rsidRDefault="008C4CD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automycetin</w:t>
            </w:r>
            <w:proofErr w:type="spellEnd"/>
          </w:p>
        </w:tc>
        <w:tc>
          <w:tcPr>
            <w:tcW w:w="1364" w:type="dxa"/>
          </w:tcPr>
          <w:p w14:paraId="5E7B6D7B" w14:textId="77777777" w:rsidR="00CB218D" w:rsidRDefault="00CB218D" w:rsidP="00C42DDD"/>
        </w:tc>
        <w:tc>
          <w:tcPr>
            <w:tcW w:w="1364" w:type="dxa"/>
          </w:tcPr>
          <w:p w14:paraId="4023F59B" w14:textId="77777777" w:rsidR="00CB218D" w:rsidRDefault="00CB218D" w:rsidP="00C42DDD"/>
        </w:tc>
        <w:tc>
          <w:tcPr>
            <w:tcW w:w="1141" w:type="dxa"/>
          </w:tcPr>
          <w:p w14:paraId="3E9200B1" w14:textId="44BDA36C" w:rsidR="00CB218D" w:rsidRDefault="008C4CD2" w:rsidP="00C42DDD">
            <w:r>
              <w:t>yes</w:t>
            </w:r>
          </w:p>
        </w:tc>
        <w:tc>
          <w:tcPr>
            <w:tcW w:w="1141" w:type="dxa"/>
          </w:tcPr>
          <w:p w14:paraId="023167C9" w14:textId="547D06EC" w:rsidR="00CB218D" w:rsidRDefault="006048A2" w:rsidP="00C42DDD">
            <w:r>
              <w:t>yes</w:t>
            </w:r>
          </w:p>
        </w:tc>
        <w:tc>
          <w:tcPr>
            <w:tcW w:w="2051" w:type="dxa"/>
          </w:tcPr>
          <w:p w14:paraId="3C67498F" w14:textId="77777777" w:rsidR="00CB218D" w:rsidRDefault="00CB218D" w:rsidP="00C42DDD"/>
        </w:tc>
        <w:tc>
          <w:tcPr>
            <w:tcW w:w="1346" w:type="dxa"/>
          </w:tcPr>
          <w:p w14:paraId="617DCDFD" w14:textId="26B6DEA8" w:rsidR="00CB218D" w:rsidRDefault="00833768" w:rsidP="00C42DDD">
            <w:r>
              <w:fldChar w:fldCharType="begin">
                <w:fldData xml:space="preserve">PEVuZE5vdGU+PENpdGU+PEF1dGhvcj5BZGxlcjwvQXV0aG9yPjxZZWFyPjIwMDk8L1llYXI+PFJl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xlcjwvQXV0aG9yPjxZZWFyPjIwMDk8L1llYXI+PFJl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33768">
              <w:rPr>
                <w:noProof/>
                <w:vertAlign w:val="superscript"/>
              </w:rPr>
              <w:t>20</w:t>
            </w:r>
            <w:r>
              <w:fldChar w:fldCharType="end"/>
            </w:r>
          </w:p>
        </w:tc>
      </w:tr>
      <w:tr w:rsidR="005D3709" w14:paraId="42BFCFCF" w14:textId="77777777" w:rsidTr="00C42DDD">
        <w:tc>
          <w:tcPr>
            <w:tcW w:w="2287" w:type="dxa"/>
          </w:tcPr>
          <w:p w14:paraId="4D759ED9" w14:textId="52F811AC" w:rsidR="00CB218D" w:rsidRDefault="00B340E3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utomycin</w:t>
            </w:r>
          </w:p>
        </w:tc>
        <w:tc>
          <w:tcPr>
            <w:tcW w:w="1364" w:type="dxa"/>
          </w:tcPr>
          <w:p w14:paraId="345BCDBD" w14:textId="77777777" w:rsidR="00CB218D" w:rsidRDefault="00CB218D" w:rsidP="00C42DDD"/>
        </w:tc>
        <w:tc>
          <w:tcPr>
            <w:tcW w:w="1364" w:type="dxa"/>
          </w:tcPr>
          <w:p w14:paraId="40F09C82" w14:textId="77777777" w:rsidR="00CB218D" w:rsidRDefault="00CB218D" w:rsidP="00C42DDD"/>
        </w:tc>
        <w:tc>
          <w:tcPr>
            <w:tcW w:w="1141" w:type="dxa"/>
          </w:tcPr>
          <w:p w14:paraId="69B100B0" w14:textId="6030D302" w:rsidR="00CB218D" w:rsidRDefault="00833768" w:rsidP="00C42DDD">
            <w:r>
              <w:t>yes</w:t>
            </w:r>
          </w:p>
        </w:tc>
        <w:tc>
          <w:tcPr>
            <w:tcW w:w="1141" w:type="dxa"/>
          </w:tcPr>
          <w:p w14:paraId="46745B7F" w14:textId="3E9E2F3A" w:rsidR="00CB218D" w:rsidRDefault="00833768" w:rsidP="00C42DDD">
            <w:r>
              <w:t>yes</w:t>
            </w:r>
          </w:p>
        </w:tc>
        <w:tc>
          <w:tcPr>
            <w:tcW w:w="2051" w:type="dxa"/>
          </w:tcPr>
          <w:p w14:paraId="78E6DEC4" w14:textId="77777777" w:rsidR="00CB218D" w:rsidRDefault="00CB218D" w:rsidP="00C42DDD"/>
        </w:tc>
        <w:tc>
          <w:tcPr>
            <w:tcW w:w="1346" w:type="dxa"/>
          </w:tcPr>
          <w:p w14:paraId="4BFCF7EB" w14:textId="712C9534" w:rsidR="00CB218D" w:rsidRDefault="00833768" w:rsidP="00C42DDD">
            <w:r>
              <w:fldChar w:fldCharType="begin">
                <w:fldData xml:space="preserve">PEVuZE5vdGU+PENpdGU+PEF1dGhvcj5BZGxlcjwvQXV0aG9yPjxZZWFyPjIwMDk8L1llYXI+PFJl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xlcjwvQXV0aG9yPjxZZWFyPjIwMDk8L1llYXI+PFJl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33768">
              <w:rPr>
                <w:noProof/>
                <w:vertAlign w:val="superscript"/>
              </w:rPr>
              <w:t>20</w:t>
            </w:r>
            <w:r>
              <w:fldChar w:fldCharType="end"/>
            </w:r>
          </w:p>
        </w:tc>
      </w:tr>
      <w:tr w:rsidR="005D3709" w14:paraId="2D094379" w14:textId="77777777" w:rsidTr="00C42DDD">
        <w:tc>
          <w:tcPr>
            <w:tcW w:w="2287" w:type="dxa"/>
          </w:tcPr>
          <w:p w14:paraId="15493C49" w14:textId="2B784FEE" w:rsidR="006F0899" w:rsidRDefault="00A32CB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iacumicin</w:t>
            </w:r>
            <w:proofErr w:type="spellEnd"/>
          </w:p>
        </w:tc>
        <w:tc>
          <w:tcPr>
            <w:tcW w:w="1364" w:type="dxa"/>
          </w:tcPr>
          <w:p w14:paraId="359A7EFB" w14:textId="6E645FF8" w:rsidR="006F0899" w:rsidRDefault="00A32CB3" w:rsidP="00C42DDD">
            <w:r>
              <w:t>yes</w:t>
            </w:r>
          </w:p>
        </w:tc>
        <w:tc>
          <w:tcPr>
            <w:tcW w:w="1364" w:type="dxa"/>
          </w:tcPr>
          <w:p w14:paraId="03064173" w14:textId="697334A3" w:rsidR="006F0899" w:rsidRDefault="00A32CB3" w:rsidP="00C42DDD">
            <w:r>
              <w:t>gram pos</w:t>
            </w:r>
          </w:p>
        </w:tc>
        <w:tc>
          <w:tcPr>
            <w:tcW w:w="1141" w:type="dxa"/>
          </w:tcPr>
          <w:p w14:paraId="22097939" w14:textId="77777777" w:rsidR="006F0899" w:rsidRDefault="006F0899" w:rsidP="00C42DDD"/>
        </w:tc>
        <w:tc>
          <w:tcPr>
            <w:tcW w:w="1141" w:type="dxa"/>
          </w:tcPr>
          <w:p w14:paraId="607C4C22" w14:textId="77777777" w:rsidR="006F0899" w:rsidRDefault="006F0899" w:rsidP="00C42DDD"/>
        </w:tc>
        <w:tc>
          <w:tcPr>
            <w:tcW w:w="2051" w:type="dxa"/>
          </w:tcPr>
          <w:p w14:paraId="1B81AFB0" w14:textId="77777777" w:rsidR="006F0899" w:rsidRDefault="006F0899" w:rsidP="00C42DDD"/>
        </w:tc>
        <w:tc>
          <w:tcPr>
            <w:tcW w:w="1346" w:type="dxa"/>
          </w:tcPr>
          <w:p w14:paraId="593DA5AA" w14:textId="76838FC3" w:rsidR="006F0899" w:rsidRDefault="00036FF1" w:rsidP="00C42DDD">
            <w:r>
              <w:fldChar w:fldCharType="begin"/>
            </w:r>
            <w:r>
              <w:instrText xml:space="preserve"> ADDIN EN.CITE &lt;EndNote&gt;&lt;Cite&gt;&lt;Author&gt;Goldstein&lt;/Author&gt;&lt;Year&gt;2012&lt;/Year&gt;&lt;RecNum&gt;22&lt;/RecNum&gt;&lt;DisplayText&gt;&lt;style face="superscript"&gt;21&lt;/style&gt;&lt;/DisplayText&gt;&lt;record&gt;&lt;rec-number&gt;22&lt;/rec-number&gt;&lt;foreign-keys&gt;&lt;key app="EN" db-id="p5zs9pw5ltwzr3e0webppaa6ae5zxdxszf5s" timestamp="1547048296"&gt;22&lt;/key&gt;&lt;/foreign-keys&gt;&lt;ref-type name="Journal Article"&gt;17&lt;/ref-type&gt;&lt;contributors&gt;&lt;authors&gt;&lt;author&gt;Goldstein, E. J.&lt;/author&gt;&lt;author&gt;Babakhani, F.&lt;/author&gt;&lt;author&gt;Citron, D. M.&lt;/author&gt;&lt;/authors&gt;&lt;/contributors&gt;&lt;auth-address&gt;RM Alden Research Laboratory, Culver City, CA, USA. ejcgmd@aol.com&lt;/auth-address&gt;&lt;titles&gt;&lt;title&gt;Antimicrobial activities of fidaxomicin&lt;/title&gt;&lt;secondary-title&gt;Clin Infect Dis&lt;/secondary-title&gt;&lt;/titles&gt;&lt;periodical&gt;&lt;full-title&gt;Clin Infect Dis&lt;/full-title&gt;&lt;/periodical&gt;&lt;pages&gt;S143-8&lt;/pages&gt;&lt;volume&gt;55 Suppl 2&lt;/volume&gt;&lt;keywords&gt;&lt;keyword&gt;Aminoglycosides/*pharmacology&lt;/keyword&gt;&lt;keyword&gt;Anti-Bacterial Agents/*pharmacology&lt;/keyword&gt;&lt;keyword&gt;Clinical Trials as Topic&lt;/keyword&gt;&lt;keyword&gt;Clostridium Infections/microbiology&lt;/keyword&gt;&lt;keyword&gt;Clostridium difficile/*drug effects/isolation &amp;amp; purification&lt;/keyword&gt;&lt;keyword&gt;Drug Evaluation, Preclinical&lt;/keyword&gt;&lt;keyword&gt;Drug Resistance, Bacterial&lt;/keyword&gt;&lt;keyword&gt;Feces/microbiology&lt;/keyword&gt;&lt;keyword&gt;Fidaxomicin&lt;/keyword&gt;&lt;keyword&gt;Humans&lt;/keyword&gt;&lt;keyword&gt;Hydrogen-Ion Concentration&lt;/keyword&gt;&lt;keyword&gt;Microbial Sensitivity Tests&lt;/keyword&gt;&lt;keyword&gt;Recurrence&lt;/keyword&gt;&lt;keyword&gt;Vancomycin/pharmacology&lt;/keyword&gt;&lt;/keywords&gt;&lt;dates&gt;&lt;year&gt;2012&lt;/year&gt;&lt;pub-dates&gt;&lt;date&gt;Aug&lt;/date&gt;&lt;/pub-dates&gt;&lt;/dates&gt;&lt;isbn&gt;1537-6591 (Electronic)&amp;#xD;1058-4838 (Linking)&lt;/isbn&gt;&lt;accession-num&gt;22752863&lt;/accession-num&gt;&lt;urls&gt;&lt;related-urls&gt;&lt;url&gt;https://www.ncbi.nlm.nih.gov/pubmed/22752863&lt;/url&gt;&lt;/related-urls&gt;&lt;/urls&gt;&lt;custom2&gt;3388021&lt;/custom2&gt;&lt;electronic-resource-num&gt;10.1093/cid/cis339&lt;/electronic-resource-num&gt;&lt;/record&gt;&lt;/Cite&gt;&lt;/EndNote&gt;</w:instrText>
            </w:r>
            <w:r>
              <w:fldChar w:fldCharType="separate"/>
            </w:r>
            <w:r w:rsidRPr="00036FF1">
              <w:rPr>
                <w:noProof/>
                <w:vertAlign w:val="superscript"/>
              </w:rPr>
              <w:t>21</w:t>
            </w:r>
            <w:r>
              <w:fldChar w:fldCharType="end"/>
            </w:r>
          </w:p>
        </w:tc>
      </w:tr>
      <w:tr w:rsidR="005D3709" w14:paraId="068EA405" w14:textId="77777777" w:rsidTr="00C42DDD">
        <w:tc>
          <w:tcPr>
            <w:tcW w:w="2287" w:type="dxa"/>
          </w:tcPr>
          <w:p w14:paraId="73C5F3B8" w14:textId="19D16112" w:rsidR="006F0899" w:rsidRDefault="00AB14A6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9-methylstreptimidone</w:t>
            </w:r>
          </w:p>
        </w:tc>
        <w:tc>
          <w:tcPr>
            <w:tcW w:w="1364" w:type="dxa"/>
          </w:tcPr>
          <w:p w14:paraId="0C23C033" w14:textId="77777777" w:rsidR="006F0899" w:rsidRDefault="006F0899" w:rsidP="00C42DDD"/>
        </w:tc>
        <w:tc>
          <w:tcPr>
            <w:tcW w:w="1364" w:type="dxa"/>
          </w:tcPr>
          <w:p w14:paraId="52911CCC" w14:textId="77777777" w:rsidR="006F0899" w:rsidRDefault="006F0899" w:rsidP="00C42DDD"/>
        </w:tc>
        <w:tc>
          <w:tcPr>
            <w:tcW w:w="1141" w:type="dxa"/>
          </w:tcPr>
          <w:p w14:paraId="240AA7C3" w14:textId="5D1921E5" w:rsidR="006F0899" w:rsidRDefault="00AB14A6" w:rsidP="00C42DDD">
            <w:r>
              <w:t>yes</w:t>
            </w:r>
          </w:p>
        </w:tc>
        <w:tc>
          <w:tcPr>
            <w:tcW w:w="1141" w:type="dxa"/>
          </w:tcPr>
          <w:p w14:paraId="47D29BA9" w14:textId="67019A7C" w:rsidR="006F0899" w:rsidRDefault="00B7736C" w:rsidP="00C42DDD">
            <w:r>
              <w:t>yes</w:t>
            </w:r>
          </w:p>
        </w:tc>
        <w:tc>
          <w:tcPr>
            <w:tcW w:w="2051" w:type="dxa"/>
          </w:tcPr>
          <w:p w14:paraId="75AA8898" w14:textId="77777777" w:rsidR="006F0899" w:rsidRDefault="006F0899" w:rsidP="00C42DDD"/>
        </w:tc>
        <w:tc>
          <w:tcPr>
            <w:tcW w:w="1346" w:type="dxa"/>
          </w:tcPr>
          <w:p w14:paraId="2A472622" w14:textId="6BA30C4A" w:rsidR="006F0899" w:rsidRDefault="00FB6983" w:rsidP="00C42DDD">
            <w:r>
              <w:fldChar w:fldCharType="begin"/>
            </w:r>
            <w:r>
              <w:instrText xml:space="preserve"> ADDIN EN.CITE &lt;EndNote&gt;&lt;Cite&gt;&lt;Author&gt;Wang&lt;/Author&gt;&lt;Year&gt;2013&lt;/Year&gt;&lt;RecNum&gt;23&lt;/RecNum&gt;&lt;DisplayText&gt;&lt;style face="superscript"&gt;22&lt;/style&gt;&lt;/DisplayText&gt;&lt;record&gt;&lt;rec-number&gt;23&lt;/rec-number&gt;&lt;foreign-keys&gt;&lt;key app="EN" db-id="p5zs9pw5ltwzr3e0webppaa6ae5zxdxszf5s" timestamp="1547048504"&gt;23&lt;/key&gt;&lt;/foreign-keys&gt;&lt;ref-type name="Journal Article"&gt;17&lt;/ref-type&gt;&lt;contributors&gt;&lt;authors&gt;&lt;author&gt;Wang, B.&lt;/author&gt;&lt;author&gt;Song, Y.&lt;/author&gt;&lt;author&gt;Luo, M.&lt;/author&gt;&lt;author&gt;Chen, Q.&lt;/author&gt;&lt;author&gt;Ma, J.&lt;/author&gt;&lt;author&gt;Huang, H.&lt;/author&gt;&lt;author&gt;Ju, J.&lt;/author&gt;&lt;/authors&gt;&lt;/contributors&gt;&lt;auth-address&gt;Key Laboratory of Marine Bio-resources Sustainable Utilization, RNAM Center for Marine Microbiology, South China Sea Institute of Oceanology, Chinese Academy of Sciences, 164 West Xingang Road, Guangzhou 510301, China.&lt;/auth-address&gt;&lt;titles&gt;&lt;title&gt;Biosynthesis of 9-methylstreptimidone involves a new decarboxylative step for polyketide terminal diene formation&lt;/title&gt;&lt;secondary-title&gt;Org Lett&lt;/secondary-title&gt;&lt;/titles&gt;&lt;periodical&gt;&lt;full-title&gt;Org Lett&lt;/full-title&gt;&lt;/periodical&gt;&lt;pages&gt;1278-81&lt;/pages&gt;&lt;volume&gt;15&lt;/volume&gt;&lt;number&gt;6&lt;/number&gt;&lt;keywords&gt;&lt;keyword&gt;Anti-Bacterial Agents/chemistry/*metabolism/pharmacology&lt;/keyword&gt;&lt;keyword&gt;Multigene Family&lt;/keyword&gt;&lt;keyword&gt;Piperidones/chemistry/*metabolism/pharmacology&lt;/keyword&gt;&lt;keyword&gt;Polyenes/chemical synthesis/*chemistry&lt;/keyword&gt;&lt;keyword&gt;Polyketides/chemistry/metabolism&lt;/keyword&gt;&lt;keyword&gt;Streptomyces/*genetics/metabolism&lt;/keyword&gt;&lt;/keywords&gt;&lt;dates&gt;&lt;year&gt;2013&lt;/year&gt;&lt;pub-dates&gt;&lt;date&gt;Mar 15&lt;/date&gt;&lt;/pub-dates&gt;&lt;/dates&gt;&lt;isbn&gt;1523-7052 (Electronic)&amp;#xD;1523-7052 (Linking)&lt;/isbn&gt;&lt;accession-num&gt;23438151&lt;/accession-num&gt;&lt;urls&gt;&lt;related-urls&gt;&lt;url&gt;https://www.ncbi.nlm.nih.gov/pubmed/23438151&lt;/url&gt;&lt;/related-urls&gt;&lt;/urls&gt;&lt;electronic-resource-num&gt;10.1021/ol400224n&lt;/electronic-resource-num&gt;&lt;/record&gt;&lt;/Cite&gt;&lt;/EndNote&gt;</w:instrText>
            </w:r>
            <w:r>
              <w:fldChar w:fldCharType="separate"/>
            </w:r>
            <w:r w:rsidRPr="00FB6983">
              <w:rPr>
                <w:noProof/>
                <w:vertAlign w:val="superscript"/>
              </w:rPr>
              <w:t>22</w:t>
            </w:r>
            <w:r>
              <w:fldChar w:fldCharType="end"/>
            </w:r>
          </w:p>
        </w:tc>
      </w:tr>
      <w:tr w:rsidR="005D3709" w14:paraId="6E13FCDA" w14:textId="77777777" w:rsidTr="00C42DDD">
        <w:tc>
          <w:tcPr>
            <w:tcW w:w="2287" w:type="dxa"/>
          </w:tcPr>
          <w:p w14:paraId="779282CB" w14:textId="4C0B030C" w:rsidR="006F0899" w:rsidRDefault="00332D5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332D5D">
              <w:rPr>
                <w:rFonts w:ascii="Calibri" w:hAnsi="Calibri" w:cs="Calibri"/>
                <w:color w:val="000000"/>
              </w:rPr>
              <w:t>bongkrekic</w:t>
            </w:r>
            <w:proofErr w:type="spellEnd"/>
            <w:r w:rsidRPr="00332D5D"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364" w:type="dxa"/>
          </w:tcPr>
          <w:p w14:paraId="4AB09DEE" w14:textId="77777777" w:rsidR="006F0899" w:rsidRDefault="006F0899" w:rsidP="00C42DDD"/>
        </w:tc>
        <w:tc>
          <w:tcPr>
            <w:tcW w:w="1364" w:type="dxa"/>
          </w:tcPr>
          <w:p w14:paraId="74A79AC9" w14:textId="77777777" w:rsidR="006F0899" w:rsidRDefault="006F0899" w:rsidP="00C42DDD"/>
        </w:tc>
        <w:tc>
          <w:tcPr>
            <w:tcW w:w="1141" w:type="dxa"/>
          </w:tcPr>
          <w:p w14:paraId="5CE9FD5D" w14:textId="248746B1" w:rsidR="006F0899" w:rsidRDefault="00332D5D" w:rsidP="00C42DDD">
            <w:r>
              <w:t>yes</w:t>
            </w:r>
          </w:p>
        </w:tc>
        <w:tc>
          <w:tcPr>
            <w:tcW w:w="1141" w:type="dxa"/>
          </w:tcPr>
          <w:p w14:paraId="17A9CBCE" w14:textId="70D27B7F" w:rsidR="006F0899" w:rsidRDefault="00332D5D" w:rsidP="00C42DDD">
            <w:r>
              <w:t>yes</w:t>
            </w:r>
          </w:p>
        </w:tc>
        <w:tc>
          <w:tcPr>
            <w:tcW w:w="2051" w:type="dxa"/>
          </w:tcPr>
          <w:p w14:paraId="67FC4A57" w14:textId="77777777" w:rsidR="006F0899" w:rsidRDefault="006F0899" w:rsidP="00C42DDD"/>
        </w:tc>
        <w:tc>
          <w:tcPr>
            <w:tcW w:w="1346" w:type="dxa"/>
          </w:tcPr>
          <w:p w14:paraId="54BCE7C3" w14:textId="2BE7D6E4" w:rsidR="006F0899" w:rsidRDefault="00E336DD" w:rsidP="00C42DDD">
            <w:r>
              <w:fldChar w:fldCharType="begin"/>
            </w:r>
            <w:r>
              <w:instrText xml:space="preserve"> ADDIN EN.CITE &lt;EndNote&gt;&lt;Cite&gt;&lt;Author&gt;Subik&lt;/Author&gt;&lt;Year&gt;1974&lt;/Year&gt;&lt;RecNum&gt;24&lt;/RecNum&gt;&lt;DisplayText&gt;&lt;style face="superscript"&gt;23&lt;/style&gt;&lt;/DisplayText&gt;&lt;record&gt;&lt;rec-number&gt;24&lt;/rec-number&gt;&lt;foreign-keys&gt;&lt;key app="EN" db-id="p5zs9pw5ltwzr3e0webppaa6ae5zxdxszf5s" timestamp="1547048852"&gt;24&lt;/key&gt;&lt;/foreign-keys&gt;&lt;ref-type name="Journal Article"&gt;17&lt;/ref-type&gt;&lt;contributors&gt;&lt;authors&gt;&lt;author&gt;Subik, J.&lt;/author&gt;&lt;author&gt;Behun, M.&lt;/author&gt;&lt;/authors&gt;&lt;/contributors&gt;&lt;titles&gt;&lt;title&gt;Effect of bongkrekic acid on growth and metabolism of filamentous fungi&lt;/title&gt;&lt;secondary-title&gt;Arch Mikrobiol&lt;/secondary-title&gt;&lt;/titles&gt;&lt;periodical&gt;&lt;full-title&gt;Arch Mikrobiol&lt;/full-title&gt;&lt;/periodical&gt;&lt;pages&gt;81-8&lt;/pages&gt;&lt;volume&gt;97&lt;/volume&gt;&lt;number&gt;1&lt;/number&gt;&lt;keywords&gt;&lt;keyword&gt;Adenine Nucleotides/metabolism&lt;/keyword&gt;&lt;keyword&gt;Antifungal Agents/*pharmacology&lt;/keyword&gt;&lt;keyword&gt;Ascomycota/growth &amp;amp; development/*metabolism&lt;/keyword&gt;&lt;keyword&gt;Carbon Radioisotopes&lt;/keyword&gt;&lt;keyword&gt;Cell Survival&lt;/keyword&gt;&lt;keyword&gt;Fungal Proteins/biosynthesis&lt;/keyword&gt;&lt;keyword&gt;Fungi/growth &amp;amp; development/*metabolism&lt;/keyword&gt;&lt;keyword&gt;Leucine/metabolism&lt;/keyword&gt;&lt;keyword&gt;Mitochondria/metabolism&lt;/keyword&gt;&lt;keyword&gt;Mitosporic Fungi/drug effects/growth &amp;amp; development/*metabolism&lt;/keyword&gt;&lt;keyword&gt;Oxygen Consumption/drug effects&lt;/keyword&gt;&lt;keyword&gt;RNA/biosynthesis&lt;/keyword&gt;&lt;keyword&gt;Spores, Fungal/drug effects/growth &amp;amp; development/metabolism&lt;/keyword&gt;&lt;keyword&gt;Uracil/metabolism&lt;/keyword&gt;&lt;/keywords&gt;&lt;dates&gt;&lt;year&gt;1974&lt;/year&gt;&lt;pub-dates&gt;&lt;date&gt;Apr 10&lt;/date&gt;&lt;/pub-dates&gt;&lt;/dates&gt;&lt;isbn&gt;0003-9276 (Print)&amp;#xD;0003-9276 (Linking)&lt;/isbn&gt;&lt;accession-num&gt;4857952&lt;/accession-num&gt;&lt;urls&gt;&lt;related-urls&gt;&lt;url&gt;https://www.ncbi.nlm.nih.gov/pubmed/4857952&lt;/url&gt;&lt;/related-urls&gt;&lt;/urls&gt;&lt;/record&gt;&lt;/Cite&gt;&lt;/EndNote&gt;</w:instrText>
            </w:r>
            <w:r>
              <w:fldChar w:fldCharType="separate"/>
            </w:r>
            <w:r w:rsidRPr="00E336DD">
              <w:rPr>
                <w:noProof/>
                <w:vertAlign w:val="superscript"/>
              </w:rPr>
              <w:t>23</w:t>
            </w:r>
            <w:r>
              <w:fldChar w:fldCharType="end"/>
            </w:r>
          </w:p>
        </w:tc>
      </w:tr>
      <w:tr w:rsidR="005D3709" w14:paraId="14EF9F5A" w14:textId="77777777" w:rsidTr="00C42DDD">
        <w:tc>
          <w:tcPr>
            <w:tcW w:w="2287" w:type="dxa"/>
          </w:tcPr>
          <w:p w14:paraId="46818DD7" w14:textId="0E896A3E" w:rsidR="006F0899" w:rsidRDefault="00902B2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yclohex</w:t>
            </w:r>
            <w:r w:rsidR="000D2E54">
              <w:rPr>
                <w:rFonts w:ascii="Calibri" w:hAnsi="Calibri" w:cs="Calibri"/>
                <w:color w:val="000000"/>
              </w:rPr>
              <w:t>i</w:t>
            </w:r>
            <w:r>
              <w:rPr>
                <w:rFonts w:ascii="Calibri" w:hAnsi="Calibri" w:cs="Calibri"/>
                <w:color w:val="000000"/>
              </w:rPr>
              <w:t>mide</w:t>
            </w:r>
          </w:p>
        </w:tc>
        <w:tc>
          <w:tcPr>
            <w:tcW w:w="1364" w:type="dxa"/>
          </w:tcPr>
          <w:p w14:paraId="732B5608" w14:textId="1516389B" w:rsidR="006F0899" w:rsidRDefault="00902B21" w:rsidP="00C42DDD">
            <w:r>
              <w:t>no</w:t>
            </w:r>
          </w:p>
        </w:tc>
        <w:tc>
          <w:tcPr>
            <w:tcW w:w="1364" w:type="dxa"/>
          </w:tcPr>
          <w:p w14:paraId="60906472" w14:textId="77777777" w:rsidR="006F0899" w:rsidRDefault="006F0899" w:rsidP="00C42DDD"/>
        </w:tc>
        <w:tc>
          <w:tcPr>
            <w:tcW w:w="1141" w:type="dxa"/>
          </w:tcPr>
          <w:p w14:paraId="1E6A46DA" w14:textId="2C94FD12" w:rsidR="006F0899" w:rsidRDefault="00902B21" w:rsidP="00C42DDD">
            <w:r>
              <w:t>yes</w:t>
            </w:r>
          </w:p>
        </w:tc>
        <w:tc>
          <w:tcPr>
            <w:tcW w:w="1141" w:type="dxa"/>
          </w:tcPr>
          <w:p w14:paraId="6E2CE013" w14:textId="77777777" w:rsidR="006F0899" w:rsidRDefault="006F0899" w:rsidP="00C42DDD"/>
        </w:tc>
        <w:tc>
          <w:tcPr>
            <w:tcW w:w="2051" w:type="dxa"/>
          </w:tcPr>
          <w:p w14:paraId="4A9D32A9" w14:textId="77777777" w:rsidR="006F0899" w:rsidRDefault="006F0899" w:rsidP="00C42DDD"/>
        </w:tc>
        <w:tc>
          <w:tcPr>
            <w:tcW w:w="1346" w:type="dxa"/>
          </w:tcPr>
          <w:p w14:paraId="0BAD5DAE" w14:textId="42A9798F" w:rsidR="006F0899" w:rsidRDefault="001E7409" w:rsidP="00C42DDD">
            <w:r>
              <w:fldChar w:fldCharType="begin">
                <w:fldData xml:space="preserve">PEVuZE5vdGU+PENpdGU+PEF1dGhvcj5ZaW48L0F1dGhvcj48WWVhcj4yMDE0PC9ZZWFyPjxSZWNO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</w:fldData>
              </w:fldChar>
            </w:r>
            <w:r w:rsidR="006D0913">
              <w:instrText xml:space="preserve"> ADDIN EN.CITE </w:instrText>
            </w:r>
            <w:r w:rsidR="006D0913">
              <w:fldChar w:fldCharType="begin">
                <w:fldData xml:space="preserve">PEVuZE5vdGU+PENpdGU+PEF1dGhvcj5ZaW48L0F1dGhvcj48WWVhcj4yMDE0PC9ZZWFyPjxSZWNO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</w:fldData>
              </w:fldChar>
            </w:r>
            <w:r w:rsidR="006D0913">
              <w:instrText xml:space="preserve"> ADDIN EN.CITE.DATA </w:instrText>
            </w:r>
            <w:r w:rsidR="006D0913">
              <w:fldChar w:fldCharType="end"/>
            </w:r>
            <w:r>
              <w:fldChar w:fldCharType="separate"/>
            </w:r>
            <w:r w:rsidR="006D0913" w:rsidRPr="006D0913">
              <w:rPr>
                <w:noProof/>
                <w:vertAlign w:val="superscript"/>
              </w:rPr>
              <w:t>24,25</w:t>
            </w:r>
            <w:r>
              <w:fldChar w:fldCharType="end"/>
            </w:r>
          </w:p>
        </w:tc>
      </w:tr>
      <w:tr w:rsidR="005D3709" w14:paraId="1C9C2913" w14:textId="77777777" w:rsidTr="00C42DDD">
        <w:tc>
          <w:tcPr>
            <w:tcW w:w="2287" w:type="dxa"/>
          </w:tcPr>
          <w:p w14:paraId="61F83DDB" w14:textId="2862D595" w:rsidR="006F0899" w:rsidRDefault="006D091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ifficidin</w:t>
            </w:r>
            <w:proofErr w:type="spellEnd"/>
          </w:p>
        </w:tc>
        <w:tc>
          <w:tcPr>
            <w:tcW w:w="1364" w:type="dxa"/>
          </w:tcPr>
          <w:p w14:paraId="0B69ECFA" w14:textId="06CFCFD2" w:rsidR="006F0899" w:rsidRDefault="00B0558A" w:rsidP="00C42DDD">
            <w:r>
              <w:t>yes</w:t>
            </w:r>
          </w:p>
        </w:tc>
        <w:tc>
          <w:tcPr>
            <w:tcW w:w="1364" w:type="dxa"/>
          </w:tcPr>
          <w:p w14:paraId="79B4F44E" w14:textId="7C98C7C8" w:rsidR="006F0899" w:rsidRDefault="00B0558A" w:rsidP="00C42DDD">
            <w:r>
              <w:t>gram neg</w:t>
            </w:r>
          </w:p>
        </w:tc>
        <w:tc>
          <w:tcPr>
            <w:tcW w:w="1141" w:type="dxa"/>
          </w:tcPr>
          <w:p w14:paraId="2E0D4B19" w14:textId="77777777" w:rsidR="006F0899" w:rsidRDefault="006F0899" w:rsidP="00C42DDD"/>
        </w:tc>
        <w:tc>
          <w:tcPr>
            <w:tcW w:w="1141" w:type="dxa"/>
          </w:tcPr>
          <w:p w14:paraId="4F06D42D" w14:textId="77777777" w:rsidR="006F0899" w:rsidRDefault="006F0899" w:rsidP="00C42DDD"/>
        </w:tc>
        <w:tc>
          <w:tcPr>
            <w:tcW w:w="2051" w:type="dxa"/>
          </w:tcPr>
          <w:p w14:paraId="540690DF" w14:textId="77777777" w:rsidR="006F0899" w:rsidRDefault="006F0899" w:rsidP="00C42DDD"/>
        </w:tc>
        <w:tc>
          <w:tcPr>
            <w:tcW w:w="1346" w:type="dxa"/>
          </w:tcPr>
          <w:p w14:paraId="1AF0A2A4" w14:textId="06992840" w:rsidR="006F0899" w:rsidRDefault="000D2EA9" w:rsidP="00C42DDD">
            <w:r>
              <w:fldChar w:fldCharType="begin"/>
            </w:r>
            <w:r>
              <w:instrText xml:space="preserve"> ADDIN EN.CITE &lt;EndNote&gt;&lt;Cite&gt;&lt;Author&gt;Zimmerman&lt;/Author&gt;&lt;Year&gt;1987&lt;/Year&gt;&lt;RecNum&gt;27&lt;/RecNum&gt;&lt;DisplayText&gt;&lt;style face="superscript"&gt;26&lt;/style&gt;&lt;/DisplayText&gt;&lt;record&gt;&lt;rec-number&gt;27&lt;/rec-number&gt;&lt;foreign-keys&gt;&lt;key app="EN" db-id="p5zs9pw5ltwzr3e0webppaa6ae5zxdxszf5s" timestamp="1547049482"&gt;27&lt;/key&gt;&lt;/foreign-keys&gt;&lt;ref-type name="Journal Article"&gt;17&lt;/ref-type&gt;&lt;contributors&gt;&lt;authors&gt;&lt;author&gt;Zimmerman, S. B.&lt;/author&gt;&lt;author&gt;Schwartz, C. D.&lt;/author&gt;&lt;author&gt;Monaghan, R. L.&lt;/author&gt;&lt;author&gt;Pelak, B. A.&lt;/author&gt;&lt;author&gt;Weissberger, B.&lt;/author&gt;&lt;author&gt;Gilfillan, E. C.&lt;/author&gt;&lt;author&gt;Mochales, S.&lt;/author&gt;&lt;author&gt;Hernandez, S.&lt;/author&gt;&lt;author&gt;Currie, S. A.&lt;/author&gt;&lt;author&gt;Tejera, E.&lt;/author&gt;&lt;author&gt;et al.,&lt;/author&gt;&lt;/authors&gt;&lt;/contributors&gt;&lt;auth-address&gt;Merck Sharp and Dohme Research Laboratories, Rahway, New Jersey.&lt;/auth-address&gt;&lt;titles&gt;&lt;title&gt;Difficidin and oxydifficidin: novel broad spectrum antibacterial antibiotics produced by Bacillus subtilis. I. Production, taxonomy and antibacterial activity&lt;/title&gt;&lt;secondary-title&gt;J Antibiot (Tokyo)&lt;/secondary-title&gt;&lt;/titles&gt;&lt;periodical&gt;&lt;full-title&gt;J Antibiot (Tokyo)&lt;/full-title&gt;&lt;/periodical&gt;&lt;pages&gt;1677-81&lt;/pages&gt;&lt;volume&gt;40&lt;/volume&gt;&lt;number&gt;12&lt;/number&gt;&lt;keywords&gt;&lt;keyword&gt;Animals&lt;/keyword&gt;&lt;keyword&gt;Anti-Bacterial Agents/*isolation &amp;amp; purification/pharmacology&lt;/keyword&gt;&lt;keyword&gt;Bacillus subtilis/*analysis&lt;/keyword&gt;&lt;keyword&gt;Bacteria, Aerobic/drug effects&lt;/keyword&gt;&lt;keyword&gt;Bacteria, Anaerobic/drug effects&lt;/keyword&gt;&lt;keyword&gt;Fermentation&lt;/keyword&gt;&lt;keyword&gt;Klebsiella Infections/drug therapy&lt;/keyword&gt;&lt;keyword&gt;Klebsiella pneumoniae/drug effects&lt;/keyword&gt;&lt;keyword&gt;Lactones/isolation &amp;amp; purification/pharmacology&lt;/keyword&gt;&lt;keyword&gt;Mice&lt;/keyword&gt;&lt;/keywords&gt;&lt;dates&gt;&lt;year&gt;1987&lt;/year&gt;&lt;pub-dates&gt;&lt;date&gt;Dec&lt;/date&gt;&lt;/pub-dates&gt;&lt;/dates&gt;&lt;isbn&gt;0021-8820 (Print)&amp;#xD;0021-8820 (Linking)&lt;/isbn&gt;&lt;accession-num&gt;3123448&lt;/accession-num&gt;&lt;urls&gt;&lt;related-urls&gt;&lt;url&gt;https://www.ncbi.nlm.nih.gov/pubmed/3123448&lt;/url&gt;&lt;/related-urls&gt;&lt;/urls&gt;&lt;/record&gt;&lt;/Cite&gt;&lt;/EndNote&gt;</w:instrText>
            </w:r>
            <w:r>
              <w:fldChar w:fldCharType="separate"/>
            </w:r>
            <w:r w:rsidRPr="000D2EA9">
              <w:rPr>
                <w:noProof/>
                <w:vertAlign w:val="superscript"/>
              </w:rPr>
              <w:t>26</w:t>
            </w:r>
            <w:r>
              <w:fldChar w:fldCharType="end"/>
            </w:r>
          </w:p>
        </w:tc>
      </w:tr>
      <w:tr w:rsidR="005D3709" w14:paraId="517C5F18" w14:textId="77777777" w:rsidTr="00C42DDD">
        <w:tc>
          <w:tcPr>
            <w:tcW w:w="2287" w:type="dxa"/>
          </w:tcPr>
          <w:p w14:paraId="06D16A9A" w14:textId="3170A41C" w:rsidR="006F0899" w:rsidRDefault="00795C4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grastatin</w:t>
            </w:r>
            <w:proofErr w:type="spellEnd"/>
          </w:p>
        </w:tc>
        <w:tc>
          <w:tcPr>
            <w:tcW w:w="1364" w:type="dxa"/>
          </w:tcPr>
          <w:p w14:paraId="2AF33F62" w14:textId="77777777" w:rsidR="006F0899" w:rsidRDefault="006F0899" w:rsidP="00C42DDD"/>
        </w:tc>
        <w:tc>
          <w:tcPr>
            <w:tcW w:w="1364" w:type="dxa"/>
          </w:tcPr>
          <w:p w14:paraId="50D3573C" w14:textId="77777777" w:rsidR="006F0899" w:rsidRDefault="006F0899" w:rsidP="00C42DDD"/>
        </w:tc>
        <w:tc>
          <w:tcPr>
            <w:tcW w:w="1141" w:type="dxa"/>
          </w:tcPr>
          <w:p w14:paraId="56C68152" w14:textId="5134F56C" w:rsidR="006F0899" w:rsidRDefault="00795C49" w:rsidP="00C42DDD">
            <w:r>
              <w:t>yes</w:t>
            </w:r>
          </w:p>
        </w:tc>
        <w:tc>
          <w:tcPr>
            <w:tcW w:w="1141" w:type="dxa"/>
          </w:tcPr>
          <w:p w14:paraId="185C0F8B" w14:textId="689883C3" w:rsidR="006F0899" w:rsidRDefault="00795C49" w:rsidP="00C42DDD">
            <w:r>
              <w:t>yes</w:t>
            </w:r>
          </w:p>
        </w:tc>
        <w:tc>
          <w:tcPr>
            <w:tcW w:w="2051" w:type="dxa"/>
          </w:tcPr>
          <w:p w14:paraId="1ECCF86D" w14:textId="77777777" w:rsidR="006F0899" w:rsidRDefault="006F0899" w:rsidP="00C42DDD"/>
        </w:tc>
        <w:tc>
          <w:tcPr>
            <w:tcW w:w="1346" w:type="dxa"/>
          </w:tcPr>
          <w:p w14:paraId="38633887" w14:textId="0F6117C3" w:rsidR="006F0899" w:rsidRDefault="00B265E0" w:rsidP="00C42DDD">
            <w:r>
              <w:fldChar w:fldCharType="begin"/>
            </w:r>
            <w:r>
              <w:instrText xml:space="preserve"> ADDIN EN.CITE &lt;EndNote&gt;&lt;Cite&gt;&lt;Author&gt;Ju&lt;/Author&gt;&lt;Year&gt;2009&lt;/Year&gt;&lt;RecNum&gt;11&lt;/RecNum&gt;&lt;DisplayText&gt;&lt;style face="superscript"&gt;11&lt;/style&gt;&lt;/DisplayText&gt;&lt;record&gt;&lt;rec-number&gt;11&lt;/rec-number&gt;&lt;foreign-keys&gt;&lt;key app="EN" db-id="p5zs9pw5ltwzr3e0webppaa6ae5zxdxszf5s" timestamp="1546987183"&gt;11&lt;/key&gt;&lt;/foreign-keys&gt;&lt;ref-type name="Journal Article"&gt;17&lt;/ref-type&gt;&lt;contributors&gt;&lt;authors&gt;&lt;author&gt;Ju, J.&lt;/author&gt;&lt;author&gt;Rajski, S. R.&lt;/author&gt;&lt;author&gt;Lim, S. K.&lt;/author&gt;&lt;author&gt;Seo, J. W.&lt;/author&gt;&lt;author&gt;Peters, N. R.&lt;/author&gt;&lt;author&gt;Hoffmann, F. M.&lt;/author&gt;&lt;author&gt;Shen, B.&lt;/author&gt;&lt;/authors&gt;&lt;/contributors&gt;&lt;auth-address&gt;Division of Pharmaceutical Sciences, University of Wisconsin-Madison, Madison, Wisconsin 53705-2222, USA.&lt;/auth-address&gt;&lt;titles&gt;&lt;title&gt;Lactimidomycin, iso-migrastatin and related glutarimide-containing 12-membered macrolides are extremely potent inhibitors of cell migration&lt;/title&gt;&lt;secondary-title&gt;J Am Chem Soc&lt;/secondary-title&gt;&lt;/titles&gt;&lt;periodical&gt;&lt;full-title&gt;J Am Chem Soc&lt;/full-title&gt;&lt;/periodical&gt;&lt;pages&gt;1370-1&lt;/pages&gt;&lt;volume&gt;131&lt;/volume&gt;&lt;number&gt;4&lt;/number&gt;&lt;keywords&gt;&lt;keyword&gt;Animals&lt;/keyword&gt;&lt;keyword&gt;Biological Products/chemistry&lt;/keyword&gt;&lt;keyword&gt;Cell Line, Tumor&lt;/keyword&gt;&lt;keyword&gt;Cell Movement/*drug effects&lt;/keyword&gt;&lt;keyword&gt;Cell Survival/drug effects&lt;/keyword&gt;&lt;keyword&gt;Humans&lt;/keyword&gt;&lt;keyword&gt;Macrolides/*chemistry/*pharmacology&lt;/keyword&gt;&lt;keyword&gt;Mice&lt;/keyword&gt;&lt;keyword&gt;Molecular Structure&lt;/keyword&gt;&lt;keyword&gt;Piperidones/*chemistry/*pharmacology&lt;/keyword&gt;&lt;keyword&gt;Structure-Activity Relationship&lt;/keyword&gt;&lt;/keywords&gt;&lt;dates&gt;&lt;year&gt;2009&lt;/year&gt;&lt;pub-dates&gt;&lt;date&gt;Feb 4&lt;/date&gt;&lt;/pub-dates&gt;&lt;/dates&gt;&lt;isbn&gt;1520-5126 (Electronic)&amp;#xD;0002-7863 (Linking)&lt;/isbn&gt;&lt;accession-num&gt;19132897&lt;/accession-num&gt;&lt;urls&gt;&lt;related-urls&gt;&lt;url&gt;https://www.ncbi.nlm.nih.gov/pubmed/19132897&lt;/url&gt;&lt;/related-urls&gt;&lt;/urls&gt;&lt;custom2&gt;2651819&lt;/custom2&gt;&lt;electronic-resource-num&gt;10.1021/ja808462p&lt;/electronic-resource-num&gt;&lt;/record&gt;&lt;/Cite&gt;&lt;/EndNote&gt;</w:instrText>
            </w:r>
            <w:r>
              <w:fldChar w:fldCharType="separate"/>
            </w:r>
            <w:r w:rsidRPr="00B265E0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</w:tr>
      <w:tr w:rsidR="005D3709" w14:paraId="29B312E8" w14:textId="77777777" w:rsidTr="00C42DDD">
        <w:tc>
          <w:tcPr>
            <w:tcW w:w="2287" w:type="dxa"/>
          </w:tcPr>
          <w:p w14:paraId="5EF6C3C1" w14:textId="659F6916" w:rsidR="006F0899" w:rsidRDefault="00DD5B0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lansolid</w:t>
            </w:r>
            <w:proofErr w:type="spellEnd"/>
          </w:p>
        </w:tc>
        <w:tc>
          <w:tcPr>
            <w:tcW w:w="1364" w:type="dxa"/>
          </w:tcPr>
          <w:p w14:paraId="3BC0B78D" w14:textId="458C048C" w:rsidR="006F0899" w:rsidRDefault="00DD5B02" w:rsidP="00C42DDD">
            <w:r>
              <w:t>yes</w:t>
            </w:r>
          </w:p>
        </w:tc>
        <w:tc>
          <w:tcPr>
            <w:tcW w:w="1364" w:type="dxa"/>
          </w:tcPr>
          <w:p w14:paraId="6B4E8066" w14:textId="080A5DFD" w:rsidR="006F0899" w:rsidRDefault="00F03959" w:rsidP="00C42DDD">
            <w:r>
              <w:t>gram pos</w:t>
            </w:r>
          </w:p>
        </w:tc>
        <w:tc>
          <w:tcPr>
            <w:tcW w:w="1141" w:type="dxa"/>
          </w:tcPr>
          <w:p w14:paraId="3DA0C3A3" w14:textId="77777777" w:rsidR="006F0899" w:rsidRDefault="006F0899" w:rsidP="00C42DDD"/>
        </w:tc>
        <w:tc>
          <w:tcPr>
            <w:tcW w:w="1141" w:type="dxa"/>
          </w:tcPr>
          <w:p w14:paraId="5B7E2459" w14:textId="0B3957DA" w:rsidR="006F0899" w:rsidRDefault="00F03959" w:rsidP="00C42DDD">
            <w:r>
              <w:t>yes</w:t>
            </w:r>
          </w:p>
        </w:tc>
        <w:tc>
          <w:tcPr>
            <w:tcW w:w="2051" w:type="dxa"/>
          </w:tcPr>
          <w:p w14:paraId="114545E6" w14:textId="77777777" w:rsidR="006F0899" w:rsidRDefault="006F0899" w:rsidP="00C42DDD"/>
        </w:tc>
        <w:tc>
          <w:tcPr>
            <w:tcW w:w="1346" w:type="dxa"/>
          </w:tcPr>
          <w:p w14:paraId="29973AAF" w14:textId="52892F58" w:rsidR="006F0899" w:rsidRDefault="002724C1" w:rsidP="00C42DDD">
            <w:r>
              <w:fldChar w:fldCharType="begin"/>
            </w:r>
            <w:r>
              <w:instrText xml:space="preserve"> ADDIN EN.CITE &lt;EndNote&gt;&lt;Cite&gt;&lt;Author&gt;Masschelein&lt;/Author&gt;&lt;Year&gt;2017&lt;/Year&gt;&lt;RecNum&gt;29&lt;/RecNum&gt;&lt;DisplayText&gt;&lt;style face="superscript"&gt;27&lt;/style&gt;&lt;/DisplayText&gt;&lt;record&gt;&lt;rec-number&gt;29&lt;/rec-number&gt;&lt;foreign-keys&gt;&lt;key app="EN" db-id="p5zs9pw5ltwzr3e0webppaa6ae5zxdxszf5s" timestamp="1547050180"&gt;29&lt;/key&gt;&lt;/foreign-keys&gt;&lt;ref-type name="Journal Article"&gt;17&lt;/ref-type&gt;&lt;contributors&gt;&lt;authors&gt;&lt;author&gt;Masschelein, J.&lt;/author&gt;&lt;author&gt;Jenner, M.&lt;/author&gt;&lt;author&gt;Challis, G. L.&lt;/author&gt;&lt;/authors&gt;&lt;/contributors&gt;&lt;auth-address&gt;Department of Chemistry, University of Warwick, Gibbet Hill Road, Coventry, UK. G.L.Challis@warwick.ac.uk.&lt;/auth-address&gt;&lt;titles&gt;&lt;title&gt;Antibiotics from Gram-negative bacteria: a comprehensive overview and selected biosynthetic highlights&lt;/title&gt;&lt;secondary-title&gt;Nat Prod Rep&lt;/secondary-title&gt;&lt;/titles&gt;&lt;periodical&gt;&lt;full-title&gt;Nat Prod Rep&lt;/full-title&gt;&lt;/periodical&gt;&lt;pages&gt;712-783&lt;/pages&gt;&lt;volume&gt;34&lt;/volume&gt;&lt;number&gt;7&lt;/number&gt;&lt;keywords&gt;&lt;keyword&gt;Anti-Bacterial Agents/*isolation &amp;amp; purification/*pharmacology&lt;/keyword&gt;&lt;keyword&gt;Anti-Infective Agents/isolation &amp;amp; purification/pharmacology&lt;/keyword&gt;&lt;keyword&gt;Biological Products/*isolation &amp;amp; purification/*pharmacology&lt;/keyword&gt;&lt;keyword&gt;Gram-Negative Bacteria/*drug effects&lt;/keyword&gt;&lt;keyword&gt;Humans&lt;/keyword&gt;&lt;keyword&gt;Microbial Sensitivity Tests&lt;/keyword&gt;&lt;keyword&gt;Molecular Structure&lt;/keyword&gt;&lt;/keywords&gt;&lt;dates&gt;&lt;year&gt;2017&lt;/year&gt;&lt;pub-dates&gt;&lt;date&gt;Jul 1&lt;/date&gt;&lt;/pub-dates&gt;&lt;/dates&gt;&lt;isbn&gt;1460-4752 (Electronic)&amp;#xD;0265-0568 (Linking)&lt;/isbn&gt;&lt;accession-num&gt;28650032&lt;/accession-num&gt;&lt;urls&gt;&lt;related-urls&gt;&lt;url&gt;https://www.ncbi.nlm.nih.gov/pubmed/28650032&lt;/url&gt;&lt;/related-urls&gt;&lt;/urls&gt;&lt;electronic-resource-num&gt;10.1039/c7np00010c&lt;/electronic-resource-num&gt;&lt;/record&gt;&lt;/Cite&gt;&lt;/EndNote&gt;</w:instrText>
            </w:r>
            <w:r>
              <w:fldChar w:fldCharType="separate"/>
            </w:r>
            <w:r w:rsidRPr="002724C1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AC1275" w14:paraId="17925988" w14:textId="77777777" w:rsidTr="00C42DDD">
        <w:tc>
          <w:tcPr>
            <w:tcW w:w="2287" w:type="dxa"/>
          </w:tcPr>
          <w:p w14:paraId="0C4C7DC2" w14:textId="746F56AD" w:rsidR="00AC1275" w:rsidRDefault="00AC127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tnangien</w:t>
            </w:r>
            <w:proofErr w:type="spellEnd"/>
          </w:p>
        </w:tc>
        <w:tc>
          <w:tcPr>
            <w:tcW w:w="1364" w:type="dxa"/>
          </w:tcPr>
          <w:p w14:paraId="6D8125A9" w14:textId="27DD2B85" w:rsidR="00AC1275" w:rsidRDefault="00AC1275" w:rsidP="00C42DDD">
            <w:r>
              <w:t>yes</w:t>
            </w:r>
          </w:p>
        </w:tc>
        <w:tc>
          <w:tcPr>
            <w:tcW w:w="1364" w:type="dxa"/>
          </w:tcPr>
          <w:p w14:paraId="0E8EA85A" w14:textId="316C3A67" w:rsidR="00AC1275" w:rsidRDefault="00827C88" w:rsidP="00C42DDD">
            <w:r>
              <w:t>gram pos</w:t>
            </w:r>
          </w:p>
        </w:tc>
        <w:tc>
          <w:tcPr>
            <w:tcW w:w="1141" w:type="dxa"/>
          </w:tcPr>
          <w:p w14:paraId="11DD442A" w14:textId="77777777" w:rsidR="00AC1275" w:rsidRDefault="00AC1275" w:rsidP="00C42DDD"/>
        </w:tc>
        <w:tc>
          <w:tcPr>
            <w:tcW w:w="1141" w:type="dxa"/>
          </w:tcPr>
          <w:p w14:paraId="708CACF6" w14:textId="77777777" w:rsidR="00AC1275" w:rsidRDefault="00AC1275" w:rsidP="00C42DDD"/>
        </w:tc>
        <w:tc>
          <w:tcPr>
            <w:tcW w:w="2051" w:type="dxa"/>
          </w:tcPr>
          <w:p w14:paraId="5FD451ED" w14:textId="77777777" w:rsidR="00AC1275" w:rsidRDefault="00AC1275" w:rsidP="00C42DDD"/>
        </w:tc>
        <w:tc>
          <w:tcPr>
            <w:tcW w:w="1346" w:type="dxa"/>
          </w:tcPr>
          <w:p w14:paraId="6F57D4F9" w14:textId="5EACD07F" w:rsidR="00AC1275" w:rsidRDefault="00452FC6" w:rsidP="00C42DDD">
            <w:r>
              <w:fldChar w:fldCharType="begin"/>
            </w:r>
            <w:r>
              <w:instrText xml:space="preserve"> ADDIN EN.CITE &lt;EndNote&gt;&lt;Cite&gt;&lt;Author&gt;Masschelein&lt;/Author&gt;&lt;Year&gt;2017&lt;/Year&gt;&lt;RecNum&gt;29&lt;/RecNum&gt;&lt;DisplayText&gt;&lt;style face="superscript"&gt;27&lt;/style&gt;&lt;/DisplayText&gt;&lt;record&gt;&lt;rec-number&gt;29&lt;/rec-number&gt;&lt;foreign-keys&gt;&lt;key app="EN" db-id="p5zs9pw5ltwzr3e0webppaa6ae5zxdxszf5s" timestamp="1547050180"&gt;29&lt;/key&gt;&lt;/foreign-keys&gt;&lt;ref-type name="Journal Article"&gt;17&lt;/ref-type&gt;&lt;contributors&gt;&lt;authors&gt;&lt;author&gt;Masschelein, J.&lt;/author&gt;&lt;author&gt;Jenner, M.&lt;/author&gt;&lt;author&gt;Challis, G. L.&lt;/author&gt;&lt;/authors&gt;&lt;/contributors&gt;&lt;auth-address&gt;Department of Chemistry, University of Warwick, Gibbet Hill Road, Coventry, UK. G.L.Challis@warwick.ac.uk.&lt;/auth-address&gt;&lt;titles&gt;&lt;title&gt;Antibiotics from Gram-negative bacteria: a comprehensive overview and selected biosynthetic highlights&lt;/title&gt;&lt;secondary-title&gt;Nat Prod Rep&lt;/secondary-title&gt;&lt;/titles&gt;&lt;periodical&gt;&lt;full-title&gt;Nat Prod Rep&lt;/full-title&gt;&lt;/periodical&gt;&lt;pages&gt;712-783&lt;/pages&gt;&lt;volume&gt;34&lt;/volume&gt;&lt;number&gt;7&lt;/number&gt;&lt;keywords&gt;&lt;keyword&gt;Anti-Bacterial Agents/*isolation &amp;amp; purification/*pharmacology&lt;/keyword&gt;&lt;keyword&gt;Anti-Infective Agents/isolation &amp;amp; purification/pharmacology&lt;/keyword&gt;&lt;keyword&gt;Biological Products/*isolation &amp;amp; purification/*pharmacology&lt;/keyword&gt;&lt;keyword&gt;Gram-Negative Bacteria/*drug effects&lt;/keyword&gt;&lt;keyword&gt;Humans&lt;/keyword&gt;&lt;keyword&gt;Microbial Sensitivity Tests&lt;/keyword&gt;&lt;keyword&gt;Molecular Structure&lt;/keyword&gt;&lt;/keywords&gt;&lt;dates&gt;&lt;year&gt;2017&lt;/year&gt;&lt;pub-dates&gt;&lt;date&gt;Jul 1&lt;/date&gt;&lt;/pub-dates&gt;&lt;/dates&gt;&lt;isbn&gt;1460-4752 (Electronic)&amp;#xD;0265-0568 (Linking)&lt;/isbn&gt;&lt;accession-num&gt;28650032&lt;/accession-num&gt;&lt;urls&gt;&lt;related-urls&gt;&lt;url&gt;https://www.ncbi.nlm.nih.gov/pubmed/28650032&lt;/url&gt;&lt;/related-urls&gt;&lt;/urls&gt;&lt;electronic-resource-num&gt;10.1039/c7np00010c&lt;/electronic-resource-num&gt;&lt;/record&gt;&lt;/Cite&gt;&lt;/EndNote&gt;</w:instrText>
            </w:r>
            <w:r>
              <w:fldChar w:fldCharType="separate"/>
            </w:r>
            <w:r w:rsidRPr="00452FC6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AC1275" w14:paraId="288D6422" w14:textId="77777777" w:rsidTr="00C42DDD">
        <w:tc>
          <w:tcPr>
            <w:tcW w:w="2287" w:type="dxa"/>
          </w:tcPr>
          <w:p w14:paraId="4DDDB34F" w14:textId="2DE26492" w:rsidR="00AC1275" w:rsidRDefault="00245EC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crolactin</w:t>
            </w:r>
            <w:proofErr w:type="spellEnd"/>
          </w:p>
        </w:tc>
        <w:tc>
          <w:tcPr>
            <w:tcW w:w="1364" w:type="dxa"/>
          </w:tcPr>
          <w:p w14:paraId="4D34C1E1" w14:textId="1F560B80" w:rsidR="00AC1275" w:rsidRDefault="00F53629" w:rsidP="00C42DDD">
            <w:r>
              <w:t>yes</w:t>
            </w:r>
          </w:p>
        </w:tc>
        <w:tc>
          <w:tcPr>
            <w:tcW w:w="1364" w:type="dxa"/>
          </w:tcPr>
          <w:p w14:paraId="7BFEA8F4" w14:textId="3009F713" w:rsidR="00AC1275" w:rsidRDefault="00F53629" w:rsidP="00C42DDD">
            <w:r>
              <w:t>gram pos</w:t>
            </w:r>
          </w:p>
        </w:tc>
        <w:tc>
          <w:tcPr>
            <w:tcW w:w="1141" w:type="dxa"/>
          </w:tcPr>
          <w:p w14:paraId="73A49F22" w14:textId="45CD0071" w:rsidR="00AC1275" w:rsidRDefault="00ED556D" w:rsidP="00C42DDD">
            <w:r>
              <w:t>yes</w:t>
            </w:r>
          </w:p>
        </w:tc>
        <w:tc>
          <w:tcPr>
            <w:tcW w:w="1141" w:type="dxa"/>
          </w:tcPr>
          <w:p w14:paraId="0D79DD5B" w14:textId="7754DB0D" w:rsidR="00AC1275" w:rsidRDefault="00906D39" w:rsidP="00C42DDD">
            <w:r>
              <w:t>yes</w:t>
            </w:r>
          </w:p>
        </w:tc>
        <w:tc>
          <w:tcPr>
            <w:tcW w:w="2051" w:type="dxa"/>
          </w:tcPr>
          <w:p w14:paraId="172DA53B" w14:textId="77777777" w:rsidR="00AC1275" w:rsidRDefault="00AC1275" w:rsidP="00C42DDD"/>
        </w:tc>
        <w:tc>
          <w:tcPr>
            <w:tcW w:w="1346" w:type="dxa"/>
          </w:tcPr>
          <w:p w14:paraId="4D28929D" w14:textId="4B495FC0" w:rsidR="00AC1275" w:rsidRDefault="0027190C" w:rsidP="00C42DDD">
            <w:r>
              <w:fldChar w:fldCharType="begin">
                <w:fldData xml:space="preserve">PEVuZE5vdGU+PENpdGU+PEF1dGhvcj5Sb21lcm8tVGFiYXJlejwvQXV0aG9yPjxZZWFyPjIwMDY8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b21lcm8tVGFiYXJlejwvQXV0aG9yPjxZZWFyPjIwMDY8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7190C">
              <w:rPr>
                <w:noProof/>
                <w:vertAlign w:val="superscript"/>
              </w:rPr>
              <w:t>28</w:t>
            </w:r>
            <w:r>
              <w:fldChar w:fldCharType="end"/>
            </w:r>
          </w:p>
        </w:tc>
      </w:tr>
      <w:tr w:rsidR="00AC1275" w14:paraId="1C3BF5CD" w14:textId="77777777" w:rsidTr="00C42DDD">
        <w:tc>
          <w:tcPr>
            <w:tcW w:w="2287" w:type="dxa"/>
          </w:tcPr>
          <w:p w14:paraId="40F4088E" w14:textId="7663B772" w:rsidR="00AC1275" w:rsidRDefault="002A166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orangicin</w:t>
            </w:r>
            <w:proofErr w:type="spellEnd"/>
          </w:p>
        </w:tc>
        <w:tc>
          <w:tcPr>
            <w:tcW w:w="1364" w:type="dxa"/>
          </w:tcPr>
          <w:p w14:paraId="6CF906CD" w14:textId="1B79FA51" w:rsidR="00AC1275" w:rsidRDefault="002A1667" w:rsidP="00C42DDD">
            <w:r>
              <w:t>yes</w:t>
            </w:r>
          </w:p>
        </w:tc>
        <w:tc>
          <w:tcPr>
            <w:tcW w:w="1364" w:type="dxa"/>
          </w:tcPr>
          <w:p w14:paraId="2886D0CC" w14:textId="7D5EA424" w:rsidR="00AC1275" w:rsidRDefault="002A1667" w:rsidP="00C42DDD">
            <w:r>
              <w:t>gram pos, gram neg</w:t>
            </w:r>
          </w:p>
        </w:tc>
        <w:tc>
          <w:tcPr>
            <w:tcW w:w="1141" w:type="dxa"/>
          </w:tcPr>
          <w:p w14:paraId="5704F25B" w14:textId="77777777" w:rsidR="00AC1275" w:rsidRDefault="00AC1275" w:rsidP="00C42DDD"/>
        </w:tc>
        <w:tc>
          <w:tcPr>
            <w:tcW w:w="1141" w:type="dxa"/>
          </w:tcPr>
          <w:p w14:paraId="73D27B80" w14:textId="77777777" w:rsidR="00AC1275" w:rsidRDefault="00AC1275" w:rsidP="00C42DDD"/>
        </w:tc>
        <w:tc>
          <w:tcPr>
            <w:tcW w:w="2051" w:type="dxa"/>
          </w:tcPr>
          <w:p w14:paraId="6CD8D3A9" w14:textId="77777777" w:rsidR="00AC1275" w:rsidRDefault="00AC1275" w:rsidP="00C42DDD"/>
        </w:tc>
        <w:tc>
          <w:tcPr>
            <w:tcW w:w="1346" w:type="dxa"/>
          </w:tcPr>
          <w:p w14:paraId="553CE577" w14:textId="044DF83D" w:rsidR="00AC1275" w:rsidRDefault="009B3165" w:rsidP="00C42DDD">
            <w:r>
              <w:fldChar w:fldCharType="begin"/>
            </w:r>
            <w:r>
              <w:instrText xml:space="preserve"> ADDIN EN.CITE &lt;EndNote&gt;&lt;Cite&gt;&lt;Author&gt;Irschik&lt;/Author&gt;&lt;Year&gt;1987&lt;/Year&gt;&lt;RecNum&gt;32&lt;/RecNum&gt;&lt;DisplayText&gt;&lt;style face="superscript"&gt;30&lt;/style&gt;&lt;/DisplayText&gt;&lt;record&gt;&lt;rec-number&gt;32&lt;/rec-number&gt;&lt;foreign-keys&gt;&lt;key app="EN" db-id="p5zs9pw5ltwzr3e0webppaa6ae5zxdxszf5s" timestamp="1547051145"&gt;32&lt;/key&gt;&lt;/foreign-keys&gt;&lt;ref-type name="Journal Article"&gt;17&lt;/ref-type&gt;&lt;contributors&gt;&lt;authors&gt;&lt;author&gt;Irschik, H.&lt;/author&gt;&lt;author&gt;Jansen, R.&lt;/author&gt;&lt;author&gt;Gerth, K.&lt;/author&gt;&lt;author&gt;Hofle, G.&lt;/author&gt;&lt;author&gt;Reichenbach, H.&lt;/author&gt;&lt;/authors&gt;&lt;/contributors&gt;&lt;titles&gt;&lt;title&gt;The sorangicins, novel and powerful inhibitors of eubacterial RNA polymerase isolated from myxobacteria&lt;/title&gt;&lt;secondary-title&gt;J Antibiot (Tokyo)&lt;/secondary-title&gt;&lt;/titles&gt;&lt;periodical&gt;&lt;full-title&gt;J Antibiot (Tokyo)&lt;/full-title&gt;&lt;/periodical&gt;&lt;pages&gt;7-13&lt;/pages&gt;&lt;volume&gt;40&lt;/volume&gt;&lt;number&gt;1&lt;/number&gt;&lt;keywords&gt;&lt;keyword&gt;*Aminoglycosides&lt;/keyword&gt;&lt;keyword&gt;Anti-Bacterial Agents/*pharmacology&lt;/keyword&gt;&lt;keyword&gt;DNA-Directed RNA Polymerases/*antagonists &amp;amp; inhibitors&lt;/keyword&gt;&lt;keyword&gt;Eubacterium/*enzymology&lt;/keyword&gt;&lt;keyword&gt;Glycosides/isolation &amp;amp; purification/pharmacology&lt;/keyword&gt;&lt;keyword&gt;Gram-Positive Bacteria/drug effects&lt;/keyword&gt;&lt;keyword&gt;Magnetic Resonance Spectroscopy&lt;/keyword&gt;&lt;keyword&gt;Microbial Sensitivity Tests&lt;/keyword&gt;&lt;keyword&gt;Myxococcales/*growth &amp;amp; development&lt;/keyword&gt;&lt;keyword&gt;Structure-Activity Relationship&lt;/keyword&gt;&lt;/keywords&gt;&lt;dates&gt;&lt;year&gt;1987&lt;/year&gt;&lt;pub-dates&gt;&lt;date&gt;Jan&lt;/date&gt;&lt;/pub-dates&gt;&lt;/dates&gt;&lt;isbn&gt;0021-8820 (Print)&amp;#xD;0021-8820 (Linking)&lt;/isbn&gt;&lt;accession-num&gt;3104268&lt;/accession-num&gt;&lt;urls&gt;&lt;related-urls&gt;&lt;url&gt;https://www.ncbi.nlm.nih.gov/pubmed/3104268&lt;/url&gt;&lt;/related-urls&gt;&lt;/urls&gt;&lt;/record&gt;&lt;/Cite&gt;&lt;/EndNote&gt;</w:instrText>
            </w:r>
            <w:r>
              <w:fldChar w:fldCharType="separate"/>
            </w:r>
            <w:r w:rsidRPr="009B3165">
              <w:rPr>
                <w:noProof/>
                <w:vertAlign w:val="superscript"/>
              </w:rPr>
              <w:t>30</w:t>
            </w:r>
            <w:r>
              <w:fldChar w:fldCharType="end"/>
            </w:r>
          </w:p>
        </w:tc>
      </w:tr>
      <w:tr w:rsidR="00AC1275" w14:paraId="1A90C676" w14:textId="77777777" w:rsidTr="00C42DDD">
        <w:tc>
          <w:tcPr>
            <w:tcW w:w="2287" w:type="dxa"/>
          </w:tcPr>
          <w:p w14:paraId="68FEF99D" w14:textId="789B4D0C" w:rsidR="00AC1275" w:rsidRDefault="007728B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sukamycin</w:t>
            </w:r>
            <w:proofErr w:type="spellEnd"/>
          </w:p>
        </w:tc>
        <w:tc>
          <w:tcPr>
            <w:tcW w:w="1364" w:type="dxa"/>
          </w:tcPr>
          <w:p w14:paraId="18BAE324" w14:textId="7574557D" w:rsidR="00AC1275" w:rsidRDefault="007728BE" w:rsidP="00C42DDD">
            <w:r>
              <w:t>yes</w:t>
            </w:r>
          </w:p>
        </w:tc>
        <w:tc>
          <w:tcPr>
            <w:tcW w:w="1364" w:type="dxa"/>
          </w:tcPr>
          <w:p w14:paraId="54A88D28" w14:textId="11C67918" w:rsidR="00AC1275" w:rsidRDefault="007728BE" w:rsidP="00C42DDD">
            <w:r>
              <w:t>gram pos</w:t>
            </w:r>
          </w:p>
        </w:tc>
        <w:tc>
          <w:tcPr>
            <w:tcW w:w="1141" w:type="dxa"/>
          </w:tcPr>
          <w:p w14:paraId="613C1065" w14:textId="3EA6639B" w:rsidR="00AC1275" w:rsidRDefault="007728BE" w:rsidP="00C42DDD">
            <w:r>
              <w:t>yes</w:t>
            </w:r>
          </w:p>
        </w:tc>
        <w:tc>
          <w:tcPr>
            <w:tcW w:w="1141" w:type="dxa"/>
          </w:tcPr>
          <w:p w14:paraId="584DDCDD" w14:textId="63CE2502" w:rsidR="00AC1275" w:rsidRDefault="007728BE" w:rsidP="00C42DDD">
            <w:r>
              <w:t>yes</w:t>
            </w:r>
          </w:p>
        </w:tc>
        <w:tc>
          <w:tcPr>
            <w:tcW w:w="2051" w:type="dxa"/>
          </w:tcPr>
          <w:p w14:paraId="3E1EF2E3" w14:textId="77777777" w:rsidR="00AC1275" w:rsidRDefault="00AC1275" w:rsidP="00C42DDD"/>
        </w:tc>
        <w:tc>
          <w:tcPr>
            <w:tcW w:w="1346" w:type="dxa"/>
          </w:tcPr>
          <w:p w14:paraId="4458B7D2" w14:textId="2AB0DB21" w:rsidR="00AC1275" w:rsidRDefault="003E0B2A" w:rsidP="00C42DDD">
            <w:r>
              <w:fldChar w:fldCharType="begin">
                <w:fldData xml:space="preserve">PEVuZE5vdGU+PENpdGU+PEF1dGhvcj5PbXVyYTwvQXV0aG9yPjxZZWFyPjE5NzY8L1llYXI+PFJl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</w:fldData>
              </w:fldChar>
            </w:r>
            <w:r w:rsidR="003432C9">
              <w:instrText xml:space="preserve"> ADDIN EN.CITE </w:instrText>
            </w:r>
            <w:r w:rsidR="003432C9">
              <w:fldChar w:fldCharType="begin">
                <w:fldData xml:space="preserve">PEVuZE5vdGU+PENpdGU+PEF1dGhvcj5PbXVyYTwvQXV0aG9yPjxZZWFyPjE5NzY8L1llYXI+PFJl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</w:fldData>
              </w:fldChar>
            </w:r>
            <w:r w:rsidR="003432C9">
              <w:instrText xml:space="preserve"> ADDIN EN.CITE.DATA </w:instrText>
            </w:r>
            <w:r w:rsidR="003432C9">
              <w:fldChar w:fldCharType="end"/>
            </w:r>
            <w:r>
              <w:fldChar w:fldCharType="separate"/>
            </w:r>
            <w:r w:rsidR="003432C9" w:rsidRPr="003432C9">
              <w:rPr>
                <w:noProof/>
                <w:vertAlign w:val="superscript"/>
              </w:rPr>
              <w:t>31,32</w:t>
            </w:r>
            <w:r>
              <w:fldChar w:fldCharType="end"/>
            </w:r>
          </w:p>
        </w:tc>
      </w:tr>
      <w:tr w:rsidR="00AC1275" w14:paraId="58FBB1BC" w14:textId="77777777" w:rsidTr="00C42DDD">
        <w:tc>
          <w:tcPr>
            <w:tcW w:w="2287" w:type="dxa"/>
          </w:tcPr>
          <w:p w14:paraId="314FA190" w14:textId="6B70DA14" w:rsidR="00AC1275" w:rsidRDefault="00137B3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axitoxin</w:t>
            </w:r>
          </w:p>
        </w:tc>
        <w:tc>
          <w:tcPr>
            <w:tcW w:w="1364" w:type="dxa"/>
          </w:tcPr>
          <w:p w14:paraId="56F5CD67" w14:textId="77777777" w:rsidR="00AC1275" w:rsidRDefault="00AC1275" w:rsidP="00C42DDD"/>
        </w:tc>
        <w:tc>
          <w:tcPr>
            <w:tcW w:w="1364" w:type="dxa"/>
          </w:tcPr>
          <w:p w14:paraId="2ED5DC2F" w14:textId="77777777" w:rsidR="00AC1275" w:rsidRDefault="00AC1275" w:rsidP="00C42DDD"/>
        </w:tc>
        <w:tc>
          <w:tcPr>
            <w:tcW w:w="1141" w:type="dxa"/>
          </w:tcPr>
          <w:p w14:paraId="5D6CC2E6" w14:textId="77777777" w:rsidR="00AC1275" w:rsidRDefault="00AC1275" w:rsidP="00C42DDD"/>
        </w:tc>
        <w:tc>
          <w:tcPr>
            <w:tcW w:w="1141" w:type="dxa"/>
          </w:tcPr>
          <w:p w14:paraId="307DEADD" w14:textId="77777777" w:rsidR="00AC1275" w:rsidRDefault="00AC1275" w:rsidP="00C42DDD"/>
        </w:tc>
        <w:tc>
          <w:tcPr>
            <w:tcW w:w="2051" w:type="dxa"/>
          </w:tcPr>
          <w:p w14:paraId="69A7FD0B" w14:textId="5C10C1D9" w:rsidR="00AC1275" w:rsidRDefault="00137B3D" w:rsidP="00C42DDD">
            <w:r>
              <w:t>neurotoxin</w:t>
            </w:r>
          </w:p>
        </w:tc>
        <w:tc>
          <w:tcPr>
            <w:tcW w:w="1346" w:type="dxa"/>
          </w:tcPr>
          <w:p w14:paraId="6CA38A40" w14:textId="17BFD1BB" w:rsidR="00AC1275" w:rsidRDefault="00CF5099" w:rsidP="00C42DDD">
            <w:r>
              <w:fldChar w:fldCharType="begin"/>
            </w:r>
            <w:r>
              <w:instrText xml:space="preserve"> ADDIN EN.CITE &lt;EndNote&gt;&lt;Cite&gt;&lt;Author&gt;Soto-Liebe&lt;/Author&gt;&lt;Year&gt;2010&lt;/Year&gt;&lt;RecNum&gt;35&lt;/RecNum&gt;&lt;DisplayText&gt;&lt;style face="superscript"&gt;33&lt;/style&gt;&lt;/DisplayText&gt;&lt;record&gt;&lt;rec-number&gt;35&lt;/rec-number&gt;&lt;foreign-keys&gt;&lt;key app="EN" db-id="p5zs9pw5ltwzr3e0webppaa6ae5zxdxszf5s" timestamp="1547051451"&gt;35&lt;/key&gt;&lt;/foreign-keys&gt;&lt;ref-type name="Journal Article"&gt;17&lt;/ref-type&gt;&lt;contributors&gt;&lt;authors&gt;&lt;author&gt;Soto-Liebe, K.&lt;/author&gt;&lt;author&gt;Murillo, A. A.&lt;/author&gt;&lt;author&gt;Krock, B.&lt;/author&gt;&lt;author&gt;Stucken, K.&lt;/author&gt;&lt;author&gt;Fuentes-Valdes, J. J.&lt;/author&gt;&lt;author&gt;Trefault, N.&lt;/author&gt;&lt;author&gt;Cembella, A.&lt;/author&gt;&lt;author&gt;Vasquez, M.&lt;/author&gt;&lt;/authors&gt;&lt;/contributors&gt;&lt;auth-address&gt;Pontificia Universidad Catolica de Chile, Alameda 340, 6513492 Santiago, Chile.&lt;/auth-address&gt;&lt;titles&gt;&lt;title&gt;Reassessment of the toxin profile of Cylindrospermopsis raciborskii T3 and function of putative sulfotransferases in synthesis of sulfated and sulfonated PSP toxins&lt;/title&gt;&lt;secondary-title&gt;Toxicon&lt;/secondary-title&gt;&lt;/titles&gt;&lt;periodical&gt;&lt;full-title&gt;Toxicon&lt;/full-title&gt;&lt;/periodical&gt;&lt;pages&gt;1350-61&lt;/pages&gt;&lt;volume&gt;56&lt;/volume&gt;&lt;number&gt;8&lt;/number&gt;&lt;keywords&gt;&lt;keyword&gt;Bacterial Toxins/biosynthesis/*chemistry/isolation &amp;amp; purification&lt;/keyword&gt;&lt;keyword&gt;Chromatography, Liquid&lt;/keyword&gt;&lt;keyword&gt;Cylindrospermopsis/*chemistry/genetics&lt;/keyword&gt;&lt;keyword&gt;Genes, Bacterial&lt;/keyword&gt;&lt;keyword&gt;Genome, Bacterial&lt;/keyword&gt;&lt;keyword&gt;Molecular Sequence Data&lt;/keyword&gt;&lt;keyword&gt;Multigene Family&lt;/keyword&gt;&lt;keyword&gt;Sequence Analysis, DNA&lt;/keyword&gt;&lt;keyword&gt;Sulfotransferases/genetics/*physiology&lt;/keyword&gt;&lt;keyword&gt;Tandem Mass Spectrometry&lt;/keyword&gt;&lt;/keywords&gt;&lt;dates&gt;&lt;year&gt;2010&lt;/year&gt;&lt;pub-dates&gt;&lt;date&gt;Dec&lt;/date&gt;&lt;/pub-dates&gt;&lt;/dates&gt;&lt;isbn&gt;1879-3150 (Electronic)&amp;#xD;0041-0101 (Linking)&lt;/isbn&gt;&lt;accession-num&gt;20692275&lt;/accession-num&gt;&lt;urls&gt;&lt;related-urls&gt;&lt;url&gt;https://www.ncbi.nlm.nih.gov/pubmed/20692275&lt;/url&gt;&lt;/related-urls&gt;&lt;/urls&gt;&lt;electronic-resource-num&gt;10.1016/j.toxicon.2010.07.022&lt;/electronic-resource-num&gt;&lt;/record&gt;&lt;/Cite&gt;&lt;/EndNote&gt;</w:instrText>
            </w:r>
            <w:r>
              <w:fldChar w:fldCharType="separate"/>
            </w:r>
            <w:r w:rsidRPr="00CF5099">
              <w:rPr>
                <w:noProof/>
                <w:vertAlign w:val="superscript"/>
              </w:rPr>
              <w:t>33</w:t>
            </w:r>
            <w:r>
              <w:fldChar w:fldCharType="end"/>
            </w:r>
          </w:p>
        </w:tc>
      </w:tr>
      <w:tr w:rsidR="00AC1275" w14:paraId="40B10CEE" w14:textId="77777777" w:rsidTr="00C42DDD">
        <w:tc>
          <w:tcPr>
            <w:tcW w:w="2287" w:type="dxa"/>
          </w:tcPr>
          <w:p w14:paraId="00CD90F2" w14:textId="5E065DF9" w:rsidR="00AC1275" w:rsidRDefault="00137B3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natoxin</w:t>
            </w:r>
          </w:p>
        </w:tc>
        <w:tc>
          <w:tcPr>
            <w:tcW w:w="1364" w:type="dxa"/>
          </w:tcPr>
          <w:p w14:paraId="693E5147" w14:textId="77777777" w:rsidR="00AC1275" w:rsidRDefault="00AC1275" w:rsidP="00C42DDD"/>
        </w:tc>
        <w:tc>
          <w:tcPr>
            <w:tcW w:w="1364" w:type="dxa"/>
          </w:tcPr>
          <w:p w14:paraId="16C107EF" w14:textId="77777777" w:rsidR="00AC1275" w:rsidRDefault="00AC1275" w:rsidP="00C42DDD"/>
        </w:tc>
        <w:tc>
          <w:tcPr>
            <w:tcW w:w="1141" w:type="dxa"/>
          </w:tcPr>
          <w:p w14:paraId="065A136D" w14:textId="77777777" w:rsidR="00AC1275" w:rsidRDefault="00AC1275" w:rsidP="00C42DDD"/>
        </w:tc>
        <w:tc>
          <w:tcPr>
            <w:tcW w:w="1141" w:type="dxa"/>
          </w:tcPr>
          <w:p w14:paraId="48A7E788" w14:textId="77777777" w:rsidR="00AC1275" w:rsidRDefault="00AC1275" w:rsidP="00C42DDD"/>
        </w:tc>
        <w:tc>
          <w:tcPr>
            <w:tcW w:w="2051" w:type="dxa"/>
          </w:tcPr>
          <w:p w14:paraId="6C6A2951" w14:textId="0E2BE2A5" w:rsidR="00AC1275" w:rsidRDefault="00137B3D" w:rsidP="00C42DDD">
            <w:r>
              <w:t>neurotoxin</w:t>
            </w:r>
          </w:p>
        </w:tc>
        <w:tc>
          <w:tcPr>
            <w:tcW w:w="1346" w:type="dxa"/>
          </w:tcPr>
          <w:p w14:paraId="3FBFEB42" w14:textId="6A186F8D" w:rsidR="00AC1275" w:rsidRDefault="00365D90" w:rsidP="00C42DDD">
            <w:r>
              <w:fldChar w:fldCharType="begin"/>
            </w:r>
            <w:r>
              <w:instrText xml:space="preserve"> ADDIN EN.CITE &lt;EndNote&gt;&lt;Cite&gt;&lt;Author&gt;Mejean&lt;/Author&gt;&lt;Year&gt;2010&lt;/Year&gt;&lt;RecNum&gt;36&lt;/RecNum&gt;&lt;DisplayText&gt;&lt;style face="superscript"&gt;34&lt;/style&gt;&lt;/DisplayText&gt;&lt;record&gt;&lt;rec-number&gt;36&lt;/rec-number&gt;&lt;foreign-keys&gt;&lt;key app="EN" db-id="p5zs9pw5ltwzr3e0webppaa6ae5zxdxszf5s" timestamp="1547051559"&gt;36&lt;/key&gt;&lt;/foreign-keys&gt;&lt;ref-type name="Journal Article"&gt;17&lt;/ref-type&gt;&lt;contributors&gt;&lt;authors&gt;&lt;author&gt;Mejean, A.&lt;/author&gt;&lt;author&gt;Mazmouz, R.&lt;/author&gt;&lt;author&gt;Mann, S.&lt;/author&gt;&lt;author&gt;Calteau, A.&lt;/author&gt;&lt;author&gt;Medigue, C.&lt;/author&gt;&lt;author&gt;Ploux, O.&lt;/author&gt;&lt;/authors&gt;&lt;/contributors&gt;&lt;auth-address&gt;Laboratoire Charles Friedel, UMR CNRS 7223, ENSCP Chimie ParisTech, 11 Rue Pierre et Marie Curie, 75231 Paris Cedex 05, France. annick-mejean@enscp.fr&lt;/auth-address&gt;&lt;titles&gt;&lt;title&gt;The genome sequence of the cyanobacterium Oscillatoria sp. PCC 6506 reveals several gene clusters responsible for the biosynthesis of toxins and secondary metabolites&lt;/title&gt;&lt;secondary-title&gt;J Bacteriol&lt;/secondary-title&gt;&lt;/titles&gt;&lt;periodical&gt;&lt;full-title&gt;J Bacteriol&lt;/full-title&gt;&lt;/periodical&gt;&lt;pages&gt;5264-5&lt;/pages&gt;&lt;volume&gt;192&lt;/volume&gt;&lt;number&gt;19&lt;/number&gt;&lt;keywords&gt;&lt;keyword&gt;Bacterial Toxins/genetics&lt;/keyword&gt;&lt;keyword&gt;Genome, Bacterial/*genetics&lt;/keyword&gt;&lt;keyword&gt;Molecular Sequence Data&lt;/keyword&gt;&lt;keyword&gt;Multigene Family/*genetics/physiology&lt;/keyword&gt;&lt;keyword&gt;Oscillatoria/*genetics&lt;/keyword&gt;&lt;/keywords&gt;&lt;dates&gt;&lt;year&gt;2010&lt;/year&gt;&lt;pub-dates&gt;&lt;date&gt;Oct&lt;/date&gt;&lt;/pub-dates&gt;&lt;/dates&gt;&lt;isbn&gt;1098-5530 (Electronic)&amp;#xD;0021-9193 (Linking)&lt;/isbn&gt;&lt;accession-num&gt;20675499&lt;/accession-num&gt;&lt;urls&gt;&lt;related-urls&gt;&lt;url&gt;https://www.ncbi.nlm.nih.gov/pubmed/20675499&lt;/url&gt;&lt;/related-urls&gt;&lt;/urls&gt;&lt;custom2&gt;2944518&lt;/custom2&gt;&lt;electronic-resource-num&gt;10.1128/JB.00704-10&lt;/electronic-resource-num&gt;&lt;/record&gt;&lt;/Cite&gt;&lt;/EndNote&gt;</w:instrText>
            </w:r>
            <w:r>
              <w:fldChar w:fldCharType="separate"/>
            </w:r>
            <w:r w:rsidRPr="00365D90">
              <w:rPr>
                <w:noProof/>
                <w:vertAlign w:val="superscript"/>
              </w:rPr>
              <w:t>34</w:t>
            </w:r>
            <w:r>
              <w:fldChar w:fldCharType="end"/>
            </w:r>
          </w:p>
        </w:tc>
      </w:tr>
      <w:tr w:rsidR="00424452" w14:paraId="6DB6B04B" w14:textId="77777777" w:rsidTr="00C42DDD">
        <w:tc>
          <w:tcPr>
            <w:tcW w:w="2287" w:type="dxa"/>
          </w:tcPr>
          <w:p w14:paraId="2017C434" w14:textId="79A47A10" w:rsidR="00424452" w:rsidRDefault="00D0020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ctinorhodin</w:t>
            </w:r>
          </w:p>
        </w:tc>
        <w:tc>
          <w:tcPr>
            <w:tcW w:w="1364" w:type="dxa"/>
          </w:tcPr>
          <w:p w14:paraId="4ACEB883" w14:textId="258CD14B" w:rsidR="00424452" w:rsidRDefault="004D7251" w:rsidP="00C42DDD">
            <w:r>
              <w:t>yes</w:t>
            </w:r>
          </w:p>
        </w:tc>
        <w:tc>
          <w:tcPr>
            <w:tcW w:w="1364" w:type="dxa"/>
          </w:tcPr>
          <w:p w14:paraId="77894736" w14:textId="73C105C9" w:rsidR="00424452" w:rsidRDefault="004D7251" w:rsidP="00C42DDD">
            <w:r>
              <w:t>gram pos</w:t>
            </w:r>
          </w:p>
        </w:tc>
        <w:tc>
          <w:tcPr>
            <w:tcW w:w="1141" w:type="dxa"/>
          </w:tcPr>
          <w:p w14:paraId="687DE9B6" w14:textId="77777777" w:rsidR="00424452" w:rsidRDefault="00424452" w:rsidP="00C42DDD"/>
        </w:tc>
        <w:tc>
          <w:tcPr>
            <w:tcW w:w="1141" w:type="dxa"/>
          </w:tcPr>
          <w:p w14:paraId="417BD823" w14:textId="304AE07A" w:rsidR="00424452" w:rsidRDefault="00424452" w:rsidP="00C42DDD"/>
        </w:tc>
        <w:tc>
          <w:tcPr>
            <w:tcW w:w="2051" w:type="dxa"/>
          </w:tcPr>
          <w:p w14:paraId="471F9B91" w14:textId="77777777" w:rsidR="00424452" w:rsidRDefault="00424452" w:rsidP="00C42DDD"/>
        </w:tc>
        <w:tc>
          <w:tcPr>
            <w:tcW w:w="1346" w:type="dxa"/>
          </w:tcPr>
          <w:p w14:paraId="229FF640" w14:textId="546168E9" w:rsidR="00424452" w:rsidRDefault="00962A81" w:rsidP="00C42DDD">
            <w:r>
              <w:fldChar w:fldCharType="begin"/>
            </w:r>
            <w:r>
              <w:instrText xml:space="preserve"> ADDIN EN.CITE &lt;EndNote&gt;&lt;Cite&gt;&lt;Author&gt;Mak&lt;/Author&gt;&lt;Year&gt;2017&lt;/Year&gt;&lt;RecNum&gt;38&lt;/RecNum&gt;&lt;DisplayText&gt;&lt;style face="superscript"&gt;36&lt;/style&gt;&lt;/DisplayText&gt;&lt;record&gt;&lt;rec-number&gt;38&lt;/rec-number&gt;&lt;foreign-keys&gt;&lt;key app="EN" db-id="p5zs9pw5ltwzr3e0webppaa6ae5zxdxszf5s" timestamp="1547055697"&gt;38&lt;/key&gt;&lt;/foreign-keys&gt;&lt;ref-type name="Journal Article"&gt;17&lt;/ref-type&gt;&lt;contributors&gt;&lt;authors&gt;&lt;author&gt;Mak, S.&lt;/author&gt;&lt;author&gt;Nodwell, J. R.&lt;/author&gt;&lt;/authors&gt;&lt;/contributors&gt;&lt;auth-address&gt;Department of Biochemistry, University of Toronto, Toronto, Ontario, Canada.&lt;/auth-address&gt;&lt;titles&gt;&lt;title&gt;Actinorhodin is a redox-active antibiotic with a complex mode of action against Gram-positive cells&lt;/title&gt;&lt;secondary-title&gt;Mol Microbiol&lt;/secondary-title&gt;&lt;/titles&gt;&lt;periodical&gt;&lt;full-title&gt;Mol Microbiol&lt;/full-title&gt;&lt;/periodical&gt;&lt;pages&gt;597-613&lt;/pages&gt;&lt;volume&gt;106&lt;/volume&gt;&lt;number&gt;4&lt;/number&gt;&lt;keywords&gt;&lt;keyword&gt;Anthraquinones/chemistry/metabolism/pharmacokinetics/pharmacology&lt;/keyword&gt;&lt;keyword&gt;Anti-Bacterial Agents/pharmacology&lt;/keyword&gt;&lt;keyword&gt;Gene Expression Regulation, Bacterial/drug effects&lt;/keyword&gt;&lt;keyword&gt;Mutation&lt;/keyword&gt;&lt;keyword&gt;Oxidation-Reduction/drug effects&lt;/keyword&gt;&lt;keyword&gt;Protein Binding&lt;/keyword&gt;&lt;keyword&gt;Staphylococcus aureus/metabolism&lt;/keyword&gt;&lt;keyword&gt;Streptomyces coelicolor/genetics&lt;/keyword&gt;&lt;/keywords&gt;&lt;dates&gt;&lt;year&gt;2017&lt;/year&gt;&lt;pub-dates&gt;&lt;date&gt;Nov&lt;/date&gt;&lt;/pub-dates&gt;&lt;/dates&gt;&lt;isbn&gt;1365-2958 (Electronic)&amp;#xD;0950-382X (Linking)&lt;/isbn&gt;&lt;accession-num&gt;28906045&lt;/accession-num&gt;&lt;urls&gt;&lt;related-urls&gt;&lt;url&gt;https://www.ncbi.nlm.nih.gov/pubmed/28906045&lt;/url&gt;&lt;/related-urls&gt;&lt;/urls&gt;&lt;electronic-resource-num&gt;10.1111/mmi.13837&lt;/electronic-resource-num&gt;&lt;/record&gt;&lt;/Cite&gt;&lt;/EndNote&gt;</w:instrText>
            </w:r>
            <w:r>
              <w:fldChar w:fldCharType="separate"/>
            </w:r>
            <w:r w:rsidRPr="00962A81">
              <w:rPr>
                <w:noProof/>
                <w:vertAlign w:val="superscript"/>
              </w:rPr>
              <w:t>36</w:t>
            </w:r>
            <w:r>
              <w:fldChar w:fldCharType="end"/>
            </w:r>
          </w:p>
        </w:tc>
      </w:tr>
      <w:tr w:rsidR="003F48CC" w14:paraId="05A0F6D9" w14:textId="77777777" w:rsidTr="00C42DDD">
        <w:tc>
          <w:tcPr>
            <w:tcW w:w="2287" w:type="dxa"/>
          </w:tcPr>
          <w:p w14:paraId="52AD3B23" w14:textId="73E9A974" w:rsidR="003F48CC" w:rsidRDefault="003F48C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numycin</w:t>
            </w:r>
            <w:proofErr w:type="spellEnd"/>
          </w:p>
        </w:tc>
        <w:tc>
          <w:tcPr>
            <w:tcW w:w="1364" w:type="dxa"/>
          </w:tcPr>
          <w:p w14:paraId="5AC2806F" w14:textId="76DD4A1D" w:rsidR="003F48CC" w:rsidRDefault="003F48CC" w:rsidP="00C42DDD">
            <w:r>
              <w:t>yes</w:t>
            </w:r>
          </w:p>
        </w:tc>
        <w:tc>
          <w:tcPr>
            <w:tcW w:w="1364" w:type="dxa"/>
          </w:tcPr>
          <w:p w14:paraId="72C6108A" w14:textId="22713ABD" w:rsidR="003F48CC" w:rsidRDefault="003F48CC" w:rsidP="00C42DDD">
            <w:r>
              <w:t>gram pos</w:t>
            </w:r>
          </w:p>
        </w:tc>
        <w:tc>
          <w:tcPr>
            <w:tcW w:w="1141" w:type="dxa"/>
          </w:tcPr>
          <w:p w14:paraId="337585C1" w14:textId="77777777" w:rsidR="003F48CC" w:rsidRDefault="003F48CC" w:rsidP="00C42DDD"/>
        </w:tc>
        <w:tc>
          <w:tcPr>
            <w:tcW w:w="1141" w:type="dxa"/>
          </w:tcPr>
          <w:p w14:paraId="3E990E43" w14:textId="439274D2" w:rsidR="003F48CC" w:rsidRDefault="007F2637" w:rsidP="00C42DDD">
            <w:r>
              <w:t>yes</w:t>
            </w:r>
          </w:p>
        </w:tc>
        <w:tc>
          <w:tcPr>
            <w:tcW w:w="2051" w:type="dxa"/>
          </w:tcPr>
          <w:p w14:paraId="10C4EF51" w14:textId="77777777" w:rsidR="003F48CC" w:rsidRDefault="003F48CC" w:rsidP="00C42DDD"/>
        </w:tc>
        <w:tc>
          <w:tcPr>
            <w:tcW w:w="1346" w:type="dxa"/>
          </w:tcPr>
          <w:p w14:paraId="6E1DBB22" w14:textId="507342F1" w:rsidR="003F48CC" w:rsidRDefault="00502347" w:rsidP="00C42DDD">
            <w:r>
              <w:fldChar w:fldCharType="begin"/>
            </w:r>
            <w:r>
              <w:instrText xml:space="preserve"> ADDIN EN.CITE &lt;EndNote&gt;&lt;Cite&gt;&lt;Author&gt;Oja&lt;/Author&gt;&lt;Year&gt;2008&lt;/Year&gt;&lt;RecNum&gt;39&lt;/RecNum&gt;&lt;DisplayText&gt;&lt;style face="superscript"&gt;37&lt;/style&gt;&lt;/DisplayText&gt;&lt;record&gt;&lt;rec-number&gt;39&lt;/rec-number&gt;&lt;foreign-keys&gt;&lt;key app="EN" db-id="p5zs9pw5ltwzr3e0webppaa6ae5zxdxszf5s" timestamp="1547055937"&gt;39&lt;/key&gt;&lt;/foreign-keys&gt;&lt;ref-type name="Journal Article"&gt;17&lt;/ref-type&gt;&lt;contributors&gt;&lt;authors&gt;&lt;author&gt;Oja, T.&lt;/author&gt;&lt;author&gt;Palmu, K.&lt;/author&gt;&lt;author&gt;Lehmussola, H.&lt;/author&gt;&lt;author&gt;Lepparanta, O.&lt;/author&gt;&lt;author&gt;Hannikainen, K.&lt;/author&gt;&lt;author&gt;Niemi, J.&lt;/author&gt;&lt;author&gt;Mantsala, P.&lt;/author&gt;&lt;author&gt;Metsa-Ketela, M.&lt;/author&gt;&lt;/authors&gt;&lt;/contributors&gt;&lt;auth-address&gt;Department of Biochemistry and Food Chemistry, University of Turku, FIN-20014 Turku, Finland.&lt;/auth-address&gt;&lt;titles&gt;&lt;title&gt;Characterization of the alnumycin gene cluster reveals unusual gene products for pyran ring formation and dioxan biosynthesis&lt;/title&gt;&lt;secondary-title&gt;Chem Biol&lt;/secondary-title&gt;&lt;/titles&gt;&lt;periodical&gt;&lt;full-title&gt;Chem Biol&lt;/full-title&gt;&lt;/periodical&gt;&lt;pages&gt;1046-57&lt;/pages&gt;&lt;volume&gt;15&lt;/volume&gt;&lt;number&gt;10&lt;/number&gt;&lt;keywords&gt;&lt;keyword&gt;Cloning, Molecular&lt;/keyword&gt;&lt;keyword&gt;Dioxanes/*chemistry/*metabolism&lt;/keyword&gt;&lt;keyword&gt;Gene Expression&lt;/keyword&gt;&lt;keyword&gt;Genome, Fungal/genetics&lt;/keyword&gt;&lt;keyword&gt;Macrolides/chemistry/metabolism&lt;/keyword&gt;&lt;keyword&gt;Magnetic Resonance Spectroscopy&lt;/keyword&gt;&lt;keyword&gt;Molecular Sequence Data&lt;/keyword&gt;&lt;keyword&gt;Molecular Structure&lt;/keyword&gt;&lt;keyword&gt;Multigene Family/*genetics&lt;/keyword&gt;&lt;keyword&gt;Naphthoquinones/*chemistry/*metabolism&lt;/keyword&gt;&lt;keyword&gt;Pyrans/*chemistry/*metabolism&lt;/keyword&gt;&lt;keyword&gt;Streptomyces/chemistry/genetics/metabolism&lt;/keyword&gt;&lt;/keywords&gt;&lt;dates&gt;&lt;year&gt;2008&lt;/year&gt;&lt;pub-dates&gt;&lt;date&gt;Oct 20&lt;/date&gt;&lt;/pub-dates&gt;&lt;/dates&gt;&lt;isbn&gt;1074-5521 (Print)&amp;#xD;1074-5521 (Linking)&lt;/isbn&gt;&lt;accession-num&gt;18940666&lt;/accession-num&gt;&lt;urls&gt;&lt;related-urls&gt;&lt;url&gt;https://www.ncbi.nlm.nih.gov/pubmed/18940666&lt;/url&gt;&lt;/related-urls&gt;&lt;/urls&gt;&lt;electronic-resource-num&gt;10.1016/j.chembiol.2008.07.022&lt;/electronic-resource-num&gt;&lt;/record&gt;&lt;/Cite&gt;&lt;/EndNote&gt;</w:instrText>
            </w:r>
            <w:r>
              <w:fldChar w:fldCharType="separate"/>
            </w:r>
            <w:r w:rsidRPr="00502347">
              <w:rPr>
                <w:noProof/>
                <w:vertAlign w:val="superscript"/>
              </w:rPr>
              <w:t>37</w:t>
            </w:r>
            <w:r>
              <w:fldChar w:fldCharType="end"/>
            </w:r>
          </w:p>
        </w:tc>
      </w:tr>
      <w:tr w:rsidR="003F48CC" w14:paraId="6F3ED842" w14:textId="77777777" w:rsidTr="00C42DDD">
        <w:tc>
          <w:tcPr>
            <w:tcW w:w="2287" w:type="dxa"/>
          </w:tcPr>
          <w:p w14:paraId="63782245" w14:textId="33695B3E" w:rsidR="003F48CC" w:rsidRDefault="00FD51B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anciamycin</w:t>
            </w:r>
            <w:proofErr w:type="spellEnd"/>
          </w:p>
        </w:tc>
        <w:tc>
          <w:tcPr>
            <w:tcW w:w="1364" w:type="dxa"/>
          </w:tcPr>
          <w:p w14:paraId="12C79553" w14:textId="19386144" w:rsidR="003F48CC" w:rsidRDefault="00FD51BF" w:rsidP="00C42DDD">
            <w:r>
              <w:t>yes</w:t>
            </w:r>
          </w:p>
        </w:tc>
        <w:tc>
          <w:tcPr>
            <w:tcW w:w="1364" w:type="dxa"/>
          </w:tcPr>
          <w:p w14:paraId="0DB845FB" w14:textId="7953A509" w:rsidR="003F48CC" w:rsidRDefault="00FD51BF" w:rsidP="00C42DDD">
            <w:r>
              <w:t>gram pos</w:t>
            </w:r>
          </w:p>
        </w:tc>
        <w:tc>
          <w:tcPr>
            <w:tcW w:w="1141" w:type="dxa"/>
          </w:tcPr>
          <w:p w14:paraId="716163D4" w14:textId="77777777" w:rsidR="003F48CC" w:rsidRDefault="003F48CC" w:rsidP="00C42DDD"/>
        </w:tc>
        <w:tc>
          <w:tcPr>
            <w:tcW w:w="1141" w:type="dxa"/>
          </w:tcPr>
          <w:p w14:paraId="403FBE51" w14:textId="6757E741" w:rsidR="003F48CC" w:rsidRDefault="00FD51BF" w:rsidP="00C42DDD">
            <w:r>
              <w:t>yes</w:t>
            </w:r>
          </w:p>
        </w:tc>
        <w:tc>
          <w:tcPr>
            <w:tcW w:w="2051" w:type="dxa"/>
          </w:tcPr>
          <w:p w14:paraId="6874FE78" w14:textId="77777777" w:rsidR="003F48CC" w:rsidRDefault="003F48CC" w:rsidP="00C42DDD"/>
        </w:tc>
        <w:tc>
          <w:tcPr>
            <w:tcW w:w="1346" w:type="dxa"/>
          </w:tcPr>
          <w:p w14:paraId="6B5321A6" w14:textId="194B089A" w:rsidR="003F48CC" w:rsidRDefault="006F4249" w:rsidP="00C42DDD">
            <w:r>
              <w:fldChar w:fldCharType="begin">
                <w:fldData xml:space="preserve">PEVuZE5vdGU+PENpdGU+PEF1dGhvcj5OYWNodGlnYWxsPC9BdXRob3I+PFllYXI+MjAxMDwvWWVh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</w:fldData>
              </w:fldChar>
            </w:r>
            <w:r w:rsidR="003E198A">
              <w:instrText xml:space="preserve"> ADDIN EN.CITE </w:instrText>
            </w:r>
            <w:r w:rsidR="003E198A">
              <w:fldChar w:fldCharType="begin">
                <w:fldData xml:space="preserve">PEVuZE5vdGU+PENpdGU+PEF1dGhvcj5OYWNodGlnYWxsPC9BdXRob3I+PFllYXI+MjAxMDwvWWVh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</w:fldData>
              </w:fldChar>
            </w:r>
            <w:r w:rsidR="003E198A">
              <w:instrText xml:space="preserve"> ADDIN EN.CITE.DATA </w:instrText>
            </w:r>
            <w:r w:rsidR="003E198A">
              <w:fldChar w:fldCharType="end"/>
            </w:r>
            <w:r>
              <w:fldChar w:fldCharType="separate"/>
            </w:r>
            <w:r w:rsidR="003E198A" w:rsidRPr="003E198A">
              <w:rPr>
                <w:noProof/>
                <w:vertAlign w:val="superscript"/>
              </w:rPr>
              <w:t>39,40</w:t>
            </w:r>
            <w:r>
              <w:fldChar w:fldCharType="end"/>
            </w:r>
          </w:p>
        </w:tc>
      </w:tr>
      <w:tr w:rsidR="003F48CC" w14:paraId="2BEEDE0D" w14:textId="77777777" w:rsidTr="00C42DDD">
        <w:tc>
          <w:tcPr>
            <w:tcW w:w="2287" w:type="dxa"/>
          </w:tcPr>
          <w:p w14:paraId="4E2126B3" w14:textId="15B2BCC5" w:rsidR="003F48CC" w:rsidRDefault="003E198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enimycin</w:t>
            </w:r>
            <w:proofErr w:type="spellEnd"/>
          </w:p>
        </w:tc>
        <w:tc>
          <w:tcPr>
            <w:tcW w:w="1364" w:type="dxa"/>
          </w:tcPr>
          <w:p w14:paraId="68D67FBC" w14:textId="555EA900" w:rsidR="003F48CC" w:rsidRDefault="007664E1" w:rsidP="00C42DDD">
            <w:r>
              <w:t>yes</w:t>
            </w:r>
          </w:p>
        </w:tc>
        <w:tc>
          <w:tcPr>
            <w:tcW w:w="1364" w:type="dxa"/>
          </w:tcPr>
          <w:p w14:paraId="07EF3FEB" w14:textId="6505EEF7" w:rsidR="003F48CC" w:rsidRDefault="007664E1" w:rsidP="00C42DDD">
            <w:r>
              <w:t>gram pos</w:t>
            </w:r>
          </w:p>
        </w:tc>
        <w:tc>
          <w:tcPr>
            <w:tcW w:w="1141" w:type="dxa"/>
          </w:tcPr>
          <w:p w14:paraId="0073CE13" w14:textId="77777777" w:rsidR="003F48CC" w:rsidRDefault="003F48CC" w:rsidP="00C42DDD"/>
        </w:tc>
        <w:tc>
          <w:tcPr>
            <w:tcW w:w="1141" w:type="dxa"/>
          </w:tcPr>
          <w:p w14:paraId="75B56F1D" w14:textId="2A100BB5" w:rsidR="003F48CC" w:rsidRDefault="007664E1" w:rsidP="00C42DDD">
            <w:r>
              <w:t>yes</w:t>
            </w:r>
          </w:p>
        </w:tc>
        <w:tc>
          <w:tcPr>
            <w:tcW w:w="2051" w:type="dxa"/>
          </w:tcPr>
          <w:p w14:paraId="4C749EED" w14:textId="77777777" w:rsidR="003F48CC" w:rsidRDefault="003F48CC" w:rsidP="00C42DDD"/>
        </w:tc>
        <w:tc>
          <w:tcPr>
            <w:tcW w:w="1346" w:type="dxa"/>
          </w:tcPr>
          <w:p w14:paraId="3101C4FD" w14:textId="3A3FFD86" w:rsidR="003F48CC" w:rsidRDefault="00D16155" w:rsidP="00C42DDD">
            <w:r>
              <w:fldChar w:fldCharType="begin"/>
            </w:r>
            <w:r>
              <w:instrText xml:space="preserve"> ADDIN EN.CITE &lt;EndNote&gt;&lt;Cite&gt;&lt;Author&gt;Asolkar&lt;/Author&gt;&lt;Year&gt;2010&lt;/Year&gt;&lt;RecNum&gt;43&lt;/RecNum&gt;&lt;DisplayText&gt;&lt;style face="superscript"&gt;41&lt;/style&gt;&lt;/DisplayText&gt;&lt;record&gt;&lt;rec-number&gt;43&lt;/rec-number&gt;&lt;foreign-keys&gt;&lt;key app="EN" db-id="p5zs9pw5ltwzr3e0webppaa6ae5zxdxszf5s" timestamp="1547056629"&gt;43&lt;/key&gt;&lt;/foreign-keys&gt;&lt;ref-type name="Journal Article"&gt;17&lt;/ref-type&gt;&lt;contributors&gt;&lt;authors&gt;&lt;author&gt;Asolkar, R. N.&lt;/author&gt;&lt;author&gt;Kirkland, T. N.&lt;/author&gt;&lt;author&gt;Jensen, P. R.&lt;/author&gt;&lt;author&gt;Fenical, W.&lt;/author&gt;&lt;/authors&gt;&lt;/contributors&gt;&lt;auth-address&gt;Center for Marine Biotechnology and Biomedicine, Scripps Institution of Oceanography, La Jolla, CA 92093-0204, USA.&lt;/auth-address&gt;&lt;titles&gt;&lt;title&gt;Arenimycin, an antibiotic effective against rifampin- and methicillin-resistant Staphylococcus aureus from the marine actinomycete Salinispora arenicola&lt;/title&gt;&lt;secondary-title&gt;J Antibiot (Tokyo)&lt;/secondary-title&gt;&lt;/titles&gt;&lt;periodical&gt;&lt;full-title&gt;J Antibiot (Tokyo)&lt;/full-title&gt;&lt;/periodical&gt;&lt;pages&gt;37-9&lt;/pages&gt;&lt;volume&gt;63&lt;/volume&gt;&lt;number&gt;1&lt;/number&gt;&lt;keywords&gt;&lt;keyword&gt;Aminoglycosides/*isolation &amp;amp; purification/*pharmacology&lt;/keyword&gt;&lt;keyword&gt;Anti-Bacterial Agents/*isolation &amp;amp; purification/*pharmacology&lt;/keyword&gt;&lt;keyword&gt;*Drug Resistance, Bacterial&lt;/keyword&gt;&lt;keyword&gt;Gram-Positive Bacteria/*drug effects&lt;/keyword&gt;&lt;keyword&gt;Magnetic Resonance Spectroscopy&lt;/keyword&gt;&lt;keyword&gt;Methicillin/pharmacology&lt;/keyword&gt;&lt;keyword&gt;Microbial Sensitivity Tests&lt;/keyword&gt;&lt;keyword&gt;Micromonosporaceae/*chemistry&lt;/keyword&gt;&lt;keyword&gt;Molecular Structure&lt;/keyword&gt;&lt;keyword&gt;Rifampin/pharmacology&lt;/keyword&gt;&lt;/keywords&gt;&lt;dates&gt;&lt;year&gt;2010&lt;/year&gt;&lt;pub-dates&gt;&lt;date&gt;Jan&lt;/date&gt;&lt;/pub-dates&gt;&lt;/dates&gt;&lt;isbn&gt;0021-8820 (Print)&amp;#xD;0021-8820 (Linking)&lt;/isbn&gt;&lt;accession-num&gt;19927167&lt;/accession-num&gt;&lt;urls&gt;&lt;related-urls&gt;&lt;url&gt;https://www.ncbi.nlm.nih.gov/pubmed/19927167&lt;/url&gt;&lt;/related-urls&gt;&lt;/urls&gt;&lt;custom2&gt;2825372&lt;/custom2&gt;&lt;electronic-resource-num&gt;10.1038/ja.2009.114&lt;/electronic-resource-num&gt;&lt;/record&gt;&lt;/Cite&gt;&lt;/EndNote&gt;</w:instrText>
            </w:r>
            <w:r>
              <w:fldChar w:fldCharType="separate"/>
            </w:r>
            <w:r w:rsidRPr="00D16155">
              <w:rPr>
                <w:noProof/>
                <w:vertAlign w:val="superscript"/>
              </w:rPr>
              <w:t>41</w:t>
            </w:r>
            <w:r>
              <w:fldChar w:fldCharType="end"/>
            </w:r>
          </w:p>
        </w:tc>
      </w:tr>
      <w:tr w:rsidR="003F48CC" w14:paraId="3ADDFC5B" w14:textId="77777777" w:rsidTr="00C42DDD">
        <w:tc>
          <w:tcPr>
            <w:tcW w:w="2287" w:type="dxa"/>
          </w:tcPr>
          <w:p w14:paraId="6DA6AF97" w14:textId="3AE0329C" w:rsidR="003F48CC" w:rsidRDefault="00615F2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imetamycin</w:t>
            </w:r>
            <w:proofErr w:type="spellEnd"/>
          </w:p>
        </w:tc>
        <w:tc>
          <w:tcPr>
            <w:tcW w:w="1364" w:type="dxa"/>
          </w:tcPr>
          <w:p w14:paraId="2EAB363B" w14:textId="77777777" w:rsidR="003F48CC" w:rsidRDefault="003F48CC" w:rsidP="00C42DDD"/>
        </w:tc>
        <w:tc>
          <w:tcPr>
            <w:tcW w:w="1364" w:type="dxa"/>
          </w:tcPr>
          <w:p w14:paraId="794C515E" w14:textId="77777777" w:rsidR="003F48CC" w:rsidRDefault="003F48CC" w:rsidP="00C42DDD"/>
        </w:tc>
        <w:tc>
          <w:tcPr>
            <w:tcW w:w="1141" w:type="dxa"/>
          </w:tcPr>
          <w:p w14:paraId="7FDA7E7A" w14:textId="77777777" w:rsidR="003F48CC" w:rsidRDefault="003F48CC" w:rsidP="00C42DDD"/>
        </w:tc>
        <w:tc>
          <w:tcPr>
            <w:tcW w:w="1141" w:type="dxa"/>
          </w:tcPr>
          <w:p w14:paraId="7C330DEB" w14:textId="4F37884A" w:rsidR="003F48CC" w:rsidRDefault="002A6156" w:rsidP="00C42DDD">
            <w:r>
              <w:t>yes</w:t>
            </w:r>
          </w:p>
        </w:tc>
        <w:tc>
          <w:tcPr>
            <w:tcW w:w="2051" w:type="dxa"/>
          </w:tcPr>
          <w:p w14:paraId="4DA9FD76" w14:textId="77777777" w:rsidR="003F48CC" w:rsidRDefault="003F48CC" w:rsidP="00C42DDD"/>
        </w:tc>
        <w:tc>
          <w:tcPr>
            <w:tcW w:w="1346" w:type="dxa"/>
          </w:tcPr>
          <w:p w14:paraId="0D6D72E9" w14:textId="0EDB45A2" w:rsidR="003F48CC" w:rsidRDefault="002A6156" w:rsidP="00C42DDD">
            <w:r>
              <w:fldChar w:fldCharType="begin">
                <w:fldData xml:space="preserve">PEVuZE5vdGU+PENpdGU+PEF1dGhvcj5LYW5nPC9BdXRob3I+PFllYXI+MjAxMzwvWWVhcj48UmVj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W5nPC9BdXRob3I+PFllYXI+MjAxMzwvWWVhcj48UmVj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A6156">
              <w:rPr>
                <w:noProof/>
                <w:vertAlign w:val="superscript"/>
              </w:rPr>
              <w:t>42</w:t>
            </w:r>
            <w:r>
              <w:fldChar w:fldCharType="end"/>
            </w:r>
          </w:p>
        </w:tc>
      </w:tr>
      <w:tr w:rsidR="00605A76" w14:paraId="60BF53B2" w14:textId="77777777" w:rsidTr="00C42DDD">
        <w:tc>
          <w:tcPr>
            <w:tcW w:w="2287" w:type="dxa"/>
          </w:tcPr>
          <w:p w14:paraId="61DA47E9" w14:textId="581FA87E" w:rsidR="00605A76" w:rsidRDefault="00605A7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arixanthomycin</w:t>
            </w:r>
            <w:proofErr w:type="spellEnd"/>
          </w:p>
        </w:tc>
        <w:tc>
          <w:tcPr>
            <w:tcW w:w="1364" w:type="dxa"/>
          </w:tcPr>
          <w:p w14:paraId="0E059388" w14:textId="533AD189" w:rsidR="00605A76" w:rsidRDefault="00605A76" w:rsidP="00C42DDD">
            <w:r>
              <w:t>yes</w:t>
            </w:r>
          </w:p>
        </w:tc>
        <w:tc>
          <w:tcPr>
            <w:tcW w:w="1364" w:type="dxa"/>
          </w:tcPr>
          <w:p w14:paraId="06F992BD" w14:textId="12855248" w:rsidR="00605A76" w:rsidRDefault="00605A76" w:rsidP="00C42DDD">
            <w:r>
              <w:t>gram pos</w:t>
            </w:r>
          </w:p>
        </w:tc>
        <w:tc>
          <w:tcPr>
            <w:tcW w:w="1141" w:type="dxa"/>
          </w:tcPr>
          <w:p w14:paraId="2F7F1755" w14:textId="77777777" w:rsidR="00605A76" w:rsidRDefault="00605A76" w:rsidP="00C42DDD"/>
        </w:tc>
        <w:tc>
          <w:tcPr>
            <w:tcW w:w="1141" w:type="dxa"/>
          </w:tcPr>
          <w:p w14:paraId="39AED3F9" w14:textId="166E41B3" w:rsidR="00605A76" w:rsidRDefault="00605A76" w:rsidP="00C42DDD">
            <w:r>
              <w:t>yes</w:t>
            </w:r>
          </w:p>
        </w:tc>
        <w:tc>
          <w:tcPr>
            <w:tcW w:w="2051" w:type="dxa"/>
          </w:tcPr>
          <w:p w14:paraId="0306C4DD" w14:textId="77777777" w:rsidR="00605A76" w:rsidRDefault="00605A76" w:rsidP="00C42DDD"/>
        </w:tc>
        <w:tc>
          <w:tcPr>
            <w:tcW w:w="1346" w:type="dxa"/>
          </w:tcPr>
          <w:p w14:paraId="35BAF7C0" w14:textId="68E3456D" w:rsidR="00605A76" w:rsidRDefault="00605A76" w:rsidP="00C42DDD">
            <w:r>
              <w:fldChar w:fldCharType="begin"/>
            </w:r>
            <w:r>
              <w:instrText xml:space="preserve"> ADDIN EN.CITE &lt;EndNote&gt;&lt;Cite&gt;&lt;Author&gt;Kang&lt;/Author&gt;&lt;Year&gt;2014&lt;/Year&gt;&lt;RecNum&gt;45&lt;/RecNum&gt;&lt;DisplayText&gt;&lt;style face="superscript"&gt;43&lt;/style&gt;&lt;/DisplayText&gt;&lt;record&gt;&lt;rec-number&gt;45&lt;/rec-number&gt;&lt;foreign-keys&gt;&lt;key app="EN" db-id="p5zs9pw5ltwzr3e0webppaa6ae5zxdxszf5s" timestamp="1547056922"&gt;45&lt;/key&gt;&lt;/foreign-keys&gt;&lt;ref-type name="Journal Article"&gt;17&lt;/ref-type&gt;&lt;contributors&gt;&lt;authors&gt;&lt;author&gt;Kang, H. S.&lt;/author&gt;&lt;author&gt;Brady, S. F.&lt;/author&gt;&lt;/authors&gt;&lt;/contributors&gt;&lt;auth-address&gt;Howard Hughes Medical Institute, Laboratory of Genetically Encoded Small Molecules, The Rockefeller University , 1230 York Avenue, New York, New York 10065, United States.&lt;/auth-address&gt;&lt;titles&gt;&lt;title&gt;Arixanthomycins A-C: Phylogeny-guided discovery of biologically active eDNA-derived pentangular polyphenols&lt;/title&gt;&lt;secondary-title&gt;ACS Chem Biol&lt;/secondary-title&gt;&lt;/titles&gt;&lt;periodical&gt;&lt;full-title&gt;ACS Chem Biol&lt;/full-title&gt;&lt;/periodical&gt;&lt;pages&gt;1267-72&lt;/pages&gt;&lt;volume&gt;9&lt;/volume&gt;&lt;number&gt;6&lt;/number&gt;&lt;keywords&gt;&lt;keyword&gt;Antineoplastic Agents/chemistry/*pharmacology&lt;/keyword&gt;&lt;keyword&gt;Cell Proliferation/drug effects&lt;/keyword&gt;&lt;keyword&gt;Computational Biology&lt;/keyword&gt;&lt;keyword&gt;DNA/*genetics&lt;/keyword&gt;&lt;keyword&gt;*Drug Discovery&lt;/keyword&gt;&lt;keyword&gt;Humans&lt;/keyword&gt;&lt;keyword&gt;Metagenome&lt;/keyword&gt;&lt;keyword&gt;Molecular Structure&lt;/keyword&gt;&lt;keyword&gt;*Multigene Family&lt;/keyword&gt;&lt;keyword&gt;Neoplasms/*drug therapy/pathology&lt;/keyword&gt;&lt;keyword&gt;*Phylogeny&lt;/keyword&gt;&lt;keyword&gt;Polyketides/chemistry/*pharmacology&lt;/keyword&gt;&lt;keyword&gt;Polyphenols/chemistry/*pharmacology&lt;/keyword&gt;&lt;keyword&gt;Sequence Analysis, DNA&lt;/keyword&gt;&lt;keyword&gt;Tumor Cells, Cultured&lt;/keyword&gt;&lt;/keywords&gt;&lt;dates&gt;&lt;year&gt;2014&lt;/year&gt;&lt;pub-dates&gt;&lt;date&gt;Jun 20&lt;/date&gt;&lt;/pub-dates&gt;&lt;/dates&gt;&lt;isbn&gt;1554-8937 (Electronic)&amp;#xD;1554-8929 (Linking)&lt;/isbn&gt;&lt;accession-num&gt;24730509&lt;/accession-num&gt;&lt;urls&gt;&lt;related-urls&gt;&lt;url&gt;https://www.ncbi.nlm.nih.gov/pubmed/24730509&lt;/url&gt;&lt;/related-urls&gt;&lt;/urls&gt;&lt;custom2&gt;4076013&lt;/custom2&gt;&lt;electronic-resource-num&gt;10.1021/cb500141b&lt;/electronic-resource-num&gt;&lt;/record&gt;&lt;/Cite&gt;&lt;/EndNote&gt;</w:instrText>
            </w:r>
            <w:r>
              <w:fldChar w:fldCharType="separate"/>
            </w:r>
            <w:r w:rsidRPr="00605A76">
              <w:rPr>
                <w:noProof/>
                <w:vertAlign w:val="superscript"/>
              </w:rPr>
              <w:t>43</w:t>
            </w:r>
            <w:r>
              <w:fldChar w:fldCharType="end"/>
            </w:r>
          </w:p>
        </w:tc>
      </w:tr>
      <w:tr w:rsidR="009D6B0A" w14:paraId="374DDCEE" w14:textId="77777777" w:rsidTr="00C42DDD">
        <w:tc>
          <w:tcPr>
            <w:tcW w:w="2287" w:type="dxa"/>
          </w:tcPr>
          <w:p w14:paraId="7144EB3D" w14:textId="1C9D9D8F" w:rsidR="009D6B0A" w:rsidRDefault="00673FE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</w:t>
            </w:r>
            <w:r w:rsidR="009D6B0A">
              <w:rPr>
                <w:rFonts w:ascii="Calibri" w:hAnsi="Calibri" w:cs="Calibri"/>
                <w:color w:val="000000"/>
              </w:rPr>
              <w:t>uricin</w:t>
            </w:r>
            <w:proofErr w:type="spellEnd"/>
          </w:p>
        </w:tc>
        <w:tc>
          <w:tcPr>
            <w:tcW w:w="1364" w:type="dxa"/>
          </w:tcPr>
          <w:p w14:paraId="7C01708D" w14:textId="3ECACCF6" w:rsidR="009D6B0A" w:rsidRDefault="009D6B0A" w:rsidP="00C42DDD">
            <w:r>
              <w:t>yes</w:t>
            </w:r>
          </w:p>
        </w:tc>
        <w:tc>
          <w:tcPr>
            <w:tcW w:w="1364" w:type="dxa"/>
          </w:tcPr>
          <w:p w14:paraId="5E47D8EB" w14:textId="7666F485" w:rsidR="009D6B0A" w:rsidRDefault="009D6B0A" w:rsidP="00C42DDD">
            <w:r>
              <w:t>gram pos</w:t>
            </w:r>
          </w:p>
        </w:tc>
        <w:tc>
          <w:tcPr>
            <w:tcW w:w="1141" w:type="dxa"/>
          </w:tcPr>
          <w:p w14:paraId="0559876A" w14:textId="77777777" w:rsidR="009D6B0A" w:rsidRDefault="009D6B0A" w:rsidP="00C42DDD"/>
        </w:tc>
        <w:tc>
          <w:tcPr>
            <w:tcW w:w="1141" w:type="dxa"/>
          </w:tcPr>
          <w:p w14:paraId="56ACB164" w14:textId="77777777" w:rsidR="009D6B0A" w:rsidRDefault="009D6B0A" w:rsidP="00C42DDD"/>
        </w:tc>
        <w:tc>
          <w:tcPr>
            <w:tcW w:w="2051" w:type="dxa"/>
          </w:tcPr>
          <w:p w14:paraId="3A1E38E6" w14:textId="77777777" w:rsidR="009D6B0A" w:rsidRDefault="009D6B0A" w:rsidP="00C42DDD"/>
        </w:tc>
        <w:tc>
          <w:tcPr>
            <w:tcW w:w="1346" w:type="dxa"/>
          </w:tcPr>
          <w:p w14:paraId="347994CA" w14:textId="4F60AC6D" w:rsidR="009D6B0A" w:rsidRDefault="009D6B0A" w:rsidP="00C42DDD">
            <w:r>
              <w:fldChar w:fldCharType="begin"/>
            </w:r>
            <w:r>
              <w:instrText xml:space="preserve"> ADDIN EN.CITE &lt;EndNote&gt;&lt;Cite&gt;&lt;Author&gt;Kormanec&lt;/Author&gt;&lt;Year&gt;2014&lt;/Year&gt;&lt;RecNum&gt;46&lt;/RecNum&gt;&lt;DisplayText&gt;&lt;style face="superscript"&gt;44&lt;/style&gt;&lt;/DisplayText&gt;&lt;record&gt;&lt;rec-number&gt;46&lt;/rec-number&gt;&lt;foreign-keys&gt;&lt;key app="EN" db-id="p5zs9pw5ltwzr3e0webppaa6ae5zxdxszf5s" timestamp="1547057239"&gt;46&lt;/key&gt;&lt;/foreign-keys&gt;&lt;ref-type name="Journal Article"&gt;17&lt;/ref-type&gt;&lt;contributors&gt;&lt;authors&gt;&lt;author&gt;Kormanec, J.&lt;/author&gt;&lt;author&gt;Novakova, R.&lt;/author&gt;&lt;author&gt;Mingyar, E.&lt;/author&gt;&lt;author&gt;Feckova, L.&lt;/author&gt;&lt;/authors&gt;&lt;/contributors&gt;&lt;auth-address&gt;Institute of Molecular Biology, Slovak Academy of Sciences, Dubravska cesta 21, 845 51, Bratislava, Slovak Republic, jan.kormanec@savba.sk.&lt;/auth-address&gt;&lt;titles&gt;&lt;title&gt;Intriguing properties of the angucycline antibiotic auricin and complex regulation of its biosynthesis&lt;/title&gt;&lt;secondary-title&gt;Appl Microbiol Biotechnol&lt;/secondary-title&gt;&lt;/titles&gt;&lt;periodical&gt;&lt;full-title&gt;Appl Microbiol Biotechnol&lt;/full-title&gt;&lt;/periodical&gt;&lt;pages&gt;45-60&lt;/pages&gt;&lt;volume&gt;98&lt;/volume&gt;&lt;number&gt;1&lt;/number&gt;&lt;keywords&gt;&lt;keyword&gt;Anti-Bacterial Agents/*metabolism/*pharmacology&lt;/keyword&gt;&lt;keyword&gt;Biosynthetic Pathways/*genetics&lt;/keyword&gt;&lt;keyword&gt;*Gene Expression Regulation, Bacterial&lt;/keyword&gt;&lt;keyword&gt;Macrolides/*metabolism/*pharmacology&lt;/keyword&gt;&lt;keyword&gt;Multigene Family&lt;/keyword&gt;&lt;keyword&gt;Plasmids&lt;/keyword&gt;&lt;keyword&gt;Streptomyces aureofaciens/genetics/growth &amp;amp; development/*metabolism&lt;/keyword&gt;&lt;/keywords&gt;&lt;dates&gt;&lt;year&gt;2014&lt;/year&gt;&lt;pub-dates&gt;&lt;date&gt;Jan&lt;/date&gt;&lt;/pub-dates&gt;&lt;/dates&gt;&lt;isbn&gt;1432-0614 (Electronic)&amp;#xD;0175-7598 (Linking)&lt;/isbn&gt;&lt;accession-num&gt;24265028&lt;/accession-num&gt;&lt;urls&gt;&lt;related-urls&gt;&lt;url&gt;https://www.ncbi.nlm.nih.gov/pubmed/24265028&lt;/url&gt;&lt;/related-urls&gt;&lt;/urls&gt;&lt;electronic-resource-num&gt;10.1007/s00253-013-5373-0&lt;/electronic-resource-num&gt;&lt;/record&gt;&lt;/Cite&gt;&lt;/EndNote&gt;</w:instrText>
            </w:r>
            <w:r>
              <w:fldChar w:fldCharType="separate"/>
            </w:r>
            <w:r w:rsidRPr="009D6B0A">
              <w:rPr>
                <w:noProof/>
                <w:vertAlign w:val="superscript"/>
              </w:rPr>
              <w:t>44</w:t>
            </w:r>
            <w:r>
              <w:fldChar w:fldCharType="end"/>
            </w:r>
          </w:p>
        </w:tc>
      </w:tr>
      <w:tr w:rsidR="009D6B0A" w14:paraId="69EF3107" w14:textId="77777777" w:rsidTr="00C42DDD">
        <w:tc>
          <w:tcPr>
            <w:tcW w:w="2287" w:type="dxa"/>
          </w:tcPr>
          <w:p w14:paraId="55173C33" w14:textId="100B7F39" w:rsidR="009D6B0A" w:rsidRDefault="00947A1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enastatin</w:t>
            </w:r>
            <w:proofErr w:type="spellEnd"/>
          </w:p>
        </w:tc>
        <w:tc>
          <w:tcPr>
            <w:tcW w:w="1364" w:type="dxa"/>
          </w:tcPr>
          <w:p w14:paraId="776D5155" w14:textId="6CFDED21" w:rsidR="009D6B0A" w:rsidRDefault="00947A11" w:rsidP="00C42DDD">
            <w:r>
              <w:t>yes</w:t>
            </w:r>
          </w:p>
        </w:tc>
        <w:tc>
          <w:tcPr>
            <w:tcW w:w="1364" w:type="dxa"/>
          </w:tcPr>
          <w:p w14:paraId="37D61DCB" w14:textId="1430C8FC" w:rsidR="009D6B0A" w:rsidRDefault="00947A11" w:rsidP="00C42DDD">
            <w:r>
              <w:t>gram pos</w:t>
            </w:r>
          </w:p>
        </w:tc>
        <w:tc>
          <w:tcPr>
            <w:tcW w:w="1141" w:type="dxa"/>
          </w:tcPr>
          <w:p w14:paraId="2C41CE96" w14:textId="77777777" w:rsidR="009D6B0A" w:rsidRDefault="009D6B0A" w:rsidP="00C42DDD"/>
        </w:tc>
        <w:tc>
          <w:tcPr>
            <w:tcW w:w="1141" w:type="dxa"/>
          </w:tcPr>
          <w:p w14:paraId="739F2229" w14:textId="77777777" w:rsidR="009D6B0A" w:rsidRDefault="009D6B0A" w:rsidP="00C42DDD"/>
        </w:tc>
        <w:tc>
          <w:tcPr>
            <w:tcW w:w="2051" w:type="dxa"/>
          </w:tcPr>
          <w:p w14:paraId="3AEE7EA6" w14:textId="77777777" w:rsidR="009D6B0A" w:rsidRDefault="009D6B0A" w:rsidP="00C42DDD"/>
        </w:tc>
        <w:tc>
          <w:tcPr>
            <w:tcW w:w="1346" w:type="dxa"/>
          </w:tcPr>
          <w:p w14:paraId="6A7D749A" w14:textId="5F73CE2E" w:rsidR="009D6B0A" w:rsidRDefault="00DF1011" w:rsidP="00C42DDD">
            <w:r>
              <w:fldChar w:fldCharType="begin">
                <w:fldData xml:space="preserve">PEVuZE5vdGU+PENpdGU+PEF1dGhvcj5XdTwvQXV0aG9yPjxZZWFyPjIwMTg8L1llYXI+PFJlY051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dTwvQXV0aG9yPjxZZWFyPjIwMTg8L1llYXI+PFJlY051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F1011">
              <w:rPr>
                <w:noProof/>
                <w:vertAlign w:val="superscript"/>
              </w:rPr>
              <w:t>45</w:t>
            </w:r>
            <w:r>
              <w:fldChar w:fldCharType="end"/>
            </w:r>
          </w:p>
        </w:tc>
      </w:tr>
      <w:tr w:rsidR="00B75457" w14:paraId="3B2A3796" w14:textId="77777777" w:rsidTr="00C42DDD">
        <w:tc>
          <w:tcPr>
            <w:tcW w:w="2287" w:type="dxa"/>
          </w:tcPr>
          <w:p w14:paraId="7999DD87" w14:textId="5CC835CD" w:rsidR="00B75457" w:rsidRDefault="00B7545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artreusin</w:t>
            </w:r>
            <w:proofErr w:type="spellEnd"/>
          </w:p>
        </w:tc>
        <w:tc>
          <w:tcPr>
            <w:tcW w:w="1364" w:type="dxa"/>
          </w:tcPr>
          <w:p w14:paraId="1ED46E12" w14:textId="2F030E1F" w:rsidR="00B75457" w:rsidRDefault="00B75457" w:rsidP="00C42DDD">
            <w:r>
              <w:t>yes</w:t>
            </w:r>
          </w:p>
        </w:tc>
        <w:tc>
          <w:tcPr>
            <w:tcW w:w="1364" w:type="dxa"/>
          </w:tcPr>
          <w:p w14:paraId="568F5CEA" w14:textId="23418538" w:rsidR="00B75457" w:rsidRDefault="00B75457" w:rsidP="00C42DDD">
            <w:r>
              <w:t>gram pos</w:t>
            </w:r>
          </w:p>
        </w:tc>
        <w:tc>
          <w:tcPr>
            <w:tcW w:w="1141" w:type="dxa"/>
          </w:tcPr>
          <w:p w14:paraId="54EC5592" w14:textId="77777777" w:rsidR="00B75457" w:rsidRDefault="00B75457" w:rsidP="00C42DDD"/>
        </w:tc>
        <w:tc>
          <w:tcPr>
            <w:tcW w:w="1141" w:type="dxa"/>
          </w:tcPr>
          <w:p w14:paraId="099BB6B5" w14:textId="35F7CF22" w:rsidR="00B75457" w:rsidRDefault="00B75457" w:rsidP="00C42DDD">
            <w:r>
              <w:t>yes</w:t>
            </w:r>
          </w:p>
        </w:tc>
        <w:tc>
          <w:tcPr>
            <w:tcW w:w="2051" w:type="dxa"/>
          </w:tcPr>
          <w:p w14:paraId="35BCEA1D" w14:textId="77777777" w:rsidR="00B75457" w:rsidRDefault="00B75457" w:rsidP="00C42DDD"/>
        </w:tc>
        <w:tc>
          <w:tcPr>
            <w:tcW w:w="1346" w:type="dxa"/>
          </w:tcPr>
          <w:p w14:paraId="2B6E2265" w14:textId="1155E22E" w:rsidR="00B75457" w:rsidRDefault="008203E8" w:rsidP="00C42DDD">
            <w:r>
              <w:fldChar w:fldCharType="begin"/>
            </w:r>
            <w:r>
              <w:instrText xml:space="preserve"> ADDIN EN.CITE &lt;EndNote&gt;&lt;Cite&gt;&lt;Author&gt;Aoyama&lt;/Author&gt;&lt;Year&gt;1992&lt;/Year&gt;&lt;RecNum&gt;48&lt;/RecNum&gt;&lt;DisplayText&gt;&lt;style face="superscript"&gt;46&lt;/style&gt;&lt;/DisplayText&gt;&lt;record&gt;&lt;rec-number&gt;48&lt;/rec-number&gt;&lt;foreign-keys&gt;&lt;key app="EN" db-id="p5zs9pw5ltwzr3e0webppaa6ae5zxdxszf5s" timestamp="1547057574"&gt;48&lt;/key&gt;&lt;/foreign-keys&gt;&lt;ref-type name="Journal Article"&gt;17&lt;/ref-type&gt;&lt;contributors&gt;&lt;authors&gt;&lt;author&gt;Aoyama, Y.&lt;/author&gt;&lt;author&gt;Katayama, T.&lt;/author&gt;&lt;author&gt;Yamamoto, M.&lt;/author&gt;&lt;author&gt;Tanaka, H.&lt;/author&gt;&lt;author&gt;Kon, K.&lt;/author&gt;&lt;/authors&gt;&lt;/contributors&gt;&lt;auth-address&gt;Biochemistry Research Laboratory, Ishihara Sangyo Kaisha, Ltd., Shiga, Japan.&lt;/auth-address&gt;&lt;titles&gt;&lt;title&gt;A new antitumor antibiotic product, demethylchartreusin. Isolation and biological activities&lt;/title&gt;&lt;secondary-title&gt;J Antibiot (Tokyo)&lt;/secondary-title&gt;&lt;/titles&gt;&lt;periodical&gt;&lt;full-title&gt;J Antibiot (Tokyo)&lt;/full-title&gt;&lt;/periodical&gt;&lt;pages&gt;875-8&lt;/pages&gt;&lt;volume&gt;45&lt;/volume&gt;&lt;number&gt;6&lt;/number&gt;&lt;keywords&gt;&lt;keyword&gt;Animals&lt;/keyword&gt;&lt;keyword&gt;Antibiotics, Antineoplastic/chemistry/*isolation &amp;amp; purification/pharmacology&lt;/keyword&gt;&lt;keyword&gt;Benzopyrans/isolation &amp;amp; purification/pharmacology&lt;/keyword&gt;&lt;keyword&gt;Fermentation&lt;/keyword&gt;&lt;keyword&gt;Glycosides/isolation &amp;amp; purification/pharmacology&lt;/keyword&gt;&lt;keyword&gt;Mice&lt;/keyword&gt;&lt;keyword&gt;Streptomyces/metabolism&lt;/keyword&gt;&lt;/keywords&gt;&lt;dates&gt;&lt;year&gt;1992&lt;/year&gt;&lt;pub-dates&gt;&lt;date&gt;Jun&lt;/date&gt;&lt;/pub-dates&gt;&lt;/dates&gt;&lt;isbn&gt;0021-8820 (Print)&amp;#xD;0021-8820 (Linking)&lt;/isbn&gt;&lt;accession-num&gt;1500353&lt;/accession-num&gt;&lt;urls&gt;&lt;related-urls&gt;&lt;url&gt;https://www.ncbi.nlm.nih.gov/pubmed/1500353&lt;/url&gt;&lt;/related-urls&gt;&lt;/urls&gt;&lt;/record&gt;&lt;/Cite&gt;&lt;/EndNote&gt;</w:instrText>
            </w:r>
            <w:r>
              <w:fldChar w:fldCharType="separate"/>
            </w:r>
            <w:r w:rsidRPr="008203E8">
              <w:rPr>
                <w:noProof/>
                <w:vertAlign w:val="superscript"/>
              </w:rPr>
              <w:t>46</w:t>
            </w:r>
            <w:r>
              <w:fldChar w:fldCharType="end"/>
            </w:r>
          </w:p>
        </w:tc>
      </w:tr>
      <w:tr w:rsidR="00B75457" w14:paraId="72A84DC7" w14:textId="77777777" w:rsidTr="00C42DDD">
        <w:tc>
          <w:tcPr>
            <w:tcW w:w="2287" w:type="dxa"/>
          </w:tcPr>
          <w:p w14:paraId="22AFD5DC" w14:textId="3190CED1" w:rsidR="00B75457" w:rsidRDefault="00BF739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romomycin</w:t>
            </w:r>
            <w:proofErr w:type="spellEnd"/>
          </w:p>
        </w:tc>
        <w:tc>
          <w:tcPr>
            <w:tcW w:w="1364" w:type="dxa"/>
          </w:tcPr>
          <w:p w14:paraId="4EAC237A" w14:textId="59379F22" w:rsidR="00B75457" w:rsidRDefault="00BF739D" w:rsidP="00C42DDD">
            <w:r>
              <w:t>yes</w:t>
            </w:r>
          </w:p>
        </w:tc>
        <w:tc>
          <w:tcPr>
            <w:tcW w:w="1364" w:type="dxa"/>
          </w:tcPr>
          <w:p w14:paraId="3CD9CEE5" w14:textId="1F9BF511" w:rsidR="00B75457" w:rsidRDefault="00BF739D" w:rsidP="00C42DDD">
            <w:r>
              <w:t>gram pos</w:t>
            </w:r>
          </w:p>
        </w:tc>
        <w:tc>
          <w:tcPr>
            <w:tcW w:w="1141" w:type="dxa"/>
          </w:tcPr>
          <w:p w14:paraId="0AE2FD4A" w14:textId="6F381F8A" w:rsidR="00B75457" w:rsidRDefault="00BF739D" w:rsidP="00C42DDD">
            <w:r>
              <w:t>yes</w:t>
            </w:r>
          </w:p>
        </w:tc>
        <w:tc>
          <w:tcPr>
            <w:tcW w:w="1141" w:type="dxa"/>
          </w:tcPr>
          <w:p w14:paraId="411BA80B" w14:textId="67E063DA" w:rsidR="00B75457" w:rsidRDefault="00BB1295" w:rsidP="00C42DDD">
            <w:r>
              <w:t>y</w:t>
            </w:r>
            <w:r w:rsidR="00BF739D">
              <w:t>es</w:t>
            </w:r>
          </w:p>
        </w:tc>
        <w:tc>
          <w:tcPr>
            <w:tcW w:w="2051" w:type="dxa"/>
          </w:tcPr>
          <w:p w14:paraId="5D0A959F" w14:textId="77777777" w:rsidR="00B75457" w:rsidRDefault="00B75457" w:rsidP="00C42DDD"/>
        </w:tc>
        <w:tc>
          <w:tcPr>
            <w:tcW w:w="1346" w:type="dxa"/>
          </w:tcPr>
          <w:p w14:paraId="7A1AD69D" w14:textId="081DA378" w:rsidR="00B75457" w:rsidRDefault="00126479" w:rsidP="00C42DDD">
            <w:r>
              <w:fldChar w:fldCharType="begin">
                <w:fldData xml:space="preserve">PEVuZE5vdGU+PENpdGU+PEF1dGhvcj5HdWltYXJhZXM8L0F1dGhvcj48WWVhcj4yMDE0PC9ZZWFy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dWltYXJhZXM8L0F1dGhvcj48WWVhcj4yMDE0PC9ZZWFy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26479">
              <w:rPr>
                <w:noProof/>
                <w:vertAlign w:val="superscript"/>
              </w:rPr>
              <w:t>47</w:t>
            </w:r>
            <w:r>
              <w:fldChar w:fldCharType="end"/>
            </w:r>
          </w:p>
        </w:tc>
      </w:tr>
      <w:tr w:rsidR="00B75457" w14:paraId="361EFAB2" w14:textId="77777777" w:rsidTr="00C42DDD">
        <w:tc>
          <w:tcPr>
            <w:tcW w:w="2287" w:type="dxa"/>
          </w:tcPr>
          <w:p w14:paraId="190189D2" w14:textId="1BC3D135" w:rsidR="00B75457" w:rsidRDefault="00BB129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inerubin</w:t>
            </w:r>
            <w:proofErr w:type="spellEnd"/>
          </w:p>
        </w:tc>
        <w:tc>
          <w:tcPr>
            <w:tcW w:w="1364" w:type="dxa"/>
          </w:tcPr>
          <w:p w14:paraId="6B10FC60" w14:textId="0DA028B9" w:rsidR="00B75457" w:rsidRDefault="00F606E0" w:rsidP="00C42DDD">
            <w:r>
              <w:t>yes</w:t>
            </w:r>
          </w:p>
        </w:tc>
        <w:tc>
          <w:tcPr>
            <w:tcW w:w="1364" w:type="dxa"/>
          </w:tcPr>
          <w:p w14:paraId="05AEECD5" w14:textId="03D3F83C" w:rsidR="00B75457" w:rsidRDefault="00F606E0" w:rsidP="00C42DDD">
            <w:r>
              <w:t>gram pos</w:t>
            </w:r>
          </w:p>
        </w:tc>
        <w:tc>
          <w:tcPr>
            <w:tcW w:w="1141" w:type="dxa"/>
          </w:tcPr>
          <w:p w14:paraId="22C067E5" w14:textId="77777777" w:rsidR="00B75457" w:rsidRDefault="00B75457" w:rsidP="00C42DDD"/>
        </w:tc>
        <w:tc>
          <w:tcPr>
            <w:tcW w:w="1141" w:type="dxa"/>
          </w:tcPr>
          <w:p w14:paraId="4A5E7EBA" w14:textId="180C09B7" w:rsidR="00B75457" w:rsidRDefault="00BB1295" w:rsidP="00C42DDD">
            <w:r>
              <w:t>yes</w:t>
            </w:r>
          </w:p>
        </w:tc>
        <w:tc>
          <w:tcPr>
            <w:tcW w:w="2051" w:type="dxa"/>
          </w:tcPr>
          <w:p w14:paraId="26308ACD" w14:textId="77777777" w:rsidR="00B75457" w:rsidRDefault="00B75457" w:rsidP="00C42DDD"/>
        </w:tc>
        <w:tc>
          <w:tcPr>
            <w:tcW w:w="1346" w:type="dxa"/>
          </w:tcPr>
          <w:p w14:paraId="2F499D29" w14:textId="6FD379D7" w:rsidR="00B75457" w:rsidRDefault="00242DAD" w:rsidP="00C42DDD">
            <w:r>
              <w:fldChar w:fldCharType="begin">
                <w:fldData xml:space="preserve">PEVuZE5vdGU+PENpdGU+PEF1dGhvcj5OYWthdGE8L0F1dGhvcj48WWVhcj4xOTkyPC9ZZWFyPjxS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</w:fldData>
              </w:fldChar>
            </w:r>
            <w:r w:rsidR="00FC0019">
              <w:instrText xml:space="preserve"> ADDIN EN.CITE </w:instrText>
            </w:r>
            <w:r w:rsidR="00FC0019">
              <w:fldChar w:fldCharType="begin">
                <w:fldData xml:space="preserve">PEVuZE5vdGU+PENpdGU+PEF1dGhvcj5OYWthdGE8L0F1dGhvcj48WWVhcj4xOTkyPC9ZZWFyPjxS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</w:fldData>
              </w:fldChar>
            </w:r>
            <w:r w:rsidR="00FC0019">
              <w:instrText xml:space="preserve"> ADDIN EN.CITE.DATA </w:instrText>
            </w:r>
            <w:r w:rsidR="00FC0019">
              <w:fldChar w:fldCharType="end"/>
            </w:r>
            <w:r>
              <w:fldChar w:fldCharType="separate"/>
            </w:r>
            <w:r w:rsidR="00FC0019" w:rsidRPr="00FC0019">
              <w:rPr>
                <w:noProof/>
                <w:vertAlign w:val="superscript"/>
              </w:rPr>
              <w:t>48,49</w:t>
            </w:r>
            <w:r>
              <w:fldChar w:fldCharType="end"/>
            </w:r>
          </w:p>
        </w:tc>
      </w:tr>
      <w:tr w:rsidR="00B75457" w14:paraId="54E23474" w14:textId="77777777" w:rsidTr="00C42DDD">
        <w:tc>
          <w:tcPr>
            <w:tcW w:w="2287" w:type="dxa"/>
          </w:tcPr>
          <w:p w14:paraId="0B4D10D7" w14:textId="145A12A1" w:rsidR="00B75457" w:rsidRDefault="00404D8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labomycin</w:t>
            </w:r>
            <w:proofErr w:type="spellEnd"/>
          </w:p>
        </w:tc>
        <w:tc>
          <w:tcPr>
            <w:tcW w:w="1364" w:type="dxa"/>
          </w:tcPr>
          <w:p w14:paraId="268BC0C1" w14:textId="565FDE7C" w:rsidR="00B75457" w:rsidRDefault="00404D8D" w:rsidP="00C42DDD">
            <w:r>
              <w:t>yes</w:t>
            </w:r>
          </w:p>
        </w:tc>
        <w:tc>
          <w:tcPr>
            <w:tcW w:w="1364" w:type="dxa"/>
          </w:tcPr>
          <w:p w14:paraId="5A6E6BE0" w14:textId="40A5A10E" w:rsidR="00B75457" w:rsidRDefault="00404D8D" w:rsidP="00C42DDD">
            <w:r>
              <w:t>gram pos</w:t>
            </w:r>
          </w:p>
        </w:tc>
        <w:tc>
          <w:tcPr>
            <w:tcW w:w="1141" w:type="dxa"/>
          </w:tcPr>
          <w:p w14:paraId="592D6051" w14:textId="77777777" w:rsidR="00B75457" w:rsidRDefault="00B75457" w:rsidP="00C42DDD"/>
        </w:tc>
        <w:tc>
          <w:tcPr>
            <w:tcW w:w="1141" w:type="dxa"/>
          </w:tcPr>
          <w:p w14:paraId="3CD4EB80" w14:textId="77777777" w:rsidR="00B75457" w:rsidRDefault="00B75457" w:rsidP="00C42DDD"/>
        </w:tc>
        <w:tc>
          <w:tcPr>
            <w:tcW w:w="2051" w:type="dxa"/>
          </w:tcPr>
          <w:p w14:paraId="4F5B72CD" w14:textId="77777777" w:rsidR="00B75457" w:rsidRDefault="00B75457" w:rsidP="00C42DDD"/>
        </w:tc>
        <w:tc>
          <w:tcPr>
            <w:tcW w:w="1346" w:type="dxa"/>
          </w:tcPr>
          <w:p w14:paraId="0250127F" w14:textId="684096CF" w:rsidR="00B75457" w:rsidRDefault="007C740F" w:rsidP="00C42DDD">
            <w:r>
              <w:fldChar w:fldCharType="begin"/>
            </w:r>
            <w:r>
              <w:instrText xml:space="preserve"> ADDIN EN.CITE &lt;EndNote&gt;&lt;Cite&gt;&lt;Author&gt;Grote&lt;/Author&gt;&lt;Year&gt;1988&lt;/Year&gt;&lt;RecNum&gt;52&lt;/RecNum&gt;&lt;DisplayText&gt;&lt;style face="superscript"&gt;50&lt;/style&gt;&lt;/DisplayText&gt;&lt;record&gt;&lt;rec-number&gt;52&lt;/rec-number&gt;&lt;foreign-keys&gt;&lt;key app="EN" db-id="p5zs9pw5ltwzr3e0webppaa6ae5zxdxszf5s" timestamp="1547058074"&gt;52&lt;/key&gt;&lt;/foreign-keys&gt;&lt;ref-type name="Journal Article"&gt;17&lt;/ref-type&gt;&lt;contributors&gt;&lt;authors&gt;&lt;author&gt;Grote, R.&lt;/author&gt;&lt;author&gt;Zeeck, A.&lt;/author&gt;&lt;author&gt;Beale, J. M., Jr.&lt;/author&gt;&lt;/authors&gt;&lt;/contributors&gt;&lt;auth-address&gt;Institut fur Organische Chemie, Universitat Gottingen, FRG.&lt;/auth-address&gt;&lt;titles&gt;&lt;title&gt;Metabolic products of microorganisms. 245. Colabomycins, new antibiotics of the manumycin group from Streptomyces griseoflavus. II. Structure of colabomycin A&lt;/title&gt;&lt;secondary-title&gt;J Antibiot (Tokyo)&lt;/secondary-title&gt;&lt;/titles&gt;&lt;periodical&gt;&lt;full-title&gt;J Antibiot (Tokyo)&lt;/full-title&gt;&lt;/periodical&gt;&lt;pages&gt;1186-95&lt;/pages&gt;&lt;volume&gt;41&lt;/volume&gt;&lt;number&gt;9&lt;/number&gt;&lt;keywords&gt;&lt;keyword&gt;Alkenes&lt;/keyword&gt;&lt;keyword&gt;*Anti-Bacterial Agents&lt;/keyword&gt;&lt;keyword&gt;Magnetic Resonance Spectroscopy&lt;/keyword&gt;&lt;keyword&gt;Molecular Conformation&lt;/keyword&gt;&lt;keyword&gt;Molecular Structure&lt;/keyword&gt;&lt;/keywords&gt;&lt;dates&gt;&lt;year&gt;1988&lt;/year&gt;&lt;pub-dates&gt;&lt;date&gt;Sep&lt;/date&gt;&lt;/pub-dates&gt;&lt;/dates&gt;&lt;isbn&gt;0021-8820 (Print)&amp;#xD;0021-8820 (Linking)&lt;/isbn&gt;&lt;accession-num&gt;3182400&lt;/accession-num&gt;&lt;urls&gt;&lt;related-urls&gt;&lt;url&gt;https://www.ncbi.nlm.nih.gov/pubmed/3182400&lt;/url&gt;&lt;/related-urls&gt;&lt;/urls&gt;&lt;/record&gt;&lt;/Cite&gt;&lt;/EndNote&gt;</w:instrText>
            </w:r>
            <w:r>
              <w:fldChar w:fldCharType="separate"/>
            </w:r>
            <w:r w:rsidRPr="007C740F">
              <w:rPr>
                <w:noProof/>
                <w:vertAlign w:val="superscript"/>
              </w:rPr>
              <w:t>50</w:t>
            </w:r>
            <w:r>
              <w:fldChar w:fldCharType="end"/>
            </w:r>
          </w:p>
        </w:tc>
      </w:tr>
      <w:tr w:rsidR="00B75457" w14:paraId="76230FB8" w14:textId="77777777" w:rsidTr="00C42DDD">
        <w:tc>
          <w:tcPr>
            <w:tcW w:w="2287" w:type="dxa"/>
          </w:tcPr>
          <w:p w14:paraId="43E55C40" w14:textId="5F5BFCB0" w:rsidR="00B75457" w:rsidRDefault="00CC736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lloramycin</w:t>
            </w:r>
            <w:proofErr w:type="spellEnd"/>
          </w:p>
        </w:tc>
        <w:tc>
          <w:tcPr>
            <w:tcW w:w="1364" w:type="dxa"/>
          </w:tcPr>
          <w:p w14:paraId="5110DD2A" w14:textId="77777777" w:rsidR="00B75457" w:rsidRDefault="00B75457" w:rsidP="00C42DDD"/>
        </w:tc>
        <w:tc>
          <w:tcPr>
            <w:tcW w:w="1364" w:type="dxa"/>
          </w:tcPr>
          <w:p w14:paraId="0F016CE7" w14:textId="77777777" w:rsidR="00B75457" w:rsidRDefault="00B75457" w:rsidP="00C42DDD"/>
        </w:tc>
        <w:tc>
          <w:tcPr>
            <w:tcW w:w="1141" w:type="dxa"/>
          </w:tcPr>
          <w:p w14:paraId="44BB88D3" w14:textId="77777777" w:rsidR="00B75457" w:rsidRDefault="00B75457" w:rsidP="00C42DDD"/>
        </w:tc>
        <w:tc>
          <w:tcPr>
            <w:tcW w:w="1141" w:type="dxa"/>
          </w:tcPr>
          <w:p w14:paraId="697CD540" w14:textId="2CA2B320" w:rsidR="00B75457" w:rsidRDefault="00CC7360" w:rsidP="00C42DDD">
            <w:r>
              <w:t>yes</w:t>
            </w:r>
          </w:p>
        </w:tc>
        <w:tc>
          <w:tcPr>
            <w:tcW w:w="2051" w:type="dxa"/>
          </w:tcPr>
          <w:p w14:paraId="750DE6D7" w14:textId="77777777" w:rsidR="00B75457" w:rsidRDefault="00B75457" w:rsidP="00C42DDD"/>
        </w:tc>
        <w:tc>
          <w:tcPr>
            <w:tcW w:w="1346" w:type="dxa"/>
          </w:tcPr>
          <w:p w14:paraId="315DCA35" w14:textId="470E3DD1" w:rsidR="00B75457" w:rsidRDefault="003909AE" w:rsidP="00C42DDD">
            <w:r>
              <w:fldChar w:fldCharType="begin"/>
            </w:r>
            <w:r>
              <w:instrText xml:space="preserve"> ADDIN EN.CITE &lt;EndNote&gt;&lt;Cite&gt;&lt;Author&gt;Rohr&lt;/Author&gt;&lt;Year&gt;1990&lt;/Year&gt;&lt;RecNum&gt;53&lt;/RecNum&gt;&lt;DisplayText&gt;&lt;style face="superscript"&gt;51&lt;/style&gt;&lt;/DisplayText&gt;&lt;record&gt;&lt;rec-number&gt;53&lt;/rec-number&gt;&lt;foreign-keys&gt;&lt;key app="EN" db-id="p5zs9pw5ltwzr3e0webppaa6ae5zxdxszf5s" timestamp="1547058164"&gt;53&lt;/key&gt;&lt;/foreign-keys&gt;&lt;ref-type name="Journal Article"&gt;17&lt;/ref-type&gt;&lt;contributors&gt;&lt;authors&gt;&lt;author&gt;Rohr, J.&lt;/author&gt;&lt;author&gt;Zeeck, A.&lt;/author&gt;&lt;/authors&gt;&lt;/contributors&gt;&lt;auth-address&gt;Institut fur Organische Chemie, Universitat Gottingen, W. Germany.&lt;/auth-address&gt;&lt;titles&gt;&lt;title&gt;Structure-activity relationships of elloramycin and tetracenomycin C&lt;/title&gt;&lt;secondary-title&gt;J Antibiot (Tokyo)&lt;/secondary-title&gt;&lt;/titles&gt;&lt;periodical&gt;&lt;full-title&gt;J Antibiot (Tokyo)&lt;/full-title&gt;&lt;/periodical&gt;&lt;pages&gt;1169-78&lt;/pages&gt;&lt;volume&gt;43&lt;/volume&gt;&lt;number&gt;9&lt;/number&gt;&lt;keywords&gt;&lt;keyword&gt;Animals&lt;/keyword&gt;&lt;keyword&gt;Anthraquinones/chemistry/pharmacology&lt;/keyword&gt;&lt;keyword&gt;Anti-Bacterial Agents/*chemistry/pharmacology&lt;/keyword&gt;&lt;keyword&gt;Cell Division/drug effects&lt;/keyword&gt;&lt;keyword&gt;Glycosylation&lt;/keyword&gt;&lt;keyword&gt;Hydrolysis&lt;/keyword&gt;&lt;keyword&gt;Leukemia L1210&lt;/keyword&gt;&lt;keyword&gt;Methylation&lt;/keyword&gt;&lt;keyword&gt;Mice&lt;/keyword&gt;&lt;keyword&gt;Naphthacenes/chemistry/pharmacology&lt;/keyword&gt;&lt;keyword&gt;Structure-Activity Relationship&lt;/keyword&gt;&lt;keyword&gt;Tumor Cells, Cultured&lt;/keyword&gt;&lt;/keywords&gt;&lt;dates&gt;&lt;year&gt;1990&lt;/year&gt;&lt;pub-dates&gt;&lt;date&gt;Sep&lt;/date&gt;&lt;/pub-dates&gt;&lt;/dates&gt;&lt;isbn&gt;0021-8820 (Print)&amp;#xD;0021-8820 (Linking)&lt;/isbn&gt;&lt;accession-num&gt;2211379&lt;/accession-num&gt;&lt;urls&gt;&lt;related-urls&gt;&lt;url&gt;https://www.ncbi.nlm.nih.gov/pubmed/2211379&lt;/url&gt;&lt;/related-urls&gt;&lt;/urls&gt;&lt;/record&gt;&lt;/Cite&gt;&lt;/EndNote&gt;</w:instrText>
            </w:r>
            <w:r>
              <w:fldChar w:fldCharType="separate"/>
            </w:r>
            <w:r w:rsidRPr="003909AE">
              <w:rPr>
                <w:noProof/>
                <w:vertAlign w:val="superscript"/>
              </w:rPr>
              <w:t>51</w:t>
            </w:r>
            <w:r>
              <w:fldChar w:fldCharType="end"/>
            </w:r>
          </w:p>
        </w:tc>
      </w:tr>
      <w:tr w:rsidR="00D4219A" w14:paraId="6E5CD719" w14:textId="77777777" w:rsidTr="00C42DDD">
        <w:tc>
          <w:tcPr>
            <w:tcW w:w="2287" w:type="dxa"/>
          </w:tcPr>
          <w:p w14:paraId="1A9C8C56" w14:textId="07D57244" w:rsidR="00D4219A" w:rsidRDefault="00D4219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terocin</w:t>
            </w:r>
            <w:proofErr w:type="spellEnd"/>
          </w:p>
        </w:tc>
        <w:tc>
          <w:tcPr>
            <w:tcW w:w="1364" w:type="dxa"/>
          </w:tcPr>
          <w:p w14:paraId="02C08860" w14:textId="4F0179FC" w:rsidR="00D4219A" w:rsidRDefault="00D4219A" w:rsidP="00C42DDD">
            <w:r>
              <w:t>yes</w:t>
            </w:r>
          </w:p>
        </w:tc>
        <w:tc>
          <w:tcPr>
            <w:tcW w:w="1364" w:type="dxa"/>
          </w:tcPr>
          <w:p w14:paraId="2F3C8924" w14:textId="0C55BFB3" w:rsidR="00D4219A" w:rsidRDefault="00D4219A" w:rsidP="00C42DDD">
            <w:r>
              <w:t>gram pos</w:t>
            </w:r>
          </w:p>
        </w:tc>
        <w:tc>
          <w:tcPr>
            <w:tcW w:w="1141" w:type="dxa"/>
          </w:tcPr>
          <w:p w14:paraId="406601BF" w14:textId="77777777" w:rsidR="00D4219A" w:rsidRDefault="00D4219A" w:rsidP="00C42DDD"/>
        </w:tc>
        <w:tc>
          <w:tcPr>
            <w:tcW w:w="1141" w:type="dxa"/>
          </w:tcPr>
          <w:p w14:paraId="245DDACC" w14:textId="77777777" w:rsidR="00D4219A" w:rsidRDefault="00D4219A" w:rsidP="00C42DDD"/>
        </w:tc>
        <w:tc>
          <w:tcPr>
            <w:tcW w:w="2051" w:type="dxa"/>
          </w:tcPr>
          <w:p w14:paraId="3F9F98DB" w14:textId="77777777" w:rsidR="00D4219A" w:rsidRDefault="00D4219A" w:rsidP="00C42DDD"/>
        </w:tc>
        <w:tc>
          <w:tcPr>
            <w:tcW w:w="1346" w:type="dxa"/>
          </w:tcPr>
          <w:p w14:paraId="68B7CDBE" w14:textId="3C7D3C02" w:rsidR="00D4219A" w:rsidRDefault="00FF65DA" w:rsidP="00C42DDD">
            <w:r>
              <w:fldChar w:fldCharType="begin">
                <w:fldData xml:space="preserve">PEVuZE5vdGU+PENpdGU+PEF1dGhvcj5IaW1lbm88L0F1dGhvcj48WWVhcj4yMDE1PC9ZZWFyPjxS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1lbm88L0F1dGhvcj48WWVhcj4yMDE1PC9ZZWFyPjxS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F65DA">
              <w:rPr>
                <w:noProof/>
                <w:vertAlign w:val="superscript"/>
              </w:rPr>
              <w:t>52</w:t>
            </w:r>
            <w:r>
              <w:fldChar w:fldCharType="end"/>
            </w:r>
          </w:p>
        </w:tc>
      </w:tr>
      <w:tr w:rsidR="00D4219A" w14:paraId="4A561A8D" w14:textId="77777777" w:rsidTr="00C42DDD">
        <w:tc>
          <w:tcPr>
            <w:tcW w:w="2287" w:type="dxa"/>
          </w:tcPr>
          <w:p w14:paraId="54135B11" w14:textId="25CA62D5" w:rsidR="00D4219A" w:rsidRDefault="005705D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throfactin</w:t>
            </w:r>
            <w:proofErr w:type="spellEnd"/>
          </w:p>
        </w:tc>
        <w:tc>
          <w:tcPr>
            <w:tcW w:w="1364" w:type="dxa"/>
          </w:tcPr>
          <w:p w14:paraId="059986ED" w14:textId="77777777" w:rsidR="00D4219A" w:rsidRDefault="00D4219A" w:rsidP="00C42DDD"/>
        </w:tc>
        <w:tc>
          <w:tcPr>
            <w:tcW w:w="1364" w:type="dxa"/>
          </w:tcPr>
          <w:p w14:paraId="6DD9ED37" w14:textId="77777777" w:rsidR="00D4219A" w:rsidRDefault="00D4219A" w:rsidP="00C42DDD"/>
        </w:tc>
        <w:tc>
          <w:tcPr>
            <w:tcW w:w="1141" w:type="dxa"/>
          </w:tcPr>
          <w:p w14:paraId="5C6E3CE2" w14:textId="14D89BEB" w:rsidR="00D4219A" w:rsidRDefault="00D4219A" w:rsidP="00C42DDD"/>
        </w:tc>
        <w:tc>
          <w:tcPr>
            <w:tcW w:w="1141" w:type="dxa"/>
          </w:tcPr>
          <w:p w14:paraId="0C228525" w14:textId="77777777" w:rsidR="00D4219A" w:rsidRDefault="00D4219A" w:rsidP="00C42DDD"/>
        </w:tc>
        <w:tc>
          <w:tcPr>
            <w:tcW w:w="2051" w:type="dxa"/>
          </w:tcPr>
          <w:p w14:paraId="235A8428" w14:textId="28D48DE9" w:rsidR="00D4219A" w:rsidRDefault="0020484A" w:rsidP="00C42DDD">
            <w:r>
              <w:t>surfactant</w:t>
            </w:r>
          </w:p>
        </w:tc>
        <w:tc>
          <w:tcPr>
            <w:tcW w:w="1346" w:type="dxa"/>
          </w:tcPr>
          <w:p w14:paraId="628CB058" w14:textId="6CEC1A80" w:rsidR="00D4219A" w:rsidRDefault="000D7ADA" w:rsidP="00C42DDD">
            <w:r>
              <w:fldChar w:fldCharType="begin"/>
            </w:r>
            <w:r>
              <w:instrText xml:space="preserve"> ADDIN EN.CITE &lt;EndNote&gt;&lt;Cite&gt;&lt;Author&gt;Roongsawang&lt;/Author&gt;&lt;Year&gt;2003&lt;/Year&gt;&lt;RecNum&gt;55&lt;/RecNum&gt;&lt;DisplayText&gt;&lt;style face="superscript"&gt;53&lt;/style&gt;&lt;/DisplayText&gt;&lt;record&gt;&lt;rec-number&gt;55&lt;/rec-number&gt;&lt;foreign-keys&gt;&lt;key app="EN" db-id="p5zs9pw5ltwzr3e0webppaa6ae5zxdxszf5s" timestamp="1547058865"&gt;55&lt;/key&gt;&lt;/foreign-keys&gt;&lt;ref-type name="Journal Article"&gt;17&lt;/ref-type&gt;&lt;contributors&gt;&lt;authors&gt;&lt;author&gt;Roongsawang, N.&lt;/author&gt;&lt;author&gt;Hase, Ki&lt;/author&gt;&lt;author&gt;Haruki, M.&lt;/author&gt;&lt;author&gt;Imanaka, T.&lt;/author&gt;&lt;author&gt;Morikawa, M.&lt;/author&gt;&lt;author&gt;Kanaya, S.&lt;/author&gt;&lt;/authors&gt;&lt;/contributors&gt;&lt;auth-address&gt;Department of Material and Life Science, Graduate School of Engineering, Osaka University, Osaka 565-0871, Japan.&lt;/auth-address&gt;&lt;titles&gt;&lt;title&gt;Cloning and characterization of the gene cluster encoding arthrofactin synthetase from Pseudomonas sp. MIS38&lt;/title&gt;&lt;secondary-title&gt;Chem Biol&lt;/secondary-title&gt;&lt;/titles&gt;&lt;periodical&gt;&lt;full-title&gt;Chem Biol&lt;/full-title&gt;&lt;/periodical&gt;&lt;pages&gt;869-80&lt;/pages&gt;&lt;volume&gt;10&lt;/volume&gt;&lt;number&gt;9&lt;/number&gt;&lt;keywords&gt;&lt;keyword&gt;Amino Acid Sequence&lt;/keyword&gt;&lt;keyword&gt;Biofilms&lt;/keyword&gt;&lt;keyword&gt;Catalysis&lt;/keyword&gt;&lt;keyword&gt;Cell Movement&lt;/keyword&gt;&lt;keyword&gt;*Cloning, Molecular&lt;/keyword&gt;&lt;keyword&gt;Gene Components&lt;/keyword&gt;&lt;keyword&gt;Lipopeptides&lt;/keyword&gt;&lt;keyword&gt;Molecular Sequence Data&lt;/keyword&gt;&lt;keyword&gt;Multigene Family/*genetics&lt;/keyword&gt;&lt;keyword&gt;Peptide Synthases/chemistry/*genetics/physiology&lt;/keyword&gt;&lt;keyword&gt;Peptides, Cyclic/*biosynthesis&lt;/keyword&gt;&lt;keyword&gt;Protein Structure, Tertiary&lt;/keyword&gt;&lt;keyword&gt;Pseudomonas/*enzymology&lt;/keyword&gt;&lt;keyword&gt;Surface-Active Agents&lt;/keyword&gt;&lt;/keywords&gt;&lt;dates&gt;&lt;year&gt;2003&lt;/year&gt;&lt;pub-dates&gt;&lt;date&gt;Sep&lt;/date&gt;&lt;/pub-dates&gt;&lt;/dates&gt;&lt;isbn&gt;1074-5521 (Print)&amp;#xD;1074-5521 (Linking)&lt;/isbn&gt;&lt;accession-num&gt;14522057&lt;/accession-num&gt;&lt;urls&gt;&lt;related-urls&gt;&lt;url&gt;https://www.ncbi.nlm.nih.gov/pubmed/14522057&lt;/url&gt;&lt;/related-urls&gt;&lt;/urls&gt;&lt;/record&gt;&lt;/Cite&gt;&lt;/EndNote&gt;</w:instrText>
            </w:r>
            <w:r>
              <w:fldChar w:fldCharType="separate"/>
            </w:r>
            <w:r w:rsidRPr="000D7ADA">
              <w:rPr>
                <w:noProof/>
                <w:vertAlign w:val="superscript"/>
              </w:rPr>
              <w:t>53</w:t>
            </w:r>
            <w:r>
              <w:fldChar w:fldCharType="end"/>
            </w:r>
          </w:p>
        </w:tc>
      </w:tr>
      <w:tr w:rsidR="00D4219A" w14:paraId="46AAAD24" w14:textId="77777777" w:rsidTr="00C42DDD">
        <w:tc>
          <w:tcPr>
            <w:tcW w:w="2287" w:type="dxa"/>
          </w:tcPr>
          <w:p w14:paraId="396ECD42" w14:textId="2945D5BA" w:rsidR="00D4219A" w:rsidRDefault="00A47E8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eruginosin</w:t>
            </w:r>
            <w:proofErr w:type="spellEnd"/>
          </w:p>
        </w:tc>
        <w:tc>
          <w:tcPr>
            <w:tcW w:w="1364" w:type="dxa"/>
          </w:tcPr>
          <w:p w14:paraId="6AC54281" w14:textId="77777777" w:rsidR="00D4219A" w:rsidRDefault="00D4219A" w:rsidP="00C42DDD"/>
        </w:tc>
        <w:tc>
          <w:tcPr>
            <w:tcW w:w="1364" w:type="dxa"/>
          </w:tcPr>
          <w:p w14:paraId="2C952D6D" w14:textId="77777777" w:rsidR="00D4219A" w:rsidRDefault="00D4219A" w:rsidP="00C42DDD"/>
        </w:tc>
        <w:tc>
          <w:tcPr>
            <w:tcW w:w="1141" w:type="dxa"/>
          </w:tcPr>
          <w:p w14:paraId="71FC6B10" w14:textId="77777777" w:rsidR="00D4219A" w:rsidRDefault="00D4219A" w:rsidP="00C42DDD"/>
        </w:tc>
        <w:tc>
          <w:tcPr>
            <w:tcW w:w="1141" w:type="dxa"/>
          </w:tcPr>
          <w:p w14:paraId="7BA4350D" w14:textId="77777777" w:rsidR="00D4219A" w:rsidRDefault="00D4219A" w:rsidP="00C42DDD"/>
        </w:tc>
        <w:tc>
          <w:tcPr>
            <w:tcW w:w="2051" w:type="dxa"/>
          </w:tcPr>
          <w:p w14:paraId="659437D2" w14:textId="10880692" w:rsidR="00D4219A" w:rsidRDefault="00A47E8B" w:rsidP="00C42DDD">
            <w:r>
              <w:t>Protease inhibitor</w:t>
            </w:r>
          </w:p>
        </w:tc>
        <w:tc>
          <w:tcPr>
            <w:tcW w:w="1346" w:type="dxa"/>
          </w:tcPr>
          <w:p w14:paraId="022E5620" w14:textId="1350E328" w:rsidR="00D4219A" w:rsidRDefault="00625A4E" w:rsidP="00C42DDD">
            <w:r>
              <w:fldChar w:fldCharType="begin">
                <w:fldData xml:space="preserve">PEVuZE5vdGU+PENpdGU+PEF1dGhvcj5Jc2hpZGE8L0F1dGhvcj48WWVhcj4yMDA3PC9ZZWFyPjxS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Jc2hpZGE8L0F1dGhvcj48WWVhcj4yMDA3PC9ZZWFyPjxS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25A4E">
              <w:rPr>
                <w:noProof/>
                <w:vertAlign w:val="superscript"/>
              </w:rPr>
              <w:t>54</w:t>
            </w:r>
            <w:r>
              <w:fldChar w:fldCharType="end"/>
            </w:r>
          </w:p>
        </w:tc>
      </w:tr>
      <w:tr w:rsidR="00D4219A" w14:paraId="2B0260EE" w14:textId="77777777" w:rsidTr="00C42DDD">
        <w:tc>
          <w:tcPr>
            <w:tcW w:w="2287" w:type="dxa"/>
          </w:tcPr>
          <w:p w14:paraId="384C00EB" w14:textId="4AF8E1D9" w:rsidR="00D4219A" w:rsidRDefault="00804E6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redericamycin</w:t>
            </w:r>
            <w:proofErr w:type="spellEnd"/>
          </w:p>
        </w:tc>
        <w:tc>
          <w:tcPr>
            <w:tcW w:w="1364" w:type="dxa"/>
          </w:tcPr>
          <w:p w14:paraId="56CC0E5D" w14:textId="18B9840E" w:rsidR="00D4219A" w:rsidRDefault="00804E68" w:rsidP="00C42DDD">
            <w:r>
              <w:t>yes</w:t>
            </w:r>
          </w:p>
        </w:tc>
        <w:tc>
          <w:tcPr>
            <w:tcW w:w="1364" w:type="dxa"/>
          </w:tcPr>
          <w:p w14:paraId="6D4FDB33" w14:textId="73D5D515" w:rsidR="00D4219A" w:rsidRDefault="00804E68" w:rsidP="00C42DDD">
            <w:r>
              <w:t>gram pos</w:t>
            </w:r>
          </w:p>
        </w:tc>
        <w:tc>
          <w:tcPr>
            <w:tcW w:w="1141" w:type="dxa"/>
          </w:tcPr>
          <w:p w14:paraId="2B99366E" w14:textId="6273D0DF" w:rsidR="00D4219A" w:rsidRDefault="00804E68" w:rsidP="00C42DDD">
            <w:r>
              <w:t>yes</w:t>
            </w:r>
          </w:p>
        </w:tc>
        <w:tc>
          <w:tcPr>
            <w:tcW w:w="1141" w:type="dxa"/>
          </w:tcPr>
          <w:p w14:paraId="2FC9DA07" w14:textId="7AB995E5" w:rsidR="00D4219A" w:rsidRDefault="00804E68" w:rsidP="00C42DDD">
            <w:r>
              <w:t>yes</w:t>
            </w:r>
          </w:p>
        </w:tc>
        <w:tc>
          <w:tcPr>
            <w:tcW w:w="2051" w:type="dxa"/>
          </w:tcPr>
          <w:p w14:paraId="6DBDFDA1" w14:textId="77777777" w:rsidR="00D4219A" w:rsidRDefault="00D4219A" w:rsidP="00C42DDD"/>
        </w:tc>
        <w:tc>
          <w:tcPr>
            <w:tcW w:w="1346" w:type="dxa"/>
          </w:tcPr>
          <w:p w14:paraId="2CB80772" w14:textId="4F36DDA8" w:rsidR="00D4219A" w:rsidRDefault="00757B1F" w:rsidP="00C42DDD">
            <w:r>
              <w:fldChar w:fldCharType="begin"/>
            </w:r>
            <w:r>
              <w:instrText xml:space="preserve"> ADDIN EN.CITE &lt;EndNote&gt;&lt;Cite&gt;&lt;Author&gt;Warnick-Pickle&lt;/Author&gt;&lt;Year&gt;1981&lt;/Year&gt;&lt;RecNum&gt;57&lt;/RecNum&gt;&lt;DisplayText&gt;&lt;style face="superscript"&gt;55&lt;/style&gt;&lt;/DisplayText&gt;&lt;record&gt;&lt;rec-number&gt;57&lt;/rec-number&gt;&lt;foreign-keys&gt;&lt;key app="EN" db-id="p5zs9pw5ltwzr3e0webppaa6ae5zxdxszf5s" timestamp="1547059351"&gt;57&lt;/key&gt;&lt;/foreign-keys&gt;&lt;ref-type name="Journal Article"&gt;17&lt;/ref-type&gt;&lt;contributors&gt;&lt;authors&gt;&lt;author&gt;Warnick-Pickle, D. J.&lt;/author&gt;&lt;author&gt;Byrne, K. M.&lt;/author&gt;&lt;author&gt;Pandey, R. C.&lt;/author&gt;&lt;author&gt;White, R. J.&lt;/author&gt;&lt;/authors&gt;&lt;/contributors&gt;&lt;titles&gt;&lt;title&gt;Fredericamycin A, a new antitumor antibiotic. II. Biological properties&lt;/title&gt;&lt;secondary-title&gt;J Antibiot (Tokyo)&lt;/secondary-title&gt;&lt;/titles&gt;&lt;periodical&gt;&lt;full-title&gt;J Antibiot (Tokyo)&lt;/full-title&gt;&lt;/periodical&gt;&lt;pages&gt;1402-7&lt;/pages&gt;&lt;volume&gt;34&lt;/volume&gt;&lt;number&gt;11&lt;/number&gt;&lt;keywords&gt;&lt;keyword&gt;Animals&lt;/keyword&gt;&lt;keyword&gt;*Antibiotics, Antineoplastic/*pharmacology&lt;/keyword&gt;&lt;keyword&gt;Bacteria/drug effects&lt;/keyword&gt;&lt;keyword&gt;Chemical Phenomena&lt;/keyword&gt;&lt;keyword&gt;Chemistry&lt;/keyword&gt;&lt;keyword&gt;DNA/metabolism&lt;/keyword&gt;&lt;keyword&gt;Isoquinolines/pharmacology&lt;/keyword&gt;&lt;keyword&gt;Mice&lt;/keyword&gt;&lt;keyword&gt;Microbial Sensitivity Tests&lt;/keyword&gt;&lt;keyword&gt;Mutagens&lt;/keyword&gt;&lt;keyword&gt;Neoplasms, Experimental/drug therapy&lt;/keyword&gt;&lt;keyword&gt;Spiro Compounds/pharmacology&lt;/keyword&gt;&lt;/keywords&gt;&lt;dates&gt;&lt;year&gt;1981&lt;/year&gt;&lt;pub-dates&gt;&lt;date&gt;Nov&lt;/date&gt;&lt;/pub-dates&gt;&lt;/dates&gt;&lt;isbn&gt;0021-8820 (Print)&amp;#xD;0021-8820 (Linking)&lt;/isbn&gt;&lt;accession-num&gt;7319903&lt;/accession-num&gt;&lt;urls&gt;&lt;related-urls&gt;&lt;url&gt;https://www.ncbi.nlm.nih.gov/pubmed/7319903&lt;/url&gt;&lt;/related-urls&gt;&lt;/urls&gt;&lt;/record&gt;&lt;/Cite&gt;&lt;/EndNote&gt;</w:instrText>
            </w:r>
            <w:r>
              <w:fldChar w:fldCharType="separate"/>
            </w:r>
            <w:r w:rsidRPr="00757B1F">
              <w:rPr>
                <w:noProof/>
                <w:vertAlign w:val="superscript"/>
              </w:rPr>
              <w:t>55</w:t>
            </w:r>
            <w:r>
              <w:fldChar w:fldCharType="end"/>
            </w:r>
          </w:p>
        </w:tc>
      </w:tr>
      <w:tr w:rsidR="00D4219A" w14:paraId="02F262BA" w14:textId="77777777" w:rsidTr="00C42DDD">
        <w:tc>
          <w:tcPr>
            <w:tcW w:w="2287" w:type="dxa"/>
          </w:tcPr>
          <w:p w14:paraId="46B22EA4" w14:textId="147CD72D" w:rsidR="00D4219A" w:rsidRDefault="004A3E7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anaticin</w:t>
            </w:r>
            <w:proofErr w:type="spellEnd"/>
          </w:p>
        </w:tc>
        <w:tc>
          <w:tcPr>
            <w:tcW w:w="1364" w:type="dxa"/>
          </w:tcPr>
          <w:p w14:paraId="3CB41E06" w14:textId="764C9788" w:rsidR="00D4219A" w:rsidRDefault="004A3E77" w:rsidP="00C42DDD">
            <w:r>
              <w:t>yes</w:t>
            </w:r>
          </w:p>
        </w:tc>
        <w:tc>
          <w:tcPr>
            <w:tcW w:w="1364" w:type="dxa"/>
          </w:tcPr>
          <w:p w14:paraId="64F09ADA" w14:textId="0B78AD11" w:rsidR="00D4219A" w:rsidRDefault="004A3E77" w:rsidP="00C42DDD">
            <w:r>
              <w:t>gram pos</w:t>
            </w:r>
          </w:p>
        </w:tc>
        <w:tc>
          <w:tcPr>
            <w:tcW w:w="1141" w:type="dxa"/>
          </w:tcPr>
          <w:p w14:paraId="7D7192C1" w14:textId="77777777" w:rsidR="00D4219A" w:rsidRDefault="00D4219A" w:rsidP="00C42DDD"/>
        </w:tc>
        <w:tc>
          <w:tcPr>
            <w:tcW w:w="1141" w:type="dxa"/>
          </w:tcPr>
          <w:p w14:paraId="0917F618" w14:textId="77777777" w:rsidR="00D4219A" w:rsidRDefault="00D4219A" w:rsidP="00C42DDD"/>
        </w:tc>
        <w:tc>
          <w:tcPr>
            <w:tcW w:w="2051" w:type="dxa"/>
          </w:tcPr>
          <w:p w14:paraId="7748B37C" w14:textId="77777777" w:rsidR="00D4219A" w:rsidRDefault="00D4219A" w:rsidP="00C42DDD"/>
        </w:tc>
        <w:tc>
          <w:tcPr>
            <w:tcW w:w="1346" w:type="dxa"/>
          </w:tcPr>
          <w:p w14:paraId="3B1A81CD" w14:textId="133DBC2B" w:rsidR="00D4219A" w:rsidRDefault="00D84B99" w:rsidP="00C42DDD">
            <w:r>
              <w:fldChar w:fldCharType="begin">
                <w:fldData xml:space="preserve">PEVuZE5vdGU+PENpdGU+PEF1dGhvcj5PamE8L0F1dGhvcj48WWVhcj4yMDE1PC9ZZWFyPjxSZWNO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amE8L0F1dGhvcj48WWVhcj4yMDE1PC9ZZWFyPjxSZWNO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84B99">
              <w:rPr>
                <w:noProof/>
                <w:vertAlign w:val="superscript"/>
              </w:rPr>
              <w:t>56</w:t>
            </w:r>
            <w:r>
              <w:fldChar w:fldCharType="end"/>
            </w:r>
          </w:p>
        </w:tc>
      </w:tr>
      <w:tr w:rsidR="00D4219A" w14:paraId="52F69665" w14:textId="77777777" w:rsidTr="00C42DDD">
        <w:tc>
          <w:tcPr>
            <w:tcW w:w="2287" w:type="dxa"/>
          </w:tcPr>
          <w:p w14:paraId="0EE9B3FB" w14:textId="314B0252" w:rsidR="00D4219A" w:rsidRDefault="00D84B9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</w:t>
            </w:r>
            <w:r w:rsidR="00B50DEA">
              <w:rPr>
                <w:rFonts w:ascii="Calibri" w:hAnsi="Calibri" w:cs="Calibri"/>
                <w:color w:val="000000"/>
              </w:rPr>
              <w:t>i</w:t>
            </w:r>
            <w:r>
              <w:rPr>
                <w:rFonts w:ascii="Calibri" w:hAnsi="Calibri" w:cs="Calibri"/>
                <w:color w:val="000000"/>
              </w:rPr>
              <w:t>ncamycin</w:t>
            </w:r>
            <w:proofErr w:type="spellEnd"/>
          </w:p>
        </w:tc>
        <w:tc>
          <w:tcPr>
            <w:tcW w:w="1364" w:type="dxa"/>
          </w:tcPr>
          <w:p w14:paraId="36AA6E4A" w14:textId="77777777" w:rsidR="00D4219A" w:rsidRDefault="00D4219A" w:rsidP="00C42DDD"/>
        </w:tc>
        <w:tc>
          <w:tcPr>
            <w:tcW w:w="1364" w:type="dxa"/>
          </w:tcPr>
          <w:p w14:paraId="4355D903" w14:textId="77777777" w:rsidR="00D4219A" w:rsidRDefault="00D4219A" w:rsidP="00C42DDD"/>
        </w:tc>
        <w:tc>
          <w:tcPr>
            <w:tcW w:w="1141" w:type="dxa"/>
          </w:tcPr>
          <w:p w14:paraId="4F73108B" w14:textId="77777777" w:rsidR="00D4219A" w:rsidRDefault="00D4219A" w:rsidP="00C42DDD"/>
        </w:tc>
        <w:tc>
          <w:tcPr>
            <w:tcW w:w="1141" w:type="dxa"/>
          </w:tcPr>
          <w:p w14:paraId="0C4E9724" w14:textId="21E2C640" w:rsidR="00D4219A" w:rsidRDefault="00D84B99" w:rsidP="00C42DDD">
            <w:r>
              <w:t>yes</w:t>
            </w:r>
          </w:p>
        </w:tc>
        <w:tc>
          <w:tcPr>
            <w:tcW w:w="2051" w:type="dxa"/>
          </w:tcPr>
          <w:p w14:paraId="3E08F01C" w14:textId="77777777" w:rsidR="00D4219A" w:rsidRDefault="00D4219A" w:rsidP="00C42DDD"/>
        </w:tc>
        <w:tc>
          <w:tcPr>
            <w:tcW w:w="1346" w:type="dxa"/>
          </w:tcPr>
          <w:p w14:paraId="77F02634" w14:textId="49ABFE16" w:rsidR="00D4219A" w:rsidRDefault="00783253" w:rsidP="00C42DDD">
            <w:r>
              <w:fldChar w:fldCharType="begin"/>
            </w:r>
            <w:r>
              <w:instrText xml:space="preserve"> ADDIN EN.CITE &lt;EndNote&gt;&lt;Cite&gt;&lt;Author&gt;Huang&lt;/Author&gt;&lt;Year&gt;2012&lt;/Year&gt;&lt;RecNum&gt;59&lt;/RecNum&gt;&lt;DisplayText&gt;&lt;style face="superscript"&gt;57&lt;/style&gt;&lt;/DisplayText&gt;&lt;record&gt;&lt;rec-number&gt;59&lt;/rec-number&gt;&lt;foreign-keys&gt;&lt;key app="EN" db-id="p5zs9pw5ltwzr3e0webppaa6ae5zxdxszf5s" timestamp="1547059602"&gt;59&lt;/key&gt;&lt;/foreign-keys&gt;&lt;ref-type name="Journal Article"&gt;17&lt;/ref-type&gt;&lt;contributors&gt;&lt;authors&gt;&lt;author&gt;Huang, H.&lt;/author&gt;&lt;author&gt;Yang, T.&lt;/author&gt;&lt;author&gt;Ren, X.&lt;/author&gt;&lt;author&gt;Liu, J.&lt;/author&gt;&lt;author&gt;Song, Y.&lt;/author&gt;&lt;author&gt;Sun, A.&lt;/author&gt;&lt;author&gt;Ma, J.&lt;/author&gt;&lt;author&gt;Wang, B.&lt;/author&gt;&lt;author&gt;Zhang, Y.&lt;/author&gt;&lt;author&gt;Huang, C.&lt;/author&gt;&lt;author&gt;Zhang, C.&lt;/author&gt;&lt;author&gt;Ju, J.&lt;/author&gt;&lt;/authors&gt;&lt;/contributors&gt;&lt;auth-address&gt;Guangdong Key Laboratory of Marine Materia Medica, RNAM Center for Marine Microbiology, South China Sea Institute of Oceanology, Chinese Academy of Sciences, Guangzhou 510301, People&amp;apos;s Republic of China.&lt;/auth-address&gt;&lt;titles&gt;&lt;title&gt;Cytotoxic angucycline class glycosides from the deep sea actinomycete Streptomyces lusitanus SCSIO LR32&lt;/title&gt;&lt;secondary-title&gt;J Nat Prod&lt;/secondary-title&gt;&lt;/titles&gt;&lt;periodical&gt;&lt;full-title&gt;J Nat Prod&lt;/full-title&gt;&lt;/periodical&gt;&lt;pages&gt;202-8&lt;/pages&gt;&lt;volume&gt;75&lt;/volume&gt;&lt;number&gt;2&lt;/number&gt;&lt;keywords&gt;&lt;keyword&gt;Animals&lt;/keyword&gt;&lt;keyword&gt;Antineoplastic Agents/chemistry/*isolation &amp;amp; purification/*pharmacology&lt;/keyword&gt;&lt;keyword&gt;Drug Screening Assays, Antitumor&lt;/keyword&gt;&lt;keyword&gt;Glycosides/chemistry/*isolation &amp;amp; purification/*pharmacology&lt;/keyword&gt;&lt;keyword&gt;Humans&lt;/keyword&gt;&lt;keyword&gt;Inhibitory Concentration 50&lt;/keyword&gt;&lt;keyword&gt;Mice&lt;/keyword&gt;&lt;keyword&gt;Oceans and Seas&lt;/keyword&gt;&lt;keyword&gt;Streptomyces/*chemistry&lt;/keyword&gt;&lt;/keywords&gt;&lt;dates&gt;&lt;year&gt;2012&lt;/year&gt;&lt;pub-dates&gt;&lt;date&gt;Feb 24&lt;/date&gt;&lt;/pub-dates&gt;&lt;/dates&gt;&lt;isbn&gt;1520-6025 (Electronic)&amp;#xD;0163-3864 (Linking)&lt;/isbn&gt;&lt;accession-num&gt;22304344&lt;/accession-num&gt;&lt;urls&gt;&lt;related-urls&gt;&lt;url&gt;https://www.ncbi.nlm.nih.gov/pubmed/22304344&lt;/url&gt;&lt;/related-urls&gt;&lt;/urls&gt;&lt;electronic-resource-num&gt;10.1021/np2008335&lt;/electronic-resource-num&gt;&lt;/record&gt;&lt;/Cite&gt;&lt;/EndNote&gt;</w:instrText>
            </w:r>
            <w:r>
              <w:fldChar w:fldCharType="separate"/>
            </w:r>
            <w:r w:rsidRPr="00783253">
              <w:rPr>
                <w:noProof/>
                <w:vertAlign w:val="superscript"/>
              </w:rPr>
              <w:t>57</w:t>
            </w:r>
            <w:r>
              <w:fldChar w:fldCharType="end"/>
            </w:r>
          </w:p>
        </w:tc>
      </w:tr>
      <w:tr w:rsidR="00D4219A" w14:paraId="182EA876" w14:textId="77777777" w:rsidTr="00C42DDD">
        <w:tc>
          <w:tcPr>
            <w:tcW w:w="2287" w:type="dxa"/>
          </w:tcPr>
          <w:p w14:paraId="2BA4A8B9" w14:textId="7247EDCF" w:rsidR="00D4219A" w:rsidRDefault="0068385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683851">
              <w:rPr>
                <w:rFonts w:ascii="Calibri" w:hAnsi="Calibri" w:cs="Calibri"/>
                <w:color w:val="000000"/>
              </w:rPr>
              <w:t>griseorhodin</w:t>
            </w:r>
            <w:proofErr w:type="spellEnd"/>
          </w:p>
        </w:tc>
        <w:tc>
          <w:tcPr>
            <w:tcW w:w="1364" w:type="dxa"/>
          </w:tcPr>
          <w:p w14:paraId="66E97A13" w14:textId="77777777" w:rsidR="00D4219A" w:rsidRDefault="00D4219A" w:rsidP="00C42DDD"/>
        </w:tc>
        <w:tc>
          <w:tcPr>
            <w:tcW w:w="1364" w:type="dxa"/>
          </w:tcPr>
          <w:p w14:paraId="25FD25F0" w14:textId="77777777" w:rsidR="00D4219A" w:rsidRDefault="00D4219A" w:rsidP="00C42DDD"/>
        </w:tc>
        <w:tc>
          <w:tcPr>
            <w:tcW w:w="1141" w:type="dxa"/>
          </w:tcPr>
          <w:p w14:paraId="7BA52567" w14:textId="77777777" w:rsidR="00D4219A" w:rsidRDefault="00D4219A" w:rsidP="00C42DDD"/>
        </w:tc>
        <w:tc>
          <w:tcPr>
            <w:tcW w:w="1141" w:type="dxa"/>
          </w:tcPr>
          <w:p w14:paraId="0998C99F" w14:textId="7DA3D9DF" w:rsidR="00D4219A" w:rsidRDefault="00A57BD3" w:rsidP="00C42DDD">
            <w:r>
              <w:t>yes</w:t>
            </w:r>
          </w:p>
        </w:tc>
        <w:tc>
          <w:tcPr>
            <w:tcW w:w="2051" w:type="dxa"/>
          </w:tcPr>
          <w:p w14:paraId="457B8D23" w14:textId="77777777" w:rsidR="00D4219A" w:rsidRDefault="00D4219A" w:rsidP="00C42DDD"/>
        </w:tc>
        <w:tc>
          <w:tcPr>
            <w:tcW w:w="1346" w:type="dxa"/>
          </w:tcPr>
          <w:p w14:paraId="2FE25048" w14:textId="07E70380" w:rsidR="00D4219A" w:rsidRDefault="007E357B" w:rsidP="00C42DDD">
            <w:r>
              <w:fldChar w:fldCharType="begin"/>
            </w:r>
            <w:r>
              <w:instrText xml:space="preserve"> ADDIN EN.CITE &lt;EndNote&gt;&lt;Cite&gt;&lt;Author&gt;Li&lt;/Author&gt;&lt;Year&gt;2002&lt;/Year&gt;&lt;RecNum&gt;60&lt;/RecNum&gt;&lt;DisplayText&gt;&lt;style face="superscript"&gt;58&lt;/style&gt;&lt;/DisplayText&gt;&lt;record&gt;&lt;rec-number&gt;60&lt;/rec-number&gt;&lt;foreign-keys&gt;&lt;key app="EN" db-id="p5zs9pw5ltwzr3e0webppaa6ae5zxdxszf5s" timestamp="1547060620"&gt;60&lt;/key&gt;&lt;/foreign-keys&gt;&lt;ref-type name="Journal Article"&gt;17&lt;/ref-type&gt;&lt;contributors&gt;&lt;authors&gt;&lt;author&gt;Li, A.&lt;/author&gt;&lt;author&gt;Piel, J.&lt;/author&gt;&lt;/authors&gt;&lt;/contributors&gt;&lt;auth-address&gt;Max Planck Institute for Chemical Ecology, Department of Bioorganics, Winzerlaer Str. 10, Beutenberg Campus, 07745 Jena, Germany.&lt;/auth-address&gt;&lt;titles&gt;&lt;title&gt;A gene cluster from a marine Streptomyces encoding the biosynthesis of the aromatic spiroketal polyketide griseorhodin A&lt;/title&gt;&lt;secondary-title&gt;Chem Biol&lt;/secondary-title&gt;&lt;/titles&gt;&lt;periodical&gt;&lt;full-title&gt;Chem Biol&lt;/full-title&gt;&lt;/periodical&gt;&lt;pages&gt;1017-26&lt;/pages&gt;&lt;volume&gt;9&lt;/volume&gt;&lt;number&gt;9&lt;/number&gt;&lt;keywords&gt;&lt;keyword&gt;Anthracenes/metabolism&lt;/keyword&gt;&lt;keyword&gt;Cloning, Molecular&lt;/keyword&gt;&lt;keyword&gt;Enzyme Inhibitors/pharmacology&lt;/keyword&gt;&lt;keyword&gt;Gene Expression Regulation, Bacterial&lt;/keyword&gt;&lt;keyword&gt;Genes, Bacterial/genetics&lt;/keyword&gt;&lt;keyword&gt;Multienzyme Complexes/genetics&lt;/keyword&gt;&lt;keyword&gt;Multigene Family/*genetics&lt;/keyword&gt;&lt;keyword&gt;Naphthoquinones/chemistry/*metabolism&lt;/keyword&gt;&lt;keyword&gt;Open Reading Frames/genetics&lt;/keyword&gt;&lt;keyword&gt;Sequence Homology, Amino Acid&lt;/keyword&gt;&lt;keyword&gt;Spectrometry, Mass, Electrospray Ionization/methods&lt;/keyword&gt;&lt;keyword&gt;Streptomyces/classification/*enzymology/*genetics&lt;/keyword&gt;&lt;keyword&gt;Telomerase/antagonists &amp;amp; inhibitors&lt;/keyword&gt;&lt;/keywords&gt;&lt;dates&gt;&lt;year&gt;2002&lt;/year&gt;&lt;pub-dates&gt;&lt;date&gt;Sep&lt;/date&gt;&lt;/pub-dates&gt;&lt;/dates&gt;&lt;isbn&gt;1074-5521 (Print)&amp;#xD;1074-5521 (Linking)&lt;/isbn&gt;&lt;accession-num&gt;12323376&lt;/accession-num&gt;&lt;urls&gt;&lt;related-urls&gt;&lt;url&gt;https://www.ncbi.nlm.nih.gov/pubmed/12323376&lt;/url&gt;&lt;/related-urls&gt;&lt;/urls&gt;&lt;/record&gt;&lt;/Cite&gt;&lt;/EndNote&gt;</w:instrText>
            </w:r>
            <w:r>
              <w:fldChar w:fldCharType="separate"/>
            </w:r>
            <w:r w:rsidRPr="007E357B">
              <w:rPr>
                <w:noProof/>
                <w:vertAlign w:val="superscript"/>
              </w:rPr>
              <w:t>58</w:t>
            </w:r>
            <w:r>
              <w:fldChar w:fldCharType="end"/>
            </w:r>
          </w:p>
        </w:tc>
      </w:tr>
      <w:tr w:rsidR="00D4219A" w14:paraId="27C08F50" w14:textId="77777777" w:rsidTr="00C42DDD">
        <w:tc>
          <w:tcPr>
            <w:tcW w:w="2287" w:type="dxa"/>
          </w:tcPr>
          <w:p w14:paraId="580DE2EE" w14:textId="63D2D7F3" w:rsidR="00D4219A" w:rsidRDefault="00601A1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ylomycin</w:t>
            </w:r>
            <w:proofErr w:type="spellEnd"/>
          </w:p>
        </w:tc>
        <w:tc>
          <w:tcPr>
            <w:tcW w:w="1364" w:type="dxa"/>
          </w:tcPr>
          <w:p w14:paraId="27C79F0D" w14:textId="6C8E8573" w:rsidR="00D4219A" w:rsidRDefault="00601A18" w:rsidP="00C42DDD">
            <w:r>
              <w:t>yes</w:t>
            </w:r>
          </w:p>
        </w:tc>
        <w:tc>
          <w:tcPr>
            <w:tcW w:w="1364" w:type="dxa"/>
          </w:tcPr>
          <w:p w14:paraId="302D805A" w14:textId="07D7D6A0" w:rsidR="00D4219A" w:rsidRDefault="00807B27" w:rsidP="00C42DDD">
            <w:r>
              <w:t>gram pos, gram neg</w:t>
            </w:r>
          </w:p>
        </w:tc>
        <w:tc>
          <w:tcPr>
            <w:tcW w:w="1141" w:type="dxa"/>
          </w:tcPr>
          <w:p w14:paraId="5CA1D33C" w14:textId="77777777" w:rsidR="00D4219A" w:rsidRDefault="00D4219A" w:rsidP="00C42DDD"/>
        </w:tc>
        <w:tc>
          <w:tcPr>
            <w:tcW w:w="1141" w:type="dxa"/>
          </w:tcPr>
          <w:p w14:paraId="47319D22" w14:textId="77777777" w:rsidR="00D4219A" w:rsidRDefault="00D4219A" w:rsidP="00C42DDD"/>
        </w:tc>
        <w:tc>
          <w:tcPr>
            <w:tcW w:w="2051" w:type="dxa"/>
          </w:tcPr>
          <w:p w14:paraId="5565F040" w14:textId="77777777" w:rsidR="00D4219A" w:rsidRDefault="00D4219A" w:rsidP="00C42DDD"/>
        </w:tc>
        <w:tc>
          <w:tcPr>
            <w:tcW w:w="1346" w:type="dxa"/>
          </w:tcPr>
          <w:p w14:paraId="42BEAB5B" w14:textId="1048602C" w:rsidR="00D4219A" w:rsidRDefault="00F578C6" w:rsidP="00C42DDD">
            <w:r>
              <w:fldChar w:fldCharType="begin"/>
            </w:r>
            <w:r>
              <w:instrText xml:space="preserve"> ADDIN EN.CITE &lt;EndNote&gt;&lt;Cite&gt;&lt;Author&gt;Smith&lt;/Author&gt;&lt;Year&gt;2012&lt;/Year&gt;&lt;RecNum&gt;61&lt;/RecNum&gt;&lt;DisplayText&gt;&lt;style face="superscript"&gt;59&lt;/style&gt;&lt;/DisplayText&gt;&lt;record&gt;&lt;rec-number&gt;61&lt;/rec-number&gt;&lt;foreign-keys&gt;&lt;key app="EN" db-id="p5zs9pw5ltwzr3e0webppaa6ae5zxdxszf5s" timestamp="1547060769"&gt;61&lt;/key&gt;&lt;/foreign-keys&gt;&lt;ref-type name="Journal Article"&gt;17&lt;/ref-type&gt;&lt;contributors&gt;&lt;authors&gt;&lt;author&gt;Smith, P. A.&lt;/author&gt;&lt;author&gt;Romesberg, F. E.&lt;/author&gt;&lt;/authors&gt;&lt;/contributors&gt;&lt;auth-address&gt;Department of Chemistry, Scripps Research Institute, La Jolla, California, USA.&lt;/auth-address&gt;&lt;titles&gt;&lt;title&gt;Mechanism of action of the arylomycin antibiotics and effects of signal peptidase I inhibition&lt;/title&gt;&lt;secondary-title&gt;Antimicrob Agents Chemother&lt;/secondary-title&gt;&lt;/titles&gt;&lt;periodical&gt;&lt;full-title&gt;Antimicrob Agents Chemother&lt;/full-title&gt;&lt;/periodical&gt;&lt;pages&gt;5054-60&lt;/pages&gt;&lt;volume&gt;56&lt;/volume&gt;&lt;number&gt;10&lt;/number&gt;&lt;keywords&gt;&lt;keyword&gt;Aminoglycosides/pharmacology&lt;/keyword&gt;&lt;keyword&gt;Anti-Bacterial Agents/*pharmacology&lt;/keyword&gt;&lt;keyword&gt;Escherichia coli/drug effects&lt;/keyword&gt;&lt;keyword&gt;Membrane Proteins/antagonists &amp;amp; inhibitors&lt;/keyword&gt;&lt;keyword&gt;Microbial Sensitivity Tests&lt;/keyword&gt;&lt;keyword&gt;Peptides, Cyclic/*pharmacology&lt;/keyword&gt;&lt;keyword&gt;Serine Endopeptidases&lt;/keyword&gt;&lt;keyword&gt;Staphylococcus aureus/drug effects&lt;/keyword&gt;&lt;/keywords&gt;&lt;dates&gt;&lt;year&gt;2012&lt;/year&gt;&lt;pub-dates&gt;&lt;date&gt;Oct&lt;/date&gt;&lt;/pub-dates&gt;&lt;/dates&gt;&lt;isbn&gt;1098-6596 (Electronic)&amp;#xD;0066-4804 (Linking)&lt;/isbn&gt;&lt;accession-num&gt;22802255&lt;/accession-num&gt;&lt;urls&gt;&lt;related-urls&gt;&lt;url&gt;https://www.ncbi.nlm.nih.gov/pubmed/22802255&lt;/url&gt;&lt;/related-urls&gt;&lt;/urls&gt;&lt;custom2&gt;3457390&lt;/custom2&gt;&lt;electronic-resource-num&gt;10.1128/AAC.00785-12&lt;/electronic-resource-num&gt;&lt;/record&gt;&lt;/Cite&gt;&lt;/EndNote&gt;</w:instrText>
            </w:r>
            <w:r>
              <w:fldChar w:fldCharType="separate"/>
            </w:r>
            <w:r w:rsidRPr="00F578C6">
              <w:rPr>
                <w:noProof/>
                <w:vertAlign w:val="superscript"/>
              </w:rPr>
              <w:t>59</w:t>
            </w:r>
            <w:r>
              <w:fldChar w:fldCharType="end"/>
            </w:r>
          </w:p>
        </w:tc>
      </w:tr>
      <w:tr w:rsidR="00D4219A" w14:paraId="2FE7DB7B" w14:textId="77777777" w:rsidTr="00C42DDD">
        <w:tc>
          <w:tcPr>
            <w:tcW w:w="2287" w:type="dxa"/>
          </w:tcPr>
          <w:p w14:paraId="01B8F1EA" w14:textId="2D634A8D" w:rsidR="00D4219A" w:rsidRDefault="00C17D1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romoalterochromide</w:t>
            </w:r>
            <w:proofErr w:type="spellEnd"/>
          </w:p>
        </w:tc>
        <w:tc>
          <w:tcPr>
            <w:tcW w:w="1364" w:type="dxa"/>
          </w:tcPr>
          <w:p w14:paraId="2F253E01" w14:textId="150CBFC0" w:rsidR="00D4219A" w:rsidRDefault="00C17D16" w:rsidP="00C42DDD">
            <w:r>
              <w:t>yes</w:t>
            </w:r>
          </w:p>
        </w:tc>
        <w:tc>
          <w:tcPr>
            <w:tcW w:w="1364" w:type="dxa"/>
          </w:tcPr>
          <w:p w14:paraId="42C87559" w14:textId="77777777" w:rsidR="00D4219A" w:rsidRDefault="00D4219A" w:rsidP="00C42DDD"/>
        </w:tc>
        <w:tc>
          <w:tcPr>
            <w:tcW w:w="1141" w:type="dxa"/>
          </w:tcPr>
          <w:p w14:paraId="1F4A9EAB" w14:textId="77777777" w:rsidR="00D4219A" w:rsidRDefault="00D4219A" w:rsidP="00C42DDD"/>
        </w:tc>
        <w:tc>
          <w:tcPr>
            <w:tcW w:w="1141" w:type="dxa"/>
          </w:tcPr>
          <w:p w14:paraId="0CB5B69A" w14:textId="72758615" w:rsidR="00D4219A" w:rsidRDefault="00C17D16" w:rsidP="00C42DDD">
            <w:r>
              <w:t>yes</w:t>
            </w:r>
          </w:p>
        </w:tc>
        <w:tc>
          <w:tcPr>
            <w:tcW w:w="2051" w:type="dxa"/>
          </w:tcPr>
          <w:p w14:paraId="322AF96E" w14:textId="77777777" w:rsidR="00D4219A" w:rsidRDefault="00D4219A" w:rsidP="00C42DDD"/>
        </w:tc>
        <w:tc>
          <w:tcPr>
            <w:tcW w:w="1346" w:type="dxa"/>
          </w:tcPr>
          <w:p w14:paraId="35AFAF61" w14:textId="0CE5B7E1" w:rsidR="00D4219A" w:rsidRDefault="00D74101" w:rsidP="00C42DDD">
            <w:r>
              <w:fldChar w:fldCharType="begin">
                <w:fldData xml:space="preserve">PEVuZE5vdGU+PENpdGU+PEF1dGhvcj5Sb3NzPC9BdXRob3I+PFllYXI+MjAxNTwvWWVhcj48UmVj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b3NzPC9BdXRob3I+PFllYXI+MjAxNTwvWWVhcj48UmVj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74101">
              <w:rPr>
                <w:noProof/>
                <w:vertAlign w:val="superscript"/>
              </w:rPr>
              <w:t>60</w:t>
            </w:r>
            <w:r>
              <w:fldChar w:fldCharType="end"/>
            </w:r>
          </w:p>
        </w:tc>
      </w:tr>
      <w:tr w:rsidR="00D4219A" w14:paraId="1846EEDF" w14:textId="77777777" w:rsidTr="00C42DDD">
        <w:tc>
          <w:tcPr>
            <w:tcW w:w="2287" w:type="dxa"/>
          </w:tcPr>
          <w:p w14:paraId="077B42AA" w14:textId="24D25642" w:rsidR="00D4219A" w:rsidRDefault="00FE51D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andomycin</w:t>
            </w:r>
          </w:p>
        </w:tc>
        <w:tc>
          <w:tcPr>
            <w:tcW w:w="1364" w:type="dxa"/>
          </w:tcPr>
          <w:p w14:paraId="1EB92FDA" w14:textId="0A76EAA3" w:rsidR="00D4219A" w:rsidRDefault="00FE51DD" w:rsidP="00C42DDD">
            <w:r>
              <w:t>yes</w:t>
            </w:r>
          </w:p>
        </w:tc>
        <w:tc>
          <w:tcPr>
            <w:tcW w:w="1364" w:type="dxa"/>
          </w:tcPr>
          <w:p w14:paraId="416D8B99" w14:textId="77777777" w:rsidR="00D4219A" w:rsidRDefault="00D4219A" w:rsidP="00C42DDD"/>
        </w:tc>
        <w:tc>
          <w:tcPr>
            <w:tcW w:w="1141" w:type="dxa"/>
          </w:tcPr>
          <w:p w14:paraId="22913869" w14:textId="77777777" w:rsidR="00D4219A" w:rsidRDefault="00D4219A" w:rsidP="00C42DDD"/>
        </w:tc>
        <w:tc>
          <w:tcPr>
            <w:tcW w:w="1141" w:type="dxa"/>
          </w:tcPr>
          <w:p w14:paraId="382DE717" w14:textId="5937722A" w:rsidR="00D4219A" w:rsidRDefault="00FE51DD" w:rsidP="00C42DDD">
            <w:r>
              <w:t>yes</w:t>
            </w:r>
          </w:p>
        </w:tc>
        <w:tc>
          <w:tcPr>
            <w:tcW w:w="2051" w:type="dxa"/>
          </w:tcPr>
          <w:p w14:paraId="54073A1E" w14:textId="77777777" w:rsidR="00D4219A" w:rsidRDefault="00D4219A" w:rsidP="00C42DDD"/>
        </w:tc>
        <w:tc>
          <w:tcPr>
            <w:tcW w:w="1346" w:type="dxa"/>
          </w:tcPr>
          <w:p w14:paraId="344D65CB" w14:textId="4C0BE8B8" w:rsidR="00D4219A" w:rsidRDefault="00FE51DD" w:rsidP="00C42DDD">
            <w:r>
              <w:fldChar w:fldCharType="begin">
                <w:fldData xml:space="preserve">PEVuZE5vdGU+PENpdGU+PEF1dGhvcj5aaHU8L0F1dGhvcj48WWVhcj4yMDA3PC9ZZWFyPjxSZWNO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HU8L0F1dGhvcj48WWVhcj4yMDA3PC9ZZWFyPjxSZWNO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E51DD">
              <w:rPr>
                <w:noProof/>
                <w:vertAlign w:val="superscript"/>
              </w:rPr>
              <w:t>61</w:t>
            </w:r>
            <w:r>
              <w:fldChar w:fldCharType="end"/>
            </w:r>
          </w:p>
        </w:tc>
      </w:tr>
      <w:tr w:rsidR="00D4219A" w14:paraId="27EB5F41" w14:textId="77777777" w:rsidTr="00C42DDD">
        <w:tc>
          <w:tcPr>
            <w:tcW w:w="2287" w:type="dxa"/>
          </w:tcPr>
          <w:p w14:paraId="3DBEF1B2" w14:textId="632C9EA7" w:rsidR="00D4219A" w:rsidRDefault="001D585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omaiviticin</w:t>
            </w:r>
            <w:proofErr w:type="spellEnd"/>
          </w:p>
        </w:tc>
        <w:tc>
          <w:tcPr>
            <w:tcW w:w="1364" w:type="dxa"/>
          </w:tcPr>
          <w:p w14:paraId="614B03B1" w14:textId="2586DE43" w:rsidR="00D4219A" w:rsidRDefault="001D5855" w:rsidP="00C42DDD">
            <w:r>
              <w:t>yes</w:t>
            </w:r>
          </w:p>
        </w:tc>
        <w:tc>
          <w:tcPr>
            <w:tcW w:w="1364" w:type="dxa"/>
          </w:tcPr>
          <w:p w14:paraId="15D988D3" w14:textId="3246B466" w:rsidR="00D4219A" w:rsidRDefault="006D5B42" w:rsidP="00C42DDD">
            <w:r>
              <w:t>gram pos</w:t>
            </w:r>
          </w:p>
        </w:tc>
        <w:tc>
          <w:tcPr>
            <w:tcW w:w="1141" w:type="dxa"/>
          </w:tcPr>
          <w:p w14:paraId="5562D33A" w14:textId="77777777" w:rsidR="00D4219A" w:rsidRDefault="00D4219A" w:rsidP="00C42DDD"/>
        </w:tc>
        <w:tc>
          <w:tcPr>
            <w:tcW w:w="1141" w:type="dxa"/>
          </w:tcPr>
          <w:p w14:paraId="4B4E4A56" w14:textId="3EBA0481" w:rsidR="00D4219A" w:rsidRDefault="001D5855" w:rsidP="00C42DDD">
            <w:r>
              <w:t>yes</w:t>
            </w:r>
          </w:p>
        </w:tc>
        <w:tc>
          <w:tcPr>
            <w:tcW w:w="2051" w:type="dxa"/>
          </w:tcPr>
          <w:p w14:paraId="15869F29" w14:textId="77777777" w:rsidR="00D4219A" w:rsidRDefault="00D4219A" w:rsidP="00C42DDD"/>
        </w:tc>
        <w:tc>
          <w:tcPr>
            <w:tcW w:w="1346" w:type="dxa"/>
          </w:tcPr>
          <w:p w14:paraId="68949A2B" w14:textId="4852A174" w:rsidR="00D4219A" w:rsidRDefault="00A03B50" w:rsidP="00C42DDD">
            <w:r>
              <w:fldChar w:fldCharType="begin"/>
            </w:r>
            <w:r>
              <w:instrText xml:space="preserve"> ADDIN EN.CITE &lt;EndNote&gt;&lt;Cite&gt;&lt;Author&gt;Laufer&lt;/Author&gt;&lt;Year&gt;2002&lt;/Year&gt;&lt;RecNum&gt;64&lt;/RecNum&gt;&lt;DisplayText&gt;&lt;style face="superscript"&gt;62&lt;/style&gt;&lt;/DisplayText&gt;&lt;record&gt;&lt;rec-number&gt;64&lt;/rec-number&gt;&lt;foreign-keys&gt;&lt;key app="EN" db-id="p5zs9pw5ltwzr3e0webppaa6ae5zxdxszf5s" timestamp="1547061415"&gt;64&lt;/key&gt;&lt;/foreign-keys&gt;&lt;ref-type name="Journal Article"&gt;17&lt;/ref-type&gt;&lt;contributors&gt;&lt;authors&gt;&lt;author&gt;Laufer, R. S.&lt;/author&gt;&lt;author&gt;Dmitrienko, G. I.&lt;/author&gt;&lt;/authors&gt;&lt;/contributors&gt;&lt;auth-address&gt;Department of Chemistry, University of Waterloo, Waterloo, Ontario, Canada, N2L 3G1.&lt;/auth-address&gt;&lt;titles&gt;&lt;title&gt;Diazo group electrophilicity in kinamycins and lomaiviticin A: potential insights into the molecular mechanism of antibacterial and antitumor activity&lt;/title&gt;&lt;secondary-title&gt;J Am Chem Soc&lt;/secondary-title&gt;&lt;/titles&gt;&lt;periodical&gt;&lt;full-title&gt;J Am Chem Soc&lt;/full-title&gt;&lt;/periodical&gt;&lt;pages&gt;1854-5&lt;/pages&gt;&lt;volume&gt;124&lt;/volume&gt;&lt;number&gt;9&lt;/number&gt;&lt;keywords&gt;&lt;keyword&gt;Anti-Bacterial Agents/chemical synthesis/*chemistry/pharmacology&lt;/keyword&gt;&lt;keyword&gt;Antibiotics, Antineoplastic/chemical synthesis/*chemistry/pharmacology&lt;/keyword&gt;&lt;keyword&gt;Fluorenes/chemical synthesis/chemistry/pharmacology&lt;/keyword&gt;&lt;keyword&gt;Quinones/chemical synthesis/*chemistry/pharmacology&lt;/keyword&gt;&lt;keyword&gt;Structure-Activity Relationship&lt;/keyword&gt;&lt;/keywords&gt;&lt;dates&gt;&lt;year&gt;2002&lt;/year&gt;&lt;pub-dates&gt;&lt;date&gt;Mar 6&lt;/date&gt;&lt;/pub-dates&gt;&lt;/dates&gt;&lt;isbn&gt;0002-7863 (Print)&amp;#xD;0002-7863 (Linking)&lt;/isbn&gt;&lt;accession-num&gt;11866589&lt;/accession-num&gt;&lt;urls&gt;&lt;related-urls&gt;&lt;url&gt;https://www.ncbi.nlm.nih.gov/pubmed/11866589&lt;/url&gt;&lt;/related-urls&gt;&lt;/urls&gt;&lt;/record&gt;&lt;/Cite&gt;&lt;/EndNote&gt;</w:instrText>
            </w:r>
            <w:r>
              <w:fldChar w:fldCharType="separate"/>
            </w:r>
            <w:r w:rsidRPr="00A03B50">
              <w:rPr>
                <w:noProof/>
                <w:vertAlign w:val="superscript"/>
              </w:rPr>
              <w:t>62</w:t>
            </w:r>
            <w:r>
              <w:fldChar w:fldCharType="end"/>
            </w:r>
          </w:p>
        </w:tc>
      </w:tr>
      <w:tr w:rsidR="00D4219A" w14:paraId="5CDA3392" w14:textId="77777777" w:rsidTr="00C42DDD">
        <w:tc>
          <w:tcPr>
            <w:tcW w:w="2287" w:type="dxa"/>
          </w:tcPr>
          <w:p w14:paraId="1886D289" w14:textId="271AA309" w:rsidR="00D4219A" w:rsidRDefault="00BB5CA3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thramycin</w:t>
            </w:r>
          </w:p>
        </w:tc>
        <w:tc>
          <w:tcPr>
            <w:tcW w:w="1364" w:type="dxa"/>
          </w:tcPr>
          <w:p w14:paraId="07478194" w14:textId="33F2E609" w:rsidR="00D4219A" w:rsidRDefault="00BB5CA3" w:rsidP="00C42DDD">
            <w:r>
              <w:t>yes</w:t>
            </w:r>
          </w:p>
        </w:tc>
        <w:tc>
          <w:tcPr>
            <w:tcW w:w="1364" w:type="dxa"/>
          </w:tcPr>
          <w:p w14:paraId="5D42B9E5" w14:textId="1999BDF1" w:rsidR="00D4219A" w:rsidRDefault="00BB5CA3" w:rsidP="00C42DDD">
            <w:r>
              <w:t>gram pos</w:t>
            </w:r>
          </w:p>
        </w:tc>
        <w:tc>
          <w:tcPr>
            <w:tcW w:w="1141" w:type="dxa"/>
          </w:tcPr>
          <w:p w14:paraId="63E269B2" w14:textId="77777777" w:rsidR="00D4219A" w:rsidRDefault="00D4219A" w:rsidP="00C42DDD"/>
        </w:tc>
        <w:tc>
          <w:tcPr>
            <w:tcW w:w="1141" w:type="dxa"/>
          </w:tcPr>
          <w:p w14:paraId="7FFDB3E4" w14:textId="30BD5D09" w:rsidR="00D4219A" w:rsidRDefault="00BB5CA3" w:rsidP="00C42DDD">
            <w:r>
              <w:t>yes</w:t>
            </w:r>
          </w:p>
        </w:tc>
        <w:tc>
          <w:tcPr>
            <w:tcW w:w="2051" w:type="dxa"/>
          </w:tcPr>
          <w:p w14:paraId="42EB370D" w14:textId="77777777" w:rsidR="00D4219A" w:rsidRDefault="00D4219A" w:rsidP="00C42DDD"/>
        </w:tc>
        <w:tc>
          <w:tcPr>
            <w:tcW w:w="1346" w:type="dxa"/>
          </w:tcPr>
          <w:p w14:paraId="54ABC610" w14:textId="55CBD81B" w:rsidR="00D4219A" w:rsidRDefault="006126FF" w:rsidP="00C42DDD">
            <w:r>
              <w:fldChar w:fldCharType="begin"/>
            </w:r>
            <w:r>
              <w:instrText xml:space="preserve"> ADDIN EN.CITE &lt;EndNote&gt;&lt;Cite&gt;&lt;Author&gt;Lombo&lt;/Author&gt;&lt;Year&gt;1996&lt;/Year&gt;&lt;RecNum&gt;65&lt;/RecNum&gt;&lt;DisplayText&gt;&lt;style face="superscript"&gt;63&lt;/style&gt;&lt;/DisplayText&gt;&lt;record&gt;&lt;rec-number&gt;65&lt;/rec-number&gt;&lt;foreign-keys&gt;&lt;key app="EN" db-id="p5zs9pw5ltwzr3e0webppaa6ae5zxdxszf5s" timestamp="1547062632"&gt;65&lt;/key&gt;&lt;/foreign-keys&gt;&lt;ref-type name="Journal Article"&gt;17&lt;/ref-type&gt;&lt;contributors&gt;&lt;authors&gt;&lt;author&gt;Lombo, F.&lt;/author&gt;&lt;author&gt;Blanco, G.&lt;/author&gt;&lt;author&gt;Fernandez, E.&lt;/author&gt;&lt;author&gt;Mendez, C.&lt;/author&gt;&lt;author&gt;Salas, J. A.&lt;/author&gt;&lt;/authors&gt;&lt;/contributors&gt;&lt;auth-address&gt;Departamento de Biologia Funcional, Instituto Universitario de Biotecnologia de Asturias (I.U.B.A-C.S.I.C), Universidad de Oviedo, Spain.&lt;/auth-address&gt;&lt;titles&gt;&lt;title&gt;Characterization of Streptomyces argillaceus genes encoding a polyketide synthase involved in the biosynthesis of the antitumor mithramycin&lt;/title&gt;&lt;secondary-title&gt;Gene&lt;/secondary-title&gt;&lt;/titles&gt;&lt;periodical&gt;&lt;full-title&gt;Gene&lt;/full-title&gt;&lt;/periodical&gt;&lt;pages&gt;87-91&lt;/pages&gt;&lt;volume&gt;172&lt;/volume&gt;&lt;number&gt;1&lt;/number&gt;&lt;keywords&gt;&lt;keyword&gt;Amino Acid Sequence&lt;/keyword&gt;&lt;keyword&gt;Antibiotics, Antineoplastic/*biosynthesis&lt;/keyword&gt;&lt;keyword&gt;Base Sequence&lt;/keyword&gt;&lt;keyword&gt;Cloning, Molecular&lt;/keyword&gt;&lt;keyword&gt;DNA, Bacterial&lt;/keyword&gt;&lt;keyword&gt;*Genes, Bacterial&lt;/keyword&gt;&lt;keyword&gt;Molecular Sequence Data&lt;/keyword&gt;&lt;keyword&gt;Multienzyme Complexes/*genetics&lt;/keyword&gt;&lt;keyword&gt;Multigene Family&lt;/keyword&gt;&lt;keyword&gt;Plicamycin/*biosynthesis&lt;/keyword&gt;&lt;keyword&gt;Streptomyces/*genetics&lt;/keyword&gt;&lt;/keywords&gt;&lt;dates&gt;&lt;year&gt;1996&lt;/year&gt;&lt;pub-dates&gt;&lt;date&gt;Jun 12&lt;/date&gt;&lt;/pub-dates&gt;&lt;/dates&gt;&lt;isbn&gt;0378-1119 (Print)&amp;#xD;0378-1119 (Linking)&lt;/isbn&gt;&lt;accession-num&gt;8654997&lt;/accession-num&gt;&lt;urls&gt;&lt;related-urls&gt;&lt;url&gt;https://www.ncbi.nlm.nih.gov/pubmed/8654997&lt;/url&gt;&lt;/related-urls&gt;&lt;/urls&gt;&lt;/record&gt;&lt;/Cite&gt;&lt;/EndNote&gt;</w:instrText>
            </w:r>
            <w:r>
              <w:fldChar w:fldCharType="separate"/>
            </w:r>
            <w:r w:rsidRPr="006126FF">
              <w:rPr>
                <w:noProof/>
                <w:vertAlign w:val="superscript"/>
              </w:rPr>
              <w:t>63</w:t>
            </w:r>
            <w:r>
              <w:fldChar w:fldCharType="end"/>
            </w:r>
          </w:p>
        </w:tc>
      </w:tr>
      <w:tr w:rsidR="00D4219A" w14:paraId="7D0103E5" w14:textId="77777777" w:rsidTr="00C42DDD">
        <w:tc>
          <w:tcPr>
            <w:tcW w:w="2287" w:type="dxa"/>
          </w:tcPr>
          <w:p w14:paraId="74C6B65E" w14:textId="4DAE22FB" w:rsidR="00D4219A" w:rsidRDefault="008C16F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gala</w:t>
            </w:r>
            <w:r w:rsidR="00D22B72">
              <w:rPr>
                <w:rFonts w:ascii="Calibri" w:hAnsi="Calibri" w:cs="Calibri"/>
                <w:color w:val="000000"/>
              </w:rPr>
              <w:t>mycin</w:t>
            </w:r>
            <w:proofErr w:type="spellEnd"/>
          </w:p>
        </w:tc>
        <w:tc>
          <w:tcPr>
            <w:tcW w:w="1364" w:type="dxa"/>
          </w:tcPr>
          <w:p w14:paraId="064F30FC" w14:textId="0E9BB48D" w:rsidR="00D4219A" w:rsidRDefault="00D22B72" w:rsidP="00C42DDD">
            <w:r>
              <w:t>yes</w:t>
            </w:r>
          </w:p>
        </w:tc>
        <w:tc>
          <w:tcPr>
            <w:tcW w:w="1364" w:type="dxa"/>
          </w:tcPr>
          <w:p w14:paraId="2716D857" w14:textId="26FE4282" w:rsidR="00D4219A" w:rsidRDefault="00D22B72" w:rsidP="00C42DDD">
            <w:r>
              <w:t>gram pos</w:t>
            </w:r>
          </w:p>
        </w:tc>
        <w:tc>
          <w:tcPr>
            <w:tcW w:w="1141" w:type="dxa"/>
          </w:tcPr>
          <w:p w14:paraId="32763C33" w14:textId="77777777" w:rsidR="00D4219A" w:rsidRDefault="00D4219A" w:rsidP="00C42DDD"/>
        </w:tc>
        <w:tc>
          <w:tcPr>
            <w:tcW w:w="1141" w:type="dxa"/>
          </w:tcPr>
          <w:p w14:paraId="7CF04C03" w14:textId="2ED49141" w:rsidR="00D4219A" w:rsidRDefault="00D22B72" w:rsidP="00C42DDD">
            <w:r>
              <w:t>yes</w:t>
            </w:r>
          </w:p>
        </w:tc>
        <w:tc>
          <w:tcPr>
            <w:tcW w:w="2051" w:type="dxa"/>
          </w:tcPr>
          <w:p w14:paraId="29A106FA" w14:textId="77777777" w:rsidR="00D4219A" w:rsidRDefault="00D4219A" w:rsidP="00C42DDD"/>
        </w:tc>
        <w:tc>
          <w:tcPr>
            <w:tcW w:w="1346" w:type="dxa"/>
          </w:tcPr>
          <w:p w14:paraId="21957046" w14:textId="2C5C3B35" w:rsidR="00D4219A" w:rsidRDefault="0079445B" w:rsidP="00C42DDD">
            <w:r>
              <w:fldChar w:fldCharType="begin">
                <w:fldData xml:space="preserve">PEVuZE5vdGU+PENpdGU+PEF1dGhvcj5CaHV5YW48L0F1dGhvcj48WWVhcj4xOTcwPC9ZZWFyPjxS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aHV5YW48L0F1dGhvcj48WWVhcj4xOTcwPC9ZZWFyPjxS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9445B">
              <w:rPr>
                <w:noProof/>
                <w:vertAlign w:val="superscript"/>
              </w:rPr>
              <w:t>64</w:t>
            </w:r>
            <w:r>
              <w:fldChar w:fldCharType="end"/>
            </w:r>
          </w:p>
        </w:tc>
      </w:tr>
      <w:tr w:rsidR="00D4219A" w14:paraId="54DD246E" w14:textId="77777777" w:rsidTr="00C42DDD">
        <w:tc>
          <w:tcPr>
            <w:tcW w:w="2287" w:type="dxa"/>
          </w:tcPr>
          <w:p w14:paraId="7E8FEA11" w14:textId="185C30FB" w:rsidR="00D4219A" w:rsidRDefault="002D181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viedomycin</w:t>
            </w:r>
            <w:proofErr w:type="spellEnd"/>
          </w:p>
        </w:tc>
        <w:tc>
          <w:tcPr>
            <w:tcW w:w="1364" w:type="dxa"/>
          </w:tcPr>
          <w:p w14:paraId="721394E5" w14:textId="77777777" w:rsidR="00D4219A" w:rsidRDefault="00D4219A" w:rsidP="00C42DDD"/>
        </w:tc>
        <w:tc>
          <w:tcPr>
            <w:tcW w:w="1364" w:type="dxa"/>
          </w:tcPr>
          <w:p w14:paraId="744405CE" w14:textId="77777777" w:rsidR="00D4219A" w:rsidRDefault="00D4219A" w:rsidP="00C42DDD"/>
        </w:tc>
        <w:tc>
          <w:tcPr>
            <w:tcW w:w="1141" w:type="dxa"/>
          </w:tcPr>
          <w:p w14:paraId="709FB056" w14:textId="77777777" w:rsidR="00D4219A" w:rsidRDefault="00D4219A" w:rsidP="00C42DDD"/>
        </w:tc>
        <w:tc>
          <w:tcPr>
            <w:tcW w:w="1141" w:type="dxa"/>
          </w:tcPr>
          <w:p w14:paraId="393CC0DD" w14:textId="312F5264" w:rsidR="00D4219A" w:rsidRDefault="002D1812" w:rsidP="00C42DDD">
            <w:r>
              <w:t>yes</w:t>
            </w:r>
          </w:p>
        </w:tc>
        <w:tc>
          <w:tcPr>
            <w:tcW w:w="2051" w:type="dxa"/>
          </w:tcPr>
          <w:p w14:paraId="6ABFAE3B" w14:textId="77777777" w:rsidR="00D4219A" w:rsidRDefault="00D4219A" w:rsidP="00C42DDD"/>
        </w:tc>
        <w:tc>
          <w:tcPr>
            <w:tcW w:w="1346" w:type="dxa"/>
          </w:tcPr>
          <w:p w14:paraId="568C065E" w14:textId="5F4BDC11" w:rsidR="00D4219A" w:rsidRDefault="002D1812" w:rsidP="00C42DDD">
            <w:r>
              <w:fldChar w:fldCharType="begin">
                <w:fldData xml:space="preserve">PEVuZE5vdGU+PENpdGU+PEF1dGhvcj5Mb21ibzwvQXV0aG9yPjxZZWFyPjIwMDk8L1llYXI+PFJl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21ibzwvQXV0aG9yPjxZZWFyPjIwMDk8L1llYXI+PFJl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D1812">
              <w:rPr>
                <w:noProof/>
                <w:vertAlign w:val="superscript"/>
              </w:rPr>
              <w:t>65</w:t>
            </w:r>
            <w:r>
              <w:fldChar w:fldCharType="end"/>
            </w:r>
          </w:p>
        </w:tc>
      </w:tr>
      <w:tr w:rsidR="00D4219A" w14:paraId="20892BB6" w14:textId="77777777" w:rsidTr="00C42DDD">
        <w:tc>
          <w:tcPr>
            <w:tcW w:w="2287" w:type="dxa"/>
          </w:tcPr>
          <w:p w14:paraId="20DE9B5B" w14:textId="71C05D4A" w:rsidR="00D4219A" w:rsidRDefault="00933A8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abelomycin</w:t>
            </w:r>
            <w:proofErr w:type="spellEnd"/>
          </w:p>
        </w:tc>
        <w:tc>
          <w:tcPr>
            <w:tcW w:w="1364" w:type="dxa"/>
          </w:tcPr>
          <w:p w14:paraId="16FAB978" w14:textId="529D5655" w:rsidR="00D4219A" w:rsidRDefault="00933A8A" w:rsidP="00C42DDD">
            <w:r>
              <w:t>yes</w:t>
            </w:r>
          </w:p>
        </w:tc>
        <w:tc>
          <w:tcPr>
            <w:tcW w:w="1364" w:type="dxa"/>
          </w:tcPr>
          <w:p w14:paraId="2BA9E80B" w14:textId="7484BCB2" w:rsidR="00D4219A" w:rsidRDefault="00933A8A" w:rsidP="00C42DDD">
            <w:r>
              <w:t>gram pos</w:t>
            </w:r>
          </w:p>
        </w:tc>
        <w:tc>
          <w:tcPr>
            <w:tcW w:w="1141" w:type="dxa"/>
          </w:tcPr>
          <w:p w14:paraId="3037B15C" w14:textId="77777777" w:rsidR="00D4219A" w:rsidRDefault="00D4219A" w:rsidP="00C42DDD"/>
        </w:tc>
        <w:tc>
          <w:tcPr>
            <w:tcW w:w="1141" w:type="dxa"/>
          </w:tcPr>
          <w:p w14:paraId="639BD536" w14:textId="77777777" w:rsidR="00D4219A" w:rsidRDefault="00D4219A" w:rsidP="00C42DDD"/>
        </w:tc>
        <w:tc>
          <w:tcPr>
            <w:tcW w:w="2051" w:type="dxa"/>
          </w:tcPr>
          <w:p w14:paraId="6C4F5AB2" w14:textId="77777777" w:rsidR="00D4219A" w:rsidRDefault="00D4219A" w:rsidP="00C42DDD"/>
        </w:tc>
        <w:tc>
          <w:tcPr>
            <w:tcW w:w="1346" w:type="dxa"/>
          </w:tcPr>
          <w:p w14:paraId="3B5755F3" w14:textId="3F7F0A80" w:rsidR="00D4219A" w:rsidRDefault="00AE27A1" w:rsidP="00C42DDD">
            <w:r>
              <w:fldChar w:fldCharType="begin"/>
            </w:r>
            <w:r>
              <w:instrText xml:space="preserve"> ADDIN EN.CITE &lt;EndNote&gt;&lt;Cite&gt;&lt;Author&gt;Liu&lt;/Author&gt;&lt;Year&gt;1970&lt;/Year&gt;&lt;RecNum&gt;68&lt;/RecNum&gt;&lt;DisplayText&gt;&lt;style face="superscript"&gt;66&lt;/style&gt;&lt;/DisplayText&gt;&lt;record&gt;&lt;rec-number&gt;68&lt;/rec-number&gt;&lt;foreign-keys&gt;&lt;key app="EN" db-id="p5zs9pw5ltwzr3e0webppaa6ae5zxdxszf5s" timestamp="1547063492"&gt;68&lt;/key&gt;&lt;/foreign-keys&gt;&lt;ref-type name="Journal Article"&gt;17&lt;/ref-type&gt;&lt;contributors&gt;&lt;authors&gt;&lt;author&gt;Liu, W. C.&lt;/author&gt;&lt;author&gt;Parker, L.&lt;/author&gt;&lt;author&gt;Slusarchyk, S.&lt;/author&gt;&lt;author&gt;Greenwood, G. L.&lt;/author&gt;&lt;author&gt;Grahm, S. F.&lt;/author&gt;&lt;author&gt;Meyers, E.&lt;/author&gt;&lt;/authors&gt;&lt;/contributors&gt;&lt;titles&gt;&lt;title&gt;Isolation, characterization, and structure of rabelomycin, a new antibiotic&lt;/title&gt;&lt;secondary-title&gt;J Antibiot (Tokyo)&lt;/secondary-title&gt;&lt;/titles&gt;&lt;periodical&gt;&lt;full-title&gt;J Antibiot (Tokyo)&lt;/full-title&gt;&lt;/periodical&gt;&lt;pages&gt;437-41&lt;/pages&gt;&lt;volume&gt;23&lt;/volume&gt;&lt;number&gt;9&lt;/number&gt;&lt;keywords&gt;&lt;keyword&gt;*Anthraquinones/pharmacology&lt;/keyword&gt;&lt;keyword&gt;*Anti-Bacterial Agents/analysis/isolation &amp;amp; purification/pharmacology&lt;/keyword&gt;&lt;keyword&gt;Chemical Phenomena&lt;/keyword&gt;&lt;keyword&gt;Chemistry&lt;/keyword&gt;&lt;keyword&gt;Infrared Rays&lt;/keyword&gt;&lt;keyword&gt;Magnetic Resonance Spectroscopy&lt;/keyword&gt;&lt;keyword&gt;Microbial Sensitivity Tests&lt;/keyword&gt;&lt;keyword&gt;Spectrophotometry&lt;/keyword&gt;&lt;keyword&gt;Streptomyces/analysis&lt;/keyword&gt;&lt;/keywords&gt;&lt;dates&gt;&lt;year&gt;1970&lt;/year&gt;&lt;pub-dates&gt;&lt;date&gt;Sep&lt;/date&gt;&lt;/pub-dates&gt;&lt;/dates&gt;&lt;isbn&gt;0021-8820 (Print)&amp;#xD;0021-8820 (Linking)&lt;/isbn&gt;&lt;accession-num&gt;5459625&lt;/accession-num&gt;&lt;urls&gt;&lt;related-urls&gt;&lt;url&gt;https://www.ncbi.nlm.nih.gov/pubmed/5459625&lt;/url&gt;&lt;/related-urls&gt;&lt;/urls&gt;&lt;/record&gt;&lt;/Cite&gt;&lt;/EndNote&gt;</w:instrText>
            </w:r>
            <w:r>
              <w:fldChar w:fldCharType="separate"/>
            </w:r>
            <w:r w:rsidRPr="00AE27A1">
              <w:rPr>
                <w:noProof/>
                <w:vertAlign w:val="superscript"/>
              </w:rPr>
              <w:t>66</w:t>
            </w:r>
            <w:r>
              <w:fldChar w:fldCharType="end"/>
            </w:r>
          </w:p>
        </w:tc>
      </w:tr>
      <w:tr w:rsidR="00033474" w14:paraId="124AC5E6" w14:textId="77777777" w:rsidTr="00C42DDD">
        <w:tc>
          <w:tcPr>
            <w:tcW w:w="2287" w:type="dxa"/>
          </w:tcPr>
          <w:p w14:paraId="6DF05F89" w14:textId="52158FDC" w:rsidR="00033474" w:rsidRDefault="005509C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5509CA">
              <w:rPr>
                <w:rFonts w:ascii="Calibri" w:hAnsi="Calibri" w:cs="Calibri"/>
                <w:color w:val="000000"/>
              </w:rPr>
              <w:t>resistomycin</w:t>
            </w:r>
            <w:proofErr w:type="spellEnd"/>
          </w:p>
        </w:tc>
        <w:tc>
          <w:tcPr>
            <w:tcW w:w="1364" w:type="dxa"/>
          </w:tcPr>
          <w:p w14:paraId="398DF997" w14:textId="7937420D" w:rsidR="00033474" w:rsidRDefault="005509CA" w:rsidP="00C42DDD">
            <w:r>
              <w:t>yes</w:t>
            </w:r>
          </w:p>
        </w:tc>
        <w:tc>
          <w:tcPr>
            <w:tcW w:w="1364" w:type="dxa"/>
          </w:tcPr>
          <w:p w14:paraId="16ACE236" w14:textId="5B2608CD" w:rsidR="00033474" w:rsidRDefault="005509CA" w:rsidP="00C42DDD">
            <w:r>
              <w:t>gram pos, gram neg</w:t>
            </w:r>
          </w:p>
        </w:tc>
        <w:tc>
          <w:tcPr>
            <w:tcW w:w="1141" w:type="dxa"/>
          </w:tcPr>
          <w:p w14:paraId="016EE89E" w14:textId="4C63087F" w:rsidR="00033474" w:rsidRDefault="005509CA" w:rsidP="00C42DDD">
            <w:r>
              <w:t>yes</w:t>
            </w:r>
          </w:p>
        </w:tc>
        <w:tc>
          <w:tcPr>
            <w:tcW w:w="1141" w:type="dxa"/>
          </w:tcPr>
          <w:p w14:paraId="16DEB551" w14:textId="71852D1C" w:rsidR="00033474" w:rsidRDefault="005509CA" w:rsidP="00C42DDD">
            <w:r>
              <w:t>yes</w:t>
            </w:r>
          </w:p>
        </w:tc>
        <w:tc>
          <w:tcPr>
            <w:tcW w:w="2051" w:type="dxa"/>
          </w:tcPr>
          <w:p w14:paraId="78DE9594" w14:textId="77777777" w:rsidR="00033474" w:rsidRDefault="00033474" w:rsidP="00C42DDD"/>
        </w:tc>
        <w:tc>
          <w:tcPr>
            <w:tcW w:w="1346" w:type="dxa"/>
          </w:tcPr>
          <w:p w14:paraId="0E1D3A1B" w14:textId="086BDF17" w:rsidR="00033474" w:rsidRDefault="005D3709" w:rsidP="00C42DDD">
            <w:r>
              <w:fldChar w:fldCharType="begin"/>
            </w:r>
            <w:r>
              <w:instrText xml:space="preserve"> ADDIN EN.CITE &lt;EndNote&gt;&lt;Cite&gt;&lt;Author&gt;Vijayabharathi&lt;/Author&gt;&lt;Year&gt;2011&lt;/Year&gt;&lt;RecNum&gt;69&lt;/RecNum&gt;&lt;DisplayText&gt;&lt;style face="superscript"&gt;67&lt;/style&gt;&lt;/DisplayText&gt;&lt;record&gt;&lt;rec-number&gt;69&lt;/rec-number&gt;&lt;foreign-keys&gt;&lt;key app="EN" db-id="p5zs9pw5ltwzr3e0webppaa6ae5zxdxszf5s" timestamp="1547063616"&gt;69&lt;/key&gt;&lt;/foreign-keys&gt;&lt;ref-type name="Journal Article"&gt;17&lt;/ref-type&gt;&lt;contributors&gt;&lt;authors&gt;&lt;author&gt;Vijayabharathi, R.&lt;/author&gt;&lt;author&gt;Bruheim, P.&lt;/author&gt;&lt;author&gt;Andreassen, T.&lt;/author&gt;&lt;author&gt;Raja, D. S.&lt;/author&gt;&lt;author&gt;Devi, P. B.&lt;/author&gt;&lt;author&gt;Sathyabama, S.&lt;/author&gt;&lt;author&gt;Priyadarisini, V. B.&lt;/author&gt;&lt;/authors&gt;&lt;/contributors&gt;&lt;auth-address&gt;Department of Microbial Biotechnology, Bharathiar University, Coimbatore 641 046, India. bharathienviro@gmail.com&lt;/auth-address&gt;&lt;titles&gt;&lt;title&gt;Assessment of resistomycin, as an anticancer compound isolated and characterized from Streptomyces aurantiacus AAA5&lt;/title&gt;&lt;secondary-title&gt;J Microbiol&lt;/secondary-title&gt;&lt;/titles&gt;&lt;periodical&gt;&lt;full-title&gt;J Microbiol&lt;/full-title&gt;&lt;/periodical&gt;&lt;pages&gt;920-6&lt;/pages&gt;&lt;volume&gt;49&lt;/volume&gt;&lt;number&gt;6&lt;/number&gt;&lt;keywords&gt;&lt;keyword&gt;Anti-Bacterial Agents/chemistry/metabolism/pharmacology&lt;/keyword&gt;&lt;keyword&gt;Antineoplastic Agents/chemistry/*metabolism/*pharmacology&lt;/keyword&gt;&lt;keyword&gt;Bacteria/drug effects&lt;/keyword&gt;&lt;keyword&gt;Benzopyrenes/chemistry/metabolism/pharmacology&lt;/keyword&gt;&lt;keyword&gt;Cell Line, Tumor&lt;/keyword&gt;&lt;keyword&gt;Cell Proliferation/drug effects&lt;/keyword&gt;&lt;keyword&gt;Humans&lt;/keyword&gt;&lt;keyword&gt;Molecular Sequence Data&lt;/keyword&gt;&lt;keyword&gt;Phylogeny&lt;/keyword&gt;&lt;keyword&gt;*Soil Microbiology&lt;/keyword&gt;&lt;keyword&gt;Streptomyces/classification/genetics/isolation &amp;amp; purification/*metabolism&lt;/keyword&gt;&lt;/keywords&gt;&lt;dates&gt;&lt;year&gt;2011&lt;/year&gt;&lt;pub-dates&gt;&lt;date&gt;Dec&lt;/date&gt;&lt;/pub-dates&gt;&lt;/dates&gt;&lt;isbn&gt;1976-3794 (Electronic)&amp;#xD;1225-8873 (Linking)&lt;/isbn&gt;&lt;accession-num&gt;22203554&lt;/accession-num&gt;&lt;urls&gt;&lt;related-urls&gt;&lt;url&gt;https://www.ncbi.nlm.nih.gov/pubmed/22203554&lt;/url&gt;&lt;/related-urls&gt;&lt;/urls&gt;&lt;electronic-resource-num&gt;10.1007/s12275-011-1260-5&lt;/electronic-resource-num&gt;&lt;/record&gt;&lt;/Cite&gt;&lt;/EndNote&gt;</w:instrText>
            </w:r>
            <w:r>
              <w:fldChar w:fldCharType="separate"/>
            </w:r>
            <w:r w:rsidRPr="005D3709">
              <w:rPr>
                <w:noProof/>
                <w:vertAlign w:val="superscript"/>
              </w:rPr>
              <w:t>67</w:t>
            </w:r>
            <w:r>
              <w:fldChar w:fldCharType="end"/>
            </w:r>
          </w:p>
        </w:tc>
      </w:tr>
      <w:tr w:rsidR="00033474" w14:paraId="22E980EE" w14:textId="77777777" w:rsidTr="00C42DDD">
        <w:tc>
          <w:tcPr>
            <w:tcW w:w="2287" w:type="dxa"/>
          </w:tcPr>
          <w:p w14:paraId="31E68A11" w14:textId="6C8FA13C" w:rsidR="00033474" w:rsidRDefault="00513A0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quayamycin</w:t>
            </w:r>
            <w:proofErr w:type="spellEnd"/>
          </w:p>
        </w:tc>
        <w:tc>
          <w:tcPr>
            <w:tcW w:w="1364" w:type="dxa"/>
          </w:tcPr>
          <w:p w14:paraId="744B750E" w14:textId="58DAA9B4" w:rsidR="00033474" w:rsidRDefault="00513A05" w:rsidP="00C42DDD">
            <w:r>
              <w:t>yes</w:t>
            </w:r>
          </w:p>
        </w:tc>
        <w:tc>
          <w:tcPr>
            <w:tcW w:w="1364" w:type="dxa"/>
          </w:tcPr>
          <w:p w14:paraId="0DD693D9" w14:textId="2239855A" w:rsidR="00033474" w:rsidRDefault="00513A05" w:rsidP="00C42DDD">
            <w:r>
              <w:t>gram pos</w:t>
            </w:r>
          </w:p>
        </w:tc>
        <w:tc>
          <w:tcPr>
            <w:tcW w:w="1141" w:type="dxa"/>
          </w:tcPr>
          <w:p w14:paraId="7BF2A5C0" w14:textId="77777777" w:rsidR="00033474" w:rsidRDefault="00033474" w:rsidP="00C42DDD"/>
        </w:tc>
        <w:tc>
          <w:tcPr>
            <w:tcW w:w="1141" w:type="dxa"/>
          </w:tcPr>
          <w:p w14:paraId="26CDA040" w14:textId="640ADBF8" w:rsidR="00033474" w:rsidRDefault="00513A05" w:rsidP="00C42DDD">
            <w:r>
              <w:t>yes</w:t>
            </w:r>
          </w:p>
        </w:tc>
        <w:tc>
          <w:tcPr>
            <w:tcW w:w="2051" w:type="dxa"/>
          </w:tcPr>
          <w:p w14:paraId="39898780" w14:textId="77777777" w:rsidR="00033474" w:rsidRDefault="00033474" w:rsidP="00C42DDD"/>
        </w:tc>
        <w:tc>
          <w:tcPr>
            <w:tcW w:w="1346" w:type="dxa"/>
          </w:tcPr>
          <w:p w14:paraId="6C200194" w14:textId="77141AEC" w:rsidR="00033474" w:rsidRDefault="00211BEC" w:rsidP="00C42DDD">
            <w:r>
              <w:fldChar w:fldCharType="begin">
                <w:fldData xml:space="preserve">PEVuZE5vdGU+PENpdGU+PEF1dGhvcj5BbnRhbDwvQXV0aG9yPjxZZWFyPjIwMDU8L1llYXI+PFJl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nRhbDwvQXV0aG9yPjxZZWFyPjIwMDU8L1llYXI+PFJl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11BEC">
              <w:rPr>
                <w:noProof/>
                <w:vertAlign w:val="superscript"/>
              </w:rPr>
              <w:t>68</w:t>
            </w:r>
            <w:r>
              <w:fldChar w:fldCharType="end"/>
            </w:r>
          </w:p>
        </w:tc>
      </w:tr>
      <w:tr w:rsidR="00033474" w14:paraId="0C40FE74" w14:textId="77777777" w:rsidTr="00C42DDD">
        <w:tc>
          <w:tcPr>
            <w:tcW w:w="2287" w:type="dxa"/>
          </w:tcPr>
          <w:p w14:paraId="5974A5C6" w14:textId="1E7CBDA2" w:rsidR="00033474" w:rsidRDefault="004B13E3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F2575</w:t>
            </w:r>
          </w:p>
        </w:tc>
        <w:tc>
          <w:tcPr>
            <w:tcW w:w="1364" w:type="dxa"/>
          </w:tcPr>
          <w:p w14:paraId="6B0890C4" w14:textId="2FBC205C" w:rsidR="00033474" w:rsidRDefault="004B13E3" w:rsidP="00C42DDD">
            <w:r>
              <w:t>yes</w:t>
            </w:r>
          </w:p>
        </w:tc>
        <w:tc>
          <w:tcPr>
            <w:tcW w:w="1364" w:type="dxa"/>
          </w:tcPr>
          <w:p w14:paraId="42A6A85D" w14:textId="713A25A5" w:rsidR="00033474" w:rsidRDefault="004B13E3" w:rsidP="00C42DDD">
            <w:r>
              <w:t>gram pos</w:t>
            </w:r>
          </w:p>
        </w:tc>
        <w:tc>
          <w:tcPr>
            <w:tcW w:w="1141" w:type="dxa"/>
          </w:tcPr>
          <w:p w14:paraId="0E95C6B0" w14:textId="77777777" w:rsidR="00033474" w:rsidRDefault="00033474" w:rsidP="00C42DDD"/>
        </w:tc>
        <w:tc>
          <w:tcPr>
            <w:tcW w:w="1141" w:type="dxa"/>
          </w:tcPr>
          <w:p w14:paraId="22F40BAE" w14:textId="3F9EC154" w:rsidR="00033474" w:rsidRDefault="004B13E3" w:rsidP="00C42DDD">
            <w:r>
              <w:t>yes</w:t>
            </w:r>
          </w:p>
        </w:tc>
        <w:tc>
          <w:tcPr>
            <w:tcW w:w="2051" w:type="dxa"/>
          </w:tcPr>
          <w:p w14:paraId="0770DF77" w14:textId="77777777" w:rsidR="00033474" w:rsidRDefault="00033474" w:rsidP="00C42DDD"/>
        </w:tc>
        <w:tc>
          <w:tcPr>
            <w:tcW w:w="1346" w:type="dxa"/>
          </w:tcPr>
          <w:p w14:paraId="10399620" w14:textId="56D5798F" w:rsidR="00033474" w:rsidRDefault="00BB32DE" w:rsidP="00C42DDD">
            <w:r>
              <w:fldChar w:fldCharType="begin"/>
            </w:r>
            <w:r>
              <w:instrText xml:space="preserve"> ADDIN EN.CITE &lt;EndNote&gt;&lt;Cite&gt;&lt;Author&gt;Hatsu&lt;/Author&gt;&lt;Year&gt;1992&lt;/Year&gt;&lt;RecNum&gt;71&lt;/RecNum&gt;&lt;DisplayText&gt;&lt;style face="superscript"&gt;69&lt;/style&gt;&lt;/DisplayText&gt;&lt;record&gt;&lt;rec-number&gt;71&lt;/rec-number&gt;&lt;foreign-keys&gt;&lt;key app="EN" db-id="p5zs9pw5ltwzr3e0webppaa6ae5zxdxszf5s" timestamp="1547063892"&gt;71&lt;/key&gt;&lt;/foreign-keys&gt;&lt;ref-type name="Journal Article"&gt;17&lt;/ref-type&gt;&lt;contributors&gt;&lt;authors&gt;&lt;author&gt;Hatsu, M.&lt;/author&gt;&lt;author&gt;Sasaki, T.&lt;/author&gt;&lt;author&gt;Watabe, H.&lt;/author&gt;&lt;author&gt;Miyadoh, S.&lt;/author&gt;&lt;author&gt;Nagasawa, M.&lt;/author&gt;&lt;author&gt;Shomura, T.&lt;/author&gt;&lt;author&gt;Sezaki, M.&lt;/author&gt;&lt;author&gt;Inouye, S.&lt;/author&gt;&lt;author&gt;Kondo, S.&lt;/author&gt;&lt;/authors&gt;&lt;/contributors&gt;&lt;auth-address&gt;Pharmaceutical Research Center, Meiji Seika Kaish, Ltd., Yokohama, Japan.&lt;/auth-address&gt;&lt;titles&gt;&lt;title&gt;A new tetracycline antibiotic with antitumor activity. I. Taxonomy and fermentation of the producing strain, isolation and characterization of SF2575&lt;/title&gt;&lt;secondary-title&gt;J Antibiot (Tokyo)&lt;/secondary-title&gt;&lt;/titles&gt;&lt;periodical&gt;&lt;full-title&gt;J Antibiot (Tokyo)&lt;/full-title&gt;&lt;/periodical&gt;&lt;pages&gt;320-4&lt;/pages&gt;&lt;volume&gt;45&lt;/volume&gt;&lt;number&gt;3&lt;/number&gt;&lt;keywords&gt;&lt;keyword&gt;Animals&lt;/keyword&gt;&lt;keyword&gt;Antibiotics, Antineoplastic/chemistry/*isolation &amp;amp; purification/pharmacology&lt;/keyword&gt;&lt;keyword&gt;Fermentation&lt;/keyword&gt;&lt;keyword&gt;Leukemia P388/drug therapy&lt;/keyword&gt;&lt;keyword&gt;Mice&lt;/keyword&gt;&lt;keyword&gt;Streptomyces/*classification/metabolism&lt;/keyword&gt;&lt;keyword&gt;Tetracyclines/chemistry/*isolation &amp;amp; purification/pharmacology&lt;/keyword&gt;&lt;/keywords&gt;&lt;dates&gt;&lt;year&gt;1992&lt;/year&gt;&lt;pub-dates&gt;&lt;date&gt;Mar&lt;/date&gt;&lt;/pub-dates&gt;&lt;/dates&gt;&lt;isbn&gt;0021-8820 (Print)&amp;#xD;0021-8820 (Linking)&lt;/isbn&gt;&lt;accession-num&gt;1577660&lt;/accession-num&gt;&lt;urls&gt;&lt;related-urls&gt;&lt;url&gt;https://www.ncbi.nlm.nih.gov/pubmed/1577660&lt;/url&gt;&lt;/related-urls&gt;&lt;/urls&gt;&lt;/record&gt;&lt;/Cite&gt;&lt;/EndNote&gt;</w:instrText>
            </w:r>
            <w:r>
              <w:fldChar w:fldCharType="separate"/>
            </w:r>
            <w:r w:rsidRPr="00BB32DE">
              <w:rPr>
                <w:noProof/>
                <w:vertAlign w:val="superscript"/>
              </w:rPr>
              <w:t>69</w:t>
            </w:r>
            <w:r>
              <w:fldChar w:fldCharType="end"/>
            </w:r>
          </w:p>
        </w:tc>
      </w:tr>
      <w:tr w:rsidR="00033474" w14:paraId="3EA160E3" w14:textId="77777777" w:rsidTr="00C42DDD">
        <w:tc>
          <w:tcPr>
            <w:tcW w:w="2287" w:type="dxa"/>
          </w:tcPr>
          <w:p w14:paraId="530A0A23" w14:textId="6046A370" w:rsidR="00033474" w:rsidRDefault="00153B9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effimycin</w:t>
            </w:r>
            <w:proofErr w:type="spellEnd"/>
          </w:p>
        </w:tc>
        <w:tc>
          <w:tcPr>
            <w:tcW w:w="1364" w:type="dxa"/>
          </w:tcPr>
          <w:p w14:paraId="4333BAEE" w14:textId="68166247" w:rsidR="00033474" w:rsidRDefault="00153B91" w:rsidP="00C42DDD">
            <w:r>
              <w:t>yes</w:t>
            </w:r>
          </w:p>
        </w:tc>
        <w:tc>
          <w:tcPr>
            <w:tcW w:w="1364" w:type="dxa"/>
          </w:tcPr>
          <w:p w14:paraId="32970A9D" w14:textId="6CEC780A" w:rsidR="00033474" w:rsidRDefault="004227E4" w:rsidP="00C42DDD">
            <w:r>
              <w:t>gram pos</w:t>
            </w:r>
          </w:p>
        </w:tc>
        <w:tc>
          <w:tcPr>
            <w:tcW w:w="1141" w:type="dxa"/>
          </w:tcPr>
          <w:p w14:paraId="677EEDD1" w14:textId="77777777" w:rsidR="00033474" w:rsidRDefault="00033474" w:rsidP="00C42DDD"/>
        </w:tc>
        <w:tc>
          <w:tcPr>
            <w:tcW w:w="1141" w:type="dxa"/>
          </w:tcPr>
          <w:p w14:paraId="0B766164" w14:textId="5505750E" w:rsidR="00033474" w:rsidRDefault="00153B91" w:rsidP="00C42DDD">
            <w:r>
              <w:t>yes</w:t>
            </w:r>
          </w:p>
        </w:tc>
        <w:tc>
          <w:tcPr>
            <w:tcW w:w="2051" w:type="dxa"/>
          </w:tcPr>
          <w:p w14:paraId="5782F379" w14:textId="77777777" w:rsidR="00033474" w:rsidRDefault="00033474" w:rsidP="00C42DDD"/>
        </w:tc>
        <w:tc>
          <w:tcPr>
            <w:tcW w:w="1346" w:type="dxa"/>
          </w:tcPr>
          <w:p w14:paraId="55C340FF" w14:textId="5D24945C" w:rsidR="00033474" w:rsidRDefault="007B3CA6" w:rsidP="00C42DDD">
            <w:r>
              <w:fldChar w:fldCharType="begin"/>
            </w:r>
            <w:r>
              <w:instrText xml:space="preserve"> ADDIN EN.CITE &lt;EndNote&gt;&lt;Cite&gt;&lt;Author&gt;Brodasky&lt;/Author&gt;&lt;Year&gt;1985&lt;/Year&gt;&lt;RecNum&gt;72&lt;/RecNum&gt;&lt;DisplayText&gt;&lt;style face="superscript"&gt;70&lt;/style&gt;&lt;/DisplayText&gt;&lt;record&gt;&lt;rec-number&gt;72&lt;/rec-number&gt;&lt;foreign-keys&gt;&lt;key app="EN" db-id="p5zs9pw5ltwzr3e0webppaa6ae5zxdxszf5s" timestamp="1547063977"&gt;72&lt;/key&gt;&lt;/foreign-keys&gt;&lt;ref-type name="Journal Article"&gt;17&lt;/ref-type&gt;&lt;contributors&gt;&lt;authors&gt;&lt;author&gt;Brodasky, T. F.&lt;/author&gt;&lt;author&gt;Mizsak, S.&lt;/author&gt;&lt;author&gt;Hoffstetter, J. R.&lt;/author&gt;&lt;/authors&gt;&lt;/contributors&gt;&lt;titles&gt;&lt;title&gt;Steffimycin C, a new member of the steffimycin anthracyclines. Isolation and structural characterization&lt;/title&gt;&lt;secondary-title&gt;J Antibiot (Tokyo)&lt;/secondary-title&gt;&lt;/titles&gt;&lt;periodical&gt;&lt;full-title&gt;J Antibiot (Tokyo)&lt;/full-title&gt;&lt;/periodical&gt;&lt;pages&gt;849-55&lt;/pages&gt;&lt;volume&gt;38&lt;/volume&gt;&lt;number&gt;7&lt;/number&gt;&lt;keywords&gt;&lt;keyword&gt;*Anthracyclines&lt;/keyword&gt;&lt;keyword&gt;Anti-Bacterial Agents/*isolation &amp;amp; purification/pharmacology&lt;/keyword&gt;&lt;keyword&gt;*Antibiotics, Antineoplastic&lt;/keyword&gt;&lt;keyword&gt;Bacteria/drug effects&lt;/keyword&gt;&lt;keyword&gt;Chromatography, High Pressure Liquid&lt;/keyword&gt;&lt;keyword&gt;Crystallization&lt;/keyword&gt;&lt;keyword&gt;Drug Resistance, Microbial&lt;/keyword&gt;&lt;keyword&gt;Magnetic Resonance Spectroscopy&lt;/keyword&gt;&lt;keyword&gt;Molecular Conformation&lt;/keyword&gt;&lt;keyword&gt;Naphthacenes/isolation &amp;amp; purification/pharmacology&lt;/keyword&gt;&lt;keyword&gt;Spectrophotometry, Ultraviolet&lt;/keyword&gt;&lt;/keywords&gt;&lt;dates&gt;&lt;year&gt;1985&lt;/year&gt;&lt;pub-dates&gt;&lt;date&gt;Jul&lt;/date&gt;&lt;/pub-dates&gt;&lt;/dates&gt;&lt;isbn&gt;0021-8820 (Print)&amp;#xD;0021-8820 (Linking)&lt;/isbn&gt;&lt;accession-num&gt;3839781&lt;/accession-num&gt;&lt;urls&gt;&lt;related-urls&gt;&lt;url&gt;https://www.ncbi.nlm.nih.gov/pubmed/3839781&lt;/url&gt;&lt;/related-urls&gt;&lt;/urls&gt;&lt;/record&gt;&lt;/Cite&gt;&lt;/EndNote&gt;</w:instrText>
            </w:r>
            <w:r>
              <w:fldChar w:fldCharType="separate"/>
            </w:r>
            <w:r w:rsidRPr="007B3CA6">
              <w:rPr>
                <w:noProof/>
                <w:vertAlign w:val="superscript"/>
              </w:rPr>
              <w:t>70</w:t>
            </w:r>
            <w:r>
              <w:fldChar w:fldCharType="end"/>
            </w:r>
          </w:p>
        </w:tc>
      </w:tr>
      <w:tr w:rsidR="00033474" w14:paraId="3DFFE67E" w14:textId="77777777" w:rsidTr="00C42DDD">
        <w:tc>
          <w:tcPr>
            <w:tcW w:w="2287" w:type="dxa"/>
          </w:tcPr>
          <w:p w14:paraId="0BE64707" w14:textId="017D4DC1" w:rsidR="00033474" w:rsidRDefault="00FF4294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tarimycin</w:t>
            </w:r>
            <w:proofErr w:type="spellEnd"/>
          </w:p>
        </w:tc>
        <w:tc>
          <w:tcPr>
            <w:tcW w:w="1364" w:type="dxa"/>
          </w:tcPr>
          <w:p w14:paraId="1C3F7EE2" w14:textId="340B827D" w:rsidR="00033474" w:rsidRDefault="00FF4294" w:rsidP="00C42DDD">
            <w:r>
              <w:t>yes</w:t>
            </w:r>
          </w:p>
        </w:tc>
        <w:tc>
          <w:tcPr>
            <w:tcW w:w="1364" w:type="dxa"/>
          </w:tcPr>
          <w:p w14:paraId="4AF36570" w14:textId="5F18ADAE" w:rsidR="00033474" w:rsidRDefault="00FF4294" w:rsidP="00C42DDD">
            <w:r>
              <w:t>gram pos</w:t>
            </w:r>
          </w:p>
        </w:tc>
        <w:tc>
          <w:tcPr>
            <w:tcW w:w="1141" w:type="dxa"/>
          </w:tcPr>
          <w:p w14:paraId="76876282" w14:textId="77777777" w:rsidR="00033474" w:rsidRDefault="00033474" w:rsidP="00C42DDD"/>
        </w:tc>
        <w:tc>
          <w:tcPr>
            <w:tcW w:w="1141" w:type="dxa"/>
          </w:tcPr>
          <w:p w14:paraId="42DB19DA" w14:textId="77777777" w:rsidR="00033474" w:rsidRDefault="00033474" w:rsidP="00C42DDD"/>
        </w:tc>
        <w:tc>
          <w:tcPr>
            <w:tcW w:w="2051" w:type="dxa"/>
          </w:tcPr>
          <w:p w14:paraId="6A7B8726" w14:textId="77777777" w:rsidR="00033474" w:rsidRDefault="00033474" w:rsidP="00C42DDD"/>
        </w:tc>
        <w:tc>
          <w:tcPr>
            <w:tcW w:w="1346" w:type="dxa"/>
          </w:tcPr>
          <w:p w14:paraId="1FFCBD89" w14:textId="2268E32E" w:rsidR="00033474" w:rsidRDefault="00A05F97" w:rsidP="00C42DDD">
            <w:r>
              <w:fldChar w:fldCharType="begin"/>
            </w:r>
            <w:r>
              <w:instrText xml:space="preserve"> ADDIN EN.CITE &lt;EndNote&gt;&lt;Cite&gt;&lt;Author&gt;Kallifidas&lt;/Author&gt;&lt;Year&gt;2012&lt;/Year&gt;&lt;RecNum&gt;73&lt;/RecNum&gt;&lt;DisplayText&gt;&lt;style face="superscript"&gt;71&lt;/style&gt;&lt;/DisplayText&gt;&lt;record&gt;&lt;rec-number&gt;73&lt;/rec-number&gt;&lt;foreign-keys&gt;&lt;key app="EN" db-id="p5zs9pw5ltwzr3e0webppaa6ae5zxdxszf5s" timestamp="1547064049"&gt;73&lt;/key&gt;&lt;/foreign-keys&gt;&lt;ref-type name="Journal Article"&gt;17&lt;/ref-type&gt;&lt;contributors&gt;&lt;authors&gt;&lt;author&gt;Kallifidas, D.&lt;/author&gt;&lt;author&gt;Kang, H. S.&lt;/author&gt;&lt;author&gt;Brady, S. F.&lt;/author&gt;&lt;/authors&gt;&lt;/contributors&gt;&lt;auth-address&gt;Laboratory of Genetically Encoded Small Molecules, The Rockefeller University, Howard Hughes Medical Institute, 1230 York Avenue, New York, New York 10065, United States.&lt;/auth-address&gt;&lt;titles&gt;&lt;title&gt;Tetarimycin A, an MRSA-active antibiotic identified through induced expression of environmental DNA gene clusters&lt;/title&gt;&lt;secondary-title&gt;J Am Chem Soc&lt;/secondary-title&gt;&lt;/titles&gt;&lt;periodical&gt;&lt;full-title&gt;J Am Chem Soc&lt;/full-title&gt;&lt;/periodical&gt;&lt;pages&gt;19552-5&lt;/pages&gt;&lt;volume&gt;134&lt;/volume&gt;&lt;number&gt;48&lt;/number&gt;&lt;keywords&gt;&lt;keyword&gt;Anti-Bacterial Agents/chemistry/pharmacology&lt;/keyword&gt;&lt;keyword&gt;Bacteria/drug effects&lt;/keyword&gt;&lt;keyword&gt;Base Sequence&lt;/keyword&gt;&lt;keyword&gt;Cloning, Molecular&lt;/keyword&gt;&lt;keyword&gt;*Methicillin-Resistant Staphylococcus aureus&lt;/keyword&gt;&lt;keyword&gt;Microbial Sensitivity Tests&lt;/keyword&gt;&lt;keyword&gt;Models, Molecular&lt;/keyword&gt;&lt;keyword&gt;Molecular Sequence Data&lt;/keyword&gt;&lt;keyword&gt;*Multigene Family/physiology&lt;/keyword&gt;&lt;keyword&gt;Phylogeny&lt;/keyword&gt;&lt;keyword&gt;Polycyclic Compounds/*chemistry/pharmacology&lt;/keyword&gt;&lt;keyword&gt;Staphylococcus aureus/genetics&lt;/keyword&gt;&lt;/keywords&gt;&lt;dates&gt;&lt;year&gt;2012&lt;/year&gt;&lt;pub-dates&gt;&lt;date&gt;Dec 5&lt;/date&gt;&lt;/pub-dates&gt;&lt;/dates&gt;&lt;isbn&gt;1520-5126 (Electronic)&amp;#xD;0002-7863 (Linking)&lt;/isbn&gt;&lt;accession-num&gt;23157252&lt;/accession-num&gt;&lt;urls&gt;&lt;related-urls&gt;&lt;url&gt;https://www.ncbi.nlm.nih.gov/pubmed/23157252&lt;/url&gt;&lt;/related-urls&gt;&lt;/urls&gt;&lt;custom2&gt;3540986&lt;/custom2&gt;&lt;electronic-resource-num&gt;10.1021/ja3093828&lt;/electronic-resource-num&gt;&lt;/record&gt;&lt;/Cite&gt;&lt;/EndNote&gt;</w:instrText>
            </w:r>
            <w:r>
              <w:fldChar w:fldCharType="separate"/>
            </w:r>
            <w:r w:rsidRPr="00A05F97">
              <w:rPr>
                <w:noProof/>
                <w:vertAlign w:val="superscript"/>
              </w:rPr>
              <w:t>71</w:t>
            </w:r>
            <w:r>
              <w:fldChar w:fldCharType="end"/>
            </w:r>
          </w:p>
        </w:tc>
      </w:tr>
      <w:tr w:rsidR="00033474" w14:paraId="72AEE50C" w14:textId="77777777" w:rsidTr="00C42DDD">
        <w:tc>
          <w:tcPr>
            <w:tcW w:w="2287" w:type="dxa"/>
          </w:tcPr>
          <w:p w14:paraId="2DA4B62F" w14:textId="5DEA0DF8" w:rsidR="00033474" w:rsidRDefault="00586D5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tracenomycin</w:t>
            </w:r>
            <w:proofErr w:type="spellEnd"/>
          </w:p>
        </w:tc>
        <w:tc>
          <w:tcPr>
            <w:tcW w:w="1364" w:type="dxa"/>
          </w:tcPr>
          <w:p w14:paraId="22EDFD12" w14:textId="0FA41532" w:rsidR="00033474" w:rsidRDefault="00586D50" w:rsidP="00C42DDD">
            <w:r>
              <w:t>yes</w:t>
            </w:r>
          </w:p>
        </w:tc>
        <w:tc>
          <w:tcPr>
            <w:tcW w:w="1364" w:type="dxa"/>
          </w:tcPr>
          <w:p w14:paraId="1F1266C5" w14:textId="72261568" w:rsidR="00033474" w:rsidRDefault="00586D50" w:rsidP="00C42DDD">
            <w:r>
              <w:t>gram pos</w:t>
            </w:r>
          </w:p>
        </w:tc>
        <w:tc>
          <w:tcPr>
            <w:tcW w:w="1141" w:type="dxa"/>
          </w:tcPr>
          <w:p w14:paraId="1FFD5522" w14:textId="77777777" w:rsidR="00033474" w:rsidRDefault="00033474" w:rsidP="00C42DDD"/>
        </w:tc>
        <w:tc>
          <w:tcPr>
            <w:tcW w:w="1141" w:type="dxa"/>
          </w:tcPr>
          <w:p w14:paraId="54B7AA5B" w14:textId="7BE45F41" w:rsidR="00033474" w:rsidRDefault="007A5327" w:rsidP="00C42DDD">
            <w:r>
              <w:t>yes</w:t>
            </w:r>
          </w:p>
        </w:tc>
        <w:tc>
          <w:tcPr>
            <w:tcW w:w="2051" w:type="dxa"/>
          </w:tcPr>
          <w:p w14:paraId="250F36F5" w14:textId="77777777" w:rsidR="00033474" w:rsidRDefault="00033474" w:rsidP="00C42DDD"/>
        </w:tc>
        <w:tc>
          <w:tcPr>
            <w:tcW w:w="1346" w:type="dxa"/>
          </w:tcPr>
          <w:p w14:paraId="53BC1CEF" w14:textId="22109464" w:rsidR="00033474" w:rsidRDefault="00993AC6" w:rsidP="00C42DDD">
            <w:r>
              <w:fldChar w:fldCharType="begin"/>
            </w:r>
            <w:r>
              <w:instrText xml:space="preserve"> ADDIN EN.CITE &lt;EndNote&gt;&lt;Cite&gt;&lt;Author&gt;Hutchinson&lt;/Author&gt;&lt;Year&gt;1997&lt;/Year&gt;&lt;RecNum&gt;74&lt;/RecNum&gt;&lt;DisplayText&gt;&lt;style face="superscript"&gt;72&lt;/style&gt;&lt;/DisplayText&gt;&lt;record&gt;&lt;rec-number&gt;74&lt;/rec-number&gt;&lt;foreign-keys&gt;&lt;key app="EN" db-id="p5zs9pw5ltwzr3e0webppaa6ae5zxdxszf5s" timestamp="1547064322"&gt;74&lt;/key&gt;&lt;/foreign-keys&gt;&lt;ref-type name="Journal Article"&gt;17&lt;/ref-type&gt;&lt;contributors&gt;&lt;authors&gt;&lt;author&gt;Hutchinson, C. R.&lt;/author&gt;&lt;/authors&gt;&lt;/contributors&gt;&lt;auth-address&gt;School of Pharmacy and Department of Bacteriology, University of Wisconsin, Madison, Wisconsin 53706.&lt;/auth-address&gt;&lt;titles&gt;&lt;title&gt;Biosynthetic Studies of Daunorubicin and Tetracenomycin C&lt;/title&gt;&lt;secondary-title&gt;Chem Rev&lt;/secondary-title&gt;&lt;/titles&gt;&lt;periodical&gt;&lt;full-title&gt;Chem Rev&lt;/full-title&gt;&lt;/periodical&gt;&lt;pages&gt;2525-2536&lt;/pages&gt;&lt;volume&gt;97&lt;/volume&gt;&lt;number&gt;7&lt;/number&gt;&lt;dates&gt;&lt;year&gt;1997&lt;/year&gt;&lt;pub-dates&gt;&lt;date&gt;Nov 10&lt;/date&gt;&lt;/pub-dates&gt;&lt;/dates&gt;&lt;isbn&gt;1520-6890 (Electronic)&amp;#xD;0009-2665 (Linking)&lt;/isbn&gt;&lt;accession-num&gt;11851469&lt;/accession-num&gt;&lt;urls&gt;&lt;related-urls&gt;&lt;url&gt;https://www.ncbi.nlm.nih.gov/pubmed/11851469&lt;/url&gt;&lt;/related-urls&gt;&lt;/urls&gt;&lt;/record&gt;&lt;/Cite&gt;&lt;/EndNote&gt;</w:instrText>
            </w:r>
            <w:r>
              <w:fldChar w:fldCharType="separate"/>
            </w:r>
            <w:r w:rsidRPr="00993AC6">
              <w:rPr>
                <w:noProof/>
                <w:vertAlign w:val="superscript"/>
              </w:rPr>
              <w:t>72</w:t>
            </w:r>
            <w:r>
              <w:fldChar w:fldCharType="end"/>
            </w:r>
          </w:p>
        </w:tc>
      </w:tr>
      <w:tr w:rsidR="00033474" w14:paraId="29F3EF09" w14:textId="77777777" w:rsidTr="00C42DDD">
        <w:tc>
          <w:tcPr>
            <w:tcW w:w="2287" w:type="dxa"/>
          </w:tcPr>
          <w:p w14:paraId="060F0ED6" w14:textId="2C0CD8EF" w:rsidR="00033474" w:rsidRDefault="0038273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etoniacytone</w:t>
            </w:r>
            <w:proofErr w:type="spellEnd"/>
          </w:p>
        </w:tc>
        <w:tc>
          <w:tcPr>
            <w:tcW w:w="1364" w:type="dxa"/>
          </w:tcPr>
          <w:p w14:paraId="0AB8CAD0" w14:textId="77777777" w:rsidR="00033474" w:rsidRDefault="00033474" w:rsidP="00C42DDD"/>
        </w:tc>
        <w:tc>
          <w:tcPr>
            <w:tcW w:w="1364" w:type="dxa"/>
          </w:tcPr>
          <w:p w14:paraId="6E494156" w14:textId="77777777" w:rsidR="00033474" w:rsidRDefault="00033474" w:rsidP="00C42DDD"/>
        </w:tc>
        <w:tc>
          <w:tcPr>
            <w:tcW w:w="1141" w:type="dxa"/>
          </w:tcPr>
          <w:p w14:paraId="0B5C6DCA" w14:textId="77777777" w:rsidR="00033474" w:rsidRDefault="00033474" w:rsidP="00C42DDD"/>
        </w:tc>
        <w:tc>
          <w:tcPr>
            <w:tcW w:w="1141" w:type="dxa"/>
          </w:tcPr>
          <w:p w14:paraId="73ECA76F" w14:textId="6BFFEF15" w:rsidR="00033474" w:rsidRDefault="0038273C" w:rsidP="00C42DDD">
            <w:r>
              <w:t>yes</w:t>
            </w:r>
          </w:p>
        </w:tc>
        <w:tc>
          <w:tcPr>
            <w:tcW w:w="2051" w:type="dxa"/>
          </w:tcPr>
          <w:p w14:paraId="58E05159" w14:textId="77777777" w:rsidR="00033474" w:rsidRDefault="00033474" w:rsidP="00C42DDD"/>
        </w:tc>
        <w:tc>
          <w:tcPr>
            <w:tcW w:w="1346" w:type="dxa"/>
          </w:tcPr>
          <w:p w14:paraId="309D9F45" w14:textId="20DC5757" w:rsidR="00033474" w:rsidRDefault="0038273C" w:rsidP="00C42DDD">
            <w:r>
              <w:fldChar w:fldCharType="begin"/>
            </w:r>
            <w:r>
              <w:instrText xml:space="preserve"> ADDIN EN.CITE &lt;EndNote&gt;&lt;Cite&gt;&lt;Author&gt;Schlorke&lt;/Author&gt;&lt;Year&gt;2002&lt;/Year&gt;&lt;RecNum&gt;75&lt;/RecNum&gt;&lt;DisplayText&gt;&lt;style face="superscript"&gt;73&lt;/style&gt;&lt;/DisplayText&gt;&lt;record&gt;&lt;rec-number&gt;75&lt;/rec-number&gt;&lt;foreign-keys&gt;&lt;key app="EN" db-id="p5zs9pw5ltwzr3e0webppaa6ae5zxdxszf5s" timestamp="1547064383"&gt;75&lt;/key&gt;&lt;/foreign-keys&gt;&lt;ref-type name="Journal Article"&gt;17&lt;/ref-type&gt;&lt;contributors&gt;&lt;authors&gt;&lt;author&gt;Schlorke, O.&lt;/author&gt;&lt;author&gt;Krastel, P.&lt;/author&gt;&lt;author&gt;Muller, I.&lt;/author&gt;&lt;author&gt;Uson, I.&lt;/author&gt;&lt;author&gt;Dettner, K.&lt;/author&gt;&lt;author&gt;Zeeck, A.&lt;/author&gt;&lt;/authors&gt;&lt;/contributors&gt;&lt;auth-address&gt;Institut fur Organische Chemie, Universitat Gottingen, Germany.&lt;/auth-address&gt;&lt;titles&gt;&lt;title&gt;Structure and biosynthesis of cetoniacytone A, a cytotoxic aminocarba sugar produced by an endosymbiontic Actinomyces&lt;/title&gt;&lt;secondary-title&gt;J Antibiot (Tokyo)&lt;/secondary-title&gt;&lt;/titles&gt;&lt;periodical&gt;&lt;full-title&gt;J Antibiot (Tokyo)&lt;/full-title&gt;&lt;/periodical&gt;&lt;pages&gt;635-42&lt;/pages&gt;&lt;volume&gt;55&lt;/volume&gt;&lt;number&gt;7&lt;/number&gt;&lt;keywords&gt;&lt;keyword&gt;Actinomyces/*chemistry/metabolism&lt;/keyword&gt;&lt;keyword&gt;Antineoplastic Agents/chemistry/isolation &amp;amp; purification/metabolism/pharmacology&lt;/keyword&gt;&lt;keyword&gt;Crystallography, X-Ray&lt;/keyword&gt;&lt;keyword&gt;Culture Media&lt;/keyword&gt;&lt;keyword&gt;Cyclohexanones/*chemistry/isolation &amp;amp; purification/metabolism/*pharmacology&lt;/keyword&gt;&lt;keyword&gt;Drug Screening Assays, Antitumor&lt;/keyword&gt;&lt;keyword&gt;Fermentation&lt;/keyword&gt;&lt;keyword&gt;Glucose/metabolism&lt;/keyword&gt;&lt;keyword&gt;Glycerol/metabolism&lt;/keyword&gt;&lt;keyword&gt;Magnetic Resonance Spectroscopy&lt;/keyword&gt;&lt;keyword&gt;Microbial Sensitivity Tests&lt;/keyword&gt;&lt;keyword&gt;Molecular Structure&lt;/keyword&gt;&lt;keyword&gt;Symbiosis&lt;/keyword&gt;&lt;keyword&gt;Tumor Cells, Cultured&lt;/keyword&gt;&lt;/keywords&gt;&lt;dates&gt;&lt;year&gt;2002&lt;/year&gt;&lt;pub-dates&gt;&lt;date&gt;Jul&lt;/date&gt;&lt;/pub-dates&gt;&lt;/dates&gt;&lt;isbn&gt;0021-8820 (Print)&amp;#xD;0021-8820 (Linking)&lt;/isbn&gt;&lt;accession-num&gt;12243453&lt;/accession-num&gt;&lt;urls&gt;&lt;related-urls&gt;&lt;url&gt;https://www.ncbi.nlm.nih.gov/pubmed/12243453&lt;/url&gt;&lt;/related-urls&gt;&lt;/urls&gt;&lt;/record&gt;&lt;/Cite&gt;&lt;/EndNote&gt;</w:instrText>
            </w:r>
            <w:r>
              <w:fldChar w:fldCharType="separate"/>
            </w:r>
            <w:r w:rsidRPr="0038273C">
              <w:rPr>
                <w:noProof/>
                <w:vertAlign w:val="superscript"/>
              </w:rPr>
              <w:t>73</w:t>
            </w:r>
            <w:r>
              <w:fldChar w:fldCharType="end"/>
            </w:r>
          </w:p>
        </w:tc>
      </w:tr>
      <w:tr w:rsidR="0038273C" w14:paraId="1B33DBEE" w14:textId="77777777" w:rsidTr="00C42DDD">
        <w:tc>
          <w:tcPr>
            <w:tcW w:w="2287" w:type="dxa"/>
          </w:tcPr>
          <w:p w14:paraId="6BFFCF6F" w14:textId="2D6767D3" w:rsidR="0038273C" w:rsidRDefault="00386BB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40926</w:t>
            </w:r>
          </w:p>
        </w:tc>
        <w:tc>
          <w:tcPr>
            <w:tcW w:w="1364" w:type="dxa"/>
          </w:tcPr>
          <w:p w14:paraId="4FC5B9CD" w14:textId="3476E0A3" w:rsidR="0038273C" w:rsidRDefault="00386BB1" w:rsidP="00C42DDD">
            <w:r>
              <w:t>yes</w:t>
            </w:r>
          </w:p>
        </w:tc>
        <w:tc>
          <w:tcPr>
            <w:tcW w:w="1364" w:type="dxa"/>
          </w:tcPr>
          <w:p w14:paraId="6F75DDA3" w14:textId="17B6BAF8" w:rsidR="0038273C" w:rsidRDefault="00386BB1" w:rsidP="00C42DDD">
            <w:r>
              <w:t>gram pos, gram neg</w:t>
            </w:r>
          </w:p>
        </w:tc>
        <w:tc>
          <w:tcPr>
            <w:tcW w:w="1141" w:type="dxa"/>
          </w:tcPr>
          <w:p w14:paraId="17C4B333" w14:textId="77777777" w:rsidR="0038273C" w:rsidRDefault="0038273C" w:rsidP="00C42DDD"/>
        </w:tc>
        <w:tc>
          <w:tcPr>
            <w:tcW w:w="1141" w:type="dxa"/>
          </w:tcPr>
          <w:p w14:paraId="701B5E1A" w14:textId="77777777" w:rsidR="0038273C" w:rsidRDefault="0038273C" w:rsidP="00C42DDD"/>
        </w:tc>
        <w:tc>
          <w:tcPr>
            <w:tcW w:w="2051" w:type="dxa"/>
          </w:tcPr>
          <w:p w14:paraId="64F5FC96" w14:textId="77777777" w:rsidR="0038273C" w:rsidRDefault="0038273C" w:rsidP="00C42DDD"/>
        </w:tc>
        <w:tc>
          <w:tcPr>
            <w:tcW w:w="1346" w:type="dxa"/>
          </w:tcPr>
          <w:p w14:paraId="4BE7EB1F" w14:textId="418134D3" w:rsidR="0038273C" w:rsidRDefault="00E526D2" w:rsidP="00C42DDD">
            <w:r>
              <w:fldChar w:fldCharType="begin"/>
            </w:r>
            <w:r>
              <w:instrText xml:space="preserve"> ADDIN EN.CITE &lt;EndNote&gt;&lt;Cite&gt;&lt;Author&gt;Goldstein&lt;/Author&gt;&lt;Year&gt;1987&lt;/Year&gt;&lt;RecNum&gt;76&lt;/RecNum&gt;&lt;DisplayText&gt;&lt;style face="superscript"&gt;74&lt;/style&gt;&lt;/DisplayText&gt;&lt;record&gt;&lt;rec-number&gt;76&lt;/rec-number&gt;&lt;foreign-keys&gt;&lt;key app="EN" db-id="p5zs9pw5ltwzr3e0webppaa6ae5zxdxszf5s" timestamp="1547064556"&gt;76&lt;/key&gt;&lt;/foreign-keys&gt;&lt;ref-type name="Journal Article"&gt;17&lt;/ref-type&gt;&lt;contributors&gt;&lt;authors&gt;&lt;author&gt;Goldstein, B. P.&lt;/author&gt;&lt;author&gt;Selva, E.&lt;/author&gt;&lt;author&gt;Gastaldo, L.&lt;/author&gt;&lt;author&gt;Berti, M.&lt;/author&gt;&lt;author&gt;Pallanza, R.&lt;/author&gt;&lt;author&gt;Ripamonti, F.&lt;/author&gt;&lt;author&gt;Ferrari, P.&lt;/author&gt;&lt;author&gt;Denaro, M.&lt;/author&gt;&lt;author&gt;Arioli, V.&lt;/author&gt;&lt;author&gt;Cassani, G.&lt;/author&gt;&lt;/authors&gt;&lt;/contributors&gt;&lt;auth-address&gt;Merrell-Dow Research Institute, Lepetit Research Center, Gerenzano, Vares, Italy.&lt;/auth-address&gt;&lt;titles&gt;&lt;title&gt;A40926, a new glycopeptide antibiotic with anti-Neisseria activity&lt;/title&gt;&lt;secondary-title&gt;Antimicrob Agents Chemother&lt;/secondary-title&gt;&lt;/titles&gt;&lt;periodical&gt;&lt;full-title&gt;Antimicrob Agents Chemother&lt;/full-title&gt;&lt;/periodical&gt;&lt;pages&gt;1961-6&lt;/pages&gt;&lt;volume&gt;31&lt;/volume&gt;&lt;number&gt;12&lt;/number&gt;&lt;keywords&gt;&lt;keyword&gt;*Anti-Bacterial Agents/isolation &amp;amp; purification/pharmacokinetics/*pharmacology&lt;/keyword&gt;&lt;keyword&gt;Glycopeptides/isolation &amp;amp; purification/pharmacokinetics/pharmacology&lt;/keyword&gt;&lt;keyword&gt;Gram-Positive Bacteria/drug effects&lt;/keyword&gt;&lt;keyword&gt;Microbial Sensitivity Tests&lt;/keyword&gt;&lt;keyword&gt;Neisseria gonorrhoeae/*drug effects&lt;/keyword&gt;&lt;keyword&gt;Sepsis/drug therapy&lt;/keyword&gt;&lt;keyword&gt;Teicoplanin&lt;/keyword&gt;&lt;/keywords&gt;&lt;dates&gt;&lt;year&gt;1987&lt;/year&gt;&lt;pub-dates&gt;&lt;date&gt;Dec&lt;/date&gt;&lt;/pub-dates&gt;&lt;/dates&gt;&lt;isbn&gt;0066-4804 (Print)&amp;#xD;0066-4804 (Linking)&lt;/isbn&gt;&lt;accession-num&gt;2964225&lt;/accession-num&gt;&lt;urls&gt;&lt;related-urls&gt;&lt;url&gt;https://www.ncbi.nlm.nih.gov/pubmed/2964225&lt;/url&gt;&lt;/related-urls&gt;&lt;/urls&gt;&lt;custom2&gt;175835&lt;/custom2&gt;&lt;/record&gt;&lt;/Cite&gt;&lt;/EndNote&gt;</w:instrText>
            </w:r>
            <w:r>
              <w:fldChar w:fldCharType="separate"/>
            </w:r>
            <w:r w:rsidRPr="00E526D2">
              <w:rPr>
                <w:noProof/>
                <w:vertAlign w:val="superscript"/>
              </w:rPr>
              <w:t>74</w:t>
            </w:r>
            <w:r>
              <w:fldChar w:fldCharType="end"/>
            </w:r>
          </w:p>
        </w:tc>
      </w:tr>
      <w:tr w:rsidR="0038273C" w14:paraId="628A64EF" w14:textId="77777777" w:rsidTr="00C42DDD">
        <w:tc>
          <w:tcPr>
            <w:tcW w:w="2287" w:type="dxa"/>
          </w:tcPr>
          <w:p w14:paraId="67935AA3" w14:textId="317DC717" w:rsidR="0038273C" w:rsidRDefault="006B3F2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  <w:r w:rsidR="003678FA">
              <w:rPr>
                <w:rFonts w:ascii="Calibri" w:hAnsi="Calibri" w:cs="Calibri"/>
                <w:color w:val="000000"/>
              </w:rPr>
              <w:t>-</w:t>
            </w:r>
            <w:r>
              <w:rPr>
                <w:rFonts w:ascii="Calibri" w:hAnsi="Calibri" w:cs="Calibri"/>
                <w:color w:val="000000"/>
              </w:rPr>
              <w:t>47934</w:t>
            </w:r>
          </w:p>
        </w:tc>
        <w:tc>
          <w:tcPr>
            <w:tcW w:w="1364" w:type="dxa"/>
          </w:tcPr>
          <w:p w14:paraId="1B090D96" w14:textId="0667E0F5" w:rsidR="0038273C" w:rsidRDefault="006B3F24" w:rsidP="00C42DDD">
            <w:r>
              <w:t>yes</w:t>
            </w:r>
          </w:p>
        </w:tc>
        <w:tc>
          <w:tcPr>
            <w:tcW w:w="1364" w:type="dxa"/>
          </w:tcPr>
          <w:p w14:paraId="455AFC53" w14:textId="79187D4C" w:rsidR="0038273C" w:rsidRDefault="006B3F24" w:rsidP="00C42DDD">
            <w:r>
              <w:t>gram pos</w:t>
            </w:r>
          </w:p>
        </w:tc>
        <w:tc>
          <w:tcPr>
            <w:tcW w:w="1141" w:type="dxa"/>
          </w:tcPr>
          <w:p w14:paraId="4E8EC4E8" w14:textId="77777777" w:rsidR="0038273C" w:rsidRDefault="0038273C" w:rsidP="00C42DDD"/>
        </w:tc>
        <w:tc>
          <w:tcPr>
            <w:tcW w:w="1141" w:type="dxa"/>
          </w:tcPr>
          <w:p w14:paraId="5624E06E" w14:textId="77777777" w:rsidR="0038273C" w:rsidRDefault="0038273C" w:rsidP="00C42DDD"/>
        </w:tc>
        <w:tc>
          <w:tcPr>
            <w:tcW w:w="2051" w:type="dxa"/>
          </w:tcPr>
          <w:p w14:paraId="5FC2C83B" w14:textId="77777777" w:rsidR="0038273C" w:rsidRDefault="0038273C" w:rsidP="00C42DDD"/>
        </w:tc>
        <w:tc>
          <w:tcPr>
            <w:tcW w:w="1346" w:type="dxa"/>
          </w:tcPr>
          <w:p w14:paraId="4E886B54" w14:textId="0D028DA1" w:rsidR="0038273C" w:rsidRDefault="00261E11" w:rsidP="00C42DDD">
            <w:r>
              <w:fldChar w:fldCharType="begin"/>
            </w:r>
            <w:r>
              <w:instrText xml:space="preserve"> ADDIN EN.CITE &lt;EndNote&gt;&lt;Cite&gt;&lt;Author&gt;Pootoolal&lt;/Author&gt;&lt;Year&gt;2002&lt;/Year&gt;&lt;RecNum&gt;77&lt;/RecNum&gt;&lt;DisplayText&gt;&lt;style face="superscript"&gt;75&lt;/style&gt;&lt;/DisplayText&gt;&lt;record&gt;&lt;rec-number&gt;77&lt;/rec-number&gt;&lt;foreign-keys&gt;&lt;key app="EN" db-id="p5zs9pw5ltwzr3e0webppaa6ae5zxdxszf5s" timestamp="1547064659"&gt;77&lt;/key&gt;&lt;/foreign-keys&gt;&lt;ref-type name="Journal Article"&gt;17&lt;/ref-type&gt;&lt;contributors&gt;&lt;authors&gt;&lt;author&gt;Pootoolal, J.&lt;/author&gt;&lt;author&gt;Thomas, M. G.&lt;/author&gt;&lt;author&gt;Marshall, C. G.&lt;/author&gt;&lt;author&gt;Neu, J. M.&lt;/author&gt;&lt;author&gt;Hubbard, B. K.&lt;/author&gt;&lt;author&gt;Walsh, C. T.&lt;/author&gt;&lt;author&gt;Wright, G. D.&lt;/author&gt;&lt;/authors&gt;&lt;/contributors&gt;&lt;auth-address&gt;Antimicrobial Research Centre, Department of Biochemistry, McMaster University, Hamilton, ON, Canada L8N 3Z5.&lt;/auth-address&gt;&lt;titles&gt;&lt;title&gt;Assembling the glycopeptide antibiotic scaffold: The biosynthesis of A47934 from Streptomyces toyocaensis NRRL15009&lt;/title&gt;&lt;secondary-title&gt;Proc Natl Acad Sci U S A&lt;/secondary-title&gt;&lt;/titles&gt;&lt;periodical&gt;&lt;full-title&gt;Proc Natl Acad Sci U S A&lt;/full-title&gt;&lt;/periodical&gt;&lt;pages&gt;8962-7&lt;/pages&gt;&lt;volume&gt;99&lt;/volume&gt;&lt;number&gt;13&lt;/number&gt;&lt;keywords&gt;&lt;keyword&gt;Anti-Bacterial Agents/*biosynthesis/chemistry&lt;/keyword&gt;&lt;keyword&gt;Base Sequence&lt;/keyword&gt;&lt;keyword&gt;Cloning, Molecular&lt;/keyword&gt;&lt;keyword&gt;DNA Primers&lt;/keyword&gt;&lt;keyword&gt;Ristocetin/*analogs &amp;amp; derivatives/*biosynthesis/chemistry&lt;/keyword&gt;&lt;keyword&gt;Streptomyces/genetics/*metabolism&lt;/keyword&gt;&lt;/keywords&gt;&lt;dates&gt;&lt;year&gt;2002&lt;/year&gt;&lt;pub-dates&gt;&lt;date&gt;Jun 25&lt;/date&gt;&lt;/pub-dates&gt;&lt;/dates&gt;&lt;isbn&gt;0027-8424 (Print)&amp;#xD;0027-8424 (Linking)&lt;/isbn&gt;&lt;accession-num&gt;12060705&lt;/accession-num&gt;&lt;urls&gt;&lt;related-urls&gt;&lt;url&gt;https://www.ncbi.nlm.nih.gov/pubmed/12060705&lt;/url&gt;&lt;/related-urls&gt;&lt;/urls&gt;&lt;custom2&gt;124406&lt;/custom2&gt;&lt;electronic-resource-num&gt;10.1073/pnas.102285099&lt;/electronic-resource-num&gt;&lt;/record&gt;&lt;/Cite&gt;&lt;/EndNote&gt;</w:instrText>
            </w:r>
            <w:r>
              <w:fldChar w:fldCharType="separate"/>
            </w:r>
            <w:r w:rsidRPr="00261E11">
              <w:rPr>
                <w:noProof/>
                <w:vertAlign w:val="superscript"/>
              </w:rPr>
              <w:t>75</w:t>
            </w:r>
            <w:r>
              <w:fldChar w:fldCharType="end"/>
            </w:r>
          </w:p>
        </w:tc>
      </w:tr>
      <w:tr w:rsidR="0038273C" w14:paraId="20143D2F" w14:textId="77777777" w:rsidTr="00C42DDD">
        <w:tc>
          <w:tcPr>
            <w:tcW w:w="2287" w:type="dxa"/>
          </w:tcPr>
          <w:p w14:paraId="66873D55" w14:textId="4F437157" w:rsidR="0038273C" w:rsidRDefault="003201E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xoprincomide</w:t>
            </w:r>
            <w:proofErr w:type="spellEnd"/>
          </w:p>
        </w:tc>
        <w:tc>
          <w:tcPr>
            <w:tcW w:w="1364" w:type="dxa"/>
          </w:tcPr>
          <w:p w14:paraId="6D48E52E" w14:textId="588BFAE6" w:rsidR="0038273C" w:rsidRDefault="0038273C" w:rsidP="00C42DDD"/>
        </w:tc>
        <w:tc>
          <w:tcPr>
            <w:tcW w:w="1364" w:type="dxa"/>
          </w:tcPr>
          <w:p w14:paraId="208D06DB" w14:textId="554BD089" w:rsidR="0038273C" w:rsidRDefault="0038273C" w:rsidP="00C42DDD"/>
        </w:tc>
        <w:tc>
          <w:tcPr>
            <w:tcW w:w="1141" w:type="dxa"/>
          </w:tcPr>
          <w:p w14:paraId="5D4CBDD3" w14:textId="77777777" w:rsidR="0038273C" w:rsidRDefault="0038273C" w:rsidP="00C42DDD"/>
        </w:tc>
        <w:tc>
          <w:tcPr>
            <w:tcW w:w="1141" w:type="dxa"/>
          </w:tcPr>
          <w:p w14:paraId="641B1F51" w14:textId="7FAE1AEC" w:rsidR="0038273C" w:rsidRDefault="0038273C" w:rsidP="00C42DDD"/>
        </w:tc>
        <w:tc>
          <w:tcPr>
            <w:tcW w:w="2051" w:type="dxa"/>
          </w:tcPr>
          <w:p w14:paraId="7F8D5431" w14:textId="6400EF41" w:rsidR="0038273C" w:rsidRDefault="003201E9" w:rsidP="00C42DDD">
            <w:r>
              <w:t>predation</w:t>
            </w:r>
          </w:p>
        </w:tc>
        <w:tc>
          <w:tcPr>
            <w:tcW w:w="1346" w:type="dxa"/>
          </w:tcPr>
          <w:p w14:paraId="6BE3DFF9" w14:textId="1590AD85" w:rsidR="0038273C" w:rsidRDefault="003201E9" w:rsidP="00C42DDD">
            <w:r>
              <w:fldChar w:fldCharType="begin">
                <w:fldData xml:space="preserve">PEVuZE5vdGU+PENpdGU+PEF1dGhvcj5NdWxsZXI8L0F1dGhvcj48WWVhcj4yMDE2PC9ZZWFyPjxS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dWxsZXI8L0F1dGhvcj48WWVhcj4yMDE2PC9ZZWFyPjxS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01E9">
              <w:rPr>
                <w:noProof/>
                <w:vertAlign w:val="superscript"/>
              </w:rPr>
              <w:t>76</w:t>
            </w:r>
            <w:r>
              <w:fldChar w:fldCharType="end"/>
            </w:r>
          </w:p>
        </w:tc>
      </w:tr>
      <w:tr w:rsidR="0038273C" w14:paraId="777C8122" w14:textId="77777777" w:rsidTr="00C42DDD">
        <w:tc>
          <w:tcPr>
            <w:tcW w:w="2287" w:type="dxa"/>
          </w:tcPr>
          <w:p w14:paraId="0C631B08" w14:textId="2C510570" w:rsidR="0038273C" w:rsidRDefault="006A4E7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rfamide</w:t>
            </w:r>
            <w:proofErr w:type="spellEnd"/>
          </w:p>
        </w:tc>
        <w:tc>
          <w:tcPr>
            <w:tcW w:w="1364" w:type="dxa"/>
          </w:tcPr>
          <w:p w14:paraId="5110ACA7" w14:textId="77777777" w:rsidR="0038273C" w:rsidRDefault="0038273C" w:rsidP="00C42DDD"/>
        </w:tc>
        <w:tc>
          <w:tcPr>
            <w:tcW w:w="1364" w:type="dxa"/>
          </w:tcPr>
          <w:p w14:paraId="07BC6158" w14:textId="77777777" w:rsidR="0038273C" w:rsidRDefault="0038273C" w:rsidP="00C42DDD"/>
        </w:tc>
        <w:tc>
          <w:tcPr>
            <w:tcW w:w="1141" w:type="dxa"/>
          </w:tcPr>
          <w:p w14:paraId="60EF2085" w14:textId="429B6352" w:rsidR="0038273C" w:rsidRDefault="00B83A55" w:rsidP="00C42DDD">
            <w:r>
              <w:t>yes</w:t>
            </w:r>
          </w:p>
        </w:tc>
        <w:tc>
          <w:tcPr>
            <w:tcW w:w="1141" w:type="dxa"/>
          </w:tcPr>
          <w:p w14:paraId="50BF66F5" w14:textId="57B129BF" w:rsidR="0038273C" w:rsidRDefault="0038273C" w:rsidP="00C42DDD"/>
        </w:tc>
        <w:tc>
          <w:tcPr>
            <w:tcW w:w="2051" w:type="dxa"/>
          </w:tcPr>
          <w:p w14:paraId="59DD9A45" w14:textId="1F2B371A" w:rsidR="0038273C" w:rsidRDefault="006A4E73" w:rsidP="00C42DDD">
            <w:r>
              <w:t>Insecticide, surfactant</w:t>
            </w:r>
          </w:p>
        </w:tc>
        <w:tc>
          <w:tcPr>
            <w:tcW w:w="1346" w:type="dxa"/>
          </w:tcPr>
          <w:p w14:paraId="25743E08" w14:textId="7A5DB24D" w:rsidR="0038273C" w:rsidRDefault="00373429" w:rsidP="00C42DDD">
            <w:r>
              <w:fldChar w:fldCharType="begin"/>
            </w:r>
            <w:r>
              <w:instrText xml:space="preserve"> ADDIN EN.CITE &lt;EndNote&gt;&lt;Cite&gt;&lt;Author&gt;Ma&lt;/Author&gt;&lt;Year&gt;2016&lt;/Year&gt;&lt;RecNum&gt;79&lt;/RecNum&gt;&lt;DisplayText&gt;&lt;style face="superscript"&gt;77&lt;/style&gt;&lt;/DisplayText&gt;&lt;record&gt;&lt;rec-number&gt;79&lt;/rec-number&gt;&lt;foreign-keys&gt;&lt;key app="EN" db-id="p5zs9pw5ltwzr3e0webppaa6ae5zxdxszf5s" timestamp="1547065502"&gt;79&lt;/key&gt;&lt;/foreign-keys&gt;&lt;ref-type name="Journal Article"&gt;17&lt;/ref-type&gt;&lt;contributors&gt;&lt;authors&gt;&lt;author&gt;Ma, Z.&lt;/author&gt;&lt;author&gt;Geudens, N.&lt;/author&gt;&lt;author&gt;Kieu, N. P.&lt;/author&gt;&lt;author&gt;Sinnaeve, D.&lt;/author&gt;&lt;author&gt;Ongena, M.&lt;/author&gt;&lt;author&gt;Martins, J. C.&lt;/author&gt;&lt;author&gt;Hofte, M.&lt;/author&gt;&lt;/authors&gt;&lt;/contributors&gt;&lt;auth-address&gt;Laboratory of Phytopathology, Crop Protection, Faculty of Bioscience Engineering, Ghent University Ghent, Belgium.&amp;#xD;NMR and Structure Analysis Unit, Department of Organic and Macromolecular Chemistry, Ghent University Ghent, Belgium.&amp;#xD;Microbial Processes and Interactions Unit, Faculty of Gembloux Agro-Bio Tech, University of Liege Gembloux, Belgium.&lt;/auth-address&gt;&lt;titles&gt;&lt;title&gt;Biosynthesis, Chemical Structure, and Structure-Activity Relationship of Orfamide Lipopeptides Produced by Pseudomonas protegens and Related Species&lt;/title&gt;&lt;secondary-title&gt;Front Microbiol&lt;/secondary-title&gt;&lt;/titles&gt;&lt;periodical&gt;&lt;full-title&gt;Front Microbiol&lt;/full-title&gt;&lt;/periodical&gt;&lt;pages&gt;382&lt;/pages&gt;&lt;volume&gt;7&lt;/volume&gt;&lt;keywords&gt;&lt;keyword&gt;Magnaporthe oryzae&lt;/keyword&gt;&lt;keyword&gt;P. protegens CHA0 and Pf-5&lt;/keyword&gt;&lt;keyword&gt;biocontrol&lt;/keyword&gt;&lt;keyword&gt;fluorescent pseudomonads&lt;/keyword&gt;&lt;keyword&gt;nonribosomal peptide synthase&lt;/keyword&gt;&lt;keyword&gt;orfamides&lt;/keyword&gt;&lt;/keywords&gt;&lt;dates&gt;&lt;year&gt;2016&lt;/year&gt;&lt;/dates&gt;&lt;isbn&gt;1664-302X (Print)&amp;#xD;1664-302X (Linking)&lt;/isbn&gt;&lt;accession-num&gt;27065956&lt;/accession-num&gt;&lt;urls&gt;&lt;related-urls&gt;&lt;url&gt;https://www.ncbi.nlm.nih.gov/pubmed/27065956&lt;/url&gt;&lt;/related-urls&gt;&lt;/urls&gt;&lt;custom2&gt;4811929&lt;/custom2&gt;&lt;electronic-resource-num&gt;10.3389/fmicb.2016.00382&lt;/electronic-resource-num&gt;&lt;/record&gt;&lt;/Cite&gt;&lt;/EndNote&gt;</w:instrText>
            </w:r>
            <w:r>
              <w:fldChar w:fldCharType="separate"/>
            </w:r>
            <w:r w:rsidRPr="00373429">
              <w:rPr>
                <w:noProof/>
                <w:vertAlign w:val="superscript"/>
              </w:rPr>
              <w:t>77</w:t>
            </w:r>
            <w:r>
              <w:fldChar w:fldCharType="end"/>
            </w:r>
          </w:p>
        </w:tc>
      </w:tr>
      <w:tr w:rsidR="0038273C" w14:paraId="1915AB52" w14:textId="77777777" w:rsidTr="00C42DDD">
        <w:tc>
          <w:tcPr>
            <w:tcW w:w="2287" w:type="dxa"/>
          </w:tcPr>
          <w:p w14:paraId="64FFCCEA" w14:textId="6E8A5985" w:rsidR="0038273C" w:rsidRDefault="0096164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istomycin</w:t>
            </w:r>
            <w:proofErr w:type="spellEnd"/>
          </w:p>
        </w:tc>
        <w:tc>
          <w:tcPr>
            <w:tcW w:w="1364" w:type="dxa"/>
          </w:tcPr>
          <w:p w14:paraId="44651575" w14:textId="38002133" w:rsidR="0038273C" w:rsidRDefault="00961641" w:rsidP="00C42DDD">
            <w:r>
              <w:t>yes</w:t>
            </w:r>
          </w:p>
        </w:tc>
        <w:tc>
          <w:tcPr>
            <w:tcW w:w="1364" w:type="dxa"/>
          </w:tcPr>
          <w:p w14:paraId="74F50B48" w14:textId="219D31A1" w:rsidR="0038273C" w:rsidRDefault="00EA2340" w:rsidP="00C42DDD">
            <w:r>
              <w:t>gram pos</w:t>
            </w:r>
          </w:p>
        </w:tc>
        <w:tc>
          <w:tcPr>
            <w:tcW w:w="1141" w:type="dxa"/>
          </w:tcPr>
          <w:p w14:paraId="77BECAEE" w14:textId="77777777" w:rsidR="0038273C" w:rsidRDefault="0038273C" w:rsidP="00C42DDD"/>
        </w:tc>
        <w:tc>
          <w:tcPr>
            <w:tcW w:w="1141" w:type="dxa"/>
          </w:tcPr>
          <w:p w14:paraId="6D7BFD60" w14:textId="77777777" w:rsidR="0038273C" w:rsidRDefault="0038273C" w:rsidP="00C42DDD"/>
        </w:tc>
        <w:tc>
          <w:tcPr>
            <w:tcW w:w="2051" w:type="dxa"/>
          </w:tcPr>
          <w:p w14:paraId="48B441E3" w14:textId="77777777" w:rsidR="0038273C" w:rsidRDefault="0038273C" w:rsidP="00C42DDD"/>
        </w:tc>
        <w:tc>
          <w:tcPr>
            <w:tcW w:w="1346" w:type="dxa"/>
          </w:tcPr>
          <w:p w14:paraId="46507E9A" w14:textId="04471D4C" w:rsidR="0038273C" w:rsidRDefault="00264744" w:rsidP="00C42DDD">
            <w:r>
              <w:fldChar w:fldCharType="begin">
                <w:fldData xml:space="preserve">PEVuZE5vdGU+PENpdGU+PEF1dGhvcj5TcG9objwvQXV0aG9yPjxZZWFyPjIwMTQ8L1llYXI+PFJl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cG9objwvQXV0aG9yPjxZZWFyPjIwMTQ8L1llYXI+PFJl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64744">
              <w:rPr>
                <w:noProof/>
                <w:vertAlign w:val="superscript"/>
              </w:rPr>
              <w:t>79</w:t>
            </w:r>
            <w:r>
              <w:fldChar w:fldCharType="end"/>
            </w:r>
          </w:p>
        </w:tc>
      </w:tr>
      <w:tr w:rsidR="0038273C" w14:paraId="67BCDBF5" w14:textId="77777777" w:rsidTr="00C42DDD">
        <w:tc>
          <w:tcPr>
            <w:tcW w:w="2287" w:type="dxa"/>
          </w:tcPr>
          <w:p w14:paraId="252F2654" w14:textId="0E90536B" w:rsidR="0038273C" w:rsidRDefault="005C7CC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erobactin</w:t>
            </w:r>
            <w:proofErr w:type="spellEnd"/>
          </w:p>
        </w:tc>
        <w:tc>
          <w:tcPr>
            <w:tcW w:w="1364" w:type="dxa"/>
          </w:tcPr>
          <w:p w14:paraId="1CDE2E40" w14:textId="77777777" w:rsidR="0038273C" w:rsidRDefault="0038273C" w:rsidP="00C42DDD"/>
        </w:tc>
        <w:tc>
          <w:tcPr>
            <w:tcW w:w="1364" w:type="dxa"/>
          </w:tcPr>
          <w:p w14:paraId="12A104ED" w14:textId="77777777" w:rsidR="0038273C" w:rsidRDefault="0038273C" w:rsidP="00C42DDD"/>
        </w:tc>
        <w:tc>
          <w:tcPr>
            <w:tcW w:w="1141" w:type="dxa"/>
          </w:tcPr>
          <w:p w14:paraId="4646AA00" w14:textId="77777777" w:rsidR="0038273C" w:rsidRDefault="0038273C" w:rsidP="00C42DDD"/>
        </w:tc>
        <w:tc>
          <w:tcPr>
            <w:tcW w:w="1141" w:type="dxa"/>
          </w:tcPr>
          <w:p w14:paraId="1FF49ACB" w14:textId="77777777" w:rsidR="0038273C" w:rsidRDefault="0038273C" w:rsidP="00C42DDD"/>
        </w:tc>
        <w:tc>
          <w:tcPr>
            <w:tcW w:w="2051" w:type="dxa"/>
          </w:tcPr>
          <w:p w14:paraId="05E31A97" w14:textId="1C0BA938" w:rsidR="0038273C" w:rsidRDefault="005C7CCF" w:rsidP="00C42DDD">
            <w:r>
              <w:t>siderophore</w:t>
            </w:r>
          </w:p>
        </w:tc>
        <w:tc>
          <w:tcPr>
            <w:tcW w:w="1346" w:type="dxa"/>
          </w:tcPr>
          <w:p w14:paraId="747FD936" w14:textId="679BBAE2" w:rsidR="0038273C" w:rsidRDefault="001F5179" w:rsidP="00C42DDD">
            <w:r>
              <w:fldChar w:fldCharType="begin"/>
            </w:r>
            <w:r>
              <w:instrText xml:space="preserve"> ADDIN EN.CITE &lt;EndNote&gt;&lt;Cite&gt;&lt;Author&gt;Rosconi&lt;/Author&gt;&lt;Year&gt;2013&lt;/Year&gt;&lt;RecNum&gt;82&lt;/RecNum&gt;&lt;DisplayText&gt;&lt;style face="superscript"&gt;80&lt;/style&gt;&lt;/DisplayText&gt;&lt;record&gt;&lt;rec-number&gt;82&lt;/rec-number&gt;&lt;foreign-keys&gt;&lt;key app="EN" db-id="p5zs9pw5ltwzr3e0webppaa6ae5zxdxszf5s" timestamp="1547066268"&gt;82&lt;/key&gt;&lt;/foreign-keys&gt;&lt;ref-type name="Journal Article"&gt;17&lt;/ref-type&gt;&lt;contributors&gt;&lt;authors&gt;&lt;author&gt;Rosconi, F.&lt;/author&gt;&lt;author&gt;Davyt, D.&lt;/author&gt;&lt;author&gt;Martinez, V.&lt;/author&gt;&lt;author&gt;Martinez, M.&lt;/author&gt;&lt;author&gt;Abin-Carriquiry, J. A.&lt;/author&gt;&lt;author&gt;Zane, H.&lt;/author&gt;&lt;author&gt;Butler, A.&lt;/author&gt;&lt;author&gt;de Souza, E. M.&lt;/author&gt;&lt;author&gt;Fabiano, E.&lt;/author&gt;&lt;/authors&gt;&lt;/contributors&gt;&lt;auth-address&gt;Departamento de Bioquimica y Genomica Microbianas, Montevideo, Uruguay. federh@iibce.edu.uy&lt;/auth-address&gt;&lt;titles&gt;&lt;title&gt;Identification and structural characterization of serobactins, a suite of lipopeptide siderophores produced by the grass endophyte Herbaspirillum seropedicae&lt;/title&gt;&lt;secondary-title&gt;Environ Microbiol&lt;/secondary-title&gt;&lt;/titles&gt;&lt;periodical&gt;&lt;full-title&gt;Environ Microbiol&lt;/full-title&gt;&lt;/periodical&gt;&lt;pages&gt;916-27&lt;/pages&gt;&lt;volume&gt;15&lt;/volume&gt;&lt;number&gt;3&lt;/number&gt;&lt;keywords&gt;&lt;keyword&gt;Endophytes/chemistry/genetics/metabolism&lt;/keyword&gt;&lt;keyword&gt;Herbaspirillum/chemistry/genetics/*metabolism&lt;/keyword&gt;&lt;keyword&gt;Iron/metabolism&lt;/keyword&gt;&lt;keyword&gt;Models, Chemical&lt;/keyword&gt;&lt;keyword&gt;Mutation&lt;/keyword&gt;&lt;keyword&gt;Peptide Synthases/genetics&lt;/keyword&gt;&lt;keyword&gt;Poaceae/microbiology&lt;/keyword&gt;&lt;keyword&gt;Protein Structure, Tertiary&lt;/keyword&gt;&lt;keyword&gt;Siderophores/*chemistry/isolation &amp;amp; purification&lt;/keyword&gt;&lt;/keywords&gt;&lt;dates&gt;&lt;year&gt;2013&lt;/year&gt;&lt;pub-dates&gt;&lt;date&gt;Mar&lt;/date&gt;&lt;/pub-dates&gt;&lt;/dates&gt;&lt;isbn&gt;1462-2920 (Electronic)&amp;#xD;1462-2912 (Linking)&lt;/isbn&gt;&lt;accession-num&gt;23320867&lt;/accession-num&gt;&lt;urls&gt;&lt;related-urls&gt;&lt;url&gt;https://www.ncbi.nlm.nih.gov/pubmed/23320867&lt;/url&gt;&lt;/related-urls&gt;&lt;/urls&gt;&lt;electronic-resource-num&gt;10.1111/1462-2920.12075&lt;/electronic-resource-num&gt;&lt;/record&gt;&lt;/Cite&gt;&lt;/EndNote&gt;</w:instrText>
            </w:r>
            <w:r>
              <w:fldChar w:fldCharType="separate"/>
            </w:r>
            <w:r w:rsidRPr="001F5179">
              <w:rPr>
                <w:noProof/>
                <w:vertAlign w:val="superscript"/>
              </w:rPr>
              <w:t>80</w:t>
            </w:r>
            <w:r>
              <w:fldChar w:fldCharType="end"/>
            </w:r>
          </w:p>
        </w:tc>
      </w:tr>
      <w:tr w:rsidR="0038273C" w14:paraId="2F7A83A1" w14:textId="77777777" w:rsidTr="00C42DDD">
        <w:tc>
          <w:tcPr>
            <w:tcW w:w="2287" w:type="dxa"/>
          </w:tcPr>
          <w:p w14:paraId="032845D5" w14:textId="098039AC" w:rsidR="0038273C" w:rsidRDefault="00814BF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essilin</w:t>
            </w:r>
            <w:proofErr w:type="spellEnd"/>
          </w:p>
        </w:tc>
        <w:tc>
          <w:tcPr>
            <w:tcW w:w="1364" w:type="dxa"/>
          </w:tcPr>
          <w:p w14:paraId="3B0BBBD8" w14:textId="77777777" w:rsidR="0038273C" w:rsidRDefault="0038273C" w:rsidP="00C42DDD"/>
        </w:tc>
        <w:tc>
          <w:tcPr>
            <w:tcW w:w="1364" w:type="dxa"/>
          </w:tcPr>
          <w:p w14:paraId="4C32218A" w14:textId="77777777" w:rsidR="0038273C" w:rsidRDefault="0038273C" w:rsidP="00C42DDD"/>
        </w:tc>
        <w:tc>
          <w:tcPr>
            <w:tcW w:w="1141" w:type="dxa"/>
          </w:tcPr>
          <w:p w14:paraId="3A3D9455" w14:textId="1302A5EF" w:rsidR="0038273C" w:rsidRDefault="00814BF9" w:rsidP="00C42DDD">
            <w:r>
              <w:t>yes</w:t>
            </w:r>
          </w:p>
        </w:tc>
        <w:tc>
          <w:tcPr>
            <w:tcW w:w="1141" w:type="dxa"/>
          </w:tcPr>
          <w:p w14:paraId="67705B9D" w14:textId="77777777" w:rsidR="0038273C" w:rsidRDefault="0038273C" w:rsidP="00C42DDD"/>
        </w:tc>
        <w:tc>
          <w:tcPr>
            <w:tcW w:w="2051" w:type="dxa"/>
          </w:tcPr>
          <w:p w14:paraId="5C7794F6" w14:textId="77777777" w:rsidR="0038273C" w:rsidRDefault="0038273C" w:rsidP="00C42DDD"/>
        </w:tc>
        <w:tc>
          <w:tcPr>
            <w:tcW w:w="1346" w:type="dxa"/>
          </w:tcPr>
          <w:p w14:paraId="729A9607" w14:textId="0DDFC251" w:rsidR="0038273C" w:rsidRDefault="00236795" w:rsidP="00C42DDD">
            <w:r>
              <w:fldChar w:fldCharType="begin"/>
            </w:r>
            <w:r>
              <w:instrText xml:space="preserve"> ADDIN EN.CITE &lt;EndNote&gt;&lt;Cite&gt;&lt;Author&gt;Masschelein&lt;/Author&gt;&lt;Year&gt;2017&lt;/Year&gt;&lt;RecNum&gt;29&lt;/RecNum&gt;&lt;DisplayText&gt;&lt;style face="superscript"&gt;27&lt;/style&gt;&lt;/DisplayText&gt;&lt;record&gt;&lt;rec-number&gt;29&lt;/rec-number&gt;&lt;foreign-keys&gt;&lt;key app="EN" db-id="p5zs9pw5ltwzr3e0webppaa6ae5zxdxszf5s" timestamp="1547050180"&gt;29&lt;/key&gt;&lt;/foreign-keys&gt;&lt;ref-type name="Journal Article"&gt;17&lt;/ref-type&gt;&lt;contributors&gt;&lt;authors&gt;&lt;author&gt;Masschelein, J.&lt;/author&gt;&lt;author&gt;Jenner, M.&lt;/author&gt;&lt;author&gt;Challis, G. L.&lt;/author&gt;&lt;/authors&gt;&lt;/contributors&gt;&lt;auth-address&gt;Department of Chemistry, University of Warwick, Gibbet Hill Road, Coventry, UK. G.L.Challis@warwick.ac.uk.&lt;/auth-address&gt;&lt;titles&gt;&lt;title&gt;Antibiotics from Gram-negative bacteria: a comprehensive overview and selected biosynthetic highlights&lt;/title&gt;&lt;secondary-title&gt;Nat Prod Rep&lt;/secondary-title&gt;&lt;/titles&gt;&lt;periodical&gt;&lt;full-title&gt;Nat Prod Rep&lt;/full-title&gt;&lt;/periodical&gt;&lt;pages&gt;712-783&lt;/pages&gt;&lt;volume&gt;34&lt;/volume&gt;&lt;number&gt;7&lt;/number&gt;&lt;keywords&gt;&lt;keyword&gt;Anti-Bacterial Agents/*isolation &amp;amp; purification/*pharmacology&lt;/keyword&gt;&lt;keyword&gt;Anti-Infective Agents/isolation &amp;amp; purification/pharmacology&lt;/keyword&gt;&lt;keyword&gt;Biological Products/*isolation &amp;amp; purification/*pharmacology&lt;/keyword&gt;&lt;keyword&gt;Gram-Negative Bacteria/*drug effects&lt;/keyword&gt;&lt;keyword&gt;Humans&lt;/keyword&gt;&lt;keyword&gt;Microbial Sensitivity Tests&lt;/keyword&gt;&lt;keyword&gt;Molecular Structure&lt;/keyword&gt;&lt;/keywords&gt;&lt;dates&gt;&lt;year&gt;2017&lt;/year&gt;&lt;pub-dates&gt;&lt;date&gt;Jul 1&lt;/date&gt;&lt;/pub-dates&gt;&lt;/dates&gt;&lt;isbn&gt;1460-4752 (Electronic)&amp;#xD;0265-0568 (Linking)&lt;/isbn&gt;&lt;accession-num&gt;28650032&lt;/accession-num&gt;&lt;urls&gt;&lt;related-urls&gt;&lt;url&gt;https://www.ncbi.nlm.nih.gov/pubmed/28650032&lt;/url&gt;&lt;/related-urls&gt;&lt;/urls&gt;&lt;electronic-resource-num&gt;10.1039/c7np00010c&lt;/electronic-resource-num&gt;&lt;/record&gt;&lt;/Cite&gt;&lt;/EndNote&gt;</w:instrText>
            </w:r>
            <w:r>
              <w:fldChar w:fldCharType="separate"/>
            </w:r>
            <w:r w:rsidRPr="00236795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7A318A" w14:paraId="513810C0" w14:textId="77777777" w:rsidTr="00C42DDD">
        <w:tc>
          <w:tcPr>
            <w:tcW w:w="2287" w:type="dxa"/>
          </w:tcPr>
          <w:p w14:paraId="6BEE33E7" w14:textId="69FEF20C" w:rsidR="007A318A" w:rsidRDefault="0068764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687643">
              <w:rPr>
                <w:rFonts w:ascii="Calibri" w:hAnsi="Calibri" w:cs="Calibri"/>
                <w:color w:val="000000"/>
              </w:rPr>
              <w:t>shinorine</w:t>
            </w:r>
            <w:proofErr w:type="spellEnd"/>
          </w:p>
        </w:tc>
        <w:tc>
          <w:tcPr>
            <w:tcW w:w="1364" w:type="dxa"/>
          </w:tcPr>
          <w:p w14:paraId="2C4A2007" w14:textId="77777777" w:rsidR="007A318A" w:rsidRDefault="007A318A" w:rsidP="00C42DDD"/>
        </w:tc>
        <w:tc>
          <w:tcPr>
            <w:tcW w:w="1364" w:type="dxa"/>
          </w:tcPr>
          <w:p w14:paraId="32BB70CE" w14:textId="77777777" w:rsidR="007A318A" w:rsidRDefault="007A318A" w:rsidP="00C42DDD"/>
        </w:tc>
        <w:tc>
          <w:tcPr>
            <w:tcW w:w="1141" w:type="dxa"/>
          </w:tcPr>
          <w:p w14:paraId="5BE35485" w14:textId="77777777" w:rsidR="007A318A" w:rsidRDefault="007A318A" w:rsidP="00C42DDD"/>
        </w:tc>
        <w:tc>
          <w:tcPr>
            <w:tcW w:w="1141" w:type="dxa"/>
          </w:tcPr>
          <w:p w14:paraId="3B2E494F" w14:textId="77777777" w:rsidR="007A318A" w:rsidRDefault="007A318A" w:rsidP="00C42DDD"/>
        </w:tc>
        <w:tc>
          <w:tcPr>
            <w:tcW w:w="2051" w:type="dxa"/>
          </w:tcPr>
          <w:p w14:paraId="79BF311D" w14:textId="28BAAD2B" w:rsidR="007A318A" w:rsidRDefault="00CF2846" w:rsidP="00C42DDD">
            <w:r>
              <w:t>UV protection</w:t>
            </w:r>
          </w:p>
        </w:tc>
        <w:tc>
          <w:tcPr>
            <w:tcW w:w="1346" w:type="dxa"/>
          </w:tcPr>
          <w:p w14:paraId="36CC2870" w14:textId="5DCD77CC" w:rsidR="007A318A" w:rsidRDefault="00687643" w:rsidP="00C42DDD">
            <w:r>
              <w:fldChar w:fldCharType="begin"/>
            </w:r>
            <w:r>
              <w:instrText xml:space="preserve"> ADDIN EN.CITE &lt;EndNote&gt;&lt;Cite&gt;&lt;Author&gt;Rastogi&lt;/Author&gt;&lt;Year&gt;2014&lt;/Year&gt;&lt;RecNum&gt;83&lt;/RecNum&gt;&lt;DisplayText&gt;&lt;style face="superscript"&gt;81&lt;/style&gt;&lt;/DisplayText&gt;&lt;record&gt;&lt;rec-number&gt;83&lt;/rec-number&gt;&lt;foreign-keys&gt;&lt;key app="EN" db-id="p5zs9pw5ltwzr3e0webppaa6ae5zxdxszf5s" timestamp="1547070527"&gt;83&lt;/key&gt;&lt;/foreign-keys&gt;&lt;ref-type name="Journal Article"&gt;17&lt;/ref-type&gt;&lt;contributors&gt;&lt;authors&gt;&lt;author&gt;Rastogi, R. P.&lt;/author&gt;&lt;author&gt;Incharoensakdi, A.&lt;/author&gt;&lt;/authors&gt;&lt;/contributors&gt;&lt;auth-address&gt;Laboratory of Cyanobacterial Biotechnology, Department of Biochemistry, Faculty of Science, Chulalongkorn University, Bangkok, Thailand.&lt;/auth-address&gt;&lt;titles&gt;&lt;title&gt;Characterization of UV-screening compounds, mycosporine-like amino acids, and scytonemin in the cyanobacterium Lyngbya sp. CU2555&lt;/title&gt;&lt;secondary-title&gt;FEMS Microbiol Ecol&lt;/secondary-title&gt;&lt;/titles&gt;&lt;periodical&gt;&lt;full-title&gt;FEMS Microbiol Ecol&lt;/full-title&gt;&lt;/periodical&gt;&lt;pages&gt;244-56&lt;/pages&gt;&lt;volume&gt;87&lt;/volume&gt;&lt;number&gt;1&lt;/number&gt;&lt;keywords&gt;&lt;keyword&gt;Amino Acids/analysis/*biosynthesis&lt;/keyword&gt;&lt;keyword&gt;Chromatography, High Pressure Liquid&lt;/keyword&gt;&lt;keyword&gt;Cyanobacteria/chemistry/*metabolism/*radiation effects&lt;/keyword&gt;&lt;keyword&gt;Cyclohexanols/analysis/metabolism&lt;/keyword&gt;&lt;keyword&gt;Glycine/analogs &amp;amp; derivatives/analysis/metabolism&lt;/keyword&gt;&lt;keyword&gt;Indoles/analysis/*metabolism&lt;/keyword&gt;&lt;keyword&gt;Phenols/analysis/*metabolism&lt;/keyword&gt;&lt;keyword&gt;Ultraviolet Rays&lt;/keyword&gt;&lt;keyword&gt;UV-induced production&lt;/keyword&gt;&lt;keyword&gt;cyanobacteria&lt;/keyword&gt;&lt;keyword&gt;mycosporine-like amino acids&lt;/keyword&gt;&lt;keyword&gt;photoprotection&lt;/keyword&gt;&lt;keyword&gt;scytonemin&lt;/keyword&gt;&lt;/keywords&gt;&lt;dates&gt;&lt;year&gt;2014&lt;/year&gt;&lt;pub-dates&gt;&lt;date&gt;Jan&lt;/date&gt;&lt;/pub-dates&gt;&lt;/dates&gt;&lt;isbn&gt;1574-6941 (Electronic)&amp;#xD;0168-6496 (Linking)&lt;/isbn&gt;&lt;accession-num&gt;24111939&lt;/accession-num&gt;&lt;urls&gt;&lt;related-urls&gt;&lt;url&gt;https://www.ncbi.nlm.nih.gov/pubmed/24111939&lt;/url&gt;&lt;/related-urls&gt;&lt;/urls&gt;&lt;electronic-resource-num&gt;10.1111/1574-6941.12220&lt;/electronic-resource-num&gt;&lt;/record&gt;&lt;/Cite&gt;&lt;/EndNote&gt;</w:instrText>
            </w:r>
            <w:r>
              <w:fldChar w:fldCharType="separate"/>
            </w:r>
            <w:r w:rsidRPr="00687643">
              <w:rPr>
                <w:noProof/>
                <w:vertAlign w:val="superscript"/>
              </w:rPr>
              <w:t>81</w:t>
            </w:r>
            <w:r>
              <w:fldChar w:fldCharType="end"/>
            </w:r>
          </w:p>
        </w:tc>
      </w:tr>
      <w:tr w:rsidR="007A318A" w14:paraId="2A834C52" w14:textId="77777777" w:rsidTr="00C42DDD">
        <w:tc>
          <w:tcPr>
            <w:tcW w:w="2287" w:type="dxa"/>
          </w:tcPr>
          <w:p w14:paraId="13BFE3C8" w14:textId="5F166972" w:rsidR="007A318A" w:rsidRDefault="0071613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enothricin</w:t>
            </w:r>
            <w:proofErr w:type="spellEnd"/>
          </w:p>
        </w:tc>
        <w:tc>
          <w:tcPr>
            <w:tcW w:w="1364" w:type="dxa"/>
          </w:tcPr>
          <w:p w14:paraId="43923D35" w14:textId="631BA7AF" w:rsidR="007A318A" w:rsidRDefault="00716131" w:rsidP="00C42DDD">
            <w:r>
              <w:t>yes</w:t>
            </w:r>
          </w:p>
        </w:tc>
        <w:tc>
          <w:tcPr>
            <w:tcW w:w="1364" w:type="dxa"/>
          </w:tcPr>
          <w:p w14:paraId="5C42F404" w14:textId="35BCE98A" w:rsidR="007A318A" w:rsidRDefault="00716131" w:rsidP="00C42DDD">
            <w:r>
              <w:t>gram pos, gram neg</w:t>
            </w:r>
          </w:p>
        </w:tc>
        <w:tc>
          <w:tcPr>
            <w:tcW w:w="1141" w:type="dxa"/>
          </w:tcPr>
          <w:p w14:paraId="0F982E86" w14:textId="77777777" w:rsidR="007A318A" w:rsidRDefault="007A318A" w:rsidP="00C42DDD"/>
        </w:tc>
        <w:tc>
          <w:tcPr>
            <w:tcW w:w="1141" w:type="dxa"/>
          </w:tcPr>
          <w:p w14:paraId="5C3D81D3" w14:textId="77777777" w:rsidR="007A318A" w:rsidRDefault="007A318A" w:rsidP="00C42DDD"/>
        </w:tc>
        <w:tc>
          <w:tcPr>
            <w:tcW w:w="2051" w:type="dxa"/>
          </w:tcPr>
          <w:p w14:paraId="3EAA6FDE" w14:textId="77777777" w:rsidR="007A318A" w:rsidRDefault="007A318A" w:rsidP="00C42DDD"/>
        </w:tc>
        <w:tc>
          <w:tcPr>
            <w:tcW w:w="1346" w:type="dxa"/>
          </w:tcPr>
          <w:p w14:paraId="2B9266ED" w14:textId="3C06D4F7" w:rsidR="007A318A" w:rsidRDefault="00BC23C3" w:rsidP="00C42DDD">
            <w:r>
              <w:fldChar w:fldCharType="begin">
                <w:fldData xml:space="preserve">PEVuZE5vdGU+PENpdGU+PEF1dGhvcj5MaXU8L0F1dGhvcj48WWVhcj4yMDE0PC9ZZWFyPjxSZWNO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U8L0F1dGhvcj48WWVhcj4yMDE0PC9ZZWFyPjxSZWNO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C23C3">
              <w:rPr>
                <w:noProof/>
                <w:vertAlign w:val="superscript"/>
              </w:rPr>
              <w:t>82</w:t>
            </w:r>
            <w:r>
              <w:fldChar w:fldCharType="end"/>
            </w:r>
          </w:p>
        </w:tc>
      </w:tr>
      <w:tr w:rsidR="007A318A" w14:paraId="772680EC" w14:textId="77777777" w:rsidTr="00C42DDD">
        <w:tc>
          <w:tcPr>
            <w:tcW w:w="2287" w:type="dxa"/>
          </w:tcPr>
          <w:p w14:paraId="7B1157AD" w14:textId="56B63DA5" w:rsidR="007A318A" w:rsidRDefault="00282F0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aromycin</w:t>
            </w:r>
            <w:proofErr w:type="spellEnd"/>
          </w:p>
        </w:tc>
        <w:tc>
          <w:tcPr>
            <w:tcW w:w="1364" w:type="dxa"/>
          </w:tcPr>
          <w:p w14:paraId="635D783D" w14:textId="0BBD09C3" w:rsidR="007A318A" w:rsidRDefault="00282F0A" w:rsidP="00C42DDD">
            <w:r>
              <w:t>yes</w:t>
            </w:r>
          </w:p>
        </w:tc>
        <w:tc>
          <w:tcPr>
            <w:tcW w:w="1364" w:type="dxa"/>
          </w:tcPr>
          <w:p w14:paraId="13DAA7AF" w14:textId="347BE2DC" w:rsidR="007A318A" w:rsidRDefault="00282F0A" w:rsidP="00C42DDD">
            <w:r>
              <w:t>gram pos</w:t>
            </w:r>
          </w:p>
        </w:tc>
        <w:tc>
          <w:tcPr>
            <w:tcW w:w="1141" w:type="dxa"/>
          </w:tcPr>
          <w:p w14:paraId="465FB127" w14:textId="77777777" w:rsidR="007A318A" w:rsidRDefault="007A318A" w:rsidP="00C42DDD"/>
        </w:tc>
        <w:tc>
          <w:tcPr>
            <w:tcW w:w="1141" w:type="dxa"/>
          </w:tcPr>
          <w:p w14:paraId="601BF112" w14:textId="77777777" w:rsidR="007A318A" w:rsidRDefault="007A318A" w:rsidP="00C42DDD"/>
        </w:tc>
        <w:tc>
          <w:tcPr>
            <w:tcW w:w="2051" w:type="dxa"/>
          </w:tcPr>
          <w:p w14:paraId="2AFC1974" w14:textId="77777777" w:rsidR="007A318A" w:rsidRDefault="007A318A" w:rsidP="00C42DDD"/>
        </w:tc>
        <w:tc>
          <w:tcPr>
            <w:tcW w:w="1346" w:type="dxa"/>
          </w:tcPr>
          <w:p w14:paraId="24694FC8" w14:textId="5C28D9C8" w:rsidR="007A318A" w:rsidRDefault="00282F0A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282F0A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7A318A" w14:paraId="7B0E9F73" w14:textId="77777777" w:rsidTr="00C42DDD">
        <w:tc>
          <w:tcPr>
            <w:tcW w:w="2287" w:type="dxa"/>
          </w:tcPr>
          <w:p w14:paraId="584D2FFC" w14:textId="2EAC3922" w:rsidR="007A318A" w:rsidRDefault="00B8043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icoplanin</w:t>
            </w:r>
          </w:p>
        </w:tc>
        <w:tc>
          <w:tcPr>
            <w:tcW w:w="1364" w:type="dxa"/>
          </w:tcPr>
          <w:p w14:paraId="2436B6FB" w14:textId="53B3BAB4" w:rsidR="007A318A" w:rsidRDefault="00B80431" w:rsidP="00C42DDD">
            <w:r>
              <w:t>yes</w:t>
            </w:r>
          </w:p>
        </w:tc>
        <w:tc>
          <w:tcPr>
            <w:tcW w:w="1364" w:type="dxa"/>
          </w:tcPr>
          <w:p w14:paraId="62168C41" w14:textId="52828B82" w:rsidR="007A318A" w:rsidRDefault="00B80431" w:rsidP="00C42DDD">
            <w:r>
              <w:t>gram pos</w:t>
            </w:r>
          </w:p>
        </w:tc>
        <w:tc>
          <w:tcPr>
            <w:tcW w:w="1141" w:type="dxa"/>
          </w:tcPr>
          <w:p w14:paraId="160F87FC" w14:textId="77777777" w:rsidR="007A318A" w:rsidRDefault="007A318A" w:rsidP="00C42DDD"/>
        </w:tc>
        <w:tc>
          <w:tcPr>
            <w:tcW w:w="1141" w:type="dxa"/>
          </w:tcPr>
          <w:p w14:paraId="6CE09760" w14:textId="77777777" w:rsidR="007A318A" w:rsidRDefault="007A318A" w:rsidP="00C42DDD"/>
        </w:tc>
        <w:tc>
          <w:tcPr>
            <w:tcW w:w="2051" w:type="dxa"/>
          </w:tcPr>
          <w:p w14:paraId="7F1C2CFD" w14:textId="77777777" w:rsidR="007A318A" w:rsidRDefault="007A318A" w:rsidP="00C42DDD"/>
        </w:tc>
        <w:tc>
          <w:tcPr>
            <w:tcW w:w="1346" w:type="dxa"/>
          </w:tcPr>
          <w:p w14:paraId="76F6F47F" w14:textId="2F8E3AED" w:rsidR="007A318A" w:rsidRDefault="00C3571A" w:rsidP="00C42DDD">
            <w:r>
              <w:fldChar w:fldCharType="begin"/>
            </w:r>
            <w:r>
              <w:instrText xml:space="preserve"> ADDIN EN.CITE &lt;EndNote&gt;&lt;Cite&gt;&lt;Author&gt;Campoli-Richards&lt;/Author&gt;&lt;Year&gt;1990&lt;/Year&gt;&lt;RecNum&gt;86&lt;/RecNum&gt;&lt;DisplayText&gt;&lt;style face="superscript"&gt;84&lt;/style&gt;&lt;/DisplayText&gt;&lt;record&gt;&lt;rec-number&gt;86&lt;/rec-number&gt;&lt;foreign-keys&gt;&lt;key app="EN" db-id="p5zs9pw5ltwzr3e0webppaa6ae5zxdxszf5s" timestamp="1547071073"&gt;86&lt;/key&gt;&lt;/foreign-keys&gt;&lt;ref-type name="Journal Article"&gt;17&lt;/ref-type&gt;&lt;contributors&gt;&lt;authors&gt;&lt;author&gt;Campoli-Richards, D. M.&lt;/author&gt;&lt;author&gt;Brogden, R. N.&lt;/author&gt;&lt;author&gt;Faulds, D.&lt;/author&gt;&lt;/authors&gt;&lt;/contributors&gt;&lt;auth-address&gt;Adis Drug Information Services, Auckland, New Zealand.&lt;/auth-address&gt;&lt;titles&gt;&lt;title&gt;Teicoplanin. A review of its antibacterial activity, pharmacokinetic properties and therapeutic potential&lt;/title&gt;&lt;secondary-title&gt;Drugs&lt;/secondary-title&gt;&lt;/titles&gt;&lt;periodical&gt;&lt;full-title&gt;Drugs&lt;/full-title&gt;&lt;/periodical&gt;&lt;pages&gt;449-86&lt;/pages&gt;&lt;volume&gt;40&lt;/volume&gt;&lt;number&gt;3&lt;/number&gt;&lt;keywords&gt;&lt;keyword&gt;*Anti-Bacterial Agents/pharmacokinetics/pharmacology/therapeutic use&lt;/keyword&gt;&lt;keyword&gt;Bacterial Infections/*drug therapy&lt;/keyword&gt;&lt;keyword&gt;Glycopeptides/pharmacokinetics/pharmacology/therapeutic use&lt;/keyword&gt;&lt;keyword&gt;Humans&lt;/keyword&gt;&lt;keyword&gt;Microbial Sensitivity Tests&lt;/keyword&gt;&lt;keyword&gt;Teicoplanin&lt;/keyword&gt;&lt;keyword&gt;Tissue Distribution&lt;/keyword&gt;&lt;/keywords&gt;&lt;dates&gt;&lt;year&gt;1990&lt;/year&gt;&lt;pub-dates&gt;&lt;date&gt;Sep&lt;/date&gt;&lt;/pub-dates&gt;&lt;/dates&gt;&lt;isbn&gt;0012-6667 (Print)&amp;#xD;0012-6667 (Linking)&lt;/isbn&gt;&lt;accession-num&gt;2146108&lt;/accession-num&gt;&lt;urls&gt;&lt;related-urls&gt;&lt;url&gt;https://www.ncbi.nlm.nih.gov/pubmed/2146108&lt;/url&gt;&lt;/related-urls&gt;&lt;/urls&gt;&lt;electronic-resource-num&gt;10.2165/00003495-199040030-00007&lt;/electronic-resource-num&gt;&lt;/record&gt;&lt;/Cite&gt;&lt;/EndNote&gt;</w:instrText>
            </w:r>
            <w:r>
              <w:fldChar w:fldCharType="separate"/>
            </w:r>
            <w:r w:rsidRPr="00C3571A">
              <w:rPr>
                <w:noProof/>
                <w:vertAlign w:val="superscript"/>
              </w:rPr>
              <w:t>84</w:t>
            </w:r>
            <w:r>
              <w:fldChar w:fldCharType="end"/>
            </w:r>
          </w:p>
        </w:tc>
      </w:tr>
      <w:tr w:rsidR="007A318A" w14:paraId="76C7D467" w14:textId="77777777" w:rsidTr="00C42DDD">
        <w:tc>
          <w:tcPr>
            <w:tcW w:w="2287" w:type="dxa"/>
          </w:tcPr>
          <w:p w14:paraId="5DAEB144" w14:textId="34307C85" w:rsidR="007A318A" w:rsidRDefault="00D9461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thanamycin</w:t>
            </w:r>
            <w:proofErr w:type="spellEnd"/>
          </w:p>
        </w:tc>
        <w:tc>
          <w:tcPr>
            <w:tcW w:w="1364" w:type="dxa"/>
          </w:tcPr>
          <w:p w14:paraId="11D3573F" w14:textId="77777777" w:rsidR="007A318A" w:rsidRDefault="007A318A" w:rsidP="00C42DDD"/>
        </w:tc>
        <w:tc>
          <w:tcPr>
            <w:tcW w:w="1364" w:type="dxa"/>
          </w:tcPr>
          <w:p w14:paraId="73C6C1AF" w14:textId="77777777" w:rsidR="007A318A" w:rsidRDefault="007A318A" w:rsidP="00C42DDD"/>
        </w:tc>
        <w:tc>
          <w:tcPr>
            <w:tcW w:w="1141" w:type="dxa"/>
          </w:tcPr>
          <w:p w14:paraId="2B014073" w14:textId="24057AF2" w:rsidR="007A318A" w:rsidRDefault="00D94619" w:rsidP="00C42DDD">
            <w:r>
              <w:t>yes</w:t>
            </w:r>
          </w:p>
        </w:tc>
        <w:tc>
          <w:tcPr>
            <w:tcW w:w="1141" w:type="dxa"/>
          </w:tcPr>
          <w:p w14:paraId="6A124894" w14:textId="77777777" w:rsidR="007A318A" w:rsidRDefault="007A318A" w:rsidP="00C42DDD"/>
        </w:tc>
        <w:tc>
          <w:tcPr>
            <w:tcW w:w="2051" w:type="dxa"/>
          </w:tcPr>
          <w:p w14:paraId="5A773692" w14:textId="77777777" w:rsidR="007A318A" w:rsidRDefault="007A318A" w:rsidP="00C42DDD"/>
        </w:tc>
        <w:tc>
          <w:tcPr>
            <w:tcW w:w="1346" w:type="dxa"/>
          </w:tcPr>
          <w:p w14:paraId="2A7572F4" w14:textId="249F43B8" w:rsidR="007A318A" w:rsidRDefault="00D94619" w:rsidP="00C42DDD">
            <w:r>
              <w:fldChar w:fldCharType="begin">
                <w:fldData xml:space="preserve">PEVuZE5vdGU+PENpdGU+PEF1dGhvcj5Kb2huc3RvbjwvQXV0aG9yPjxZZWFyPjIwMTU8L1llYXI+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b2huc3RvbjwvQXV0aG9yPjxZZWFyPjIwMTU8L1llYXI+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94619">
              <w:rPr>
                <w:noProof/>
                <w:vertAlign w:val="superscript"/>
              </w:rPr>
              <w:t>85</w:t>
            </w:r>
            <w:r>
              <w:fldChar w:fldCharType="end"/>
            </w:r>
          </w:p>
        </w:tc>
      </w:tr>
      <w:tr w:rsidR="007A318A" w14:paraId="3D35880E" w14:textId="77777777" w:rsidTr="00C42DDD">
        <w:tc>
          <w:tcPr>
            <w:tcW w:w="2287" w:type="dxa"/>
          </w:tcPr>
          <w:p w14:paraId="2BE04B0B" w14:textId="075DAE10" w:rsidR="007A318A" w:rsidRDefault="00DE315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iocoraline</w:t>
            </w:r>
            <w:proofErr w:type="spellEnd"/>
          </w:p>
        </w:tc>
        <w:tc>
          <w:tcPr>
            <w:tcW w:w="1364" w:type="dxa"/>
          </w:tcPr>
          <w:p w14:paraId="56ABBD56" w14:textId="08BF5545" w:rsidR="007A318A" w:rsidRDefault="00DE315B" w:rsidP="00C42DDD">
            <w:r>
              <w:t>yes</w:t>
            </w:r>
          </w:p>
        </w:tc>
        <w:tc>
          <w:tcPr>
            <w:tcW w:w="1364" w:type="dxa"/>
          </w:tcPr>
          <w:p w14:paraId="158B6C01" w14:textId="16FCC312" w:rsidR="007A318A" w:rsidRDefault="00DE315B" w:rsidP="00C42DDD">
            <w:r>
              <w:t>gram pos</w:t>
            </w:r>
          </w:p>
        </w:tc>
        <w:tc>
          <w:tcPr>
            <w:tcW w:w="1141" w:type="dxa"/>
          </w:tcPr>
          <w:p w14:paraId="20BB1B16" w14:textId="77777777" w:rsidR="007A318A" w:rsidRDefault="007A318A" w:rsidP="00C42DDD"/>
        </w:tc>
        <w:tc>
          <w:tcPr>
            <w:tcW w:w="1141" w:type="dxa"/>
          </w:tcPr>
          <w:p w14:paraId="450AE1B9" w14:textId="0ADE4AB0" w:rsidR="007A318A" w:rsidRDefault="00DE315B" w:rsidP="00C42DDD">
            <w:r>
              <w:t>yes</w:t>
            </w:r>
          </w:p>
        </w:tc>
        <w:tc>
          <w:tcPr>
            <w:tcW w:w="2051" w:type="dxa"/>
          </w:tcPr>
          <w:p w14:paraId="4D826207" w14:textId="77777777" w:rsidR="007A318A" w:rsidRDefault="007A318A" w:rsidP="00C42DDD"/>
        </w:tc>
        <w:tc>
          <w:tcPr>
            <w:tcW w:w="1346" w:type="dxa"/>
          </w:tcPr>
          <w:p w14:paraId="1DF78EFF" w14:textId="7F4E9DA1" w:rsidR="007A318A" w:rsidRDefault="00CC5DA7" w:rsidP="00C42DDD">
            <w:r>
              <w:fldChar w:fldCharType="begin"/>
            </w:r>
            <w:r>
              <w:instrText xml:space="preserve"> ADDIN EN.CITE &lt;EndNote&gt;&lt;Cite&gt;&lt;Author&gt;Romero&lt;/Author&gt;&lt;Year&gt;1997&lt;/Year&gt;&lt;RecNum&gt;88&lt;/RecNum&gt;&lt;DisplayText&gt;&lt;style face="superscript"&gt;86&lt;/style&gt;&lt;/DisplayText&gt;&lt;record&gt;&lt;rec-number&gt;88&lt;/rec-number&gt;&lt;foreign-keys&gt;&lt;key app="EN" db-id="p5zs9pw5ltwzr3e0webppaa6ae5zxdxszf5s" timestamp="1547071256"&gt;88&lt;/key&gt;&lt;/foreign-keys&gt;&lt;ref-type name="Journal Article"&gt;17&lt;/ref-type&gt;&lt;contributors&gt;&lt;authors&gt;&lt;author&gt;Romero, F.&lt;/author&gt;&lt;author&gt;Espliego, F.&lt;/author&gt;&lt;author&gt;Perez Baz, J.&lt;/author&gt;&lt;author&gt;Garcia de Quesada, T.&lt;/author&gt;&lt;author&gt;Gravalos, D.&lt;/author&gt;&lt;author&gt;de la Calle, F.&lt;/author&gt;&lt;author&gt;Fernandez-Puentes, J. L.&lt;/author&gt;&lt;/authors&gt;&lt;/contributors&gt;&lt;auth-address&gt;Drug Discovery Division, PharmaMar, S.A., Spain.&lt;/auth-address&gt;&lt;titles&gt;&lt;title&gt;Thiocoraline, a new depsipeptide with antitumor activity produced by a marine Micromonospora. I. Taxonomy, fermentation, isolation, and biological activities&lt;/title&gt;&lt;secondary-title&gt;J Antibiot (Tokyo)&lt;/secondary-title&gt;&lt;/titles&gt;&lt;periodical&gt;&lt;full-title&gt;J Antibiot (Tokyo)&lt;/full-title&gt;&lt;/periodical&gt;&lt;pages&gt;734-7&lt;/pages&gt;&lt;volume&gt;50&lt;/volume&gt;&lt;number&gt;9&lt;/number&gt;&lt;keywords&gt;&lt;keyword&gt;Animals&lt;/keyword&gt;&lt;keyword&gt;Anti-Bacterial Agents/*isolation &amp;amp; purification/pharmacology&lt;/keyword&gt;&lt;keyword&gt;Antibiotics, Antineoplastic/*isolation &amp;amp; purification/pharmacology&lt;/keyword&gt;&lt;keyword&gt;*Depsipeptides&lt;/keyword&gt;&lt;keyword&gt;Fermentation&lt;/keyword&gt;&lt;keyword&gt;Leukemia P388/drug therapy&lt;/keyword&gt;&lt;keyword&gt;Microbial Sensitivity Tests&lt;/keyword&gt;&lt;keyword&gt;Micromonospora&lt;/keyword&gt;&lt;keyword&gt;*Peptides&lt;/keyword&gt;&lt;keyword&gt;Tumor Cells, Cultured/drug effects&lt;/keyword&gt;&lt;/keywords&gt;&lt;dates&gt;&lt;year&gt;1997&lt;/year&gt;&lt;pub-dates&gt;&lt;date&gt;Sep&lt;/date&gt;&lt;/pub-dates&gt;&lt;/dates&gt;&lt;isbn&gt;0021-8820 (Print)&amp;#xD;0021-8820 (Linking)&lt;/isbn&gt;&lt;accession-num&gt;9360617&lt;/accession-num&gt;&lt;urls&gt;&lt;related-urls&gt;&lt;url&gt;https://www.ncbi.nlm.nih.gov/pubmed/9360617&lt;/url&gt;&lt;/related-urls&gt;&lt;/urls&gt;&lt;/record&gt;&lt;/Cite&gt;&lt;/EndNote&gt;</w:instrText>
            </w:r>
            <w:r>
              <w:fldChar w:fldCharType="separate"/>
            </w:r>
            <w:r w:rsidRPr="00CC5DA7">
              <w:rPr>
                <w:noProof/>
                <w:vertAlign w:val="superscript"/>
              </w:rPr>
              <w:t>86</w:t>
            </w:r>
            <w:r>
              <w:fldChar w:fldCharType="end"/>
            </w:r>
          </w:p>
        </w:tc>
      </w:tr>
      <w:tr w:rsidR="00FD48FB" w14:paraId="062F3458" w14:textId="77777777" w:rsidTr="00C42DDD">
        <w:tc>
          <w:tcPr>
            <w:tcW w:w="2287" w:type="dxa"/>
          </w:tcPr>
          <w:p w14:paraId="7203A2E4" w14:textId="4613DDB1" w:rsidR="00FD48FB" w:rsidRDefault="00DD00D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olaasin</w:t>
            </w:r>
            <w:proofErr w:type="spellEnd"/>
          </w:p>
        </w:tc>
        <w:tc>
          <w:tcPr>
            <w:tcW w:w="1364" w:type="dxa"/>
          </w:tcPr>
          <w:p w14:paraId="108D045C" w14:textId="77777777" w:rsidR="00FD48FB" w:rsidRDefault="00FD48FB" w:rsidP="00C42DDD"/>
        </w:tc>
        <w:tc>
          <w:tcPr>
            <w:tcW w:w="1364" w:type="dxa"/>
          </w:tcPr>
          <w:p w14:paraId="0CECF6E5" w14:textId="77777777" w:rsidR="00FD48FB" w:rsidRDefault="00FD48FB" w:rsidP="00C42DDD"/>
        </w:tc>
        <w:tc>
          <w:tcPr>
            <w:tcW w:w="1141" w:type="dxa"/>
          </w:tcPr>
          <w:p w14:paraId="79C86EE1" w14:textId="442CFE22" w:rsidR="00FD48FB" w:rsidRDefault="00DD00D0" w:rsidP="00C42DDD">
            <w:r>
              <w:t>yes</w:t>
            </w:r>
          </w:p>
        </w:tc>
        <w:tc>
          <w:tcPr>
            <w:tcW w:w="1141" w:type="dxa"/>
          </w:tcPr>
          <w:p w14:paraId="195296B7" w14:textId="77777777" w:rsidR="00FD48FB" w:rsidRDefault="00FD48FB" w:rsidP="00C42DDD"/>
        </w:tc>
        <w:tc>
          <w:tcPr>
            <w:tcW w:w="2051" w:type="dxa"/>
          </w:tcPr>
          <w:p w14:paraId="106CB064" w14:textId="77777777" w:rsidR="00FD48FB" w:rsidRDefault="00FD48FB" w:rsidP="00C42DDD"/>
        </w:tc>
        <w:tc>
          <w:tcPr>
            <w:tcW w:w="1346" w:type="dxa"/>
          </w:tcPr>
          <w:p w14:paraId="34B7B1DD" w14:textId="637E7B13" w:rsidR="00FD48FB" w:rsidRDefault="00FD48FB" w:rsidP="00C42DDD">
            <w:r>
              <w:fldChar w:fldCharType="begin"/>
            </w:r>
            <w:r>
              <w:instrText xml:space="preserve"> ADDIN EN.CITE &lt;EndNote&gt;&lt;Cite&gt;&lt;Author&gt;Lo Cantore&lt;/Author&gt;&lt;Year&gt;2006&lt;/Year&gt;&lt;RecNum&gt;89&lt;/RecNum&gt;&lt;DisplayText&gt;&lt;style face="superscript"&gt;87&lt;/style&gt;&lt;/DisplayText&gt;&lt;record&gt;&lt;rec-number&gt;89&lt;/rec-number&gt;&lt;foreign-keys&gt;&lt;key app="EN" db-id="p5zs9pw5ltwzr3e0webppaa6ae5zxdxszf5s" timestamp="1547071331"&gt;89&lt;/key&gt;&lt;/foreign-keys&gt;&lt;ref-type name="Journal Article"&gt;17&lt;/ref-type&gt;&lt;contributors&gt;&lt;authors&gt;&lt;author&gt;Lo Cantore, P.&lt;/author&gt;&lt;author&gt;Lazzaroni, S.&lt;/author&gt;&lt;author&gt;Coraiola, M.&lt;/author&gt;&lt;author&gt;Dalla Serra, M.&lt;/author&gt;&lt;author&gt;Cafarchia, C.&lt;/author&gt;&lt;author&gt;Evidente, A.&lt;/author&gt;&lt;author&gt;Lacobellis, N. S.&lt;/author&gt;&lt;/authors&gt;&lt;/contributors&gt;&lt;auth-address&gt;Dipartimento di Biologia, Difesa e Biotecnologie Agro Forestali, Universita degli Studi della Basilicata, Viale dell&amp;apos;Ateneo Lucano 10, 85100 Potenza, Italy.&lt;/auth-address&gt;&lt;titles&gt;&lt;title&gt;Biological characterization of white line-inducing principle (WLIP) produced by Pseudomonas reactans NCPPB1311&lt;/title&gt;&lt;secondary-title&gt;Mol Plant Microbe Interact&lt;/secondary-title&gt;&lt;/titles&gt;&lt;periodical&gt;&lt;full-title&gt;Mol Plant Microbe Interact&lt;/full-title&gt;&lt;/periodical&gt;&lt;pages&gt;1113-20&lt;/pages&gt;&lt;volume&gt;19&lt;/volume&gt;&lt;number&gt;10&lt;/number&gt;&lt;keywords&gt;&lt;keyword&gt;Anti-Infective Agents/isolation &amp;amp; purification/*pharmacology&lt;/keyword&gt;&lt;keyword&gt;Bacteria/drug effects&lt;/keyword&gt;&lt;keyword&gt;Bacterial Proteins/isolation &amp;amp; purification/*pharmacology&lt;/keyword&gt;&lt;keyword&gt;Bacterial Toxins/isolation &amp;amp; purification/*pharmacology&lt;/keyword&gt;&lt;keyword&gt;Depsipeptides/isolation &amp;amp; purification/*pharmacology&lt;/keyword&gt;&lt;keyword&gt;Fungi/drug effects&lt;/keyword&gt;&lt;keyword&gt;Hemolysis/drug effects&lt;/keyword&gt;&lt;keyword&gt;Pseudomonas/*chemistry&lt;/keyword&gt;&lt;/keywords&gt;&lt;dates&gt;&lt;year&gt;2006&lt;/year&gt;&lt;pub-dates&gt;&lt;date&gt;Oct&lt;/date&gt;&lt;/pub-dates&gt;&lt;/dates&gt;&lt;isbn&gt;0894-0282 (Print)&amp;#xD;0894-0282 (Linking)&lt;/isbn&gt;&lt;accession-num&gt;17022175&lt;/accession-num&gt;&lt;urls&gt;&lt;related-urls&gt;&lt;url&gt;https://www.ncbi.nlm.nih.gov/pubmed/17022175&lt;/url&gt;&lt;/related-urls&gt;&lt;/urls&gt;&lt;electronic-resource-num&gt;10.1094/MPMI-19-1113&lt;/electronic-resource-num&gt;&lt;/record&gt;&lt;/Cite&gt;&lt;/EndNote&gt;</w:instrText>
            </w:r>
            <w:r>
              <w:fldChar w:fldCharType="separate"/>
            </w:r>
            <w:r w:rsidRPr="00FD48FB">
              <w:rPr>
                <w:noProof/>
                <w:vertAlign w:val="superscript"/>
              </w:rPr>
              <w:t>87</w:t>
            </w:r>
            <w:r>
              <w:fldChar w:fldCharType="end"/>
            </w:r>
          </w:p>
        </w:tc>
      </w:tr>
      <w:tr w:rsidR="00D62255" w14:paraId="4F744695" w14:textId="77777777" w:rsidTr="00C42DDD">
        <w:tc>
          <w:tcPr>
            <w:tcW w:w="2287" w:type="dxa"/>
          </w:tcPr>
          <w:p w14:paraId="15093168" w14:textId="0ED73047" w:rsidR="00D62255" w:rsidRDefault="00D62255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alinomycin</w:t>
            </w:r>
          </w:p>
        </w:tc>
        <w:tc>
          <w:tcPr>
            <w:tcW w:w="1364" w:type="dxa"/>
          </w:tcPr>
          <w:p w14:paraId="1CB92E76" w14:textId="28089A14" w:rsidR="00D62255" w:rsidRDefault="00B004EC" w:rsidP="00C42DDD">
            <w:r>
              <w:t>yes</w:t>
            </w:r>
          </w:p>
        </w:tc>
        <w:tc>
          <w:tcPr>
            <w:tcW w:w="1364" w:type="dxa"/>
          </w:tcPr>
          <w:p w14:paraId="073829E1" w14:textId="0D42CEED" w:rsidR="00D62255" w:rsidRDefault="00B004EC" w:rsidP="00C42DDD">
            <w:r>
              <w:t>gram pos</w:t>
            </w:r>
          </w:p>
        </w:tc>
        <w:tc>
          <w:tcPr>
            <w:tcW w:w="1141" w:type="dxa"/>
          </w:tcPr>
          <w:p w14:paraId="10AB5B62" w14:textId="5E132D19" w:rsidR="00D62255" w:rsidRDefault="00B004EC" w:rsidP="00C42DDD">
            <w:r>
              <w:t>yes</w:t>
            </w:r>
          </w:p>
        </w:tc>
        <w:tc>
          <w:tcPr>
            <w:tcW w:w="1141" w:type="dxa"/>
          </w:tcPr>
          <w:p w14:paraId="18DD6C63" w14:textId="2647421E" w:rsidR="00D62255" w:rsidRDefault="00B004EC" w:rsidP="00C42DDD">
            <w:r>
              <w:t>yes</w:t>
            </w:r>
          </w:p>
        </w:tc>
        <w:tc>
          <w:tcPr>
            <w:tcW w:w="2051" w:type="dxa"/>
          </w:tcPr>
          <w:p w14:paraId="0193C4C5" w14:textId="77777777" w:rsidR="00D62255" w:rsidRDefault="00D62255" w:rsidP="00C42DDD"/>
        </w:tc>
        <w:tc>
          <w:tcPr>
            <w:tcW w:w="1346" w:type="dxa"/>
          </w:tcPr>
          <w:p w14:paraId="1CF072E4" w14:textId="6AD1A65A" w:rsidR="00D62255" w:rsidRDefault="00E711A0" w:rsidP="00C42DDD">
            <w:r>
              <w:fldChar w:fldCharType="begin"/>
            </w:r>
            <w:r>
              <w:instrText xml:space="preserve"> ADDIN EN.CITE &lt;EndNote&gt;&lt;Cite&gt;&lt;Author&gt;Tempelaars&lt;/Author&gt;&lt;Year&gt;2011&lt;/Year&gt;&lt;RecNum&gt;90&lt;/RecNum&gt;&lt;DisplayText&gt;&lt;style face="superscript"&gt;88&lt;/style&gt;&lt;/DisplayText&gt;&lt;record&gt;&lt;rec-number&gt;90&lt;/rec-number&gt;&lt;foreign-keys&gt;&lt;key app="EN" db-id="p5zs9pw5ltwzr3e0webppaa6ae5zxdxszf5s" timestamp="1547071486"&gt;90&lt;/key&gt;&lt;/foreign-keys&gt;&lt;ref-type name="Journal Article"&gt;17&lt;/ref-type&gt;&lt;contributors&gt;&lt;authors&gt;&lt;author&gt;Tempelaars, M. H.&lt;/author&gt;&lt;author&gt;Rodrigues, S.&lt;/author&gt;&lt;author&gt;Abee, T.&lt;/author&gt;&lt;/authors&gt;&lt;/contributors&gt;&lt;auth-address&gt;Laboratory of Food Microbiology, Wageningen University, 6703 HD Wageningen, Netherlands. marcel.tempelaars@wur.nl&lt;/auth-address&gt;&lt;titles&gt;&lt;title&gt;Comparative analysis of antimicrobial activities of valinomycin and cereulide, the Bacillus cereus emetic toxin&lt;/title&gt;&lt;secondary-title&gt;Appl Environ Microbiol&lt;/secondary-title&gt;&lt;/titles&gt;&lt;periodical&gt;&lt;full-title&gt;Appl Environ Microbiol&lt;/full-title&gt;&lt;/periodical&gt;&lt;pages&gt;2755-62&lt;/pages&gt;&lt;volume&gt;77&lt;/volume&gt;&lt;number&gt;8&lt;/number&gt;&lt;keywords&gt;&lt;keyword&gt;Aerobiosis&lt;/keyword&gt;&lt;keyword&gt;Anti-Bacterial Agents/*pharmacology&lt;/keyword&gt;&lt;keyword&gt;Bacillus cereus/*metabolism&lt;/keyword&gt;&lt;keyword&gt;Bacterial Toxins/*pharmacology&lt;/keyword&gt;&lt;keyword&gt;Depsipeptides/*pharmacology&lt;/keyword&gt;&lt;keyword&gt;Flow Cytometry&lt;/keyword&gt;&lt;keyword&gt;Food Microbiology&lt;/keyword&gt;&lt;keyword&gt;Gram-Negative Bacteria/drug effects&lt;/keyword&gt;&lt;keyword&gt;Gram-Positive Bacteria/drug effects&lt;/keyword&gt;&lt;keyword&gt;Hydrogen-Ion Concentration&lt;/keyword&gt;&lt;keyword&gt;Membrane Potentials&lt;/keyword&gt;&lt;keyword&gt;Microbial Sensitivity Tests&lt;/keyword&gt;&lt;keyword&gt;Streptomyces/*metabolism&lt;/keyword&gt;&lt;keyword&gt;Valinomycin/*pharmacology&lt;/keyword&gt;&lt;/keywords&gt;&lt;dates&gt;&lt;year&gt;2011&lt;/year&gt;&lt;pub-dates&gt;&lt;date&gt;Apr&lt;/date&gt;&lt;/pub-dates&gt;&lt;/dates&gt;&lt;isbn&gt;1098-5336 (Electronic)&amp;#xD;0099-2240 (Linking)&lt;/isbn&gt;&lt;accession-num&gt;21357430&lt;/accession-num&gt;&lt;urls&gt;&lt;related-urls&gt;&lt;url&gt;https://www.ncbi.nlm.nih.gov/pubmed/21357430&lt;/url&gt;&lt;/related-urls&gt;&lt;/urls&gt;&lt;custom2&gt;3126370&lt;/custom2&gt;&lt;electronic-resource-num&gt;10.1128/AEM.02671-10&lt;/electronic-resource-num&gt;&lt;/record&gt;&lt;/Cite&gt;&lt;/EndNote&gt;</w:instrText>
            </w:r>
            <w:r>
              <w:fldChar w:fldCharType="separate"/>
            </w:r>
            <w:r w:rsidRPr="00E711A0">
              <w:rPr>
                <w:noProof/>
                <w:vertAlign w:val="superscript"/>
              </w:rPr>
              <w:t>88</w:t>
            </w:r>
            <w:r>
              <w:fldChar w:fldCharType="end"/>
            </w:r>
          </w:p>
        </w:tc>
      </w:tr>
      <w:tr w:rsidR="00D62255" w14:paraId="226218CD" w14:textId="77777777" w:rsidTr="00C42DDD">
        <w:tc>
          <w:tcPr>
            <w:tcW w:w="2287" w:type="dxa"/>
          </w:tcPr>
          <w:p w14:paraId="6769B7B7" w14:textId="5A44B446" w:rsidR="00D62255" w:rsidRDefault="00D67F4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iseoviridin</w:t>
            </w:r>
            <w:proofErr w:type="spellEnd"/>
          </w:p>
        </w:tc>
        <w:tc>
          <w:tcPr>
            <w:tcW w:w="1364" w:type="dxa"/>
          </w:tcPr>
          <w:p w14:paraId="5DB9E7E8" w14:textId="33A1E8CD" w:rsidR="00D62255" w:rsidRDefault="00D67F43" w:rsidP="00C42DDD">
            <w:r>
              <w:t>yes</w:t>
            </w:r>
          </w:p>
        </w:tc>
        <w:tc>
          <w:tcPr>
            <w:tcW w:w="1364" w:type="dxa"/>
          </w:tcPr>
          <w:p w14:paraId="400295DC" w14:textId="7E0EAB9D" w:rsidR="00D62255" w:rsidRDefault="00D67F43" w:rsidP="00C42DDD">
            <w:r>
              <w:t>gram pos</w:t>
            </w:r>
          </w:p>
        </w:tc>
        <w:tc>
          <w:tcPr>
            <w:tcW w:w="1141" w:type="dxa"/>
          </w:tcPr>
          <w:p w14:paraId="3E3BE5F3" w14:textId="5F6CA62F" w:rsidR="00D62255" w:rsidRDefault="000F5A2F" w:rsidP="00C42DDD">
            <w:r>
              <w:t>yes</w:t>
            </w:r>
          </w:p>
        </w:tc>
        <w:tc>
          <w:tcPr>
            <w:tcW w:w="1141" w:type="dxa"/>
          </w:tcPr>
          <w:p w14:paraId="1AF16AA1" w14:textId="77777777" w:rsidR="00D62255" w:rsidRDefault="00D62255" w:rsidP="00C42DDD"/>
        </w:tc>
        <w:tc>
          <w:tcPr>
            <w:tcW w:w="2051" w:type="dxa"/>
          </w:tcPr>
          <w:p w14:paraId="3A9463AD" w14:textId="77777777" w:rsidR="00D62255" w:rsidRDefault="00D62255" w:rsidP="00C42DDD"/>
        </w:tc>
        <w:tc>
          <w:tcPr>
            <w:tcW w:w="1346" w:type="dxa"/>
          </w:tcPr>
          <w:p w14:paraId="69C0BEBC" w14:textId="2D219CF4" w:rsidR="00D62255" w:rsidRDefault="007E44D9" w:rsidP="00C42DDD">
            <w:r>
              <w:fldChar w:fldCharType="begin">
                <w:fldData xml:space="preserve">PEVuZE5vdGU+PENpdGU+PEF1dGhvcj5MaTwvQXV0aG9yPjxZZWFyPjIwMTc8L1llYXI+PFJlY051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c8L1llYXI+PFJlY051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E44D9">
              <w:rPr>
                <w:noProof/>
                <w:vertAlign w:val="superscript"/>
              </w:rPr>
              <w:t>89</w:t>
            </w:r>
            <w:r>
              <w:fldChar w:fldCharType="end"/>
            </w:r>
          </w:p>
        </w:tc>
      </w:tr>
      <w:tr w:rsidR="00D62255" w14:paraId="31668F05" w14:textId="77777777" w:rsidTr="00C42DDD">
        <w:tc>
          <w:tcPr>
            <w:tcW w:w="2287" w:type="dxa"/>
          </w:tcPr>
          <w:p w14:paraId="5270A245" w14:textId="41313160" w:rsidR="00D62255" w:rsidRDefault="009F569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LIP</w:t>
            </w:r>
          </w:p>
        </w:tc>
        <w:tc>
          <w:tcPr>
            <w:tcW w:w="1364" w:type="dxa"/>
          </w:tcPr>
          <w:p w14:paraId="460E061C" w14:textId="058DB181" w:rsidR="00D62255" w:rsidRDefault="00A475A9" w:rsidP="00C42DDD">
            <w:r>
              <w:t>yes</w:t>
            </w:r>
          </w:p>
        </w:tc>
        <w:tc>
          <w:tcPr>
            <w:tcW w:w="1364" w:type="dxa"/>
          </w:tcPr>
          <w:p w14:paraId="230D403B" w14:textId="2C84D17D" w:rsidR="00D62255" w:rsidRDefault="00A475A9" w:rsidP="00C42DDD">
            <w:r>
              <w:t>gram pos</w:t>
            </w:r>
          </w:p>
        </w:tc>
        <w:tc>
          <w:tcPr>
            <w:tcW w:w="1141" w:type="dxa"/>
          </w:tcPr>
          <w:p w14:paraId="4E65EC07" w14:textId="6DAE7578" w:rsidR="00D62255" w:rsidRDefault="00716FCA" w:rsidP="00C42DDD">
            <w:r>
              <w:t>yes</w:t>
            </w:r>
          </w:p>
        </w:tc>
        <w:tc>
          <w:tcPr>
            <w:tcW w:w="1141" w:type="dxa"/>
          </w:tcPr>
          <w:p w14:paraId="371CA528" w14:textId="77777777" w:rsidR="00D62255" w:rsidRDefault="00D62255" w:rsidP="00C42DDD"/>
        </w:tc>
        <w:tc>
          <w:tcPr>
            <w:tcW w:w="2051" w:type="dxa"/>
          </w:tcPr>
          <w:p w14:paraId="60F8B67D" w14:textId="77777777" w:rsidR="00D62255" w:rsidRDefault="00D62255" w:rsidP="00C42DDD"/>
        </w:tc>
        <w:tc>
          <w:tcPr>
            <w:tcW w:w="1346" w:type="dxa"/>
          </w:tcPr>
          <w:p w14:paraId="407DB3C6" w14:textId="0110184E" w:rsidR="00D62255" w:rsidRDefault="002142E5" w:rsidP="00C42DDD">
            <w:r>
              <w:fldChar w:fldCharType="begin">
                <w:fldData xml:space="preserve">PEVuZE5vdGU+PENpdGU+PEF1dGhvcj5NYXNzY2hlbGVpbjwvQXV0aG9yPjxZZWFyPjIwMTc8L1ll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</w:fldData>
              </w:fldChar>
            </w:r>
            <w:r w:rsidR="00F16E79">
              <w:instrText xml:space="preserve"> ADDIN EN.CITE </w:instrText>
            </w:r>
            <w:r w:rsidR="00F16E79">
              <w:fldChar w:fldCharType="begin">
                <w:fldData xml:space="preserve">PEVuZE5vdGU+PENpdGU+PEF1dGhvcj5NYXNzY2hlbGVpbjwvQXV0aG9yPjxZZWFyPjIwMTc8L1ll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</w:fldData>
              </w:fldChar>
            </w:r>
            <w:r w:rsidR="00F16E79">
              <w:instrText xml:space="preserve"> ADDIN EN.CITE.DATA </w:instrText>
            </w:r>
            <w:r w:rsidR="00F16E79">
              <w:fldChar w:fldCharType="end"/>
            </w:r>
            <w:r>
              <w:fldChar w:fldCharType="separate"/>
            </w:r>
            <w:r w:rsidR="00F16E79" w:rsidRPr="00F16E79">
              <w:rPr>
                <w:noProof/>
                <w:vertAlign w:val="superscript"/>
              </w:rPr>
              <w:t>27,90</w:t>
            </w:r>
            <w:r>
              <w:fldChar w:fldCharType="end"/>
            </w:r>
          </w:p>
        </w:tc>
      </w:tr>
      <w:tr w:rsidR="00D62255" w14:paraId="3901C831" w14:textId="77777777" w:rsidTr="00C42DDD">
        <w:tc>
          <w:tcPr>
            <w:tcW w:w="2287" w:type="dxa"/>
          </w:tcPr>
          <w:p w14:paraId="2CAF7241" w14:textId="63E08B52" w:rsidR="00D62255" w:rsidRDefault="00716F0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antholysin</w:t>
            </w:r>
            <w:proofErr w:type="spellEnd"/>
          </w:p>
        </w:tc>
        <w:tc>
          <w:tcPr>
            <w:tcW w:w="1364" w:type="dxa"/>
          </w:tcPr>
          <w:p w14:paraId="61BEFF21" w14:textId="0DCE8677" w:rsidR="00D62255" w:rsidRDefault="00716F08" w:rsidP="00C42DDD">
            <w:r>
              <w:t>yes</w:t>
            </w:r>
          </w:p>
        </w:tc>
        <w:tc>
          <w:tcPr>
            <w:tcW w:w="1364" w:type="dxa"/>
          </w:tcPr>
          <w:p w14:paraId="7B340FF4" w14:textId="77777777" w:rsidR="00D62255" w:rsidRDefault="00716F08" w:rsidP="00C42DDD">
            <w:r>
              <w:t>gram pos</w:t>
            </w:r>
            <w:r w:rsidR="008D3920">
              <w:t>,</w:t>
            </w:r>
          </w:p>
          <w:p w14:paraId="774E74D2" w14:textId="3357A296" w:rsidR="008D3920" w:rsidRDefault="008D3920" w:rsidP="00C42DDD">
            <w:r>
              <w:t>gram neg</w:t>
            </w:r>
          </w:p>
        </w:tc>
        <w:tc>
          <w:tcPr>
            <w:tcW w:w="1141" w:type="dxa"/>
          </w:tcPr>
          <w:p w14:paraId="17E48258" w14:textId="0EDC4485" w:rsidR="00D62255" w:rsidRDefault="00716F08" w:rsidP="00C42DDD">
            <w:r>
              <w:t>yes</w:t>
            </w:r>
          </w:p>
        </w:tc>
        <w:tc>
          <w:tcPr>
            <w:tcW w:w="1141" w:type="dxa"/>
          </w:tcPr>
          <w:p w14:paraId="34692CBB" w14:textId="77777777" w:rsidR="00D62255" w:rsidRDefault="00D62255" w:rsidP="00C42DDD"/>
        </w:tc>
        <w:tc>
          <w:tcPr>
            <w:tcW w:w="2051" w:type="dxa"/>
          </w:tcPr>
          <w:p w14:paraId="41E5D5B4" w14:textId="77777777" w:rsidR="00D62255" w:rsidRDefault="00D62255" w:rsidP="00C42DDD"/>
        </w:tc>
        <w:tc>
          <w:tcPr>
            <w:tcW w:w="1346" w:type="dxa"/>
          </w:tcPr>
          <w:p w14:paraId="29443714" w14:textId="3A38D484" w:rsidR="00D62255" w:rsidRDefault="00F77E75" w:rsidP="00C42DDD">
            <w:r>
              <w:fldChar w:fldCharType="begin">
                <w:fldData xml:space="preserve">PEVuZE5vdGU+PENpdGU+PEF1dGhvcj5MaTwvQXV0aG9yPjxZZWFyPjIwMTM8L1llYXI+PFJlY051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M8L1llYXI+PFJlY051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77E75">
              <w:rPr>
                <w:noProof/>
                <w:vertAlign w:val="superscript"/>
              </w:rPr>
              <w:t>91</w:t>
            </w:r>
            <w:r>
              <w:fldChar w:fldCharType="end"/>
            </w:r>
          </w:p>
        </w:tc>
      </w:tr>
      <w:tr w:rsidR="00D62255" w14:paraId="61C8ACAA" w14:textId="77777777" w:rsidTr="00C42DDD">
        <w:tc>
          <w:tcPr>
            <w:tcW w:w="2287" w:type="dxa"/>
          </w:tcPr>
          <w:p w14:paraId="33D837A0" w14:textId="32C337AF" w:rsidR="00D62255" w:rsidRDefault="00F0406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</w:t>
            </w:r>
            <w:r w:rsidR="00F77E75">
              <w:rPr>
                <w:rFonts w:ascii="Calibri" w:hAnsi="Calibri" w:cs="Calibri"/>
                <w:color w:val="000000"/>
              </w:rPr>
              <w:t>enoamicin</w:t>
            </w:r>
            <w:proofErr w:type="spellEnd"/>
          </w:p>
        </w:tc>
        <w:tc>
          <w:tcPr>
            <w:tcW w:w="1364" w:type="dxa"/>
          </w:tcPr>
          <w:p w14:paraId="08DACE25" w14:textId="720806F7" w:rsidR="00D62255" w:rsidRDefault="00F77E75" w:rsidP="00C42DDD">
            <w:r>
              <w:t>no</w:t>
            </w:r>
          </w:p>
        </w:tc>
        <w:tc>
          <w:tcPr>
            <w:tcW w:w="1364" w:type="dxa"/>
          </w:tcPr>
          <w:p w14:paraId="4D230CD3" w14:textId="77777777" w:rsidR="00D62255" w:rsidRDefault="00D62255" w:rsidP="00C42DDD"/>
        </w:tc>
        <w:tc>
          <w:tcPr>
            <w:tcW w:w="1141" w:type="dxa"/>
          </w:tcPr>
          <w:p w14:paraId="54AFDB02" w14:textId="537ABE55" w:rsidR="00D62255" w:rsidRDefault="00F77E75" w:rsidP="00C42DDD">
            <w:r>
              <w:t>no</w:t>
            </w:r>
          </w:p>
        </w:tc>
        <w:tc>
          <w:tcPr>
            <w:tcW w:w="1141" w:type="dxa"/>
          </w:tcPr>
          <w:p w14:paraId="7971CC31" w14:textId="77777777" w:rsidR="00D62255" w:rsidRDefault="00D62255" w:rsidP="00C42DDD"/>
        </w:tc>
        <w:tc>
          <w:tcPr>
            <w:tcW w:w="2051" w:type="dxa"/>
          </w:tcPr>
          <w:p w14:paraId="1DB3664B" w14:textId="5A3E928F" w:rsidR="00D62255" w:rsidRDefault="00F77E75" w:rsidP="00C42DDD">
            <w:r>
              <w:t>Anti-plasmodium</w:t>
            </w:r>
          </w:p>
        </w:tc>
        <w:tc>
          <w:tcPr>
            <w:tcW w:w="1346" w:type="dxa"/>
          </w:tcPr>
          <w:p w14:paraId="066813B5" w14:textId="2729D20F" w:rsidR="00D62255" w:rsidRDefault="000A0EBF" w:rsidP="00C42DDD">
            <w:r>
              <w:fldChar w:fldCharType="begin">
                <w:fldData xml:space="preserve">PEVuZE5vdGU+PENpdGU+PEF1dGhvcj5aaG91PC9BdXRob3I+PFllYXI+MjAxMzwvWWVhcj48UmVj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91PC9BdXRob3I+PFllYXI+MjAxMzwvWWVhcj48UmVj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A0EBF">
              <w:rPr>
                <w:noProof/>
                <w:vertAlign w:val="superscript"/>
              </w:rPr>
              <w:t>92</w:t>
            </w:r>
            <w:r>
              <w:fldChar w:fldCharType="end"/>
            </w:r>
          </w:p>
        </w:tc>
      </w:tr>
      <w:tr w:rsidR="00D62255" w14:paraId="215BE3EB" w14:textId="77777777" w:rsidTr="00C42DDD">
        <w:tc>
          <w:tcPr>
            <w:tcW w:w="2287" w:type="dxa"/>
          </w:tcPr>
          <w:p w14:paraId="6C71C3BC" w14:textId="5CEB65C2" w:rsidR="00D62255" w:rsidRDefault="002F1C50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ottromycin</w:t>
            </w:r>
          </w:p>
        </w:tc>
        <w:tc>
          <w:tcPr>
            <w:tcW w:w="1364" w:type="dxa"/>
          </w:tcPr>
          <w:p w14:paraId="636EE3A7" w14:textId="2822802F" w:rsidR="00D62255" w:rsidRDefault="002F1C50" w:rsidP="00C42DDD">
            <w:r>
              <w:t>yes</w:t>
            </w:r>
          </w:p>
        </w:tc>
        <w:tc>
          <w:tcPr>
            <w:tcW w:w="1364" w:type="dxa"/>
          </w:tcPr>
          <w:p w14:paraId="30206E49" w14:textId="3718B7AC" w:rsidR="00D62255" w:rsidRDefault="002F1C50" w:rsidP="00C42DDD">
            <w:r>
              <w:t>gram pos</w:t>
            </w:r>
          </w:p>
        </w:tc>
        <w:tc>
          <w:tcPr>
            <w:tcW w:w="1141" w:type="dxa"/>
          </w:tcPr>
          <w:p w14:paraId="6733C095" w14:textId="77777777" w:rsidR="00D62255" w:rsidRDefault="00D62255" w:rsidP="00C42DDD"/>
        </w:tc>
        <w:tc>
          <w:tcPr>
            <w:tcW w:w="1141" w:type="dxa"/>
          </w:tcPr>
          <w:p w14:paraId="476FFAB5" w14:textId="77777777" w:rsidR="00D62255" w:rsidRDefault="00D62255" w:rsidP="00C42DDD"/>
        </w:tc>
        <w:tc>
          <w:tcPr>
            <w:tcW w:w="2051" w:type="dxa"/>
          </w:tcPr>
          <w:p w14:paraId="2DF1BEC8" w14:textId="77777777" w:rsidR="00D62255" w:rsidRDefault="00D62255" w:rsidP="00C42DDD"/>
        </w:tc>
        <w:tc>
          <w:tcPr>
            <w:tcW w:w="1346" w:type="dxa"/>
          </w:tcPr>
          <w:p w14:paraId="2E30CE02" w14:textId="784A855E" w:rsidR="00D62255" w:rsidRDefault="00050A06" w:rsidP="00C42DDD">
            <w:r>
              <w:fldChar w:fldCharType="begin"/>
            </w:r>
            <w:r>
              <w:instrText xml:space="preserve"> ADDIN EN.CITE &lt;EndNote&gt;&lt;Cite&gt;&lt;Author&gt;Hou&lt;/Author&gt;&lt;Year&gt;2012&lt;/Year&gt;&lt;RecNum&gt;95&lt;/RecNum&gt;&lt;DisplayText&gt;&lt;style face="superscript"&gt;93&lt;/style&gt;&lt;/DisplayText&gt;&lt;record&gt;&lt;rec-number&gt;95&lt;/rec-number&gt;&lt;foreign-keys&gt;&lt;key app="EN" db-id="p5zs9pw5ltwzr3e0webppaa6ae5zxdxszf5s" timestamp="1547072195"&gt;95&lt;/key&gt;&lt;/foreign-keys&gt;&lt;ref-type name="Journal Article"&gt;17&lt;/ref-type&gt;&lt;contributors&gt;&lt;authors&gt;&lt;author&gt;Hou, Y.&lt;/author&gt;&lt;author&gt;Tianero, M. D.&lt;/author&gt;&lt;author&gt;Kwan, J. C.&lt;/author&gt;&lt;author&gt;Wyche, T. P.&lt;/author&gt;&lt;author&gt;Michel, C. R.&lt;/author&gt;&lt;author&gt;Ellis, G. A.&lt;/author&gt;&lt;author&gt;Vazquez-Rivera, E.&lt;/author&gt;&lt;author&gt;Braun, D. R.&lt;/author&gt;&lt;author&gt;Rose, W. E.&lt;/author&gt;&lt;author&gt;Schmidt, E. W.&lt;/author&gt;&lt;author&gt;Bugni, T. S.&lt;/author&gt;&lt;/authors&gt;&lt;/contributors&gt;&lt;auth-address&gt;Pharmaceutical Sciences Division, University of Wisconsin-Madison, Madison, Wisconsin 53705, USA.&lt;/auth-address&gt;&lt;titles&gt;&lt;title&gt;Structure and biosynthesis of the antibiotic bottromycin D&lt;/title&gt;&lt;secondary-title&gt;Org Lett&lt;/secondary-title&gt;&lt;/titles&gt;&lt;periodical&gt;&lt;full-title&gt;Org Lett&lt;/full-title&gt;&lt;/periodical&gt;&lt;pages&gt;5050-3&lt;/pages&gt;&lt;volume&gt;14&lt;/volume&gt;&lt;number&gt;19&lt;/number&gt;&lt;keywords&gt;&lt;keyword&gt;Anti-Bacterial Agents/biosynthesis/*chemistry&lt;/keyword&gt;&lt;keyword&gt;Molecular Structure&lt;/keyword&gt;&lt;keyword&gt;Multigene Family&lt;/keyword&gt;&lt;keyword&gt;Peptides, Cyclic/biosynthesis/chemistry&lt;/keyword&gt;&lt;keyword&gt;Streptomyces/*chemistry/genetics/metabolism&lt;/keyword&gt;&lt;/keywords&gt;&lt;dates&gt;&lt;year&gt;2012&lt;/year&gt;&lt;pub-dates&gt;&lt;date&gt;Oct 5&lt;/date&gt;&lt;/pub-dates&gt;&lt;/dates&gt;&lt;isbn&gt;1523-7052 (Electronic)&amp;#xD;1523-7052 (Linking)&lt;/isbn&gt;&lt;accession-num&gt;22984777&lt;/accession-num&gt;&lt;urls&gt;&lt;related-urls&gt;&lt;url&gt;https://www.ncbi.nlm.nih.gov/pubmed/22984777&lt;/url&gt;&lt;/related-urls&gt;&lt;/urls&gt;&lt;custom2&gt;3466018&lt;/custom2&gt;&lt;electronic-resource-num&gt;10.1021/ol3022758&lt;/electronic-resource-num&gt;&lt;/record&gt;&lt;/Cite&gt;&lt;/EndNote&gt;</w:instrText>
            </w:r>
            <w:r>
              <w:fldChar w:fldCharType="separate"/>
            </w:r>
            <w:r w:rsidRPr="00050A06">
              <w:rPr>
                <w:noProof/>
                <w:vertAlign w:val="superscript"/>
              </w:rPr>
              <w:t>93</w:t>
            </w:r>
            <w:r>
              <w:fldChar w:fldCharType="end"/>
            </w:r>
          </w:p>
        </w:tc>
      </w:tr>
      <w:tr w:rsidR="00D62255" w14:paraId="281D382D" w14:textId="77777777" w:rsidTr="00C42DDD">
        <w:tc>
          <w:tcPr>
            <w:tcW w:w="2287" w:type="dxa"/>
          </w:tcPr>
          <w:p w14:paraId="1AA57780" w14:textId="47ED78B0" w:rsidR="00D62255" w:rsidRDefault="0084549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4549F">
              <w:rPr>
                <w:rFonts w:ascii="Calibri" w:hAnsi="Calibri" w:cs="Calibri"/>
                <w:color w:val="000000"/>
              </w:rPr>
              <w:t>prenylagaramide</w:t>
            </w:r>
            <w:proofErr w:type="spellEnd"/>
          </w:p>
        </w:tc>
        <w:tc>
          <w:tcPr>
            <w:tcW w:w="1364" w:type="dxa"/>
          </w:tcPr>
          <w:p w14:paraId="58E639F9" w14:textId="29C61B58" w:rsidR="00D62255" w:rsidRDefault="0084549F" w:rsidP="00C42DDD">
            <w:r>
              <w:t>no</w:t>
            </w:r>
          </w:p>
        </w:tc>
        <w:tc>
          <w:tcPr>
            <w:tcW w:w="1364" w:type="dxa"/>
          </w:tcPr>
          <w:p w14:paraId="134AE272" w14:textId="77777777" w:rsidR="00D62255" w:rsidRDefault="00D62255" w:rsidP="00C42DDD"/>
        </w:tc>
        <w:tc>
          <w:tcPr>
            <w:tcW w:w="1141" w:type="dxa"/>
          </w:tcPr>
          <w:p w14:paraId="3ADDF2DA" w14:textId="65E0ECB0" w:rsidR="00D62255" w:rsidRDefault="00D62255" w:rsidP="00C42DDD"/>
        </w:tc>
        <w:tc>
          <w:tcPr>
            <w:tcW w:w="1141" w:type="dxa"/>
          </w:tcPr>
          <w:p w14:paraId="6FBA5AF3" w14:textId="77777777" w:rsidR="00D62255" w:rsidRDefault="00D62255" w:rsidP="00C42DDD"/>
        </w:tc>
        <w:tc>
          <w:tcPr>
            <w:tcW w:w="2051" w:type="dxa"/>
          </w:tcPr>
          <w:p w14:paraId="5B402099" w14:textId="77777777" w:rsidR="00D62255" w:rsidRDefault="00D62255" w:rsidP="00C42DDD"/>
        </w:tc>
        <w:tc>
          <w:tcPr>
            <w:tcW w:w="1346" w:type="dxa"/>
          </w:tcPr>
          <w:p w14:paraId="462F8564" w14:textId="2FD554FE" w:rsidR="00D62255" w:rsidRDefault="001D6805" w:rsidP="00C42DDD">
            <w:r>
              <w:fldChar w:fldCharType="begin"/>
            </w:r>
            <w:r>
              <w:instrText xml:space="preserve"> ADDIN EN.CITE &lt;EndNote&gt;&lt;Cite&gt;&lt;Author&gt;Murakami&lt;/Author&gt;&lt;Year&gt;1999&lt;/Year&gt;&lt;RecNum&gt;96&lt;/RecNum&gt;&lt;DisplayText&gt;&lt;style face="superscript"&gt;94&lt;/style&gt;&lt;/DisplayText&gt;&lt;record&gt;&lt;rec-number&gt;96&lt;/rec-number&gt;&lt;foreign-keys&gt;&lt;key app="EN" db-id="p5zs9pw5ltwzr3e0webppaa6ae5zxdxszf5s" timestamp="1547072516"&gt;96&lt;/key&gt;&lt;/foreign-keys&gt;&lt;ref-type name="Journal Article"&gt;17&lt;/ref-type&gt;&lt;contributors&gt;&lt;authors&gt;&lt;author&gt;Murakami, M.&lt;/author&gt;&lt;author&gt;Itou, Y.&lt;/author&gt;&lt;author&gt;Ishida, K.&lt;/author&gt;&lt;author&gt;Shin, H. J.&lt;/author&gt;&lt;/authors&gt;&lt;/contributors&gt;&lt;auth-address&gt;Laboratory of Marine Biochemistry, Graduate School of Agricultural and Life Sciences, The University of Tokyo, Bunkyo-ku, Tokyo 113-8657, Japan.&lt;/auth-address&gt;&lt;titles&gt;&lt;title&gt;Prenylagaramides A and B, new cyclic peptides from two strains of oscillatoria agardhii&lt;/title&gt;&lt;secondary-title&gt;J Nat Prod&lt;/secondary-title&gt;&lt;/titles&gt;&lt;periodical&gt;&lt;full-title&gt;J Nat Prod&lt;/full-title&gt;&lt;/periodical&gt;&lt;pages&gt;752-5&lt;/pages&gt;&lt;volume&gt;62&lt;/volume&gt;&lt;number&gt;5&lt;/number&gt;&lt;dates&gt;&lt;year&gt;1999&lt;/year&gt;&lt;pub-dates&gt;&lt;date&gt;May&lt;/date&gt;&lt;/pub-dates&gt;&lt;/dates&gt;&lt;isbn&gt;1520-6025 (Electronic)&amp;#xD;0163-3864 (Linking)&lt;/isbn&gt;&lt;accession-num&gt;10346961&lt;/accession-num&gt;&lt;urls&gt;&lt;related-urls&gt;&lt;url&gt;https://www.ncbi.nlm.nih.gov/pubmed/10346961&lt;/url&gt;&lt;/related-urls&gt;&lt;/urls&gt;&lt;electronic-resource-num&gt;10.1021/np980396g&lt;/electronic-resource-num&gt;&lt;/record&gt;&lt;/Cite&gt;&lt;/EndNote&gt;</w:instrText>
            </w:r>
            <w:r>
              <w:fldChar w:fldCharType="separate"/>
            </w:r>
            <w:r w:rsidRPr="001D6805">
              <w:rPr>
                <w:noProof/>
                <w:vertAlign w:val="superscript"/>
              </w:rPr>
              <w:t>94</w:t>
            </w:r>
            <w:r>
              <w:fldChar w:fldCharType="end"/>
            </w:r>
          </w:p>
        </w:tc>
      </w:tr>
      <w:tr w:rsidR="00D62255" w14:paraId="4BA7108E" w14:textId="77777777" w:rsidTr="00C42DDD">
        <w:tc>
          <w:tcPr>
            <w:tcW w:w="2287" w:type="dxa"/>
          </w:tcPr>
          <w:p w14:paraId="1D05DC78" w14:textId="11A35EB8" w:rsidR="00D62255" w:rsidRDefault="001D680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1D6805">
              <w:rPr>
                <w:rFonts w:ascii="Calibri" w:hAnsi="Calibri" w:cs="Calibri"/>
                <w:color w:val="000000"/>
              </w:rPr>
              <w:t>tenuecyclamide</w:t>
            </w:r>
            <w:proofErr w:type="spellEnd"/>
          </w:p>
        </w:tc>
        <w:tc>
          <w:tcPr>
            <w:tcW w:w="1364" w:type="dxa"/>
          </w:tcPr>
          <w:p w14:paraId="04E79CCC" w14:textId="2F77EA29" w:rsidR="00D62255" w:rsidRDefault="001D6805" w:rsidP="00C42DDD">
            <w:r>
              <w:t>yes</w:t>
            </w:r>
          </w:p>
        </w:tc>
        <w:tc>
          <w:tcPr>
            <w:tcW w:w="1364" w:type="dxa"/>
          </w:tcPr>
          <w:p w14:paraId="4476F03D" w14:textId="77777777" w:rsidR="00D62255" w:rsidRDefault="00D62255" w:rsidP="00C42DDD"/>
        </w:tc>
        <w:tc>
          <w:tcPr>
            <w:tcW w:w="1141" w:type="dxa"/>
          </w:tcPr>
          <w:p w14:paraId="21EB1B7E" w14:textId="77777777" w:rsidR="00D62255" w:rsidRDefault="00D62255" w:rsidP="00C42DDD"/>
        </w:tc>
        <w:tc>
          <w:tcPr>
            <w:tcW w:w="1141" w:type="dxa"/>
          </w:tcPr>
          <w:p w14:paraId="538A879D" w14:textId="77777777" w:rsidR="00D62255" w:rsidRDefault="00D62255" w:rsidP="00C42DDD"/>
        </w:tc>
        <w:tc>
          <w:tcPr>
            <w:tcW w:w="2051" w:type="dxa"/>
          </w:tcPr>
          <w:p w14:paraId="04817FE2" w14:textId="77777777" w:rsidR="00D62255" w:rsidRDefault="00D62255" w:rsidP="00C42DDD"/>
        </w:tc>
        <w:tc>
          <w:tcPr>
            <w:tcW w:w="1346" w:type="dxa"/>
          </w:tcPr>
          <w:p w14:paraId="7713BF84" w14:textId="29F72B36" w:rsidR="00D62255" w:rsidRDefault="00921DEB" w:rsidP="00C42DDD">
            <w:r>
              <w:fldChar w:fldCharType="begin">
                <w:fldData xml:space="preserve">PEVuZE5vdGU+PENpdGU+PEF1dGhvcj5Td2FpbjwvQXV0aG9yPjxZZWFyPjIwMTc8L1llYXI+PFJl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2FpbjwvQXV0aG9yPjxZZWFyPjIwMTc8L1llYXI+PFJl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21DEB">
              <w:rPr>
                <w:noProof/>
                <w:vertAlign w:val="superscript"/>
              </w:rPr>
              <w:t>95</w:t>
            </w:r>
            <w:r>
              <w:fldChar w:fldCharType="end"/>
            </w:r>
          </w:p>
        </w:tc>
      </w:tr>
      <w:tr w:rsidR="00D62255" w14:paraId="26A556FC" w14:textId="77777777" w:rsidTr="00C42DDD">
        <w:tc>
          <w:tcPr>
            <w:tcW w:w="2287" w:type="dxa"/>
          </w:tcPr>
          <w:p w14:paraId="1EABFE5B" w14:textId="3C9D46ED" w:rsidR="00D62255" w:rsidRDefault="00992EC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runkamide</w:t>
            </w:r>
            <w:proofErr w:type="spellEnd"/>
          </w:p>
        </w:tc>
        <w:tc>
          <w:tcPr>
            <w:tcW w:w="1364" w:type="dxa"/>
          </w:tcPr>
          <w:p w14:paraId="4749A8D0" w14:textId="77777777" w:rsidR="00D62255" w:rsidRDefault="00D62255" w:rsidP="00C42DDD"/>
        </w:tc>
        <w:tc>
          <w:tcPr>
            <w:tcW w:w="1364" w:type="dxa"/>
          </w:tcPr>
          <w:p w14:paraId="6FDE1441" w14:textId="77777777" w:rsidR="00D62255" w:rsidRDefault="00D62255" w:rsidP="00C42DDD"/>
        </w:tc>
        <w:tc>
          <w:tcPr>
            <w:tcW w:w="1141" w:type="dxa"/>
          </w:tcPr>
          <w:p w14:paraId="35BBFE4B" w14:textId="77777777" w:rsidR="00D62255" w:rsidRDefault="00D62255" w:rsidP="00C42DDD"/>
        </w:tc>
        <w:tc>
          <w:tcPr>
            <w:tcW w:w="1141" w:type="dxa"/>
          </w:tcPr>
          <w:p w14:paraId="081766AE" w14:textId="32A8FBC8" w:rsidR="00D62255" w:rsidRDefault="00992ECF" w:rsidP="00C42DDD">
            <w:r>
              <w:t>yes</w:t>
            </w:r>
          </w:p>
        </w:tc>
        <w:tc>
          <w:tcPr>
            <w:tcW w:w="2051" w:type="dxa"/>
          </w:tcPr>
          <w:p w14:paraId="04CAD61D" w14:textId="77777777" w:rsidR="00D62255" w:rsidRDefault="00D62255" w:rsidP="00C42DDD"/>
        </w:tc>
        <w:tc>
          <w:tcPr>
            <w:tcW w:w="1346" w:type="dxa"/>
          </w:tcPr>
          <w:p w14:paraId="7484D326" w14:textId="22BB9C1B" w:rsidR="00D62255" w:rsidRDefault="0085588C" w:rsidP="00C42DDD">
            <w:r>
              <w:fldChar w:fldCharType="begin"/>
            </w:r>
            <w:r>
              <w:instrText xml:space="preserve"> ADDIN EN.CITE &lt;EndNote&gt;&lt;Cite&gt;&lt;Author&gt;McKeever&lt;/Author&gt;&lt;Year&gt;2001&lt;/Year&gt;&lt;RecNum&gt;98&lt;/RecNum&gt;&lt;DisplayText&gt;&lt;style face="superscript"&gt;96&lt;/style&gt;&lt;/DisplayText&gt;&lt;record&gt;&lt;rec-number&gt;98&lt;/rec-number&gt;&lt;foreign-keys&gt;&lt;key app="EN" db-id="p5zs9pw5ltwzr3e0webppaa6ae5zxdxszf5s" timestamp="1547072896"&gt;98&lt;/key&gt;&lt;/foreign-keys&gt;&lt;ref-type name="Journal Article"&gt;17&lt;/ref-type&gt;&lt;contributors&gt;&lt;authors&gt;&lt;author&gt;McKeever, B., Pattenden, G.&lt;/author&gt;&lt;/authors&gt;&lt;/contributors&gt;&lt;titles&gt;&lt;title&gt;Total syntehsis of the prenylated cycopeptide trunkamide A, a cytotoxic metabolite from Lissoclinum sp.&lt;/title&gt;&lt;secondary-title&gt;Tetrahedron Letters&lt;/secondary-title&gt;&lt;/titles&gt;&lt;periodical&gt;&lt;full-title&gt;Tetrahedron Letters&lt;/full-title&gt;&lt;/periodical&gt;&lt;pages&gt;2573-2577&lt;/pages&gt;&lt;volume&gt;42&lt;/volume&gt;&lt;number&gt;13&lt;/number&gt;&lt;dates&gt;&lt;year&gt;2001&lt;/year&gt;&lt;/dates&gt;&lt;urls&gt;&lt;/urls&gt;&lt;/record&gt;&lt;/Cite&gt;&lt;/EndNote&gt;</w:instrText>
            </w:r>
            <w:r>
              <w:fldChar w:fldCharType="separate"/>
            </w:r>
            <w:r w:rsidRPr="0085588C">
              <w:rPr>
                <w:noProof/>
                <w:vertAlign w:val="superscript"/>
              </w:rPr>
              <w:t>96</w:t>
            </w:r>
            <w:r>
              <w:fldChar w:fldCharType="end"/>
            </w:r>
          </w:p>
        </w:tc>
      </w:tr>
      <w:tr w:rsidR="00D62255" w14:paraId="5DB284F4" w14:textId="77777777" w:rsidTr="00C42DDD">
        <w:tc>
          <w:tcPr>
            <w:tcW w:w="2287" w:type="dxa"/>
          </w:tcPr>
          <w:p w14:paraId="5D0CF1E1" w14:textId="1D7DB3E0" w:rsidR="00D62255" w:rsidRDefault="00294E1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eruginosamide</w:t>
            </w:r>
            <w:proofErr w:type="spellEnd"/>
          </w:p>
        </w:tc>
        <w:tc>
          <w:tcPr>
            <w:tcW w:w="1364" w:type="dxa"/>
          </w:tcPr>
          <w:p w14:paraId="54A83DBF" w14:textId="77777777" w:rsidR="00D62255" w:rsidRDefault="00D62255" w:rsidP="00C42DDD"/>
        </w:tc>
        <w:tc>
          <w:tcPr>
            <w:tcW w:w="1364" w:type="dxa"/>
          </w:tcPr>
          <w:p w14:paraId="5555AFA3" w14:textId="77777777" w:rsidR="00D62255" w:rsidRDefault="00D62255" w:rsidP="00C42DDD"/>
        </w:tc>
        <w:tc>
          <w:tcPr>
            <w:tcW w:w="1141" w:type="dxa"/>
          </w:tcPr>
          <w:p w14:paraId="533FE598" w14:textId="77777777" w:rsidR="00D62255" w:rsidRDefault="00D62255" w:rsidP="00C42DDD"/>
        </w:tc>
        <w:tc>
          <w:tcPr>
            <w:tcW w:w="1141" w:type="dxa"/>
          </w:tcPr>
          <w:p w14:paraId="5557C8D7" w14:textId="73A77382" w:rsidR="00D62255" w:rsidRDefault="00294E16" w:rsidP="00C42DDD">
            <w:r>
              <w:t>yes</w:t>
            </w:r>
          </w:p>
        </w:tc>
        <w:tc>
          <w:tcPr>
            <w:tcW w:w="2051" w:type="dxa"/>
          </w:tcPr>
          <w:p w14:paraId="23C0CB08" w14:textId="77777777" w:rsidR="00D62255" w:rsidRDefault="00D62255" w:rsidP="00C42DDD"/>
        </w:tc>
        <w:tc>
          <w:tcPr>
            <w:tcW w:w="1346" w:type="dxa"/>
          </w:tcPr>
          <w:p w14:paraId="3639AD1A" w14:textId="0F3AEDF1" w:rsidR="00D62255" w:rsidRDefault="004A1CDF" w:rsidP="00C42DDD">
            <w:r>
              <w:fldChar w:fldCharType="begin"/>
            </w:r>
            <w:r>
              <w:instrText xml:space="preserve"> ADDIN EN.CITE &lt;EndNote&gt;&lt;Cite&gt;&lt;Author&gt;Te&lt;/Author&gt;&lt;Year&gt;2017&lt;/Year&gt;&lt;RecNum&gt;99&lt;/RecNum&gt;&lt;DisplayText&gt;&lt;style face="superscript"&gt;97&lt;/style&gt;&lt;/DisplayText&gt;&lt;record&gt;&lt;rec-number&gt;99&lt;/rec-number&gt;&lt;foreign-keys&gt;&lt;key app="EN" db-id="p5zs9pw5ltwzr3e0webppaa6ae5zxdxszf5s" timestamp="1547073097"&gt;99&lt;/key&gt;&lt;/foreign-keys&gt;&lt;ref-type name="Journal Article"&gt;17&lt;/ref-type&gt;&lt;contributors&gt;&lt;authors&gt;&lt;author&gt;Te, S. H.&lt;/author&gt;&lt;author&gt;Tan, B. F.&lt;/author&gt;&lt;author&gt;Boo, C. Y.&lt;/author&gt;&lt;author&gt;Thompson, J. R.&lt;/author&gt;&lt;author&gt;Gin, K. Y.&lt;/author&gt;&lt;/authors&gt;&lt;/contributors&gt;&lt;auth-address&gt;NUS Environmental Research Institute, National University of Singapore, Singapore, Singapore.0000 0001 2180 6431grid.4280.e&amp;#xD;Singapore Centre for Environmental Sensing and Modelling, Singapore-MIT Alliance for Research and Technology Centre, Singapore, Singapore.0000 0004 0442 4521grid.429485.6&amp;#xD;Department of Civil and Environmental Engineering, Massachusetts Institute of Technology, Cambridge, MA USA.0000 0001 2341 2786grid.116068.8&amp;#xD;Department of Civil and Environmental Engineering, National University of Singapore, Singapore, Singapore.0000 0001 2180 6431grid.4280.e&lt;/auth-address&gt;&lt;titles&gt;&lt;title&gt;Genomics insights into production of 2-methylisoborneol and a putative cyanobactin by Planktothricoides sp. SR001&lt;/title&gt;&lt;secondary-title&gt;Stand Genomic Sci&lt;/secondary-title&gt;&lt;/titles&gt;&lt;periodical&gt;&lt;full-title&gt;Stand Genomic Sci&lt;/full-title&gt;&lt;/periodical&gt;&lt;pages&gt;35&lt;/pages&gt;&lt;volume&gt;12&lt;/volume&gt;&lt;keywords&gt;&lt;keyword&gt;2-methylisoborneol&lt;/keyword&gt;&lt;keyword&gt;Cyanobactin&lt;/keyword&gt;&lt;keyword&gt;Phormidiaceae&lt;/keyword&gt;&lt;keyword&gt;Planktothricoides&lt;/keyword&gt;&lt;keyword&gt;Viridisamide A&lt;/keyword&gt;&lt;/keywords&gt;&lt;dates&gt;&lt;year&gt;2017&lt;/year&gt;&lt;/dates&gt;&lt;isbn&gt;1944-3277 (Print)&amp;#xD;1944-3277 (Linking)&lt;/isbn&gt;&lt;accession-num&gt;28593028&lt;/accession-num&gt;&lt;urls&gt;&lt;related-urls&gt;&lt;url&gt;https://www.ncbi.nlm.nih.gov/pubmed/28593028&lt;/url&gt;&lt;/related-urls&gt;&lt;/urls&gt;&lt;custom2&gt;5460452&lt;/custom2&gt;&lt;electronic-resource-num&gt;10.1186/s40793-017-0247-1&lt;/electronic-resource-num&gt;&lt;/record&gt;&lt;/Cite&gt;&lt;/EndNote&gt;</w:instrText>
            </w:r>
            <w:r>
              <w:fldChar w:fldCharType="separate"/>
            </w:r>
            <w:r w:rsidRPr="004A1CDF">
              <w:rPr>
                <w:noProof/>
                <w:vertAlign w:val="superscript"/>
              </w:rPr>
              <w:t>97</w:t>
            </w:r>
            <w:r>
              <w:fldChar w:fldCharType="end"/>
            </w:r>
          </w:p>
        </w:tc>
      </w:tr>
      <w:tr w:rsidR="00D62255" w14:paraId="4E4A2E28" w14:textId="77777777" w:rsidTr="00C42DDD">
        <w:tc>
          <w:tcPr>
            <w:tcW w:w="2287" w:type="dxa"/>
          </w:tcPr>
          <w:p w14:paraId="469B8A7F" w14:textId="4B21904B" w:rsidR="00D62255" w:rsidRDefault="004A1CD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ircularin</w:t>
            </w:r>
            <w:proofErr w:type="spellEnd"/>
          </w:p>
        </w:tc>
        <w:tc>
          <w:tcPr>
            <w:tcW w:w="1364" w:type="dxa"/>
          </w:tcPr>
          <w:p w14:paraId="581CF5AA" w14:textId="376D3309" w:rsidR="00D62255" w:rsidRDefault="004A1CDF" w:rsidP="00C42DDD">
            <w:r>
              <w:t>yes</w:t>
            </w:r>
          </w:p>
        </w:tc>
        <w:tc>
          <w:tcPr>
            <w:tcW w:w="1364" w:type="dxa"/>
          </w:tcPr>
          <w:p w14:paraId="6A095831" w14:textId="77777777" w:rsidR="00D62255" w:rsidRDefault="00D62255" w:rsidP="00C42DDD"/>
        </w:tc>
        <w:tc>
          <w:tcPr>
            <w:tcW w:w="1141" w:type="dxa"/>
          </w:tcPr>
          <w:p w14:paraId="03893D0D" w14:textId="77777777" w:rsidR="00D62255" w:rsidRDefault="00D62255" w:rsidP="00C42DDD"/>
        </w:tc>
        <w:tc>
          <w:tcPr>
            <w:tcW w:w="1141" w:type="dxa"/>
          </w:tcPr>
          <w:p w14:paraId="42F7C8C1" w14:textId="77777777" w:rsidR="00D62255" w:rsidRDefault="00D62255" w:rsidP="00C42DDD"/>
        </w:tc>
        <w:tc>
          <w:tcPr>
            <w:tcW w:w="2051" w:type="dxa"/>
          </w:tcPr>
          <w:p w14:paraId="36DD7452" w14:textId="77777777" w:rsidR="00D62255" w:rsidRDefault="00D62255" w:rsidP="00C42DDD"/>
        </w:tc>
        <w:tc>
          <w:tcPr>
            <w:tcW w:w="1346" w:type="dxa"/>
          </w:tcPr>
          <w:p w14:paraId="68C45051" w14:textId="3D61C0C9" w:rsidR="00D62255" w:rsidRDefault="001C6041" w:rsidP="00C42DDD">
            <w:r>
              <w:fldChar w:fldCharType="begin"/>
            </w:r>
            <w:r>
              <w:instrText xml:space="preserve"> ADDIN EN.CITE &lt;EndNote&gt;&lt;Cite&gt;&lt;Author&gt;Kemperman&lt;/Author&gt;&lt;Year&gt;2003&lt;/Year&gt;&lt;RecNum&gt;100&lt;/RecNum&gt;&lt;DisplayText&gt;&lt;style face="superscript"&gt;98&lt;/style&gt;&lt;/DisplayText&gt;&lt;record&gt;&lt;rec-number&gt;100&lt;/rec-number&gt;&lt;foreign-keys&gt;&lt;key app="EN" db-id="p5zs9pw5ltwzr3e0webppaa6ae5zxdxszf5s" timestamp="1547073188"&gt;100&lt;/key&gt;&lt;/foreign-keys&gt;&lt;ref-type name="Journal Article"&gt;17&lt;/ref-type&gt;&lt;contributors&gt;&lt;authors&gt;&lt;author&gt;Kemperman, R.&lt;/author&gt;&lt;author&gt;Kuipers, A.&lt;/author&gt;&lt;author&gt;Karsens, H.&lt;/author&gt;&lt;author&gt;Nauta, A.&lt;/author&gt;&lt;author&gt;Kuipers, O.&lt;/author&gt;&lt;author&gt;Kok, J.&lt;/author&gt;&lt;/authors&gt;&lt;/contributors&gt;&lt;auth-address&gt;Department of Molecular Genetics, Biomolecular Sciences and Biotechnology Institute, University of Groningen, Groningen, The Netherlands.&lt;/auth-address&gt;&lt;titles&gt;&lt;title&gt;Identification and characterization of two novel clostridial bacteriocins, circularin A and closticin 574&lt;/title&gt;&lt;secondary-title&gt;Appl Environ Microbiol&lt;/secondary-title&gt;&lt;/titles&gt;&lt;periodical&gt;&lt;full-title&gt;Appl Environ Microbiol&lt;/full-title&gt;&lt;/periodical&gt;&lt;pages&gt;1589-97&lt;/pages&gt;&lt;volume&gt;69&lt;/volume&gt;&lt;number&gt;3&lt;/number&gt;&lt;keywords&gt;&lt;keyword&gt;Amino Acid Sequence&lt;/keyword&gt;&lt;keyword&gt;Bacteria/drug effects&lt;/keyword&gt;&lt;keyword&gt;Bacterial Proteins/genetics/isolation &amp;amp; purification/metabolism/pharmacology&lt;/keyword&gt;&lt;keyword&gt;*Bacteriocins/genetics/isolation &amp;amp; purification/metabolism/pharmacology&lt;/keyword&gt;&lt;keyword&gt;Base Sequence&lt;/keyword&gt;&lt;keyword&gt;Clostridium/growth &amp;amp; development/*metabolism&lt;/keyword&gt;&lt;keyword&gt;Genes, Bacterial&lt;/keyword&gt;&lt;keyword&gt;Microbial Sensitivity Tests&lt;/keyword&gt;&lt;keyword&gt;Molecular Sequence Data&lt;/keyword&gt;&lt;/keywords&gt;&lt;dates&gt;&lt;year&gt;2003&lt;/year&gt;&lt;pub-dates&gt;&lt;date&gt;Mar&lt;/date&gt;&lt;/pub-dates&gt;&lt;/dates&gt;&lt;isbn&gt;0099-2240 (Print)&amp;#xD;0099-2240 (Linking)&lt;/isbn&gt;&lt;accession-num&gt;12620847&lt;/accession-num&gt;&lt;urls&gt;&lt;related-urls&gt;&lt;url&gt;https://www.ncbi.nlm.nih.gov/pubmed/12620847&lt;/url&gt;&lt;/related-urls&gt;&lt;/urls&gt;&lt;custom2&gt;150056&lt;/custom2&gt;&lt;/record&gt;&lt;/Cite&gt;&lt;/EndNote&gt;</w:instrText>
            </w:r>
            <w:r>
              <w:fldChar w:fldCharType="separate"/>
            </w:r>
            <w:r w:rsidRPr="001C6041">
              <w:rPr>
                <w:noProof/>
                <w:vertAlign w:val="superscript"/>
              </w:rPr>
              <w:t>98</w:t>
            </w:r>
            <w:r>
              <w:fldChar w:fldCharType="end"/>
            </w:r>
          </w:p>
        </w:tc>
      </w:tr>
      <w:tr w:rsidR="00D62255" w14:paraId="66064A11" w14:textId="77777777" w:rsidTr="00C42DDD">
        <w:tc>
          <w:tcPr>
            <w:tcW w:w="2287" w:type="dxa"/>
          </w:tcPr>
          <w:p w14:paraId="4C592DD8" w14:textId="642C4E6C" w:rsidR="00D62255" w:rsidRDefault="0047522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innamycin</w:t>
            </w:r>
            <w:proofErr w:type="spellEnd"/>
          </w:p>
        </w:tc>
        <w:tc>
          <w:tcPr>
            <w:tcW w:w="1364" w:type="dxa"/>
          </w:tcPr>
          <w:p w14:paraId="14408253" w14:textId="5BE93E6B" w:rsidR="00D62255" w:rsidRDefault="00475221" w:rsidP="00C42DDD">
            <w:r>
              <w:t>yes</w:t>
            </w:r>
          </w:p>
        </w:tc>
        <w:tc>
          <w:tcPr>
            <w:tcW w:w="1364" w:type="dxa"/>
          </w:tcPr>
          <w:p w14:paraId="09D46F3D" w14:textId="739E387A" w:rsidR="00D62255" w:rsidRDefault="00475221" w:rsidP="00C42DDD">
            <w:r>
              <w:t>gram pos</w:t>
            </w:r>
          </w:p>
        </w:tc>
        <w:tc>
          <w:tcPr>
            <w:tcW w:w="1141" w:type="dxa"/>
          </w:tcPr>
          <w:p w14:paraId="35BC3CC5" w14:textId="77777777" w:rsidR="00D62255" w:rsidRDefault="00D62255" w:rsidP="00C42DDD"/>
        </w:tc>
        <w:tc>
          <w:tcPr>
            <w:tcW w:w="1141" w:type="dxa"/>
          </w:tcPr>
          <w:p w14:paraId="11742198" w14:textId="77777777" w:rsidR="00D62255" w:rsidRDefault="00D62255" w:rsidP="00C42DDD"/>
        </w:tc>
        <w:tc>
          <w:tcPr>
            <w:tcW w:w="2051" w:type="dxa"/>
          </w:tcPr>
          <w:p w14:paraId="2F397765" w14:textId="77777777" w:rsidR="00D62255" w:rsidRDefault="00D62255" w:rsidP="00C42DDD"/>
        </w:tc>
        <w:tc>
          <w:tcPr>
            <w:tcW w:w="1346" w:type="dxa"/>
          </w:tcPr>
          <w:p w14:paraId="4AA639DA" w14:textId="442FF3F5" w:rsidR="00D62255" w:rsidRDefault="00267903" w:rsidP="00C42DDD">
            <w:r>
              <w:fldChar w:fldCharType="begin">
                <w:fldData xml:space="preserve">PEVuZE5vdGU+PENpdGU+PEF1dGhvcj5IdW88L0F1dGhvcj48WWVhcj4yMDE3PC9ZZWFyPjxSZWNO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W88L0F1dGhvcj48WWVhcj4yMDE3PC9ZZWFyPjxSZWNO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67903">
              <w:rPr>
                <w:noProof/>
                <w:vertAlign w:val="superscript"/>
              </w:rPr>
              <w:t>99</w:t>
            </w:r>
            <w:r>
              <w:fldChar w:fldCharType="end"/>
            </w:r>
          </w:p>
        </w:tc>
      </w:tr>
      <w:tr w:rsidR="00D62255" w14:paraId="2C0EA933" w14:textId="77777777" w:rsidTr="00C42DDD">
        <w:tc>
          <w:tcPr>
            <w:tcW w:w="2287" w:type="dxa"/>
          </w:tcPr>
          <w:p w14:paraId="45E567DB" w14:textId="6881476F" w:rsidR="00D62255" w:rsidRDefault="00B93124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henalinolactone</w:t>
            </w:r>
            <w:proofErr w:type="spellEnd"/>
          </w:p>
        </w:tc>
        <w:tc>
          <w:tcPr>
            <w:tcW w:w="1364" w:type="dxa"/>
          </w:tcPr>
          <w:p w14:paraId="0CCE1EA5" w14:textId="1C213003" w:rsidR="00D62255" w:rsidRDefault="00B93124" w:rsidP="00C42DDD">
            <w:r>
              <w:t>yes</w:t>
            </w:r>
          </w:p>
        </w:tc>
        <w:tc>
          <w:tcPr>
            <w:tcW w:w="1364" w:type="dxa"/>
          </w:tcPr>
          <w:p w14:paraId="5A7A4A80" w14:textId="600A1860" w:rsidR="00D62255" w:rsidRDefault="00B93124" w:rsidP="00C42DDD">
            <w:r>
              <w:t>gram pos</w:t>
            </w:r>
          </w:p>
        </w:tc>
        <w:tc>
          <w:tcPr>
            <w:tcW w:w="1141" w:type="dxa"/>
          </w:tcPr>
          <w:p w14:paraId="2088F0EF" w14:textId="77777777" w:rsidR="00D62255" w:rsidRDefault="00D62255" w:rsidP="00C42DDD"/>
        </w:tc>
        <w:tc>
          <w:tcPr>
            <w:tcW w:w="1141" w:type="dxa"/>
          </w:tcPr>
          <w:p w14:paraId="408FD1E6" w14:textId="77777777" w:rsidR="00D62255" w:rsidRDefault="00D62255" w:rsidP="00C42DDD"/>
        </w:tc>
        <w:tc>
          <w:tcPr>
            <w:tcW w:w="2051" w:type="dxa"/>
          </w:tcPr>
          <w:p w14:paraId="68742C8F" w14:textId="77777777" w:rsidR="00D62255" w:rsidRDefault="00D62255" w:rsidP="00C42DDD"/>
        </w:tc>
        <w:tc>
          <w:tcPr>
            <w:tcW w:w="1346" w:type="dxa"/>
          </w:tcPr>
          <w:p w14:paraId="4BDE5924" w14:textId="3C9AF755" w:rsidR="00D62255" w:rsidRDefault="00D46F3D" w:rsidP="00C42DDD">
            <w:r>
              <w:fldChar w:fldCharType="begin">
                <w:fldData xml:space="preserve">PEVuZE5vdGU+PENpdGU+PEF1dGhvcj5EYXVtPC9BdXRob3I+PFllYXI+MjAxMDwvWWVhcj48UmVj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XVtPC9BdXRob3I+PFllYXI+MjAxMDwvWWVhcj48UmVj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46F3D">
              <w:rPr>
                <w:noProof/>
                <w:vertAlign w:val="superscript"/>
              </w:rPr>
              <w:t>100</w:t>
            </w:r>
            <w:r>
              <w:fldChar w:fldCharType="end"/>
            </w:r>
          </w:p>
        </w:tc>
      </w:tr>
      <w:tr w:rsidR="00D62255" w14:paraId="5B0BA332" w14:textId="77777777" w:rsidTr="00C42DDD">
        <w:tc>
          <w:tcPr>
            <w:tcW w:w="2287" w:type="dxa"/>
          </w:tcPr>
          <w:p w14:paraId="58C601CD" w14:textId="58F3F78B" w:rsidR="00D62255" w:rsidRDefault="00FC664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-methylisoborneol</w:t>
            </w:r>
          </w:p>
        </w:tc>
        <w:tc>
          <w:tcPr>
            <w:tcW w:w="1364" w:type="dxa"/>
          </w:tcPr>
          <w:p w14:paraId="3F3FED70" w14:textId="77777777" w:rsidR="00D62255" w:rsidRDefault="00D62255" w:rsidP="00C42DDD"/>
        </w:tc>
        <w:tc>
          <w:tcPr>
            <w:tcW w:w="1364" w:type="dxa"/>
          </w:tcPr>
          <w:p w14:paraId="1284C4F8" w14:textId="77777777" w:rsidR="00D62255" w:rsidRDefault="00D62255" w:rsidP="00C42DDD"/>
        </w:tc>
        <w:tc>
          <w:tcPr>
            <w:tcW w:w="1141" w:type="dxa"/>
          </w:tcPr>
          <w:p w14:paraId="0A852B6C" w14:textId="77777777" w:rsidR="00D62255" w:rsidRDefault="00D62255" w:rsidP="00C42DDD"/>
        </w:tc>
        <w:tc>
          <w:tcPr>
            <w:tcW w:w="1141" w:type="dxa"/>
          </w:tcPr>
          <w:p w14:paraId="31DF9318" w14:textId="77777777" w:rsidR="00D62255" w:rsidRDefault="00D62255" w:rsidP="00C42DDD"/>
        </w:tc>
        <w:tc>
          <w:tcPr>
            <w:tcW w:w="2051" w:type="dxa"/>
          </w:tcPr>
          <w:p w14:paraId="691AD6C9" w14:textId="05992DD6" w:rsidR="00D62255" w:rsidRDefault="00CB6B69" w:rsidP="00C42DDD">
            <w:r>
              <w:t>Taste/odor</w:t>
            </w:r>
          </w:p>
        </w:tc>
        <w:tc>
          <w:tcPr>
            <w:tcW w:w="1346" w:type="dxa"/>
          </w:tcPr>
          <w:p w14:paraId="45AEB968" w14:textId="4EB2B33C" w:rsidR="00D62255" w:rsidRDefault="00B360EC" w:rsidP="00C42DDD">
            <w:r>
              <w:fldChar w:fldCharType="begin">
                <w:fldData xml:space="preserve">PEVuZE5vdGU+PENpdGU+PEF1dGhvcj5Lb21hdHN1PC9BdXRob3I+PFllYXI+MjAwODwvWWVhcj48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21hdHN1PC9BdXRob3I+PFllYXI+MjAwODwvWWVhcj48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360EC">
              <w:rPr>
                <w:noProof/>
                <w:vertAlign w:val="superscript"/>
              </w:rPr>
              <w:t>101</w:t>
            </w:r>
            <w:r>
              <w:fldChar w:fldCharType="end"/>
            </w:r>
          </w:p>
        </w:tc>
      </w:tr>
      <w:tr w:rsidR="00D62255" w14:paraId="738F433F" w14:textId="77777777" w:rsidTr="00C42DDD">
        <w:tc>
          <w:tcPr>
            <w:tcW w:w="2287" w:type="dxa"/>
          </w:tcPr>
          <w:p w14:paraId="1EEBD028" w14:textId="564B0DAE" w:rsidR="00D62255" w:rsidRDefault="00FC664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eosmin</w:t>
            </w:r>
            <w:proofErr w:type="spellEnd"/>
          </w:p>
        </w:tc>
        <w:tc>
          <w:tcPr>
            <w:tcW w:w="1364" w:type="dxa"/>
          </w:tcPr>
          <w:p w14:paraId="579D417B" w14:textId="77777777" w:rsidR="00D62255" w:rsidRDefault="00D62255" w:rsidP="00C42DDD"/>
        </w:tc>
        <w:tc>
          <w:tcPr>
            <w:tcW w:w="1364" w:type="dxa"/>
          </w:tcPr>
          <w:p w14:paraId="46E5F94E" w14:textId="77777777" w:rsidR="00D62255" w:rsidRDefault="00D62255" w:rsidP="00C42DDD"/>
        </w:tc>
        <w:tc>
          <w:tcPr>
            <w:tcW w:w="1141" w:type="dxa"/>
          </w:tcPr>
          <w:p w14:paraId="7F99F535" w14:textId="77777777" w:rsidR="00D62255" w:rsidRDefault="00D62255" w:rsidP="00C42DDD"/>
        </w:tc>
        <w:tc>
          <w:tcPr>
            <w:tcW w:w="1141" w:type="dxa"/>
          </w:tcPr>
          <w:p w14:paraId="5060E438" w14:textId="77777777" w:rsidR="00D62255" w:rsidRDefault="00D62255" w:rsidP="00C42DDD"/>
        </w:tc>
        <w:tc>
          <w:tcPr>
            <w:tcW w:w="2051" w:type="dxa"/>
          </w:tcPr>
          <w:p w14:paraId="30201CD3" w14:textId="2C67CF49" w:rsidR="00D62255" w:rsidRDefault="00CB6B69" w:rsidP="00C42DDD">
            <w:r>
              <w:t>Taste/odor</w:t>
            </w:r>
          </w:p>
        </w:tc>
        <w:tc>
          <w:tcPr>
            <w:tcW w:w="1346" w:type="dxa"/>
          </w:tcPr>
          <w:p w14:paraId="5AFE9461" w14:textId="1ED6163F" w:rsidR="00D62255" w:rsidRDefault="00B360EC" w:rsidP="00C42DDD">
            <w:r>
              <w:fldChar w:fldCharType="begin">
                <w:fldData xml:space="preserve">PEVuZE5vdGU+PENpdGU+PEF1dGhvcj5Lb21hdHN1PC9BdXRob3I+PFllYXI+MjAwODwvWWVhcj48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21hdHN1PC9BdXRob3I+PFllYXI+MjAwODwvWWVhcj48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360EC">
              <w:rPr>
                <w:noProof/>
                <w:vertAlign w:val="superscript"/>
              </w:rPr>
              <w:t>101</w:t>
            </w:r>
            <w:r>
              <w:fldChar w:fldCharType="end"/>
            </w:r>
          </w:p>
        </w:tc>
      </w:tr>
      <w:tr w:rsidR="00D62255" w14:paraId="0A78E7A0" w14:textId="77777777" w:rsidTr="00C42DDD">
        <w:tc>
          <w:tcPr>
            <w:tcW w:w="2287" w:type="dxa"/>
          </w:tcPr>
          <w:p w14:paraId="162FD643" w14:textId="05DFD359" w:rsidR="00D62255" w:rsidRDefault="00C01A1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ctimidomycin</w:t>
            </w:r>
            <w:proofErr w:type="spellEnd"/>
          </w:p>
        </w:tc>
        <w:tc>
          <w:tcPr>
            <w:tcW w:w="1364" w:type="dxa"/>
          </w:tcPr>
          <w:p w14:paraId="443B8781" w14:textId="76BBACC2" w:rsidR="00D62255" w:rsidRDefault="00D62255" w:rsidP="00C42DDD"/>
        </w:tc>
        <w:tc>
          <w:tcPr>
            <w:tcW w:w="1364" w:type="dxa"/>
          </w:tcPr>
          <w:p w14:paraId="3ACA3E6C" w14:textId="77777777" w:rsidR="00D62255" w:rsidRDefault="00D62255" w:rsidP="00C42DDD"/>
        </w:tc>
        <w:tc>
          <w:tcPr>
            <w:tcW w:w="1141" w:type="dxa"/>
          </w:tcPr>
          <w:p w14:paraId="7BC997E9" w14:textId="067D7CB3" w:rsidR="00D62255" w:rsidRDefault="00C01A17" w:rsidP="00C42DDD">
            <w:r>
              <w:t>yes</w:t>
            </w:r>
          </w:p>
        </w:tc>
        <w:tc>
          <w:tcPr>
            <w:tcW w:w="1141" w:type="dxa"/>
          </w:tcPr>
          <w:p w14:paraId="7FD5CE4F" w14:textId="1CF9F41F" w:rsidR="00D62255" w:rsidRDefault="00C01A17" w:rsidP="00C42DDD">
            <w:r>
              <w:t>yes</w:t>
            </w:r>
          </w:p>
        </w:tc>
        <w:tc>
          <w:tcPr>
            <w:tcW w:w="2051" w:type="dxa"/>
          </w:tcPr>
          <w:p w14:paraId="4858B8E4" w14:textId="77777777" w:rsidR="00D62255" w:rsidRDefault="00D62255" w:rsidP="00C42DDD"/>
        </w:tc>
        <w:tc>
          <w:tcPr>
            <w:tcW w:w="1346" w:type="dxa"/>
          </w:tcPr>
          <w:p w14:paraId="0EB9D6FA" w14:textId="76BBF4BE" w:rsidR="00D62255" w:rsidRDefault="00856785" w:rsidP="00C42DDD">
            <w:r>
              <w:fldChar w:fldCharType="begin"/>
            </w:r>
            <w:r>
              <w:instrText xml:space="preserve"> ADDIN EN.CITE &lt;EndNote&gt;&lt;Cite&gt;&lt;Author&gt;Ju&lt;/Author&gt;&lt;Year&gt;2009&lt;/Year&gt;&lt;RecNum&gt;11&lt;/RecNum&gt;&lt;DisplayText&gt;&lt;style face="superscript"&gt;11&lt;/style&gt;&lt;/DisplayText&gt;&lt;record&gt;&lt;rec-number&gt;11&lt;/rec-number&gt;&lt;foreign-keys&gt;&lt;key app="EN" db-id="p5zs9pw5ltwzr3e0webppaa6ae5zxdxszf5s" timestamp="1546987183"&gt;11&lt;/key&gt;&lt;/foreign-keys&gt;&lt;ref-type name="Journal Article"&gt;17&lt;/ref-type&gt;&lt;contributors&gt;&lt;authors&gt;&lt;author&gt;Ju, J.&lt;/author&gt;&lt;author&gt;Rajski, S. R.&lt;/author&gt;&lt;author&gt;Lim, S. K.&lt;/author&gt;&lt;author&gt;Seo, J. W.&lt;/author&gt;&lt;author&gt;Peters, N. R.&lt;/author&gt;&lt;author&gt;Hoffmann, F. M.&lt;/author&gt;&lt;author&gt;Shen, B.&lt;/author&gt;&lt;/authors&gt;&lt;/contributors&gt;&lt;auth-address&gt;Division of Pharmaceutical Sciences, University of Wisconsin-Madison, Madison, Wisconsin 53705-2222, USA.&lt;/auth-address&gt;&lt;titles&gt;&lt;title&gt;Lactimidomycin, iso-migrastatin and related glutarimide-containing 12-membered macrolides are extremely potent inhibitors of cell migration&lt;/title&gt;&lt;secondary-title&gt;J Am Chem Soc&lt;/secondary-title&gt;&lt;/titles&gt;&lt;periodical&gt;&lt;full-title&gt;J Am Chem Soc&lt;/full-title&gt;&lt;/periodical&gt;&lt;pages&gt;1370-1&lt;/pages&gt;&lt;volume&gt;131&lt;/volume&gt;&lt;number&gt;4&lt;/number&gt;&lt;keywords&gt;&lt;keyword&gt;Animals&lt;/keyword&gt;&lt;keyword&gt;Biological Products/chemistry&lt;/keyword&gt;&lt;keyword&gt;Cell Line, Tumor&lt;/keyword&gt;&lt;keyword&gt;Cell Movement/*drug effects&lt;/keyword&gt;&lt;keyword&gt;Cell Survival/drug effects&lt;/keyword&gt;&lt;keyword&gt;Humans&lt;/keyword&gt;&lt;keyword&gt;Macrolides/*chemistry/*pharmacology&lt;/keyword&gt;&lt;keyword&gt;Mice&lt;/keyword&gt;&lt;keyword&gt;Molecular Structure&lt;/keyword&gt;&lt;keyword&gt;Piperidones/*chemistry/*pharmacology&lt;/keyword&gt;&lt;keyword&gt;Structure-Activity Relationship&lt;/keyword&gt;&lt;/keywords&gt;&lt;dates&gt;&lt;year&gt;2009&lt;/year&gt;&lt;pub-dates&gt;&lt;date&gt;Feb 4&lt;/date&gt;&lt;/pub-dates&gt;&lt;/dates&gt;&lt;isbn&gt;1520-5126 (Electronic)&amp;#xD;0002-7863 (Linking)&lt;/isbn&gt;&lt;accession-num&gt;19132897&lt;/accession-num&gt;&lt;urls&gt;&lt;related-urls&gt;&lt;url&gt;https://www.ncbi.nlm.nih.gov/pubmed/19132897&lt;/url&gt;&lt;/related-urls&gt;&lt;/urls&gt;&lt;custom2&gt;2651819&lt;/custom2&gt;&lt;electronic-resource-num&gt;10.1021/ja808462p&lt;/electronic-resource-num&gt;&lt;/record&gt;&lt;/Cite&gt;&lt;/EndNote&gt;</w:instrText>
            </w:r>
            <w:r>
              <w:fldChar w:fldCharType="separate"/>
            </w:r>
            <w:r w:rsidRPr="00856785">
              <w:rPr>
                <w:noProof/>
                <w:vertAlign w:val="superscript"/>
              </w:rPr>
              <w:t>11</w:t>
            </w:r>
            <w:r>
              <w:fldChar w:fldCharType="end"/>
            </w:r>
          </w:p>
        </w:tc>
      </w:tr>
      <w:tr w:rsidR="00AA41DC" w14:paraId="744F1B35" w14:textId="77777777" w:rsidTr="00C42DDD">
        <w:tc>
          <w:tcPr>
            <w:tcW w:w="2287" w:type="dxa"/>
          </w:tcPr>
          <w:p w14:paraId="3E902634" w14:textId="75DE0EA9" w:rsidR="00AA41DC" w:rsidRDefault="00AA41D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ssallidin</w:t>
            </w:r>
            <w:proofErr w:type="spellEnd"/>
          </w:p>
        </w:tc>
        <w:tc>
          <w:tcPr>
            <w:tcW w:w="1364" w:type="dxa"/>
          </w:tcPr>
          <w:p w14:paraId="3B166A57" w14:textId="77777777" w:rsidR="00AA41DC" w:rsidRDefault="00AA41DC" w:rsidP="00C42DDD"/>
        </w:tc>
        <w:tc>
          <w:tcPr>
            <w:tcW w:w="1364" w:type="dxa"/>
          </w:tcPr>
          <w:p w14:paraId="65FA5017" w14:textId="77777777" w:rsidR="00AA41DC" w:rsidRDefault="00AA41DC" w:rsidP="00C42DDD"/>
        </w:tc>
        <w:tc>
          <w:tcPr>
            <w:tcW w:w="1141" w:type="dxa"/>
          </w:tcPr>
          <w:p w14:paraId="4EDF5CF1" w14:textId="5F03D618" w:rsidR="00AA41DC" w:rsidRDefault="00AA41DC" w:rsidP="00C42DDD">
            <w:r>
              <w:t>yes</w:t>
            </w:r>
          </w:p>
        </w:tc>
        <w:tc>
          <w:tcPr>
            <w:tcW w:w="1141" w:type="dxa"/>
          </w:tcPr>
          <w:p w14:paraId="69FD7A8A" w14:textId="77777777" w:rsidR="00AA41DC" w:rsidRDefault="00AA41DC" w:rsidP="00C42DDD"/>
        </w:tc>
        <w:tc>
          <w:tcPr>
            <w:tcW w:w="2051" w:type="dxa"/>
          </w:tcPr>
          <w:p w14:paraId="3C52FD0A" w14:textId="77777777" w:rsidR="00AA41DC" w:rsidRDefault="00AA41DC" w:rsidP="00C42DDD"/>
        </w:tc>
        <w:tc>
          <w:tcPr>
            <w:tcW w:w="1346" w:type="dxa"/>
          </w:tcPr>
          <w:p w14:paraId="56C23A9A" w14:textId="0C2B5F78" w:rsidR="00AA41DC" w:rsidRDefault="00D75E00" w:rsidP="00C42DDD">
            <w:r>
              <w:fldChar w:fldCharType="begin">
                <w:fldData xml:space="preserve">PEVuZE5vdGU+PENpdGU+PEF1dGhvcj5WZXN0b2xhPC9BdXRob3I+PFllYXI+MjAxNDwvWWVhcj48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ZXN0b2xhPC9BdXRob3I+PFllYXI+MjAxNDwvWWVhcj48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75E00">
              <w:rPr>
                <w:noProof/>
                <w:vertAlign w:val="superscript"/>
              </w:rPr>
              <w:t>102</w:t>
            </w:r>
            <w:r>
              <w:fldChar w:fldCharType="end"/>
            </w:r>
          </w:p>
        </w:tc>
      </w:tr>
      <w:tr w:rsidR="00AA41DC" w14:paraId="0463DF25" w14:textId="77777777" w:rsidTr="00C42DDD">
        <w:tc>
          <w:tcPr>
            <w:tcW w:w="2287" w:type="dxa"/>
          </w:tcPr>
          <w:p w14:paraId="543FA3B6" w14:textId="5464FB88" w:rsidR="00AA41DC" w:rsidRDefault="00DC4E7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ponemycin</w:t>
            </w:r>
            <w:proofErr w:type="spellEnd"/>
          </w:p>
        </w:tc>
        <w:tc>
          <w:tcPr>
            <w:tcW w:w="1364" w:type="dxa"/>
          </w:tcPr>
          <w:p w14:paraId="287851B7" w14:textId="77777777" w:rsidR="00AA41DC" w:rsidRDefault="00AA41DC" w:rsidP="00C42DDD"/>
        </w:tc>
        <w:tc>
          <w:tcPr>
            <w:tcW w:w="1364" w:type="dxa"/>
          </w:tcPr>
          <w:p w14:paraId="2AE38FBB" w14:textId="77777777" w:rsidR="00AA41DC" w:rsidRDefault="00AA41DC" w:rsidP="00C42DDD"/>
        </w:tc>
        <w:tc>
          <w:tcPr>
            <w:tcW w:w="1141" w:type="dxa"/>
          </w:tcPr>
          <w:p w14:paraId="770DBFE3" w14:textId="73065BCE" w:rsidR="00AA41DC" w:rsidRDefault="00AA41DC" w:rsidP="00C42DDD"/>
        </w:tc>
        <w:tc>
          <w:tcPr>
            <w:tcW w:w="1141" w:type="dxa"/>
          </w:tcPr>
          <w:p w14:paraId="65876831" w14:textId="64101613" w:rsidR="00AA41DC" w:rsidRDefault="00DC4E7F" w:rsidP="00C42DDD">
            <w:r>
              <w:t>yes</w:t>
            </w:r>
          </w:p>
        </w:tc>
        <w:tc>
          <w:tcPr>
            <w:tcW w:w="2051" w:type="dxa"/>
          </w:tcPr>
          <w:p w14:paraId="16B4FC0A" w14:textId="77777777" w:rsidR="00AA41DC" w:rsidRDefault="00AA41DC" w:rsidP="00C42DDD"/>
        </w:tc>
        <w:tc>
          <w:tcPr>
            <w:tcW w:w="1346" w:type="dxa"/>
          </w:tcPr>
          <w:p w14:paraId="3835D61D" w14:textId="3F1C97F7" w:rsidR="00AA41DC" w:rsidRDefault="00DC4E7F" w:rsidP="00C42DDD">
            <w:r>
              <w:fldChar w:fldCharType="begin"/>
            </w:r>
            <w:r>
              <w:instrText xml:space="preserve"> ADDIN EN.CITE &lt;EndNote&gt;&lt;Cite&gt;&lt;Author&gt;Meng&lt;/Author&gt;&lt;Year&gt;1999&lt;/Year&gt;&lt;RecNum&gt;106&lt;/RecNum&gt;&lt;DisplayText&gt;&lt;style face="superscript"&gt;103&lt;/style&gt;&lt;/DisplayText&gt;&lt;record&gt;&lt;rec-number&gt;106&lt;/rec-number&gt;&lt;foreign-keys&gt;&lt;key app="EN" db-id="p5zs9pw5ltwzr3e0webppaa6ae5zxdxszf5s" timestamp="1547074849"&gt;106&lt;/key&gt;&lt;/foreign-keys&gt;&lt;ref-type name="Journal Article"&gt;17&lt;/ref-type&gt;&lt;contributors&gt;&lt;authors&gt;&lt;author&gt;Meng, L.&lt;/author&gt;&lt;author&gt;Kwok, B. H.&lt;/author&gt;&lt;author&gt;Sin, N.&lt;/author&gt;&lt;author&gt;Crews, C. M.&lt;/author&gt;&lt;/authors&gt;&lt;/contributors&gt;&lt;auth-address&gt;Department of Molecular, Cellular, and Developmental Biology, Yale University, New Haven, Connecticut 06520-8103, USA.&lt;/auth-address&gt;&lt;titles&gt;&lt;title&gt;Eponemycin exerts its antitumor effect through the inhibition of proteasome function&lt;/title&gt;&lt;secondary-title&gt;Cancer Res&lt;/secondary-title&gt;&lt;/titles&gt;&lt;periodical&gt;&lt;full-title&gt;Cancer Res&lt;/full-title&gt;&lt;/periodical&gt;&lt;pages&gt;2798-801&lt;/pages&gt;&lt;volume&gt;59&lt;/volume&gt;&lt;number&gt;12&lt;/number&gt;&lt;keywords&gt;&lt;keyword&gt;Amides/pharmacology&lt;/keyword&gt;&lt;keyword&gt;Animals&lt;/keyword&gt;&lt;keyword&gt;Antibiotics, Antineoplastic/*pharmacology&lt;/keyword&gt;&lt;keyword&gt;Apoptosis&lt;/keyword&gt;&lt;keyword&gt;Cattle&lt;/keyword&gt;&lt;keyword&gt;Cell Cycle/drug effects&lt;/keyword&gt;&lt;keyword&gt;Cells, Cultured&lt;/keyword&gt;&lt;keyword&gt;Cysteine Endopeptidases/*drug effects/physiology&lt;/keyword&gt;&lt;keyword&gt;Mice&lt;/keyword&gt;&lt;keyword&gt;Multienzyme Complexes/*drug effects/physiology&lt;/keyword&gt;&lt;keyword&gt;Proteasome Endopeptidase Complex&lt;/keyword&gt;&lt;keyword&gt;Serine/analogs &amp;amp; derivatives/pharmacology&lt;/keyword&gt;&lt;/keywords&gt;&lt;dates&gt;&lt;year&gt;1999&lt;/year&gt;&lt;pub-dates&gt;&lt;date&gt;Jun 15&lt;/date&gt;&lt;/pub-dates&gt;&lt;/dates&gt;&lt;isbn&gt;0008-5472 (Print)&amp;#xD;0008-5472 (Linking)&lt;/isbn&gt;&lt;accession-num&gt;10383134&lt;/accession-num&gt;&lt;urls&gt;&lt;related-urls&gt;&lt;url&gt;https://www.ncbi.nlm.nih.gov/pubmed/10383134&lt;/url&gt;&lt;/related-urls&gt;&lt;/urls&gt;&lt;/record&gt;&lt;/Cite&gt;&lt;/EndNote&gt;</w:instrText>
            </w:r>
            <w:r>
              <w:fldChar w:fldCharType="separate"/>
            </w:r>
            <w:r w:rsidRPr="00DC4E7F">
              <w:rPr>
                <w:noProof/>
                <w:vertAlign w:val="superscript"/>
              </w:rPr>
              <w:t>103</w:t>
            </w:r>
            <w:r>
              <w:fldChar w:fldCharType="end"/>
            </w:r>
          </w:p>
        </w:tc>
      </w:tr>
      <w:tr w:rsidR="00AA41DC" w14:paraId="75BE4B73" w14:textId="77777777" w:rsidTr="00C42DDD">
        <w:tc>
          <w:tcPr>
            <w:tcW w:w="2287" w:type="dxa"/>
          </w:tcPr>
          <w:p w14:paraId="519F7B4C" w14:textId="73E36535" w:rsidR="00AA41DC" w:rsidRDefault="0064690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lleobactin</w:t>
            </w:r>
            <w:proofErr w:type="spellEnd"/>
          </w:p>
        </w:tc>
        <w:tc>
          <w:tcPr>
            <w:tcW w:w="1364" w:type="dxa"/>
          </w:tcPr>
          <w:p w14:paraId="6E49FE34" w14:textId="77777777" w:rsidR="00AA41DC" w:rsidRDefault="00AA41DC" w:rsidP="00C42DDD"/>
        </w:tc>
        <w:tc>
          <w:tcPr>
            <w:tcW w:w="1364" w:type="dxa"/>
          </w:tcPr>
          <w:p w14:paraId="27AA0ACD" w14:textId="77777777" w:rsidR="00AA41DC" w:rsidRDefault="00AA41DC" w:rsidP="00C42DDD"/>
        </w:tc>
        <w:tc>
          <w:tcPr>
            <w:tcW w:w="1141" w:type="dxa"/>
          </w:tcPr>
          <w:p w14:paraId="416D2254" w14:textId="77777777" w:rsidR="00AA41DC" w:rsidRDefault="00AA41DC" w:rsidP="00C42DDD"/>
        </w:tc>
        <w:tc>
          <w:tcPr>
            <w:tcW w:w="1141" w:type="dxa"/>
          </w:tcPr>
          <w:p w14:paraId="12CAD1C7" w14:textId="77777777" w:rsidR="00AA41DC" w:rsidRDefault="00AA41DC" w:rsidP="00C42DDD"/>
        </w:tc>
        <w:tc>
          <w:tcPr>
            <w:tcW w:w="2051" w:type="dxa"/>
          </w:tcPr>
          <w:p w14:paraId="09DE69EE" w14:textId="20658C55" w:rsidR="00AA41DC" w:rsidRDefault="00646906" w:rsidP="00C42DDD">
            <w:r>
              <w:t>siderophore</w:t>
            </w:r>
          </w:p>
        </w:tc>
        <w:tc>
          <w:tcPr>
            <w:tcW w:w="1346" w:type="dxa"/>
          </w:tcPr>
          <w:p w14:paraId="34929080" w14:textId="57BBA89B" w:rsidR="00AA41DC" w:rsidRDefault="00704F84" w:rsidP="00C42DDD">
            <w:r>
              <w:fldChar w:fldCharType="begin"/>
            </w:r>
            <w:r>
              <w:instrText xml:space="preserve"> ADDIN EN.CITE &lt;EndNote&gt;&lt;Cite&gt;&lt;Author&gt;Alice&lt;/Author&gt;&lt;Year&gt;2006&lt;/Year&gt;&lt;RecNum&gt;107&lt;/RecNum&gt;&lt;DisplayText&gt;&lt;style face="superscript"&gt;104&lt;/style&gt;&lt;/DisplayText&gt;&lt;record&gt;&lt;rec-number&gt;107&lt;/rec-number&gt;&lt;foreign-keys&gt;&lt;key app="EN" db-id="p5zs9pw5ltwzr3e0webppaa6ae5zxdxszf5s" timestamp="1547074939"&gt;107&lt;/key&gt;&lt;/foreign-keys&gt;&lt;ref-type name="Journal Article"&gt;17&lt;/ref-type&gt;&lt;contributors&gt;&lt;authors&gt;&lt;author&gt;Alice, A. F.&lt;/author&gt;&lt;author&gt;Lopez, C. S.&lt;/author&gt;&lt;author&gt;Lowe, C. A.&lt;/author&gt;&lt;author&gt;Ledesma, M. A.&lt;/author&gt;&lt;author&gt;Crosa, J. H.&lt;/author&gt;&lt;/authors&gt;&lt;/contributors&gt;&lt;auth-address&gt;Department of Molecular Microbiology and Immunology, Oregon Health and Science University, Portland, Oregon 97239, USA.&lt;/auth-address&gt;&lt;titles&gt;&lt;title&gt;Genetic and transcriptional analysis of the siderophore malleobactin biosynthesis and transport genes in the human pathogen Burkholderia pseudomallei K96243&lt;/title&gt;&lt;secondary-title&gt;J Bacteriol&lt;/secondary-title&gt;&lt;/titles&gt;&lt;periodical&gt;&lt;full-title&gt;J Bacteriol&lt;/full-title&gt;&lt;/periodical&gt;&lt;pages&gt;1551-66&lt;/pages&gt;&lt;volume&gt;188&lt;/volume&gt;&lt;number&gt;4&lt;/number&gt;&lt;keywords&gt;&lt;keyword&gt;Bacterial Proteins/*genetics&lt;/keyword&gt;&lt;keyword&gt;Biological Transport&lt;/keyword&gt;&lt;keyword&gt;Burkholderia pseudomallei/*genetics/growth &amp;amp; development/*metabolism&lt;/keyword&gt;&lt;keyword&gt;Culture Media&lt;/keyword&gt;&lt;keyword&gt;Gene Expression Regulation, Bacterial&lt;/keyword&gt;&lt;keyword&gt;*Genes, Bacterial&lt;/keyword&gt;&lt;keyword&gt;Humans&lt;/keyword&gt;&lt;keyword&gt;Iron&lt;/keyword&gt;&lt;keyword&gt;Melioidosis/microbiology&lt;/keyword&gt;&lt;keyword&gt;Molecular Weight&lt;/keyword&gt;&lt;keyword&gt;Open Reading Frames&lt;/keyword&gt;&lt;keyword&gt;Siderophores/*biosynthesis/chemistry&lt;/keyword&gt;&lt;keyword&gt;Transcription, Genetic&lt;/keyword&gt;&lt;/keywords&gt;&lt;dates&gt;&lt;year&gt;2006&lt;/year&gt;&lt;pub-dates&gt;&lt;date&gt;Feb&lt;/date&gt;&lt;/pub-dates&gt;&lt;/dates&gt;&lt;isbn&gt;0021-9193 (Print)&amp;#xD;0021-9193 (Linking)&lt;/isbn&gt;&lt;accession-num&gt;16452439&lt;/accession-num&gt;&lt;urls&gt;&lt;related-urls&gt;&lt;url&gt;https://www.ncbi.nlm.nih.gov/pubmed/16452439&lt;/url&gt;&lt;/related-urls&gt;&lt;/urls&gt;&lt;custom2&gt;1367220&lt;/custom2&gt;&lt;electronic-resource-num&gt;10.1128/JB.188.4.1551-1566.2006&lt;/electronic-resource-num&gt;&lt;/record&gt;&lt;/Cite&gt;&lt;/EndNote&gt;</w:instrText>
            </w:r>
            <w:r>
              <w:fldChar w:fldCharType="separate"/>
            </w:r>
            <w:r w:rsidRPr="00704F84">
              <w:rPr>
                <w:noProof/>
                <w:vertAlign w:val="superscript"/>
              </w:rPr>
              <w:t>104</w:t>
            </w:r>
            <w:r>
              <w:fldChar w:fldCharType="end"/>
            </w:r>
          </w:p>
        </w:tc>
      </w:tr>
      <w:tr w:rsidR="00AA41DC" w14:paraId="3683D3A8" w14:textId="77777777" w:rsidTr="00C42DDD">
        <w:tc>
          <w:tcPr>
            <w:tcW w:w="2287" w:type="dxa"/>
          </w:tcPr>
          <w:p w14:paraId="6C47D638" w14:textId="09B811C3" w:rsidR="00AA41DC" w:rsidRDefault="00AD78A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ormaomycin</w:t>
            </w:r>
            <w:proofErr w:type="spellEnd"/>
          </w:p>
        </w:tc>
        <w:tc>
          <w:tcPr>
            <w:tcW w:w="1364" w:type="dxa"/>
          </w:tcPr>
          <w:p w14:paraId="1AF2174F" w14:textId="3C9FE22F" w:rsidR="00AA41DC" w:rsidRDefault="00AD78A5" w:rsidP="00C42DDD">
            <w:r>
              <w:t>yes</w:t>
            </w:r>
          </w:p>
        </w:tc>
        <w:tc>
          <w:tcPr>
            <w:tcW w:w="1364" w:type="dxa"/>
          </w:tcPr>
          <w:p w14:paraId="5474FA01" w14:textId="4A880946" w:rsidR="00AA41DC" w:rsidRDefault="00AD78A5" w:rsidP="00C42DDD">
            <w:r>
              <w:t>gram pos</w:t>
            </w:r>
          </w:p>
        </w:tc>
        <w:tc>
          <w:tcPr>
            <w:tcW w:w="1141" w:type="dxa"/>
          </w:tcPr>
          <w:p w14:paraId="26A7DD12" w14:textId="77777777" w:rsidR="00AA41DC" w:rsidRDefault="00AA41DC" w:rsidP="00C42DDD"/>
        </w:tc>
        <w:tc>
          <w:tcPr>
            <w:tcW w:w="1141" w:type="dxa"/>
          </w:tcPr>
          <w:p w14:paraId="10D8B3D0" w14:textId="77777777" w:rsidR="00AA41DC" w:rsidRDefault="00AA41DC" w:rsidP="00C42DDD"/>
        </w:tc>
        <w:tc>
          <w:tcPr>
            <w:tcW w:w="2051" w:type="dxa"/>
          </w:tcPr>
          <w:p w14:paraId="6476F5D9" w14:textId="77777777" w:rsidR="00AA41DC" w:rsidRDefault="00AA41DC" w:rsidP="00C42DDD"/>
        </w:tc>
        <w:tc>
          <w:tcPr>
            <w:tcW w:w="1346" w:type="dxa"/>
          </w:tcPr>
          <w:p w14:paraId="42C26404" w14:textId="714AD6D6" w:rsidR="00AA41DC" w:rsidRDefault="00293CD3" w:rsidP="00C42DDD">
            <w:r>
              <w:fldChar w:fldCharType="begin">
                <w:fldData xml:space="preserve">PEVuZE5vdGU+PENpdGU+PEF1dGhvcj5CYWU8L0F1dGhvcj48WWVhcj4yMDE1PC9ZZWFyPjxSZWNO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U8L0F1dGhvcj48WWVhcj4yMDE1PC9ZZWFyPjxSZWNO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93CD3">
              <w:rPr>
                <w:noProof/>
                <w:vertAlign w:val="superscript"/>
              </w:rPr>
              <w:t>105</w:t>
            </w:r>
            <w:r>
              <w:fldChar w:fldCharType="end"/>
            </w:r>
          </w:p>
        </w:tc>
      </w:tr>
      <w:tr w:rsidR="00AA41DC" w14:paraId="37F26FD9" w14:textId="77777777" w:rsidTr="00C42DDD">
        <w:tc>
          <w:tcPr>
            <w:tcW w:w="2287" w:type="dxa"/>
          </w:tcPr>
          <w:p w14:paraId="09D2050D" w14:textId="70D147AB" w:rsidR="00AA41DC" w:rsidRDefault="003C5BB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uminmycin</w:t>
            </w:r>
            <w:proofErr w:type="spellEnd"/>
          </w:p>
        </w:tc>
        <w:tc>
          <w:tcPr>
            <w:tcW w:w="1364" w:type="dxa"/>
          </w:tcPr>
          <w:p w14:paraId="5918770C" w14:textId="77777777" w:rsidR="00AA41DC" w:rsidRDefault="00AA41DC" w:rsidP="00C42DDD"/>
        </w:tc>
        <w:tc>
          <w:tcPr>
            <w:tcW w:w="1364" w:type="dxa"/>
          </w:tcPr>
          <w:p w14:paraId="1A9BF176" w14:textId="77777777" w:rsidR="00AA41DC" w:rsidRDefault="00AA41DC" w:rsidP="00C42DDD"/>
        </w:tc>
        <w:tc>
          <w:tcPr>
            <w:tcW w:w="1141" w:type="dxa"/>
          </w:tcPr>
          <w:p w14:paraId="6B8AF722" w14:textId="77777777" w:rsidR="00AA41DC" w:rsidRDefault="00AA41DC" w:rsidP="00C42DDD"/>
        </w:tc>
        <w:tc>
          <w:tcPr>
            <w:tcW w:w="1141" w:type="dxa"/>
          </w:tcPr>
          <w:p w14:paraId="4D37C731" w14:textId="3112044D" w:rsidR="00AA41DC" w:rsidRDefault="003C5BBC" w:rsidP="00C42DDD">
            <w:r>
              <w:t>yes</w:t>
            </w:r>
          </w:p>
        </w:tc>
        <w:tc>
          <w:tcPr>
            <w:tcW w:w="2051" w:type="dxa"/>
          </w:tcPr>
          <w:p w14:paraId="6FE175BE" w14:textId="77777777" w:rsidR="00AA41DC" w:rsidRDefault="00AA41DC" w:rsidP="00C42DDD"/>
        </w:tc>
        <w:tc>
          <w:tcPr>
            <w:tcW w:w="1346" w:type="dxa"/>
          </w:tcPr>
          <w:p w14:paraId="376EFD26" w14:textId="6EF9A480" w:rsidR="00AA41DC" w:rsidRDefault="00AF2F85" w:rsidP="00C42DDD">
            <w:r>
              <w:fldChar w:fldCharType="begin"/>
            </w:r>
            <w:r>
              <w:instrText xml:space="preserve"> ADDIN EN.CITE &lt;EndNote&gt;&lt;Cite&gt;&lt;Author&gt;Theodore&lt;/Author&gt;&lt;Year&gt;2012&lt;/Year&gt;&lt;RecNum&gt;109&lt;/RecNum&gt;&lt;DisplayText&gt;&lt;style face="superscript"&gt;106&lt;/style&gt;&lt;/DisplayText&gt;&lt;record&gt;&lt;rec-number&gt;109&lt;/rec-number&gt;&lt;foreign-keys&gt;&lt;key app="EN" db-id="p5zs9pw5ltwzr3e0webppaa6ae5zxdxszf5s" timestamp="1547075207"&gt;109&lt;/key&gt;&lt;/foreign-keys&gt;&lt;ref-type name="Journal Article"&gt;17&lt;/ref-type&gt;&lt;contributors&gt;&lt;authors&gt;&lt;author&gt;Theodore, C. M.&lt;/author&gt;&lt;author&gt;King, J. B.&lt;/author&gt;&lt;author&gt;You, J.&lt;/author&gt;&lt;author&gt;Cichewicz, R. H.&lt;/author&gt;&lt;/authors&gt;&lt;/contributors&gt;&lt;auth-address&gt;Natural Products Discovery Group, Institute for Natural Products Applications and Research Technologies, Stephenson Life Sciences Research Center, 101 Stephenson Parkway, University of Oklahoma , Norman, Oklahoma 73019-5251, United States.&lt;/auth-address&gt;&lt;titles&gt;&lt;title&gt;Production of cytotoxic glidobactins/luminmycins by Photorhabdus asymbiotica in liquid media and live crickets&lt;/title&gt;&lt;secondary-title&gt;J Nat Prod&lt;/secondary-title&gt;&lt;/titles&gt;&lt;periodical&gt;&lt;full-title&gt;J Nat Prod&lt;/full-title&gt;&lt;/periodical&gt;&lt;pages&gt;2007-11&lt;/pages&gt;&lt;volume&gt;75&lt;/volume&gt;&lt;number&gt;11&lt;/number&gt;&lt;keywords&gt;&lt;keyword&gt;Animals&lt;/keyword&gt;&lt;keyword&gt;Drug Screening Assays, Antitumor&lt;/keyword&gt;&lt;keyword&gt;Gryllidae/*microbiology&lt;/keyword&gt;&lt;keyword&gt;Humans&lt;/keyword&gt;&lt;keyword&gt;Oligopeptides/chemistry/isolation &amp;amp; purification/*pharmacology&lt;/keyword&gt;&lt;keyword&gt;Pancreatic Neoplasms/drug therapy&lt;/keyword&gt;&lt;keyword&gt;Peptides, Cyclic/chemistry/isolation &amp;amp; purification&lt;/keyword&gt;&lt;keyword&gt;Photorhabdus/*chemistry/genetics&lt;/keyword&gt;&lt;keyword&gt;Proteasome Endopeptidase Complex/drug effects&lt;/keyword&gt;&lt;/keywords&gt;&lt;dates&gt;&lt;year&gt;2012&lt;/year&gt;&lt;pub-dates&gt;&lt;date&gt;Nov 26&lt;/date&gt;&lt;/pub-dates&gt;&lt;/dates&gt;&lt;isbn&gt;1520-6025 (Electronic)&amp;#xD;0163-3864 (Linking)&lt;/isbn&gt;&lt;accession-num&gt;23095088&lt;/accession-num&gt;&lt;urls&gt;&lt;related-urls&gt;&lt;url&gt;https://www.ncbi.nlm.nih.gov/pubmed/23095088&lt;/url&gt;&lt;/related-urls&gt;&lt;/urls&gt;&lt;custom2&gt;3570697&lt;/custom2&gt;&lt;electronic-resource-num&gt;10.1021/np300623x&lt;/electronic-resource-num&gt;&lt;/record&gt;&lt;/Cite&gt;&lt;/EndNote&gt;</w:instrText>
            </w:r>
            <w:r>
              <w:fldChar w:fldCharType="separate"/>
            </w:r>
            <w:r w:rsidRPr="00AF2F85">
              <w:rPr>
                <w:noProof/>
                <w:vertAlign w:val="superscript"/>
              </w:rPr>
              <w:t>106</w:t>
            </w:r>
            <w:r>
              <w:fldChar w:fldCharType="end"/>
            </w:r>
          </w:p>
        </w:tc>
      </w:tr>
      <w:tr w:rsidR="00AA41DC" w14:paraId="06CA8743" w14:textId="77777777" w:rsidTr="00C42DDD">
        <w:tc>
          <w:tcPr>
            <w:tcW w:w="2287" w:type="dxa"/>
          </w:tcPr>
          <w:p w14:paraId="2114E523" w14:textId="151C8F79" w:rsidR="00AA41DC" w:rsidRDefault="0071536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imsbactin</w:t>
            </w:r>
            <w:proofErr w:type="spellEnd"/>
          </w:p>
        </w:tc>
        <w:tc>
          <w:tcPr>
            <w:tcW w:w="1364" w:type="dxa"/>
          </w:tcPr>
          <w:p w14:paraId="39A722D1" w14:textId="77777777" w:rsidR="00AA41DC" w:rsidRDefault="00AA41DC" w:rsidP="00C42DDD"/>
        </w:tc>
        <w:tc>
          <w:tcPr>
            <w:tcW w:w="1364" w:type="dxa"/>
          </w:tcPr>
          <w:p w14:paraId="5BEF811E" w14:textId="77777777" w:rsidR="00AA41DC" w:rsidRDefault="00AA41DC" w:rsidP="00C42DDD"/>
        </w:tc>
        <w:tc>
          <w:tcPr>
            <w:tcW w:w="1141" w:type="dxa"/>
          </w:tcPr>
          <w:p w14:paraId="0E3949E6" w14:textId="77777777" w:rsidR="00AA41DC" w:rsidRDefault="00AA41DC" w:rsidP="00C42DDD"/>
        </w:tc>
        <w:tc>
          <w:tcPr>
            <w:tcW w:w="1141" w:type="dxa"/>
          </w:tcPr>
          <w:p w14:paraId="46D4A28B" w14:textId="77777777" w:rsidR="00AA41DC" w:rsidRDefault="00AA41DC" w:rsidP="00C42DDD"/>
        </w:tc>
        <w:tc>
          <w:tcPr>
            <w:tcW w:w="2051" w:type="dxa"/>
          </w:tcPr>
          <w:p w14:paraId="666C8BDB" w14:textId="422DA1AB" w:rsidR="00AA41DC" w:rsidRDefault="00715369" w:rsidP="00C42DDD">
            <w:r>
              <w:t>siderophore</w:t>
            </w:r>
          </w:p>
        </w:tc>
        <w:tc>
          <w:tcPr>
            <w:tcW w:w="1346" w:type="dxa"/>
          </w:tcPr>
          <w:p w14:paraId="6D3E36D5" w14:textId="2FC6383F" w:rsidR="00AA41DC" w:rsidRDefault="00C10BFE" w:rsidP="00C42DDD">
            <w:r>
              <w:fldChar w:fldCharType="begin"/>
            </w:r>
            <w:r>
              <w:instrText xml:space="preserve"> ADDIN EN.CITE &lt;EndNote&gt;&lt;Cite&gt;&lt;Author&gt;Proschak&lt;/Author&gt;&lt;Year&gt;2013&lt;/Year&gt;&lt;RecNum&gt;110&lt;/RecNum&gt;&lt;DisplayText&gt;&lt;style face="superscript"&gt;107&lt;/style&gt;&lt;/DisplayText&gt;&lt;record&gt;&lt;rec-number&gt;110&lt;/rec-number&gt;&lt;foreign-keys&gt;&lt;key app="EN" db-id="p5zs9pw5ltwzr3e0webppaa6ae5zxdxszf5s" timestamp="1547075431"&gt;110&lt;/key&gt;&lt;/foreign-keys&gt;&lt;ref-type name="Journal Article"&gt;17&lt;/ref-type&gt;&lt;contributors&gt;&lt;authors&gt;&lt;author&gt;Proschak, A.&lt;/author&gt;&lt;author&gt;Lubuta, P.&lt;/author&gt;&lt;author&gt;Grun, P.&lt;/author&gt;&lt;author&gt;Lohr, F.&lt;/author&gt;&lt;author&gt;Wilharm, G.&lt;/author&gt;&lt;author&gt;De Berardinis, V.&lt;/author&gt;&lt;author&gt;Bode, H. B.&lt;/author&gt;&lt;/authors&gt;&lt;/contributors&gt;&lt;auth-address&gt;Fachbereich Biowissenschaften, Goethe University Frankfurt, Max-von-Laue-Strasse 9, 60438 Frankfurt am Main, Germany.&lt;/auth-address&gt;&lt;titles&gt;&lt;title&gt;Structure and biosynthesis of fimsbactins A-F, siderophores from Acinetobacter baumannii and Acinetobacter baylyi&lt;/title&gt;&lt;secondary-title&gt;Chembiochem&lt;/secondary-title&gt;&lt;/titles&gt;&lt;periodical&gt;&lt;full-title&gt;Chembiochem&lt;/full-title&gt;&lt;/periodical&gt;&lt;pages&gt;633-8&lt;/pages&gt;&lt;volume&gt;14&lt;/volume&gt;&lt;number&gt;5&lt;/number&gt;&lt;keywords&gt;&lt;keyword&gt;Acinetobacter/genetics/*metabolism&lt;/keyword&gt;&lt;keyword&gt;Acinetobacter baumannii/genetics/*metabolism&lt;/keyword&gt;&lt;keyword&gt;Bacterial Proteins/genetics/metabolism&lt;/keyword&gt;&lt;keyword&gt;Catechols/*chemistry&lt;/keyword&gt;&lt;keyword&gt;Hydroxamic Acids/*chemistry&lt;/keyword&gt;&lt;keyword&gt;Magnetic Resonance Spectroscopy&lt;/keyword&gt;&lt;keyword&gt;Mass Spectrometry&lt;/keyword&gt;&lt;keyword&gt;Molecular Conformation&lt;/keyword&gt;&lt;keyword&gt;Multigene Family&lt;/keyword&gt;&lt;keyword&gt;Siderophores/*biosynthesis/chemistry&lt;/keyword&gt;&lt;/keywords&gt;&lt;dates&gt;&lt;year&gt;2013&lt;/year&gt;&lt;pub-dates&gt;&lt;date&gt;Mar 18&lt;/date&gt;&lt;/pub-dates&gt;&lt;/dates&gt;&lt;isbn&gt;1439-7633 (Electronic)&amp;#xD;1439-4227 (Linking)&lt;/isbn&gt;&lt;accession-num&gt;23456955&lt;/accession-num&gt;&lt;urls&gt;&lt;related-urls&gt;&lt;url&gt;https://www.ncbi.nlm.nih.gov/pubmed/23456955&lt;/url&gt;&lt;/related-urls&gt;&lt;/urls&gt;&lt;electronic-resource-num&gt;10.1002/cbic.201200764&lt;/electronic-resource-num&gt;&lt;/record&gt;&lt;/Cite&gt;&lt;/EndNote&gt;</w:instrText>
            </w:r>
            <w:r>
              <w:fldChar w:fldCharType="separate"/>
            </w:r>
            <w:r w:rsidRPr="00C10BFE">
              <w:rPr>
                <w:noProof/>
                <w:vertAlign w:val="superscript"/>
              </w:rPr>
              <w:t>107</w:t>
            </w:r>
            <w:r>
              <w:fldChar w:fldCharType="end"/>
            </w:r>
          </w:p>
        </w:tc>
      </w:tr>
      <w:tr w:rsidR="00AA41DC" w14:paraId="3165AB39" w14:textId="77777777" w:rsidTr="00C42DDD">
        <w:tc>
          <w:tcPr>
            <w:tcW w:w="2287" w:type="dxa"/>
          </w:tcPr>
          <w:p w14:paraId="0413EF25" w14:textId="776F03C6" w:rsidR="00AA41DC" w:rsidRDefault="0098008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ichofactin</w:t>
            </w:r>
            <w:proofErr w:type="spellEnd"/>
          </w:p>
        </w:tc>
        <w:tc>
          <w:tcPr>
            <w:tcW w:w="1364" w:type="dxa"/>
          </w:tcPr>
          <w:p w14:paraId="0BCA0BA0" w14:textId="4E53E186" w:rsidR="00AA41DC" w:rsidRDefault="00020AD4" w:rsidP="00C42DDD">
            <w:r>
              <w:t>yes</w:t>
            </w:r>
          </w:p>
        </w:tc>
        <w:tc>
          <w:tcPr>
            <w:tcW w:w="1364" w:type="dxa"/>
          </w:tcPr>
          <w:p w14:paraId="612CC0E8" w14:textId="77777777" w:rsidR="00AA41DC" w:rsidRDefault="00AA41DC" w:rsidP="00C42DDD"/>
        </w:tc>
        <w:tc>
          <w:tcPr>
            <w:tcW w:w="1141" w:type="dxa"/>
          </w:tcPr>
          <w:p w14:paraId="0CF15E93" w14:textId="6FED0C3C" w:rsidR="00AA41DC" w:rsidRDefault="00020AD4" w:rsidP="00C42DDD">
            <w:r>
              <w:t>yes</w:t>
            </w:r>
          </w:p>
        </w:tc>
        <w:tc>
          <w:tcPr>
            <w:tcW w:w="1141" w:type="dxa"/>
          </w:tcPr>
          <w:p w14:paraId="22C5DC29" w14:textId="77777777" w:rsidR="00AA41DC" w:rsidRDefault="00AA41DC" w:rsidP="00C42DDD"/>
        </w:tc>
        <w:tc>
          <w:tcPr>
            <w:tcW w:w="2051" w:type="dxa"/>
          </w:tcPr>
          <w:p w14:paraId="1B9BD18F" w14:textId="77777777" w:rsidR="00AA41DC" w:rsidRDefault="00AA41DC" w:rsidP="00C42DDD"/>
        </w:tc>
        <w:tc>
          <w:tcPr>
            <w:tcW w:w="1346" w:type="dxa"/>
          </w:tcPr>
          <w:p w14:paraId="43C32B6C" w14:textId="6EE92C5D" w:rsidR="00AA41DC" w:rsidRDefault="00EA18F2" w:rsidP="00C42DDD">
            <w:r>
              <w:fldChar w:fldCharType="begin"/>
            </w:r>
            <w:r>
              <w:instrText xml:space="preserve"> ADDIN EN.CITE &lt;EndNote&gt;&lt;Cite&gt;&lt;Author&gt;Pauwelyn&lt;/Author&gt;&lt;Year&gt;2013&lt;/Year&gt;&lt;RecNum&gt;111&lt;/RecNum&gt;&lt;DisplayText&gt;&lt;style face="superscript"&gt;108&lt;/style&gt;&lt;/DisplayText&gt;&lt;record&gt;&lt;rec-number&gt;111&lt;/rec-number&gt;&lt;foreign-keys&gt;&lt;key app="EN" db-id="p5zs9pw5ltwzr3e0webppaa6ae5zxdxszf5s" timestamp="1547075592"&gt;111&lt;/key&gt;&lt;/foreign-keys&gt;&lt;ref-type name="Journal Article"&gt;17&lt;/ref-type&gt;&lt;contributors&gt;&lt;authors&gt;&lt;author&gt;Pauwelyn, E.&lt;/author&gt;&lt;author&gt;Huang, C. J.&lt;/author&gt;&lt;author&gt;Ongena, M.&lt;/author&gt;&lt;author&gt;Leclere, V.&lt;/author&gt;&lt;author&gt;Jacques, P.&lt;/author&gt;&lt;author&gt;Bleyaert, P.&lt;/author&gt;&lt;author&gt;Budzikiewicz, H.&lt;/author&gt;&lt;author&gt;Schafer, M.&lt;/author&gt;&lt;author&gt;Hofte, M.&lt;/author&gt;&lt;/authors&gt;&lt;/contributors&gt;&lt;auth-address&gt;Department of Crop Protection, Ghent University, Ghent, Belgium.&lt;/auth-address&gt;&lt;titles&gt;&lt;title&gt;New linear lipopeptides produced by Pseudomonas cichorii SF1-54 are involved in virulence, swarming motility, and biofilm formation&lt;/title&gt;&lt;secondary-title&gt;Mol Plant Microbe Interact&lt;/secondary-title&gt;&lt;/titles&gt;&lt;periodical&gt;&lt;full-title&gt;Mol Plant Microbe Interact&lt;/full-title&gt;&lt;/periodical&gt;&lt;pages&gt;585-98&lt;/pages&gt;&lt;volume&gt;26&lt;/volume&gt;&lt;number&gt;5&lt;/number&gt;&lt;keywords&gt;&lt;keyword&gt;Biofilms/*growth &amp;amp; development&lt;/keyword&gt;&lt;keyword&gt;Chromatography, High Pressure Liquid&lt;/keyword&gt;&lt;keyword&gt;Lipopeptides/genetics/*metabolism&lt;/keyword&gt;&lt;keyword&gt;Pseudomonas/growth &amp;amp; development/*metabolism/*pathogenicity/physiology&lt;/keyword&gt;&lt;keyword&gt;Virulence&lt;/keyword&gt;&lt;/keywords&gt;&lt;dates&gt;&lt;year&gt;2013&lt;/year&gt;&lt;pub-dates&gt;&lt;date&gt;May&lt;/date&gt;&lt;/pub-dates&gt;&lt;/dates&gt;&lt;isbn&gt;0894-0282 (Print)&amp;#xD;0894-0282 (Linking)&lt;/isbn&gt;&lt;accession-num&gt;23405865&lt;/accession-num&gt;&lt;urls&gt;&lt;related-urls&gt;&lt;url&gt;https://www.ncbi.nlm.nih.gov/pubmed/23405865&lt;/url&gt;&lt;/related-urls&gt;&lt;/urls&gt;&lt;electronic-resource-num&gt;10.1094/MPMI-11-12-0258-R&lt;/electronic-resource-num&gt;&lt;/record&gt;&lt;/Cite&gt;&lt;/EndNote&gt;</w:instrText>
            </w:r>
            <w:r>
              <w:fldChar w:fldCharType="separate"/>
            </w:r>
            <w:r w:rsidRPr="00EA18F2">
              <w:rPr>
                <w:noProof/>
                <w:vertAlign w:val="superscript"/>
              </w:rPr>
              <w:t>108</w:t>
            </w:r>
            <w:r>
              <w:fldChar w:fldCharType="end"/>
            </w:r>
          </w:p>
        </w:tc>
      </w:tr>
      <w:tr w:rsidR="00AA41DC" w14:paraId="2987BDBB" w14:textId="77777777" w:rsidTr="00C42DDD">
        <w:tc>
          <w:tcPr>
            <w:tcW w:w="2287" w:type="dxa"/>
          </w:tcPr>
          <w:p w14:paraId="7FA233E1" w14:textId="7E5862DB" w:rsidR="00AA41DC" w:rsidRDefault="006C5AF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nabaenopeptin</w:t>
            </w:r>
            <w:proofErr w:type="spellEnd"/>
          </w:p>
        </w:tc>
        <w:tc>
          <w:tcPr>
            <w:tcW w:w="1364" w:type="dxa"/>
          </w:tcPr>
          <w:p w14:paraId="0CAD39ED" w14:textId="77777777" w:rsidR="00AA41DC" w:rsidRDefault="00AA41DC" w:rsidP="00C42DDD"/>
        </w:tc>
        <w:tc>
          <w:tcPr>
            <w:tcW w:w="1364" w:type="dxa"/>
          </w:tcPr>
          <w:p w14:paraId="6C93DDE3" w14:textId="77777777" w:rsidR="00AA41DC" w:rsidRDefault="00AA41DC" w:rsidP="00C42DDD"/>
        </w:tc>
        <w:tc>
          <w:tcPr>
            <w:tcW w:w="1141" w:type="dxa"/>
          </w:tcPr>
          <w:p w14:paraId="7FB42E6B" w14:textId="77777777" w:rsidR="00AA41DC" w:rsidRDefault="00AA41DC" w:rsidP="00C42DDD"/>
        </w:tc>
        <w:tc>
          <w:tcPr>
            <w:tcW w:w="1141" w:type="dxa"/>
          </w:tcPr>
          <w:p w14:paraId="3E65C0DF" w14:textId="77777777" w:rsidR="00AA41DC" w:rsidRDefault="00AA41DC" w:rsidP="00C42DDD"/>
        </w:tc>
        <w:tc>
          <w:tcPr>
            <w:tcW w:w="2051" w:type="dxa"/>
          </w:tcPr>
          <w:p w14:paraId="60A50A8B" w14:textId="3367FB5C" w:rsidR="00AA41DC" w:rsidRDefault="006C5AF7" w:rsidP="00C42DDD">
            <w:r>
              <w:t>Protease inhibitor</w:t>
            </w:r>
          </w:p>
        </w:tc>
        <w:tc>
          <w:tcPr>
            <w:tcW w:w="1346" w:type="dxa"/>
          </w:tcPr>
          <w:p w14:paraId="3692670A" w14:textId="53D9F343" w:rsidR="00AA41DC" w:rsidRDefault="008340D0" w:rsidP="00C42DDD">
            <w:r>
              <w:fldChar w:fldCharType="begin">
                <w:fldData xml:space="preserve">PEVuZE5vdGU+PENpdGU+PEF1dGhvcj5IYXJtczwvQXV0aG9yPjxZZWFyPjIwMTY8L1llYXI+PFJl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tczwvQXV0aG9yPjxZZWFyPjIwMTY8L1llYXI+PFJl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340D0">
              <w:rPr>
                <w:noProof/>
                <w:vertAlign w:val="superscript"/>
              </w:rPr>
              <w:t>109</w:t>
            </w:r>
            <w:r>
              <w:fldChar w:fldCharType="end"/>
            </w:r>
          </w:p>
        </w:tc>
      </w:tr>
      <w:tr w:rsidR="00AA41DC" w14:paraId="03EBC313" w14:textId="77777777" w:rsidTr="00C42DDD">
        <w:tc>
          <w:tcPr>
            <w:tcW w:w="2287" w:type="dxa"/>
          </w:tcPr>
          <w:p w14:paraId="7E9BA2B7" w14:textId="1631D086" w:rsidR="00AA41DC" w:rsidRDefault="008340D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eupyrrin</w:t>
            </w:r>
            <w:proofErr w:type="spellEnd"/>
          </w:p>
        </w:tc>
        <w:tc>
          <w:tcPr>
            <w:tcW w:w="1364" w:type="dxa"/>
          </w:tcPr>
          <w:p w14:paraId="33BE38F9" w14:textId="77777777" w:rsidR="00AA41DC" w:rsidRDefault="00AA41DC" w:rsidP="00C42DDD"/>
        </w:tc>
        <w:tc>
          <w:tcPr>
            <w:tcW w:w="1364" w:type="dxa"/>
          </w:tcPr>
          <w:p w14:paraId="239C70EA" w14:textId="77777777" w:rsidR="00AA41DC" w:rsidRDefault="00AA41DC" w:rsidP="00C42DDD"/>
        </w:tc>
        <w:tc>
          <w:tcPr>
            <w:tcW w:w="1141" w:type="dxa"/>
          </w:tcPr>
          <w:p w14:paraId="43A48D49" w14:textId="042B5827" w:rsidR="00AA41DC" w:rsidRDefault="005A4D15" w:rsidP="00C42DDD">
            <w:r>
              <w:t>yes</w:t>
            </w:r>
          </w:p>
        </w:tc>
        <w:tc>
          <w:tcPr>
            <w:tcW w:w="1141" w:type="dxa"/>
          </w:tcPr>
          <w:p w14:paraId="1ACCFFEA" w14:textId="77777777" w:rsidR="00AA41DC" w:rsidRDefault="00AA41DC" w:rsidP="00C42DDD"/>
        </w:tc>
        <w:tc>
          <w:tcPr>
            <w:tcW w:w="2051" w:type="dxa"/>
          </w:tcPr>
          <w:p w14:paraId="4582780B" w14:textId="77777777" w:rsidR="00AA41DC" w:rsidRDefault="00AA41DC" w:rsidP="00C42DDD"/>
        </w:tc>
        <w:tc>
          <w:tcPr>
            <w:tcW w:w="1346" w:type="dxa"/>
          </w:tcPr>
          <w:p w14:paraId="39441523" w14:textId="55D1920E" w:rsidR="00AA41DC" w:rsidRDefault="005A4D15" w:rsidP="00C42DDD">
            <w:r>
              <w:fldChar w:fldCharType="begin">
                <w:fldData xml:space="preserve">PEVuZE5vdGU+PENpdGU+PEF1dGhvcj5UaGllZGU8L0F1dGhvcj48WWVhcj4yMDE3PC9ZZWFyPjxS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llZGU8L0F1dGhvcj48WWVhcj4yMDE3PC9ZZWFyPjxS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A4D15">
              <w:rPr>
                <w:noProof/>
                <w:vertAlign w:val="superscript"/>
              </w:rPr>
              <w:t>110</w:t>
            </w:r>
            <w:r>
              <w:fldChar w:fldCharType="end"/>
            </w:r>
          </w:p>
        </w:tc>
      </w:tr>
      <w:tr w:rsidR="00300B59" w14:paraId="1101FD1C" w14:textId="77777777" w:rsidTr="00C42DDD">
        <w:tc>
          <w:tcPr>
            <w:tcW w:w="2287" w:type="dxa"/>
          </w:tcPr>
          <w:p w14:paraId="744731F3" w14:textId="0DA3E8BB" w:rsidR="00300B59" w:rsidRDefault="004C482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ssetolide</w:t>
            </w:r>
            <w:proofErr w:type="spellEnd"/>
          </w:p>
        </w:tc>
        <w:tc>
          <w:tcPr>
            <w:tcW w:w="1364" w:type="dxa"/>
          </w:tcPr>
          <w:p w14:paraId="6A5424F8" w14:textId="756EB2B0" w:rsidR="00300B59" w:rsidRDefault="007C0D4B" w:rsidP="00C42DDD">
            <w:r>
              <w:t>yes</w:t>
            </w:r>
          </w:p>
        </w:tc>
        <w:tc>
          <w:tcPr>
            <w:tcW w:w="1364" w:type="dxa"/>
          </w:tcPr>
          <w:p w14:paraId="391B3B4D" w14:textId="77777777" w:rsidR="00300B59" w:rsidRDefault="00300B59" w:rsidP="00C42DDD"/>
        </w:tc>
        <w:tc>
          <w:tcPr>
            <w:tcW w:w="1141" w:type="dxa"/>
          </w:tcPr>
          <w:p w14:paraId="64BEC074" w14:textId="18CC34B7" w:rsidR="00300B59" w:rsidRDefault="007C0D4B" w:rsidP="00C42DDD">
            <w:r>
              <w:t>yes</w:t>
            </w:r>
          </w:p>
        </w:tc>
        <w:tc>
          <w:tcPr>
            <w:tcW w:w="1141" w:type="dxa"/>
          </w:tcPr>
          <w:p w14:paraId="04EA06EC" w14:textId="77777777" w:rsidR="00300B59" w:rsidRDefault="00300B59" w:rsidP="00C42DDD"/>
        </w:tc>
        <w:tc>
          <w:tcPr>
            <w:tcW w:w="2051" w:type="dxa"/>
          </w:tcPr>
          <w:p w14:paraId="21184AFA" w14:textId="77777777" w:rsidR="00300B59" w:rsidRDefault="00300B59" w:rsidP="00C42DDD"/>
        </w:tc>
        <w:tc>
          <w:tcPr>
            <w:tcW w:w="1346" w:type="dxa"/>
          </w:tcPr>
          <w:p w14:paraId="3C0117FC" w14:textId="2D17DEF5" w:rsidR="00300B59" w:rsidRDefault="007C0D4B" w:rsidP="00C42DDD">
            <w:r>
              <w:fldChar w:fldCharType="begin">
                <w:fldData xml:space="preserve">PEVuZE5vdGU+PENpdGU+PEF1dGhvcj5HZXJhcmQ8L0F1dGhvcj48WWVhcj4xOTk3PC9ZZWFyPjxS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=
</w:fldData>
              </w:fldChar>
            </w:r>
            <w:r w:rsidR="00161A52">
              <w:instrText xml:space="preserve"> ADDIN EN.CITE </w:instrText>
            </w:r>
            <w:r w:rsidR="00161A52">
              <w:fldChar w:fldCharType="begin">
                <w:fldData xml:space="preserve">PEVuZE5vdGU+PENpdGU+PEF1dGhvcj5HZXJhcmQ8L0F1dGhvcj48WWVhcj4xOTk3PC9ZZWFyPjxS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=
</w:fldData>
              </w:fldChar>
            </w:r>
            <w:r w:rsidR="00161A52">
              <w:instrText xml:space="preserve"> ADDIN EN.CITE.DATA </w:instrText>
            </w:r>
            <w:r w:rsidR="00161A52">
              <w:fldChar w:fldCharType="end"/>
            </w:r>
            <w:r>
              <w:fldChar w:fldCharType="separate"/>
            </w:r>
            <w:r w:rsidR="00161A52" w:rsidRPr="00161A52">
              <w:rPr>
                <w:noProof/>
                <w:vertAlign w:val="superscript"/>
              </w:rPr>
              <w:t>111,112</w:t>
            </w:r>
            <w:r>
              <w:fldChar w:fldCharType="end"/>
            </w:r>
          </w:p>
        </w:tc>
      </w:tr>
      <w:tr w:rsidR="00300B59" w14:paraId="4F656DB6" w14:textId="77777777" w:rsidTr="00C42DDD">
        <w:tc>
          <w:tcPr>
            <w:tcW w:w="2287" w:type="dxa"/>
          </w:tcPr>
          <w:p w14:paraId="0E6979D8" w14:textId="602C2FB6" w:rsidR="00300B59" w:rsidRDefault="00636D5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yngbyatoxin</w:t>
            </w:r>
            <w:proofErr w:type="spellEnd"/>
          </w:p>
        </w:tc>
        <w:tc>
          <w:tcPr>
            <w:tcW w:w="1364" w:type="dxa"/>
          </w:tcPr>
          <w:p w14:paraId="7F74072A" w14:textId="77777777" w:rsidR="00300B59" w:rsidRDefault="00300B59" w:rsidP="00C42DDD"/>
        </w:tc>
        <w:tc>
          <w:tcPr>
            <w:tcW w:w="1364" w:type="dxa"/>
          </w:tcPr>
          <w:p w14:paraId="2143E333" w14:textId="77777777" w:rsidR="00300B59" w:rsidRDefault="00300B59" w:rsidP="00C42DDD"/>
        </w:tc>
        <w:tc>
          <w:tcPr>
            <w:tcW w:w="1141" w:type="dxa"/>
          </w:tcPr>
          <w:p w14:paraId="446FE8A1" w14:textId="77777777" w:rsidR="00300B59" w:rsidRDefault="00300B59" w:rsidP="00C42DDD"/>
        </w:tc>
        <w:tc>
          <w:tcPr>
            <w:tcW w:w="1141" w:type="dxa"/>
          </w:tcPr>
          <w:p w14:paraId="143C3ECF" w14:textId="12C9E364" w:rsidR="00300B59" w:rsidRDefault="00636D57" w:rsidP="00C42DDD">
            <w:r>
              <w:t>yes</w:t>
            </w:r>
          </w:p>
        </w:tc>
        <w:tc>
          <w:tcPr>
            <w:tcW w:w="2051" w:type="dxa"/>
          </w:tcPr>
          <w:p w14:paraId="66424844" w14:textId="77777777" w:rsidR="00300B59" w:rsidRDefault="00300B59" w:rsidP="00C42DDD"/>
        </w:tc>
        <w:tc>
          <w:tcPr>
            <w:tcW w:w="1346" w:type="dxa"/>
          </w:tcPr>
          <w:p w14:paraId="17DB33F8" w14:textId="3A686702" w:rsidR="00300B59" w:rsidRDefault="007C450F" w:rsidP="00C42DDD">
            <w:r>
              <w:fldChar w:fldCharType="begin">
                <w:fldData xml:space="preserve">PEVuZE5vdGU+PENpdGU+PEF1dGhvcj5KaWFuZzwvQXV0aG9yPjxZZWFyPjIwMTQ8L1llYXI+PFJl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aWFuZzwvQXV0aG9yPjxZZWFyPjIwMTQ8L1llYXI+PFJl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C450F">
              <w:rPr>
                <w:noProof/>
                <w:vertAlign w:val="superscript"/>
              </w:rPr>
              <w:t>113</w:t>
            </w:r>
            <w:r>
              <w:fldChar w:fldCharType="end"/>
            </w:r>
          </w:p>
        </w:tc>
      </w:tr>
      <w:tr w:rsidR="00300B59" w14:paraId="4C9F9CDB" w14:textId="77777777" w:rsidTr="00C42DDD">
        <w:tc>
          <w:tcPr>
            <w:tcW w:w="2287" w:type="dxa"/>
          </w:tcPr>
          <w:p w14:paraId="04001A31" w14:textId="577F9B92" w:rsidR="00300B59" w:rsidRDefault="00A96A7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ereulide</w:t>
            </w:r>
            <w:proofErr w:type="spellEnd"/>
          </w:p>
        </w:tc>
        <w:tc>
          <w:tcPr>
            <w:tcW w:w="1364" w:type="dxa"/>
          </w:tcPr>
          <w:p w14:paraId="12F971F7" w14:textId="77777777" w:rsidR="00300B59" w:rsidRDefault="00300B59" w:rsidP="00C42DDD"/>
        </w:tc>
        <w:tc>
          <w:tcPr>
            <w:tcW w:w="1364" w:type="dxa"/>
          </w:tcPr>
          <w:p w14:paraId="0695D1FF" w14:textId="77777777" w:rsidR="00300B59" w:rsidRDefault="00300B59" w:rsidP="00C42DDD"/>
        </w:tc>
        <w:tc>
          <w:tcPr>
            <w:tcW w:w="1141" w:type="dxa"/>
          </w:tcPr>
          <w:p w14:paraId="3CA5DF21" w14:textId="77777777" w:rsidR="00300B59" w:rsidRDefault="00300B59" w:rsidP="00C42DDD"/>
        </w:tc>
        <w:tc>
          <w:tcPr>
            <w:tcW w:w="1141" w:type="dxa"/>
          </w:tcPr>
          <w:p w14:paraId="426DD75F" w14:textId="77777777" w:rsidR="00300B59" w:rsidRDefault="00300B59" w:rsidP="00C42DDD"/>
        </w:tc>
        <w:tc>
          <w:tcPr>
            <w:tcW w:w="2051" w:type="dxa"/>
          </w:tcPr>
          <w:p w14:paraId="0AEC1DF3" w14:textId="77777777" w:rsidR="00300B59" w:rsidRDefault="00300B59" w:rsidP="00C42DDD"/>
        </w:tc>
        <w:tc>
          <w:tcPr>
            <w:tcW w:w="1346" w:type="dxa"/>
          </w:tcPr>
          <w:p w14:paraId="1F459CDD" w14:textId="485BD076" w:rsidR="00300B59" w:rsidRDefault="00A96A71" w:rsidP="00C42DDD">
            <w:r>
              <w:fldChar w:fldCharType="begin">
                <w:fldData xml:space="preserve">PEVuZE5vdGU+PENpdGU+PEF1dGhvcj5BbmRlcnNzb248L0F1dGhvcj48WWVhcj4yMDA3PC9ZZWFy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mRlcnNzb248L0F1dGhvcj48WWVhcj4yMDA3PC9ZZWFy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96A71">
              <w:rPr>
                <w:noProof/>
                <w:vertAlign w:val="superscript"/>
              </w:rPr>
              <w:t>114</w:t>
            </w:r>
            <w:r>
              <w:fldChar w:fldCharType="end"/>
            </w:r>
          </w:p>
        </w:tc>
      </w:tr>
      <w:tr w:rsidR="00300B59" w14:paraId="193AA7B8" w14:textId="77777777" w:rsidTr="00C42DDD">
        <w:tc>
          <w:tcPr>
            <w:tcW w:w="2287" w:type="dxa"/>
          </w:tcPr>
          <w:p w14:paraId="731F540C" w14:textId="5E3DFA15" w:rsidR="00300B59" w:rsidRDefault="000F37A0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poxomicin</w:t>
            </w:r>
          </w:p>
        </w:tc>
        <w:tc>
          <w:tcPr>
            <w:tcW w:w="1364" w:type="dxa"/>
          </w:tcPr>
          <w:p w14:paraId="13E84E64" w14:textId="77777777" w:rsidR="00300B59" w:rsidRDefault="00300B59" w:rsidP="00C42DDD"/>
        </w:tc>
        <w:tc>
          <w:tcPr>
            <w:tcW w:w="1364" w:type="dxa"/>
          </w:tcPr>
          <w:p w14:paraId="521419E2" w14:textId="77777777" w:rsidR="00300B59" w:rsidRDefault="00300B59" w:rsidP="00C42DDD"/>
        </w:tc>
        <w:tc>
          <w:tcPr>
            <w:tcW w:w="1141" w:type="dxa"/>
          </w:tcPr>
          <w:p w14:paraId="6831DED9" w14:textId="77777777" w:rsidR="00300B59" w:rsidRDefault="00300B59" w:rsidP="00C42DDD"/>
        </w:tc>
        <w:tc>
          <w:tcPr>
            <w:tcW w:w="1141" w:type="dxa"/>
          </w:tcPr>
          <w:p w14:paraId="5C3F0C50" w14:textId="2626B808" w:rsidR="00300B59" w:rsidRDefault="000F37A0" w:rsidP="00C42DDD">
            <w:r>
              <w:t>yes</w:t>
            </w:r>
          </w:p>
        </w:tc>
        <w:tc>
          <w:tcPr>
            <w:tcW w:w="2051" w:type="dxa"/>
          </w:tcPr>
          <w:p w14:paraId="79C83EF6" w14:textId="77777777" w:rsidR="00300B59" w:rsidRDefault="00300B59" w:rsidP="00C42DDD"/>
        </w:tc>
        <w:tc>
          <w:tcPr>
            <w:tcW w:w="1346" w:type="dxa"/>
          </w:tcPr>
          <w:p w14:paraId="122464C5" w14:textId="2EE9E106" w:rsidR="00300B59" w:rsidRDefault="0023359C" w:rsidP="00C42DDD">
            <w:r>
              <w:fldChar w:fldCharType="begin">
                <w:fldData xml:space="preserve">PEVuZE5vdGU+PENpdGU+PEF1dGhvcj5TaWRvci1LYWN6bWFyZWs8L0F1dGhvcj48WWVhcj4yMDE3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aWRvci1LYWN6bWFyZWs8L0F1dGhvcj48WWVhcj4yMDE3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3359C">
              <w:rPr>
                <w:noProof/>
                <w:vertAlign w:val="superscript"/>
              </w:rPr>
              <w:t>115</w:t>
            </w:r>
            <w:r>
              <w:fldChar w:fldCharType="end"/>
            </w:r>
          </w:p>
        </w:tc>
      </w:tr>
      <w:tr w:rsidR="00300B59" w14:paraId="44E5130A" w14:textId="77777777" w:rsidTr="00C42DDD">
        <w:tc>
          <w:tcPr>
            <w:tcW w:w="2287" w:type="dxa"/>
          </w:tcPr>
          <w:p w14:paraId="3A4D5318" w14:textId="028A4609" w:rsidR="00300B59" w:rsidRDefault="008A50B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incamycin</w:t>
            </w:r>
            <w:proofErr w:type="spellEnd"/>
          </w:p>
        </w:tc>
        <w:tc>
          <w:tcPr>
            <w:tcW w:w="1364" w:type="dxa"/>
          </w:tcPr>
          <w:p w14:paraId="43798819" w14:textId="77777777" w:rsidR="00300B59" w:rsidRDefault="00300B59" w:rsidP="00C42DDD"/>
        </w:tc>
        <w:tc>
          <w:tcPr>
            <w:tcW w:w="1364" w:type="dxa"/>
          </w:tcPr>
          <w:p w14:paraId="286712C1" w14:textId="77777777" w:rsidR="00300B59" w:rsidRDefault="00300B59" w:rsidP="00C42DDD"/>
        </w:tc>
        <w:tc>
          <w:tcPr>
            <w:tcW w:w="1141" w:type="dxa"/>
          </w:tcPr>
          <w:p w14:paraId="154750A1" w14:textId="77777777" w:rsidR="00300B59" w:rsidRDefault="00300B59" w:rsidP="00C42DDD"/>
        </w:tc>
        <w:tc>
          <w:tcPr>
            <w:tcW w:w="1141" w:type="dxa"/>
          </w:tcPr>
          <w:p w14:paraId="6BECF425" w14:textId="0BB16515" w:rsidR="00300B59" w:rsidRDefault="008A50B7" w:rsidP="00C42DDD">
            <w:r>
              <w:t>yes</w:t>
            </w:r>
          </w:p>
        </w:tc>
        <w:tc>
          <w:tcPr>
            <w:tcW w:w="2051" w:type="dxa"/>
          </w:tcPr>
          <w:p w14:paraId="7C5F3077" w14:textId="77777777" w:rsidR="00300B59" w:rsidRDefault="00300B59" w:rsidP="00C42DDD"/>
        </w:tc>
        <w:tc>
          <w:tcPr>
            <w:tcW w:w="1346" w:type="dxa"/>
          </w:tcPr>
          <w:p w14:paraId="6AD33D57" w14:textId="0CFF580E" w:rsidR="00300B59" w:rsidRDefault="00EC20D3" w:rsidP="00C42DDD">
            <w:r>
              <w:fldChar w:fldCharType="begin">
                <w:fldData xml:space="preserve">PEVuZE5vdGU+PENpdGU+PEF1dGhvcj5MYWk8L0F1dGhvcj48WWVhcj4yMDE4PC9ZZWFyPjxSZWNO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k8L0F1dGhvcj48WWVhcj4yMDE4PC9ZZWFyPjxSZWNO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C20D3">
              <w:rPr>
                <w:noProof/>
                <w:vertAlign w:val="superscript"/>
              </w:rPr>
              <w:t>116</w:t>
            </w:r>
            <w:r>
              <w:fldChar w:fldCharType="end"/>
            </w:r>
          </w:p>
        </w:tc>
      </w:tr>
      <w:tr w:rsidR="00300B59" w14:paraId="7C1C8493" w14:textId="77777777" w:rsidTr="00C42DDD">
        <w:tc>
          <w:tcPr>
            <w:tcW w:w="2287" w:type="dxa"/>
          </w:tcPr>
          <w:p w14:paraId="57D94A9F" w14:textId="64ADE1BC" w:rsidR="00300B59" w:rsidRDefault="00A14DEA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ephamycin</w:t>
            </w:r>
          </w:p>
        </w:tc>
        <w:tc>
          <w:tcPr>
            <w:tcW w:w="1364" w:type="dxa"/>
          </w:tcPr>
          <w:p w14:paraId="46108AF5" w14:textId="4A6A8563" w:rsidR="00300B59" w:rsidRDefault="00A14DEA" w:rsidP="00C42DDD">
            <w:r>
              <w:t>yes</w:t>
            </w:r>
          </w:p>
        </w:tc>
        <w:tc>
          <w:tcPr>
            <w:tcW w:w="1364" w:type="dxa"/>
          </w:tcPr>
          <w:p w14:paraId="03AFA0A4" w14:textId="1688C252" w:rsidR="00300B59" w:rsidRDefault="00A14DEA" w:rsidP="00C42DDD">
            <w:r>
              <w:t>gram pos, gram neg</w:t>
            </w:r>
          </w:p>
        </w:tc>
        <w:tc>
          <w:tcPr>
            <w:tcW w:w="1141" w:type="dxa"/>
          </w:tcPr>
          <w:p w14:paraId="03B25992" w14:textId="77777777" w:rsidR="00300B59" w:rsidRDefault="00300B59" w:rsidP="00C42DDD"/>
        </w:tc>
        <w:tc>
          <w:tcPr>
            <w:tcW w:w="1141" w:type="dxa"/>
          </w:tcPr>
          <w:p w14:paraId="6C22ED09" w14:textId="77777777" w:rsidR="00300B59" w:rsidRDefault="00300B59" w:rsidP="00C42DDD"/>
        </w:tc>
        <w:tc>
          <w:tcPr>
            <w:tcW w:w="2051" w:type="dxa"/>
          </w:tcPr>
          <w:p w14:paraId="12EC588D" w14:textId="77777777" w:rsidR="00300B59" w:rsidRDefault="00300B59" w:rsidP="00C42DDD"/>
        </w:tc>
        <w:tc>
          <w:tcPr>
            <w:tcW w:w="1346" w:type="dxa"/>
          </w:tcPr>
          <w:p w14:paraId="100DCA74" w14:textId="5CE204EB" w:rsidR="00300B59" w:rsidRDefault="000A111A" w:rsidP="00C42DDD">
            <w:r>
              <w:fldChar w:fldCharType="begin"/>
            </w:r>
            <w:r>
              <w:instrText xml:space="preserve"> ADDIN EN.CITE &lt;EndNote&gt;&lt;Cite&gt;&lt;Author&gt;Neu&lt;/Author&gt;&lt;Year&gt;1974&lt;/Year&gt;&lt;RecNum&gt;120&lt;/RecNum&gt;&lt;DisplayText&gt;&lt;style face="superscript"&gt;117&lt;/style&gt;&lt;/DisplayText&gt;&lt;record&gt;&lt;rec-number&gt;120&lt;/rec-number&gt;&lt;foreign-keys&gt;&lt;key app="EN" db-id="p5zs9pw5ltwzr3e0webppaa6ae5zxdxszf5s" timestamp="1547077041"&gt;120&lt;/key&gt;&lt;/foreign-keys&gt;&lt;ref-type name="Journal Article"&gt;17&lt;/ref-type&gt;&lt;contributors&gt;&lt;authors&gt;&lt;author&gt;Neu, H. C.&lt;/author&gt;&lt;/authors&gt;&lt;/contributors&gt;&lt;titles&gt;&lt;title&gt;Cefoxitin, a semisynthetic cephamycin antibiotic: antibacterial spectrum and resistance to hydrolysis by gram-negative beta-lactamases&lt;/title&gt;&lt;secondary-title&gt;Antimicrob Agents Chemother&lt;/secondary-title&gt;&lt;/titles&gt;&lt;periodical&gt;&lt;full-title&gt;Antimicrob Agents Chemother&lt;/full-title&gt;&lt;/periodical&gt;&lt;pages&gt;170-6&lt;/pages&gt;&lt;volume&gt;6&lt;/volume&gt;&lt;number&gt;2&lt;/number&gt;&lt;keywords&gt;&lt;keyword&gt;Anti-Bacterial Agents/*pharmacology&lt;/keyword&gt;&lt;keyword&gt;Cefoxitin/metabolism/*pharmacology&lt;/keyword&gt;&lt;keyword&gt;Drug Resistance, Bacterial&lt;/keyword&gt;&lt;keyword&gt;Gram-Negative Bacteria/*enzymology&lt;/keyword&gt;&lt;keyword&gt;Hydrolysis&lt;/keyword&gt;&lt;keyword&gt;Microbial Sensitivity Tests&lt;/keyword&gt;&lt;keyword&gt;beta-Lactamases/*metabolism&lt;/keyword&gt;&lt;/keywords&gt;&lt;dates&gt;&lt;year&gt;1974&lt;/year&gt;&lt;pub-dates&gt;&lt;date&gt;Aug&lt;/date&gt;&lt;/pub-dates&gt;&lt;/dates&gt;&lt;isbn&gt;0066-4804 (Print)&amp;#xD;0066-4804 (Linking)&lt;/isbn&gt;&lt;accession-num&gt;15828188&lt;/accession-num&gt;&lt;urls&gt;&lt;related-urls&gt;&lt;url&gt;https://www.ncbi.nlm.nih.gov/pubmed/15828188&lt;/url&gt;&lt;/related-urls&gt;&lt;/urls&gt;&lt;custom2&gt;444623&lt;/custom2&gt;&lt;/record&gt;&lt;/Cite&gt;&lt;/EndNote&gt;</w:instrText>
            </w:r>
            <w:r>
              <w:fldChar w:fldCharType="separate"/>
            </w:r>
            <w:r w:rsidRPr="000A111A">
              <w:rPr>
                <w:noProof/>
                <w:vertAlign w:val="superscript"/>
              </w:rPr>
              <w:t>117</w:t>
            </w:r>
            <w:r>
              <w:fldChar w:fldCharType="end"/>
            </w:r>
          </w:p>
        </w:tc>
      </w:tr>
      <w:tr w:rsidR="00300B59" w14:paraId="6CFC6A46" w14:textId="77777777" w:rsidTr="00C42DDD">
        <w:tc>
          <w:tcPr>
            <w:tcW w:w="2287" w:type="dxa"/>
          </w:tcPr>
          <w:p w14:paraId="50725943" w14:textId="5D02C21B" w:rsidR="00300B59" w:rsidRDefault="00C56F2F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DA</w:t>
            </w:r>
          </w:p>
        </w:tc>
        <w:tc>
          <w:tcPr>
            <w:tcW w:w="1364" w:type="dxa"/>
          </w:tcPr>
          <w:p w14:paraId="4DD72FBD" w14:textId="2109AAFC" w:rsidR="00300B59" w:rsidRDefault="001545BD" w:rsidP="00C42DDD">
            <w:r>
              <w:t>yes</w:t>
            </w:r>
          </w:p>
        </w:tc>
        <w:tc>
          <w:tcPr>
            <w:tcW w:w="1364" w:type="dxa"/>
          </w:tcPr>
          <w:p w14:paraId="534F3BAD" w14:textId="38106CF8" w:rsidR="00300B59" w:rsidRDefault="001545BD" w:rsidP="00C42DDD">
            <w:r>
              <w:t>gram pos</w:t>
            </w:r>
          </w:p>
        </w:tc>
        <w:tc>
          <w:tcPr>
            <w:tcW w:w="1141" w:type="dxa"/>
          </w:tcPr>
          <w:p w14:paraId="21B149C5" w14:textId="77777777" w:rsidR="00300B59" w:rsidRDefault="00300B59" w:rsidP="00C42DDD"/>
        </w:tc>
        <w:tc>
          <w:tcPr>
            <w:tcW w:w="1141" w:type="dxa"/>
          </w:tcPr>
          <w:p w14:paraId="2967CFF4" w14:textId="77777777" w:rsidR="00300B59" w:rsidRDefault="00300B59" w:rsidP="00C42DDD"/>
        </w:tc>
        <w:tc>
          <w:tcPr>
            <w:tcW w:w="2051" w:type="dxa"/>
          </w:tcPr>
          <w:p w14:paraId="0EA17EC3" w14:textId="77777777" w:rsidR="00300B59" w:rsidRDefault="00300B59" w:rsidP="00C42DDD"/>
        </w:tc>
        <w:tc>
          <w:tcPr>
            <w:tcW w:w="1346" w:type="dxa"/>
          </w:tcPr>
          <w:p w14:paraId="6488BE61" w14:textId="41967969" w:rsidR="00300B59" w:rsidRDefault="00E61B6A" w:rsidP="00C42DDD">
            <w:r>
              <w:fldChar w:fldCharType="begin"/>
            </w:r>
            <w:r>
              <w:instrText xml:space="preserve"> ADDIN EN.CITE &lt;EndNote&gt;&lt;Cite&gt;&lt;Author&gt;Hojati&lt;/Author&gt;&lt;Year&gt;2002&lt;/Year&gt;&lt;RecNum&gt;121&lt;/RecNum&gt;&lt;DisplayText&gt;&lt;style face="superscript"&gt;118&lt;/style&gt;&lt;/DisplayText&gt;&lt;record&gt;&lt;rec-number&gt;121&lt;/rec-number&gt;&lt;foreign-keys&gt;&lt;key app="EN" db-id="p5zs9pw5ltwzr3e0webppaa6ae5zxdxszf5s" timestamp="1547077448"&gt;121&lt;/key&gt;&lt;/foreign-keys&gt;&lt;ref-type name="Journal Article"&gt;17&lt;/ref-type&gt;&lt;contributors&gt;&lt;authors&gt;&lt;author&gt;Hojati, Z.&lt;/author&gt;&lt;author&gt;Milne, C.&lt;/author&gt;&lt;author&gt;Harvey, B.&lt;/author&gt;&lt;author&gt;Gordon, L.&lt;/author&gt;&lt;author&gt;Borg, M.&lt;/author&gt;&lt;author&gt;Flett, F.&lt;/author&gt;&lt;author&gt;Wilkinson, B.&lt;/author&gt;&lt;author&gt;Sidebottom, P. J.&lt;/author&gt;&lt;author&gt;Rudd, B. A.&lt;/author&gt;&lt;author&gt;Hayes, M. A.&lt;/author&gt;&lt;author&gt;Smith, C. P.&lt;/author&gt;&lt;author&gt;Micklefield, J.&lt;/author&gt;&lt;/authors&gt;&lt;/contributors&gt;&lt;auth-address&gt;Department of Biomolecular Sciences, University of Manchester Institute of Science and Technology (UMIST), Sackville Street, PO Box 88, Manchester M60 1QD, UK.&lt;/auth-address&gt;&lt;titles&gt;&lt;title&gt;Structure, biosynthetic origin, and engineered biosynthesis of calcium-dependent antibiotics from Streptomyces coelicolor&lt;/title&gt;&lt;secondary-title&gt;Chem Biol&lt;/secondary-title&gt;&lt;/titles&gt;&lt;periodical&gt;&lt;full-title&gt;Chem Biol&lt;/full-title&gt;&lt;/periodical&gt;&lt;pages&gt;1175-87&lt;/pages&gt;&lt;volume&gt;9&lt;/volume&gt;&lt;number&gt;11&lt;/number&gt;&lt;keywords&gt;&lt;keyword&gt;Anti-Bacterial Agents/*biosynthesis/chemistry&lt;/keyword&gt;&lt;keyword&gt;Enzymes/genetics&lt;/keyword&gt;&lt;keyword&gt;Genetic Variation&lt;/keyword&gt;&lt;keyword&gt;Ionophores/*chemistry&lt;/keyword&gt;&lt;keyword&gt;Molecular Structure&lt;/keyword&gt;&lt;keyword&gt;Multigene Family&lt;/keyword&gt;&lt;keyword&gt;Mutation&lt;/keyword&gt;&lt;keyword&gt;Peptide Synthases&lt;/keyword&gt;&lt;keyword&gt;Peptides&lt;/keyword&gt;&lt;keyword&gt;Protein Engineering&lt;/keyword&gt;&lt;keyword&gt;Streptomyces/enzymology/*metabolism&lt;/keyword&gt;&lt;/keywords&gt;&lt;dates&gt;&lt;year&gt;2002&lt;/year&gt;&lt;pub-dates&gt;&lt;date&gt;Nov&lt;/date&gt;&lt;/pub-dates&gt;&lt;/dates&gt;&lt;isbn&gt;1074-5521 (Print)&amp;#xD;1074-5521 (Linking)&lt;/isbn&gt;&lt;accession-num&gt;12445768&lt;/accession-num&gt;&lt;urls&gt;&lt;related-urls&gt;&lt;url&gt;https://www.ncbi.nlm.nih.gov/pubmed/12445768&lt;/url&gt;&lt;/related-urls&gt;&lt;/urls&gt;&lt;/record&gt;&lt;/Cite&gt;&lt;/EndNote&gt;</w:instrText>
            </w:r>
            <w:r>
              <w:fldChar w:fldCharType="separate"/>
            </w:r>
            <w:r w:rsidRPr="00E61B6A">
              <w:rPr>
                <w:noProof/>
                <w:vertAlign w:val="superscript"/>
              </w:rPr>
              <w:t>118</w:t>
            </w:r>
            <w:r>
              <w:fldChar w:fldCharType="end"/>
            </w:r>
          </w:p>
        </w:tc>
      </w:tr>
      <w:tr w:rsidR="00300B59" w14:paraId="7451C756" w14:textId="77777777" w:rsidTr="00C42DDD">
        <w:tc>
          <w:tcPr>
            <w:tcW w:w="2287" w:type="dxa"/>
          </w:tcPr>
          <w:p w14:paraId="64359B64" w14:textId="6033A1E2" w:rsidR="00300B59" w:rsidRDefault="00F314D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tianin</w:t>
            </w:r>
            <w:proofErr w:type="spellEnd"/>
          </w:p>
        </w:tc>
        <w:tc>
          <w:tcPr>
            <w:tcW w:w="1364" w:type="dxa"/>
          </w:tcPr>
          <w:p w14:paraId="77973BF1" w14:textId="416D224C" w:rsidR="00300B59" w:rsidRDefault="00F314D2" w:rsidP="00C42DDD">
            <w:r>
              <w:t>yes</w:t>
            </w:r>
          </w:p>
        </w:tc>
        <w:tc>
          <w:tcPr>
            <w:tcW w:w="1364" w:type="dxa"/>
          </w:tcPr>
          <w:p w14:paraId="7FE38CF9" w14:textId="6C5CC7D4" w:rsidR="00300B59" w:rsidRDefault="00F314D2" w:rsidP="00C42DDD">
            <w:r>
              <w:t>gram pos</w:t>
            </w:r>
          </w:p>
        </w:tc>
        <w:tc>
          <w:tcPr>
            <w:tcW w:w="1141" w:type="dxa"/>
          </w:tcPr>
          <w:p w14:paraId="57A4398C" w14:textId="77777777" w:rsidR="00300B59" w:rsidRDefault="00300B59" w:rsidP="00C42DDD"/>
        </w:tc>
        <w:tc>
          <w:tcPr>
            <w:tcW w:w="1141" w:type="dxa"/>
          </w:tcPr>
          <w:p w14:paraId="52408AE5" w14:textId="77777777" w:rsidR="00300B59" w:rsidRDefault="00300B59" w:rsidP="00C42DDD"/>
        </w:tc>
        <w:tc>
          <w:tcPr>
            <w:tcW w:w="2051" w:type="dxa"/>
          </w:tcPr>
          <w:p w14:paraId="111D67A2" w14:textId="77777777" w:rsidR="00300B59" w:rsidRDefault="00300B59" w:rsidP="00C42DDD"/>
        </w:tc>
        <w:tc>
          <w:tcPr>
            <w:tcW w:w="1346" w:type="dxa"/>
          </w:tcPr>
          <w:p w14:paraId="301D6FAB" w14:textId="21EAF64D" w:rsidR="00300B59" w:rsidRDefault="007A7824" w:rsidP="00C42DDD">
            <w:r>
              <w:fldChar w:fldCharType="begin">
                <w:fldData xml:space="preserve">PEVuZE5vdGU+PENpdGU+PEF1dGhvcj5GdWNoczwvQXV0aG9yPjxZZWFyPjIwMTE8L1llYXI+PFJl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WNoczwvQXV0aG9yPjxZZWFyPjIwMTE8L1llYXI+PFJl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A7824">
              <w:rPr>
                <w:noProof/>
                <w:vertAlign w:val="superscript"/>
              </w:rPr>
              <w:t>119</w:t>
            </w:r>
            <w:r>
              <w:fldChar w:fldCharType="end"/>
            </w:r>
          </w:p>
        </w:tc>
      </w:tr>
      <w:tr w:rsidR="00300B59" w14:paraId="22268293" w14:textId="77777777" w:rsidTr="00C42DDD">
        <w:tc>
          <w:tcPr>
            <w:tcW w:w="2287" w:type="dxa"/>
          </w:tcPr>
          <w:p w14:paraId="34E22BBC" w14:textId="48989DB0" w:rsidR="00300B59" w:rsidRDefault="00A4618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pilancin</w:t>
            </w:r>
            <w:proofErr w:type="spellEnd"/>
          </w:p>
        </w:tc>
        <w:tc>
          <w:tcPr>
            <w:tcW w:w="1364" w:type="dxa"/>
          </w:tcPr>
          <w:p w14:paraId="63B49A58" w14:textId="6563712B" w:rsidR="00300B59" w:rsidRDefault="001C36B7" w:rsidP="00C42DDD">
            <w:r>
              <w:t>yes</w:t>
            </w:r>
          </w:p>
        </w:tc>
        <w:tc>
          <w:tcPr>
            <w:tcW w:w="1364" w:type="dxa"/>
          </w:tcPr>
          <w:p w14:paraId="22921403" w14:textId="0FFC4875" w:rsidR="00300B59" w:rsidRDefault="001C36B7" w:rsidP="00C42DDD">
            <w:r>
              <w:t>gram pos</w:t>
            </w:r>
          </w:p>
        </w:tc>
        <w:tc>
          <w:tcPr>
            <w:tcW w:w="1141" w:type="dxa"/>
          </w:tcPr>
          <w:p w14:paraId="59167C19" w14:textId="77777777" w:rsidR="00300B59" w:rsidRDefault="00300B59" w:rsidP="00C42DDD"/>
        </w:tc>
        <w:tc>
          <w:tcPr>
            <w:tcW w:w="1141" w:type="dxa"/>
          </w:tcPr>
          <w:p w14:paraId="4EA3B016" w14:textId="77777777" w:rsidR="00300B59" w:rsidRDefault="00300B59" w:rsidP="00C42DDD"/>
        </w:tc>
        <w:tc>
          <w:tcPr>
            <w:tcW w:w="2051" w:type="dxa"/>
          </w:tcPr>
          <w:p w14:paraId="78A71022" w14:textId="77777777" w:rsidR="00300B59" w:rsidRDefault="00300B59" w:rsidP="00C42DDD"/>
        </w:tc>
        <w:tc>
          <w:tcPr>
            <w:tcW w:w="1346" w:type="dxa"/>
          </w:tcPr>
          <w:p w14:paraId="3C22E7E1" w14:textId="74D2D1E8" w:rsidR="00300B59" w:rsidRDefault="001A33BF" w:rsidP="00C42DDD">
            <w:r>
              <w:fldChar w:fldCharType="begin"/>
            </w:r>
            <w:r>
              <w:instrText xml:space="preserve"> ADDIN EN.CITE &lt;EndNote&gt;&lt;Cite&gt;&lt;Author&gt;Ekkelenkamp&lt;/Author&gt;&lt;Year&gt;2005&lt;/Year&gt;&lt;RecNum&gt;123&lt;/RecNum&gt;&lt;DisplayText&gt;&lt;style face="superscript"&gt;120&lt;/style&gt;&lt;/DisplayText&gt;&lt;record&gt;&lt;rec-number&gt;123&lt;/rec-number&gt;&lt;foreign-keys&gt;&lt;key app="EN" db-id="p5zs9pw5ltwzr3e0webppaa6ae5zxdxszf5s" timestamp="1547078850"&gt;123&lt;/key&gt;&lt;/foreign-keys&gt;&lt;ref-type name="Journal Article"&gt;17&lt;/ref-type&gt;&lt;contributors&gt;&lt;authors&gt;&lt;author&gt;Ekkelenkamp, M. B.&lt;/author&gt;&lt;author&gt;Hanssen, M.&lt;/author&gt;&lt;author&gt;Danny Hsu, S. T.&lt;/author&gt;&lt;author&gt;de Jong, A.&lt;/author&gt;&lt;author&gt;Milatovic, D.&lt;/author&gt;&lt;author&gt;Verhoef, J.&lt;/author&gt;&lt;author&gt;van Nuland, N. A.&lt;/author&gt;&lt;/authors&gt;&lt;/contributors&gt;&lt;auth-address&gt;University Medical Center Utrecht, Utrecht University, Heidelberglaan 100, 3584 CX Utrecht, The Netherlands. M.Ekkelenkamp@lab.azu.nl&lt;/auth-address&gt;&lt;titles&gt;&lt;title&gt;Isolation and structural characterization of epilancin 15X, a novel lantibiotic from a clinical strain of Staphylococcus epidermidis&lt;/title&gt;&lt;secondary-title&gt;FEBS Lett&lt;/secondary-title&gt;&lt;/titles&gt;&lt;periodical&gt;&lt;full-title&gt;FEBS Lett&lt;/full-title&gt;&lt;/periodical&gt;&lt;pages&gt;1917-22&lt;/pages&gt;&lt;volume&gt;579&lt;/volume&gt;&lt;number&gt;9&lt;/number&gt;&lt;keywords&gt;&lt;keyword&gt;Amino Acid Sequence&lt;/keyword&gt;&lt;keyword&gt;Anti-Bacterial Agents/*chemistry/isolation &amp;amp; purification&lt;/keyword&gt;&lt;keyword&gt;Bacteriocins&lt;/keyword&gt;&lt;keyword&gt;Magnetic Resonance Spectroscopy&lt;/keyword&gt;&lt;keyword&gt;Molecular Sequence Data&lt;/keyword&gt;&lt;keyword&gt;Peptides/*chemistry/isolation &amp;amp; purification&lt;/keyword&gt;&lt;keyword&gt;Protein Processing, Post-Translational&lt;/keyword&gt;&lt;keyword&gt;Protein Structure, Tertiary&lt;/keyword&gt;&lt;keyword&gt;Staphylococcus epidermidis/*metabolism&lt;/keyword&gt;&lt;/keywords&gt;&lt;dates&gt;&lt;year&gt;2005&lt;/year&gt;&lt;pub-dates&gt;&lt;date&gt;Mar 28&lt;/date&gt;&lt;/pub-dates&gt;&lt;/dates&gt;&lt;isbn&gt;0014-5793 (Print)&amp;#xD;0014-5793 (Linking)&lt;/isbn&gt;&lt;accession-num&gt;15792796&lt;/accession-num&gt;&lt;urls&gt;&lt;related-urls&gt;&lt;url&gt;https://www.ncbi.nlm.nih.gov/pubmed/15792796&lt;/url&gt;&lt;/related-urls&gt;&lt;/urls&gt;&lt;electronic-resource-num&gt;10.1016/j.febslet.2005.01.083&lt;/electronic-resource-num&gt;&lt;/record&gt;&lt;/Cite&gt;&lt;/EndNote&gt;</w:instrText>
            </w:r>
            <w:r>
              <w:fldChar w:fldCharType="separate"/>
            </w:r>
            <w:r w:rsidRPr="001A33BF">
              <w:rPr>
                <w:noProof/>
                <w:vertAlign w:val="superscript"/>
              </w:rPr>
              <w:t>120</w:t>
            </w:r>
            <w:r>
              <w:fldChar w:fldCharType="end"/>
            </w:r>
          </w:p>
        </w:tc>
      </w:tr>
      <w:tr w:rsidR="00300B59" w14:paraId="40FFCDDF" w14:textId="77777777" w:rsidTr="00C42DDD">
        <w:tc>
          <w:tcPr>
            <w:tcW w:w="2287" w:type="dxa"/>
          </w:tcPr>
          <w:p w14:paraId="39D7CD54" w14:textId="6C44BB49" w:rsidR="00300B59" w:rsidRDefault="002F46D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ricin</w:t>
            </w:r>
            <w:proofErr w:type="spellEnd"/>
          </w:p>
        </w:tc>
        <w:tc>
          <w:tcPr>
            <w:tcW w:w="1364" w:type="dxa"/>
          </w:tcPr>
          <w:p w14:paraId="26ECEF0D" w14:textId="0A019C1D" w:rsidR="00300B59" w:rsidRDefault="002F46D9" w:rsidP="00C42DDD">
            <w:r>
              <w:t>yes</w:t>
            </w:r>
          </w:p>
        </w:tc>
        <w:tc>
          <w:tcPr>
            <w:tcW w:w="1364" w:type="dxa"/>
          </w:tcPr>
          <w:p w14:paraId="6A9B8FE6" w14:textId="3E5A5CA6" w:rsidR="00300B59" w:rsidRDefault="002F46D9" w:rsidP="00C42DDD">
            <w:r>
              <w:t>gram pos</w:t>
            </w:r>
          </w:p>
        </w:tc>
        <w:tc>
          <w:tcPr>
            <w:tcW w:w="1141" w:type="dxa"/>
          </w:tcPr>
          <w:p w14:paraId="6CEC6403" w14:textId="77777777" w:rsidR="00300B59" w:rsidRDefault="00300B59" w:rsidP="00C42DDD"/>
        </w:tc>
        <w:tc>
          <w:tcPr>
            <w:tcW w:w="1141" w:type="dxa"/>
          </w:tcPr>
          <w:p w14:paraId="43C5B1CA" w14:textId="77777777" w:rsidR="00300B59" w:rsidRDefault="00300B59" w:rsidP="00C42DDD"/>
        </w:tc>
        <w:tc>
          <w:tcPr>
            <w:tcW w:w="2051" w:type="dxa"/>
          </w:tcPr>
          <w:p w14:paraId="12425F0A" w14:textId="77777777" w:rsidR="00300B59" w:rsidRDefault="00300B59" w:rsidP="00C42DDD"/>
        </w:tc>
        <w:tc>
          <w:tcPr>
            <w:tcW w:w="1346" w:type="dxa"/>
          </w:tcPr>
          <w:p w14:paraId="1744AF25" w14:textId="139CC453" w:rsidR="00300B59" w:rsidRDefault="00577195" w:rsidP="00C42DDD">
            <w:r>
              <w:fldChar w:fldCharType="begin">
                <w:fldData xml:space="preserve">PEVuZE5vdGU+PENpdGU+PEF1dGhvcj5TdGVpbjwvQXV0aG9yPjxZZWFyPjIwMDI8L1llYXI+PFJl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VpbjwvQXV0aG9yPjxZZWFyPjIwMDI8L1llYXI+PFJl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77195">
              <w:rPr>
                <w:noProof/>
                <w:vertAlign w:val="superscript"/>
              </w:rPr>
              <w:t>121</w:t>
            </w:r>
            <w:r>
              <w:fldChar w:fldCharType="end"/>
            </w:r>
          </w:p>
        </w:tc>
      </w:tr>
      <w:tr w:rsidR="00300B59" w14:paraId="5D30D93D" w14:textId="77777777" w:rsidTr="00C42DDD">
        <w:tc>
          <w:tcPr>
            <w:tcW w:w="2287" w:type="dxa"/>
          </w:tcPr>
          <w:p w14:paraId="74297801" w14:textId="45822FBF" w:rsidR="00300B59" w:rsidRDefault="00880C7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eobacillin</w:t>
            </w:r>
            <w:proofErr w:type="spellEnd"/>
          </w:p>
        </w:tc>
        <w:tc>
          <w:tcPr>
            <w:tcW w:w="1364" w:type="dxa"/>
          </w:tcPr>
          <w:p w14:paraId="75EDA4A3" w14:textId="4931F99C" w:rsidR="00300B59" w:rsidRDefault="00880C7D" w:rsidP="00C42DDD">
            <w:r>
              <w:t>yes</w:t>
            </w:r>
          </w:p>
        </w:tc>
        <w:tc>
          <w:tcPr>
            <w:tcW w:w="1364" w:type="dxa"/>
          </w:tcPr>
          <w:p w14:paraId="38D1FF2C" w14:textId="3CFFFB36" w:rsidR="00300B59" w:rsidRDefault="00880C7D" w:rsidP="00C42DDD">
            <w:r>
              <w:t>gram pos</w:t>
            </w:r>
          </w:p>
        </w:tc>
        <w:tc>
          <w:tcPr>
            <w:tcW w:w="1141" w:type="dxa"/>
          </w:tcPr>
          <w:p w14:paraId="6B36FB7F" w14:textId="7DEB2FC1" w:rsidR="00300B59" w:rsidRDefault="00300B59" w:rsidP="00C42DDD"/>
        </w:tc>
        <w:tc>
          <w:tcPr>
            <w:tcW w:w="1141" w:type="dxa"/>
          </w:tcPr>
          <w:p w14:paraId="375B200A" w14:textId="77777777" w:rsidR="00300B59" w:rsidRDefault="00300B59" w:rsidP="00C42DDD"/>
        </w:tc>
        <w:tc>
          <w:tcPr>
            <w:tcW w:w="2051" w:type="dxa"/>
          </w:tcPr>
          <w:p w14:paraId="3DE8DE80" w14:textId="77777777" w:rsidR="00300B59" w:rsidRDefault="00300B59" w:rsidP="00C42DDD"/>
        </w:tc>
        <w:tc>
          <w:tcPr>
            <w:tcW w:w="1346" w:type="dxa"/>
          </w:tcPr>
          <w:p w14:paraId="29AC9730" w14:textId="67177C8D" w:rsidR="00300B59" w:rsidRDefault="00134239" w:rsidP="00C42DDD">
            <w:r>
              <w:fldChar w:fldCharType="begin"/>
            </w:r>
            <w:r>
              <w:instrText xml:space="preserve"> ADDIN EN.CITE &lt;EndNote&gt;&lt;Cite&gt;&lt;Author&gt;Garg&lt;/Author&gt;&lt;Year&gt;2012&lt;/Year&gt;&lt;RecNum&gt;125&lt;/RecNum&gt;&lt;DisplayText&gt;&lt;style face="superscript"&gt;122&lt;/style&gt;&lt;/DisplayText&gt;&lt;record&gt;&lt;rec-number&gt;125&lt;/rec-number&gt;&lt;foreign-keys&gt;&lt;key app="EN" db-id="p5zs9pw5ltwzr3e0webppaa6ae5zxdxszf5s" timestamp="1547079153"&gt;125&lt;/key&gt;&lt;/foreign-keys&gt;&lt;ref-type name="Journal Article"&gt;17&lt;/ref-type&gt;&lt;contributors&gt;&lt;authors&gt;&lt;author&gt;Garg, N.&lt;/author&gt;&lt;author&gt;Tang, W.&lt;/author&gt;&lt;author&gt;Goto, Y.&lt;/author&gt;&lt;author&gt;Nair, S. K.&lt;/author&gt;&lt;author&gt;van der Donk, W. A.&lt;/author&gt;&lt;/authors&gt;&lt;/contributors&gt;&lt;auth-address&gt;Department of Biochemistry, University of Illinois at Urbana-Champaign, 600 South Mathews Avenue, Urbana, IL 61801, USA.&lt;/auth-address&gt;&lt;titles&gt;&lt;title&gt;Lantibiotics from Geobacillus thermodenitrificans&lt;/title&gt;&lt;secondary-title&gt;Proc Natl Acad Sci U S A&lt;/secondary-title&gt;&lt;/titles&gt;&lt;periodical&gt;&lt;full-title&gt;Proc Natl Acad Sci U S A&lt;/full-title&gt;&lt;/periodical&gt;&lt;pages&gt;5241-6&lt;/pages&gt;&lt;volume&gt;109&lt;/volume&gt;&lt;number&gt;14&lt;/number&gt;&lt;keywords&gt;&lt;keyword&gt;Amino Acid Sequence&lt;/keyword&gt;&lt;keyword&gt;Bacteriocins/chemistry/*isolation &amp;amp; purification/pharmacology&lt;/keyword&gt;&lt;keyword&gt;Geobacillus/*metabolism&lt;/keyword&gt;&lt;keyword&gt;Magnetic Resonance Spectroscopy&lt;/keyword&gt;&lt;keyword&gt;Molecular Sequence Data&lt;/keyword&gt;&lt;keyword&gt;Molecular Structure&lt;/keyword&gt;&lt;keyword&gt;Sequence Homology, Amino Acid&lt;/keyword&gt;&lt;keyword&gt;Spectrometry, Mass, Matrix-Assisted Laser Desorption-Ionization&lt;/keyword&gt;&lt;/keywords&gt;&lt;dates&gt;&lt;year&gt;2012&lt;/year&gt;&lt;pub-dates&gt;&lt;date&gt;Apr 3&lt;/date&gt;&lt;/pub-dates&gt;&lt;/dates&gt;&lt;isbn&gt;1091-6490 (Electronic)&amp;#xD;0027-8424 (Linking)&lt;/isbn&gt;&lt;accession-num&gt;22431611&lt;/accession-num&gt;&lt;urls&gt;&lt;related-urls&gt;&lt;url&gt;https://www.ncbi.nlm.nih.gov/pubmed/22431611&lt;/url&gt;&lt;/related-urls&gt;&lt;/urls&gt;&lt;custom2&gt;3325677&lt;/custom2&gt;&lt;electronic-resource-num&gt;10.1073/pnas.1116815109&lt;/electronic-resource-num&gt;&lt;/record&gt;&lt;/Cite&gt;&lt;/EndNote&gt;</w:instrText>
            </w:r>
            <w:r>
              <w:fldChar w:fldCharType="separate"/>
            </w:r>
            <w:r w:rsidRPr="00134239">
              <w:rPr>
                <w:noProof/>
                <w:vertAlign w:val="superscript"/>
              </w:rPr>
              <w:t>122</w:t>
            </w:r>
            <w:r>
              <w:fldChar w:fldCharType="end"/>
            </w:r>
          </w:p>
        </w:tc>
      </w:tr>
      <w:tr w:rsidR="00300B59" w14:paraId="4F54433B" w14:textId="77777777" w:rsidTr="00C42DDD">
        <w:tc>
          <w:tcPr>
            <w:tcW w:w="2287" w:type="dxa"/>
          </w:tcPr>
          <w:p w14:paraId="64A24E41" w14:textId="431F9374" w:rsidR="00300B59" w:rsidRDefault="0017219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loduracin</w:t>
            </w:r>
            <w:proofErr w:type="spellEnd"/>
          </w:p>
        </w:tc>
        <w:tc>
          <w:tcPr>
            <w:tcW w:w="1364" w:type="dxa"/>
          </w:tcPr>
          <w:p w14:paraId="41A0F29F" w14:textId="60AAA7D8" w:rsidR="00300B59" w:rsidRDefault="00172196" w:rsidP="00C42DDD">
            <w:r>
              <w:t>yes</w:t>
            </w:r>
          </w:p>
        </w:tc>
        <w:tc>
          <w:tcPr>
            <w:tcW w:w="1364" w:type="dxa"/>
          </w:tcPr>
          <w:p w14:paraId="5688A3E3" w14:textId="0687C352" w:rsidR="00300B59" w:rsidRDefault="00172196" w:rsidP="00C42DDD">
            <w:r>
              <w:t>gram pos</w:t>
            </w:r>
          </w:p>
        </w:tc>
        <w:tc>
          <w:tcPr>
            <w:tcW w:w="1141" w:type="dxa"/>
          </w:tcPr>
          <w:p w14:paraId="53042B68" w14:textId="77777777" w:rsidR="00300B59" w:rsidRDefault="00300B59" w:rsidP="00C42DDD"/>
        </w:tc>
        <w:tc>
          <w:tcPr>
            <w:tcW w:w="1141" w:type="dxa"/>
          </w:tcPr>
          <w:p w14:paraId="62021CDB" w14:textId="77777777" w:rsidR="00300B59" w:rsidRDefault="00300B59" w:rsidP="00C42DDD"/>
        </w:tc>
        <w:tc>
          <w:tcPr>
            <w:tcW w:w="2051" w:type="dxa"/>
          </w:tcPr>
          <w:p w14:paraId="0619E2DE" w14:textId="77777777" w:rsidR="00300B59" w:rsidRDefault="00300B59" w:rsidP="00C42DDD"/>
        </w:tc>
        <w:tc>
          <w:tcPr>
            <w:tcW w:w="1346" w:type="dxa"/>
          </w:tcPr>
          <w:p w14:paraId="2A2101F1" w14:textId="64512D1A" w:rsidR="00300B59" w:rsidRDefault="00CB231C" w:rsidP="00C42DDD">
            <w:r>
              <w:fldChar w:fldCharType="begin"/>
            </w:r>
            <w:r>
              <w:instrText xml:space="preserve"> ADDIN EN.CITE &lt;EndNote&gt;&lt;Cite&gt;&lt;Author&gt;McClerren&lt;/Author&gt;&lt;Year&gt;2006&lt;/Year&gt;&lt;RecNum&gt;126&lt;/RecNum&gt;&lt;DisplayText&gt;&lt;style face="superscript"&gt;123&lt;/style&gt;&lt;/DisplayText&gt;&lt;record&gt;&lt;rec-number&gt;126&lt;/rec-number&gt;&lt;foreign-keys&gt;&lt;key app="EN" db-id="p5zs9pw5ltwzr3e0webppaa6ae5zxdxszf5s" timestamp="1547079308"&gt;126&lt;/key&gt;&lt;/foreign-keys&gt;&lt;ref-type name="Journal Article"&gt;17&lt;/ref-type&gt;&lt;contributors&gt;&lt;authors&gt;&lt;author&gt;McClerren, A. L.&lt;/author&gt;&lt;author&gt;Cooper, L. E.&lt;/author&gt;&lt;author&gt;Quan, C.&lt;/author&gt;&lt;author&gt;Thomas, P. M.&lt;/author&gt;&lt;author&gt;Kelleher, N. L.&lt;/author&gt;&lt;author&gt;van der Donk, W. A.&lt;/author&gt;&lt;/authors&gt;&lt;/contributors&gt;&lt;auth-address&gt;Department of Chemistry, University of Illinois at Urbana-Champaign, 600 South Mathews Avenue, Urbana, IL 61801, USA.&lt;/auth-address&gt;&lt;titles&gt;&lt;title&gt;Discovery and in vitro biosynthesis of haloduracin, a two-component lantibiotic&lt;/title&gt;&lt;secondary-title&gt;Proc Natl Acad Sci U S A&lt;/secondary-title&gt;&lt;/titles&gt;&lt;periodical&gt;&lt;full-title&gt;Proc Natl Acad Sci U S A&lt;/full-title&gt;&lt;/periodical&gt;&lt;pages&gt;17243-8&lt;/pages&gt;&lt;volume&gt;103&lt;/volume&gt;&lt;number&gt;46&lt;/number&gt;&lt;keywords&gt;&lt;keyword&gt;Acetoacetates/metabolism&lt;/keyword&gt;&lt;keyword&gt;Amino Acid Sequence&lt;/keyword&gt;&lt;keyword&gt;Bacillus/chemistry/genetics/metabolism&lt;/keyword&gt;&lt;keyword&gt;Bacterial Proteins/*biosynthesis/*chemistry&lt;/keyword&gt;&lt;keyword&gt;Bacteriocins/*biosynthesis/*chemistry&lt;/keyword&gt;&lt;keyword&gt;Factor Xa/metabolism&lt;/keyword&gt;&lt;keyword&gt;Iodoacetamide/chemistry/metabolism&lt;/keyword&gt;&lt;keyword&gt;Molecular Sequence Data&lt;/keyword&gt;&lt;keyword&gt;Protein Engineering&lt;/keyword&gt;&lt;keyword&gt;Sequence Alignment&lt;/keyword&gt;&lt;keyword&gt;Spectrometry, Mass, Matrix-Assisted Laser Desorption-Ionization&lt;/keyword&gt;&lt;/keywords&gt;&lt;dates&gt;&lt;year&gt;2006&lt;/year&gt;&lt;pub-dates&gt;&lt;date&gt;Nov 14&lt;/date&gt;&lt;/pub-dates&gt;&lt;/dates&gt;&lt;isbn&gt;0027-8424 (Print)&amp;#xD;0027-8424 (Linking)&lt;/isbn&gt;&lt;accession-num&gt;17085596&lt;/accession-num&gt;&lt;urls&gt;&lt;related-urls&gt;&lt;url&gt;https://www.ncbi.nlm.nih.gov/pubmed/17085596&lt;/url&gt;&lt;/related-urls&gt;&lt;/urls&gt;&lt;custom2&gt;1859917&lt;/custom2&gt;&lt;electronic-resource-num&gt;10.1073/pnas.0606088103&lt;/electronic-resource-num&gt;&lt;/record&gt;&lt;/Cite&gt;&lt;/EndNote&gt;</w:instrText>
            </w:r>
            <w:r>
              <w:fldChar w:fldCharType="separate"/>
            </w:r>
            <w:r w:rsidRPr="00CB231C">
              <w:rPr>
                <w:noProof/>
                <w:vertAlign w:val="superscript"/>
              </w:rPr>
              <w:t>123</w:t>
            </w:r>
            <w:r>
              <w:fldChar w:fldCharType="end"/>
            </w:r>
          </w:p>
        </w:tc>
      </w:tr>
      <w:tr w:rsidR="003B28BE" w14:paraId="0BDC2DEE" w14:textId="77777777" w:rsidTr="00C42DDD">
        <w:tc>
          <w:tcPr>
            <w:tcW w:w="2287" w:type="dxa"/>
          </w:tcPr>
          <w:p w14:paraId="43958726" w14:textId="5055E04E" w:rsidR="003B28BE" w:rsidRDefault="003B28B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cticin</w:t>
            </w:r>
            <w:proofErr w:type="spellEnd"/>
          </w:p>
        </w:tc>
        <w:tc>
          <w:tcPr>
            <w:tcW w:w="1364" w:type="dxa"/>
          </w:tcPr>
          <w:p w14:paraId="5A6EA7BA" w14:textId="7B1E68FD" w:rsidR="003B28BE" w:rsidRDefault="003B28BE" w:rsidP="00C42DDD">
            <w:r>
              <w:t>yes</w:t>
            </w:r>
          </w:p>
        </w:tc>
        <w:tc>
          <w:tcPr>
            <w:tcW w:w="1364" w:type="dxa"/>
          </w:tcPr>
          <w:p w14:paraId="62258321" w14:textId="35B4EE4F" w:rsidR="003B28BE" w:rsidRDefault="003B28BE" w:rsidP="00C42DDD">
            <w:r>
              <w:t>gram pos</w:t>
            </w:r>
          </w:p>
        </w:tc>
        <w:tc>
          <w:tcPr>
            <w:tcW w:w="1141" w:type="dxa"/>
          </w:tcPr>
          <w:p w14:paraId="54246CCB" w14:textId="77777777" w:rsidR="003B28BE" w:rsidRDefault="003B28BE" w:rsidP="00C42DDD"/>
        </w:tc>
        <w:tc>
          <w:tcPr>
            <w:tcW w:w="1141" w:type="dxa"/>
          </w:tcPr>
          <w:p w14:paraId="146E7F7D" w14:textId="77777777" w:rsidR="003B28BE" w:rsidRDefault="003B28BE" w:rsidP="00C42DDD"/>
        </w:tc>
        <w:tc>
          <w:tcPr>
            <w:tcW w:w="2051" w:type="dxa"/>
          </w:tcPr>
          <w:p w14:paraId="6E1DACC8" w14:textId="77777777" w:rsidR="003B28BE" w:rsidRDefault="003B28BE" w:rsidP="00C42DDD"/>
        </w:tc>
        <w:tc>
          <w:tcPr>
            <w:tcW w:w="1346" w:type="dxa"/>
          </w:tcPr>
          <w:p w14:paraId="037A74B6" w14:textId="4C367EE6" w:rsidR="003B28BE" w:rsidRDefault="0078303B" w:rsidP="00C42DDD">
            <w:r>
              <w:fldChar w:fldCharType="begin"/>
            </w:r>
            <w:r>
              <w:instrText xml:space="preserve"> ADDIN EN.CITE &lt;EndNote&gt;&lt;Cite&gt;&lt;Author&gt;O&amp;apos;Sullivan&lt;/Author&gt;&lt;Year&gt;2003&lt;/Year&gt;&lt;RecNum&gt;127&lt;/RecNum&gt;&lt;DisplayText&gt;&lt;style face="superscript"&gt;124&lt;/style&gt;&lt;/DisplayText&gt;&lt;record&gt;&lt;rec-number&gt;127&lt;/rec-number&gt;&lt;foreign-keys&gt;&lt;key app="EN" db-id="p5zs9pw5ltwzr3e0webppaa6ae5zxdxszf5s" timestamp="1547080303"&gt;127&lt;/key&gt;&lt;/foreign-keys&gt;&lt;ref-type name="Journal Article"&gt;17&lt;/ref-type&gt;&lt;contributors&gt;&lt;authors&gt;&lt;author&gt;O&amp;apos;Sullivan, L.&lt;/author&gt;&lt;author&gt;Ryan, M. P.&lt;/author&gt;&lt;author&gt;Ross, R. P.&lt;/author&gt;&lt;author&gt;Hill, C.&lt;/author&gt;&lt;/authors&gt;&lt;/contributors&gt;&lt;auth-address&gt;Dairy Products Research Centre, Teagasc, Moorepark, Fermoy, County Cork, Republic of Ireland.&lt;/auth-address&gt;&lt;titles&gt;&lt;title&gt;Generation of food-grade lactococcal starters which produce the lantibiotics lacticin 3147 and lacticin 481&lt;/title&gt;&lt;secondary-title&gt;Appl Environ Microbiol&lt;/secondary-title&gt;&lt;/titles&gt;&lt;periodical&gt;&lt;full-title&gt;Appl Environ Microbiol&lt;/full-title&gt;&lt;/periodical&gt;&lt;pages&gt;3681-5&lt;/pages&gt;&lt;volume&gt;69&lt;/volume&gt;&lt;number&gt;6&lt;/number&gt;&lt;keywords&gt;&lt;keyword&gt;Anti-Bacterial Agents/*biosynthesis&lt;/keyword&gt;&lt;keyword&gt;Bacterial Proteins/*biosynthesis/genetics/pharmacology&lt;/keyword&gt;&lt;keyword&gt;*Bacteriocins&lt;/keyword&gt;&lt;keyword&gt;Cheese/*microbiology&lt;/keyword&gt;&lt;keyword&gt;*Conjugation, Genetic&lt;/keyword&gt;&lt;keyword&gt;Lactobacillus/drug effects&lt;/keyword&gt;&lt;keyword&gt;Lactococcus lactis/*genetics/metabolism&lt;/keyword&gt;&lt;keyword&gt;Listeria monocytogenes/drug effects&lt;/keyword&gt;&lt;keyword&gt;Microbial Sensitivity Tests&lt;/keyword&gt;&lt;keyword&gt;Plasmids&lt;/keyword&gt;&lt;/keywords&gt;&lt;dates&gt;&lt;year&gt;2003&lt;/year&gt;&lt;pub-dates&gt;&lt;date&gt;Jun&lt;/date&gt;&lt;/pub-dates&gt;&lt;/dates&gt;&lt;isbn&gt;0099-2240 (Print)&amp;#xD;0099-2240 (Linking)&lt;/isbn&gt;&lt;accession-num&gt;12788782&lt;/accession-num&gt;&lt;urls&gt;&lt;related-urls&gt;&lt;url&gt;https://www.ncbi.nlm.nih.gov/pubmed/12788782&lt;/url&gt;&lt;/related-urls&gt;&lt;/urls&gt;&lt;custom2&gt;161475&lt;/custom2&gt;&lt;/record&gt;&lt;/Cite&gt;&lt;/EndNote&gt;</w:instrText>
            </w:r>
            <w:r>
              <w:fldChar w:fldCharType="separate"/>
            </w:r>
            <w:r w:rsidRPr="0078303B">
              <w:rPr>
                <w:noProof/>
                <w:vertAlign w:val="superscript"/>
              </w:rPr>
              <w:t>124</w:t>
            </w:r>
            <w:r>
              <w:fldChar w:fldCharType="end"/>
            </w:r>
          </w:p>
        </w:tc>
      </w:tr>
      <w:tr w:rsidR="003B28BE" w14:paraId="7CFC6B3C" w14:textId="77777777" w:rsidTr="00C42DDD">
        <w:tc>
          <w:tcPr>
            <w:tcW w:w="2287" w:type="dxa"/>
          </w:tcPr>
          <w:p w14:paraId="0D655119" w14:textId="33BB6DDC" w:rsidR="003B28BE" w:rsidRDefault="00F86FE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cedocin</w:t>
            </w:r>
            <w:proofErr w:type="spellEnd"/>
          </w:p>
        </w:tc>
        <w:tc>
          <w:tcPr>
            <w:tcW w:w="1364" w:type="dxa"/>
          </w:tcPr>
          <w:p w14:paraId="02E4E748" w14:textId="721BBB1F" w:rsidR="003B28BE" w:rsidRDefault="00F86FEB" w:rsidP="00C42DDD">
            <w:r>
              <w:t>yes</w:t>
            </w:r>
          </w:p>
        </w:tc>
        <w:tc>
          <w:tcPr>
            <w:tcW w:w="1364" w:type="dxa"/>
          </w:tcPr>
          <w:p w14:paraId="2289554D" w14:textId="5AA8DA79" w:rsidR="003B28BE" w:rsidRDefault="00F86FEB" w:rsidP="00C42DDD">
            <w:r>
              <w:t>gram pos</w:t>
            </w:r>
          </w:p>
        </w:tc>
        <w:tc>
          <w:tcPr>
            <w:tcW w:w="1141" w:type="dxa"/>
          </w:tcPr>
          <w:p w14:paraId="099A41E5" w14:textId="77777777" w:rsidR="003B28BE" w:rsidRDefault="003B28BE" w:rsidP="00C42DDD"/>
        </w:tc>
        <w:tc>
          <w:tcPr>
            <w:tcW w:w="1141" w:type="dxa"/>
          </w:tcPr>
          <w:p w14:paraId="7DDEAD47" w14:textId="77777777" w:rsidR="003B28BE" w:rsidRDefault="003B28BE" w:rsidP="00C42DDD"/>
        </w:tc>
        <w:tc>
          <w:tcPr>
            <w:tcW w:w="2051" w:type="dxa"/>
          </w:tcPr>
          <w:p w14:paraId="62AA7ABF" w14:textId="77777777" w:rsidR="003B28BE" w:rsidRDefault="003B28BE" w:rsidP="00C42DDD"/>
        </w:tc>
        <w:tc>
          <w:tcPr>
            <w:tcW w:w="1346" w:type="dxa"/>
          </w:tcPr>
          <w:p w14:paraId="4133D843" w14:textId="757BB889" w:rsidR="003B28BE" w:rsidRDefault="00CF15AD" w:rsidP="00C42DDD">
            <w:r>
              <w:fldChar w:fldCharType="begin"/>
            </w:r>
            <w:r>
              <w:instrText xml:space="preserve"> ADDIN EN.CITE &lt;EndNote&gt;&lt;Cite&gt;&lt;Author&gt;Pieterse&lt;/Author&gt;&lt;Year&gt;2010&lt;/Year&gt;&lt;RecNum&gt;128&lt;/RecNum&gt;&lt;DisplayText&gt;&lt;style face="superscript"&gt;125&lt;/style&gt;&lt;/DisplayText&gt;&lt;record&gt;&lt;rec-number&gt;128&lt;/rec-number&gt;&lt;foreign-keys&gt;&lt;key app="EN" db-id="p5zs9pw5ltwzr3e0webppaa6ae5zxdxszf5s" timestamp="1547081872"&gt;128&lt;/key&gt;&lt;/foreign-keys&gt;&lt;ref-type name="Journal Article"&gt;17&lt;/ref-type&gt;&lt;contributors&gt;&lt;authors&gt;&lt;author&gt;Pieterse, R.&lt;/author&gt;&lt;author&gt;Todorov, S. D.&lt;/author&gt;&lt;author&gt;Leon, M. T. D.&lt;/author&gt;&lt;/authors&gt;&lt;/contributors&gt;&lt;auth-address&gt;Department of Microbiology, University of Stellenbosch , 7600 Stellenbosch , South Africa.&lt;/auth-address&gt;&lt;titles&gt;&lt;title&gt;Mode of action and In Vitro susceptibility of mastitis pathogens to macedocin ST91KM and preparation of a teat seal containing the bacteriocin&lt;/title&gt;&lt;secondary-title&gt;Braz J Microbiol&lt;/secondary-title&gt;&lt;/titles&gt;&lt;periodical&gt;&lt;full-title&gt;Braz J Microbiol&lt;/full-title&gt;&lt;/periodical&gt;&lt;pages&gt;133-45&lt;/pages&gt;&lt;volume&gt;41&lt;/volume&gt;&lt;number&gt;1&lt;/number&gt;&lt;keywords&gt;&lt;keyword&gt;Macedocin ST91KM&lt;/keyword&gt;&lt;keyword&gt;activity against mastitis pathogens&lt;/keyword&gt;&lt;keyword&gt;milk&lt;/keyword&gt;&lt;keyword&gt;teat seal preparation&lt;/keyword&gt;&lt;/keywords&gt;&lt;dates&gt;&lt;year&gt;2010&lt;/year&gt;&lt;pub-dates&gt;&lt;date&gt;Jan&lt;/date&gt;&lt;/pub-dates&gt;&lt;/dates&gt;&lt;isbn&gt;1517-8382 (Print)&amp;#xD;1517-8382 (Linking)&lt;/isbn&gt;&lt;accession-num&gt;24031473&lt;/accession-num&gt;&lt;urls&gt;&lt;related-urls&gt;&lt;url&gt;https://www.ncbi.nlm.nih.gov/pubmed/24031473&lt;/url&gt;&lt;/related-urls&gt;&lt;/urls&gt;&lt;custom2&gt;3768610&lt;/custom2&gt;&lt;electronic-resource-num&gt;10.1590/S1517-838220100001000020&lt;/electronic-resource-num&gt;&lt;/record&gt;&lt;/Cite&gt;&lt;/EndNote&gt;</w:instrText>
            </w:r>
            <w:r>
              <w:fldChar w:fldCharType="separate"/>
            </w:r>
            <w:r w:rsidRPr="00CF15AD">
              <w:rPr>
                <w:noProof/>
                <w:vertAlign w:val="superscript"/>
              </w:rPr>
              <w:t>125</w:t>
            </w:r>
            <w:r>
              <w:fldChar w:fldCharType="end"/>
            </w:r>
          </w:p>
        </w:tc>
      </w:tr>
      <w:tr w:rsidR="003B28BE" w14:paraId="5C441167" w14:textId="77777777" w:rsidTr="00C42DDD">
        <w:tc>
          <w:tcPr>
            <w:tcW w:w="2287" w:type="dxa"/>
          </w:tcPr>
          <w:p w14:paraId="78F0FDC6" w14:textId="28B16EAE" w:rsidR="003B28BE" w:rsidRDefault="007355A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crobisporicin</w:t>
            </w:r>
            <w:proofErr w:type="spellEnd"/>
          </w:p>
        </w:tc>
        <w:tc>
          <w:tcPr>
            <w:tcW w:w="1364" w:type="dxa"/>
          </w:tcPr>
          <w:p w14:paraId="50449FC5" w14:textId="4EC9BD33" w:rsidR="003B28BE" w:rsidRDefault="007355A5" w:rsidP="00C42DDD">
            <w:r>
              <w:t>yes</w:t>
            </w:r>
          </w:p>
        </w:tc>
        <w:tc>
          <w:tcPr>
            <w:tcW w:w="1364" w:type="dxa"/>
          </w:tcPr>
          <w:p w14:paraId="73B238BB" w14:textId="3313CBC9" w:rsidR="003B28BE" w:rsidRDefault="006557E9" w:rsidP="00C42DDD">
            <w:r>
              <w:t>gram pos</w:t>
            </w:r>
          </w:p>
        </w:tc>
        <w:tc>
          <w:tcPr>
            <w:tcW w:w="1141" w:type="dxa"/>
          </w:tcPr>
          <w:p w14:paraId="17375AEB" w14:textId="77777777" w:rsidR="003B28BE" w:rsidRDefault="003B28BE" w:rsidP="00C42DDD"/>
        </w:tc>
        <w:tc>
          <w:tcPr>
            <w:tcW w:w="1141" w:type="dxa"/>
          </w:tcPr>
          <w:p w14:paraId="41A79BF3" w14:textId="77777777" w:rsidR="003B28BE" w:rsidRDefault="003B28BE" w:rsidP="00C42DDD"/>
        </w:tc>
        <w:tc>
          <w:tcPr>
            <w:tcW w:w="2051" w:type="dxa"/>
          </w:tcPr>
          <w:p w14:paraId="5616840E" w14:textId="77777777" w:rsidR="003B28BE" w:rsidRDefault="003B28BE" w:rsidP="00C42DDD"/>
        </w:tc>
        <w:tc>
          <w:tcPr>
            <w:tcW w:w="1346" w:type="dxa"/>
          </w:tcPr>
          <w:p w14:paraId="38D4F191" w14:textId="5FBF182F" w:rsidR="003B28BE" w:rsidRDefault="00954E02" w:rsidP="00C42DDD">
            <w:r>
              <w:fldChar w:fldCharType="begin">
                <w:fldData xml:space="preserve">PEVuZE5vdGU+PENpdGU+PEF1dGhvcj5DYXN0aWdsaW9uZTwvQXV0aG9yPjxZZWFyPjIwMDg8L1ll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N0aWdsaW9uZTwvQXV0aG9yPjxZZWFyPjIwMDg8L1ll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54E02">
              <w:rPr>
                <w:noProof/>
                <w:vertAlign w:val="superscript"/>
              </w:rPr>
              <w:t>126</w:t>
            </w:r>
            <w:r>
              <w:fldChar w:fldCharType="end"/>
            </w:r>
          </w:p>
        </w:tc>
      </w:tr>
      <w:tr w:rsidR="003B28BE" w14:paraId="41AE401B" w14:textId="77777777" w:rsidTr="00C42DDD">
        <w:tc>
          <w:tcPr>
            <w:tcW w:w="2287" w:type="dxa"/>
          </w:tcPr>
          <w:p w14:paraId="1E0A39E9" w14:textId="1F13F31E" w:rsidR="003B28BE" w:rsidRDefault="003B6E12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isin</w:t>
            </w:r>
          </w:p>
        </w:tc>
        <w:tc>
          <w:tcPr>
            <w:tcW w:w="1364" w:type="dxa"/>
          </w:tcPr>
          <w:p w14:paraId="095C57EB" w14:textId="5F599E1C" w:rsidR="003B28BE" w:rsidRDefault="006170AD" w:rsidP="00C42DDD">
            <w:r>
              <w:t>yes</w:t>
            </w:r>
          </w:p>
        </w:tc>
        <w:tc>
          <w:tcPr>
            <w:tcW w:w="1364" w:type="dxa"/>
          </w:tcPr>
          <w:p w14:paraId="36A595A8" w14:textId="3D496662" w:rsidR="003B28BE" w:rsidRDefault="006170AD" w:rsidP="00C42DDD">
            <w:r>
              <w:t>gram pos</w:t>
            </w:r>
          </w:p>
        </w:tc>
        <w:tc>
          <w:tcPr>
            <w:tcW w:w="1141" w:type="dxa"/>
          </w:tcPr>
          <w:p w14:paraId="096B2C38" w14:textId="77777777" w:rsidR="003B28BE" w:rsidRDefault="003B28BE" w:rsidP="00C42DDD"/>
        </w:tc>
        <w:tc>
          <w:tcPr>
            <w:tcW w:w="1141" w:type="dxa"/>
          </w:tcPr>
          <w:p w14:paraId="6F8C202E" w14:textId="77777777" w:rsidR="003B28BE" w:rsidRDefault="003B28BE" w:rsidP="00C42DDD"/>
        </w:tc>
        <w:tc>
          <w:tcPr>
            <w:tcW w:w="2051" w:type="dxa"/>
          </w:tcPr>
          <w:p w14:paraId="6DBB7B9F" w14:textId="77777777" w:rsidR="003B28BE" w:rsidRDefault="003B28BE" w:rsidP="00C42DDD"/>
        </w:tc>
        <w:tc>
          <w:tcPr>
            <w:tcW w:w="1346" w:type="dxa"/>
          </w:tcPr>
          <w:p w14:paraId="4C8266CA" w14:textId="669D4687" w:rsidR="003B28BE" w:rsidRDefault="007E102A" w:rsidP="00C42DDD">
            <w:r>
              <w:fldChar w:fldCharType="begin">
                <w:fldData xml:space="preserve">PEVuZE5vdGU+PENpdGU+PEF1dGhvcj5WdWtvbWFub3ZpYzwvQXV0aG9yPjxZZWFyPjIwMTc8L1ll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dWtvbWFub3ZpYzwvQXV0aG9yPjxZZWFyPjIwMTc8L1ll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E102A">
              <w:rPr>
                <w:noProof/>
                <w:vertAlign w:val="superscript"/>
              </w:rPr>
              <w:t>127</w:t>
            </w:r>
            <w:r>
              <w:fldChar w:fldCharType="end"/>
            </w:r>
          </w:p>
        </w:tc>
      </w:tr>
      <w:tr w:rsidR="003B28BE" w14:paraId="2F012FF8" w14:textId="77777777" w:rsidTr="00C42DDD">
        <w:tc>
          <w:tcPr>
            <w:tcW w:w="2287" w:type="dxa"/>
          </w:tcPr>
          <w:p w14:paraId="2A8D561C" w14:textId="03229BA6" w:rsidR="003B28BE" w:rsidRDefault="0095430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planosporicin</w:t>
            </w:r>
            <w:proofErr w:type="spellEnd"/>
          </w:p>
        </w:tc>
        <w:tc>
          <w:tcPr>
            <w:tcW w:w="1364" w:type="dxa"/>
          </w:tcPr>
          <w:p w14:paraId="0B2D29B8" w14:textId="742551D5" w:rsidR="003B28BE" w:rsidRDefault="00954302" w:rsidP="00C42DDD">
            <w:r>
              <w:t>yes</w:t>
            </w:r>
          </w:p>
        </w:tc>
        <w:tc>
          <w:tcPr>
            <w:tcW w:w="1364" w:type="dxa"/>
          </w:tcPr>
          <w:p w14:paraId="5EA63E80" w14:textId="0045DFEB" w:rsidR="003B28BE" w:rsidRDefault="00954302" w:rsidP="00C42DDD">
            <w:r>
              <w:t>gram pos</w:t>
            </w:r>
          </w:p>
        </w:tc>
        <w:tc>
          <w:tcPr>
            <w:tcW w:w="1141" w:type="dxa"/>
          </w:tcPr>
          <w:p w14:paraId="2AB8995B" w14:textId="77777777" w:rsidR="003B28BE" w:rsidRDefault="003B28BE" w:rsidP="00C42DDD"/>
        </w:tc>
        <w:tc>
          <w:tcPr>
            <w:tcW w:w="1141" w:type="dxa"/>
          </w:tcPr>
          <w:p w14:paraId="06DFFE45" w14:textId="77777777" w:rsidR="003B28BE" w:rsidRDefault="003B28BE" w:rsidP="00C42DDD"/>
        </w:tc>
        <w:tc>
          <w:tcPr>
            <w:tcW w:w="2051" w:type="dxa"/>
          </w:tcPr>
          <w:p w14:paraId="5A2A581C" w14:textId="77777777" w:rsidR="003B28BE" w:rsidRDefault="003B28BE" w:rsidP="00C42DDD"/>
        </w:tc>
        <w:tc>
          <w:tcPr>
            <w:tcW w:w="1346" w:type="dxa"/>
          </w:tcPr>
          <w:p w14:paraId="2583091C" w14:textId="066540D9" w:rsidR="003B28BE" w:rsidRDefault="00FF7A6C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FF7A6C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3B28BE" w14:paraId="3A047604" w14:textId="77777777" w:rsidTr="00C42DDD">
        <w:tc>
          <w:tcPr>
            <w:tcW w:w="2287" w:type="dxa"/>
          </w:tcPr>
          <w:p w14:paraId="293C6278" w14:textId="32AEE56D" w:rsidR="003B28BE" w:rsidRDefault="00683C7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pB</w:t>
            </w:r>
            <w:proofErr w:type="spellEnd"/>
          </w:p>
        </w:tc>
        <w:tc>
          <w:tcPr>
            <w:tcW w:w="1364" w:type="dxa"/>
          </w:tcPr>
          <w:p w14:paraId="0C9A6D7D" w14:textId="77777777" w:rsidR="003B28BE" w:rsidRDefault="003B28BE" w:rsidP="00C42DDD"/>
        </w:tc>
        <w:tc>
          <w:tcPr>
            <w:tcW w:w="1364" w:type="dxa"/>
          </w:tcPr>
          <w:p w14:paraId="1B670A5C" w14:textId="77777777" w:rsidR="003B28BE" w:rsidRDefault="003B28BE" w:rsidP="00C42DDD"/>
        </w:tc>
        <w:tc>
          <w:tcPr>
            <w:tcW w:w="1141" w:type="dxa"/>
          </w:tcPr>
          <w:p w14:paraId="5B053CDE" w14:textId="77777777" w:rsidR="003B28BE" w:rsidRDefault="003B28BE" w:rsidP="00C42DDD"/>
        </w:tc>
        <w:tc>
          <w:tcPr>
            <w:tcW w:w="1141" w:type="dxa"/>
          </w:tcPr>
          <w:p w14:paraId="72FCFB7E" w14:textId="77777777" w:rsidR="003B28BE" w:rsidRDefault="003B28BE" w:rsidP="00C42DDD"/>
        </w:tc>
        <w:tc>
          <w:tcPr>
            <w:tcW w:w="2051" w:type="dxa"/>
          </w:tcPr>
          <w:p w14:paraId="6E4911B9" w14:textId="0887F550" w:rsidR="003B28BE" w:rsidRDefault="000F31FB" w:rsidP="00C42DDD">
            <w:r>
              <w:t>morphogenesis</w:t>
            </w:r>
          </w:p>
        </w:tc>
        <w:tc>
          <w:tcPr>
            <w:tcW w:w="1346" w:type="dxa"/>
          </w:tcPr>
          <w:p w14:paraId="0439D747" w14:textId="73CBA4F3" w:rsidR="003B28BE" w:rsidRDefault="000B05A6" w:rsidP="00C42DDD">
            <w:r>
              <w:fldChar w:fldCharType="begin">
                <w:fldData xml:space="preserve">PEVuZE5vdGU+PENpdGU+PEF1dGhvcj5DYXBzdGljazwvQXV0aG9yPjxZZWFyPjIwMDc8L1llYXI+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BzdGljazwvQXV0aG9yPjxZZWFyPjIwMDc8L1llYXI+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B05A6">
              <w:rPr>
                <w:noProof/>
                <w:vertAlign w:val="superscript"/>
              </w:rPr>
              <w:t>128</w:t>
            </w:r>
            <w:r>
              <w:fldChar w:fldCharType="end"/>
            </w:r>
          </w:p>
        </w:tc>
      </w:tr>
      <w:tr w:rsidR="003B28BE" w14:paraId="3EAB0125" w14:textId="77777777" w:rsidTr="00C42DDD">
        <w:tc>
          <w:tcPr>
            <w:tcW w:w="2287" w:type="dxa"/>
          </w:tcPr>
          <w:p w14:paraId="58BE6EDF" w14:textId="7FA64FA5" w:rsidR="003B28BE" w:rsidRDefault="00BC376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ubtilin</w:t>
            </w:r>
            <w:proofErr w:type="spellEnd"/>
          </w:p>
        </w:tc>
        <w:tc>
          <w:tcPr>
            <w:tcW w:w="1364" w:type="dxa"/>
          </w:tcPr>
          <w:p w14:paraId="1CB0475E" w14:textId="10F512BB" w:rsidR="003B28BE" w:rsidRDefault="00BC376B" w:rsidP="00C42DDD">
            <w:r>
              <w:t>yes</w:t>
            </w:r>
          </w:p>
        </w:tc>
        <w:tc>
          <w:tcPr>
            <w:tcW w:w="1364" w:type="dxa"/>
          </w:tcPr>
          <w:p w14:paraId="31AE9945" w14:textId="27FAEDB2" w:rsidR="003B28BE" w:rsidRDefault="00BC376B" w:rsidP="00C42DDD">
            <w:r>
              <w:t>gram pos</w:t>
            </w:r>
          </w:p>
        </w:tc>
        <w:tc>
          <w:tcPr>
            <w:tcW w:w="1141" w:type="dxa"/>
          </w:tcPr>
          <w:p w14:paraId="123AC7C8" w14:textId="77777777" w:rsidR="003B28BE" w:rsidRDefault="003B28BE" w:rsidP="00C42DDD"/>
        </w:tc>
        <w:tc>
          <w:tcPr>
            <w:tcW w:w="1141" w:type="dxa"/>
          </w:tcPr>
          <w:p w14:paraId="740F03B8" w14:textId="77777777" w:rsidR="003B28BE" w:rsidRDefault="003B28BE" w:rsidP="00C42DDD"/>
        </w:tc>
        <w:tc>
          <w:tcPr>
            <w:tcW w:w="2051" w:type="dxa"/>
          </w:tcPr>
          <w:p w14:paraId="7F0E8F4B" w14:textId="77777777" w:rsidR="003B28BE" w:rsidRDefault="003B28BE" w:rsidP="00C42DDD"/>
        </w:tc>
        <w:tc>
          <w:tcPr>
            <w:tcW w:w="1346" w:type="dxa"/>
          </w:tcPr>
          <w:p w14:paraId="6C9C2E59" w14:textId="531AFBAE" w:rsidR="003B28BE" w:rsidRDefault="00CB2589" w:rsidP="00C42DDD">
            <w:r>
              <w:fldChar w:fldCharType="begin">
                <w:fldData xml:space="preserve">PEVuZE5vdGU+PENpdGU+PEF1dGhvcj5QYXJpc290PC9BdXRob3I+PFllYXI+MjAwODwvWWVhcj48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Jpc290PC9BdXRob3I+PFllYXI+MjAwODwvWWVhcj48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B2589">
              <w:rPr>
                <w:noProof/>
                <w:vertAlign w:val="superscript"/>
              </w:rPr>
              <w:t>129</w:t>
            </w:r>
            <w:r>
              <w:fldChar w:fldCharType="end"/>
            </w:r>
          </w:p>
        </w:tc>
      </w:tr>
      <w:tr w:rsidR="003B28BE" w14:paraId="2E270D05" w14:textId="77777777" w:rsidTr="00C42DDD">
        <w:tc>
          <w:tcPr>
            <w:tcW w:w="2287" w:type="dxa"/>
          </w:tcPr>
          <w:p w14:paraId="70B97A3C" w14:textId="1460D4FC" w:rsidR="003B28BE" w:rsidRDefault="007853C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ubtilomycin</w:t>
            </w:r>
            <w:proofErr w:type="spellEnd"/>
          </w:p>
        </w:tc>
        <w:tc>
          <w:tcPr>
            <w:tcW w:w="1364" w:type="dxa"/>
          </w:tcPr>
          <w:p w14:paraId="1693491C" w14:textId="4CD0C125" w:rsidR="003B28BE" w:rsidRDefault="007853C9" w:rsidP="00C42DDD">
            <w:r>
              <w:t>yes</w:t>
            </w:r>
          </w:p>
        </w:tc>
        <w:tc>
          <w:tcPr>
            <w:tcW w:w="1364" w:type="dxa"/>
          </w:tcPr>
          <w:p w14:paraId="2B686DA5" w14:textId="657DA977" w:rsidR="003B28BE" w:rsidRDefault="007853C9" w:rsidP="00C42DDD">
            <w:r>
              <w:t>gram pos, gram neg</w:t>
            </w:r>
          </w:p>
        </w:tc>
        <w:tc>
          <w:tcPr>
            <w:tcW w:w="1141" w:type="dxa"/>
          </w:tcPr>
          <w:p w14:paraId="60432ECD" w14:textId="02E3D43C" w:rsidR="003B28BE" w:rsidRDefault="007853C9" w:rsidP="00C42DDD">
            <w:r>
              <w:t>yes</w:t>
            </w:r>
          </w:p>
        </w:tc>
        <w:tc>
          <w:tcPr>
            <w:tcW w:w="1141" w:type="dxa"/>
          </w:tcPr>
          <w:p w14:paraId="0C6762D7" w14:textId="77777777" w:rsidR="003B28BE" w:rsidRDefault="003B28BE" w:rsidP="00C42DDD"/>
        </w:tc>
        <w:tc>
          <w:tcPr>
            <w:tcW w:w="2051" w:type="dxa"/>
          </w:tcPr>
          <w:p w14:paraId="754788F3" w14:textId="77777777" w:rsidR="003B28BE" w:rsidRDefault="003B28BE" w:rsidP="00C42DDD"/>
        </w:tc>
        <w:tc>
          <w:tcPr>
            <w:tcW w:w="1346" w:type="dxa"/>
          </w:tcPr>
          <w:p w14:paraId="545DD0FB" w14:textId="4E736159" w:rsidR="003B28BE" w:rsidRDefault="004709F1" w:rsidP="00C42DDD">
            <w:r>
              <w:fldChar w:fldCharType="begin"/>
            </w:r>
            <w:r>
              <w:instrText xml:space="preserve"> ADDIN EN.CITE &lt;EndNote&gt;&lt;Cite&gt;&lt;Author&gt;Phelan&lt;/Author&gt;&lt;Year&gt;2013&lt;/Year&gt;&lt;RecNum&gt;133&lt;/RecNum&gt;&lt;DisplayText&gt;&lt;style face="superscript"&gt;130&lt;/style&gt;&lt;/DisplayText&gt;&lt;record&gt;&lt;rec-number&gt;133&lt;/rec-number&gt;&lt;foreign-keys&gt;&lt;key app="EN" db-id="p5zs9pw5ltwzr3e0webppaa6ae5zxdxszf5s" timestamp="1547136353"&gt;133&lt;/key&gt;&lt;/foreign-keys&gt;&lt;ref-type name="Journal Article"&gt;17&lt;/ref-type&gt;&lt;contributors&gt;&lt;authors&gt;&lt;author&gt;Phelan, R. W.&lt;/author&gt;&lt;author&gt;Barret, M.&lt;/author&gt;&lt;author&gt;Cotter, P. D.&lt;/author&gt;&lt;author&gt;O&amp;apos;Connor, P. M.&lt;/author&gt;&lt;author&gt;Chen, R.&lt;/author&gt;&lt;author&gt;Morrissey, J. P.&lt;/author&gt;&lt;author&gt;Dobson, A. D.&lt;/author&gt;&lt;author&gt;O&amp;apos;Gara, F.&lt;/author&gt;&lt;author&gt;Barbosa, T. M.&lt;/author&gt;&lt;/authors&gt;&lt;/contributors&gt;&lt;auth-address&gt;Department of Microbiology, University College Cork, Cork, Ireland.&lt;/auth-address&gt;&lt;titles&gt;&lt;title&gt;Subtilomycin: a new lantibiotic from Bacillus subtilis strain MMA7 isolated from the marine sponge Haliclona simulans&lt;/title&gt;&lt;secondary-title&gt;Mar Drugs&lt;/secondary-title&gt;&lt;/titles&gt;&lt;periodical&gt;&lt;full-title&gt;Mar Drugs&lt;/full-title&gt;&lt;/periodical&gt;&lt;pages&gt;1878-98&lt;/pages&gt;&lt;volume&gt;11&lt;/volume&gt;&lt;number&gt;6&lt;/number&gt;&lt;keywords&gt;&lt;keyword&gt;Animals&lt;/keyword&gt;&lt;keyword&gt;Bacillus subtilis/isolation &amp;amp; purification/*metabolism&lt;/keyword&gt;&lt;keyword&gt;Bacteriocins/chemistry/isolation &amp;amp; purification/*pharmacology&lt;/keyword&gt;&lt;keyword&gt;Gram-Negative Bacteria/drug effects&lt;/keyword&gt;&lt;keyword&gt;Gram-Positive Bacteria/drug effects&lt;/keyword&gt;&lt;keyword&gt;Haliclona/*microbiology&lt;/keyword&gt;&lt;keyword&gt;Hydrogen-Ion Concentration&lt;/keyword&gt;&lt;keyword&gt;Solubility&lt;/keyword&gt;&lt;/keywords&gt;&lt;dates&gt;&lt;year&gt;2013&lt;/year&gt;&lt;pub-dates&gt;&lt;date&gt;Jun 3&lt;/date&gt;&lt;/pub-dates&gt;&lt;/dates&gt;&lt;isbn&gt;1660-3397 (Electronic)&amp;#xD;1660-3397 (Linking)&lt;/isbn&gt;&lt;accession-num&gt;23736764&lt;/accession-num&gt;&lt;urls&gt;&lt;related-urls&gt;&lt;url&gt;https://www.ncbi.nlm.nih.gov/pubmed/23736764&lt;/url&gt;&lt;/related-urls&gt;&lt;/urls&gt;&lt;custom2&gt;3721211&lt;/custom2&gt;&lt;electronic-resource-num&gt;10.3390/md11061878&lt;/electronic-resource-num&gt;&lt;/record&gt;&lt;/Cite&gt;&lt;/EndNote&gt;</w:instrText>
            </w:r>
            <w:r>
              <w:fldChar w:fldCharType="separate"/>
            </w:r>
            <w:r w:rsidRPr="004709F1">
              <w:rPr>
                <w:noProof/>
                <w:vertAlign w:val="superscript"/>
              </w:rPr>
              <w:t>130</w:t>
            </w:r>
            <w:r>
              <w:fldChar w:fldCharType="end"/>
            </w:r>
          </w:p>
        </w:tc>
      </w:tr>
      <w:tr w:rsidR="003B28BE" w14:paraId="035436B1" w14:textId="77777777" w:rsidTr="00C42DDD">
        <w:tc>
          <w:tcPr>
            <w:tcW w:w="2287" w:type="dxa"/>
          </w:tcPr>
          <w:p w14:paraId="2AA10F07" w14:textId="7DBD61D6" w:rsidR="003B28BE" w:rsidRDefault="00394DE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lostridiolysin</w:t>
            </w:r>
            <w:proofErr w:type="spellEnd"/>
          </w:p>
        </w:tc>
        <w:tc>
          <w:tcPr>
            <w:tcW w:w="1364" w:type="dxa"/>
          </w:tcPr>
          <w:p w14:paraId="7FCA38A2" w14:textId="77777777" w:rsidR="003B28BE" w:rsidRDefault="003B28BE" w:rsidP="00C42DDD"/>
        </w:tc>
        <w:tc>
          <w:tcPr>
            <w:tcW w:w="1364" w:type="dxa"/>
          </w:tcPr>
          <w:p w14:paraId="0BEBAECB" w14:textId="77777777" w:rsidR="003B28BE" w:rsidRDefault="003B28BE" w:rsidP="00C42DDD"/>
        </w:tc>
        <w:tc>
          <w:tcPr>
            <w:tcW w:w="1141" w:type="dxa"/>
          </w:tcPr>
          <w:p w14:paraId="6B9D52AC" w14:textId="77777777" w:rsidR="003B28BE" w:rsidRDefault="003B28BE" w:rsidP="00C42DDD"/>
        </w:tc>
        <w:tc>
          <w:tcPr>
            <w:tcW w:w="1141" w:type="dxa"/>
          </w:tcPr>
          <w:p w14:paraId="0D7981C8" w14:textId="77777777" w:rsidR="003B28BE" w:rsidRDefault="003B28BE" w:rsidP="00C42DDD"/>
        </w:tc>
        <w:tc>
          <w:tcPr>
            <w:tcW w:w="2051" w:type="dxa"/>
          </w:tcPr>
          <w:p w14:paraId="09747B59" w14:textId="6353A851" w:rsidR="003B28BE" w:rsidRDefault="00394DE2" w:rsidP="00C42DDD">
            <w:r>
              <w:t>toxin</w:t>
            </w:r>
          </w:p>
        </w:tc>
        <w:tc>
          <w:tcPr>
            <w:tcW w:w="1346" w:type="dxa"/>
          </w:tcPr>
          <w:p w14:paraId="54ACC6D2" w14:textId="13C70404" w:rsidR="003B28BE" w:rsidRDefault="00E85441" w:rsidP="00C42DDD">
            <w:r>
              <w:fldChar w:fldCharType="begin">
                <w:fldData xml:space="preserve">PEVuZE5vdGU+PENpdGU+PEF1dGhvcj5Hb256YWxlejwvQXV0aG9yPjxZZWFyPjIwMTA8L1llYXI+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256YWxlejwvQXV0aG9yPjxZZWFyPjIwMTA8L1llYXI+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85441">
              <w:rPr>
                <w:noProof/>
                <w:vertAlign w:val="superscript"/>
              </w:rPr>
              <w:t>131</w:t>
            </w:r>
            <w:r>
              <w:fldChar w:fldCharType="end"/>
            </w:r>
          </w:p>
        </w:tc>
      </w:tr>
      <w:tr w:rsidR="003B28BE" w14:paraId="0F81E840" w14:textId="77777777" w:rsidTr="00C42DDD">
        <w:tc>
          <w:tcPr>
            <w:tcW w:w="2287" w:type="dxa"/>
          </w:tcPr>
          <w:p w14:paraId="5ABC2136" w14:textId="5498BCE8" w:rsidR="003B28BE" w:rsidRDefault="00351F9C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reptolysin</w:t>
            </w:r>
          </w:p>
        </w:tc>
        <w:tc>
          <w:tcPr>
            <w:tcW w:w="1364" w:type="dxa"/>
          </w:tcPr>
          <w:p w14:paraId="7E52EA8E" w14:textId="77777777" w:rsidR="003B28BE" w:rsidRDefault="003B28BE" w:rsidP="00C42DDD"/>
        </w:tc>
        <w:tc>
          <w:tcPr>
            <w:tcW w:w="1364" w:type="dxa"/>
          </w:tcPr>
          <w:p w14:paraId="4DFD56E6" w14:textId="77777777" w:rsidR="003B28BE" w:rsidRDefault="003B28BE" w:rsidP="00C42DDD"/>
        </w:tc>
        <w:tc>
          <w:tcPr>
            <w:tcW w:w="1141" w:type="dxa"/>
          </w:tcPr>
          <w:p w14:paraId="0AFBA593" w14:textId="77777777" w:rsidR="003B28BE" w:rsidRDefault="003B28BE" w:rsidP="00C42DDD"/>
        </w:tc>
        <w:tc>
          <w:tcPr>
            <w:tcW w:w="1141" w:type="dxa"/>
          </w:tcPr>
          <w:p w14:paraId="730BC114" w14:textId="41ED6F8D" w:rsidR="003B28BE" w:rsidRDefault="00351F9C" w:rsidP="00C42DDD">
            <w:r>
              <w:t>yes</w:t>
            </w:r>
          </w:p>
        </w:tc>
        <w:tc>
          <w:tcPr>
            <w:tcW w:w="2051" w:type="dxa"/>
          </w:tcPr>
          <w:p w14:paraId="24FB23D0" w14:textId="77777777" w:rsidR="003B28BE" w:rsidRDefault="003B28BE" w:rsidP="00C42DDD"/>
        </w:tc>
        <w:tc>
          <w:tcPr>
            <w:tcW w:w="1346" w:type="dxa"/>
          </w:tcPr>
          <w:p w14:paraId="5199ACAA" w14:textId="344D8F17" w:rsidR="003B28BE" w:rsidRDefault="00A05E77" w:rsidP="00C42DDD">
            <w:r>
              <w:fldChar w:fldCharType="begin"/>
            </w:r>
            <w:r>
              <w:instrText xml:space="preserve"> ADDIN EN.CITE &lt;EndNote&gt;&lt;Cite&gt;&lt;Author&gt;Sierig&lt;/Author&gt;&lt;Year&gt;2003&lt;/Year&gt;&lt;RecNum&gt;135&lt;/RecNum&gt;&lt;DisplayText&gt;&lt;style face="superscript"&gt;132&lt;/style&gt;&lt;/DisplayText&gt;&lt;record&gt;&lt;rec-number&gt;135&lt;/rec-number&gt;&lt;foreign-keys&gt;&lt;key app="EN" db-id="p5zs9pw5ltwzr3e0webppaa6ae5zxdxszf5s" timestamp="1547138087"&gt;135&lt;/key&gt;&lt;/foreign-keys&gt;&lt;ref-type name="Journal Article"&gt;17&lt;/ref-type&gt;&lt;contributors&gt;&lt;authors&gt;&lt;author&gt;Sierig, G.&lt;/author&gt;&lt;author&gt;Cywes, C.&lt;/author&gt;&lt;author&gt;Wessels, M. R.&lt;/author&gt;&lt;author&gt;Ashbaugh, C. D.&lt;/author&gt;&lt;/authors&gt;&lt;/contributors&gt;&lt;auth-address&gt;Channing Laboratory and Division of Infectious Diseases, Brigham and Women&amp;apos;s Hospital, Children&amp;apos;s Hospital Boston, Harvard Medical School, Boston, Massachusetts 02115, USA.&lt;/auth-address&gt;&lt;titles&gt;&lt;title&gt;Cytotoxic effects of streptolysin o and streptolysin s enhance the virulence of poorly encapsulated group a streptococci&lt;/title&gt;&lt;secondary-title&gt;Infect Immun&lt;/secondary-title&gt;&lt;/titles&gt;&lt;periodical&gt;&lt;full-title&gt;Infect Immun&lt;/full-title&gt;&lt;/periodical&gt;&lt;pages&gt;446-55&lt;/pages&gt;&lt;volume&gt;71&lt;/volume&gt;&lt;number&gt;1&lt;/number&gt;&lt;keywords&gt;&lt;keyword&gt;Animals&lt;/keyword&gt;&lt;keyword&gt;Bacterial Capsules/metabolism&lt;/keyword&gt;&lt;keyword&gt;Bacterial Proteins&lt;/keyword&gt;&lt;keyword&gt;Female&lt;/keyword&gt;&lt;keyword&gt;Gene Deletion&lt;/keyword&gt;&lt;keyword&gt;Hemolysis&lt;/keyword&gt;&lt;keyword&gt;Humans&lt;/keyword&gt;&lt;keyword&gt;Keratinocytes&lt;/keyword&gt;&lt;keyword&gt;Mice&lt;/keyword&gt;&lt;keyword&gt;Neutrophils/immunology&lt;/keyword&gt;&lt;keyword&gt;Phagocytosis&lt;/keyword&gt;&lt;keyword&gt;Sepsis/microbiology/mortality&lt;/keyword&gt;&lt;keyword&gt;Soft Tissue Infections/microbiology/mortality&lt;/keyword&gt;&lt;keyword&gt;Streptococcal Infections/microbiology/mortality&lt;/keyword&gt;&lt;keyword&gt;Streptococcus pyogenes/metabolism/*pathogenicity&lt;/keyword&gt;&lt;keyword&gt;Streptolysins/genetics/*toxicity&lt;/keyword&gt;&lt;keyword&gt;Virulence&lt;/keyword&gt;&lt;/keywords&gt;&lt;dates&gt;&lt;year&gt;2003&lt;/year&gt;&lt;pub-dates&gt;&lt;date&gt;Jan&lt;/date&gt;&lt;/pub-dates&gt;&lt;/dates&gt;&lt;isbn&gt;0019-9567 (Print)&amp;#xD;0019-9567 (Linking)&lt;/isbn&gt;&lt;accession-num&gt;12496195&lt;/accession-num&gt;&lt;urls&gt;&lt;related-urls&gt;&lt;url&gt;https://www.ncbi.nlm.nih.gov/pubmed/12496195&lt;/url&gt;&lt;/related-urls&gt;&lt;/urls&gt;&lt;custom2&gt;143243&lt;/custom2&gt;&lt;/record&gt;&lt;/Cite&gt;&lt;/EndNote&gt;</w:instrText>
            </w:r>
            <w:r>
              <w:fldChar w:fldCharType="separate"/>
            </w:r>
            <w:r w:rsidRPr="00A05E77">
              <w:rPr>
                <w:noProof/>
                <w:vertAlign w:val="superscript"/>
              </w:rPr>
              <w:t>132</w:t>
            </w:r>
            <w:r>
              <w:fldChar w:fldCharType="end"/>
            </w:r>
          </w:p>
        </w:tc>
      </w:tr>
      <w:tr w:rsidR="00F729D8" w14:paraId="0AFB1744" w14:textId="77777777" w:rsidTr="00C42DDD">
        <w:tc>
          <w:tcPr>
            <w:tcW w:w="2287" w:type="dxa"/>
          </w:tcPr>
          <w:p w14:paraId="28486D23" w14:textId="1F1C5429" w:rsidR="00F729D8" w:rsidRDefault="00F729D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lantazolicin</w:t>
            </w:r>
            <w:proofErr w:type="spellEnd"/>
          </w:p>
        </w:tc>
        <w:tc>
          <w:tcPr>
            <w:tcW w:w="1364" w:type="dxa"/>
          </w:tcPr>
          <w:p w14:paraId="7D8F9E38" w14:textId="32180ED2" w:rsidR="00F729D8" w:rsidRDefault="00F729D8" w:rsidP="00C42DDD">
            <w:r>
              <w:t>yes</w:t>
            </w:r>
          </w:p>
        </w:tc>
        <w:tc>
          <w:tcPr>
            <w:tcW w:w="1364" w:type="dxa"/>
          </w:tcPr>
          <w:p w14:paraId="09B5C7A1" w14:textId="2B8EF781" w:rsidR="00F729D8" w:rsidRDefault="00F729D8" w:rsidP="00C42DDD">
            <w:r>
              <w:t>gram pos</w:t>
            </w:r>
          </w:p>
        </w:tc>
        <w:tc>
          <w:tcPr>
            <w:tcW w:w="1141" w:type="dxa"/>
          </w:tcPr>
          <w:p w14:paraId="1DB81394" w14:textId="77777777" w:rsidR="00F729D8" w:rsidRDefault="00F729D8" w:rsidP="00C42DDD"/>
        </w:tc>
        <w:tc>
          <w:tcPr>
            <w:tcW w:w="1141" w:type="dxa"/>
          </w:tcPr>
          <w:p w14:paraId="39D3CF0F" w14:textId="77777777" w:rsidR="00F729D8" w:rsidRDefault="00F729D8" w:rsidP="00C42DDD"/>
        </w:tc>
        <w:tc>
          <w:tcPr>
            <w:tcW w:w="2051" w:type="dxa"/>
          </w:tcPr>
          <w:p w14:paraId="0DBB586E" w14:textId="77777777" w:rsidR="00F729D8" w:rsidRDefault="00F729D8" w:rsidP="00C42DDD"/>
        </w:tc>
        <w:tc>
          <w:tcPr>
            <w:tcW w:w="1346" w:type="dxa"/>
          </w:tcPr>
          <w:p w14:paraId="673C2F9A" w14:textId="19355351" w:rsidR="00F729D8" w:rsidRDefault="00B23B0A" w:rsidP="00C42DDD">
            <w:r>
              <w:fldChar w:fldCharType="begin">
                <w:fldData xml:space="preserve">PEVuZE5vdGU+PENpdGU+PEF1dGhvcj5Nb2xvaG9uPC9BdXRob3I+PFllYXI+MjAxNjwvWWVhcj48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xvaG9uPC9BdXRob3I+PFllYXI+MjAxNjwvWWVhcj48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3B0A">
              <w:rPr>
                <w:noProof/>
                <w:vertAlign w:val="superscript"/>
              </w:rPr>
              <w:t>133</w:t>
            </w:r>
            <w:r>
              <w:fldChar w:fldCharType="end"/>
            </w:r>
          </w:p>
        </w:tc>
      </w:tr>
      <w:tr w:rsidR="00F729D8" w14:paraId="3FD6F88B" w14:textId="77777777" w:rsidTr="00C42DDD">
        <w:tc>
          <w:tcPr>
            <w:tcW w:w="2287" w:type="dxa"/>
          </w:tcPr>
          <w:p w14:paraId="3CD2546F" w14:textId="07F0A488" w:rsidR="00F729D8" w:rsidRDefault="001729D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pemycin</w:t>
            </w:r>
            <w:proofErr w:type="spellEnd"/>
          </w:p>
        </w:tc>
        <w:tc>
          <w:tcPr>
            <w:tcW w:w="1364" w:type="dxa"/>
          </w:tcPr>
          <w:p w14:paraId="6BFE0AB8" w14:textId="1B20FF34" w:rsidR="00F729D8" w:rsidRDefault="001729D0" w:rsidP="00C42DDD">
            <w:r>
              <w:t>yes</w:t>
            </w:r>
          </w:p>
        </w:tc>
        <w:tc>
          <w:tcPr>
            <w:tcW w:w="1364" w:type="dxa"/>
          </w:tcPr>
          <w:p w14:paraId="0BEE3367" w14:textId="1AADB9CD" w:rsidR="00F729D8" w:rsidRDefault="001729D0" w:rsidP="00C42DDD">
            <w:r>
              <w:t>gram pos</w:t>
            </w:r>
          </w:p>
        </w:tc>
        <w:tc>
          <w:tcPr>
            <w:tcW w:w="1141" w:type="dxa"/>
          </w:tcPr>
          <w:p w14:paraId="4C36A1F3" w14:textId="77777777" w:rsidR="00F729D8" w:rsidRDefault="00F729D8" w:rsidP="00C42DDD"/>
        </w:tc>
        <w:tc>
          <w:tcPr>
            <w:tcW w:w="1141" w:type="dxa"/>
          </w:tcPr>
          <w:p w14:paraId="66EFD592" w14:textId="2FF285DB" w:rsidR="00F729D8" w:rsidRDefault="001729D0" w:rsidP="00C42DDD">
            <w:r>
              <w:t>yes</w:t>
            </w:r>
          </w:p>
        </w:tc>
        <w:tc>
          <w:tcPr>
            <w:tcW w:w="2051" w:type="dxa"/>
          </w:tcPr>
          <w:p w14:paraId="19E12A44" w14:textId="77777777" w:rsidR="00F729D8" w:rsidRDefault="00F729D8" w:rsidP="00C42DDD"/>
        </w:tc>
        <w:tc>
          <w:tcPr>
            <w:tcW w:w="1346" w:type="dxa"/>
          </w:tcPr>
          <w:p w14:paraId="6E1F3F94" w14:textId="11351969" w:rsidR="00F729D8" w:rsidRDefault="00D947EC" w:rsidP="00C42DDD">
            <w:r>
              <w:fldChar w:fldCharType="begin"/>
            </w:r>
            <w:r>
              <w:instrText xml:space="preserve"> ADDIN EN.CITE &lt;EndNote&gt;&lt;Cite&gt;&lt;Author&gt;Komiyama&lt;/Author&gt;&lt;Year&gt;1993&lt;/Year&gt;&lt;RecNum&gt;137&lt;/RecNum&gt;&lt;DisplayText&gt;&lt;style face="superscript"&gt;134&lt;/style&gt;&lt;/DisplayText&gt;&lt;record&gt;&lt;rec-number&gt;137&lt;/rec-number&gt;&lt;foreign-keys&gt;&lt;key app="EN" db-id="p5zs9pw5ltwzr3e0webppaa6ae5zxdxszf5s" timestamp="1547138292"&gt;137&lt;/key&gt;&lt;/foreign-keys&gt;&lt;ref-type name="Journal Article"&gt;17&lt;/ref-type&gt;&lt;contributors&gt;&lt;authors&gt;&lt;author&gt;Komiyama, K.&lt;/author&gt;&lt;author&gt;Otoguro, K.&lt;/author&gt;&lt;author&gt;Segawa, T.&lt;/author&gt;&lt;author&gt;Shiomi, K.&lt;/author&gt;&lt;author&gt;Yang, H.&lt;/author&gt;&lt;author&gt;Takahashi, Y.&lt;/author&gt;&lt;author&gt;Hayashi, M.&lt;/author&gt;&lt;author&gt;Otani, T.&lt;/author&gt;&lt;author&gt;Omura, S.&lt;/author&gt;&lt;/authors&gt;&lt;/contributors&gt;&lt;auth-address&gt;Kitasato Institute, Tokyo, Japan.&lt;/auth-address&gt;&lt;titles&gt;&lt;title&gt;A new antibiotic, cypemycin. Taxonomy, fermentation, isolation and biological characteristics&lt;/title&gt;&lt;secondary-title&gt;J Antibiot (Tokyo)&lt;/secondary-title&gt;&lt;/titles&gt;&lt;periodical&gt;&lt;full-title&gt;J Antibiot (Tokyo)&lt;/full-title&gt;&lt;/periodical&gt;&lt;pages&gt;1666-71&lt;/pages&gt;&lt;volume&gt;46&lt;/volume&gt;&lt;number&gt;11&lt;/number&gt;&lt;keywords&gt;&lt;keyword&gt;Amino Acid Sequence&lt;/keyword&gt;&lt;keyword&gt;Animals&lt;/keyword&gt;&lt;keyword&gt;*Anti-Bacterial Agents&lt;/keyword&gt;&lt;keyword&gt;Antibiotics, Antineoplastic/*isolation &amp;amp; purification/pharmacology&lt;/keyword&gt;&lt;keyword&gt;Bacteriocins&lt;/keyword&gt;&lt;keyword&gt;Fermentation&lt;/keyword&gt;&lt;keyword&gt;Humans&lt;/keyword&gt;&lt;keyword&gt;Leukemia P388/drug therapy&lt;/keyword&gt;&lt;keyword&gt;Mice&lt;/keyword&gt;&lt;keyword&gt;Microbial Sensitivity Tests&lt;/keyword&gt;&lt;keyword&gt;Molecular Sequence Data&lt;/keyword&gt;&lt;keyword&gt;Peptides/*isolation &amp;amp; purification/pharmacology&lt;/keyword&gt;&lt;keyword&gt;Streptomyces/*chemistry&lt;/keyword&gt;&lt;keyword&gt;Tumor Cells, Cultured/drug effects&lt;/keyword&gt;&lt;/keywords&gt;&lt;dates&gt;&lt;year&gt;1993&lt;/year&gt;&lt;pub-dates&gt;&lt;date&gt;Nov&lt;/date&gt;&lt;/pub-dates&gt;&lt;/dates&gt;&lt;isbn&gt;0021-8820 (Print)&amp;#xD;0021-8820 (Linking)&lt;/isbn&gt;&lt;accession-num&gt;7802859&lt;/accession-num&gt;&lt;urls&gt;&lt;related-urls&gt;&lt;url&gt;https://www.ncbi.nlm.nih.gov/pubmed/7802859&lt;/url&gt;&lt;/related-urls&gt;&lt;/urls&gt;&lt;/record&gt;&lt;/Cite&gt;&lt;/EndNote&gt;</w:instrText>
            </w:r>
            <w:r>
              <w:fldChar w:fldCharType="separate"/>
            </w:r>
            <w:r w:rsidRPr="00D947EC">
              <w:rPr>
                <w:noProof/>
                <w:vertAlign w:val="superscript"/>
              </w:rPr>
              <w:t>134</w:t>
            </w:r>
            <w:r>
              <w:fldChar w:fldCharType="end"/>
            </w:r>
          </w:p>
        </w:tc>
      </w:tr>
      <w:tr w:rsidR="00F729D8" w14:paraId="25181DAE" w14:textId="77777777" w:rsidTr="00C42DDD">
        <w:tc>
          <w:tcPr>
            <w:tcW w:w="2287" w:type="dxa"/>
          </w:tcPr>
          <w:p w14:paraId="44315BA1" w14:textId="43BCFA63" w:rsidR="00F729D8" w:rsidRDefault="006605F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isemycin</w:t>
            </w:r>
            <w:proofErr w:type="spellEnd"/>
          </w:p>
        </w:tc>
        <w:tc>
          <w:tcPr>
            <w:tcW w:w="1364" w:type="dxa"/>
          </w:tcPr>
          <w:p w14:paraId="34950F53" w14:textId="491B3989" w:rsidR="00F729D8" w:rsidRDefault="006605F0" w:rsidP="00C42DDD">
            <w:r>
              <w:t>no</w:t>
            </w:r>
          </w:p>
        </w:tc>
        <w:tc>
          <w:tcPr>
            <w:tcW w:w="1364" w:type="dxa"/>
          </w:tcPr>
          <w:p w14:paraId="5579A2D7" w14:textId="77777777" w:rsidR="00F729D8" w:rsidRDefault="00F729D8" w:rsidP="00C42DDD"/>
        </w:tc>
        <w:tc>
          <w:tcPr>
            <w:tcW w:w="1141" w:type="dxa"/>
          </w:tcPr>
          <w:p w14:paraId="3668FB15" w14:textId="77777777" w:rsidR="00F729D8" w:rsidRDefault="00F729D8" w:rsidP="00C42DDD"/>
        </w:tc>
        <w:tc>
          <w:tcPr>
            <w:tcW w:w="1141" w:type="dxa"/>
          </w:tcPr>
          <w:p w14:paraId="74751A76" w14:textId="77777777" w:rsidR="00F729D8" w:rsidRDefault="00F729D8" w:rsidP="00C42DDD"/>
        </w:tc>
        <w:tc>
          <w:tcPr>
            <w:tcW w:w="2051" w:type="dxa"/>
          </w:tcPr>
          <w:p w14:paraId="4B8505CC" w14:textId="77777777" w:rsidR="00F729D8" w:rsidRDefault="00F729D8" w:rsidP="00C42DDD"/>
        </w:tc>
        <w:tc>
          <w:tcPr>
            <w:tcW w:w="1346" w:type="dxa"/>
          </w:tcPr>
          <w:p w14:paraId="493C305C" w14:textId="4F387813" w:rsidR="00F729D8" w:rsidRDefault="0087548A" w:rsidP="00C42DDD">
            <w:r>
              <w:fldChar w:fldCharType="begin"/>
            </w:r>
            <w:r>
              <w:instrText xml:space="preserve"> ADDIN EN.CITE &lt;EndNote&gt;&lt;Cite&gt;&lt;Author&gt;Claesen&lt;/Author&gt;&lt;Year&gt;2011&lt;/Year&gt;&lt;RecNum&gt;138&lt;/RecNum&gt;&lt;DisplayText&gt;&lt;style face="superscript"&gt;135&lt;/style&gt;&lt;/DisplayText&gt;&lt;record&gt;&lt;rec-number&gt;138&lt;/rec-number&gt;&lt;foreign-keys&gt;&lt;key app="EN" db-id="p5zs9pw5ltwzr3e0webppaa6ae5zxdxszf5s" timestamp="1547138386"&gt;138&lt;/key&gt;&lt;/foreign-keys&gt;&lt;ref-type name="Journal Article"&gt;17&lt;/ref-type&gt;&lt;contributors&gt;&lt;authors&gt;&lt;author&gt;Claesen, J.&lt;/author&gt;&lt;author&gt;Bibb, M. J.&lt;/author&gt;&lt;/authors&gt;&lt;/contributors&gt;&lt;auth-address&gt;Department of Molecular Microbiology, John Innes Centre, Norwich Research Park, Norwich NR4 7UH, United Kingdom.&lt;/auth-address&gt;&lt;titles&gt;&lt;title&gt;Biosynthesis and regulation of grisemycin, a new member of the linaridin family of ribosomally synthesized peptides produced by Streptomyces griseus IFO 13350&lt;/title&gt;&lt;secondary-title&gt;J Bacteriol&lt;/secondary-title&gt;&lt;/titles&gt;&lt;periodical&gt;&lt;full-title&gt;J Bacteriol&lt;/full-title&gt;&lt;/periodical&gt;&lt;pages&gt;2510-6&lt;/pages&gt;&lt;volume&gt;193&lt;/volume&gt;&lt;number&gt;10&lt;/number&gt;&lt;keywords&gt;&lt;keyword&gt;Amino Acid Sequence&lt;/keyword&gt;&lt;keyword&gt;Bacterial Proteins/chemistry/*metabolism&lt;/keyword&gt;&lt;keyword&gt;Biosynthetic Pathways/*genetics&lt;/keyword&gt;&lt;keyword&gt;*Gene Expression Regulation, Bacterial&lt;/keyword&gt;&lt;keyword&gt;Genes, Bacterial&lt;/keyword&gt;&lt;keyword&gt;Models, Molecular&lt;/keyword&gt;&lt;keyword&gt;Molecular Sequence Data&lt;/keyword&gt;&lt;keyword&gt;Multigene Family&lt;/keyword&gt;&lt;keyword&gt;Protein Processing, Post-Translational&lt;/keyword&gt;&lt;keyword&gt;Sequence Alignment&lt;/keyword&gt;&lt;keyword&gt;Spectrometry, Mass, Matrix-Assisted Laser Desorption-Ionization&lt;/keyword&gt;&lt;keyword&gt;Streptomyces griseus/*genetics/*metabolism&lt;/keyword&gt;&lt;/keywords&gt;&lt;dates&gt;&lt;year&gt;2011&lt;/year&gt;&lt;pub-dates&gt;&lt;date&gt;May&lt;/date&gt;&lt;/pub-dates&gt;&lt;/dates&gt;&lt;isbn&gt;1098-5530 (Electronic)&amp;#xD;0021-9193 (Linking)&lt;/isbn&gt;&lt;accession-num&gt;21421760&lt;/accession-num&gt;&lt;urls&gt;&lt;related-urls&gt;&lt;url&gt;https://www.ncbi.nlm.nih.gov/pubmed/21421760&lt;/url&gt;&lt;/related-urls&gt;&lt;/urls&gt;&lt;custom2&gt;3133155&lt;/custom2&gt;&lt;electronic-resource-num&gt;10.1128/JB.00171-11&lt;/electronic-resource-num&gt;&lt;/record&gt;&lt;/Cite&gt;&lt;/EndNote&gt;</w:instrText>
            </w:r>
            <w:r>
              <w:fldChar w:fldCharType="separate"/>
            </w:r>
            <w:r w:rsidRPr="0087548A">
              <w:rPr>
                <w:noProof/>
                <w:vertAlign w:val="superscript"/>
              </w:rPr>
              <w:t>135</w:t>
            </w:r>
            <w:r>
              <w:fldChar w:fldCharType="end"/>
            </w:r>
          </w:p>
        </w:tc>
      </w:tr>
      <w:tr w:rsidR="00F729D8" w14:paraId="677B29B4" w14:textId="77777777" w:rsidTr="00C42DDD">
        <w:tc>
          <w:tcPr>
            <w:tcW w:w="2287" w:type="dxa"/>
          </w:tcPr>
          <w:p w14:paraId="1C2B2F76" w14:textId="6126EE58" w:rsidR="00F729D8" w:rsidRDefault="005E210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croviridin</w:t>
            </w:r>
          </w:p>
        </w:tc>
        <w:tc>
          <w:tcPr>
            <w:tcW w:w="1364" w:type="dxa"/>
          </w:tcPr>
          <w:p w14:paraId="3FC88A9F" w14:textId="77777777" w:rsidR="00F729D8" w:rsidRDefault="00F729D8" w:rsidP="00C42DDD"/>
        </w:tc>
        <w:tc>
          <w:tcPr>
            <w:tcW w:w="1364" w:type="dxa"/>
          </w:tcPr>
          <w:p w14:paraId="0B7ADDEA" w14:textId="77777777" w:rsidR="00F729D8" w:rsidRDefault="00F729D8" w:rsidP="00C42DDD"/>
        </w:tc>
        <w:tc>
          <w:tcPr>
            <w:tcW w:w="1141" w:type="dxa"/>
          </w:tcPr>
          <w:p w14:paraId="03A01FEB" w14:textId="77777777" w:rsidR="00F729D8" w:rsidRDefault="00F729D8" w:rsidP="00C42DDD"/>
        </w:tc>
        <w:tc>
          <w:tcPr>
            <w:tcW w:w="1141" w:type="dxa"/>
          </w:tcPr>
          <w:p w14:paraId="30F53FE8" w14:textId="77777777" w:rsidR="00F729D8" w:rsidRDefault="00F729D8" w:rsidP="00C42DDD"/>
        </w:tc>
        <w:tc>
          <w:tcPr>
            <w:tcW w:w="2051" w:type="dxa"/>
          </w:tcPr>
          <w:p w14:paraId="4BA17056" w14:textId="48AD9B6F" w:rsidR="00F729D8" w:rsidRDefault="005E210D" w:rsidP="00C42DDD">
            <w:r>
              <w:t>Protease inhibitor</w:t>
            </w:r>
          </w:p>
        </w:tc>
        <w:tc>
          <w:tcPr>
            <w:tcW w:w="1346" w:type="dxa"/>
          </w:tcPr>
          <w:p w14:paraId="0B5F70E8" w14:textId="76C2301A" w:rsidR="00F729D8" w:rsidRDefault="006252BD" w:rsidP="00C42DDD">
            <w:r>
              <w:fldChar w:fldCharType="begin"/>
            </w:r>
            <w:r>
              <w:instrText xml:space="preserve"> ADDIN EN.CITE &lt;EndNote&gt;&lt;Cite&gt;&lt;Author&gt;Rohrlack&lt;/Author&gt;&lt;Year&gt;2004&lt;/Year&gt;&lt;RecNum&gt;139&lt;/RecNum&gt;&lt;DisplayText&gt;&lt;style face="superscript"&gt;136&lt;/style&gt;&lt;/DisplayText&gt;&lt;record&gt;&lt;rec-number&gt;139&lt;/rec-number&gt;&lt;foreign-keys&gt;&lt;key app="EN" db-id="p5zs9pw5ltwzr3e0webppaa6ae5zxdxszf5s" timestamp="1547138452"&gt;139&lt;/key&gt;&lt;/foreign-keys&gt;&lt;ref-type name="Journal Article"&gt;17&lt;/ref-type&gt;&lt;contributors&gt;&lt;authors&gt;&lt;author&gt;Rohrlack, T.&lt;/author&gt;&lt;author&gt;Christoffersen, K.&lt;/author&gt;&lt;author&gt;Kaebernick, M.&lt;/author&gt;&lt;author&gt;Neilan, B. A.&lt;/author&gt;&lt;/authors&gt;&lt;/contributors&gt;&lt;auth-address&gt;Freshwater Biological Laboratory, University of Copenhagen, Hillerod, Denmark. Thomas.Rohrlack@niva.no&lt;/auth-address&gt;&lt;titles&gt;&lt;title&gt;Cyanobacterial protease inhibitor microviridin J causes a lethal molting disruption in Daphnia pulicaria&lt;/title&gt;&lt;secondary-title&gt;Appl Environ Microbiol&lt;/secondary-title&gt;&lt;/titles&gt;&lt;periodical&gt;&lt;full-title&gt;Appl Environ Microbiol&lt;/full-title&gt;&lt;/periodical&gt;&lt;pages&gt;5047-50&lt;/pages&gt;&lt;volume&gt;70&lt;/volume&gt;&lt;number&gt;8&lt;/number&gt;&lt;keywords&gt;&lt;keyword&gt;Animals&lt;/keyword&gt;&lt;keyword&gt;Cyanobacteria/*metabolism&lt;/keyword&gt;&lt;keyword&gt;Daphnia/*drug effects/physiology&lt;/keyword&gt;&lt;keyword&gt;Feeding Behavior&lt;/keyword&gt;&lt;keyword&gt;Peptides, Cyclic/metabolism/*toxicity&lt;/keyword&gt;&lt;keyword&gt;Protease Inhibitors/metabolism/*toxicity&lt;/keyword&gt;&lt;/keywords&gt;&lt;dates&gt;&lt;year&gt;2004&lt;/year&gt;&lt;pub-dates&gt;&lt;date&gt;Aug&lt;/date&gt;&lt;/pub-dates&gt;&lt;/dates&gt;&lt;isbn&gt;0099-2240 (Print)&amp;#xD;0099-2240 (Linking)&lt;/isbn&gt;&lt;accession-num&gt;15294849&lt;/accession-num&gt;&lt;urls&gt;&lt;related-urls&gt;&lt;url&gt;https://www.ncbi.nlm.nih.gov/pubmed/15294849&lt;/url&gt;&lt;/related-urls&gt;&lt;/urls&gt;&lt;custom2&gt;492328&lt;/custom2&gt;&lt;electronic-resource-num&gt;10.1128/AEM.70.8.5047-5050.2004&lt;/electronic-resource-num&gt;&lt;/record&gt;&lt;/Cite&gt;&lt;/EndNote&gt;</w:instrText>
            </w:r>
            <w:r>
              <w:fldChar w:fldCharType="separate"/>
            </w:r>
            <w:r w:rsidRPr="006252BD">
              <w:rPr>
                <w:noProof/>
                <w:vertAlign w:val="superscript"/>
              </w:rPr>
              <w:t>136</w:t>
            </w:r>
            <w:r>
              <w:fldChar w:fldCharType="end"/>
            </w:r>
          </w:p>
        </w:tc>
      </w:tr>
      <w:tr w:rsidR="00F729D8" w14:paraId="79B4FA1A" w14:textId="77777777" w:rsidTr="00C42DDD">
        <w:tc>
          <w:tcPr>
            <w:tcW w:w="2287" w:type="dxa"/>
          </w:tcPr>
          <w:p w14:paraId="7E520F14" w14:textId="2DDA76F4" w:rsidR="00F729D8" w:rsidRDefault="007D759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olytheonamide</w:t>
            </w:r>
            <w:proofErr w:type="spellEnd"/>
          </w:p>
        </w:tc>
        <w:tc>
          <w:tcPr>
            <w:tcW w:w="1364" w:type="dxa"/>
          </w:tcPr>
          <w:p w14:paraId="2D197312" w14:textId="77777777" w:rsidR="00F729D8" w:rsidRDefault="00F729D8" w:rsidP="00C42DDD"/>
        </w:tc>
        <w:tc>
          <w:tcPr>
            <w:tcW w:w="1364" w:type="dxa"/>
          </w:tcPr>
          <w:p w14:paraId="4460364E" w14:textId="77777777" w:rsidR="00F729D8" w:rsidRDefault="00F729D8" w:rsidP="00C42DDD"/>
        </w:tc>
        <w:tc>
          <w:tcPr>
            <w:tcW w:w="1141" w:type="dxa"/>
          </w:tcPr>
          <w:p w14:paraId="3A103417" w14:textId="77777777" w:rsidR="00F729D8" w:rsidRDefault="00F729D8" w:rsidP="00C42DDD"/>
        </w:tc>
        <w:tc>
          <w:tcPr>
            <w:tcW w:w="1141" w:type="dxa"/>
          </w:tcPr>
          <w:p w14:paraId="1AAB2376" w14:textId="520E98B2" w:rsidR="00F729D8" w:rsidRDefault="007D759A" w:rsidP="00C42DDD">
            <w:r>
              <w:t>yes</w:t>
            </w:r>
          </w:p>
        </w:tc>
        <w:tc>
          <w:tcPr>
            <w:tcW w:w="2051" w:type="dxa"/>
          </w:tcPr>
          <w:p w14:paraId="327C15D3" w14:textId="77777777" w:rsidR="00F729D8" w:rsidRDefault="00F729D8" w:rsidP="00C42DDD"/>
        </w:tc>
        <w:tc>
          <w:tcPr>
            <w:tcW w:w="1346" w:type="dxa"/>
          </w:tcPr>
          <w:p w14:paraId="5D5DFCB8" w14:textId="57D0DF4F" w:rsidR="00F729D8" w:rsidRDefault="00B703CC" w:rsidP="00C42DDD">
            <w:r>
              <w:fldChar w:fldCharType="begin"/>
            </w:r>
            <w:r>
              <w:instrText xml:space="preserve"> ADDIN EN.CITE &lt;EndNote&gt;&lt;Cite&gt;&lt;Author&gt;Hamada&lt;/Author&gt;&lt;Year&gt;2005&lt;/Year&gt;&lt;RecNum&gt;140&lt;/RecNum&gt;&lt;DisplayText&gt;&lt;style face="superscript"&gt;137&lt;/style&gt;&lt;/DisplayText&gt;&lt;record&gt;&lt;rec-number&gt;140&lt;/rec-number&gt;&lt;foreign-keys&gt;&lt;key app="EN" db-id="p5zs9pw5ltwzr3e0webppaa6ae5zxdxszf5s" timestamp="1547138504"&gt;140&lt;/key&gt;&lt;/foreign-keys&gt;&lt;ref-type name="Journal Article"&gt;17&lt;/ref-type&gt;&lt;contributors&gt;&lt;authors&gt;&lt;author&gt;Hamada, T.&lt;/author&gt;&lt;author&gt;Matsunaga, S.&lt;/author&gt;&lt;author&gt;Yano, G.&lt;/author&gt;&lt;author&gt;Fusetani, N.&lt;/author&gt;&lt;/authors&gt;&lt;/contributors&gt;&lt;auth-address&gt;Laboratory of Aquatic Natural Products Chemistry, Graduate School of Agricultural and Life Sciences, The University of Tokyo, Bunkyo-ku, Tokyo 113-8657, Japan.&lt;/auth-address&gt;&lt;titles&gt;&lt;title&gt;Polytheonamides A and B, highly cytotoxic, linear polypeptides with unprecedented structural features, from the marine sponge, Theonella swinhoei&lt;/title&gt;&lt;secondary-title&gt;J Am Chem Soc&lt;/secondary-title&gt;&lt;/titles&gt;&lt;periodical&gt;&lt;full-title&gt;J Am Chem Soc&lt;/full-title&gt;&lt;/periodical&gt;&lt;pages&gt;110-8&lt;/pages&gt;&lt;volume&gt;127&lt;/volume&gt;&lt;number&gt;1&lt;/number&gt;&lt;keywords&gt;&lt;keyword&gt;Amino Acids/analysis/*chemistry&lt;/keyword&gt;&lt;keyword&gt;Animals&lt;/keyword&gt;&lt;keyword&gt;Marine Toxins/chemistry&lt;/keyword&gt;&lt;keyword&gt;Nuclear Magnetic Resonance, Biomolecular&lt;/keyword&gt;&lt;keyword&gt;Proteins/*chemistry&lt;/keyword&gt;&lt;keyword&gt;Stereoisomerism&lt;/keyword&gt;&lt;keyword&gt;Theonella/*chemistry&lt;/keyword&gt;&lt;/keywords&gt;&lt;dates&gt;&lt;year&gt;2005&lt;/year&gt;&lt;pub-dates&gt;&lt;date&gt;Jan 12&lt;/date&gt;&lt;/pub-dates&gt;&lt;/dates&gt;&lt;isbn&gt;0002-7863 (Print)&amp;#xD;0002-7863 (Linking)&lt;/isbn&gt;&lt;accession-num&gt;15631460&lt;/accession-num&gt;&lt;urls&gt;&lt;related-urls&gt;&lt;url&gt;https://www.ncbi.nlm.nih.gov/pubmed/15631460&lt;/url&gt;&lt;/related-urls&gt;&lt;/urls&gt;&lt;electronic-resource-num&gt;10.1021/ja045749e&lt;/electronic-resource-num&gt;&lt;/record&gt;&lt;/Cite&gt;&lt;/EndNote&gt;</w:instrText>
            </w:r>
            <w:r>
              <w:fldChar w:fldCharType="separate"/>
            </w:r>
            <w:r w:rsidRPr="00B703CC">
              <w:rPr>
                <w:noProof/>
                <w:vertAlign w:val="superscript"/>
              </w:rPr>
              <w:t>137</w:t>
            </w:r>
            <w:r>
              <w:fldChar w:fldCharType="end"/>
            </w:r>
          </w:p>
        </w:tc>
      </w:tr>
      <w:tr w:rsidR="00F729D8" w14:paraId="675A52C2" w14:textId="77777777" w:rsidTr="00C42DDD">
        <w:tc>
          <w:tcPr>
            <w:tcW w:w="2287" w:type="dxa"/>
          </w:tcPr>
          <w:p w14:paraId="1A7FA0CC" w14:textId="32602874" w:rsidR="00F729D8" w:rsidRDefault="00F17AA4" w:rsidP="00C42DDD">
            <w:pPr>
              <w:rPr>
                <w:rFonts w:ascii="Calibri" w:hAnsi="Calibri" w:cs="Calibri"/>
                <w:color w:val="000000"/>
              </w:rPr>
            </w:pPr>
            <w:r w:rsidRPr="00F17AA4">
              <w:rPr>
                <w:rFonts w:ascii="Calibri" w:hAnsi="Calibri" w:cs="Calibri"/>
                <w:color w:val="000000"/>
              </w:rPr>
              <w:t>sporulation killing facto</w:t>
            </w:r>
            <w:r>
              <w:rPr>
                <w:rFonts w:ascii="Calibri" w:hAnsi="Calibri" w:cs="Calibri"/>
                <w:color w:val="000000"/>
              </w:rPr>
              <w:t>r</w:t>
            </w:r>
          </w:p>
        </w:tc>
        <w:tc>
          <w:tcPr>
            <w:tcW w:w="1364" w:type="dxa"/>
          </w:tcPr>
          <w:p w14:paraId="2D488415" w14:textId="2764455D" w:rsidR="00F729D8" w:rsidRDefault="005D22E0" w:rsidP="00C42DDD">
            <w:r>
              <w:t>yes</w:t>
            </w:r>
          </w:p>
        </w:tc>
        <w:tc>
          <w:tcPr>
            <w:tcW w:w="1364" w:type="dxa"/>
          </w:tcPr>
          <w:p w14:paraId="51FFE887" w14:textId="5942C109" w:rsidR="00F729D8" w:rsidRDefault="005D22E0" w:rsidP="00C42DDD">
            <w:r>
              <w:t>gram pos</w:t>
            </w:r>
          </w:p>
        </w:tc>
        <w:tc>
          <w:tcPr>
            <w:tcW w:w="1141" w:type="dxa"/>
          </w:tcPr>
          <w:p w14:paraId="61886725" w14:textId="77777777" w:rsidR="00F729D8" w:rsidRDefault="00F729D8" w:rsidP="00C42DDD"/>
        </w:tc>
        <w:tc>
          <w:tcPr>
            <w:tcW w:w="1141" w:type="dxa"/>
          </w:tcPr>
          <w:p w14:paraId="48E9EA0E" w14:textId="77777777" w:rsidR="00F729D8" w:rsidRDefault="00F729D8" w:rsidP="00C42DDD"/>
        </w:tc>
        <w:tc>
          <w:tcPr>
            <w:tcW w:w="2051" w:type="dxa"/>
          </w:tcPr>
          <w:p w14:paraId="50C4FF57" w14:textId="77777777" w:rsidR="00F729D8" w:rsidRDefault="00F729D8" w:rsidP="00C42DDD"/>
        </w:tc>
        <w:tc>
          <w:tcPr>
            <w:tcW w:w="1346" w:type="dxa"/>
          </w:tcPr>
          <w:p w14:paraId="308487CB" w14:textId="785C7D41" w:rsidR="00F729D8" w:rsidRDefault="00A40BAC" w:rsidP="00C42DDD">
            <w:r>
              <w:fldChar w:fldCharType="begin"/>
            </w:r>
            <w:r>
              <w:instrText xml:space="preserve"> ADDIN EN.CITE &lt;EndNote&gt;&lt;Cite&gt;&lt;Author&gt;Gonzalez-Pastor&lt;/Author&gt;&lt;Year&gt;2011&lt;/Year&gt;&lt;RecNum&gt;141&lt;/RecNum&gt;&lt;DisplayText&gt;&lt;style face="superscript"&gt;138&lt;/style&gt;&lt;/DisplayText&gt;&lt;record&gt;&lt;rec-number&gt;141&lt;/rec-number&gt;&lt;foreign-keys&gt;&lt;key app="EN" db-id="p5zs9pw5ltwzr3e0webppaa6ae5zxdxszf5s" timestamp="1547138628"&gt;141&lt;/key&gt;&lt;/foreign-keys&gt;&lt;ref-type name="Journal Article"&gt;17&lt;/ref-type&gt;&lt;contributors&gt;&lt;authors&gt;&lt;author&gt;Gonzalez-Pastor, J. E.&lt;/author&gt;&lt;/authors&gt;&lt;/contributors&gt;&lt;auth-address&gt;Department of Molecular Evolution, Centro de Astrobiologia (CSIC-INTA), Madrid, Spain. gonzalezpje@inta.es&lt;/auth-address&gt;&lt;titles&gt;&lt;title&gt;Cannibalism: a social behavior in sporulating Bacillus subtilis&lt;/title&gt;&lt;secondary-title&gt;FEMS Microbiol Rev&lt;/secondary-title&gt;&lt;/titles&gt;&lt;periodical&gt;&lt;full-title&gt;FEMS Microbiol Rev&lt;/full-title&gt;&lt;/periodical&gt;&lt;pages&gt;415-24&lt;/pages&gt;&lt;volume&gt;35&lt;/volume&gt;&lt;number&gt;3&lt;/number&gt;&lt;keywords&gt;&lt;keyword&gt;Bacillus subtilis/genetics/growth &amp;amp; development/*physiology&lt;/keyword&gt;&lt;keyword&gt;Gene Expression Regulation, Bacterial&lt;/keyword&gt;&lt;keyword&gt;Spores, Bacterial/genetics/*growth &amp;amp; development/physiology&lt;/keyword&gt;&lt;/keywords&gt;&lt;dates&gt;&lt;year&gt;2011&lt;/year&gt;&lt;pub-dates&gt;&lt;date&gt;May&lt;/date&gt;&lt;/pub-dates&gt;&lt;/dates&gt;&lt;isbn&gt;1574-6976 (Electronic)&amp;#xD;0168-6445 (Linking)&lt;/isbn&gt;&lt;accession-num&gt;20955377&lt;/accession-num&gt;&lt;urls&gt;&lt;related-urls&gt;&lt;url&gt;https://www.ncbi.nlm.nih.gov/pubmed/20955377&lt;/url&gt;&lt;/related-urls&gt;&lt;/urls&gt;&lt;electronic-resource-num&gt;10.1111/j.1574-6976.2010.00253.x&lt;/electronic-resource-num&gt;&lt;/record&gt;&lt;/Cite&gt;&lt;/EndNote&gt;</w:instrText>
            </w:r>
            <w:r>
              <w:fldChar w:fldCharType="separate"/>
            </w:r>
            <w:r w:rsidRPr="00A40BAC">
              <w:rPr>
                <w:noProof/>
                <w:vertAlign w:val="superscript"/>
              </w:rPr>
              <w:t>138</w:t>
            </w:r>
            <w:r>
              <w:fldChar w:fldCharType="end"/>
            </w:r>
          </w:p>
        </w:tc>
      </w:tr>
      <w:tr w:rsidR="00F729D8" w14:paraId="35DF651B" w14:textId="77777777" w:rsidTr="00C42DDD">
        <w:tc>
          <w:tcPr>
            <w:tcW w:w="2287" w:type="dxa"/>
          </w:tcPr>
          <w:p w14:paraId="1287CAB7" w14:textId="232E9DF0" w:rsidR="00F729D8" w:rsidRDefault="00A40BA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clothiazomycin</w:t>
            </w:r>
            <w:proofErr w:type="spellEnd"/>
          </w:p>
        </w:tc>
        <w:tc>
          <w:tcPr>
            <w:tcW w:w="1364" w:type="dxa"/>
          </w:tcPr>
          <w:p w14:paraId="7E789B5A" w14:textId="77777777" w:rsidR="00F729D8" w:rsidRDefault="00F729D8" w:rsidP="00C42DDD"/>
        </w:tc>
        <w:tc>
          <w:tcPr>
            <w:tcW w:w="1364" w:type="dxa"/>
          </w:tcPr>
          <w:p w14:paraId="73ECD9D5" w14:textId="77777777" w:rsidR="00F729D8" w:rsidRDefault="00F729D8" w:rsidP="00C42DDD"/>
        </w:tc>
        <w:tc>
          <w:tcPr>
            <w:tcW w:w="1141" w:type="dxa"/>
          </w:tcPr>
          <w:p w14:paraId="606DB03F" w14:textId="44D58DD1" w:rsidR="00F729D8" w:rsidRDefault="00A40BAC" w:rsidP="00C42DDD">
            <w:r>
              <w:t>yes</w:t>
            </w:r>
          </w:p>
        </w:tc>
        <w:tc>
          <w:tcPr>
            <w:tcW w:w="1141" w:type="dxa"/>
          </w:tcPr>
          <w:p w14:paraId="6B0F4211" w14:textId="77777777" w:rsidR="00F729D8" w:rsidRDefault="00F729D8" w:rsidP="00C42DDD"/>
        </w:tc>
        <w:tc>
          <w:tcPr>
            <w:tcW w:w="2051" w:type="dxa"/>
          </w:tcPr>
          <w:p w14:paraId="43667691" w14:textId="77777777" w:rsidR="00F729D8" w:rsidRDefault="00F729D8" w:rsidP="00C42DDD"/>
        </w:tc>
        <w:tc>
          <w:tcPr>
            <w:tcW w:w="1346" w:type="dxa"/>
          </w:tcPr>
          <w:p w14:paraId="4CDF8433" w14:textId="340CAEB8" w:rsidR="00F729D8" w:rsidRDefault="003A072D" w:rsidP="00C42DDD">
            <w:r>
              <w:fldChar w:fldCharType="begin">
                <w:fldData xml:space="preserve">PEVuZE5vdGU+PENpdGU+PEF1dGhvcj5NaXp1aGFyYTwvQXV0aG9yPjxZZWFyPjIwMTE8L1llYXI+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aXp1aGFyYTwvQXV0aG9yPjxZZWFyPjIwMTE8L1llYXI+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A072D">
              <w:rPr>
                <w:noProof/>
                <w:vertAlign w:val="superscript"/>
              </w:rPr>
              <w:t>139</w:t>
            </w:r>
            <w:r>
              <w:fldChar w:fldCharType="end"/>
            </w:r>
          </w:p>
        </w:tc>
      </w:tr>
      <w:tr w:rsidR="00F729D8" w14:paraId="0579CCDF" w14:textId="77777777" w:rsidTr="00C42DDD">
        <w:tc>
          <w:tcPr>
            <w:tcW w:w="2287" w:type="dxa"/>
          </w:tcPr>
          <w:p w14:paraId="24841F54" w14:textId="7B63D5B8" w:rsidR="00F729D8" w:rsidRDefault="003E7660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E2270</w:t>
            </w:r>
          </w:p>
        </w:tc>
        <w:tc>
          <w:tcPr>
            <w:tcW w:w="1364" w:type="dxa"/>
          </w:tcPr>
          <w:p w14:paraId="7BB29C6C" w14:textId="3139544E" w:rsidR="00F729D8" w:rsidRDefault="003E7660" w:rsidP="00C42DDD">
            <w:r>
              <w:t>yes</w:t>
            </w:r>
          </w:p>
        </w:tc>
        <w:tc>
          <w:tcPr>
            <w:tcW w:w="1364" w:type="dxa"/>
          </w:tcPr>
          <w:p w14:paraId="0E27E34F" w14:textId="36A8DD37" w:rsidR="00F729D8" w:rsidRDefault="003E7660" w:rsidP="00C42DDD">
            <w:r>
              <w:t>gram pos</w:t>
            </w:r>
          </w:p>
        </w:tc>
        <w:tc>
          <w:tcPr>
            <w:tcW w:w="1141" w:type="dxa"/>
          </w:tcPr>
          <w:p w14:paraId="2B47FBC8" w14:textId="77777777" w:rsidR="00F729D8" w:rsidRDefault="00F729D8" w:rsidP="00C42DDD"/>
        </w:tc>
        <w:tc>
          <w:tcPr>
            <w:tcW w:w="1141" w:type="dxa"/>
          </w:tcPr>
          <w:p w14:paraId="0392F656" w14:textId="77777777" w:rsidR="00F729D8" w:rsidRDefault="00F729D8" w:rsidP="00C42DDD"/>
        </w:tc>
        <w:tc>
          <w:tcPr>
            <w:tcW w:w="2051" w:type="dxa"/>
          </w:tcPr>
          <w:p w14:paraId="3800EA14" w14:textId="77777777" w:rsidR="00F729D8" w:rsidRDefault="00F729D8" w:rsidP="00C42DDD"/>
        </w:tc>
        <w:tc>
          <w:tcPr>
            <w:tcW w:w="1346" w:type="dxa"/>
          </w:tcPr>
          <w:p w14:paraId="1620DAE2" w14:textId="129BC098" w:rsidR="00F729D8" w:rsidRDefault="003E7660" w:rsidP="00C42DDD">
            <w:r>
              <w:fldChar w:fldCharType="begin"/>
            </w:r>
            <w:r>
              <w:instrText xml:space="preserve"> ADDIN EN.CITE &lt;EndNote&gt;&lt;Cite&gt;&lt;Author&gt;Goldstein&lt;/Author&gt;&lt;Year&gt;1993&lt;/Year&gt;&lt;RecNum&gt;143&lt;/RecNum&gt;&lt;DisplayText&gt;&lt;style face="superscript"&gt;140&lt;/style&gt;&lt;/DisplayText&gt;&lt;record&gt;&lt;rec-number&gt;143&lt;/rec-number&gt;&lt;foreign-keys&gt;&lt;key app="EN" db-id="p5zs9pw5ltwzr3e0webppaa6ae5zxdxszf5s" timestamp="1547138813"&gt;143&lt;/key&gt;&lt;/foreign-keys&gt;&lt;ref-type name="Journal Article"&gt;17&lt;/ref-type&gt;&lt;contributors&gt;&lt;authors&gt;&lt;author&gt;Goldstein, B. P.&lt;/author&gt;&lt;author&gt;Berti, M.&lt;/author&gt;&lt;author&gt;Ripamonti, F.&lt;/author&gt;&lt;author&gt;Resconi, A.&lt;/author&gt;&lt;author&gt;Scotti, R.&lt;/author&gt;&lt;author&gt;Denaro, M.&lt;/author&gt;&lt;/authors&gt;&lt;/contributors&gt;&lt;auth-address&gt;Lepetit Research Center, Marion Merrell Dow Research Institute, Gerenzano, Varese, Italy.&lt;/auth-address&gt;&lt;titles&gt;&lt;title&gt;In vitro antimicrobial activity of a new antibiotic, MDL 62,879 (GE2270 A)&lt;/title&gt;&lt;secondary-title&gt;Antimicrob Agents Chemother&lt;/secondary-title&gt;&lt;/titles&gt;&lt;periodical&gt;&lt;full-title&gt;Antimicrob Agents Chemother&lt;/full-title&gt;&lt;/periodical&gt;&lt;pages&gt;741-5&lt;/pages&gt;&lt;volume&gt;37&lt;/volume&gt;&lt;number&gt;4&lt;/number&gt;&lt;keywords&gt;&lt;keyword&gt;Anti-Bacterial Agents/*pharmacology&lt;/keyword&gt;&lt;keyword&gt;Drug Resistance, Microbial&lt;/keyword&gt;&lt;keyword&gt;Enterococcus/drug effects&lt;/keyword&gt;&lt;keyword&gt;Gram-Positive Bacteria/*drug effects&lt;/keyword&gt;&lt;keyword&gt;Gram-Positive Bacterial Infections/microbiology&lt;/keyword&gt;&lt;keyword&gt;Microbial Sensitivity Tests&lt;/keyword&gt;&lt;keyword&gt;Peptides/pharmacology&lt;/keyword&gt;&lt;keyword&gt;Peptides, Cyclic/*pharmacology&lt;/keyword&gt;&lt;keyword&gt;Staphylococcus/drug effects&lt;/keyword&gt;&lt;keyword&gt;Streptococcus/drug effects&lt;/keyword&gt;&lt;keyword&gt;Thiazoles/pharmacology&lt;/keyword&gt;&lt;/keywords&gt;&lt;dates&gt;&lt;year&gt;1993&lt;/year&gt;&lt;pub-dates&gt;&lt;date&gt;Apr&lt;/date&gt;&lt;/pub-dates&gt;&lt;/dates&gt;&lt;isbn&gt;0066-4804 (Print)&amp;#xD;0066-4804 (Linking)&lt;/isbn&gt;&lt;accession-num&gt;8494369&lt;/accession-num&gt;&lt;urls&gt;&lt;related-urls&gt;&lt;url&gt;https://www.ncbi.nlm.nih.gov/pubmed/8494369&lt;/url&gt;&lt;/related-urls&gt;&lt;/urls&gt;&lt;custom2&gt;187747&lt;/custom2&gt;&lt;/record&gt;&lt;/Cite&gt;&lt;/EndNote&gt;</w:instrText>
            </w:r>
            <w:r>
              <w:fldChar w:fldCharType="separate"/>
            </w:r>
            <w:r w:rsidRPr="003E7660">
              <w:rPr>
                <w:noProof/>
                <w:vertAlign w:val="superscript"/>
              </w:rPr>
              <w:t>140</w:t>
            </w:r>
            <w:r>
              <w:fldChar w:fldCharType="end"/>
            </w:r>
          </w:p>
        </w:tc>
      </w:tr>
      <w:tr w:rsidR="00F729D8" w14:paraId="79470313" w14:textId="77777777" w:rsidTr="00C42DDD">
        <w:tc>
          <w:tcPr>
            <w:tcW w:w="2287" w:type="dxa"/>
          </w:tcPr>
          <w:p w14:paraId="5419D34E" w14:textId="328B4A9C" w:rsidR="00F729D8" w:rsidRDefault="0088163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iocillin</w:t>
            </w:r>
            <w:proofErr w:type="spellEnd"/>
          </w:p>
        </w:tc>
        <w:tc>
          <w:tcPr>
            <w:tcW w:w="1364" w:type="dxa"/>
          </w:tcPr>
          <w:p w14:paraId="7DCC28C8" w14:textId="719E725E" w:rsidR="00F729D8" w:rsidRDefault="00881639" w:rsidP="00C42DDD">
            <w:r>
              <w:t>yes</w:t>
            </w:r>
          </w:p>
        </w:tc>
        <w:tc>
          <w:tcPr>
            <w:tcW w:w="1364" w:type="dxa"/>
          </w:tcPr>
          <w:p w14:paraId="1C456B82" w14:textId="233905F5" w:rsidR="00F729D8" w:rsidRDefault="00881639" w:rsidP="00C42DDD">
            <w:r>
              <w:t>gram pos</w:t>
            </w:r>
          </w:p>
        </w:tc>
        <w:tc>
          <w:tcPr>
            <w:tcW w:w="1141" w:type="dxa"/>
          </w:tcPr>
          <w:p w14:paraId="2E3A0E9A" w14:textId="77777777" w:rsidR="00F729D8" w:rsidRDefault="00F729D8" w:rsidP="00C42DDD"/>
        </w:tc>
        <w:tc>
          <w:tcPr>
            <w:tcW w:w="1141" w:type="dxa"/>
          </w:tcPr>
          <w:p w14:paraId="044F0284" w14:textId="77777777" w:rsidR="00F729D8" w:rsidRDefault="00F729D8" w:rsidP="00C42DDD"/>
        </w:tc>
        <w:tc>
          <w:tcPr>
            <w:tcW w:w="2051" w:type="dxa"/>
          </w:tcPr>
          <w:p w14:paraId="662029E3" w14:textId="77777777" w:rsidR="00F729D8" w:rsidRDefault="00F729D8" w:rsidP="00C42DDD"/>
        </w:tc>
        <w:tc>
          <w:tcPr>
            <w:tcW w:w="1346" w:type="dxa"/>
          </w:tcPr>
          <w:p w14:paraId="7AF3E28C" w14:textId="64A35962" w:rsidR="00F729D8" w:rsidRDefault="008177D5" w:rsidP="00C42DDD">
            <w:r>
              <w:fldChar w:fldCharType="begin"/>
            </w:r>
            <w:r>
              <w:instrText xml:space="preserve"> ADDIN EN.CITE &lt;EndNote&gt;&lt;Cite&gt;&lt;Author&gt;Shoji&lt;/Author&gt;&lt;Year&gt;1976&lt;/Year&gt;&lt;RecNum&gt;144&lt;/RecNum&gt;&lt;DisplayText&gt;&lt;style face="superscript"&gt;141&lt;/style&gt;&lt;/DisplayText&gt;&lt;record&gt;&lt;rec-number&gt;144&lt;/rec-number&gt;&lt;foreign-keys&gt;&lt;key app="EN" db-id="p5zs9pw5ltwzr3e0webppaa6ae5zxdxszf5s" timestamp="1547139205"&gt;144&lt;/key&gt;&lt;/foreign-keys&gt;&lt;ref-type name="Journal Article"&gt;17&lt;/ref-type&gt;&lt;contributors&gt;&lt;authors&gt;&lt;author&gt;Shoji, J.&lt;/author&gt;&lt;author&gt;Hinoo, H.&lt;/author&gt;&lt;author&gt;Wakisaka, Y.&lt;/author&gt;&lt;author&gt;Koizumi, K.&lt;/author&gt;&lt;author&gt;Mayama, M.&lt;/author&gt;&lt;/authors&gt;&lt;/contributors&gt;&lt;titles&gt;&lt;title&gt;Isolation of three new antibiotics, thiocillins I, II and III, related to micrococcin P. Studies on antibiotics from the genus Bacillus. VIII&lt;/title&gt;&lt;secondary-title&gt;J Antibiot (Tokyo)&lt;/secondary-title&gt;&lt;/titles&gt;&lt;periodical&gt;&lt;full-title&gt;J Antibiot (Tokyo)&lt;/full-title&gt;&lt;/periodical&gt;&lt;pages&gt;366-74&lt;/pages&gt;&lt;volume&gt;29&lt;/volume&gt;&lt;number&gt;4&lt;/number&gt;&lt;keywords&gt;&lt;keyword&gt;Animals&lt;/keyword&gt;&lt;keyword&gt;*Anti-Bacterial Agents/biosynthesis/isolation &amp;amp; purification/pharmacology&lt;/keyword&gt;&lt;keyword&gt;Bacillus cereus/metabolism&lt;/keyword&gt;&lt;keyword&gt;Bacillus megaterium/metabolism&lt;/keyword&gt;&lt;keyword&gt;Bacteria/drug effects&lt;/keyword&gt;&lt;keyword&gt;Bacterial Infections/drug therapy&lt;/keyword&gt;&lt;keyword&gt;Chemical Phenomena&lt;/keyword&gt;&lt;keyword&gt;Chemistry&lt;/keyword&gt;&lt;keyword&gt;Chromatography, Thin Layer&lt;/keyword&gt;&lt;keyword&gt;Mice&lt;/keyword&gt;&lt;keyword&gt;Peptide Biosynthesis&lt;/keyword&gt;&lt;keyword&gt;Peptides/isolation &amp;amp; purification/pharmacology&lt;/keyword&gt;&lt;/keywords&gt;&lt;dates&gt;&lt;year&gt;1976&lt;/year&gt;&lt;pub-dates&gt;&lt;date&gt;Apr&lt;/date&gt;&lt;/pub-dates&gt;&lt;/dates&gt;&lt;isbn&gt;0021-8820 (Print)&amp;#xD;0021-8820 (Linking)&lt;/isbn&gt;&lt;accession-num&gt;819410&lt;/accession-num&gt;&lt;urls&gt;&lt;related-urls&gt;&lt;url&gt;https://www.ncbi.nlm.nih.gov/pubmed/819410&lt;/url&gt;&lt;/related-urls&gt;&lt;/urls&gt;&lt;/record&gt;&lt;/Cite&gt;&lt;/EndNote&gt;</w:instrText>
            </w:r>
            <w:r>
              <w:fldChar w:fldCharType="separate"/>
            </w:r>
            <w:r w:rsidRPr="008177D5">
              <w:rPr>
                <w:noProof/>
                <w:vertAlign w:val="superscript"/>
              </w:rPr>
              <w:t>141</w:t>
            </w:r>
            <w:r>
              <w:fldChar w:fldCharType="end"/>
            </w:r>
          </w:p>
        </w:tc>
      </w:tr>
      <w:tr w:rsidR="00F729D8" w14:paraId="4C789388" w14:textId="77777777" w:rsidTr="00C42DDD">
        <w:tc>
          <w:tcPr>
            <w:tcW w:w="2287" w:type="dxa"/>
          </w:tcPr>
          <w:p w14:paraId="5F218115" w14:textId="154D93D6" w:rsidR="00F729D8" w:rsidRDefault="00286BA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iomuracin</w:t>
            </w:r>
            <w:proofErr w:type="spellEnd"/>
          </w:p>
        </w:tc>
        <w:tc>
          <w:tcPr>
            <w:tcW w:w="1364" w:type="dxa"/>
          </w:tcPr>
          <w:p w14:paraId="2361FE1D" w14:textId="1E74C432" w:rsidR="00F729D8" w:rsidRDefault="00286BAF" w:rsidP="00C42DDD">
            <w:r>
              <w:t>yes</w:t>
            </w:r>
          </w:p>
        </w:tc>
        <w:tc>
          <w:tcPr>
            <w:tcW w:w="1364" w:type="dxa"/>
          </w:tcPr>
          <w:p w14:paraId="015E5F34" w14:textId="0D24C793" w:rsidR="00F729D8" w:rsidRDefault="00286BAF" w:rsidP="00C42DDD">
            <w:r>
              <w:t>gram pos</w:t>
            </w:r>
          </w:p>
        </w:tc>
        <w:tc>
          <w:tcPr>
            <w:tcW w:w="1141" w:type="dxa"/>
          </w:tcPr>
          <w:p w14:paraId="1C76F801" w14:textId="77777777" w:rsidR="00F729D8" w:rsidRDefault="00F729D8" w:rsidP="00C42DDD"/>
        </w:tc>
        <w:tc>
          <w:tcPr>
            <w:tcW w:w="1141" w:type="dxa"/>
          </w:tcPr>
          <w:p w14:paraId="1B14F4FD" w14:textId="77777777" w:rsidR="00F729D8" w:rsidRDefault="00F729D8" w:rsidP="00C42DDD"/>
        </w:tc>
        <w:tc>
          <w:tcPr>
            <w:tcW w:w="2051" w:type="dxa"/>
          </w:tcPr>
          <w:p w14:paraId="0E075CDA" w14:textId="77777777" w:rsidR="00F729D8" w:rsidRDefault="00F729D8" w:rsidP="00C42DDD"/>
        </w:tc>
        <w:tc>
          <w:tcPr>
            <w:tcW w:w="1346" w:type="dxa"/>
          </w:tcPr>
          <w:p w14:paraId="4B81C53D" w14:textId="7CAC56DC" w:rsidR="00F729D8" w:rsidRDefault="00C37A8F" w:rsidP="00C42DDD">
            <w:r>
              <w:fldChar w:fldCharType="begin">
                <w:fldData xml:space="preserve">PEVuZE5vdGU+PENpdGU+PEF1dGhvcj5DaGVsbGF0PC9BdXRob3I+PFllYXI+MjAxNjwvWWVhcj48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sbGF0PC9BdXRob3I+PFllYXI+MjAxNjwvWWVhcj48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37A8F">
              <w:rPr>
                <w:noProof/>
                <w:vertAlign w:val="superscript"/>
              </w:rPr>
              <w:t>142</w:t>
            </w:r>
            <w:r>
              <w:fldChar w:fldCharType="end"/>
            </w:r>
          </w:p>
        </w:tc>
      </w:tr>
      <w:tr w:rsidR="00F729D8" w14:paraId="10660174" w14:textId="77777777" w:rsidTr="00C42DDD">
        <w:tc>
          <w:tcPr>
            <w:tcW w:w="2287" w:type="dxa"/>
          </w:tcPr>
          <w:p w14:paraId="51F40B9A" w14:textId="44D08EAD" w:rsidR="00F729D8" w:rsidRDefault="00767F73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P-1161</w:t>
            </w:r>
          </w:p>
        </w:tc>
        <w:tc>
          <w:tcPr>
            <w:tcW w:w="1364" w:type="dxa"/>
          </w:tcPr>
          <w:p w14:paraId="1A6DF16F" w14:textId="1ECA1481" w:rsidR="00F729D8" w:rsidRDefault="00767F73" w:rsidP="00C42DDD">
            <w:r>
              <w:t>yes</w:t>
            </w:r>
          </w:p>
        </w:tc>
        <w:tc>
          <w:tcPr>
            <w:tcW w:w="1364" w:type="dxa"/>
          </w:tcPr>
          <w:p w14:paraId="06D3E4AD" w14:textId="7ED98F51" w:rsidR="00F729D8" w:rsidRDefault="00767F73" w:rsidP="00C42DDD">
            <w:r>
              <w:t>gram pos</w:t>
            </w:r>
          </w:p>
        </w:tc>
        <w:tc>
          <w:tcPr>
            <w:tcW w:w="1141" w:type="dxa"/>
          </w:tcPr>
          <w:p w14:paraId="09F880EA" w14:textId="77777777" w:rsidR="00F729D8" w:rsidRDefault="00F729D8" w:rsidP="00C42DDD"/>
        </w:tc>
        <w:tc>
          <w:tcPr>
            <w:tcW w:w="1141" w:type="dxa"/>
          </w:tcPr>
          <w:p w14:paraId="1D76501A" w14:textId="77777777" w:rsidR="00F729D8" w:rsidRDefault="00F729D8" w:rsidP="00C42DDD"/>
        </w:tc>
        <w:tc>
          <w:tcPr>
            <w:tcW w:w="2051" w:type="dxa"/>
          </w:tcPr>
          <w:p w14:paraId="5EEBA6AC" w14:textId="77777777" w:rsidR="00F729D8" w:rsidRDefault="00F729D8" w:rsidP="00C42DDD"/>
        </w:tc>
        <w:tc>
          <w:tcPr>
            <w:tcW w:w="1346" w:type="dxa"/>
          </w:tcPr>
          <w:p w14:paraId="1165FB4A" w14:textId="06AC5E98" w:rsidR="00F729D8" w:rsidRDefault="00FA6155" w:rsidP="00C42DDD">
            <w:r>
              <w:fldChar w:fldCharType="begin">
                <w:fldData xml:space="preserve">PEVuZE5vdGU+PENpdGU+PEF1dGhvcj5FbmdlbGhhcmR0PC9BdXRob3I+PFllYXI+MjAxMDwvWWVh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bmdlbGhhcmR0PC9BdXRob3I+PFllYXI+MjAxMDwvWWVh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A6155">
              <w:rPr>
                <w:noProof/>
                <w:vertAlign w:val="superscript"/>
              </w:rPr>
              <w:t>143</w:t>
            </w:r>
            <w:r>
              <w:fldChar w:fldCharType="end"/>
            </w:r>
          </w:p>
        </w:tc>
      </w:tr>
      <w:tr w:rsidR="00F729D8" w14:paraId="5404205C" w14:textId="77777777" w:rsidTr="00C42DDD">
        <w:tc>
          <w:tcPr>
            <w:tcW w:w="2287" w:type="dxa"/>
          </w:tcPr>
          <w:p w14:paraId="64BF2972" w14:textId="3A037218" w:rsidR="00F729D8" w:rsidRDefault="00932C8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mylocyclicin</w:t>
            </w:r>
            <w:proofErr w:type="spellEnd"/>
          </w:p>
        </w:tc>
        <w:tc>
          <w:tcPr>
            <w:tcW w:w="1364" w:type="dxa"/>
          </w:tcPr>
          <w:p w14:paraId="14A5F9F2" w14:textId="4987A4A4" w:rsidR="00F729D8" w:rsidRDefault="00932C83" w:rsidP="00C42DDD">
            <w:r>
              <w:t>yes</w:t>
            </w:r>
          </w:p>
        </w:tc>
        <w:tc>
          <w:tcPr>
            <w:tcW w:w="1364" w:type="dxa"/>
          </w:tcPr>
          <w:p w14:paraId="3E72723C" w14:textId="5A27E83F" w:rsidR="00F729D8" w:rsidRDefault="00932C83" w:rsidP="00C42DDD">
            <w:r>
              <w:t>gram pos</w:t>
            </w:r>
          </w:p>
        </w:tc>
        <w:tc>
          <w:tcPr>
            <w:tcW w:w="1141" w:type="dxa"/>
          </w:tcPr>
          <w:p w14:paraId="47953FEA" w14:textId="77777777" w:rsidR="00F729D8" w:rsidRDefault="00F729D8" w:rsidP="00C42DDD"/>
        </w:tc>
        <w:tc>
          <w:tcPr>
            <w:tcW w:w="1141" w:type="dxa"/>
          </w:tcPr>
          <w:p w14:paraId="43C1BEDC" w14:textId="77777777" w:rsidR="00F729D8" w:rsidRDefault="00F729D8" w:rsidP="00C42DDD"/>
        </w:tc>
        <w:tc>
          <w:tcPr>
            <w:tcW w:w="2051" w:type="dxa"/>
          </w:tcPr>
          <w:p w14:paraId="7AC3E95E" w14:textId="77777777" w:rsidR="00F729D8" w:rsidRDefault="00F729D8" w:rsidP="00C42DDD"/>
        </w:tc>
        <w:tc>
          <w:tcPr>
            <w:tcW w:w="1346" w:type="dxa"/>
          </w:tcPr>
          <w:p w14:paraId="48DCA71F" w14:textId="0CC49A3A" w:rsidR="00F729D8" w:rsidRDefault="00CB795E" w:rsidP="00C42DDD">
            <w:r>
              <w:fldChar w:fldCharType="begin"/>
            </w:r>
            <w:r>
              <w:instrText xml:space="preserve"> ADDIN EN.CITE &lt;EndNote&gt;&lt;Cite&gt;&lt;Author&gt;Scholz&lt;/Author&gt;&lt;Year&gt;2014&lt;/Year&gt;&lt;RecNum&gt;147&lt;/RecNum&gt;&lt;DisplayText&gt;&lt;style face="superscript"&gt;144&lt;/style&gt;&lt;/DisplayText&gt;&lt;record&gt;&lt;rec-number&gt;147&lt;/rec-number&gt;&lt;foreign-keys&gt;&lt;key app="EN" db-id="p5zs9pw5ltwzr3e0webppaa6ae5zxdxszf5s" timestamp="1547139451"&gt;147&lt;/key&gt;&lt;/foreign-keys&gt;&lt;ref-type name="Journal Article"&gt;17&lt;/ref-type&gt;&lt;contributors&gt;&lt;authors&gt;&lt;author&gt;Scholz, R.&lt;/author&gt;&lt;author&gt;Vater, J.&lt;/author&gt;&lt;author&gt;Budiharjo, A.&lt;/author&gt;&lt;author&gt;Wang, Z.&lt;/author&gt;&lt;author&gt;He, Y.&lt;/author&gt;&lt;author&gt;Dietel, K.&lt;/author&gt;&lt;author&gt;Schwecke, T.&lt;/author&gt;&lt;author&gt;Herfort, S.&lt;/author&gt;&lt;author&gt;Lasch, P.&lt;/author&gt;&lt;author&gt;Borriss, R.&lt;/author&gt;&lt;/authors&gt;&lt;/contributors&gt;&lt;auth-address&gt;Institut fur Biologie/Bakteriengenetik, Humboldt Universitat Berlin, Berlin, Germany.&lt;/auth-address&gt;&lt;titles&gt;&lt;title&gt;Amylocyclicin, a novel circular bacteriocin produced by Bacillus amyloliquefaciens FZB42&lt;/title&gt;&lt;secondary-title&gt;J Bacteriol&lt;/secondary-title&gt;&lt;/titles&gt;&lt;periodical&gt;&lt;full-title&gt;J Bacteriol&lt;/full-title&gt;&lt;/periodical&gt;&lt;pages&gt;1842-52&lt;/pages&gt;&lt;volume&gt;196&lt;/volume&gt;&lt;number&gt;10&lt;/number&gt;&lt;keywords&gt;&lt;keyword&gt;Amino Acid Sequence&lt;/keyword&gt;&lt;keyword&gt;Anti-Bacterial Agents/chemistry/*metabolism/pharmacology&lt;/keyword&gt;&lt;keyword&gt;Bacillus/genetics/*metabolism&lt;/keyword&gt;&lt;keyword&gt;Bacteriocins/chemistry/genetics/*metabolism&lt;/keyword&gt;&lt;keyword&gt;Bacteriological Techniques&lt;/keyword&gt;&lt;keyword&gt;Gene Expression Regulation, Bacterial/*physiology&lt;/keyword&gt;&lt;keyword&gt;Gram-Negative Bacteria/drug effects&lt;/keyword&gt;&lt;keyword&gt;Gram-Positive Bacteria/drug effects&lt;/keyword&gt;&lt;keyword&gt;Mutation&lt;/keyword&gt;&lt;/keywords&gt;&lt;dates&gt;&lt;year&gt;2014&lt;/year&gt;&lt;pub-dates&gt;&lt;date&gt;May&lt;/date&gt;&lt;/pub-dates&gt;&lt;/dates&gt;&lt;isbn&gt;1098-5530 (Electronic)&amp;#xD;0021-9193 (Linking)&lt;/isbn&gt;&lt;accession-num&gt;24610713&lt;/accession-num&gt;&lt;urls&gt;&lt;related-urls&gt;&lt;url&gt;https://www.ncbi.nlm.nih.gov/pubmed/24610713&lt;/url&gt;&lt;/related-urls&gt;&lt;/urls&gt;&lt;custom2&gt;4011008&lt;/custom2&gt;&lt;electronic-resource-num&gt;10.1128/JB.01474-14&lt;/electronic-resource-num&gt;&lt;/record&gt;&lt;/Cite&gt;&lt;/EndNote&gt;</w:instrText>
            </w:r>
            <w:r>
              <w:fldChar w:fldCharType="separate"/>
            </w:r>
            <w:r w:rsidRPr="00CB795E">
              <w:rPr>
                <w:noProof/>
                <w:vertAlign w:val="superscript"/>
              </w:rPr>
              <w:t>144</w:t>
            </w:r>
            <w:r>
              <w:fldChar w:fldCharType="end"/>
            </w:r>
          </w:p>
        </w:tc>
      </w:tr>
      <w:tr w:rsidR="00F729D8" w14:paraId="02FED0B2" w14:textId="77777777" w:rsidTr="00C42DDD">
        <w:tc>
          <w:tcPr>
            <w:tcW w:w="2287" w:type="dxa"/>
          </w:tcPr>
          <w:p w14:paraId="3558CD43" w14:textId="3D1BF8BA" w:rsidR="00F729D8" w:rsidRDefault="00C917D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ctocillin</w:t>
            </w:r>
            <w:proofErr w:type="spellEnd"/>
          </w:p>
        </w:tc>
        <w:tc>
          <w:tcPr>
            <w:tcW w:w="1364" w:type="dxa"/>
          </w:tcPr>
          <w:p w14:paraId="2AC754F0" w14:textId="2E45F0FD" w:rsidR="00F729D8" w:rsidRDefault="00C917DB" w:rsidP="00C42DDD">
            <w:r>
              <w:t>yes</w:t>
            </w:r>
          </w:p>
        </w:tc>
        <w:tc>
          <w:tcPr>
            <w:tcW w:w="1364" w:type="dxa"/>
          </w:tcPr>
          <w:p w14:paraId="3C124D9C" w14:textId="44315A2E" w:rsidR="00F729D8" w:rsidRDefault="00C917DB" w:rsidP="00C42DDD">
            <w:r>
              <w:t>gram pos</w:t>
            </w:r>
          </w:p>
        </w:tc>
        <w:tc>
          <w:tcPr>
            <w:tcW w:w="1141" w:type="dxa"/>
          </w:tcPr>
          <w:p w14:paraId="25382C05" w14:textId="77777777" w:rsidR="00F729D8" w:rsidRDefault="00F729D8" w:rsidP="00C42DDD"/>
        </w:tc>
        <w:tc>
          <w:tcPr>
            <w:tcW w:w="1141" w:type="dxa"/>
          </w:tcPr>
          <w:p w14:paraId="76FD8731" w14:textId="77777777" w:rsidR="00F729D8" w:rsidRDefault="00F729D8" w:rsidP="00C42DDD"/>
        </w:tc>
        <w:tc>
          <w:tcPr>
            <w:tcW w:w="2051" w:type="dxa"/>
          </w:tcPr>
          <w:p w14:paraId="773858A9" w14:textId="77777777" w:rsidR="00F729D8" w:rsidRDefault="00F729D8" w:rsidP="00C42DDD"/>
        </w:tc>
        <w:tc>
          <w:tcPr>
            <w:tcW w:w="1346" w:type="dxa"/>
          </w:tcPr>
          <w:p w14:paraId="47AE40F5" w14:textId="07EA45E6" w:rsidR="00F729D8" w:rsidRDefault="00C917DB" w:rsidP="00C42DDD">
            <w:r>
              <w:fldChar w:fldCharType="begin">
                <w:fldData xml:space="preserve">PEVuZE5vdGU+PENpdGU+PEF1dGhvcj5Eb25pYTwvQXV0aG9yPjxZZWFyPjIwMTQ8L1llYXI+PFJl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b25pYTwvQXV0aG9yPjxZZWFyPjIwMTQ8L1llYXI+PFJl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917DB">
              <w:rPr>
                <w:noProof/>
                <w:vertAlign w:val="superscript"/>
              </w:rPr>
              <w:t>145</w:t>
            </w:r>
            <w:r>
              <w:fldChar w:fldCharType="end"/>
            </w:r>
          </w:p>
        </w:tc>
      </w:tr>
      <w:tr w:rsidR="00F729D8" w14:paraId="2CC62B86" w14:textId="77777777" w:rsidTr="00C42DDD">
        <w:tc>
          <w:tcPr>
            <w:tcW w:w="2287" w:type="dxa"/>
          </w:tcPr>
          <w:p w14:paraId="709A8B30" w14:textId="3CFCE4FA" w:rsidR="00F729D8" w:rsidRDefault="00FF0DC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elwitindolinone</w:t>
            </w:r>
          </w:p>
        </w:tc>
        <w:tc>
          <w:tcPr>
            <w:tcW w:w="1364" w:type="dxa"/>
          </w:tcPr>
          <w:p w14:paraId="73DAB668" w14:textId="04F05B25" w:rsidR="00F729D8" w:rsidRDefault="00AE26AD" w:rsidP="00C42DDD">
            <w:r>
              <w:t>yes</w:t>
            </w:r>
          </w:p>
        </w:tc>
        <w:tc>
          <w:tcPr>
            <w:tcW w:w="1364" w:type="dxa"/>
          </w:tcPr>
          <w:p w14:paraId="2894AB4B" w14:textId="77777777" w:rsidR="00F729D8" w:rsidRDefault="00F729D8" w:rsidP="00C42DDD"/>
        </w:tc>
        <w:tc>
          <w:tcPr>
            <w:tcW w:w="1141" w:type="dxa"/>
          </w:tcPr>
          <w:p w14:paraId="6A7C2B4B" w14:textId="64DB84FF" w:rsidR="00F729D8" w:rsidRDefault="00AE26AD" w:rsidP="00C42DDD">
            <w:r>
              <w:t>yes</w:t>
            </w:r>
          </w:p>
        </w:tc>
        <w:tc>
          <w:tcPr>
            <w:tcW w:w="1141" w:type="dxa"/>
          </w:tcPr>
          <w:p w14:paraId="3895CE4A" w14:textId="2C8A7FAD" w:rsidR="00F729D8" w:rsidRDefault="00AE26AD" w:rsidP="00C42DDD">
            <w:r>
              <w:t>yes</w:t>
            </w:r>
          </w:p>
        </w:tc>
        <w:tc>
          <w:tcPr>
            <w:tcW w:w="2051" w:type="dxa"/>
          </w:tcPr>
          <w:p w14:paraId="6617B1E4" w14:textId="77777777" w:rsidR="00F729D8" w:rsidRDefault="00F729D8" w:rsidP="00C42DDD"/>
        </w:tc>
        <w:tc>
          <w:tcPr>
            <w:tcW w:w="1346" w:type="dxa"/>
          </w:tcPr>
          <w:p w14:paraId="36105CD5" w14:textId="1CB69CC8" w:rsidR="00F729D8" w:rsidRDefault="002B7641" w:rsidP="00C42DDD">
            <w:r>
              <w:fldChar w:fldCharType="begin">
                <w:fldData xml:space="preserve">PEVuZE5vdGU+PENpdGU+PEF1dGhvcj5Td2FpbjwvQXV0aG9yPjxZZWFyPjIwMTc8L1llYXI+PFJl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2FpbjwvQXV0aG9yPjxZZWFyPjIwMTc8L1llYXI+PFJl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B7641">
              <w:rPr>
                <w:noProof/>
                <w:vertAlign w:val="superscript"/>
              </w:rPr>
              <w:t>95</w:t>
            </w:r>
            <w:r>
              <w:fldChar w:fldCharType="end"/>
            </w:r>
          </w:p>
        </w:tc>
      </w:tr>
      <w:tr w:rsidR="00F729D8" w14:paraId="6F87FA4C" w14:textId="77777777" w:rsidTr="00C42DDD">
        <w:tc>
          <w:tcPr>
            <w:tcW w:w="2287" w:type="dxa"/>
          </w:tcPr>
          <w:p w14:paraId="55A793CA" w14:textId="35A9334B" w:rsidR="00F729D8" w:rsidRDefault="002B764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clooctatin</w:t>
            </w:r>
            <w:proofErr w:type="spellEnd"/>
          </w:p>
        </w:tc>
        <w:tc>
          <w:tcPr>
            <w:tcW w:w="1364" w:type="dxa"/>
          </w:tcPr>
          <w:p w14:paraId="18DD895F" w14:textId="77777777" w:rsidR="00F729D8" w:rsidRDefault="00F729D8" w:rsidP="00C42DDD"/>
        </w:tc>
        <w:tc>
          <w:tcPr>
            <w:tcW w:w="1364" w:type="dxa"/>
          </w:tcPr>
          <w:p w14:paraId="05EBC4F3" w14:textId="77777777" w:rsidR="00F729D8" w:rsidRDefault="00F729D8" w:rsidP="00C42DDD"/>
        </w:tc>
        <w:tc>
          <w:tcPr>
            <w:tcW w:w="1141" w:type="dxa"/>
          </w:tcPr>
          <w:p w14:paraId="40EF6409" w14:textId="77777777" w:rsidR="00F729D8" w:rsidRDefault="00F729D8" w:rsidP="00C42DDD"/>
        </w:tc>
        <w:tc>
          <w:tcPr>
            <w:tcW w:w="1141" w:type="dxa"/>
          </w:tcPr>
          <w:p w14:paraId="3ADD8B3B" w14:textId="77777777" w:rsidR="00F729D8" w:rsidRDefault="00F729D8" w:rsidP="00C42DDD"/>
        </w:tc>
        <w:tc>
          <w:tcPr>
            <w:tcW w:w="2051" w:type="dxa"/>
          </w:tcPr>
          <w:p w14:paraId="603327BB" w14:textId="396487B3" w:rsidR="00F729D8" w:rsidRDefault="00B3719A" w:rsidP="00C42DDD">
            <w:r>
              <w:t xml:space="preserve">Inhibitor of </w:t>
            </w:r>
            <w:proofErr w:type="spellStart"/>
            <w:r>
              <w:t>lysophospholipase</w:t>
            </w:r>
            <w:proofErr w:type="spellEnd"/>
          </w:p>
        </w:tc>
        <w:tc>
          <w:tcPr>
            <w:tcW w:w="1346" w:type="dxa"/>
          </w:tcPr>
          <w:p w14:paraId="25880DD9" w14:textId="01DDB0B4" w:rsidR="00F729D8" w:rsidRDefault="003877E2" w:rsidP="00C42DDD">
            <w:r>
              <w:fldChar w:fldCharType="begin"/>
            </w:r>
            <w:r>
              <w:instrText xml:space="preserve"> ADDIN EN.CITE &lt;EndNote&gt;&lt;Cite&gt;&lt;Author&gt;Aoyagi&lt;/Author&gt;&lt;Year&gt;1992&lt;/Year&gt;&lt;RecNum&gt;149&lt;/RecNum&gt;&lt;DisplayText&gt;&lt;style face="superscript"&gt;146&lt;/style&gt;&lt;/DisplayText&gt;&lt;record&gt;&lt;rec-number&gt;149&lt;/rec-number&gt;&lt;foreign-keys&gt;&lt;key app="EN" db-id="p5zs9pw5ltwzr3e0webppaa6ae5zxdxszf5s" timestamp="1547139717"&gt;149&lt;/key&gt;&lt;/foreign-keys&gt;&lt;ref-type name="Journal Article"&gt;17&lt;/ref-type&gt;&lt;contributors&gt;&lt;authors&gt;&lt;author&gt;Aoyagi, T.&lt;/author&gt;&lt;author&gt;Aoyama, T.&lt;/author&gt;&lt;author&gt;Kojima, F.&lt;/author&gt;&lt;author&gt;Hattori, S.&lt;/author&gt;&lt;author&gt;Honma, Y.&lt;/author&gt;&lt;author&gt;Hamada, M.&lt;/author&gt;&lt;author&gt;Takeuchi, T.&lt;/author&gt;&lt;/authors&gt;&lt;/contributors&gt;&lt;auth-address&gt;Institute of Microbial Chemistry, Tokyo, Japan.&lt;/auth-address&gt;&lt;titles&gt;&lt;title&gt;Cyclooctatin, a new inhibitor of lysophospholipase, produced by Streptomyces melanosporofaciens MI614-43F2. Taxonomy, production, isolation, physico-chemical properties and biological activities&lt;/title&gt;&lt;secondary-title&gt;J Antibiot (Tokyo)&lt;/secondary-title&gt;&lt;/titles&gt;&lt;periodical&gt;&lt;full-title&gt;J Antibiot (Tokyo)&lt;/full-title&gt;&lt;/periodical&gt;&lt;pages&gt;1587-91&lt;/pages&gt;&lt;volume&gt;45&lt;/volume&gt;&lt;number&gt;10&lt;/number&gt;&lt;keywords&gt;&lt;keyword&gt;Animals&lt;/keyword&gt;&lt;keyword&gt;Bridged Bicyclo Compounds/chemistry/isolation &amp;amp; purification/*pharmacology&lt;/keyword&gt;&lt;keyword&gt;Cattle&lt;/keyword&gt;&lt;keyword&gt;Chromatography, Gel&lt;/keyword&gt;&lt;keyword&gt;Chromatography, High Pressure Liquid&lt;/keyword&gt;&lt;keyword&gt;Diterpenes&lt;/keyword&gt;&lt;keyword&gt;Kinetics&lt;/keyword&gt;&lt;keyword&gt;Liver/*drug effects&lt;/keyword&gt;&lt;keyword&gt;Lysophospholipase/*antagonists &amp;amp; inhibitors&lt;/keyword&gt;&lt;keyword&gt;Microbiological Techniques&lt;/keyword&gt;&lt;keyword&gt;Silica Gel&lt;/keyword&gt;&lt;keyword&gt;Silicon Dioxide&lt;/keyword&gt;&lt;keyword&gt;*Streptomyces/chemistry/classification/isolation &amp;amp; purification&lt;/keyword&gt;&lt;/keywords&gt;&lt;dates&gt;&lt;year&gt;1992&lt;/year&gt;&lt;pub-dates&gt;&lt;date&gt;Oct&lt;/date&gt;&lt;/pub-dates&gt;&lt;/dates&gt;&lt;isbn&gt;0021-8820 (Print)&amp;#xD;0021-8820 (Linking)&lt;/isbn&gt;&lt;accession-num&gt;1335449&lt;/accession-num&gt;&lt;urls&gt;&lt;related-urls&gt;&lt;url&gt;https://www.ncbi.nlm.nih.gov/pubmed/1335449&lt;/url&gt;&lt;/related-urls&gt;&lt;/urls&gt;&lt;/record&gt;&lt;/Cite&gt;&lt;/EndNote&gt;</w:instrText>
            </w:r>
            <w:r>
              <w:fldChar w:fldCharType="separate"/>
            </w:r>
            <w:r w:rsidRPr="003877E2">
              <w:rPr>
                <w:noProof/>
                <w:vertAlign w:val="superscript"/>
              </w:rPr>
              <w:t>146</w:t>
            </w:r>
            <w:r>
              <w:fldChar w:fldCharType="end"/>
            </w:r>
          </w:p>
        </w:tc>
      </w:tr>
      <w:tr w:rsidR="001A747B" w14:paraId="10EC698A" w14:textId="77777777" w:rsidTr="00C42DDD">
        <w:tc>
          <w:tcPr>
            <w:tcW w:w="2287" w:type="dxa"/>
          </w:tcPr>
          <w:p w14:paraId="606EF0E9" w14:textId="592D5C46" w:rsidR="001A747B" w:rsidRDefault="001A747B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alidamycin</w:t>
            </w:r>
          </w:p>
        </w:tc>
        <w:tc>
          <w:tcPr>
            <w:tcW w:w="1364" w:type="dxa"/>
          </w:tcPr>
          <w:p w14:paraId="1B1D141B" w14:textId="14BA277D" w:rsidR="001A747B" w:rsidRDefault="001A747B" w:rsidP="00C42DDD">
            <w:r>
              <w:t>yes</w:t>
            </w:r>
          </w:p>
        </w:tc>
        <w:tc>
          <w:tcPr>
            <w:tcW w:w="1364" w:type="dxa"/>
          </w:tcPr>
          <w:p w14:paraId="45991425" w14:textId="77777777" w:rsidR="001A747B" w:rsidRDefault="001A747B" w:rsidP="00C42DDD"/>
        </w:tc>
        <w:tc>
          <w:tcPr>
            <w:tcW w:w="1141" w:type="dxa"/>
          </w:tcPr>
          <w:p w14:paraId="1CA69C18" w14:textId="26895C42" w:rsidR="001A747B" w:rsidRDefault="001A747B" w:rsidP="00C42DDD">
            <w:r>
              <w:t>yes</w:t>
            </w:r>
          </w:p>
        </w:tc>
        <w:tc>
          <w:tcPr>
            <w:tcW w:w="1141" w:type="dxa"/>
          </w:tcPr>
          <w:p w14:paraId="3EBF1797" w14:textId="77777777" w:rsidR="001A747B" w:rsidRDefault="001A747B" w:rsidP="00C42DDD"/>
        </w:tc>
        <w:tc>
          <w:tcPr>
            <w:tcW w:w="2051" w:type="dxa"/>
          </w:tcPr>
          <w:p w14:paraId="43F8D1A6" w14:textId="77777777" w:rsidR="001A747B" w:rsidRDefault="001A747B" w:rsidP="00C42DDD"/>
        </w:tc>
        <w:tc>
          <w:tcPr>
            <w:tcW w:w="1346" w:type="dxa"/>
          </w:tcPr>
          <w:p w14:paraId="3B8FA652" w14:textId="1EB13F7A" w:rsidR="001A747B" w:rsidRDefault="00360E29" w:rsidP="00C42DDD">
            <w:r>
              <w:fldChar w:fldCharType="begin"/>
            </w:r>
            <w:r>
              <w:instrText xml:space="preserve"> ADDIN EN.CITE &lt;EndNote&gt;&lt;Cite&gt;&lt;Author&gt;Ishikawa&lt;/Author&gt;&lt;Year&gt;1996&lt;/Year&gt;&lt;RecNum&gt;150&lt;/RecNum&gt;&lt;DisplayText&gt;&lt;style face="superscript"&gt;147&lt;/style&gt;&lt;/DisplayText&gt;&lt;record&gt;&lt;rec-number&gt;150&lt;/rec-number&gt;&lt;foreign-keys&gt;&lt;key app="EN" db-id="p5zs9pw5ltwzr3e0webppaa6ae5zxdxszf5s" timestamp="1547139989"&gt;150&lt;/key&gt;&lt;/foreign-keys&gt;&lt;ref-type name="Journal Article"&gt;17&lt;/ref-type&gt;&lt;contributors&gt;&lt;authors&gt;&lt;author&gt;Ishikawa, R., Fujimori, K., Matsuura, K.&lt;/author&gt;&lt;/authors&gt;&lt;/contributors&gt;&lt;titles&gt;&lt;title&gt;Antibacterial activity of validamycin a against pseudomonas solanacearu and its efficacy against tomato bacterial wilt&lt;/title&gt;&lt;secondary-title&gt;Japanese Journal of Phytopathology&lt;/secondary-title&gt;&lt;/titles&gt;&lt;periodical&gt;&lt;full-title&gt;Japanese Journal of Phytopathology&lt;/full-title&gt;&lt;/periodical&gt;&lt;pages&gt;478-482&lt;/pages&gt;&lt;volume&gt;62&lt;/volume&gt;&lt;number&gt;5&lt;/number&gt;&lt;dates&gt;&lt;year&gt;1996&lt;/year&gt;&lt;/dates&gt;&lt;urls&gt;&lt;/urls&gt;&lt;/record&gt;&lt;/Cite&gt;&lt;/EndNote&gt;</w:instrText>
            </w:r>
            <w:r>
              <w:fldChar w:fldCharType="separate"/>
            </w:r>
            <w:r w:rsidRPr="00360E29">
              <w:rPr>
                <w:noProof/>
                <w:vertAlign w:val="superscript"/>
              </w:rPr>
              <w:t>147</w:t>
            </w:r>
            <w:r>
              <w:fldChar w:fldCharType="end"/>
            </w:r>
          </w:p>
        </w:tc>
      </w:tr>
      <w:tr w:rsidR="001A747B" w14:paraId="40FA699B" w14:textId="77777777" w:rsidTr="00C42DDD">
        <w:tc>
          <w:tcPr>
            <w:tcW w:w="2287" w:type="dxa"/>
          </w:tcPr>
          <w:p w14:paraId="4B662083" w14:textId="483552F4" w:rsidR="001A747B" w:rsidRDefault="00FF4F1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oenomycin</w:t>
            </w:r>
          </w:p>
        </w:tc>
        <w:tc>
          <w:tcPr>
            <w:tcW w:w="1364" w:type="dxa"/>
          </w:tcPr>
          <w:p w14:paraId="27FA24F2" w14:textId="329C0B16" w:rsidR="001A747B" w:rsidRDefault="00FF4F1D" w:rsidP="00C42DDD">
            <w:r>
              <w:t>yes</w:t>
            </w:r>
          </w:p>
        </w:tc>
        <w:tc>
          <w:tcPr>
            <w:tcW w:w="1364" w:type="dxa"/>
          </w:tcPr>
          <w:p w14:paraId="42682C35" w14:textId="7186CAAC" w:rsidR="001A747B" w:rsidRDefault="00FF4F1D" w:rsidP="00C42DDD">
            <w:r>
              <w:t>gram pos</w:t>
            </w:r>
          </w:p>
        </w:tc>
        <w:tc>
          <w:tcPr>
            <w:tcW w:w="1141" w:type="dxa"/>
          </w:tcPr>
          <w:p w14:paraId="3174D45B" w14:textId="77777777" w:rsidR="001A747B" w:rsidRDefault="001A747B" w:rsidP="00C42DDD"/>
        </w:tc>
        <w:tc>
          <w:tcPr>
            <w:tcW w:w="1141" w:type="dxa"/>
          </w:tcPr>
          <w:p w14:paraId="6A037E7F" w14:textId="77777777" w:rsidR="001A747B" w:rsidRDefault="001A747B" w:rsidP="00C42DDD"/>
        </w:tc>
        <w:tc>
          <w:tcPr>
            <w:tcW w:w="2051" w:type="dxa"/>
          </w:tcPr>
          <w:p w14:paraId="2318CD5E" w14:textId="77777777" w:rsidR="001A747B" w:rsidRDefault="001A747B" w:rsidP="00C42DDD"/>
        </w:tc>
        <w:tc>
          <w:tcPr>
            <w:tcW w:w="1346" w:type="dxa"/>
          </w:tcPr>
          <w:p w14:paraId="098B52F6" w14:textId="1C892036" w:rsidR="001A747B" w:rsidRDefault="00441953" w:rsidP="00C42DDD">
            <w:r>
              <w:fldChar w:fldCharType="begin">
                <w:fldData xml:space="preserve">PEVuZE5vdGU+PENpdGU+PEF1dGhvcj5CYWl6bWFuPC9BdXRob3I+PFllYXI+MjAwMDwvWWVhcj48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l6bWFuPC9BdXRob3I+PFllYXI+MjAwMDwvWWVhcj48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41953">
              <w:rPr>
                <w:noProof/>
                <w:vertAlign w:val="superscript"/>
              </w:rPr>
              <w:t>148</w:t>
            </w:r>
            <w:r>
              <w:fldChar w:fldCharType="end"/>
            </w:r>
          </w:p>
        </w:tc>
      </w:tr>
      <w:tr w:rsidR="001A747B" w14:paraId="2F6A2893" w14:textId="77777777" w:rsidTr="00C42DDD">
        <w:tc>
          <w:tcPr>
            <w:tcW w:w="2287" w:type="dxa"/>
          </w:tcPr>
          <w:p w14:paraId="04B8FC85" w14:textId="1DD5C9AD" w:rsidR="001A747B" w:rsidRDefault="00C546B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epacin</w:t>
            </w:r>
            <w:proofErr w:type="spellEnd"/>
          </w:p>
        </w:tc>
        <w:tc>
          <w:tcPr>
            <w:tcW w:w="1364" w:type="dxa"/>
          </w:tcPr>
          <w:p w14:paraId="47BC29AC" w14:textId="77777777" w:rsidR="001A747B" w:rsidRDefault="001A747B" w:rsidP="00C42DDD"/>
        </w:tc>
        <w:tc>
          <w:tcPr>
            <w:tcW w:w="1364" w:type="dxa"/>
          </w:tcPr>
          <w:p w14:paraId="18977D89" w14:textId="77777777" w:rsidR="001A747B" w:rsidRDefault="001A747B" w:rsidP="00C42DDD"/>
        </w:tc>
        <w:tc>
          <w:tcPr>
            <w:tcW w:w="1141" w:type="dxa"/>
          </w:tcPr>
          <w:p w14:paraId="06B7A047" w14:textId="77777777" w:rsidR="001A747B" w:rsidRDefault="001A747B" w:rsidP="00C42DDD"/>
        </w:tc>
        <w:tc>
          <w:tcPr>
            <w:tcW w:w="1141" w:type="dxa"/>
          </w:tcPr>
          <w:p w14:paraId="4D8C7D6A" w14:textId="77777777" w:rsidR="001A747B" w:rsidRDefault="001A747B" w:rsidP="00C42DDD"/>
        </w:tc>
        <w:tc>
          <w:tcPr>
            <w:tcW w:w="2051" w:type="dxa"/>
          </w:tcPr>
          <w:p w14:paraId="21B41923" w14:textId="4F81B698" w:rsidR="001A747B" w:rsidRDefault="00C546B0" w:rsidP="00C42DDD">
            <w:r>
              <w:t>Biofilm formation</w:t>
            </w:r>
          </w:p>
        </w:tc>
        <w:tc>
          <w:tcPr>
            <w:tcW w:w="1346" w:type="dxa"/>
          </w:tcPr>
          <w:p w14:paraId="15350E16" w14:textId="51AE3D05" w:rsidR="001A747B" w:rsidRDefault="00395343" w:rsidP="00C42DDD">
            <w:r>
              <w:fldChar w:fldCharType="begin"/>
            </w:r>
            <w:r>
              <w:instrText xml:space="preserve"> ADDIN EN.CITE &lt;EndNote&gt;&lt;Cite&gt;&lt;Author&gt;Cunha&lt;/Author&gt;&lt;Year&gt;2004&lt;/Year&gt;&lt;RecNum&gt;152&lt;/RecNum&gt;&lt;DisplayText&gt;&lt;style face="superscript"&gt;149&lt;/style&gt;&lt;/DisplayText&gt;&lt;record&gt;&lt;rec-number&gt;152&lt;/rec-number&gt;&lt;foreign-keys&gt;&lt;key app="EN" db-id="p5zs9pw5ltwzr3e0webppaa6ae5zxdxszf5s" timestamp="1547142485"&gt;152&lt;/key&gt;&lt;/foreign-keys&gt;&lt;ref-type name="Journal Article"&gt;17&lt;/ref-type&gt;&lt;contributors&gt;&lt;authors&gt;&lt;author&gt;Cunha, M. V.&lt;/author&gt;&lt;author&gt;Sousa, S. A.&lt;/author&gt;&lt;author&gt;Leitao, J. H.&lt;/author&gt;&lt;author&gt;Moreira, L. M.&lt;/author&gt;&lt;author&gt;Videira, P. A.&lt;/author&gt;&lt;author&gt;Sa-Correia, I.&lt;/author&gt;&lt;/authors&gt;&lt;/contributors&gt;&lt;auth-address&gt;Grupo de Ciencias Biologicas, Centro de Engenharia Biologica e Quimica, Instituto Superior Tecnico, Av. Rovisco Pais, 1049-001 Lisbon, Portugal.&lt;/auth-address&gt;&lt;titles&gt;&lt;title&gt;Studies on the involvement of the exopolysaccharide produced by cystic fibrosis-associated isolates of the Burkholderia cepacia complex in biofilm formation and in persistence of respiratory infections&lt;/title&gt;&lt;secondary-title&gt;J Clin Microbiol&lt;/secondary-title&gt;&lt;/titles&gt;&lt;periodical&gt;&lt;full-title&gt;J Clin Microbiol&lt;/full-title&gt;&lt;/periodical&gt;&lt;pages&gt;3052-8&lt;/pages&gt;&lt;volume&gt;42&lt;/volume&gt;&lt;number&gt;7&lt;/number&gt;&lt;keywords&gt;&lt;keyword&gt;*Biofilms&lt;/keyword&gt;&lt;keyword&gt;Burkholderia cepacia/*growth &amp;amp; development&lt;/keyword&gt;&lt;keyword&gt;Cystic Fibrosis/*microbiology&lt;/keyword&gt;&lt;keyword&gt;Humans&lt;/keyword&gt;&lt;keyword&gt;Polysaccharides, Bacterial/*physiology&lt;/keyword&gt;&lt;keyword&gt;Respiratory Tract Infections/*microbiology&lt;/keyword&gt;&lt;/keywords&gt;&lt;dates&gt;&lt;year&gt;2004&lt;/year&gt;&lt;pub-dates&gt;&lt;date&gt;Jul&lt;/date&gt;&lt;/pub-dates&gt;&lt;/dates&gt;&lt;isbn&gt;0095-1137 (Print)&amp;#xD;0095-1137 (Linking)&lt;/isbn&gt;&lt;accession-num&gt;15243059&lt;/accession-num&gt;&lt;urls&gt;&lt;related-urls&gt;&lt;url&gt;https://www.ncbi.nlm.nih.gov/pubmed/15243059&lt;/url&gt;&lt;/related-urls&gt;&lt;/urls&gt;&lt;custom2&gt;446245&lt;/custom2&gt;&lt;electronic-resource-num&gt;10.1128/JCM.42.7.3052-3058.2004&lt;/electronic-resource-num&gt;&lt;/record&gt;&lt;/Cite&gt;&lt;/EndNote&gt;</w:instrText>
            </w:r>
            <w:r>
              <w:fldChar w:fldCharType="separate"/>
            </w:r>
            <w:r w:rsidRPr="00395343">
              <w:rPr>
                <w:noProof/>
                <w:vertAlign w:val="superscript"/>
              </w:rPr>
              <w:t>149</w:t>
            </w:r>
            <w:r>
              <w:fldChar w:fldCharType="end"/>
            </w:r>
          </w:p>
        </w:tc>
      </w:tr>
      <w:tr w:rsidR="001A747B" w14:paraId="0DB51B30" w14:textId="77777777" w:rsidTr="00C42DDD">
        <w:tc>
          <w:tcPr>
            <w:tcW w:w="2287" w:type="dxa"/>
          </w:tcPr>
          <w:p w14:paraId="05206B58" w14:textId="62DBE291" w:rsidR="001A747B" w:rsidRDefault="00C359E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thylarcyriarubin</w:t>
            </w:r>
            <w:proofErr w:type="spellEnd"/>
          </w:p>
        </w:tc>
        <w:tc>
          <w:tcPr>
            <w:tcW w:w="1364" w:type="dxa"/>
          </w:tcPr>
          <w:p w14:paraId="47C2BD80" w14:textId="77777777" w:rsidR="001A747B" w:rsidRDefault="001A747B" w:rsidP="00C42DDD"/>
        </w:tc>
        <w:tc>
          <w:tcPr>
            <w:tcW w:w="1364" w:type="dxa"/>
          </w:tcPr>
          <w:p w14:paraId="14ECA9A0" w14:textId="77777777" w:rsidR="001A747B" w:rsidRDefault="001A747B" w:rsidP="00C42DDD"/>
        </w:tc>
        <w:tc>
          <w:tcPr>
            <w:tcW w:w="1141" w:type="dxa"/>
          </w:tcPr>
          <w:p w14:paraId="56341599" w14:textId="77777777" w:rsidR="001A747B" w:rsidRDefault="001A747B" w:rsidP="00C42DDD"/>
        </w:tc>
        <w:tc>
          <w:tcPr>
            <w:tcW w:w="1141" w:type="dxa"/>
          </w:tcPr>
          <w:p w14:paraId="272D6A72" w14:textId="04A7C8CB" w:rsidR="001A747B" w:rsidRDefault="00C359EA" w:rsidP="00C42DDD">
            <w:r>
              <w:t>yes</w:t>
            </w:r>
          </w:p>
        </w:tc>
        <w:tc>
          <w:tcPr>
            <w:tcW w:w="2051" w:type="dxa"/>
          </w:tcPr>
          <w:p w14:paraId="1459656B" w14:textId="77777777" w:rsidR="001A747B" w:rsidRDefault="001A747B" w:rsidP="00C42DDD"/>
        </w:tc>
        <w:tc>
          <w:tcPr>
            <w:tcW w:w="1346" w:type="dxa"/>
          </w:tcPr>
          <w:p w14:paraId="449470B8" w14:textId="5D712AC0" w:rsidR="001A747B" w:rsidRDefault="00EF0ED1" w:rsidP="00C42DDD">
            <w:r>
              <w:fldChar w:fldCharType="begin"/>
            </w:r>
            <w:r>
              <w:instrText xml:space="preserve"> ADDIN EN.CITE &lt;EndNote&gt;&lt;Cite&gt;&lt;Author&gt;Chang&lt;/Author&gt;&lt;Year&gt;2014&lt;/Year&gt;&lt;RecNum&gt;153&lt;/RecNum&gt;&lt;DisplayText&gt;&lt;style face="superscript"&gt;150&lt;/style&gt;&lt;/DisplayText&gt;&lt;record&gt;&lt;rec-number&gt;153&lt;/rec-number&gt;&lt;foreign-keys&gt;&lt;key app="EN" db-id="p5zs9pw5ltwzr3e0webppaa6ae5zxdxszf5s" timestamp="1547142688"&gt;153&lt;/key&gt;&lt;/foreign-keys&gt;&lt;ref-type name="Journal Article"&gt;17&lt;/ref-type&gt;&lt;contributors&gt;&lt;authors&gt;&lt;author&gt;Chang, F. Y.&lt;/author&gt;&lt;author&gt;Brady, S. F.&lt;/author&gt;&lt;/authors&gt;&lt;/contributors&gt;&lt;auth-address&gt;Laboratory of Genetically Encoded Small Molecules, Howard Hughes Medical Institute, The Rockefeller University, 1230 York Avenue, New York, NY 10065 (USA).&lt;/auth-address&gt;&lt;titles&gt;&lt;title&gt;Characterization of an environmental DNA-derived gene cluster that encodes the bisindolylmaleimide methylarcyriarubin&lt;/title&gt;&lt;secondary-title&gt;Chembiochem&lt;/secondary-title&gt;&lt;/titles&gt;&lt;periodical&gt;&lt;full-title&gt;Chembiochem&lt;/full-title&gt;&lt;/periodical&gt;&lt;pages&gt;815-21&lt;/pages&gt;&lt;volume&gt;15&lt;/volume&gt;&lt;number&gt;6&lt;/number&gt;&lt;keywords&gt;&lt;keyword&gt;Bacterial Proteins/genetics/*metabolism&lt;/keyword&gt;&lt;keyword&gt;Cloning, Molecular&lt;/keyword&gt;&lt;keyword&gt;DNA/*metabolism&lt;/keyword&gt;&lt;keyword&gt;Escherichia coli/metabolism&lt;/keyword&gt;&lt;keyword&gt;Gene Library&lt;/keyword&gt;&lt;keyword&gt;Indoles/chemistry/*metabolism&lt;/keyword&gt;&lt;keyword&gt;Maleimides/chemistry/*metabolism&lt;/keyword&gt;&lt;keyword&gt;Metagenomics&lt;/keyword&gt;&lt;keyword&gt;Multigene Family&lt;/keyword&gt;&lt;keyword&gt;Recombinant Proteins/genetics/metabolism&lt;/keyword&gt;&lt;keyword&gt;Soil Microbiology&lt;/keyword&gt;&lt;keyword&gt;Rieske dioxygenase&lt;/keyword&gt;&lt;keyword&gt;biosynthesis&lt;/keyword&gt;&lt;keyword&gt;bisindolylmaleimides&lt;/keyword&gt;&lt;keyword&gt;natural products&lt;/keyword&gt;&lt;/keywords&gt;&lt;dates&gt;&lt;year&gt;2014&lt;/year&gt;&lt;pub-dates&gt;&lt;date&gt;Apr 14&lt;/date&gt;&lt;/pub-dates&gt;&lt;/dates&gt;&lt;isbn&gt;1439-7633 (Electronic)&amp;#xD;1439-4227 (Linking)&lt;/isbn&gt;&lt;accession-num&gt;24648189&lt;/accession-num&gt;&lt;urls&gt;&lt;related-urls&gt;&lt;url&gt;https://www.ncbi.nlm.nih.gov/pubmed/24648189&lt;/url&gt;&lt;/related-urls&gt;&lt;/urls&gt;&lt;custom2&gt;4028703&lt;/custom2&gt;&lt;electronic-resource-num&gt;10.1002/cbic.201300756&lt;/electronic-resource-num&gt;&lt;/record&gt;&lt;/Cite&gt;&lt;/EndNote&gt;</w:instrText>
            </w:r>
            <w:r>
              <w:fldChar w:fldCharType="separate"/>
            </w:r>
            <w:r w:rsidRPr="00EF0ED1">
              <w:rPr>
                <w:noProof/>
                <w:vertAlign w:val="superscript"/>
              </w:rPr>
              <w:t>150</w:t>
            </w:r>
            <w:r>
              <w:fldChar w:fldCharType="end"/>
            </w:r>
          </w:p>
        </w:tc>
      </w:tr>
      <w:tr w:rsidR="001A747B" w14:paraId="7290C154" w14:textId="77777777" w:rsidTr="00C42DDD">
        <w:tc>
          <w:tcPr>
            <w:tcW w:w="2287" w:type="dxa"/>
          </w:tcPr>
          <w:p w14:paraId="5E5CBFF8" w14:textId="6251E646" w:rsidR="001A747B" w:rsidRDefault="00B600F7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hysostigmine</w:t>
            </w:r>
          </w:p>
        </w:tc>
        <w:tc>
          <w:tcPr>
            <w:tcW w:w="1364" w:type="dxa"/>
          </w:tcPr>
          <w:p w14:paraId="273D7432" w14:textId="77777777" w:rsidR="001A747B" w:rsidRDefault="001A747B" w:rsidP="00C42DDD"/>
        </w:tc>
        <w:tc>
          <w:tcPr>
            <w:tcW w:w="1364" w:type="dxa"/>
          </w:tcPr>
          <w:p w14:paraId="7B9F799A" w14:textId="77777777" w:rsidR="001A747B" w:rsidRDefault="001A747B" w:rsidP="00C42DDD"/>
        </w:tc>
        <w:tc>
          <w:tcPr>
            <w:tcW w:w="1141" w:type="dxa"/>
          </w:tcPr>
          <w:p w14:paraId="3009082D" w14:textId="77777777" w:rsidR="001A747B" w:rsidRDefault="001A747B" w:rsidP="00C42DDD"/>
        </w:tc>
        <w:tc>
          <w:tcPr>
            <w:tcW w:w="1141" w:type="dxa"/>
          </w:tcPr>
          <w:p w14:paraId="658B6A4E" w14:textId="77777777" w:rsidR="001A747B" w:rsidRDefault="001A747B" w:rsidP="00C42DDD"/>
        </w:tc>
        <w:tc>
          <w:tcPr>
            <w:tcW w:w="2051" w:type="dxa"/>
          </w:tcPr>
          <w:p w14:paraId="307A28E0" w14:textId="2D780AF3" w:rsidR="001A747B" w:rsidRDefault="00B600F7" w:rsidP="00C42DDD">
            <w:r>
              <w:t>toxin</w:t>
            </w:r>
          </w:p>
        </w:tc>
        <w:tc>
          <w:tcPr>
            <w:tcW w:w="1346" w:type="dxa"/>
          </w:tcPr>
          <w:p w14:paraId="597EDA7D" w14:textId="179C38CE" w:rsidR="001A747B" w:rsidRDefault="009E0F8A" w:rsidP="00C42DDD">
            <w:r>
              <w:fldChar w:fldCharType="begin"/>
            </w:r>
            <w:r>
              <w:instrText xml:space="preserve"> ADDIN EN.CITE &lt;EndNote&gt;&lt;Cite&gt;&lt;Author&gt;Cook&lt;/Author&gt;&lt;Year&gt;1988&lt;/Year&gt;&lt;RecNum&gt;154&lt;/RecNum&gt;&lt;DisplayText&gt;&lt;style face="superscript"&gt;151&lt;/style&gt;&lt;/DisplayText&gt;&lt;record&gt;&lt;rec-number&gt;154&lt;/rec-number&gt;&lt;foreign-keys&gt;&lt;key app="EN" db-id="p5zs9pw5ltwzr3e0webppaa6ae5zxdxszf5s" timestamp="1547142977"&gt;154&lt;/key&gt;&lt;/foreign-keys&gt;&lt;ref-type name="Journal Article"&gt;17&lt;/ref-type&gt;&lt;contributors&gt;&lt;authors&gt;&lt;author&gt;Cook, W. O.&lt;/author&gt;&lt;author&gt;Beasley, V. R.&lt;/author&gt;&lt;author&gt;Dahlem, A. M.&lt;/author&gt;&lt;author&gt;Dellinger, J. A.&lt;/author&gt;&lt;author&gt;Harlin, K. S.&lt;/author&gt;&lt;author&gt;Carmichael, W. W.&lt;/author&gt;&lt;/authors&gt;&lt;/contributors&gt;&lt;auth-address&gt;Department of Veterinary Biosciences, College of Veterinary Medicine, University of Illinois, Urbana 61801.&lt;/auth-address&gt;&lt;titles&gt;&lt;title&gt;Comparison of effects of anatoxin-a(s) and paraoxon, physostigmine and pyridostigmine on mouse brain cholinesterase activity&lt;/title&gt;&lt;secondary-title&gt;Toxicon&lt;/secondary-title&gt;&lt;/titles&gt;&lt;periodical&gt;&lt;full-title&gt;Toxicon&lt;/full-title&gt;&lt;/periodical&gt;&lt;pages&gt;750-3&lt;/pages&gt;&lt;volume&gt;26&lt;/volume&gt;&lt;number&gt;8&lt;/number&gt;&lt;keywords&gt;&lt;keyword&gt;Animals&lt;/keyword&gt;&lt;keyword&gt;*Bacterial Toxins&lt;/keyword&gt;&lt;keyword&gt;Brain/enzymology&lt;/keyword&gt;&lt;keyword&gt;Cholinesterase Inhibitors/*pharmacology&lt;/keyword&gt;&lt;keyword&gt;Cholinesterases/metabolism&lt;/keyword&gt;&lt;keyword&gt;Lethal Dose 50&lt;/keyword&gt;&lt;keyword&gt;Male&lt;/keyword&gt;&lt;keyword&gt;Marine Toxins/*pharmacology&lt;/keyword&gt;&lt;keyword&gt;Mice&lt;/keyword&gt;&lt;keyword&gt;Mice, Inbred BALB C&lt;/keyword&gt;&lt;keyword&gt;Microcystins&lt;/keyword&gt;&lt;keyword&gt;Paraoxon/*pharmacology&lt;/keyword&gt;&lt;keyword&gt;Physostigmine/*pharmacology&lt;/keyword&gt;&lt;keyword&gt;Pyridostigmine Bromide/*pharmacology&lt;/keyword&gt;&lt;keyword&gt;Rats&lt;/keyword&gt;&lt;keyword&gt;Tropanes&lt;/keyword&gt;&lt;/keywords&gt;&lt;dates&gt;&lt;year&gt;1988&lt;/year&gt;&lt;/dates&gt;&lt;isbn&gt;0041-0101 (Print)&amp;#xD;0041-0101 (Linking)&lt;/isbn&gt;&lt;accession-num&gt;3188065&lt;/accession-num&gt;&lt;urls&gt;&lt;related-urls&gt;&lt;url&gt;https://www.ncbi.nlm.nih.gov/pubmed/3188065&lt;/url&gt;&lt;/related-urls&gt;&lt;/urls&gt;&lt;/record&gt;&lt;/Cite&gt;&lt;/EndNote&gt;</w:instrText>
            </w:r>
            <w:r>
              <w:fldChar w:fldCharType="separate"/>
            </w:r>
            <w:r w:rsidRPr="009E0F8A">
              <w:rPr>
                <w:noProof/>
                <w:vertAlign w:val="superscript"/>
              </w:rPr>
              <w:t>151</w:t>
            </w:r>
            <w:r>
              <w:fldChar w:fldCharType="end"/>
            </w:r>
          </w:p>
        </w:tc>
      </w:tr>
      <w:tr w:rsidR="001A747B" w14:paraId="6370E4DD" w14:textId="77777777" w:rsidTr="00C42DDD">
        <w:tc>
          <w:tcPr>
            <w:tcW w:w="2287" w:type="dxa"/>
          </w:tcPr>
          <w:p w14:paraId="1EDFE9CD" w14:textId="434CC5AC" w:rsidR="001A747B" w:rsidRDefault="000B461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beccamycin</w:t>
            </w:r>
          </w:p>
        </w:tc>
        <w:tc>
          <w:tcPr>
            <w:tcW w:w="1364" w:type="dxa"/>
          </w:tcPr>
          <w:p w14:paraId="0F19325F" w14:textId="3B40A0D1" w:rsidR="001A747B" w:rsidRDefault="000B4619" w:rsidP="00C42DDD">
            <w:r>
              <w:t>yes</w:t>
            </w:r>
          </w:p>
        </w:tc>
        <w:tc>
          <w:tcPr>
            <w:tcW w:w="1364" w:type="dxa"/>
          </w:tcPr>
          <w:p w14:paraId="54AE1245" w14:textId="467CFA2E" w:rsidR="001A747B" w:rsidRDefault="000B4619" w:rsidP="00C42DDD">
            <w:r>
              <w:t>gram pos</w:t>
            </w:r>
          </w:p>
        </w:tc>
        <w:tc>
          <w:tcPr>
            <w:tcW w:w="1141" w:type="dxa"/>
          </w:tcPr>
          <w:p w14:paraId="34FFBDE7" w14:textId="053EC961" w:rsidR="001A747B" w:rsidRDefault="00454475" w:rsidP="00C42DDD">
            <w:r>
              <w:t>yes</w:t>
            </w:r>
          </w:p>
        </w:tc>
        <w:tc>
          <w:tcPr>
            <w:tcW w:w="1141" w:type="dxa"/>
          </w:tcPr>
          <w:p w14:paraId="522522C7" w14:textId="1CF6008C" w:rsidR="001A747B" w:rsidRDefault="00454475" w:rsidP="00C42DDD">
            <w:r>
              <w:t>yes</w:t>
            </w:r>
          </w:p>
        </w:tc>
        <w:tc>
          <w:tcPr>
            <w:tcW w:w="2051" w:type="dxa"/>
          </w:tcPr>
          <w:p w14:paraId="75B420A7" w14:textId="77777777" w:rsidR="001A747B" w:rsidRDefault="001A747B" w:rsidP="00C42DDD"/>
        </w:tc>
        <w:tc>
          <w:tcPr>
            <w:tcW w:w="1346" w:type="dxa"/>
          </w:tcPr>
          <w:p w14:paraId="1A55AA3F" w14:textId="2A3B8613" w:rsidR="001A747B" w:rsidRDefault="00F51186" w:rsidP="00C42DDD">
            <w:r>
              <w:fldChar w:fldCharType="begin"/>
            </w:r>
            <w:r>
              <w:instrText xml:space="preserve"> ADDIN EN.CITE &lt;EndNote&gt;&lt;Cite&gt;&lt;Author&gt;Sanchez&lt;/Author&gt;&lt;Year&gt;2002&lt;/Year&gt;&lt;RecNum&gt;155&lt;/RecNum&gt;&lt;DisplayText&gt;&lt;style face="superscript"&gt;152&lt;/style&gt;&lt;/DisplayText&gt;&lt;record&gt;&lt;rec-number&gt;155&lt;/rec-number&gt;&lt;foreign-keys&gt;&lt;key app="EN" db-id="p5zs9pw5ltwzr3e0webppaa6ae5zxdxszf5s" timestamp="1547143147"&gt;155&lt;/key&gt;&lt;/foreign-keys&gt;&lt;ref-type name="Journal Article"&gt;17&lt;/ref-type&gt;&lt;contributors&gt;&lt;authors&gt;&lt;author&gt;Sanchez, C.&lt;/author&gt;&lt;author&gt;Butovich, I. A.&lt;/author&gt;&lt;author&gt;Brana, A. F.&lt;/author&gt;&lt;author&gt;Rohr, J.&lt;/author&gt;&lt;author&gt;Mendez, C.&lt;/author&gt;&lt;author&gt;Salas, J. A.&lt;/author&gt;&lt;/authors&gt;&lt;/contributors&gt;&lt;auth-address&gt;Departamento de Biologia Funcional e Instituto, Universitario de Oncologia del Principado de Asturias, Universidad de Oviedo, 33006 Oviedo, Spain.&lt;/auth-address&gt;&lt;titles&gt;&lt;title&gt;The biosynthetic gene cluster for the antitumor rebeccamycin: characterization and generation of indolocarbazole derivatives&lt;/title&gt;&lt;secondary-title&gt;Chem Biol&lt;/secondary-title&gt;&lt;/titles&gt;&lt;periodical&gt;&lt;full-title&gt;Chem Biol&lt;/full-title&gt;&lt;/periodical&gt;&lt;pages&gt;519-31&lt;/pages&gt;&lt;volume&gt;9&lt;/volume&gt;&lt;number&gt;4&lt;/number&gt;&lt;keywords&gt;&lt;keyword&gt;Actinomycetales/enzymology&lt;/keyword&gt;&lt;keyword&gt;*Aminoglycosides&lt;/keyword&gt;&lt;keyword&gt;Anti-Bacterial Agents/*biosynthesis&lt;/keyword&gt;&lt;keyword&gt;Antineoplastic Agents&lt;/keyword&gt;&lt;keyword&gt;Carbazoles&lt;/keyword&gt;&lt;keyword&gt;Chromosome Mapping&lt;/keyword&gt;&lt;keyword&gt;Cloning, Molecular&lt;/keyword&gt;&lt;keyword&gt;Glycosyltransferases/genetics/metabolism&lt;/keyword&gt;&lt;keyword&gt;Indoles&lt;/keyword&gt;&lt;keyword&gt;Magnetic Resonance Spectroscopy&lt;/keyword&gt;&lt;keyword&gt;Molecular Sequence Data&lt;/keyword&gt;&lt;keyword&gt;*Multigene Family&lt;/keyword&gt;&lt;keyword&gt;Sequence Analysis, DNA&lt;/keyword&gt;&lt;keyword&gt;Streptomyces/genetics&lt;/keyword&gt;&lt;/keywords&gt;&lt;dates&gt;&lt;year&gt;2002&lt;/year&gt;&lt;pub-dates&gt;&lt;date&gt;Apr&lt;/date&gt;&lt;/pub-dates&gt;&lt;/dates&gt;&lt;isbn&gt;1074-5521 (Print)&amp;#xD;1074-5521 (Linking)&lt;/isbn&gt;&lt;accession-num&gt;11983340&lt;/accession-num&gt;&lt;urls&gt;&lt;related-urls&gt;&lt;url&gt;https://www.ncbi.nlm.nih.gov/pubmed/11983340&lt;/url&gt;&lt;/related-urls&gt;&lt;/urls&gt;&lt;/record&gt;&lt;/Cite&gt;&lt;/EndNote&gt;</w:instrText>
            </w:r>
            <w:r>
              <w:fldChar w:fldCharType="separate"/>
            </w:r>
            <w:r w:rsidRPr="00F51186">
              <w:rPr>
                <w:noProof/>
                <w:vertAlign w:val="superscript"/>
              </w:rPr>
              <w:t>152</w:t>
            </w:r>
            <w:r>
              <w:fldChar w:fldCharType="end"/>
            </w:r>
          </w:p>
        </w:tc>
      </w:tr>
      <w:tr w:rsidR="001A747B" w14:paraId="49893C0D" w14:textId="77777777" w:rsidTr="00C42DDD">
        <w:tc>
          <w:tcPr>
            <w:tcW w:w="2287" w:type="dxa"/>
          </w:tcPr>
          <w:p w14:paraId="74E36BDC" w14:textId="55BF94DF" w:rsidR="001A747B" w:rsidRDefault="00E7754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olacein</w:t>
            </w:r>
          </w:p>
        </w:tc>
        <w:tc>
          <w:tcPr>
            <w:tcW w:w="1364" w:type="dxa"/>
          </w:tcPr>
          <w:p w14:paraId="53ADCEBB" w14:textId="6C1145C3" w:rsidR="001A747B" w:rsidRDefault="00E77544" w:rsidP="00C42DDD">
            <w:r>
              <w:t>yes</w:t>
            </w:r>
          </w:p>
        </w:tc>
        <w:tc>
          <w:tcPr>
            <w:tcW w:w="1364" w:type="dxa"/>
          </w:tcPr>
          <w:p w14:paraId="4DE0C6DB" w14:textId="1B00656E" w:rsidR="001A747B" w:rsidRDefault="00E77544" w:rsidP="00C42DDD">
            <w:r>
              <w:t>gram pos</w:t>
            </w:r>
          </w:p>
        </w:tc>
        <w:tc>
          <w:tcPr>
            <w:tcW w:w="1141" w:type="dxa"/>
          </w:tcPr>
          <w:p w14:paraId="4339A11E" w14:textId="77777777" w:rsidR="001A747B" w:rsidRDefault="001A747B" w:rsidP="00C42DDD"/>
        </w:tc>
        <w:tc>
          <w:tcPr>
            <w:tcW w:w="1141" w:type="dxa"/>
          </w:tcPr>
          <w:p w14:paraId="14E6C269" w14:textId="2E4595D5" w:rsidR="001A747B" w:rsidRDefault="0073061A" w:rsidP="00C42DDD">
            <w:r>
              <w:t>yes</w:t>
            </w:r>
          </w:p>
        </w:tc>
        <w:tc>
          <w:tcPr>
            <w:tcW w:w="2051" w:type="dxa"/>
          </w:tcPr>
          <w:p w14:paraId="73BCE6B2" w14:textId="77777777" w:rsidR="001A747B" w:rsidRDefault="001A747B" w:rsidP="00C42DDD"/>
        </w:tc>
        <w:tc>
          <w:tcPr>
            <w:tcW w:w="1346" w:type="dxa"/>
          </w:tcPr>
          <w:p w14:paraId="30EB2F7B" w14:textId="552E41A4" w:rsidR="001A747B" w:rsidRDefault="00FC4519" w:rsidP="00C42DDD">
            <w:r>
              <w:fldChar w:fldCharType="begin">
                <w:fldData xml:space="preserve">PEVuZE5vdGU+PENpdGU+PEF1dGhvcj5JbTwvQXV0aG9yPjxZZWFyPjIwMTc8L1llYXI+PFJlY051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</w:fldData>
              </w:fldChar>
            </w:r>
            <w:r w:rsidR="00330309">
              <w:instrText xml:space="preserve"> ADDIN EN.CITE </w:instrText>
            </w:r>
            <w:r w:rsidR="00330309">
              <w:fldChar w:fldCharType="begin">
                <w:fldData xml:space="preserve">PEVuZE5vdGU+PENpdGU+PEF1dGhvcj5JbTwvQXV0aG9yPjxZZWFyPjIwMTc8L1llYXI+PFJlY051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</w:fldData>
              </w:fldChar>
            </w:r>
            <w:r w:rsidR="00330309">
              <w:instrText xml:space="preserve"> ADDIN EN.CITE.DATA </w:instrText>
            </w:r>
            <w:r w:rsidR="00330309">
              <w:fldChar w:fldCharType="end"/>
            </w:r>
            <w:r>
              <w:fldChar w:fldCharType="separate"/>
            </w:r>
            <w:r w:rsidR="00330309" w:rsidRPr="00330309">
              <w:rPr>
                <w:noProof/>
                <w:vertAlign w:val="superscript"/>
              </w:rPr>
              <w:t>153,154</w:t>
            </w:r>
            <w:r>
              <w:fldChar w:fldCharType="end"/>
            </w:r>
          </w:p>
        </w:tc>
      </w:tr>
      <w:tr w:rsidR="001A747B" w14:paraId="211C14CE" w14:textId="77777777" w:rsidTr="00C42DDD">
        <w:tc>
          <w:tcPr>
            <w:tcW w:w="2287" w:type="dxa"/>
          </w:tcPr>
          <w:p w14:paraId="25D3609D" w14:textId="3833DF93" w:rsidR="001A747B" w:rsidRDefault="000D74A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lorobiocin</w:t>
            </w:r>
          </w:p>
        </w:tc>
        <w:tc>
          <w:tcPr>
            <w:tcW w:w="1364" w:type="dxa"/>
          </w:tcPr>
          <w:p w14:paraId="392E1D6F" w14:textId="5B817186" w:rsidR="001A747B" w:rsidRDefault="000D74A4" w:rsidP="00C42DDD">
            <w:r>
              <w:t>yes</w:t>
            </w:r>
          </w:p>
        </w:tc>
        <w:tc>
          <w:tcPr>
            <w:tcW w:w="1364" w:type="dxa"/>
          </w:tcPr>
          <w:p w14:paraId="392C0038" w14:textId="250E9A7F" w:rsidR="001A747B" w:rsidRDefault="000D74A4" w:rsidP="00C42DDD">
            <w:r>
              <w:t>gram pos</w:t>
            </w:r>
          </w:p>
        </w:tc>
        <w:tc>
          <w:tcPr>
            <w:tcW w:w="1141" w:type="dxa"/>
          </w:tcPr>
          <w:p w14:paraId="68113677" w14:textId="77777777" w:rsidR="001A747B" w:rsidRDefault="001A747B" w:rsidP="00C42DDD"/>
        </w:tc>
        <w:tc>
          <w:tcPr>
            <w:tcW w:w="1141" w:type="dxa"/>
          </w:tcPr>
          <w:p w14:paraId="77635010" w14:textId="77777777" w:rsidR="001A747B" w:rsidRDefault="001A747B" w:rsidP="00C42DDD"/>
        </w:tc>
        <w:tc>
          <w:tcPr>
            <w:tcW w:w="2051" w:type="dxa"/>
          </w:tcPr>
          <w:p w14:paraId="3803780A" w14:textId="77777777" w:rsidR="001A747B" w:rsidRDefault="001A747B" w:rsidP="00C42DDD"/>
        </w:tc>
        <w:tc>
          <w:tcPr>
            <w:tcW w:w="1346" w:type="dxa"/>
          </w:tcPr>
          <w:p w14:paraId="7820E5C8" w14:textId="2F968B00" w:rsidR="001A747B" w:rsidRDefault="00AB4791" w:rsidP="00C42DDD">
            <w:r>
              <w:fldChar w:fldCharType="begin"/>
            </w:r>
            <w:r>
              <w:instrText xml:space="preserve"> ADDIN EN.CITE &lt;EndNote&gt;&lt;Cite&gt;&lt;Author&gt;Bisacchi&lt;/Author&gt;&lt;Year&gt;2015&lt;/Year&gt;&lt;RecNum&gt;158&lt;/RecNum&gt;&lt;DisplayText&gt;&lt;style face="superscript"&gt;155&lt;/style&gt;&lt;/DisplayText&gt;&lt;record&gt;&lt;rec-number&gt;158&lt;/rec-number&gt;&lt;foreign-keys&gt;&lt;key app="EN" db-id="p5zs9pw5ltwzr3e0webppaa6ae5zxdxszf5s" timestamp="1547144378"&gt;158&lt;/key&gt;&lt;/foreign-keys&gt;&lt;ref-type name="Journal Article"&gt;17&lt;/ref-type&gt;&lt;contributors&gt;&lt;authors&gt;&lt;author&gt;Bisacchi, G. S.&lt;/author&gt;&lt;author&gt;Manchester, J. I.&lt;/author&gt;&lt;/authors&gt;&lt;/contributors&gt;&lt;auth-address&gt;AstraZeneca, 35 Gatehouse Drive, Waltham, Massachusetts 02451, United States.&lt;/auth-address&gt;&lt;titles&gt;&lt;title&gt;A New-Class Antibacterial-Almost. Lessons in Drug Discovery and Development: A Critical Analysis of More than 50 Years of Effort toward ATPase Inhibitors of DNA Gyrase and Topoisomerase IV&lt;/title&gt;&lt;secondary-title&gt;ACS Infect Dis&lt;/secondary-title&gt;&lt;/titles&gt;&lt;periodical&gt;&lt;full-title&gt;ACS Infect Dis&lt;/full-title&gt;&lt;/periodical&gt;&lt;pages&gt;4-41&lt;/pages&gt;&lt;volume&gt;1&lt;/volume&gt;&lt;number&gt;1&lt;/number&gt;&lt;keywords&gt;&lt;keyword&gt;Azd5099&lt;/keyword&gt;&lt;keyword&gt;Bl-c43&lt;/keyword&gt;&lt;keyword&gt;Bta-c223&lt;/keyword&gt;&lt;keyword&gt;GyrB&lt;/keyword&gt;&lt;keyword&gt;Pk/pd&lt;/keyword&gt;&lt;keyword&gt;ParE&lt;/keyword&gt;&lt;keyword&gt;Ru79115&lt;/keyword&gt;&lt;keyword&gt;VXc-486&lt;/keyword&gt;&lt;keyword&gt;antibacterial&lt;/keyword&gt;&lt;keyword&gt;clorobiocin&lt;/keyword&gt;&lt;keyword&gt;coumermycin&lt;/keyword&gt;&lt;keyword&gt;drug discovery&lt;/keyword&gt;&lt;keyword&gt;gyrase&lt;/keyword&gt;&lt;keyword&gt;inhibitor&lt;/keyword&gt;&lt;keyword&gt;novobiocin&lt;/keyword&gt;&lt;keyword&gt;topoisomerase&lt;/keyword&gt;&lt;/keywords&gt;&lt;dates&gt;&lt;year&gt;2015&lt;/year&gt;&lt;pub-dates&gt;&lt;date&gt;Jan 9&lt;/date&gt;&lt;/pub-dates&gt;&lt;/dates&gt;&lt;isbn&gt;2373-8227 (Electronic)&amp;#xD;2373-8227 (Linking)&lt;/isbn&gt;&lt;accession-num&gt;27620144&lt;/accession-num&gt;&lt;urls&gt;&lt;related-urls&gt;&lt;url&gt;https://www.ncbi.nlm.nih.gov/pubmed/27620144&lt;/url&gt;&lt;/related-urls&gt;&lt;/urls&gt;&lt;electronic-resource-num&gt;10.1021/id500013t&lt;/electronic-resource-num&gt;&lt;/record&gt;&lt;/Cite&gt;&lt;/EndNote&gt;</w:instrText>
            </w:r>
            <w:r>
              <w:fldChar w:fldCharType="separate"/>
            </w:r>
            <w:r w:rsidRPr="00AB4791">
              <w:rPr>
                <w:noProof/>
                <w:vertAlign w:val="superscript"/>
              </w:rPr>
              <w:t>155</w:t>
            </w:r>
            <w:r>
              <w:fldChar w:fldCharType="end"/>
            </w:r>
          </w:p>
        </w:tc>
      </w:tr>
      <w:tr w:rsidR="001A747B" w14:paraId="58D52E17" w14:textId="77777777" w:rsidTr="00C42DDD">
        <w:tc>
          <w:tcPr>
            <w:tcW w:w="2287" w:type="dxa"/>
          </w:tcPr>
          <w:p w14:paraId="0DB5D472" w14:textId="197E50DD" w:rsidR="001A747B" w:rsidRDefault="00735635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umermycin</w:t>
            </w:r>
          </w:p>
        </w:tc>
        <w:tc>
          <w:tcPr>
            <w:tcW w:w="1364" w:type="dxa"/>
          </w:tcPr>
          <w:p w14:paraId="13A3BF1B" w14:textId="56350F40" w:rsidR="001A747B" w:rsidRDefault="00735635" w:rsidP="00C42DDD">
            <w:r>
              <w:t>yes</w:t>
            </w:r>
          </w:p>
        </w:tc>
        <w:tc>
          <w:tcPr>
            <w:tcW w:w="1364" w:type="dxa"/>
          </w:tcPr>
          <w:p w14:paraId="0BE7304D" w14:textId="369DDADF" w:rsidR="001A747B" w:rsidRDefault="00735635" w:rsidP="00C42DDD">
            <w:r>
              <w:t>gram pos, gram neg</w:t>
            </w:r>
          </w:p>
        </w:tc>
        <w:tc>
          <w:tcPr>
            <w:tcW w:w="1141" w:type="dxa"/>
          </w:tcPr>
          <w:p w14:paraId="3F34A402" w14:textId="77777777" w:rsidR="001A747B" w:rsidRDefault="001A747B" w:rsidP="00C42DDD"/>
        </w:tc>
        <w:tc>
          <w:tcPr>
            <w:tcW w:w="1141" w:type="dxa"/>
          </w:tcPr>
          <w:p w14:paraId="6184B6BE" w14:textId="77777777" w:rsidR="001A747B" w:rsidRDefault="001A747B" w:rsidP="00C42DDD"/>
        </w:tc>
        <w:tc>
          <w:tcPr>
            <w:tcW w:w="2051" w:type="dxa"/>
          </w:tcPr>
          <w:p w14:paraId="3B6384F2" w14:textId="77777777" w:rsidR="001A747B" w:rsidRDefault="001A747B" w:rsidP="00C42DDD"/>
        </w:tc>
        <w:tc>
          <w:tcPr>
            <w:tcW w:w="1346" w:type="dxa"/>
          </w:tcPr>
          <w:p w14:paraId="73EFFD4B" w14:textId="0F02F4B7" w:rsidR="001A747B" w:rsidRDefault="009D0BC7" w:rsidP="00C42DDD">
            <w:r>
              <w:fldChar w:fldCharType="begin"/>
            </w:r>
            <w:r>
              <w:instrText xml:space="preserve"> ADDIN EN.CITE &lt;EndNote&gt;&lt;Cite&gt;&lt;Author&gt;Fedorko&lt;/Author&gt;&lt;Year&gt;1969&lt;/Year&gt;&lt;RecNum&gt;159&lt;/RecNum&gt;&lt;DisplayText&gt;&lt;style face="superscript"&gt;156&lt;/style&gt;&lt;/DisplayText&gt;&lt;record&gt;&lt;rec-number&gt;159&lt;/rec-number&gt;&lt;foreign-keys&gt;&lt;key app="EN" db-id="p5zs9pw5ltwzr3e0webppaa6ae5zxdxszf5s" timestamp="1547144586"&gt;159&lt;/key&gt;&lt;/foreign-keys&gt;&lt;ref-type name="Journal Article"&gt;17&lt;/ref-type&gt;&lt;contributors&gt;&lt;authors&gt;&lt;author&gt;Fedorko, J.&lt;/author&gt;&lt;author&gt;Katz, S.&lt;/author&gt;&lt;author&gt;Allnoch, H.&lt;/author&gt;&lt;/authors&gt;&lt;/contributors&gt;&lt;titles&gt;&lt;title&gt;In vitro activity of coumermycin A1&lt;/title&gt;&lt;secondary-title&gt;Appl Microbiol&lt;/secondary-title&gt;&lt;/titles&gt;&lt;periodical&gt;&lt;full-title&gt;Appl Microbiol&lt;/full-title&gt;&lt;/periodical&gt;&lt;pages&gt;869-73&lt;/pages&gt;&lt;volume&gt;18&lt;/volume&gt;&lt;number&gt;5&lt;/number&gt;&lt;keywords&gt;&lt;keyword&gt;Ampicillin/pharmacology&lt;/keyword&gt;&lt;keyword&gt;Anti-Bacterial Agents/*pharmacology&lt;/keyword&gt;&lt;keyword&gt;Culture Media&lt;/keyword&gt;&lt;keyword&gt;Enterobacteriaceae/*drug effects&lt;/keyword&gt;&lt;keyword&gt;Escherichia coli/drug effects&lt;/keyword&gt;&lt;keyword&gt;Microbial Sensitivity Tests&lt;/keyword&gt;&lt;keyword&gt;Novobiocin/pharmacology&lt;/keyword&gt;&lt;keyword&gt;Penicillin Resistance&lt;/keyword&gt;&lt;keyword&gt;Proteus/drug effects&lt;/keyword&gt;&lt;keyword&gt;Pseudomonas aeruginosa/drug effects&lt;/keyword&gt;&lt;keyword&gt;Staphylococcus/*drug effects&lt;/keyword&gt;&lt;keyword&gt;Streptococcus pneumoniae/*drug effects&lt;/keyword&gt;&lt;keyword&gt;Tetracycline/pharmacology&lt;/keyword&gt;&lt;/keywords&gt;&lt;dates&gt;&lt;year&gt;1969&lt;/year&gt;&lt;pub-dates&gt;&lt;date&gt;Nov&lt;/date&gt;&lt;/pub-dates&gt;&lt;/dates&gt;&lt;isbn&gt;0003-6919 (Print)&amp;#xD;0003-6919 (Linking)&lt;/isbn&gt;&lt;accession-num&gt;4391844&lt;/accession-num&gt;&lt;urls&gt;&lt;related-urls&gt;&lt;url&gt;https://www.ncbi.nlm.nih.gov/pubmed/4391844&lt;/url&gt;&lt;/related-urls&gt;&lt;/urls&gt;&lt;custom2&gt;378103&lt;/custom2&gt;&lt;/record&gt;&lt;/Cite&gt;&lt;/EndNote&gt;</w:instrText>
            </w:r>
            <w:r>
              <w:fldChar w:fldCharType="separate"/>
            </w:r>
            <w:r w:rsidRPr="009D0BC7">
              <w:rPr>
                <w:noProof/>
                <w:vertAlign w:val="superscript"/>
              </w:rPr>
              <w:t>156</w:t>
            </w:r>
            <w:r>
              <w:fldChar w:fldCharType="end"/>
            </w:r>
          </w:p>
        </w:tc>
      </w:tr>
      <w:tr w:rsidR="001A747B" w14:paraId="55523024" w14:textId="77777777" w:rsidTr="00C42DDD">
        <w:tc>
          <w:tcPr>
            <w:tcW w:w="2287" w:type="dxa"/>
          </w:tcPr>
          <w:p w14:paraId="12B0AE35" w14:textId="5339650C" w:rsidR="001A747B" w:rsidRDefault="0098734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PE </w:t>
            </w:r>
            <w:proofErr w:type="spellStart"/>
            <w:r>
              <w:rPr>
                <w:rFonts w:ascii="Calibri" w:hAnsi="Calibri" w:cs="Calibri"/>
                <w:color w:val="000000"/>
              </w:rPr>
              <w:t>Ec</w:t>
            </w:r>
            <w:proofErr w:type="spellEnd"/>
          </w:p>
        </w:tc>
        <w:tc>
          <w:tcPr>
            <w:tcW w:w="1364" w:type="dxa"/>
          </w:tcPr>
          <w:p w14:paraId="1F17E047" w14:textId="77777777" w:rsidR="001A747B" w:rsidRDefault="001A747B" w:rsidP="00C42DDD"/>
        </w:tc>
        <w:tc>
          <w:tcPr>
            <w:tcW w:w="1364" w:type="dxa"/>
          </w:tcPr>
          <w:p w14:paraId="7203C008" w14:textId="77777777" w:rsidR="001A747B" w:rsidRDefault="001A747B" w:rsidP="00C42DDD"/>
        </w:tc>
        <w:tc>
          <w:tcPr>
            <w:tcW w:w="1141" w:type="dxa"/>
          </w:tcPr>
          <w:p w14:paraId="14EAF49C" w14:textId="77777777" w:rsidR="001A747B" w:rsidRDefault="001A747B" w:rsidP="00C42DDD"/>
        </w:tc>
        <w:tc>
          <w:tcPr>
            <w:tcW w:w="1141" w:type="dxa"/>
          </w:tcPr>
          <w:p w14:paraId="14B6C856" w14:textId="77777777" w:rsidR="001A747B" w:rsidRDefault="001A747B" w:rsidP="00C42DDD"/>
        </w:tc>
        <w:tc>
          <w:tcPr>
            <w:tcW w:w="2051" w:type="dxa"/>
          </w:tcPr>
          <w:p w14:paraId="43303F8B" w14:textId="7CDDAD4D" w:rsidR="001A747B" w:rsidRDefault="0098734D" w:rsidP="00C42DDD">
            <w:r>
              <w:t>Antioxidant</w:t>
            </w:r>
          </w:p>
        </w:tc>
        <w:tc>
          <w:tcPr>
            <w:tcW w:w="1346" w:type="dxa"/>
          </w:tcPr>
          <w:p w14:paraId="2D028918" w14:textId="37EDB1E5" w:rsidR="001A747B" w:rsidRDefault="00920747" w:rsidP="00C42DDD">
            <w:r>
              <w:fldChar w:fldCharType="begin">
                <w:fldData xml:space="preserve">PEVuZE5vdGU+PENpdGU+PEF1dGhvcj5DaW1lcm1hbmNpYzwvQXV0aG9yPjxZZWFyPjIwMTQ8L1ll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W1lcm1hbmNpYzwvQXV0aG9yPjxZZWFyPjIwMTQ8L1ll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20747">
              <w:rPr>
                <w:noProof/>
                <w:vertAlign w:val="superscript"/>
              </w:rPr>
              <w:t>157</w:t>
            </w:r>
            <w:r>
              <w:fldChar w:fldCharType="end"/>
            </w:r>
          </w:p>
        </w:tc>
      </w:tr>
      <w:tr w:rsidR="001A747B" w14:paraId="5E405235" w14:textId="77777777" w:rsidTr="00C42DDD">
        <w:tc>
          <w:tcPr>
            <w:tcW w:w="2287" w:type="dxa"/>
          </w:tcPr>
          <w:p w14:paraId="19B0E944" w14:textId="311BD523" w:rsidR="001A747B" w:rsidRDefault="0098734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 xml:space="preserve">APE </w:t>
            </w:r>
            <w:proofErr w:type="spellStart"/>
            <w:r>
              <w:rPr>
                <w:rFonts w:ascii="Calibri" w:hAnsi="Calibri" w:cs="Calibri"/>
                <w:color w:val="000000"/>
              </w:rPr>
              <w:t>Vf</w:t>
            </w:r>
            <w:proofErr w:type="spellEnd"/>
          </w:p>
        </w:tc>
        <w:tc>
          <w:tcPr>
            <w:tcW w:w="1364" w:type="dxa"/>
          </w:tcPr>
          <w:p w14:paraId="32F19AA3" w14:textId="77777777" w:rsidR="001A747B" w:rsidRDefault="001A747B" w:rsidP="00C42DDD"/>
        </w:tc>
        <w:tc>
          <w:tcPr>
            <w:tcW w:w="1364" w:type="dxa"/>
          </w:tcPr>
          <w:p w14:paraId="79C63D3F" w14:textId="77777777" w:rsidR="001A747B" w:rsidRDefault="001A747B" w:rsidP="00C42DDD"/>
        </w:tc>
        <w:tc>
          <w:tcPr>
            <w:tcW w:w="1141" w:type="dxa"/>
          </w:tcPr>
          <w:p w14:paraId="45289884" w14:textId="77777777" w:rsidR="001A747B" w:rsidRDefault="001A747B" w:rsidP="00C42DDD"/>
        </w:tc>
        <w:tc>
          <w:tcPr>
            <w:tcW w:w="1141" w:type="dxa"/>
          </w:tcPr>
          <w:p w14:paraId="416FD8E5" w14:textId="77777777" w:rsidR="001A747B" w:rsidRDefault="001A747B" w:rsidP="00C42DDD"/>
        </w:tc>
        <w:tc>
          <w:tcPr>
            <w:tcW w:w="2051" w:type="dxa"/>
          </w:tcPr>
          <w:p w14:paraId="7AE093F7" w14:textId="123FC897" w:rsidR="001A747B" w:rsidRDefault="0098734D" w:rsidP="00C42DDD">
            <w:r>
              <w:t>antioxidant</w:t>
            </w:r>
          </w:p>
        </w:tc>
        <w:tc>
          <w:tcPr>
            <w:tcW w:w="1346" w:type="dxa"/>
          </w:tcPr>
          <w:p w14:paraId="14997593" w14:textId="76E630B5" w:rsidR="001A747B" w:rsidRDefault="0098734D" w:rsidP="00C42DDD">
            <w:r>
              <w:fldChar w:fldCharType="begin">
                <w:fldData xml:space="preserve">PEVuZE5vdGU+PENpdGU+PEF1dGhvcj5DaW1lcm1hbmNpYzwvQXV0aG9yPjxZZWFyPjIwMTQ8L1ll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W1lcm1hbmNpYzwvQXV0aG9yPjxZZWFyPjIwMTQ8L1ll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8734D">
              <w:rPr>
                <w:noProof/>
                <w:vertAlign w:val="superscript"/>
              </w:rPr>
              <w:t>157</w:t>
            </w:r>
            <w:r>
              <w:fldChar w:fldCharType="end"/>
            </w:r>
          </w:p>
        </w:tc>
      </w:tr>
      <w:tr w:rsidR="0098734D" w14:paraId="585DA18F" w14:textId="77777777" w:rsidTr="00C42DDD">
        <w:tc>
          <w:tcPr>
            <w:tcW w:w="2287" w:type="dxa"/>
          </w:tcPr>
          <w:p w14:paraId="50AA0262" w14:textId="1AF5DE59" w:rsidR="0098734D" w:rsidRDefault="000573B4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anylclavam</w:t>
            </w:r>
            <w:proofErr w:type="spellEnd"/>
          </w:p>
        </w:tc>
        <w:tc>
          <w:tcPr>
            <w:tcW w:w="1364" w:type="dxa"/>
          </w:tcPr>
          <w:p w14:paraId="252A5C52" w14:textId="3DFB03F4" w:rsidR="0098734D" w:rsidRDefault="00602FE2" w:rsidP="00C42DDD">
            <w:r>
              <w:t>yes</w:t>
            </w:r>
          </w:p>
        </w:tc>
        <w:tc>
          <w:tcPr>
            <w:tcW w:w="1364" w:type="dxa"/>
          </w:tcPr>
          <w:p w14:paraId="65246CC9" w14:textId="77777777" w:rsidR="0098734D" w:rsidRDefault="0098734D" w:rsidP="00C42DDD"/>
        </w:tc>
        <w:tc>
          <w:tcPr>
            <w:tcW w:w="1141" w:type="dxa"/>
          </w:tcPr>
          <w:p w14:paraId="416E414C" w14:textId="170AAB9F" w:rsidR="0098734D" w:rsidRDefault="008F2844" w:rsidP="00C42DDD">
            <w:r>
              <w:t>yes</w:t>
            </w:r>
          </w:p>
        </w:tc>
        <w:tc>
          <w:tcPr>
            <w:tcW w:w="1141" w:type="dxa"/>
          </w:tcPr>
          <w:p w14:paraId="3DCBD820" w14:textId="77777777" w:rsidR="0098734D" w:rsidRDefault="0098734D" w:rsidP="00C42DDD"/>
        </w:tc>
        <w:tc>
          <w:tcPr>
            <w:tcW w:w="2051" w:type="dxa"/>
          </w:tcPr>
          <w:p w14:paraId="502F2375" w14:textId="77777777" w:rsidR="0098734D" w:rsidRDefault="0098734D" w:rsidP="00C42DDD"/>
        </w:tc>
        <w:tc>
          <w:tcPr>
            <w:tcW w:w="1346" w:type="dxa"/>
          </w:tcPr>
          <w:p w14:paraId="3B70258F" w14:textId="7C61CCDC" w:rsidR="0098734D" w:rsidRDefault="00D77078" w:rsidP="00C42DDD">
            <w:r>
              <w:fldChar w:fldCharType="begin">
                <w:fldData xml:space="preserve">PEVuZE5vdGU+PENpdGU+PEF1dGhvcj5aZWx5YXM8L0F1dGhvcj48WWVhcj4yMDA4PC9ZZWFyPjxS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x5YXM8L0F1dGhvcj48WWVhcj4yMDA4PC9ZZWFyPjxS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77078">
              <w:rPr>
                <w:noProof/>
                <w:vertAlign w:val="superscript"/>
              </w:rPr>
              <w:t>158</w:t>
            </w:r>
            <w:r>
              <w:fldChar w:fldCharType="end"/>
            </w:r>
          </w:p>
        </w:tc>
      </w:tr>
      <w:tr w:rsidR="0098734D" w14:paraId="1981A6B6" w14:textId="77777777" w:rsidTr="00C42DDD">
        <w:tc>
          <w:tcPr>
            <w:tcW w:w="2287" w:type="dxa"/>
          </w:tcPr>
          <w:p w14:paraId="48A22623" w14:textId="0DDE687A" w:rsidR="0098734D" w:rsidRDefault="00846DE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lavam</w:t>
            </w:r>
          </w:p>
        </w:tc>
        <w:tc>
          <w:tcPr>
            <w:tcW w:w="1364" w:type="dxa"/>
          </w:tcPr>
          <w:p w14:paraId="0F9DE3EF" w14:textId="7E68D5A1" w:rsidR="0098734D" w:rsidRDefault="00356CE1" w:rsidP="00C42DDD">
            <w:r>
              <w:t>yes</w:t>
            </w:r>
          </w:p>
        </w:tc>
        <w:tc>
          <w:tcPr>
            <w:tcW w:w="1364" w:type="dxa"/>
          </w:tcPr>
          <w:p w14:paraId="373E0BC9" w14:textId="77777777" w:rsidR="0098734D" w:rsidRDefault="0098734D" w:rsidP="00C42DDD"/>
        </w:tc>
        <w:tc>
          <w:tcPr>
            <w:tcW w:w="1141" w:type="dxa"/>
          </w:tcPr>
          <w:p w14:paraId="6256EE31" w14:textId="37E56DB1" w:rsidR="0098734D" w:rsidRDefault="00356CE1" w:rsidP="00C42DDD">
            <w:r>
              <w:t>yes</w:t>
            </w:r>
          </w:p>
        </w:tc>
        <w:tc>
          <w:tcPr>
            <w:tcW w:w="1141" w:type="dxa"/>
          </w:tcPr>
          <w:p w14:paraId="3BFCB547" w14:textId="77777777" w:rsidR="0098734D" w:rsidRDefault="0098734D" w:rsidP="00C42DDD"/>
        </w:tc>
        <w:tc>
          <w:tcPr>
            <w:tcW w:w="2051" w:type="dxa"/>
          </w:tcPr>
          <w:p w14:paraId="68C338B6" w14:textId="77777777" w:rsidR="0098734D" w:rsidRDefault="0098734D" w:rsidP="00C42DDD"/>
        </w:tc>
        <w:tc>
          <w:tcPr>
            <w:tcW w:w="1346" w:type="dxa"/>
          </w:tcPr>
          <w:p w14:paraId="246388BE" w14:textId="0CABBE18" w:rsidR="0098734D" w:rsidRDefault="00356CE1" w:rsidP="00C42DDD">
            <w:r>
              <w:fldChar w:fldCharType="begin">
                <w:fldData xml:space="preserve">PEVuZE5vdGU+PENpdGU+PEF1dGhvcj5aZWx5YXM8L0F1dGhvcj48WWVhcj4yMDA4PC9ZZWFyPjxS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x5YXM8L0F1dGhvcj48WWVhcj4yMDA4PC9ZZWFyPjxS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56CE1">
              <w:rPr>
                <w:noProof/>
                <w:vertAlign w:val="superscript"/>
              </w:rPr>
              <w:t>158</w:t>
            </w:r>
            <w:r>
              <w:fldChar w:fldCharType="end"/>
            </w:r>
          </w:p>
        </w:tc>
      </w:tr>
      <w:tr w:rsidR="0098734D" w14:paraId="73D4CCD0" w14:textId="77777777" w:rsidTr="00C42DDD">
        <w:tc>
          <w:tcPr>
            <w:tcW w:w="2287" w:type="dxa"/>
          </w:tcPr>
          <w:p w14:paraId="1524212B" w14:textId="261946ED" w:rsidR="0098734D" w:rsidRDefault="00481150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lavulanic acid</w:t>
            </w:r>
          </w:p>
        </w:tc>
        <w:tc>
          <w:tcPr>
            <w:tcW w:w="1364" w:type="dxa"/>
          </w:tcPr>
          <w:p w14:paraId="261931AF" w14:textId="14CF177A" w:rsidR="0098734D" w:rsidRDefault="00D01B9F" w:rsidP="00C42DDD">
            <w:r>
              <w:t>yes</w:t>
            </w:r>
          </w:p>
        </w:tc>
        <w:tc>
          <w:tcPr>
            <w:tcW w:w="1364" w:type="dxa"/>
          </w:tcPr>
          <w:p w14:paraId="2F93CFDB" w14:textId="71C4D2B1" w:rsidR="0098734D" w:rsidRDefault="0037779A" w:rsidP="00C42DDD">
            <w:r>
              <w:t>gram pos, gram neg</w:t>
            </w:r>
          </w:p>
        </w:tc>
        <w:tc>
          <w:tcPr>
            <w:tcW w:w="1141" w:type="dxa"/>
          </w:tcPr>
          <w:p w14:paraId="5499D0C2" w14:textId="77777777" w:rsidR="0098734D" w:rsidRDefault="0098734D" w:rsidP="00C42DDD"/>
        </w:tc>
        <w:tc>
          <w:tcPr>
            <w:tcW w:w="1141" w:type="dxa"/>
          </w:tcPr>
          <w:p w14:paraId="2BEA9844" w14:textId="77777777" w:rsidR="0098734D" w:rsidRDefault="0098734D" w:rsidP="00C42DDD"/>
        </w:tc>
        <w:tc>
          <w:tcPr>
            <w:tcW w:w="2051" w:type="dxa"/>
          </w:tcPr>
          <w:p w14:paraId="61E030DB" w14:textId="6E2472EA" w:rsidR="0098734D" w:rsidRDefault="00D01B9F" w:rsidP="00C42DDD">
            <w:r>
              <w:t>Beta-lactamase inhibitor</w:t>
            </w:r>
          </w:p>
        </w:tc>
        <w:tc>
          <w:tcPr>
            <w:tcW w:w="1346" w:type="dxa"/>
          </w:tcPr>
          <w:p w14:paraId="70BF3EB0" w14:textId="51459111" w:rsidR="0098734D" w:rsidRDefault="008E2382" w:rsidP="00C42DDD">
            <w:r>
              <w:fldChar w:fldCharType="begin">
                <w:fldData xml:space="preserve">PEVuZE5vdGU+PENpdGU+PEF1dGhvcj5aZWx5YXM8L0F1dGhvcj48WWVhcj4yMDA4PC9ZZWFyPjxS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Wx5YXM8L0F1dGhvcj48WWVhcj4yMDA4PC9ZZWFyPjxS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E2382">
              <w:rPr>
                <w:noProof/>
                <w:vertAlign w:val="superscript"/>
              </w:rPr>
              <w:t>158</w:t>
            </w:r>
            <w:r>
              <w:fldChar w:fldCharType="end"/>
            </w:r>
          </w:p>
        </w:tc>
      </w:tr>
      <w:tr w:rsidR="0098734D" w14:paraId="46C4AE30" w14:textId="77777777" w:rsidTr="00C42DDD">
        <w:tc>
          <w:tcPr>
            <w:tcW w:w="2287" w:type="dxa"/>
          </w:tcPr>
          <w:p w14:paraId="6321C658" w14:textId="770E5FC8" w:rsidR="0098734D" w:rsidRDefault="00C52CCE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ienamycin</w:t>
            </w:r>
          </w:p>
        </w:tc>
        <w:tc>
          <w:tcPr>
            <w:tcW w:w="1364" w:type="dxa"/>
          </w:tcPr>
          <w:p w14:paraId="21C3182E" w14:textId="0FF05E6D" w:rsidR="0098734D" w:rsidRDefault="00C52CCE" w:rsidP="00C42DDD">
            <w:r>
              <w:t>yes</w:t>
            </w:r>
          </w:p>
        </w:tc>
        <w:tc>
          <w:tcPr>
            <w:tcW w:w="1364" w:type="dxa"/>
          </w:tcPr>
          <w:p w14:paraId="54835A00" w14:textId="6271FF37" w:rsidR="0098734D" w:rsidRDefault="00C52CCE" w:rsidP="00C42DDD">
            <w:r>
              <w:t>gram pos, gram neg</w:t>
            </w:r>
          </w:p>
        </w:tc>
        <w:tc>
          <w:tcPr>
            <w:tcW w:w="1141" w:type="dxa"/>
          </w:tcPr>
          <w:p w14:paraId="4E20A22B" w14:textId="77777777" w:rsidR="0098734D" w:rsidRDefault="0098734D" w:rsidP="00C42DDD"/>
        </w:tc>
        <w:tc>
          <w:tcPr>
            <w:tcW w:w="1141" w:type="dxa"/>
          </w:tcPr>
          <w:p w14:paraId="54FA223D" w14:textId="77777777" w:rsidR="0098734D" w:rsidRDefault="0098734D" w:rsidP="00C42DDD"/>
        </w:tc>
        <w:tc>
          <w:tcPr>
            <w:tcW w:w="2051" w:type="dxa"/>
          </w:tcPr>
          <w:p w14:paraId="1B00571A" w14:textId="77777777" w:rsidR="0098734D" w:rsidRDefault="0098734D" w:rsidP="00C42DDD"/>
        </w:tc>
        <w:tc>
          <w:tcPr>
            <w:tcW w:w="1346" w:type="dxa"/>
          </w:tcPr>
          <w:p w14:paraId="771A4B39" w14:textId="3B0A1E81" w:rsidR="0098734D" w:rsidRDefault="00F93D79" w:rsidP="00C42DDD">
            <w:r>
              <w:fldChar w:fldCharType="begin"/>
            </w:r>
            <w:r>
              <w:instrText xml:space="preserve"> ADDIN EN.CITE &lt;EndNote&gt;&lt;Cite&gt;&lt;Author&gt;Masschelein&lt;/Author&gt;&lt;Year&gt;2017&lt;/Year&gt;&lt;RecNum&gt;29&lt;/RecNum&gt;&lt;DisplayText&gt;&lt;style face="superscript"&gt;27&lt;/style&gt;&lt;/DisplayText&gt;&lt;record&gt;&lt;rec-number&gt;29&lt;/rec-number&gt;&lt;foreign-keys&gt;&lt;key app="EN" db-id="p5zs9pw5ltwzr3e0webppaa6ae5zxdxszf5s" timestamp="1547050180"&gt;29&lt;/key&gt;&lt;/foreign-keys&gt;&lt;ref-type name="Journal Article"&gt;17&lt;/ref-type&gt;&lt;contributors&gt;&lt;authors&gt;&lt;author&gt;Masschelein, J.&lt;/author&gt;&lt;author&gt;Jenner, M.&lt;/author&gt;&lt;author&gt;Challis, G. L.&lt;/author&gt;&lt;/authors&gt;&lt;/contributors&gt;&lt;auth-address&gt;Department of Chemistry, University of Warwick, Gibbet Hill Road, Coventry, UK. G.L.Challis@warwick.ac.uk.&lt;/auth-address&gt;&lt;titles&gt;&lt;title&gt;Antibiotics from Gram-negative bacteria: a comprehensive overview and selected biosynthetic highlights&lt;/title&gt;&lt;secondary-title&gt;Nat Prod Rep&lt;/secondary-title&gt;&lt;/titles&gt;&lt;periodical&gt;&lt;full-title&gt;Nat Prod Rep&lt;/full-title&gt;&lt;/periodical&gt;&lt;pages&gt;712-783&lt;/pages&gt;&lt;volume&gt;34&lt;/volume&gt;&lt;number&gt;7&lt;/number&gt;&lt;keywords&gt;&lt;keyword&gt;Anti-Bacterial Agents/*isolation &amp;amp; purification/*pharmacology&lt;/keyword&gt;&lt;keyword&gt;Anti-Infective Agents/isolation &amp;amp; purification/pharmacology&lt;/keyword&gt;&lt;keyword&gt;Biological Products/*isolation &amp;amp; purification/*pharmacology&lt;/keyword&gt;&lt;keyword&gt;Gram-Negative Bacteria/*drug effects&lt;/keyword&gt;&lt;keyword&gt;Humans&lt;/keyword&gt;&lt;keyword&gt;Microbial Sensitivity Tests&lt;/keyword&gt;&lt;keyword&gt;Molecular Structure&lt;/keyword&gt;&lt;/keywords&gt;&lt;dates&gt;&lt;year&gt;2017&lt;/year&gt;&lt;pub-dates&gt;&lt;date&gt;Jul 1&lt;/date&gt;&lt;/pub-dates&gt;&lt;/dates&gt;&lt;isbn&gt;1460-4752 (Electronic)&amp;#xD;0265-0568 (Linking)&lt;/isbn&gt;&lt;accession-num&gt;28650032&lt;/accession-num&gt;&lt;urls&gt;&lt;related-urls&gt;&lt;url&gt;https://www.ncbi.nlm.nih.gov/pubmed/28650032&lt;/url&gt;&lt;/related-urls&gt;&lt;/urls&gt;&lt;electronic-resource-num&gt;10.1039/c7np00010c&lt;/electronic-resource-num&gt;&lt;/record&gt;&lt;/Cite&gt;&lt;/EndNote&gt;</w:instrText>
            </w:r>
            <w:r>
              <w:fldChar w:fldCharType="separate"/>
            </w:r>
            <w:r w:rsidRPr="00F93D79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98734D" w14:paraId="13E63C2E" w14:textId="77777777" w:rsidTr="00C42DDD">
        <w:tc>
          <w:tcPr>
            <w:tcW w:w="2287" w:type="dxa"/>
          </w:tcPr>
          <w:p w14:paraId="6E257A2B" w14:textId="738E6043" w:rsidR="0098734D" w:rsidRDefault="00F93D7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amma-butyrolactone</w:t>
            </w:r>
          </w:p>
        </w:tc>
        <w:tc>
          <w:tcPr>
            <w:tcW w:w="1364" w:type="dxa"/>
          </w:tcPr>
          <w:p w14:paraId="2ECCB4FD" w14:textId="77777777" w:rsidR="0098734D" w:rsidRDefault="0098734D" w:rsidP="00C42DDD"/>
        </w:tc>
        <w:tc>
          <w:tcPr>
            <w:tcW w:w="1364" w:type="dxa"/>
          </w:tcPr>
          <w:p w14:paraId="7E482101" w14:textId="77777777" w:rsidR="0098734D" w:rsidRDefault="0098734D" w:rsidP="00C42DDD"/>
        </w:tc>
        <w:tc>
          <w:tcPr>
            <w:tcW w:w="1141" w:type="dxa"/>
          </w:tcPr>
          <w:p w14:paraId="30270E10" w14:textId="77777777" w:rsidR="0098734D" w:rsidRDefault="0098734D" w:rsidP="00C42DDD"/>
        </w:tc>
        <w:tc>
          <w:tcPr>
            <w:tcW w:w="1141" w:type="dxa"/>
          </w:tcPr>
          <w:p w14:paraId="65534876" w14:textId="77777777" w:rsidR="0098734D" w:rsidRDefault="0098734D" w:rsidP="00C42DDD"/>
        </w:tc>
        <w:tc>
          <w:tcPr>
            <w:tcW w:w="2051" w:type="dxa"/>
          </w:tcPr>
          <w:p w14:paraId="470FD01A" w14:textId="135AD698" w:rsidR="0098734D" w:rsidRDefault="00F93D79" w:rsidP="00C42DDD">
            <w:r>
              <w:t>signaling</w:t>
            </w:r>
          </w:p>
        </w:tc>
        <w:tc>
          <w:tcPr>
            <w:tcW w:w="1346" w:type="dxa"/>
          </w:tcPr>
          <w:p w14:paraId="44AF4B3D" w14:textId="7CAFBCE8" w:rsidR="0098734D" w:rsidRDefault="00D71528" w:rsidP="00C42DDD">
            <w:r>
              <w:fldChar w:fldCharType="begin"/>
            </w:r>
            <w:r>
              <w:instrText xml:space="preserve"> ADDIN EN.CITE &lt;EndNote&gt;&lt;Cite&gt;&lt;Author&gt;Sidda&lt;/Author&gt;&lt;Year&gt;2012&lt;/Year&gt;&lt;RecNum&gt;162&lt;/RecNum&gt;&lt;DisplayText&gt;&lt;style face="superscript"&gt;159&lt;/style&gt;&lt;/DisplayText&gt;&lt;record&gt;&lt;rec-number&gt;162&lt;/rec-number&gt;&lt;foreign-keys&gt;&lt;key app="EN" db-id="p5zs9pw5ltwzr3e0webppaa6ae5zxdxszf5s" timestamp="1547146142"&gt;162&lt;/key&gt;&lt;/foreign-keys&gt;&lt;ref-type name="Journal Article"&gt;17&lt;/ref-type&gt;&lt;contributors&gt;&lt;authors&gt;&lt;author&gt;Sidda, J. D.&lt;/author&gt;&lt;author&gt;Corre, C.&lt;/author&gt;&lt;/authors&gt;&lt;/contributors&gt;&lt;auth-address&gt;Department of Chemistry, University of Warwick, Coventry, United Kingdom.&lt;/auth-address&gt;&lt;titles&gt;&lt;title&gt;Gamma-butyrolactone and furan signaling systems in Streptomyces&lt;/title&gt;&lt;secondary-title&gt;Methods Enzymol&lt;/secondary-title&gt;&lt;/titles&gt;&lt;periodical&gt;&lt;full-title&gt;Methods Enzymol&lt;/full-title&gt;&lt;/periodical&gt;&lt;pages&gt;71-87&lt;/pages&gt;&lt;volume&gt;517&lt;/volume&gt;&lt;keywords&gt;&lt;keyword&gt;4-Butyrolactone/*biosynthesis&lt;/keyword&gt;&lt;keyword&gt;Anti-Bacterial Agents/biosynthesis/metabolism&lt;/keyword&gt;&lt;keyword&gt;Bacterial Proteins/genetics/metabolism&lt;/keyword&gt;&lt;keyword&gt;Carboxylic Acids/metabolism&lt;/keyword&gt;&lt;keyword&gt;Cloning, Molecular&lt;/keyword&gt;&lt;keyword&gt;Dihydroxyacetone Phosphate/metabolism&lt;/keyword&gt;&lt;keyword&gt;Enzyme Assays&lt;/keyword&gt;&lt;keyword&gt;Furans/*metabolism&lt;/keyword&gt;&lt;keyword&gt;Gene Expression Regulation, Bacterial&lt;/keyword&gt;&lt;keyword&gt;Genetic Vectors/genetics/metabolism&lt;/keyword&gt;&lt;keyword&gt;Metabolome&lt;/keyword&gt;&lt;keyword&gt;Multigene Family&lt;/keyword&gt;&lt;keyword&gt;*Signal Transduction&lt;/keyword&gt;&lt;keyword&gt;Streptomyces/enzymology/genetics/*metabolism&lt;/keyword&gt;&lt;/keywords&gt;&lt;dates&gt;&lt;year&gt;2012&lt;/year&gt;&lt;/dates&gt;&lt;isbn&gt;1557-7988 (Electronic)&amp;#xD;0076-6879 (Linking)&lt;/isbn&gt;&lt;accession-num&gt;23084934&lt;/accession-num&gt;&lt;urls&gt;&lt;related-urls&gt;&lt;url&gt;https://www.ncbi.nlm.nih.gov/pubmed/23084934&lt;/url&gt;&lt;/related-urls&gt;&lt;/urls&gt;&lt;electronic-resource-num&gt;10.1016/B978-0-12-404634-4.00004-8&lt;/electronic-resource-num&gt;&lt;/record&gt;&lt;/Cite&gt;&lt;/EndNote&gt;</w:instrText>
            </w:r>
            <w:r>
              <w:fldChar w:fldCharType="separate"/>
            </w:r>
            <w:r w:rsidRPr="00D71528">
              <w:rPr>
                <w:noProof/>
                <w:vertAlign w:val="superscript"/>
              </w:rPr>
              <w:t>159</w:t>
            </w:r>
            <w:r>
              <w:fldChar w:fldCharType="end"/>
            </w:r>
          </w:p>
        </w:tc>
      </w:tr>
      <w:tr w:rsidR="0098734D" w14:paraId="3007B043" w14:textId="77777777" w:rsidTr="00C42DDD">
        <w:tc>
          <w:tcPr>
            <w:tcW w:w="2287" w:type="dxa"/>
          </w:tcPr>
          <w:p w14:paraId="7734DBF4" w14:textId="02FA1BF6" w:rsidR="0098734D" w:rsidRDefault="009E5B33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unicamycin</w:t>
            </w:r>
          </w:p>
        </w:tc>
        <w:tc>
          <w:tcPr>
            <w:tcW w:w="1364" w:type="dxa"/>
          </w:tcPr>
          <w:p w14:paraId="41E7052B" w14:textId="574CB85D" w:rsidR="0098734D" w:rsidRDefault="009E5B33" w:rsidP="00C42DDD">
            <w:r>
              <w:t>yes</w:t>
            </w:r>
          </w:p>
        </w:tc>
        <w:tc>
          <w:tcPr>
            <w:tcW w:w="1364" w:type="dxa"/>
          </w:tcPr>
          <w:p w14:paraId="56BE2141" w14:textId="698016DD" w:rsidR="0098734D" w:rsidRDefault="009E5B33" w:rsidP="00C42DDD">
            <w:r>
              <w:t>gram pos</w:t>
            </w:r>
          </w:p>
        </w:tc>
        <w:tc>
          <w:tcPr>
            <w:tcW w:w="1141" w:type="dxa"/>
          </w:tcPr>
          <w:p w14:paraId="570EA443" w14:textId="40BC3FBA" w:rsidR="0098734D" w:rsidRDefault="009E5B33" w:rsidP="00C42DDD">
            <w:r>
              <w:t>yes</w:t>
            </w:r>
          </w:p>
        </w:tc>
        <w:tc>
          <w:tcPr>
            <w:tcW w:w="1141" w:type="dxa"/>
          </w:tcPr>
          <w:p w14:paraId="67C07C86" w14:textId="77777777" w:rsidR="0098734D" w:rsidRDefault="0098734D" w:rsidP="00C42DDD"/>
        </w:tc>
        <w:tc>
          <w:tcPr>
            <w:tcW w:w="2051" w:type="dxa"/>
          </w:tcPr>
          <w:p w14:paraId="5E7606E1" w14:textId="77777777" w:rsidR="0098734D" w:rsidRDefault="0098734D" w:rsidP="00C42DDD"/>
        </w:tc>
        <w:tc>
          <w:tcPr>
            <w:tcW w:w="1346" w:type="dxa"/>
          </w:tcPr>
          <w:p w14:paraId="70F2DCA6" w14:textId="510AE6F5" w:rsidR="0098734D" w:rsidRDefault="00F27FD3" w:rsidP="00C42DDD">
            <w:r>
              <w:fldChar w:fldCharType="begin"/>
            </w:r>
            <w:r>
              <w:instrText xml:space="preserve"> ADDIN EN.CITE &lt;EndNote&gt;&lt;Cite&gt;&lt;Author&gt;Worthington&lt;/Author&gt;&lt;Year&gt;2013&lt;/Year&gt;&lt;RecNum&gt;164&lt;/RecNum&gt;&lt;DisplayText&gt;&lt;style face="superscript"&gt;161&lt;/style&gt;&lt;/DisplayText&gt;&lt;record&gt;&lt;rec-number&gt;164&lt;/rec-number&gt;&lt;foreign-keys&gt;&lt;key app="EN" db-id="p5zs9pw5ltwzr3e0webppaa6ae5zxdxszf5s" timestamp="1547149153"&gt;164&lt;/key&gt;&lt;/foreign-keys&gt;&lt;ref-type name="Journal Article"&gt;17&lt;/ref-type&gt;&lt;contributors&gt;&lt;authors&gt;&lt;author&gt;Worthington, R. J.&lt;/author&gt;&lt;author&gt;Melander, C.&lt;/author&gt;&lt;/authors&gt;&lt;/contributors&gt;&lt;auth-address&gt;Department of Chemistry, North Carolina State University, Raleigh, NC 27695, USA.&lt;/auth-address&gt;&lt;titles&gt;&lt;title&gt;Combination approaches to combat multidrug-resistant bacteria&lt;/title&gt;&lt;secondary-title&gt;Trends Biotechnol&lt;/secondary-title&gt;&lt;/titles&gt;&lt;periodical&gt;&lt;full-title&gt;Trends Biotechnol&lt;/full-title&gt;&lt;/periodical&gt;&lt;pages&gt;177-84&lt;/pages&gt;&lt;volume&gt;31&lt;/volume&gt;&lt;number&gt;3&lt;/number&gt;&lt;keywords&gt;&lt;keyword&gt;Adjuvants, Pharmaceutic/*therapeutic use&lt;/keyword&gt;&lt;keyword&gt;Anti-Bacterial Agents/*therapeutic use&lt;/keyword&gt;&lt;keyword&gt;Bacterial Infections/*drug therapy/*microbiology&lt;/keyword&gt;&lt;keyword&gt;*Drug Resistance, Multiple, Bacterial&lt;/keyword&gt;&lt;keyword&gt;Drug Therapy, Combination/methods&lt;/keyword&gt;&lt;keyword&gt;Humans&lt;/keyword&gt;&lt;/keywords&gt;&lt;dates&gt;&lt;year&gt;2013&lt;/year&gt;&lt;pub-dates&gt;&lt;date&gt;Mar&lt;/date&gt;&lt;/pub-dates&gt;&lt;/dates&gt;&lt;isbn&gt;1879-3096 (Electronic)&amp;#xD;0167-7799 (Linking)&lt;/isbn&gt;&lt;accession-num&gt;23333434&lt;/accession-num&gt;&lt;urls&gt;&lt;related-urls&gt;&lt;url&gt;https://www.ncbi.nlm.nih.gov/pubmed/23333434&lt;/url&gt;&lt;/related-urls&gt;&lt;/urls&gt;&lt;custom2&gt;3594660&lt;/custom2&gt;&lt;electronic-resource-num&gt;10.1016/j.tibtech.2012.12.006&lt;/electronic-resource-num&gt;&lt;/record&gt;&lt;/Cite&gt;&lt;/EndNote&gt;</w:instrText>
            </w:r>
            <w:r>
              <w:fldChar w:fldCharType="separate"/>
            </w:r>
            <w:r w:rsidRPr="00F27FD3">
              <w:rPr>
                <w:noProof/>
                <w:vertAlign w:val="superscript"/>
              </w:rPr>
              <w:t>161</w:t>
            </w:r>
            <w:r>
              <w:fldChar w:fldCharType="end"/>
            </w:r>
          </w:p>
        </w:tc>
      </w:tr>
      <w:tr w:rsidR="0098734D" w14:paraId="2605AE32" w14:textId="77777777" w:rsidTr="00C42DDD">
        <w:tc>
          <w:tcPr>
            <w:tcW w:w="2287" w:type="dxa"/>
          </w:tcPr>
          <w:p w14:paraId="602F14FC" w14:textId="4A6AE339" w:rsidR="0098734D" w:rsidRDefault="009E339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romophenols</w:t>
            </w:r>
          </w:p>
        </w:tc>
        <w:tc>
          <w:tcPr>
            <w:tcW w:w="1364" w:type="dxa"/>
          </w:tcPr>
          <w:p w14:paraId="0944FA44" w14:textId="77777777" w:rsidR="0098734D" w:rsidRDefault="0098734D" w:rsidP="00C42DDD"/>
        </w:tc>
        <w:tc>
          <w:tcPr>
            <w:tcW w:w="1364" w:type="dxa"/>
          </w:tcPr>
          <w:p w14:paraId="3641B9B4" w14:textId="77777777" w:rsidR="0098734D" w:rsidRDefault="0098734D" w:rsidP="00C42DDD"/>
        </w:tc>
        <w:tc>
          <w:tcPr>
            <w:tcW w:w="1141" w:type="dxa"/>
          </w:tcPr>
          <w:p w14:paraId="127DEE4F" w14:textId="77777777" w:rsidR="0098734D" w:rsidRDefault="0098734D" w:rsidP="00C42DDD"/>
        </w:tc>
        <w:tc>
          <w:tcPr>
            <w:tcW w:w="1141" w:type="dxa"/>
          </w:tcPr>
          <w:p w14:paraId="042BFDDB" w14:textId="02DBC407" w:rsidR="0098734D" w:rsidRDefault="009E3394" w:rsidP="00C42DDD">
            <w:r>
              <w:t>yes</w:t>
            </w:r>
          </w:p>
        </w:tc>
        <w:tc>
          <w:tcPr>
            <w:tcW w:w="2051" w:type="dxa"/>
          </w:tcPr>
          <w:p w14:paraId="26B67408" w14:textId="77777777" w:rsidR="0098734D" w:rsidRDefault="0098734D" w:rsidP="00C42DDD"/>
        </w:tc>
        <w:tc>
          <w:tcPr>
            <w:tcW w:w="1346" w:type="dxa"/>
          </w:tcPr>
          <w:p w14:paraId="408E1698" w14:textId="231053FB" w:rsidR="0098734D" w:rsidRDefault="00372038" w:rsidP="00C42DDD">
            <w:r>
              <w:fldChar w:fldCharType="begin"/>
            </w:r>
            <w:r>
              <w:instrText xml:space="preserve"> ADDIN EN.CITE &lt;EndNote&gt;&lt;Cite&gt;&lt;Author&gt;Shoeib&lt;/Author&gt;&lt;Year&gt;2004&lt;/Year&gt;&lt;RecNum&gt;166&lt;/RecNum&gt;&lt;DisplayText&gt;&lt;style face="superscript"&gt;163&lt;/style&gt;&lt;/DisplayText&gt;&lt;record&gt;&lt;rec-number&gt;166&lt;/rec-number&gt;&lt;foreign-keys&gt;&lt;key app="EN" db-id="p5zs9pw5ltwzr3e0webppaa6ae5zxdxszf5s" timestamp="1547150608"&gt;166&lt;/key&gt;&lt;/foreign-keys&gt;&lt;ref-type name="Journal Article"&gt;17&lt;/ref-type&gt;&lt;contributors&gt;&lt;authors&gt;&lt;author&gt;Shoeib, N. A.&lt;/author&gt;&lt;author&gt;Bibby, M. C.&lt;/author&gt;&lt;author&gt;Blunden, G.&lt;/author&gt;&lt;author&gt;Linley, P. A.&lt;/author&gt;&lt;author&gt;Swaine, D. J.&lt;/author&gt;&lt;author&gt;Wheelhouse, R. T.&lt;/author&gt;&lt;author&gt;Wright, C. W.&lt;/author&gt;&lt;/authors&gt;&lt;/contributors&gt;&lt;auth-address&gt;The School of Pharmacy and Tom Connors Cancer Research Centre, University of Bradford, West Yorkshire, BD7 1DP, UK.&lt;/auth-address&gt;&lt;titles&gt;&lt;title&gt;In-vitro cytotoxic activities of the major bromophenols of the red alga Polysiphonia lanosa and some novel synthetic isomers&lt;/title&gt;&lt;secondary-title&gt;J Nat Prod&lt;/secondary-title&gt;&lt;/titles&gt;&lt;periodical&gt;&lt;full-title&gt;J Nat Prod&lt;/full-title&gt;&lt;/periodical&gt;&lt;pages&gt;1445-9&lt;/pages&gt;&lt;volume&gt;67&lt;/volume&gt;&lt;number&gt;9&lt;/number&gt;&lt;keywords&gt;&lt;keyword&gt;Antineoplastic Agents/chemistry/*isolation &amp;amp; purification/pharmacology&lt;/keyword&gt;&lt;keyword&gt;Drug Screening Assays, Antitumor&lt;/keyword&gt;&lt;keyword&gt;England&lt;/keyword&gt;&lt;keyword&gt;Hydrocarbons, Brominated/chemistry/*isolation &amp;amp; purification/pharmacology&lt;/keyword&gt;&lt;keyword&gt;Inhibitory Concentration 50&lt;/keyword&gt;&lt;keyword&gt;Isomerism&lt;/keyword&gt;&lt;keyword&gt;Molecular Structure&lt;/keyword&gt;&lt;keyword&gt;Nuclear Magnetic Resonance, Biomolecular&lt;/keyword&gt;&lt;keyword&gt;Phenols/chemistry/*isolation &amp;amp; purification/pharmacology&lt;/keyword&gt;&lt;keyword&gt;Rhodophyta&lt;/keyword&gt;&lt;keyword&gt;Tumor Cells, Cultured&lt;/keyword&gt;&lt;/keywords&gt;&lt;dates&gt;&lt;year&gt;2004&lt;/year&gt;&lt;pub-dates&gt;&lt;date&gt;Sep&lt;/date&gt;&lt;/pub-dates&gt;&lt;/dates&gt;&lt;isbn&gt;0163-3864 (Print)&amp;#xD;0163-3864 (Linking)&lt;/isbn&gt;&lt;accession-num&gt;15387639&lt;/accession-num&gt;&lt;urls&gt;&lt;related-urls&gt;&lt;url&gt;https://www.ncbi.nlm.nih.gov/pubmed/15387639&lt;/url&gt;&lt;/related-urls&gt;&lt;/urls&gt;&lt;electronic-resource-num&gt;10.1021/np0305268&lt;/electronic-resource-num&gt;&lt;/record&gt;&lt;/Cite&gt;&lt;/EndNote&gt;</w:instrText>
            </w:r>
            <w:r>
              <w:fldChar w:fldCharType="separate"/>
            </w:r>
            <w:r w:rsidRPr="00372038">
              <w:rPr>
                <w:noProof/>
                <w:vertAlign w:val="superscript"/>
              </w:rPr>
              <w:t>163</w:t>
            </w:r>
            <w:r>
              <w:fldChar w:fldCharType="end"/>
            </w:r>
          </w:p>
        </w:tc>
      </w:tr>
      <w:tr w:rsidR="0098734D" w14:paraId="5175AC3F" w14:textId="77777777" w:rsidTr="00C42DDD">
        <w:tc>
          <w:tcPr>
            <w:tcW w:w="2287" w:type="dxa"/>
          </w:tcPr>
          <w:p w14:paraId="6C4CC804" w14:textId="40853165" w:rsidR="0098734D" w:rsidRDefault="0059774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ryoynencin</w:t>
            </w:r>
            <w:proofErr w:type="spellEnd"/>
          </w:p>
        </w:tc>
        <w:tc>
          <w:tcPr>
            <w:tcW w:w="1364" w:type="dxa"/>
          </w:tcPr>
          <w:p w14:paraId="58A23F08" w14:textId="1591183C" w:rsidR="0098734D" w:rsidRDefault="00597747" w:rsidP="00C42DDD">
            <w:r>
              <w:t>yes</w:t>
            </w:r>
          </w:p>
        </w:tc>
        <w:tc>
          <w:tcPr>
            <w:tcW w:w="1364" w:type="dxa"/>
          </w:tcPr>
          <w:p w14:paraId="6359003A" w14:textId="77777777" w:rsidR="0098734D" w:rsidRDefault="0098734D" w:rsidP="00C42DDD"/>
        </w:tc>
        <w:tc>
          <w:tcPr>
            <w:tcW w:w="1141" w:type="dxa"/>
          </w:tcPr>
          <w:p w14:paraId="686AA79B" w14:textId="5BE31C84" w:rsidR="0098734D" w:rsidRDefault="009A014E" w:rsidP="00C42DDD">
            <w:r>
              <w:t>yes</w:t>
            </w:r>
          </w:p>
        </w:tc>
        <w:tc>
          <w:tcPr>
            <w:tcW w:w="1141" w:type="dxa"/>
          </w:tcPr>
          <w:p w14:paraId="5EACCCC8" w14:textId="77777777" w:rsidR="0098734D" w:rsidRDefault="0098734D" w:rsidP="00C42DDD"/>
        </w:tc>
        <w:tc>
          <w:tcPr>
            <w:tcW w:w="2051" w:type="dxa"/>
          </w:tcPr>
          <w:p w14:paraId="26390EF1" w14:textId="77777777" w:rsidR="0098734D" w:rsidRDefault="0098734D" w:rsidP="00C42DDD"/>
        </w:tc>
        <w:tc>
          <w:tcPr>
            <w:tcW w:w="1346" w:type="dxa"/>
          </w:tcPr>
          <w:p w14:paraId="75FEF7CF" w14:textId="703EFFD8" w:rsidR="0098734D" w:rsidRDefault="00341CFE" w:rsidP="00C42DDD">
            <w:r>
              <w:fldChar w:fldCharType="begin"/>
            </w:r>
            <w:r>
              <w:instrText xml:space="preserve"> ADDIN EN.CITE &lt;EndNote&gt;&lt;Cite&gt;&lt;Author&gt;Masschelein&lt;/Author&gt;&lt;Year&gt;2017&lt;/Year&gt;&lt;RecNum&gt;29&lt;/RecNum&gt;&lt;DisplayText&gt;&lt;style face="superscript"&gt;27&lt;/style&gt;&lt;/DisplayText&gt;&lt;record&gt;&lt;rec-number&gt;29&lt;/rec-number&gt;&lt;foreign-keys&gt;&lt;key app="EN" db-id="p5zs9pw5ltwzr3e0webppaa6ae5zxdxszf5s" timestamp="1547050180"&gt;29&lt;/key&gt;&lt;/foreign-keys&gt;&lt;ref-type name="Journal Article"&gt;17&lt;/ref-type&gt;&lt;contributors&gt;&lt;authors&gt;&lt;author&gt;Masschelein, J.&lt;/author&gt;&lt;author&gt;Jenner, M.&lt;/author&gt;&lt;author&gt;Challis, G. L.&lt;/author&gt;&lt;/authors&gt;&lt;/contributors&gt;&lt;auth-address&gt;Department of Chemistry, University of Warwick, Gibbet Hill Road, Coventry, UK. G.L.Challis@warwick.ac.uk.&lt;/auth-address&gt;&lt;titles&gt;&lt;title&gt;Antibiotics from Gram-negative bacteria: a comprehensive overview and selected biosynthetic highlights&lt;/title&gt;&lt;secondary-title&gt;Nat Prod Rep&lt;/secondary-title&gt;&lt;/titles&gt;&lt;periodical&gt;&lt;full-title&gt;Nat Prod Rep&lt;/full-title&gt;&lt;/periodical&gt;&lt;pages&gt;712-783&lt;/pages&gt;&lt;volume&gt;34&lt;/volume&gt;&lt;number&gt;7&lt;/number&gt;&lt;keywords&gt;&lt;keyword&gt;Anti-Bacterial Agents/*isolation &amp;amp; purification/*pharmacology&lt;/keyword&gt;&lt;keyword&gt;Anti-Infective Agents/isolation &amp;amp; purification/pharmacology&lt;/keyword&gt;&lt;keyword&gt;Biological Products/*isolation &amp;amp; purification/*pharmacology&lt;/keyword&gt;&lt;keyword&gt;Gram-Negative Bacteria/*drug effects&lt;/keyword&gt;&lt;keyword&gt;Humans&lt;/keyword&gt;&lt;keyword&gt;Microbial Sensitivity Tests&lt;/keyword&gt;&lt;keyword&gt;Molecular Structure&lt;/keyword&gt;&lt;/keywords&gt;&lt;dates&gt;&lt;year&gt;2017&lt;/year&gt;&lt;pub-dates&gt;&lt;date&gt;Jul 1&lt;/date&gt;&lt;/pub-dates&gt;&lt;/dates&gt;&lt;isbn&gt;1460-4752 (Electronic)&amp;#xD;0265-0568 (Linking)&lt;/isbn&gt;&lt;accession-num&gt;28650032&lt;/accession-num&gt;&lt;urls&gt;&lt;related-urls&gt;&lt;url&gt;https://www.ncbi.nlm.nih.gov/pubmed/28650032&lt;/url&gt;&lt;/related-urls&gt;&lt;/urls&gt;&lt;electronic-resource-num&gt;10.1039/c7np00010c&lt;/electronic-resource-num&gt;&lt;/record&gt;&lt;/Cite&gt;&lt;/EndNote&gt;</w:instrText>
            </w:r>
            <w:r>
              <w:fldChar w:fldCharType="separate"/>
            </w:r>
            <w:r w:rsidRPr="00341CFE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98734D" w14:paraId="14A4F79B" w14:textId="77777777" w:rsidTr="00C42DDD">
        <w:tc>
          <w:tcPr>
            <w:tcW w:w="2287" w:type="dxa"/>
          </w:tcPr>
          <w:p w14:paraId="4B06F952" w14:textId="672C3727" w:rsidR="0098734D" w:rsidRDefault="00EF76F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chloramphenicol</w:t>
            </w:r>
          </w:p>
        </w:tc>
        <w:tc>
          <w:tcPr>
            <w:tcW w:w="1364" w:type="dxa"/>
          </w:tcPr>
          <w:p w14:paraId="6597AEE1" w14:textId="1029F004" w:rsidR="0098734D" w:rsidRDefault="00EF76F9" w:rsidP="00C42DDD">
            <w:r>
              <w:t>yes</w:t>
            </w:r>
          </w:p>
        </w:tc>
        <w:tc>
          <w:tcPr>
            <w:tcW w:w="1364" w:type="dxa"/>
          </w:tcPr>
          <w:p w14:paraId="071CE3C1" w14:textId="2DFC7FE0" w:rsidR="0098734D" w:rsidRDefault="00EF76F9" w:rsidP="00C42DDD">
            <w:r>
              <w:t>gram pos, gram neg</w:t>
            </w:r>
          </w:p>
        </w:tc>
        <w:tc>
          <w:tcPr>
            <w:tcW w:w="1141" w:type="dxa"/>
          </w:tcPr>
          <w:p w14:paraId="7A5A19CF" w14:textId="77777777" w:rsidR="0098734D" w:rsidRDefault="0098734D" w:rsidP="00C42DDD"/>
        </w:tc>
        <w:tc>
          <w:tcPr>
            <w:tcW w:w="1141" w:type="dxa"/>
          </w:tcPr>
          <w:p w14:paraId="6D9D0AF7" w14:textId="77777777" w:rsidR="0098734D" w:rsidRDefault="0098734D" w:rsidP="00C42DDD"/>
        </w:tc>
        <w:tc>
          <w:tcPr>
            <w:tcW w:w="2051" w:type="dxa"/>
          </w:tcPr>
          <w:p w14:paraId="3CBA8DCE" w14:textId="77777777" w:rsidR="0098734D" w:rsidRDefault="0098734D" w:rsidP="00C42DDD"/>
        </w:tc>
        <w:tc>
          <w:tcPr>
            <w:tcW w:w="1346" w:type="dxa"/>
          </w:tcPr>
          <w:p w14:paraId="5BDEFD36" w14:textId="64B291B6" w:rsidR="0098734D" w:rsidRDefault="008B316C" w:rsidP="00C42DDD">
            <w:r>
              <w:fldChar w:fldCharType="begin"/>
            </w:r>
            <w:r>
              <w:instrText xml:space="preserve"> ADDIN EN.CITE &lt;EndNote&gt;&lt;Cite&gt;&lt;Author&gt;Chopra&lt;/Author&gt;&lt;Year&gt;2001&lt;/Year&gt;&lt;RecNum&gt;167&lt;/RecNum&gt;&lt;DisplayText&gt;&lt;style face="superscript"&gt;164&lt;/style&gt;&lt;/DisplayText&gt;&lt;record&gt;&lt;rec-number&gt;167&lt;/rec-number&gt;&lt;foreign-keys&gt;&lt;key app="EN" db-id="p5zs9pw5ltwzr3e0webppaa6ae5zxdxszf5s" timestamp="1547151264"&gt;167&lt;/key&gt;&lt;/foreign-keys&gt;&lt;ref-type name="Journal Article"&gt;17&lt;/ref-type&gt;&lt;contributors&gt;&lt;authors&gt;&lt;author&gt;Chopra, I.&lt;/author&gt;&lt;author&gt;Roberts, M.&lt;/author&gt;&lt;/authors&gt;&lt;/contributors&gt;&lt;auth-address&gt;Antimicrobial Research Centre and Division of Microbiology, School of Biochemistry &amp;amp; Molecular Biology, University of Leeds, Leeds LS2 9JT, United Kingdom.&lt;/auth-address&gt;&lt;titles&gt;&lt;title&gt;Tetracycline antibiotics: mode of action, applications, molecular biology, and epidemiology of bacterial resistance&lt;/title&gt;&lt;secondary-title&gt;Microbiol Mol Biol Rev&lt;/secondary-title&gt;&lt;/titles&gt;&lt;periodical&gt;&lt;full-title&gt;Microbiol Mol Biol Rev&lt;/full-title&gt;&lt;/periodical&gt;&lt;pages&gt;232-60 ; second page, table of contents&lt;/pages&gt;&lt;volume&gt;65&lt;/volume&gt;&lt;number&gt;2&lt;/number&gt;&lt;keywords&gt;&lt;keyword&gt;Animal Husbandry&lt;/keyword&gt;&lt;keyword&gt;Animals&lt;/keyword&gt;&lt;keyword&gt;Anti-Bacterial Agents/chemistry/*pharmacology/therapeutic use&lt;/keyword&gt;&lt;keyword&gt;Bacterial Infections/drug therapy/veterinary&lt;/keyword&gt;&lt;keyword&gt;Humans&lt;/keyword&gt;&lt;keyword&gt;Molecular Structure&lt;/keyword&gt;&lt;keyword&gt;Structure-Activity Relationship&lt;/keyword&gt;&lt;keyword&gt;*Tetracycline Resistance&lt;/keyword&gt;&lt;keyword&gt;Tetracyclines&lt;/keyword&gt;&lt;/keywords&gt;&lt;dates&gt;&lt;year&gt;2001&lt;/year&gt;&lt;pub-dates&gt;&lt;date&gt;Jun&lt;/date&gt;&lt;/pub-dates&gt;&lt;/dates&gt;&lt;isbn&gt;1092-2172 (Print)&amp;#xD;1092-2172 (Linking)&lt;/isbn&gt;&lt;accession-num&gt;11381101&lt;/accession-num&gt;&lt;urls&gt;&lt;related-urls&gt;&lt;url&gt;https://www.ncbi.nlm.nih.gov/pubmed/11381101&lt;/url&gt;&lt;/related-urls&gt;&lt;/urls&gt;&lt;custom2&gt;99026&lt;/custom2&gt;&lt;electronic-resource-num&gt;10.1128/MMBR.65.2.232-260.2001&lt;/electronic-resource-num&gt;&lt;/record&gt;&lt;/Cite&gt;&lt;/EndNote&gt;</w:instrText>
            </w:r>
            <w:r>
              <w:fldChar w:fldCharType="separate"/>
            </w:r>
            <w:r w:rsidRPr="008B316C">
              <w:rPr>
                <w:noProof/>
                <w:vertAlign w:val="superscript"/>
              </w:rPr>
              <w:t>164</w:t>
            </w:r>
            <w:r>
              <w:fldChar w:fldCharType="end"/>
            </w:r>
          </w:p>
        </w:tc>
      </w:tr>
      <w:tr w:rsidR="0098734D" w14:paraId="624AD320" w14:textId="77777777" w:rsidTr="00C42DDD">
        <w:tc>
          <w:tcPr>
            <w:tcW w:w="2287" w:type="dxa"/>
          </w:tcPr>
          <w:p w14:paraId="24E10F5D" w14:textId="77B267D4" w:rsidR="0098734D" w:rsidRDefault="0074394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esosamine</w:t>
            </w:r>
            <w:proofErr w:type="spellEnd"/>
          </w:p>
        </w:tc>
        <w:tc>
          <w:tcPr>
            <w:tcW w:w="1364" w:type="dxa"/>
          </w:tcPr>
          <w:p w14:paraId="69172CBD" w14:textId="7FFDB24A" w:rsidR="0098734D" w:rsidRDefault="0074394D" w:rsidP="00C42DDD">
            <w:r>
              <w:t>yes</w:t>
            </w:r>
          </w:p>
        </w:tc>
        <w:tc>
          <w:tcPr>
            <w:tcW w:w="1364" w:type="dxa"/>
          </w:tcPr>
          <w:p w14:paraId="391C3337" w14:textId="77777777" w:rsidR="0098734D" w:rsidRDefault="0098734D" w:rsidP="00C42DDD"/>
        </w:tc>
        <w:tc>
          <w:tcPr>
            <w:tcW w:w="1141" w:type="dxa"/>
          </w:tcPr>
          <w:p w14:paraId="09E595AF" w14:textId="77777777" w:rsidR="0098734D" w:rsidRDefault="0098734D" w:rsidP="00C42DDD"/>
        </w:tc>
        <w:tc>
          <w:tcPr>
            <w:tcW w:w="1141" w:type="dxa"/>
          </w:tcPr>
          <w:p w14:paraId="47ABFFBD" w14:textId="77777777" w:rsidR="0098734D" w:rsidRDefault="0098734D" w:rsidP="00C42DDD"/>
        </w:tc>
        <w:tc>
          <w:tcPr>
            <w:tcW w:w="2051" w:type="dxa"/>
          </w:tcPr>
          <w:p w14:paraId="2C7ED319" w14:textId="77777777" w:rsidR="0098734D" w:rsidRDefault="0098734D" w:rsidP="00C42DDD"/>
        </w:tc>
        <w:tc>
          <w:tcPr>
            <w:tcW w:w="1346" w:type="dxa"/>
          </w:tcPr>
          <w:p w14:paraId="18752CF8" w14:textId="346F66F9" w:rsidR="0098734D" w:rsidRDefault="003A7DD2" w:rsidP="00C42DDD">
            <w:r>
              <w:fldChar w:fldCharType="begin"/>
            </w:r>
            <w:r>
              <w:instrText xml:space="preserve"> ADDIN EN.CITE &lt;EndNote&gt;&lt;Cite&gt;&lt;Author&gt;LeTourneau&lt;/Author&gt;&lt;Year&gt;2012&lt;/Year&gt;&lt;RecNum&gt;168&lt;/RecNum&gt;&lt;DisplayText&gt;&lt;style face="superscript"&gt;165&lt;/style&gt;&lt;/DisplayText&gt;&lt;record&gt;&lt;rec-number&gt;168&lt;/rec-number&gt;&lt;foreign-keys&gt;&lt;key app="EN" db-id="p5zs9pw5ltwzr3e0webppaa6ae5zxdxszf5s" timestamp="1547151880"&gt;168&lt;/key&gt;&lt;/foreign-keys&gt;&lt;ref-type name="Journal Article"&gt;17&lt;/ref-type&gt;&lt;contributors&gt;&lt;authors&gt;&lt;author&gt;LeTourneau, N.&lt;/author&gt;&lt;author&gt;Vimal, P.&lt;/author&gt;&lt;author&gt;Klepacki, D.&lt;/author&gt;&lt;author&gt;Mankin, A.&lt;/author&gt;&lt;author&gt;Melman, A.&lt;/author&gt;&lt;/authors&gt;&lt;/contributors&gt;&lt;auth-address&gt;Department of Chemistry &amp;amp; Biomolecular Science, Clarkson University, 8 Clarkson Ave., Potsdam, NY 13699-5810, United States.&lt;/auth-address&gt;&lt;titles&gt;&lt;title&gt;Synthesis and antibacterial activity of desosamine-modified macrolide derivatives&lt;/title&gt;&lt;secondary-title&gt;Bioorg Med Chem Lett&lt;/secondary-title&gt;&lt;/titles&gt;&lt;periodical&gt;&lt;full-title&gt;Bioorg Med Chem Lett&lt;/full-title&gt;&lt;/periodical&gt;&lt;pages&gt;4575-8&lt;/pages&gt;&lt;volume&gt;22&lt;/volume&gt;&lt;number&gt;14&lt;/number&gt;&lt;keywords&gt;&lt;keyword&gt;Amino Sugars/*chemistry/pharmacology&lt;/keyword&gt;&lt;keyword&gt;Anti-Bacterial Agents/*chemical synthesis/pharmacology&lt;/keyword&gt;&lt;keyword&gt;Escherichia coli/drug effects&lt;/keyword&gt;&lt;keyword&gt;Macrolides/*chemical synthesis/pharmacology&lt;/keyword&gt;&lt;keyword&gt;Microbial Viability/drug effects&lt;/keyword&gt;&lt;keyword&gt;Models, Molecular&lt;/keyword&gt;&lt;keyword&gt;Molecular Structure&lt;/keyword&gt;&lt;keyword&gt;Staphylococcus aureus/drug effects&lt;/keyword&gt;&lt;keyword&gt;Structure-Activity Relationship&lt;/keyword&gt;&lt;/keywords&gt;&lt;dates&gt;&lt;year&gt;2012&lt;/year&gt;&lt;pub-dates&gt;&lt;date&gt;Jul 15&lt;/date&gt;&lt;/pub-dates&gt;&lt;/dates&gt;&lt;isbn&gt;1464-3405 (Electronic)&amp;#xD;0960-894X (Linking)&lt;/isbn&gt;&lt;accession-num&gt;22738632&lt;/accession-num&gt;&lt;urls&gt;&lt;related-urls&gt;&lt;url&gt;https://www.ncbi.nlm.nih.gov/pubmed/22738632&lt;/url&gt;&lt;/related-urls&gt;&lt;/urls&gt;&lt;electronic-resource-num&gt;10.1016/j.bmcl.2012.05.110&lt;/electronic-resource-num&gt;&lt;/record&gt;&lt;/Cite&gt;&lt;/EndNote&gt;</w:instrText>
            </w:r>
            <w:r>
              <w:fldChar w:fldCharType="separate"/>
            </w:r>
            <w:r w:rsidRPr="003A7DD2">
              <w:rPr>
                <w:noProof/>
                <w:vertAlign w:val="superscript"/>
              </w:rPr>
              <w:t>165</w:t>
            </w:r>
            <w:r>
              <w:fldChar w:fldCharType="end"/>
            </w:r>
          </w:p>
        </w:tc>
      </w:tr>
      <w:tr w:rsidR="0098734D" w14:paraId="49CDAF23" w14:textId="77777777" w:rsidTr="00C42DDD">
        <w:tc>
          <w:tcPr>
            <w:tcW w:w="2287" w:type="dxa"/>
          </w:tcPr>
          <w:p w14:paraId="3FEA436E" w14:textId="6497C008" w:rsidR="0098734D" w:rsidRDefault="00073A57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tomycin</w:t>
            </w:r>
          </w:p>
        </w:tc>
        <w:tc>
          <w:tcPr>
            <w:tcW w:w="1364" w:type="dxa"/>
          </w:tcPr>
          <w:p w14:paraId="1929A084" w14:textId="77777777" w:rsidR="0098734D" w:rsidRDefault="0098734D" w:rsidP="00C42DDD"/>
        </w:tc>
        <w:tc>
          <w:tcPr>
            <w:tcW w:w="1364" w:type="dxa"/>
          </w:tcPr>
          <w:p w14:paraId="6CFF9B5A" w14:textId="77777777" w:rsidR="0098734D" w:rsidRDefault="0098734D" w:rsidP="00C42DDD"/>
        </w:tc>
        <w:tc>
          <w:tcPr>
            <w:tcW w:w="1141" w:type="dxa"/>
          </w:tcPr>
          <w:p w14:paraId="24F7BCC4" w14:textId="77777777" w:rsidR="0098734D" w:rsidRDefault="0098734D" w:rsidP="00C42DDD"/>
        </w:tc>
        <w:tc>
          <w:tcPr>
            <w:tcW w:w="1141" w:type="dxa"/>
          </w:tcPr>
          <w:p w14:paraId="4F11626D" w14:textId="7746DE94" w:rsidR="0098734D" w:rsidRDefault="00073A57" w:rsidP="00C42DDD">
            <w:r>
              <w:t>yes</w:t>
            </w:r>
          </w:p>
        </w:tc>
        <w:tc>
          <w:tcPr>
            <w:tcW w:w="2051" w:type="dxa"/>
          </w:tcPr>
          <w:p w14:paraId="68F9C46A" w14:textId="77777777" w:rsidR="0098734D" w:rsidRDefault="0098734D" w:rsidP="00C42DDD"/>
        </w:tc>
        <w:tc>
          <w:tcPr>
            <w:tcW w:w="1346" w:type="dxa"/>
          </w:tcPr>
          <w:p w14:paraId="50F10806" w14:textId="2454FDA2" w:rsidR="0098734D" w:rsidRDefault="00073A57" w:rsidP="00C42DDD">
            <w:r>
              <w:fldChar w:fldCharType="begin">
                <w:fldData xml:space="preserve">PEVuZE5vdGU+PENpdGU+PEF1dGhvcj5TYXNha2k8L0F1dGhvcj48WWVhcj4yMDA2PC9ZZWFyPjxS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Nha2k8L0F1dGhvcj48WWVhcj4yMDA2PC9ZZWFyPjxS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73A57">
              <w:rPr>
                <w:noProof/>
                <w:vertAlign w:val="superscript"/>
              </w:rPr>
              <w:t>166</w:t>
            </w:r>
            <w:r>
              <w:fldChar w:fldCharType="end"/>
            </w:r>
          </w:p>
        </w:tc>
      </w:tr>
      <w:tr w:rsidR="0098734D" w14:paraId="7C17C6DC" w14:textId="77777777" w:rsidTr="00C42DDD">
        <w:tc>
          <w:tcPr>
            <w:tcW w:w="2287" w:type="dxa"/>
          </w:tcPr>
          <w:p w14:paraId="73FCC5BB" w14:textId="7795225C" w:rsidR="0098734D" w:rsidRDefault="0037342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omysalin</w:t>
            </w:r>
            <w:proofErr w:type="spellEnd"/>
          </w:p>
        </w:tc>
        <w:tc>
          <w:tcPr>
            <w:tcW w:w="1364" w:type="dxa"/>
          </w:tcPr>
          <w:p w14:paraId="433A7B30" w14:textId="14EB4FE5" w:rsidR="0098734D" w:rsidRDefault="00373420" w:rsidP="00C42DDD">
            <w:r>
              <w:t>yes</w:t>
            </w:r>
          </w:p>
        </w:tc>
        <w:tc>
          <w:tcPr>
            <w:tcW w:w="1364" w:type="dxa"/>
          </w:tcPr>
          <w:p w14:paraId="3594BBC7" w14:textId="4EC76BA4" w:rsidR="0098734D" w:rsidRDefault="00373420" w:rsidP="00C42DDD">
            <w:r>
              <w:t>gram pos, gram neg</w:t>
            </w:r>
          </w:p>
        </w:tc>
        <w:tc>
          <w:tcPr>
            <w:tcW w:w="1141" w:type="dxa"/>
          </w:tcPr>
          <w:p w14:paraId="25F484E1" w14:textId="77777777" w:rsidR="0098734D" w:rsidRDefault="0098734D" w:rsidP="00C42DDD"/>
        </w:tc>
        <w:tc>
          <w:tcPr>
            <w:tcW w:w="1141" w:type="dxa"/>
          </w:tcPr>
          <w:p w14:paraId="309A7F6F" w14:textId="77777777" w:rsidR="0098734D" w:rsidRDefault="0098734D" w:rsidP="00C42DDD"/>
        </w:tc>
        <w:tc>
          <w:tcPr>
            <w:tcW w:w="2051" w:type="dxa"/>
          </w:tcPr>
          <w:p w14:paraId="32179B0B" w14:textId="77777777" w:rsidR="0098734D" w:rsidRDefault="0098734D" w:rsidP="00C42DDD"/>
        </w:tc>
        <w:tc>
          <w:tcPr>
            <w:tcW w:w="1346" w:type="dxa"/>
          </w:tcPr>
          <w:p w14:paraId="4EA3C70B" w14:textId="2D52A1A0" w:rsidR="0098734D" w:rsidRDefault="006F6805" w:rsidP="00C42DDD">
            <w:r>
              <w:fldChar w:fldCharType="begin"/>
            </w:r>
            <w:r>
              <w:instrText xml:space="preserve"> ADDIN EN.CITE &lt;EndNote&gt;&lt;Cite&gt;&lt;Author&gt;Kaduskar&lt;/Author&gt;&lt;Year&gt;2017&lt;/Year&gt;&lt;RecNum&gt;170&lt;/RecNum&gt;&lt;DisplayText&gt;&lt;style face="superscript"&gt;167&lt;/style&gt;&lt;/DisplayText&gt;&lt;record&gt;&lt;rec-number&gt;170&lt;/rec-number&gt;&lt;foreign-keys&gt;&lt;key app="EN" db-id="p5zs9pw5ltwzr3e0webppaa6ae5zxdxszf5s" timestamp="1547152700"&gt;170&lt;/key&gt;&lt;/foreign-keys&gt;&lt;ref-type name="Journal Article"&gt;17&lt;/ref-type&gt;&lt;contributors&gt;&lt;authors&gt;&lt;author&gt;Kaduskar, R. D.&lt;/author&gt;&lt;author&gt;Scala, G. D.&lt;/author&gt;&lt;author&gt;Al Jabri, Z. J. H.&lt;/author&gt;&lt;author&gt;Arioli, S.&lt;/author&gt;&lt;author&gt;Musso, L.&lt;/author&gt;&lt;author&gt;Oggioni, M. R.&lt;/author&gt;&lt;author&gt;Dallavalle, S.&lt;/author&gt;&lt;author&gt;Mora, D.&lt;/author&gt;&lt;/authors&gt;&lt;/contributors&gt;&lt;auth-address&gt;Department of Food, Environmental, and Nutritional Sciences (DeFENS), University of Milan, via Celoria 2, 20133, Milan, Italy.&amp;#xD;Department of Genetics, University of Leicester, University Road, Leicester, LE1 7RH, United Kingdom.&amp;#xD;Department of Food, Environmental, and Nutritional Sciences (DeFENS), University of Milan, via Celoria 2, 20133, Milan, Italy. diego.mora@unimi.it.&lt;/auth-address&gt;&lt;titles&gt;&lt;title&gt;Promysalin is a salicylate-containing antimicrobial with a cell-membrane-disrupting mechanism of action on Gram-positive bacteria&lt;/title&gt;&lt;secondary-title&gt;Sci Rep&lt;/secondary-title&gt;&lt;/titles&gt;&lt;periodical&gt;&lt;full-title&gt;Sci Rep&lt;/full-title&gt;&lt;/periodical&gt;&lt;pages&gt;8861&lt;/pages&gt;&lt;volume&gt;7&lt;/volume&gt;&lt;number&gt;1&lt;/number&gt;&lt;dates&gt;&lt;year&gt;2017&lt;/year&gt;&lt;pub-dates&gt;&lt;date&gt;Aug 18&lt;/date&gt;&lt;/pub-dates&gt;&lt;/dates&gt;&lt;isbn&gt;2045-2322 (Electronic)&amp;#xD;2045-2322 (Linking)&lt;/isbn&gt;&lt;accession-num&gt;28821717&lt;/accession-num&gt;&lt;urls&gt;&lt;related-urls&gt;&lt;url&gt;https://www.ncbi.nlm.nih.gov/pubmed/28821717&lt;/url&gt;&lt;/related-urls&gt;&lt;/urls&gt;&lt;custom2&gt;5562885&lt;/custom2&gt;&lt;electronic-resource-num&gt;10.1038/s41598-017-07567-0&lt;/electronic-resource-num&gt;&lt;/record&gt;&lt;/Cite&gt;&lt;/EndNote&gt;</w:instrText>
            </w:r>
            <w:r>
              <w:fldChar w:fldCharType="separate"/>
            </w:r>
            <w:r w:rsidRPr="006F6805">
              <w:rPr>
                <w:noProof/>
                <w:vertAlign w:val="superscript"/>
              </w:rPr>
              <w:t>167</w:t>
            </w:r>
            <w:r>
              <w:fldChar w:fldCharType="end"/>
            </w:r>
          </w:p>
        </w:tc>
      </w:tr>
      <w:tr w:rsidR="007E568D" w14:paraId="74870305" w14:textId="77777777" w:rsidTr="00C42DDD">
        <w:tc>
          <w:tcPr>
            <w:tcW w:w="2287" w:type="dxa"/>
          </w:tcPr>
          <w:p w14:paraId="1FB8FF8F" w14:textId="0F917BEE" w:rsidR="007E568D" w:rsidRDefault="007E568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ndophenazine</w:t>
            </w:r>
          </w:p>
        </w:tc>
        <w:tc>
          <w:tcPr>
            <w:tcW w:w="1364" w:type="dxa"/>
          </w:tcPr>
          <w:p w14:paraId="1730E1BA" w14:textId="797A596D" w:rsidR="007E568D" w:rsidRDefault="007E568D" w:rsidP="00C42DDD">
            <w:r>
              <w:t>yes</w:t>
            </w:r>
          </w:p>
        </w:tc>
        <w:tc>
          <w:tcPr>
            <w:tcW w:w="1364" w:type="dxa"/>
          </w:tcPr>
          <w:p w14:paraId="495048B4" w14:textId="743F0730" w:rsidR="007E568D" w:rsidRDefault="002D0F36" w:rsidP="00C42DDD">
            <w:r>
              <w:t>gram pos</w:t>
            </w:r>
            <w:r w:rsidR="006C3E4A">
              <w:t>, gram neg</w:t>
            </w:r>
          </w:p>
        </w:tc>
        <w:tc>
          <w:tcPr>
            <w:tcW w:w="1141" w:type="dxa"/>
          </w:tcPr>
          <w:p w14:paraId="2801FAB5" w14:textId="11E48D4C" w:rsidR="007E568D" w:rsidRDefault="002D0F36" w:rsidP="00C42DDD">
            <w:r>
              <w:t>yes</w:t>
            </w:r>
          </w:p>
        </w:tc>
        <w:tc>
          <w:tcPr>
            <w:tcW w:w="1141" w:type="dxa"/>
          </w:tcPr>
          <w:p w14:paraId="6EFBB902" w14:textId="77777777" w:rsidR="007E568D" w:rsidRDefault="007E568D" w:rsidP="00C42DDD"/>
        </w:tc>
        <w:tc>
          <w:tcPr>
            <w:tcW w:w="2051" w:type="dxa"/>
          </w:tcPr>
          <w:p w14:paraId="49F577F7" w14:textId="77777777" w:rsidR="007E568D" w:rsidRDefault="007E568D" w:rsidP="00C42DDD"/>
        </w:tc>
        <w:tc>
          <w:tcPr>
            <w:tcW w:w="1346" w:type="dxa"/>
          </w:tcPr>
          <w:p w14:paraId="69080A7B" w14:textId="0BDFE861" w:rsidR="007E568D" w:rsidRDefault="003B5AED" w:rsidP="00C42DDD">
            <w:r>
              <w:fldChar w:fldCharType="begin">
                <w:fldData xml:space="preserve">PEVuZE5vdGU+PENpdGU+PEF1dGhvcj5IZWluZTwvQXV0aG9yPjxZZWFyPjIwMTQ8L1llYXI+PFJl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luZTwvQXV0aG9yPjxZZWFyPjIwMTQ8L1llYXI+PFJl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B5AED">
              <w:rPr>
                <w:noProof/>
                <w:vertAlign w:val="superscript"/>
              </w:rPr>
              <w:t>168</w:t>
            </w:r>
            <w:r>
              <w:fldChar w:fldCharType="end"/>
            </w:r>
          </w:p>
        </w:tc>
      </w:tr>
      <w:tr w:rsidR="007E568D" w14:paraId="4D4869F3" w14:textId="77777777" w:rsidTr="00C42DDD">
        <w:tc>
          <w:tcPr>
            <w:tcW w:w="2287" w:type="dxa"/>
          </w:tcPr>
          <w:p w14:paraId="317FDDA6" w14:textId="7F47249A" w:rsidR="007E568D" w:rsidRDefault="0096060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osfomycin</w:t>
            </w:r>
            <w:proofErr w:type="spellEnd"/>
          </w:p>
        </w:tc>
        <w:tc>
          <w:tcPr>
            <w:tcW w:w="1364" w:type="dxa"/>
          </w:tcPr>
          <w:p w14:paraId="116704A5" w14:textId="392C8A9A" w:rsidR="007E568D" w:rsidRDefault="00960603" w:rsidP="00C42DDD">
            <w:r>
              <w:t>yes</w:t>
            </w:r>
          </w:p>
        </w:tc>
        <w:tc>
          <w:tcPr>
            <w:tcW w:w="1364" w:type="dxa"/>
          </w:tcPr>
          <w:p w14:paraId="456608AA" w14:textId="617C1056" w:rsidR="007E568D" w:rsidRDefault="00960603" w:rsidP="00C42DDD">
            <w:r>
              <w:t>gram pos,</w:t>
            </w:r>
          </w:p>
          <w:p w14:paraId="3829F187" w14:textId="59A459CC" w:rsidR="00960603" w:rsidRDefault="00960603" w:rsidP="00C42DDD">
            <w:r>
              <w:t>gram neg</w:t>
            </w:r>
          </w:p>
        </w:tc>
        <w:tc>
          <w:tcPr>
            <w:tcW w:w="1141" w:type="dxa"/>
          </w:tcPr>
          <w:p w14:paraId="3C239BBD" w14:textId="77777777" w:rsidR="007E568D" w:rsidRDefault="007E568D" w:rsidP="00C42DDD"/>
        </w:tc>
        <w:tc>
          <w:tcPr>
            <w:tcW w:w="1141" w:type="dxa"/>
          </w:tcPr>
          <w:p w14:paraId="3D1A7761" w14:textId="77777777" w:rsidR="007E568D" w:rsidRDefault="007E568D" w:rsidP="00C42DDD"/>
        </w:tc>
        <w:tc>
          <w:tcPr>
            <w:tcW w:w="2051" w:type="dxa"/>
          </w:tcPr>
          <w:p w14:paraId="3B629649" w14:textId="336B8659" w:rsidR="007E568D" w:rsidRDefault="007E568D" w:rsidP="00C42DDD"/>
        </w:tc>
        <w:tc>
          <w:tcPr>
            <w:tcW w:w="1346" w:type="dxa"/>
          </w:tcPr>
          <w:p w14:paraId="502C4463" w14:textId="26EBA8AE" w:rsidR="007E568D" w:rsidRDefault="00770BF0" w:rsidP="00C42DDD">
            <w:r>
              <w:fldChar w:fldCharType="begin">
                <w:fldData xml:space="preserve">PEVuZE5vdGU+PENpdGU+PEF1dGhvcj5EaWprbWFuczwvQXV0aG9yPjxZZWFyPjIwMTc8L1llYXI+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aWprbWFuczwvQXV0aG9yPjxZZWFyPjIwMTc8L1llYXI+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70BF0">
              <w:rPr>
                <w:noProof/>
                <w:vertAlign w:val="superscript"/>
              </w:rPr>
              <w:t>169</w:t>
            </w:r>
            <w:r>
              <w:fldChar w:fldCharType="end"/>
            </w:r>
          </w:p>
        </w:tc>
      </w:tr>
      <w:tr w:rsidR="007E568D" w14:paraId="35EFBCC7" w14:textId="77777777" w:rsidTr="00C42DDD">
        <w:tc>
          <w:tcPr>
            <w:tcW w:w="2287" w:type="dxa"/>
          </w:tcPr>
          <w:p w14:paraId="578D3762" w14:textId="5D1F0408" w:rsidR="007E568D" w:rsidRDefault="006C33B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esferrioxamine</w:t>
            </w:r>
            <w:proofErr w:type="spellEnd"/>
          </w:p>
        </w:tc>
        <w:tc>
          <w:tcPr>
            <w:tcW w:w="1364" w:type="dxa"/>
          </w:tcPr>
          <w:p w14:paraId="5F927F58" w14:textId="77777777" w:rsidR="007E568D" w:rsidRDefault="007E568D" w:rsidP="00C42DDD"/>
        </w:tc>
        <w:tc>
          <w:tcPr>
            <w:tcW w:w="1364" w:type="dxa"/>
          </w:tcPr>
          <w:p w14:paraId="122C3D85" w14:textId="77777777" w:rsidR="007E568D" w:rsidRDefault="007E568D" w:rsidP="00C42DDD"/>
        </w:tc>
        <w:tc>
          <w:tcPr>
            <w:tcW w:w="1141" w:type="dxa"/>
          </w:tcPr>
          <w:p w14:paraId="4640D608" w14:textId="77777777" w:rsidR="007E568D" w:rsidRDefault="007E568D" w:rsidP="00C42DDD"/>
        </w:tc>
        <w:tc>
          <w:tcPr>
            <w:tcW w:w="1141" w:type="dxa"/>
          </w:tcPr>
          <w:p w14:paraId="405FCC05" w14:textId="77777777" w:rsidR="007E568D" w:rsidRDefault="007E568D" w:rsidP="00C42DDD"/>
        </w:tc>
        <w:tc>
          <w:tcPr>
            <w:tcW w:w="2051" w:type="dxa"/>
          </w:tcPr>
          <w:p w14:paraId="3622B0DC" w14:textId="32DCBD77" w:rsidR="007E568D" w:rsidRDefault="006C33BA" w:rsidP="00C42DDD">
            <w:r>
              <w:t>siderophore</w:t>
            </w:r>
          </w:p>
        </w:tc>
        <w:tc>
          <w:tcPr>
            <w:tcW w:w="1346" w:type="dxa"/>
          </w:tcPr>
          <w:p w14:paraId="6BE7C7FA" w14:textId="7789BC70" w:rsidR="007E568D" w:rsidRDefault="002B3FCB" w:rsidP="00C42DDD">
            <w:r>
              <w:fldChar w:fldCharType="begin"/>
            </w:r>
            <w:r>
              <w:instrText xml:space="preserve"> ADDIN EN.CITE &lt;EndNote&gt;&lt;Cite&gt;&lt;Author&gt;Jones&lt;/Author&gt;&lt;Year&gt;2017&lt;/Year&gt;&lt;RecNum&gt;173&lt;/RecNum&gt;&lt;DisplayText&gt;&lt;style face="superscript"&gt;170&lt;/style&gt;&lt;/DisplayText&gt;&lt;record&gt;&lt;rec-number&gt;173&lt;/rec-number&gt;&lt;foreign-keys&gt;&lt;key app="EN" db-id="p5zs9pw5ltwzr3e0webppaa6ae5zxdxszf5s" timestamp="1547153956"&gt;173&lt;/key&gt;&lt;/foreign-keys&gt;&lt;ref-type name="Journal Article"&gt;17&lt;/ref-type&gt;&lt;contributors&gt;&lt;authors&gt;&lt;author&gt;Jones, K. E.&lt;/author&gt;&lt;author&gt;Batchler, K. L.&lt;/author&gt;&lt;author&gt;Zalouk, C.&lt;/author&gt;&lt;author&gt;Valentine, A. M.&lt;/author&gt;&lt;/authors&gt;&lt;/contributors&gt;&lt;auth-address&gt;Department of Chemistry, Temple University , Philadelphia, Pennsylvania 19122-6081, United States.&amp;#xD;Department of Chemistry, Yale University , New Haven, Connecticut 06520-8107, United States.&lt;/auth-address&gt;&lt;titles&gt;&lt;title&gt;Ti(IV) and the Siderophore Desferrioxamine B: A Tight Complex Has Biological and Environmental Implications&lt;/title&gt;&lt;secondary-title&gt;Inorg Chem&lt;/secondary-title&gt;&lt;/titles&gt;&lt;periodical&gt;&lt;full-title&gt;Inorg Chem&lt;/full-title&gt;&lt;/periodical&gt;&lt;pages&gt;1264-1272&lt;/pages&gt;&lt;volume&gt;56&lt;/volume&gt;&lt;number&gt;3&lt;/number&gt;&lt;keywords&gt;&lt;keyword&gt;Deferoxamine/*chemistry&lt;/keyword&gt;&lt;keyword&gt;Models, Molecular&lt;/keyword&gt;&lt;keyword&gt;Molecular Structure&lt;/keyword&gt;&lt;keyword&gt;Quantum Theory&lt;/keyword&gt;&lt;keyword&gt;Siderophores/*chemistry&lt;/keyword&gt;&lt;keyword&gt;Titanium/*chemistry&lt;/keyword&gt;&lt;/keywords&gt;&lt;dates&gt;&lt;year&gt;2017&lt;/year&gt;&lt;pub-dates&gt;&lt;date&gt;Feb 6&lt;/date&gt;&lt;/pub-dates&gt;&lt;/dates&gt;&lt;isbn&gt;1520-510X (Electronic)&amp;#xD;0020-1669 (Linking)&lt;/isbn&gt;&lt;accession-num&gt;28118016&lt;/accession-num&gt;&lt;urls&gt;&lt;related-urls&gt;&lt;url&gt;https://www.ncbi.nlm.nih.gov/pubmed/28118016&lt;/url&gt;&lt;/related-urls&gt;&lt;/urls&gt;&lt;electronic-resource-num&gt;10.1021/acs.inorgchem.6b02399&lt;/electronic-resource-num&gt;&lt;/record&gt;&lt;/Cite&gt;&lt;/EndNote&gt;</w:instrText>
            </w:r>
            <w:r>
              <w:fldChar w:fldCharType="separate"/>
            </w:r>
            <w:r w:rsidRPr="002B3FCB">
              <w:rPr>
                <w:noProof/>
                <w:vertAlign w:val="superscript"/>
              </w:rPr>
              <w:t>170</w:t>
            </w:r>
            <w:r>
              <w:fldChar w:fldCharType="end"/>
            </w:r>
          </w:p>
        </w:tc>
      </w:tr>
      <w:tr w:rsidR="007E568D" w14:paraId="7C82B1AB" w14:textId="77777777" w:rsidTr="00C42DDD">
        <w:tc>
          <w:tcPr>
            <w:tcW w:w="2287" w:type="dxa"/>
          </w:tcPr>
          <w:p w14:paraId="7BE6117E" w14:textId="3F0710BD" w:rsidR="007E568D" w:rsidRDefault="002B3FCB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etrobactin</w:t>
            </w:r>
          </w:p>
        </w:tc>
        <w:tc>
          <w:tcPr>
            <w:tcW w:w="1364" w:type="dxa"/>
          </w:tcPr>
          <w:p w14:paraId="443A0084" w14:textId="77777777" w:rsidR="007E568D" w:rsidRDefault="007E568D" w:rsidP="00C42DDD"/>
        </w:tc>
        <w:tc>
          <w:tcPr>
            <w:tcW w:w="1364" w:type="dxa"/>
          </w:tcPr>
          <w:p w14:paraId="0032979B" w14:textId="77777777" w:rsidR="007E568D" w:rsidRDefault="007E568D" w:rsidP="00C42DDD"/>
        </w:tc>
        <w:tc>
          <w:tcPr>
            <w:tcW w:w="1141" w:type="dxa"/>
          </w:tcPr>
          <w:p w14:paraId="2FEECC02" w14:textId="77777777" w:rsidR="007E568D" w:rsidRDefault="007E568D" w:rsidP="00C42DDD"/>
        </w:tc>
        <w:tc>
          <w:tcPr>
            <w:tcW w:w="1141" w:type="dxa"/>
          </w:tcPr>
          <w:p w14:paraId="77153321" w14:textId="77777777" w:rsidR="007E568D" w:rsidRDefault="007E568D" w:rsidP="00C42DDD"/>
        </w:tc>
        <w:tc>
          <w:tcPr>
            <w:tcW w:w="2051" w:type="dxa"/>
          </w:tcPr>
          <w:p w14:paraId="03576F61" w14:textId="2665FB7D" w:rsidR="007E568D" w:rsidRDefault="002B3FCB" w:rsidP="00C42DDD">
            <w:r>
              <w:t>siderophore</w:t>
            </w:r>
          </w:p>
        </w:tc>
        <w:tc>
          <w:tcPr>
            <w:tcW w:w="1346" w:type="dxa"/>
          </w:tcPr>
          <w:p w14:paraId="4C588F6A" w14:textId="7A53DD45" w:rsidR="007E568D" w:rsidRDefault="0078516F" w:rsidP="00C42DDD">
            <w:r>
              <w:fldChar w:fldCharType="begin"/>
            </w:r>
            <w:r>
              <w:instrText xml:space="preserve"> ADDIN EN.CITE &lt;EndNote&gt;&lt;Cite&gt;&lt;Author&gt;Barbeau&lt;/Author&gt;&lt;Year&gt;2002&lt;/Year&gt;&lt;RecNum&gt;174&lt;/RecNum&gt;&lt;DisplayText&gt;&lt;style face="superscript"&gt;171&lt;/style&gt;&lt;/DisplayText&gt;&lt;record&gt;&lt;rec-number&gt;174&lt;/rec-number&gt;&lt;foreign-keys&gt;&lt;key app="EN" db-id="p5zs9pw5ltwzr3e0webppaa6ae5zxdxszf5s" timestamp="1547154024"&gt;174&lt;/key&gt;&lt;/foreign-keys&gt;&lt;ref-type name="Journal Article"&gt;17&lt;/ref-type&gt;&lt;contributors&gt;&lt;authors&gt;&lt;author&gt;Barbeau, K.&lt;/author&gt;&lt;author&gt;Zhang, G.&lt;/author&gt;&lt;author&gt;Live, D. H.&lt;/author&gt;&lt;author&gt;Butler, A.&lt;/author&gt;&lt;/authors&gt;&lt;/contributors&gt;&lt;auth-address&gt;Department of Chemistry and Biochemistry, University of California, Santa Barbara, California 93106, USA.&lt;/auth-address&gt;&lt;titles&gt;&lt;title&gt;Petrobactin, a photoreactive siderophore produced by the oil-degrading marine bacterium Marinobacter hydrocarbonoclasticus&lt;/title&gt;&lt;secondary-title&gt;J Am Chem Soc&lt;/secondary-title&gt;&lt;/titles&gt;&lt;periodical&gt;&lt;full-title&gt;J Am Chem Soc&lt;/full-title&gt;&lt;/periodical&gt;&lt;pages&gt;378-9&lt;/pages&gt;&lt;volume&gt;124&lt;/volume&gt;&lt;number&gt;3&lt;/number&gt;&lt;keywords&gt;&lt;keyword&gt;*Benzamides&lt;/keyword&gt;&lt;keyword&gt;Gammaproteobacteria/chemistry/*metabolism&lt;/keyword&gt;&lt;keyword&gt;Gas Chromatography-Mass Spectrometry&lt;/keyword&gt;&lt;keyword&gt;Nuclear Magnetic Resonance, Biomolecular&lt;/keyword&gt;&lt;keyword&gt;Petroleum/*metabolism&lt;/keyword&gt;&lt;keyword&gt;Siderophores/biosynthesis/*chemistry/metabolism&lt;/keyword&gt;&lt;keyword&gt;Spectrometry, Mass, Electrospray Ionization&lt;/keyword&gt;&lt;/keywords&gt;&lt;dates&gt;&lt;year&gt;2002&lt;/year&gt;&lt;pub-dates&gt;&lt;date&gt;Jan 23&lt;/date&gt;&lt;/pub-dates&gt;&lt;/dates&gt;&lt;isbn&gt;0002-7863 (Print)&amp;#xD;0002-7863 (Linking)&lt;/isbn&gt;&lt;accession-num&gt;11792199&lt;/accession-num&gt;&lt;urls&gt;&lt;related-urls&gt;&lt;url&gt;https://www.ncbi.nlm.nih.gov/pubmed/11792199&lt;/url&gt;&lt;/related-urls&gt;&lt;/urls&gt;&lt;/record&gt;&lt;/Cite&gt;&lt;/EndNote&gt;</w:instrText>
            </w:r>
            <w:r>
              <w:fldChar w:fldCharType="separate"/>
            </w:r>
            <w:r w:rsidRPr="0078516F">
              <w:rPr>
                <w:noProof/>
                <w:vertAlign w:val="superscript"/>
              </w:rPr>
              <w:t>171</w:t>
            </w:r>
            <w:r>
              <w:fldChar w:fldCharType="end"/>
            </w:r>
          </w:p>
        </w:tc>
      </w:tr>
      <w:tr w:rsidR="007E568D" w14:paraId="0528BE62" w14:textId="77777777" w:rsidTr="00C42DDD">
        <w:tc>
          <w:tcPr>
            <w:tcW w:w="2287" w:type="dxa"/>
          </w:tcPr>
          <w:p w14:paraId="2EC00790" w14:textId="7C428B44" w:rsidR="007E568D" w:rsidRDefault="005A0AB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aphyloferrin</w:t>
            </w:r>
            <w:proofErr w:type="spellEnd"/>
          </w:p>
        </w:tc>
        <w:tc>
          <w:tcPr>
            <w:tcW w:w="1364" w:type="dxa"/>
          </w:tcPr>
          <w:p w14:paraId="17EEF209" w14:textId="77777777" w:rsidR="007E568D" w:rsidRDefault="007E568D" w:rsidP="00C42DDD"/>
        </w:tc>
        <w:tc>
          <w:tcPr>
            <w:tcW w:w="1364" w:type="dxa"/>
          </w:tcPr>
          <w:p w14:paraId="44C80B20" w14:textId="77777777" w:rsidR="007E568D" w:rsidRDefault="007E568D" w:rsidP="00C42DDD"/>
        </w:tc>
        <w:tc>
          <w:tcPr>
            <w:tcW w:w="1141" w:type="dxa"/>
          </w:tcPr>
          <w:p w14:paraId="495FABE2" w14:textId="77777777" w:rsidR="007E568D" w:rsidRDefault="007E568D" w:rsidP="00C42DDD"/>
        </w:tc>
        <w:tc>
          <w:tcPr>
            <w:tcW w:w="1141" w:type="dxa"/>
          </w:tcPr>
          <w:p w14:paraId="7651CE19" w14:textId="77777777" w:rsidR="007E568D" w:rsidRDefault="007E568D" w:rsidP="00C42DDD"/>
        </w:tc>
        <w:tc>
          <w:tcPr>
            <w:tcW w:w="2051" w:type="dxa"/>
          </w:tcPr>
          <w:p w14:paraId="3B5C7C7C" w14:textId="386E3EF7" w:rsidR="007E568D" w:rsidRDefault="005A0ABB" w:rsidP="00C42DDD">
            <w:r>
              <w:t>siderophore</w:t>
            </w:r>
          </w:p>
        </w:tc>
        <w:tc>
          <w:tcPr>
            <w:tcW w:w="1346" w:type="dxa"/>
          </w:tcPr>
          <w:p w14:paraId="66206DFF" w14:textId="767CB5EB" w:rsidR="007E568D" w:rsidRDefault="00B2536F" w:rsidP="00C42DDD">
            <w:r>
              <w:fldChar w:fldCharType="begin"/>
            </w:r>
            <w:r>
              <w:instrText xml:space="preserve"> ADDIN EN.CITE &lt;EndNote&gt;&lt;Cite&gt;&lt;Author&gt;Konetschny-Rapp&lt;/Author&gt;&lt;Year&gt;1990&lt;/Year&gt;&lt;RecNum&gt;175&lt;/RecNum&gt;&lt;DisplayText&gt;&lt;style face="superscript"&gt;172&lt;/style&gt;&lt;/DisplayText&gt;&lt;record&gt;&lt;rec-number&gt;175&lt;/rec-number&gt;&lt;foreign-keys&gt;&lt;key app="EN" db-id="p5zs9pw5ltwzr3e0webppaa6ae5zxdxszf5s" timestamp="1547154129"&gt;175&lt;/key&gt;&lt;/foreign-keys&gt;&lt;ref-type name="Journal Article"&gt;17&lt;/ref-type&gt;&lt;contributors&gt;&lt;authors&gt;&lt;author&gt;Konetschny-Rapp, S.&lt;/author&gt;&lt;author&gt;Jung, G.&lt;/author&gt;&lt;author&gt;Meiwes, J.&lt;/author&gt;&lt;author&gt;Zahner, H.&lt;/author&gt;&lt;/authors&gt;&lt;/contributors&gt;&lt;auth-address&gt;Institut fur Organische Chemie, Universitat Tubingen, Federal Republic of Germany.&lt;/auth-address&gt;&lt;titles&gt;&lt;title&gt;Staphyloferrin A: a structurally new siderophore from staphylococci&lt;/title&gt;&lt;secondary-title&gt;Eur J Biochem&lt;/secondary-title&gt;&lt;/titles&gt;&lt;periodical&gt;&lt;full-title&gt;Eur J Biochem&lt;/full-title&gt;&lt;/periodical&gt;&lt;pages&gt;65-74&lt;/pages&gt;&lt;volume&gt;191&lt;/volume&gt;&lt;number&gt;1&lt;/number&gt;&lt;keywords&gt;&lt;keyword&gt;Amino Acids/analysis&lt;/keyword&gt;&lt;keyword&gt;Chromatography, High Pressure Liquid&lt;/keyword&gt;&lt;keyword&gt;Chromatography, Thin Layer&lt;/keyword&gt;&lt;keyword&gt;Circular Dichroism&lt;/keyword&gt;&lt;keyword&gt;Citrates/*isolation &amp;amp; purification&lt;/keyword&gt;&lt;keyword&gt;Culture Media/analysis&lt;/keyword&gt;&lt;keyword&gt;Ferric Compounds/*isolation &amp;amp; purification&lt;/keyword&gt;&lt;keyword&gt;Magnetic Resonance Spectroscopy&lt;/keyword&gt;&lt;keyword&gt;Molecular Structure&lt;/keyword&gt;&lt;keyword&gt;Ornithine/*analogs &amp;amp; derivatives/isolation &amp;amp; purification&lt;/keyword&gt;&lt;keyword&gt;Staphylococcus/*analysis&lt;/keyword&gt;&lt;keyword&gt;Stereoisomerism&lt;/keyword&gt;&lt;/keywords&gt;&lt;dates&gt;&lt;year&gt;1990&lt;/year&gt;&lt;pub-dates&gt;&lt;date&gt;Jul 20&lt;/date&gt;&lt;/pub-dates&gt;&lt;/dates&gt;&lt;isbn&gt;0014-2956 (Print)&amp;#xD;0014-2956 (Linking)&lt;/isbn&gt;&lt;accession-num&gt;2379505&lt;/accession-num&gt;&lt;urls&gt;&lt;related-urls&gt;&lt;url&gt;https://www.ncbi.nlm.nih.gov/pubmed/2379505&lt;/url&gt;&lt;/related-urls&gt;&lt;/urls&gt;&lt;/record&gt;&lt;/Cite&gt;&lt;/EndNote&gt;</w:instrText>
            </w:r>
            <w:r>
              <w:fldChar w:fldCharType="separate"/>
            </w:r>
            <w:r w:rsidRPr="00B2536F">
              <w:rPr>
                <w:noProof/>
                <w:vertAlign w:val="superscript"/>
              </w:rPr>
              <w:t>172</w:t>
            </w:r>
            <w:r>
              <w:fldChar w:fldCharType="end"/>
            </w:r>
          </w:p>
        </w:tc>
      </w:tr>
      <w:tr w:rsidR="007E0B99" w14:paraId="50B1044E" w14:textId="77777777" w:rsidTr="00C42DDD">
        <w:tc>
          <w:tcPr>
            <w:tcW w:w="2287" w:type="dxa"/>
          </w:tcPr>
          <w:p w14:paraId="5B3DAAE9" w14:textId="03D728FE" w:rsidR="007E0B99" w:rsidRDefault="007E0B9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α-</w:t>
            </w:r>
            <w:proofErr w:type="spellStart"/>
            <w:r>
              <w:rPr>
                <w:rFonts w:ascii="Calibri" w:hAnsi="Calibri" w:cs="Calibri"/>
                <w:color w:val="000000"/>
              </w:rPr>
              <w:t>galactosylceramide</w:t>
            </w:r>
            <w:proofErr w:type="spellEnd"/>
          </w:p>
        </w:tc>
        <w:tc>
          <w:tcPr>
            <w:tcW w:w="1364" w:type="dxa"/>
          </w:tcPr>
          <w:p w14:paraId="67D29312" w14:textId="77777777" w:rsidR="007E0B99" w:rsidRDefault="007E0B99" w:rsidP="00C42DDD"/>
        </w:tc>
        <w:tc>
          <w:tcPr>
            <w:tcW w:w="1364" w:type="dxa"/>
          </w:tcPr>
          <w:p w14:paraId="1460FEFF" w14:textId="77777777" w:rsidR="007E0B99" w:rsidRDefault="007E0B99" w:rsidP="00C42DDD"/>
        </w:tc>
        <w:tc>
          <w:tcPr>
            <w:tcW w:w="1141" w:type="dxa"/>
          </w:tcPr>
          <w:p w14:paraId="68232DDD" w14:textId="77777777" w:rsidR="007E0B99" w:rsidRDefault="007E0B99" w:rsidP="00C42DDD"/>
        </w:tc>
        <w:tc>
          <w:tcPr>
            <w:tcW w:w="1141" w:type="dxa"/>
          </w:tcPr>
          <w:p w14:paraId="28A35E17" w14:textId="77777777" w:rsidR="007E0B99" w:rsidRDefault="007E0B99" w:rsidP="00C42DDD"/>
        </w:tc>
        <w:tc>
          <w:tcPr>
            <w:tcW w:w="2051" w:type="dxa"/>
          </w:tcPr>
          <w:p w14:paraId="1E5D53ED" w14:textId="722BA1F8" w:rsidR="007E0B99" w:rsidRDefault="007E0B99" w:rsidP="00C42DDD">
            <w:r>
              <w:t>CD1</w:t>
            </w:r>
            <w:r w:rsidR="00132433">
              <w:t>d agonist</w:t>
            </w:r>
          </w:p>
        </w:tc>
        <w:tc>
          <w:tcPr>
            <w:tcW w:w="1346" w:type="dxa"/>
          </w:tcPr>
          <w:p w14:paraId="7D696E15" w14:textId="66EFD654" w:rsidR="007E0B99" w:rsidRDefault="00132433" w:rsidP="00C42DDD">
            <w:r>
              <w:fldChar w:fldCharType="begin"/>
            </w:r>
            <w:r>
              <w:instrText xml:space="preserve"> ADDIN EN.CITE &lt;EndNote&gt;&lt;Cite&gt;&lt;Author&gt;Wieland Brown&lt;/Author&gt;&lt;Year&gt;2013&lt;/Year&gt;&lt;RecNum&gt;176&lt;/RecNum&gt;&lt;DisplayText&gt;&lt;style face="superscript"&gt;173&lt;/style&gt;&lt;/DisplayText&gt;&lt;record&gt;&lt;rec-number&gt;176&lt;/rec-number&gt;&lt;foreign-keys&gt;&lt;key app="EN" db-id="p5zs9pw5ltwzr3e0webppaa6ae5zxdxszf5s" timestamp="1547154259"&gt;176&lt;/key&gt;&lt;/foreign-keys&gt;&lt;ref-type name="Journal Article"&gt;17&lt;/ref-type&gt;&lt;contributors&gt;&lt;authors&gt;&lt;author&gt;Wieland Brown, L. C.&lt;/author&gt;&lt;author&gt;Penaranda, C.&lt;/author&gt;&lt;author&gt;Kashyap, P. C.&lt;/author&gt;&lt;author&gt;Williams, B. B.&lt;/author&gt;&lt;author&gt;Clardy, J.&lt;/author&gt;&lt;author&gt;Kronenberg, M.&lt;/author&gt;&lt;author&gt;Sonnenburg, J. L.&lt;/author&gt;&lt;author&gt;Comstock, L. E.&lt;/author&gt;&lt;author&gt;Bluestone, J. A.&lt;/author&gt;&lt;author&gt;Fischbach, M. A.&lt;/author&gt;&lt;/authors&gt;&lt;/contributors&gt;&lt;auth-address&gt;Department of Bioengineering and Therapeutic Sciences and the California Institute for Quantitative Biosciences, University of California, San Francisco, California, United States of America.&lt;/auth-address&gt;&lt;titles&gt;&lt;title&gt;Production of alpha-galactosylceramide by a prominent member of the human gut microbiota&lt;/title&gt;&lt;secondary-title&gt;PLoS Biol&lt;/secondary-title&gt;&lt;/titles&gt;&lt;periodical&gt;&lt;full-title&gt;PLoS Biol&lt;/full-title&gt;&lt;/periodical&gt;&lt;pages&gt;e1001610&lt;/pages&gt;&lt;volume&gt;11&lt;/volume&gt;&lt;number&gt;7&lt;/number&gt;&lt;keywords&gt;&lt;keyword&gt;Animals&lt;/keyword&gt;&lt;keyword&gt;Bacteroides fragilis/immunology/*metabolism/physiology&lt;/keyword&gt;&lt;keyword&gt;Cells, Cultured&lt;/keyword&gt;&lt;keyword&gt;Galactosylceramides/*metabolism&lt;/keyword&gt;&lt;keyword&gt;Humans&lt;/keyword&gt;&lt;keyword&gt;Mice&lt;/keyword&gt;&lt;keyword&gt;Mutation&lt;/keyword&gt;&lt;keyword&gt;Natural Killer T-Cells/metabolism&lt;/keyword&gt;&lt;/keywords&gt;&lt;dates&gt;&lt;year&gt;2013&lt;/year&gt;&lt;pub-dates&gt;&lt;date&gt;Jul&lt;/date&gt;&lt;/pub-dates&gt;&lt;/dates&gt;&lt;isbn&gt;1545-7885 (Electronic)&amp;#xD;1544-9173 (Linking)&lt;/isbn&gt;&lt;accession-num&gt;23874157&lt;/accession-num&gt;&lt;urls&gt;&lt;related-urls&gt;&lt;url&gt;https://www.ncbi.nlm.nih.gov/pubmed/23874157&lt;/url&gt;&lt;/related-urls&gt;&lt;/urls&gt;&lt;custom2&gt;3712910&lt;/custom2&gt;&lt;electronic-resource-num&gt;10.1371/journal.pbio.1001610&lt;/electronic-resource-num&gt;&lt;/record&gt;&lt;/Cite&gt;&lt;/EndNote&gt;</w:instrText>
            </w:r>
            <w:r>
              <w:fldChar w:fldCharType="separate"/>
            </w:r>
            <w:r w:rsidRPr="00132433">
              <w:rPr>
                <w:noProof/>
                <w:vertAlign w:val="superscript"/>
              </w:rPr>
              <w:t>173</w:t>
            </w:r>
            <w:r>
              <w:fldChar w:fldCharType="end"/>
            </w:r>
          </w:p>
        </w:tc>
      </w:tr>
      <w:tr w:rsidR="007E0B99" w14:paraId="29E864DE" w14:textId="77777777" w:rsidTr="00C42DDD">
        <w:tc>
          <w:tcPr>
            <w:tcW w:w="2287" w:type="dxa"/>
          </w:tcPr>
          <w:p w14:paraId="0186463D" w14:textId="374C6ED1" w:rsidR="007E0B99" w:rsidRDefault="00132433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psamycin</w:t>
            </w:r>
            <w:proofErr w:type="spellEnd"/>
          </w:p>
        </w:tc>
        <w:tc>
          <w:tcPr>
            <w:tcW w:w="1364" w:type="dxa"/>
          </w:tcPr>
          <w:p w14:paraId="17413860" w14:textId="04D2770A" w:rsidR="007E0B99" w:rsidRDefault="00132433" w:rsidP="00C42DDD">
            <w:r>
              <w:t>yes</w:t>
            </w:r>
          </w:p>
        </w:tc>
        <w:tc>
          <w:tcPr>
            <w:tcW w:w="1364" w:type="dxa"/>
          </w:tcPr>
          <w:p w14:paraId="3C1C86C7" w14:textId="033551EF" w:rsidR="007E0B99" w:rsidRDefault="00132433" w:rsidP="00C42DDD">
            <w:r>
              <w:t>gram pos</w:t>
            </w:r>
          </w:p>
        </w:tc>
        <w:tc>
          <w:tcPr>
            <w:tcW w:w="1141" w:type="dxa"/>
          </w:tcPr>
          <w:p w14:paraId="2D6B65B6" w14:textId="77777777" w:rsidR="007E0B99" w:rsidRDefault="007E0B99" w:rsidP="00C42DDD"/>
        </w:tc>
        <w:tc>
          <w:tcPr>
            <w:tcW w:w="1141" w:type="dxa"/>
          </w:tcPr>
          <w:p w14:paraId="0C29B802" w14:textId="77777777" w:rsidR="007E0B99" w:rsidRDefault="007E0B99" w:rsidP="00C42DDD"/>
        </w:tc>
        <w:tc>
          <w:tcPr>
            <w:tcW w:w="2051" w:type="dxa"/>
          </w:tcPr>
          <w:p w14:paraId="3784E3BE" w14:textId="77777777" w:rsidR="007E0B99" w:rsidRDefault="007E0B99" w:rsidP="00C42DDD"/>
        </w:tc>
        <w:tc>
          <w:tcPr>
            <w:tcW w:w="1346" w:type="dxa"/>
          </w:tcPr>
          <w:p w14:paraId="0021C0A7" w14:textId="62C4CFA1" w:rsidR="007E0B99" w:rsidRDefault="005F2E48" w:rsidP="00C42DDD">
            <w:r>
              <w:fldChar w:fldCharType="begin">
                <w:fldData xml:space="preserve">PEVuZE5vdGU+PENpdGU+PEF1dGhvcj5NdXJha2FtaTwvQXV0aG9yPjxZZWFyPjIwMDc8L1llYXI+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dXJha2FtaTwvQXV0aG9yPjxZZWFyPjIwMDc8L1llYXI+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F2E48">
              <w:rPr>
                <w:noProof/>
                <w:vertAlign w:val="superscript"/>
              </w:rPr>
              <w:t>174</w:t>
            </w:r>
            <w:r>
              <w:fldChar w:fldCharType="end"/>
            </w:r>
          </w:p>
        </w:tc>
      </w:tr>
      <w:tr w:rsidR="007E0B99" w14:paraId="60D9B55E" w14:textId="77777777" w:rsidTr="00C42DDD">
        <w:tc>
          <w:tcPr>
            <w:tcW w:w="2287" w:type="dxa"/>
          </w:tcPr>
          <w:p w14:paraId="2719AB3F" w14:textId="669C6AE6" w:rsidR="007E0B99" w:rsidRDefault="00ED43B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micetin</w:t>
            </w:r>
            <w:proofErr w:type="spellEnd"/>
          </w:p>
        </w:tc>
        <w:tc>
          <w:tcPr>
            <w:tcW w:w="1364" w:type="dxa"/>
          </w:tcPr>
          <w:p w14:paraId="1ECB5EF0" w14:textId="01C5A5AE" w:rsidR="007E0B99" w:rsidRDefault="00ED43B6" w:rsidP="00C42DDD">
            <w:r>
              <w:t>yes</w:t>
            </w:r>
          </w:p>
        </w:tc>
        <w:tc>
          <w:tcPr>
            <w:tcW w:w="1364" w:type="dxa"/>
          </w:tcPr>
          <w:p w14:paraId="7B05E8DD" w14:textId="007D5E2B" w:rsidR="007E0B99" w:rsidRDefault="00ED43B6" w:rsidP="00C42DDD">
            <w:r>
              <w:t>gram pos, gram neg</w:t>
            </w:r>
          </w:p>
        </w:tc>
        <w:tc>
          <w:tcPr>
            <w:tcW w:w="1141" w:type="dxa"/>
          </w:tcPr>
          <w:p w14:paraId="2CC351A9" w14:textId="77777777" w:rsidR="007E0B99" w:rsidRDefault="007E0B99" w:rsidP="00C42DDD"/>
        </w:tc>
        <w:tc>
          <w:tcPr>
            <w:tcW w:w="1141" w:type="dxa"/>
          </w:tcPr>
          <w:p w14:paraId="5C207F1C" w14:textId="77777777" w:rsidR="007E0B99" w:rsidRDefault="007E0B99" w:rsidP="00C42DDD"/>
        </w:tc>
        <w:tc>
          <w:tcPr>
            <w:tcW w:w="2051" w:type="dxa"/>
          </w:tcPr>
          <w:p w14:paraId="65B93048" w14:textId="77777777" w:rsidR="007E0B99" w:rsidRDefault="007E0B99" w:rsidP="00C42DDD"/>
        </w:tc>
        <w:tc>
          <w:tcPr>
            <w:tcW w:w="1346" w:type="dxa"/>
          </w:tcPr>
          <w:p w14:paraId="0C7E3591" w14:textId="3AFD611E" w:rsidR="007E0B99" w:rsidRDefault="000F67C3" w:rsidP="00C42DDD">
            <w:r>
              <w:fldChar w:fldCharType="begin">
                <w:fldData xml:space="preserve">PEVuZE5vdGU+PENpdGU+PEF1dGhvcj5aaGFuZzwvQXV0aG9yPjxZZWFyPjIwMTI8L1llYXI+PFJl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uZzwvQXV0aG9yPjxZZWFyPjIwMTI8L1llYXI+PFJl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F67C3">
              <w:rPr>
                <w:noProof/>
                <w:vertAlign w:val="superscript"/>
              </w:rPr>
              <w:t>176</w:t>
            </w:r>
            <w:r>
              <w:fldChar w:fldCharType="end"/>
            </w:r>
          </w:p>
        </w:tc>
      </w:tr>
      <w:tr w:rsidR="007E0B99" w14:paraId="1F478992" w14:textId="77777777" w:rsidTr="00C42DDD">
        <w:tc>
          <w:tcPr>
            <w:tcW w:w="2287" w:type="dxa"/>
          </w:tcPr>
          <w:p w14:paraId="06685540" w14:textId="60A43215" w:rsidR="007E0B99" w:rsidRDefault="00D852A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judazol</w:t>
            </w:r>
            <w:proofErr w:type="spellEnd"/>
          </w:p>
        </w:tc>
        <w:tc>
          <w:tcPr>
            <w:tcW w:w="1364" w:type="dxa"/>
          </w:tcPr>
          <w:p w14:paraId="6B9B2E0C" w14:textId="77777777" w:rsidR="007E0B99" w:rsidRDefault="007E0B99" w:rsidP="00C42DDD"/>
        </w:tc>
        <w:tc>
          <w:tcPr>
            <w:tcW w:w="1364" w:type="dxa"/>
          </w:tcPr>
          <w:p w14:paraId="3B426C3C" w14:textId="77777777" w:rsidR="007E0B99" w:rsidRDefault="007E0B99" w:rsidP="00C42DDD"/>
        </w:tc>
        <w:tc>
          <w:tcPr>
            <w:tcW w:w="1141" w:type="dxa"/>
          </w:tcPr>
          <w:p w14:paraId="7E3F0698" w14:textId="68901CC2" w:rsidR="007E0B99" w:rsidRDefault="00D852AD" w:rsidP="00C42DDD">
            <w:r>
              <w:t>yes</w:t>
            </w:r>
          </w:p>
        </w:tc>
        <w:tc>
          <w:tcPr>
            <w:tcW w:w="1141" w:type="dxa"/>
          </w:tcPr>
          <w:p w14:paraId="52ECFC63" w14:textId="77777777" w:rsidR="007E0B99" w:rsidRDefault="007E0B99" w:rsidP="00C42DDD"/>
        </w:tc>
        <w:tc>
          <w:tcPr>
            <w:tcW w:w="2051" w:type="dxa"/>
          </w:tcPr>
          <w:p w14:paraId="689B55E0" w14:textId="77777777" w:rsidR="007E0B99" w:rsidRDefault="007E0B99" w:rsidP="00C42DDD"/>
        </w:tc>
        <w:tc>
          <w:tcPr>
            <w:tcW w:w="1346" w:type="dxa"/>
          </w:tcPr>
          <w:p w14:paraId="2A3A7281" w14:textId="00234C90" w:rsidR="007E0B99" w:rsidRDefault="00DD7478" w:rsidP="00C42DDD">
            <w:r>
              <w:fldChar w:fldCharType="begin"/>
            </w:r>
            <w:r>
              <w:instrText xml:space="preserve"> ADDIN EN.CITE &lt;EndNote&gt;&lt;Cite&gt;&lt;Author&gt;Kunze&lt;/Author&gt;&lt;Year&gt;2004&lt;/Year&gt;&lt;RecNum&gt;180&lt;/RecNum&gt;&lt;DisplayText&gt;&lt;style face="superscript"&gt;177&lt;/style&gt;&lt;/DisplayText&gt;&lt;record&gt;&lt;rec-number&gt;180&lt;/rec-number&gt;&lt;foreign-keys&gt;&lt;key app="EN" db-id="p5zs9pw5ltwzr3e0webppaa6ae5zxdxszf5s" timestamp="1547154890"&gt;180&lt;/key&gt;&lt;/foreign-keys&gt;&lt;ref-type name="Journal Article"&gt;17&lt;/ref-type&gt;&lt;contributors&gt;&lt;authors&gt;&lt;author&gt;Kunze, B.&lt;/author&gt;&lt;author&gt;Jansen, R.&lt;/author&gt;&lt;author&gt;Hofle, G.&lt;/author&gt;&lt;author&gt;Reichenbach, H.&lt;/author&gt;&lt;/authors&gt;&lt;/contributors&gt;&lt;auth-address&gt;GBF, German Research Centre for Biotechnology Department Natural Product Biology, Mascheroder Weg 1, D-38124 Braunschweig, Germany. bku@gbf.de&lt;/auth-address&gt;&lt;titles&gt;&lt;title&gt;Ajudazols, new inhibitors of the mitochondrial electron transport from Chondromyces crocatus. Production, antimicrobial activity and mechanism of action&lt;/title&gt;&lt;secondary-title&gt;J Antibiot (Tokyo)&lt;/secondary-title&gt;&lt;/titles&gt;&lt;periodical&gt;&lt;full-title&gt;J Antibiot (Tokyo)&lt;/full-title&gt;&lt;/periodical&gt;&lt;pages&gt;151-5&lt;/pages&gt;&lt;volume&gt;57&lt;/volume&gt;&lt;number&gt;2&lt;/number&gt;&lt;keywords&gt;&lt;keyword&gt;Animals&lt;/keyword&gt;&lt;keyword&gt;Antifungal Agents/isolation &amp;amp; purification/*pharmacology&lt;/keyword&gt;&lt;keyword&gt;Cattle&lt;/keyword&gt;&lt;keyword&gt;Chromatography, High Pressure Liquid&lt;/keyword&gt;&lt;keyword&gt;Coumarins/isolation &amp;amp; purification/*pharmacology&lt;/keyword&gt;&lt;keyword&gt;Electron Transport/*drug effects&lt;/keyword&gt;&lt;keyword&gt;Fungi/drug effects&lt;/keyword&gt;&lt;keyword&gt;In Vitro Techniques&lt;/keyword&gt;&lt;keyword&gt;Microbial Sensitivity Tests&lt;/keyword&gt;&lt;keyword&gt;Mitochondria, Heart/drug effects/*metabolism&lt;/keyword&gt;&lt;keyword&gt;NADH Dehydrogenase/metabolism&lt;/keyword&gt;&lt;keyword&gt;Proteobacteria/growth &amp;amp; development/*metabolism&lt;/keyword&gt;&lt;keyword&gt;Spectrophotometry, Ultraviolet&lt;/keyword&gt;&lt;/keywords&gt;&lt;dates&gt;&lt;year&gt;2004&lt;/year&gt;&lt;pub-dates&gt;&lt;date&gt;Feb&lt;/date&gt;&lt;/pub-dates&gt;&lt;/dates&gt;&lt;isbn&gt;0021-8820 (Print)&amp;#xD;0021-8820 (Linking)&lt;/isbn&gt;&lt;accession-num&gt;15112964&lt;/accession-num&gt;&lt;urls&gt;&lt;related-urls&gt;&lt;url&gt;https://www.ncbi.nlm.nih.gov/pubmed/15112964&lt;/url&gt;&lt;/related-urls&gt;&lt;/urls&gt;&lt;/record&gt;&lt;/Cite&gt;&lt;/EndNote&gt;</w:instrText>
            </w:r>
            <w:r>
              <w:fldChar w:fldCharType="separate"/>
            </w:r>
            <w:r w:rsidRPr="00DD7478">
              <w:rPr>
                <w:noProof/>
                <w:vertAlign w:val="superscript"/>
              </w:rPr>
              <w:t>177</w:t>
            </w:r>
            <w:r>
              <w:fldChar w:fldCharType="end"/>
            </w:r>
          </w:p>
        </w:tc>
      </w:tr>
      <w:tr w:rsidR="007E0B99" w14:paraId="22A3BACB" w14:textId="77777777" w:rsidTr="00C42DDD">
        <w:tc>
          <w:tcPr>
            <w:tcW w:w="2287" w:type="dxa"/>
          </w:tcPr>
          <w:p w14:paraId="2C305A78" w14:textId="4E4292CE" w:rsidR="007E0B99" w:rsidRDefault="00081FB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thiomycin</w:t>
            </w:r>
            <w:proofErr w:type="spellEnd"/>
          </w:p>
        </w:tc>
        <w:tc>
          <w:tcPr>
            <w:tcW w:w="1364" w:type="dxa"/>
          </w:tcPr>
          <w:p w14:paraId="560B6C9C" w14:textId="686EC2CA" w:rsidR="007E0B99" w:rsidRDefault="00081FB1" w:rsidP="00C42DDD">
            <w:r>
              <w:t>yes</w:t>
            </w:r>
          </w:p>
        </w:tc>
        <w:tc>
          <w:tcPr>
            <w:tcW w:w="1364" w:type="dxa"/>
          </w:tcPr>
          <w:p w14:paraId="0F526D4C" w14:textId="24039B9B" w:rsidR="007E0B99" w:rsidRDefault="00081FB1" w:rsidP="00C42DDD">
            <w:r>
              <w:t>gram pos, gram neg</w:t>
            </w:r>
          </w:p>
        </w:tc>
        <w:tc>
          <w:tcPr>
            <w:tcW w:w="1141" w:type="dxa"/>
          </w:tcPr>
          <w:p w14:paraId="6837C12B" w14:textId="77777777" w:rsidR="007E0B99" w:rsidRDefault="007E0B99" w:rsidP="00C42DDD"/>
        </w:tc>
        <w:tc>
          <w:tcPr>
            <w:tcW w:w="1141" w:type="dxa"/>
          </w:tcPr>
          <w:p w14:paraId="3DFA702E" w14:textId="77777777" w:rsidR="007E0B99" w:rsidRDefault="007E0B99" w:rsidP="00C42DDD"/>
        </w:tc>
        <w:tc>
          <w:tcPr>
            <w:tcW w:w="2051" w:type="dxa"/>
          </w:tcPr>
          <w:p w14:paraId="4BAE5B38" w14:textId="77777777" w:rsidR="007E0B99" w:rsidRDefault="007E0B99" w:rsidP="00C42DDD"/>
        </w:tc>
        <w:tc>
          <w:tcPr>
            <w:tcW w:w="1346" w:type="dxa"/>
          </w:tcPr>
          <w:p w14:paraId="7AEE4A42" w14:textId="116223E4" w:rsidR="007E0B99" w:rsidRDefault="00D94BF0" w:rsidP="00C42DDD">
            <w:r>
              <w:fldChar w:fldCharType="begin"/>
            </w:r>
            <w:r>
              <w:instrText xml:space="preserve"> ADDIN EN.CITE &lt;EndNote&gt;&lt;Cite&gt;&lt;Author&gt;Pestka&lt;/Author&gt;&lt;Year&gt;1975&lt;/Year&gt;&lt;RecNum&gt;181&lt;/RecNum&gt;&lt;DisplayText&gt;&lt;style face="superscript"&gt;178&lt;/style&gt;&lt;/DisplayText&gt;&lt;record&gt;&lt;rec-number&gt;181&lt;/rec-number&gt;&lt;foreign-keys&gt;&lt;key app="EN" db-id="p5zs9pw5ltwzr3e0webppaa6ae5zxdxszf5s" timestamp="1547155205"&gt;181&lt;/key&gt;&lt;/foreign-keys&gt;&lt;ref-type name="Book Section"&gt;5&lt;/ref-type&gt;&lt;contributors&gt;&lt;authors&gt;&lt;author&gt;Pestka, S.&lt;/author&gt;&lt;/authors&gt;&lt;secondary-authors&gt;&lt;author&gt;Corcoran, J.W., Hahn, F.E., Snell, J.F., Arora, K.L.&lt;/author&gt;&lt;/secondary-authors&gt;&lt;/contributors&gt;&lt;titles&gt;&lt;title&gt;Althiomycin.&lt;/title&gt;&lt;secondary-title&gt;Mechanism of Action of Antimicrobial and Antitumor Agents. &lt;/secondary-title&gt;&lt;/titles&gt;&lt;volume&gt;Antibiotics, vol 3.&lt;/volume&gt;&lt;dates&gt;&lt;year&gt;1975&lt;/year&gt;&lt;/dates&gt;&lt;pub-location&gt;Berlin, Heidelberg&lt;/pub-location&gt;&lt;publisher&gt;Springer&lt;/publisher&gt;&lt;urls&gt;&lt;/urls&gt;&lt;/record&gt;&lt;/Cite&gt;&lt;/EndNote&gt;</w:instrText>
            </w:r>
            <w:r>
              <w:fldChar w:fldCharType="separate"/>
            </w:r>
            <w:r w:rsidRPr="00D94BF0">
              <w:rPr>
                <w:noProof/>
                <w:vertAlign w:val="superscript"/>
              </w:rPr>
              <w:t>178</w:t>
            </w:r>
            <w:r>
              <w:fldChar w:fldCharType="end"/>
            </w:r>
          </w:p>
        </w:tc>
      </w:tr>
      <w:tr w:rsidR="007E0B99" w14:paraId="5E45D983" w14:textId="77777777" w:rsidTr="00C42DDD">
        <w:tc>
          <w:tcPr>
            <w:tcW w:w="2287" w:type="dxa"/>
          </w:tcPr>
          <w:p w14:paraId="4991590B" w14:textId="220CDC3E" w:rsidR="007E0B99" w:rsidRDefault="00DB41E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ndrimid</w:t>
            </w:r>
            <w:proofErr w:type="spellEnd"/>
          </w:p>
        </w:tc>
        <w:tc>
          <w:tcPr>
            <w:tcW w:w="1364" w:type="dxa"/>
          </w:tcPr>
          <w:p w14:paraId="6811C95E" w14:textId="3B401850" w:rsidR="007E0B99" w:rsidRDefault="00DB41E1" w:rsidP="00C42DDD">
            <w:r>
              <w:t>yes</w:t>
            </w:r>
          </w:p>
        </w:tc>
        <w:tc>
          <w:tcPr>
            <w:tcW w:w="1364" w:type="dxa"/>
          </w:tcPr>
          <w:p w14:paraId="0D671B34" w14:textId="4D84542A" w:rsidR="007E0B99" w:rsidRDefault="00DB41E1" w:rsidP="00C42DDD">
            <w:r>
              <w:t>gram pos, gram neg</w:t>
            </w:r>
          </w:p>
        </w:tc>
        <w:tc>
          <w:tcPr>
            <w:tcW w:w="1141" w:type="dxa"/>
          </w:tcPr>
          <w:p w14:paraId="478B5DA0" w14:textId="77777777" w:rsidR="007E0B99" w:rsidRDefault="007E0B99" w:rsidP="00C42DDD"/>
        </w:tc>
        <w:tc>
          <w:tcPr>
            <w:tcW w:w="1141" w:type="dxa"/>
          </w:tcPr>
          <w:p w14:paraId="4893A4C2" w14:textId="77777777" w:rsidR="007E0B99" w:rsidRDefault="007E0B99" w:rsidP="00C42DDD"/>
        </w:tc>
        <w:tc>
          <w:tcPr>
            <w:tcW w:w="2051" w:type="dxa"/>
          </w:tcPr>
          <w:p w14:paraId="632473F3" w14:textId="77777777" w:rsidR="007E0B99" w:rsidRDefault="007E0B99" w:rsidP="00C42DDD"/>
        </w:tc>
        <w:tc>
          <w:tcPr>
            <w:tcW w:w="1346" w:type="dxa"/>
          </w:tcPr>
          <w:p w14:paraId="08812A71" w14:textId="58933E96" w:rsidR="007E0B99" w:rsidRDefault="00C5444C" w:rsidP="00C42DDD">
            <w:r>
              <w:fldChar w:fldCharType="begin">
                <w:fldData xml:space="preserve">PEVuZE5vdGU+PENpdGU+PEF1dGhvcj5NYXRpbGxhPC9BdXRob3I+PFllYXI+MjAxNjwvWWVhcj48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RpbGxhPC9BdXRob3I+PFllYXI+MjAxNjwvWWVhcj48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5444C">
              <w:rPr>
                <w:noProof/>
                <w:vertAlign w:val="superscript"/>
              </w:rPr>
              <w:t>179</w:t>
            </w:r>
            <w:r>
              <w:fldChar w:fldCharType="end"/>
            </w:r>
          </w:p>
        </w:tc>
      </w:tr>
      <w:tr w:rsidR="007E0B99" w14:paraId="022A716B" w14:textId="77777777" w:rsidTr="00C42DDD">
        <w:tc>
          <w:tcPr>
            <w:tcW w:w="2287" w:type="dxa"/>
          </w:tcPr>
          <w:p w14:paraId="7F6E30C9" w14:textId="74D6F866" w:rsidR="007E0B99" w:rsidRDefault="00625ED5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ntimycin</w:t>
            </w:r>
          </w:p>
        </w:tc>
        <w:tc>
          <w:tcPr>
            <w:tcW w:w="1364" w:type="dxa"/>
          </w:tcPr>
          <w:p w14:paraId="41527CA4" w14:textId="77777777" w:rsidR="007E0B99" w:rsidRDefault="007E0B99" w:rsidP="00C42DDD"/>
        </w:tc>
        <w:tc>
          <w:tcPr>
            <w:tcW w:w="1364" w:type="dxa"/>
          </w:tcPr>
          <w:p w14:paraId="14846F88" w14:textId="77777777" w:rsidR="007E0B99" w:rsidRDefault="007E0B99" w:rsidP="00C42DDD"/>
        </w:tc>
        <w:tc>
          <w:tcPr>
            <w:tcW w:w="1141" w:type="dxa"/>
          </w:tcPr>
          <w:p w14:paraId="37B7609D" w14:textId="15CFF812" w:rsidR="007E0B99" w:rsidRDefault="00625ED5" w:rsidP="00C42DDD">
            <w:r>
              <w:t>yes</w:t>
            </w:r>
          </w:p>
        </w:tc>
        <w:tc>
          <w:tcPr>
            <w:tcW w:w="1141" w:type="dxa"/>
          </w:tcPr>
          <w:p w14:paraId="11024752" w14:textId="35C3AB01" w:rsidR="007E0B99" w:rsidRDefault="00625ED5" w:rsidP="00C42DDD">
            <w:r>
              <w:t>yes</w:t>
            </w:r>
          </w:p>
        </w:tc>
        <w:tc>
          <w:tcPr>
            <w:tcW w:w="2051" w:type="dxa"/>
          </w:tcPr>
          <w:p w14:paraId="1F76D7ED" w14:textId="77777777" w:rsidR="007E0B99" w:rsidRDefault="007E0B99" w:rsidP="00C42DDD"/>
        </w:tc>
        <w:tc>
          <w:tcPr>
            <w:tcW w:w="1346" w:type="dxa"/>
          </w:tcPr>
          <w:p w14:paraId="2D466F59" w14:textId="4C7112A6" w:rsidR="007E0B99" w:rsidRDefault="00983187" w:rsidP="00C42DDD">
            <w:r>
              <w:fldChar w:fldCharType="begin">
                <w:fldData xml:space="preserve">PEVuZE5vdGU+PENpdGU+PEF1dGhvcj5IYW48L0F1dGhvcj48WWVhcj4yMDEyPC9ZZWFyPjxSZWNO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48L0F1dGhvcj48WWVhcj4yMDEyPC9ZZWFyPjxSZWNO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83187">
              <w:rPr>
                <w:noProof/>
                <w:vertAlign w:val="superscript"/>
              </w:rPr>
              <w:t>180</w:t>
            </w:r>
            <w:r>
              <w:fldChar w:fldCharType="end"/>
            </w:r>
          </w:p>
        </w:tc>
      </w:tr>
      <w:tr w:rsidR="004304C4" w14:paraId="7E9522C6" w14:textId="77777777" w:rsidTr="00C42DDD">
        <w:tc>
          <w:tcPr>
            <w:tcW w:w="2287" w:type="dxa"/>
          </w:tcPr>
          <w:p w14:paraId="23F1F29E" w14:textId="2CDEFDDB" w:rsidR="004304C4" w:rsidRDefault="004304C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rbamide</w:t>
            </w:r>
            <w:proofErr w:type="spellEnd"/>
          </w:p>
        </w:tc>
        <w:tc>
          <w:tcPr>
            <w:tcW w:w="1364" w:type="dxa"/>
          </w:tcPr>
          <w:p w14:paraId="13F5500C" w14:textId="77777777" w:rsidR="004304C4" w:rsidRDefault="004304C4" w:rsidP="00C42DDD"/>
        </w:tc>
        <w:tc>
          <w:tcPr>
            <w:tcW w:w="1364" w:type="dxa"/>
          </w:tcPr>
          <w:p w14:paraId="450C9C20" w14:textId="77777777" w:rsidR="004304C4" w:rsidRDefault="004304C4" w:rsidP="00C42DDD"/>
        </w:tc>
        <w:tc>
          <w:tcPr>
            <w:tcW w:w="1141" w:type="dxa"/>
          </w:tcPr>
          <w:p w14:paraId="0FCE4135" w14:textId="77777777" w:rsidR="004304C4" w:rsidRDefault="004304C4" w:rsidP="00C42DDD"/>
        </w:tc>
        <w:tc>
          <w:tcPr>
            <w:tcW w:w="1141" w:type="dxa"/>
          </w:tcPr>
          <w:p w14:paraId="76A84FF7" w14:textId="74361359" w:rsidR="004304C4" w:rsidRDefault="004304C4" w:rsidP="00C42DDD">
            <w:r>
              <w:t>yes</w:t>
            </w:r>
          </w:p>
        </w:tc>
        <w:tc>
          <w:tcPr>
            <w:tcW w:w="2051" w:type="dxa"/>
          </w:tcPr>
          <w:p w14:paraId="32109C09" w14:textId="77777777" w:rsidR="004304C4" w:rsidRDefault="004304C4" w:rsidP="00C42DDD"/>
        </w:tc>
        <w:tc>
          <w:tcPr>
            <w:tcW w:w="1346" w:type="dxa"/>
          </w:tcPr>
          <w:p w14:paraId="423ECEED" w14:textId="5292EE99" w:rsidR="004304C4" w:rsidRDefault="00AA08B8" w:rsidP="00C42DDD">
            <w:r>
              <w:fldChar w:fldCharType="begin">
                <w:fldData xml:space="preserve">PEVuZE5vdGU+PENpdGU+PEF1dGhvcj5Fc3NhY2s8L0F1dGhvcj48WWVhcj4yMDE0PC9ZZWFyPjxS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c3NhY2s8L0F1dGhvcj48WWVhcj4yMDE0PC9ZZWFyPjxS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A08B8">
              <w:rPr>
                <w:noProof/>
                <w:vertAlign w:val="superscript"/>
              </w:rPr>
              <w:t>181</w:t>
            </w:r>
            <w:r>
              <w:fldChar w:fldCharType="end"/>
            </w:r>
          </w:p>
        </w:tc>
      </w:tr>
      <w:tr w:rsidR="004304C4" w14:paraId="4A182DA4" w14:textId="77777777" w:rsidTr="00C42DDD">
        <w:tc>
          <w:tcPr>
            <w:tcW w:w="2287" w:type="dxa"/>
          </w:tcPr>
          <w:p w14:paraId="2DB0D90F" w14:textId="64673768" w:rsidR="004304C4" w:rsidRDefault="00AA08B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leomycin</w:t>
            </w:r>
          </w:p>
        </w:tc>
        <w:tc>
          <w:tcPr>
            <w:tcW w:w="1364" w:type="dxa"/>
          </w:tcPr>
          <w:p w14:paraId="7483DC3A" w14:textId="77777777" w:rsidR="004304C4" w:rsidRDefault="004304C4" w:rsidP="00C42DDD"/>
        </w:tc>
        <w:tc>
          <w:tcPr>
            <w:tcW w:w="1364" w:type="dxa"/>
          </w:tcPr>
          <w:p w14:paraId="01A49DBA" w14:textId="77777777" w:rsidR="004304C4" w:rsidRDefault="004304C4" w:rsidP="00C42DDD"/>
        </w:tc>
        <w:tc>
          <w:tcPr>
            <w:tcW w:w="1141" w:type="dxa"/>
          </w:tcPr>
          <w:p w14:paraId="23439767" w14:textId="77777777" w:rsidR="004304C4" w:rsidRDefault="004304C4" w:rsidP="00C42DDD"/>
        </w:tc>
        <w:tc>
          <w:tcPr>
            <w:tcW w:w="1141" w:type="dxa"/>
          </w:tcPr>
          <w:p w14:paraId="7314120C" w14:textId="22BED782" w:rsidR="004304C4" w:rsidRDefault="00AA08B8" w:rsidP="00C42DDD">
            <w:r>
              <w:t>yes</w:t>
            </w:r>
          </w:p>
        </w:tc>
        <w:tc>
          <w:tcPr>
            <w:tcW w:w="2051" w:type="dxa"/>
          </w:tcPr>
          <w:p w14:paraId="64055493" w14:textId="77777777" w:rsidR="004304C4" w:rsidRDefault="004304C4" w:rsidP="00C42DDD"/>
        </w:tc>
        <w:tc>
          <w:tcPr>
            <w:tcW w:w="1346" w:type="dxa"/>
          </w:tcPr>
          <w:p w14:paraId="3B8A7786" w14:textId="64159446" w:rsidR="004304C4" w:rsidRDefault="00AA08B8" w:rsidP="00C42DDD">
            <w:r>
              <w:fldChar w:fldCharType="begin">
                <w:fldData xml:space="preserve">PEVuZE5vdGU+PENpdGU+PEF1dGhvcj5TYXNha2k8L0F1dGhvcj48WWVhcj4yMDA2PC9ZZWFyPjxS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Nha2k8L0F1dGhvcj48WWVhcj4yMDA2PC9ZZWFyPjxS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A08B8">
              <w:rPr>
                <w:noProof/>
                <w:vertAlign w:val="superscript"/>
              </w:rPr>
              <w:t>166</w:t>
            </w:r>
            <w:r>
              <w:fldChar w:fldCharType="end"/>
            </w:r>
          </w:p>
        </w:tc>
      </w:tr>
      <w:tr w:rsidR="004304C4" w14:paraId="11DF5594" w14:textId="77777777" w:rsidTr="00C42DDD">
        <w:tc>
          <w:tcPr>
            <w:tcW w:w="2287" w:type="dxa"/>
          </w:tcPr>
          <w:p w14:paraId="307777F3" w14:textId="42692070" w:rsidR="004304C4" w:rsidRDefault="003810F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urkholdac</w:t>
            </w:r>
            <w:proofErr w:type="spellEnd"/>
          </w:p>
        </w:tc>
        <w:tc>
          <w:tcPr>
            <w:tcW w:w="1364" w:type="dxa"/>
          </w:tcPr>
          <w:p w14:paraId="724180C3" w14:textId="77777777" w:rsidR="004304C4" w:rsidRDefault="004304C4" w:rsidP="00C42DDD"/>
        </w:tc>
        <w:tc>
          <w:tcPr>
            <w:tcW w:w="1364" w:type="dxa"/>
          </w:tcPr>
          <w:p w14:paraId="55F5B0B9" w14:textId="77777777" w:rsidR="004304C4" w:rsidRDefault="004304C4" w:rsidP="00C42DDD"/>
        </w:tc>
        <w:tc>
          <w:tcPr>
            <w:tcW w:w="1141" w:type="dxa"/>
          </w:tcPr>
          <w:p w14:paraId="4D899B06" w14:textId="77777777" w:rsidR="004304C4" w:rsidRDefault="004304C4" w:rsidP="00C42DDD"/>
        </w:tc>
        <w:tc>
          <w:tcPr>
            <w:tcW w:w="1141" w:type="dxa"/>
          </w:tcPr>
          <w:p w14:paraId="330D0BA6" w14:textId="304DE5F5" w:rsidR="004304C4" w:rsidRDefault="003810F6" w:rsidP="00C42DDD">
            <w:r>
              <w:t>yes</w:t>
            </w:r>
          </w:p>
        </w:tc>
        <w:tc>
          <w:tcPr>
            <w:tcW w:w="2051" w:type="dxa"/>
          </w:tcPr>
          <w:p w14:paraId="1684AA50" w14:textId="77777777" w:rsidR="004304C4" w:rsidRDefault="004304C4" w:rsidP="00C42DDD"/>
        </w:tc>
        <w:tc>
          <w:tcPr>
            <w:tcW w:w="1346" w:type="dxa"/>
          </w:tcPr>
          <w:p w14:paraId="7A866BB7" w14:textId="3CAE0D3D" w:rsidR="004304C4" w:rsidRDefault="0011116F" w:rsidP="00C42DDD">
            <w:r>
              <w:fldChar w:fldCharType="begin"/>
            </w:r>
            <w:r>
              <w:instrText xml:space="preserve"> ADDIN EN.CITE &lt;EndNote&gt;&lt;Cite&gt;&lt;Author&gt;Benelkebir&lt;/Author&gt;&lt;Year&gt;2011&lt;/Year&gt;&lt;RecNum&gt;185&lt;/RecNum&gt;&lt;DisplayText&gt;&lt;style face="superscript"&gt;182&lt;/style&gt;&lt;/DisplayText&gt;&lt;record&gt;&lt;rec-number&gt;185&lt;/rec-number&gt;&lt;foreign-keys&gt;&lt;key app="EN" db-id="p5zs9pw5ltwzr3e0webppaa6ae5zxdxszf5s" timestamp="1547155724"&gt;185&lt;/key&gt;&lt;/foreign-keys&gt;&lt;ref-type name="Journal Article"&gt;17&lt;/ref-type&gt;&lt;contributors&gt;&lt;authors&gt;&lt;author&gt;Benelkebir, H.&lt;/author&gt;&lt;author&gt;Donlevy, A. M.&lt;/author&gt;&lt;author&gt;Packham, G.&lt;/author&gt;&lt;author&gt;Ganesan, A.&lt;/author&gt;&lt;/authors&gt;&lt;/contributors&gt;&lt;auth-address&gt;School of Pharmacy, University of East Anglia, Norwich Research Park, Norwich NR4 7TJ, United Kingdom.&lt;/auth-address&gt;&lt;titles&gt;&lt;title&gt;Total synthesis and stereochemical assignment of burkholdac B, a depsipeptide HDAC inhibitor&lt;/title&gt;&lt;secondary-title&gt;Org Lett&lt;/secondary-title&gt;&lt;/titles&gt;&lt;periodical&gt;&lt;full-title&gt;Org Lett&lt;/full-title&gt;&lt;/periodical&gt;&lt;pages&gt;6334-7&lt;/pages&gt;&lt;volume&gt;13&lt;/volume&gt;&lt;number&gt;24&lt;/number&gt;&lt;keywords&gt;&lt;keyword&gt;Burkholderia/chemistry&lt;/keyword&gt;&lt;keyword&gt;Depsipeptides/*chemical synthesis/chemistry/*pharmacology&lt;/keyword&gt;&lt;keyword&gt;Drug Screening Assays, Antitumor&lt;/keyword&gt;&lt;keyword&gt;Female&lt;/keyword&gt;&lt;keyword&gt;Histone Deacetylase Inhibitors/*chemical synthesis/chemistry/*pharmacology&lt;/keyword&gt;&lt;keyword&gt;Humans&lt;/keyword&gt;&lt;keyword&gt;Molecular Structure&lt;/keyword&gt;&lt;keyword&gt;Stereoisomerism&lt;/keyword&gt;&lt;/keywords&gt;&lt;dates&gt;&lt;year&gt;2011&lt;/year&gt;&lt;pub-dates&gt;&lt;date&gt;Dec 16&lt;/date&gt;&lt;/pub-dates&gt;&lt;/dates&gt;&lt;isbn&gt;1523-7052 (Electronic)&amp;#xD;1523-7052 (Linking)&lt;/isbn&gt;&lt;accession-num&gt;22091906&lt;/accession-num&gt;&lt;urls&gt;&lt;related-urls&gt;&lt;url&gt;https://www.ncbi.nlm.nih.gov/pubmed/22091906&lt;/url&gt;&lt;/related-urls&gt;&lt;/urls&gt;&lt;electronic-resource-num&gt;10.1021/ol202197q&lt;/electronic-resource-num&gt;&lt;/record&gt;&lt;/Cite&gt;&lt;/EndNote&gt;</w:instrText>
            </w:r>
            <w:r>
              <w:fldChar w:fldCharType="separate"/>
            </w:r>
            <w:r w:rsidRPr="0011116F">
              <w:rPr>
                <w:noProof/>
                <w:vertAlign w:val="superscript"/>
              </w:rPr>
              <w:t>182</w:t>
            </w:r>
            <w:r>
              <w:fldChar w:fldCharType="end"/>
            </w:r>
          </w:p>
        </w:tc>
      </w:tr>
      <w:tr w:rsidR="004304C4" w14:paraId="13A74E03" w14:textId="77777777" w:rsidTr="00C42DDD">
        <w:tc>
          <w:tcPr>
            <w:tcW w:w="2287" w:type="dxa"/>
          </w:tcPr>
          <w:p w14:paraId="75C30716" w14:textId="795108FD" w:rsidR="004304C4" w:rsidRDefault="00C1325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-1027</w:t>
            </w:r>
          </w:p>
        </w:tc>
        <w:tc>
          <w:tcPr>
            <w:tcW w:w="1364" w:type="dxa"/>
          </w:tcPr>
          <w:p w14:paraId="55F3C895" w14:textId="192268A3" w:rsidR="004304C4" w:rsidRDefault="00874350" w:rsidP="00C42DDD">
            <w:r>
              <w:t>yes</w:t>
            </w:r>
          </w:p>
        </w:tc>
        <w:tc>
          <w:tcPr>
            <w:tcW w:w="1364" w:type="dxa"/>
          </w:tcPr>
          <w:p w14:paraId="0462E40F" w14:textId="3E0AB390" w:rsidR="004304C4" w:rsidRDefault="00874350" w:rsidP="00C42DDD">
            <w:r>
              <w:t>gram pos</w:t>
            </w:r>
          </w:p>
        </w:tc>
        <w:tc>
          <w:tcPr>
            <w:tcW w:w="1141" w:type="dxa"/>
          </w:tcPr>
          <w:p w14:paraId="60D3C473" w14:textId="77777777" w:rsidR="004304C4" w:rsidRDefault="004304C4" w:rsidP="00C42DDD"/>
        </w:tc>
        <w:tc>
          <w:tcPr>
            <w:tcW w:w="1141" w:type="dxa"/>
          </w:tcPr>
          <w:p w14:paraId="3724680A" w14:textId="27FDE618" w:rsidR="004304C4" w:rsidRDefault="00874350" w:rsidP="00C42DDD">
            <w:r>
              <w:t>yes</w:t>
            </w:r>
          </w:p>
        </w:tc>
        <w:tc>
          <w:tcPr>
            <w:tcW w:w="2051" w:type="dxa"/>
          </w:tcPr>
          <w:p w14:paraId="0AB80F91" w14:textId="77777777" w:rsidR="004304C4" w:rsidRDefault="004304C4" w:rsidP="00C42DDD"/>
        </w:tc>
        <w:tc>
          <w:tcPr>
            <w:tcW w:w="1346" w:type="dxa"/>
          </w:tcPr>
          <w:p w14:paraId="5239EF89" w14:textId="5BA7319D" w:rsidR="004304C4" w:rsidRDefault="00785708" w:rsidP="00C42DDD">
            <w:r>
              <w:fldChar w:fldCharType="begin"/>
            </w:r>
            <w:r>
              <w:instrText xml:space="preserve"> ADDIN EN.CITE &lt;EndNote&gt;&lt;Cite&gt;&lt;Author&gt;Otani&lt;/Author&gt;&lt;Year&gt;1988&lt;/Year&gt;&lt;RecNum&gt;186&lt;/RecNum&gt;&lt;DisplayText&gt;&lt;style face="superscript"&gt;183&lt;/style&gt;&lt;/DisplayText&gt;&lt;record&gt;&lt;rec-number&gt;186&lt;/rec-number&gt;&lt;foreign-keys&gt;&lt;key app="EN" db-id="p5zs9pw5ltwzr3e0webppaa6ae5zxdxszf5s" timestamp="1547155914"&gt;186&lt;/key&gt;&lt;/foreign-keys&gt;&lt;ref-type name="Journal Article"&gt;17&lt;/ref-type&gt;&lt;contributors&gt;&lt;authors&gt;&lt;author&gt;Otani, T.&lt;/author&gt;&lt;author&gt;Minami, Y.&lt;/author&gt;&lt;author&gt;Marunaka, T.&lt;/author&gt;&lt;author&gt;Zhang, R.&lt;/author&gt;&lt;author&gt;Xie, M. Y.&lt;/author&gt;&lt;/authors&gt;&lt;/contributors&gt;&lt;auth-address&gt;Biological Research Laboratory, Taiho Pharmaceutical Co., Ltd., Tokushima, Japan.&lt;/auth-address&gt;&lt;titles&gt;&lt;title&gt;A new macromolecular antitumor antibiotic, C-1027. II. Isolation and physico-chemical properties&lt;/title&gt;&lt;secondary-title&gt;J Antibiot (Tokyo)&lt;/secondary-title&gt;&lt;/titles&gt;&lt;periodical&gt;&lt;full-title&gt;J Antibiot (Tokyo)&lt;/full-title&gt;&lt;/periodical&gt;&lt;pages&gt;1580-5&lt;/pages&gt;&lt;volume&gt;41&lt;/volume&gt;&lt;number&gt;11&lt;/number&gt;&lt;keywords&gt;&lt;keyword&gt;Amino Acids/analysis&lt;/keyword&gt;&lt;keyword&gt;*Aminoglycosides&lt;/keyword&gt;&lt;keyword&gt;*Anti-Bacterial Agents&lt;/keyword&gt;&lt;keyword&gt;Antibiotics, Antineoplastic/analysis/*isolation &amp;amp; purification&lt;/keyword&gt;&lt;keyword&gt;Chemical Phenomena&lt;/keyword&gt;&lt;keyword&gt;Chemistry&lt;/keyword&gt;&lt;keyword&gt;Drug Stability&lt;/keyword&gt;&lt;keyword&gt;Enediynes&lt;/keyword&gt;&lt;keyword&gt;Fermentation&lt;/keyword&gt;&lt;keyword&gt;Molecular Weight&lt;/keyword&gt;&lt;keyword&gt;Proteins/isolation &amp;amp; purification&lt;/keyword&gt;&lt;/keywords&gt;&lt;dates&gt;&lt;year&gt;1988&lt;/year&gt;&lt;pub-dates&gt;&lt;date&gt;Nov&lt;/date&gt;&lt;/pub-dates&gt;&lt;/dates&gt;&lt;isbn&gt;0021-8820 (Print)&amp;#xD;0021-8820 (Linking)&lt;/isbn&gt;&lt;accession-num&gt;3198492&lt;/accession-num&gt;&lt;urls&gt;&lt;related-urls&gt;&lt;url&gt;https://www.ncbi.nlm.nih.gov/pubmed/3198492&lt;/url&gt;&lt;/related-urls&gt;&lt;/urls&gt;&lt;/record&gt;&lt;/Cite&gt;&lt;/EndNote&gt;</w:instrText>
            </w:r>
            <w:r>
              <w:fldChar w:fldCharType="separate"/>
            </w:r>
            <w:r w:rsidRPr="00785708">
              <w:rPr>
                <w:noProof/>
                <w:vertAlign w:val="superscript"/>
              </w:rPr>
              <w:t>183</w:t>
            </w:r>
            <w:r>
              <w:fldChar w:fldCharType="end"/>
            </w:r>
          </w:p>
        </w:tc>
      </w:tr>
      <w:tr w:rsidR="004304C4" w14:paraId="35C7D170" w14:textId="77777777" w:rsidTr="00C42DDD">
        <w:tc>
          <w:tcPr>
            <w:tcW w:w="2287" w:type="dxa"/>
          </w:tcPr>
          <w:p w14:paraId="4FD6C7FF" w14:textId="0B164DB4" w:rsidR="004304C4" w:rsidRDefault="0002382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lyculin</w:t>
            </w:r>
            <w:proofErr w:type="spellEnd"/>
          </w:p>
        </w:tc>
        <w:tc>
          <w:tcPr>
            <w:tcW w:w="1364" w:type="dxa"/>
          </w:tcPr>
          <w:p w14:paraId="7DC36A02" w14:textId="77777777" w:rsidR="004304C4" w:rsidRDefault="004304C4" w:rsidP="00C42DDD"/>
        </w:tc>
        <w:tc>
          <w:tcPr>
            <w:tcW w:w="1364" w:type="dxa"/>
          </w:tcPr>
          <w:p w14:paraId="4CC6CFE7" w14:textId="77777777" w:rsidR="004304C4" w:rsidRDefault="004304C4" w:rsidP="00C42DDD"/>
        </w:tc>
        <w:tc>
          <w:tcPr>
            <w:tcW w:w="1141" w:type="dxa"/>
          </w:tcPr>
          <w:p w14:paraId="0222B075" w14:textId="77777777" w:rsidR="004304C4" w:rsidRDefault="004304C4" w:rsidP="00C42DDD"/>
        </w:tc>
        <w:tc>
          <w:tcPr>
            <w:tcW w:w="1141" w:type="dxa"/>
          </w:tcPr>
          <w:p w14:paraId="07D81C53" w14:textId="35807005" w:rsidR="004304C4" w:rsidRDefault="00B86FE1" w:rsidP="00C42DDD">
            <w:r>
              <w:t>yes</w:t>
            </w:r>
          </w:p>
        </w:tc>
        <w:tc>
          <w:tcPr>
            <w:tcW w:w="2051" w:type="dxa"/>
          </w:tcPr>
          <w:p w14:paraId="08C348E4" w14:textId="77777777" w:rsidR="004304C4" w:rsidRDefault="004304C4" w:rsidP="00C42DDD"/>
        </w:tc>
        <w:tc>
          <w:tcPr>
            <w:tcW w:w="1346" w:type="dxa"/>
          </w:tcPr>
          <w:p w14:paraId="46D007CB" w14:textId="70FD0F14" w:rsidR="004304C4" w:rsidRDefault="00023823" w:rsidP="00C42DDD">
            <w:r>
              <w:fldChar w:fldCharType="begin"/>
            </w:r>
            <w:r>
              <w:instrText xml:space="preserve"> ADDIN EN.CITE &lt;EndNote&gt;&lt;Cite&gt;&lt;Author&gt;Golstein&lt;/Author&gt;&lt;Year&gt;1995&lt;/Year&gt;&lt;RecNum&gt;187&lt;/RecNum&gt;&lt;DisplayText&gt;&lt;style face="superscript"&gt;184&lt;/style&gt;&lt;/DisplayText&gt;&lt;record&gt;&lt;rec-number&gt;187&lt;/rec-number&gt;&lt;foreign-keys&gt;&lt;key app="EN" db-id="p5zs9pw5ltwzr3e0webppaa6ae5zxdxszf5s" timestamp="1547155973"&gt;187&lt;/key&gt;&lt;/foreign-keys&gt;&lt;ref-type name="Journal Article"&gt;17&lt;/ref-type&gt;&lt;contributors&gt;&lt;authors&gt;&lt;author&gt;Golstein, J.&lt;/author&gt;&lt;author&gt;Swillens, S.&lt;/author&gt;&lt;author&gt;Dumont, J. E.&lt;/author&gt;&lt;/authors&gt;&lt;/contributors&gt;&lt;auth-address&gt;I.R.I.B.H.N- ULB, Campus Erasme, Brussels, Belgium.&lt;/auth-address&gt;&lt;titles&gt;&lt;title&gt;Comparative cytotoxic effects of two protein phosphatase inhibitors, okadaic acid and calyculin A, on thyroid cells&lt;/title&gt;&lt;secondary-title&gt;Cell Death Differ&lt;/secondary-title&gt;&lt;/titles&gt;&lt;periodical&gt;&lt;full-title&gt;Cell Death Differ&lt;/full-title&gt;&lt;/periodical&gt;&lt;pages&gt;321-9&lt;/pages&gt;&lt;volume&gt;2&lt;/volume&gt;&lt;number&gt;4&lt;/number&gt;&lt;dates&gt;&lt;year&gt;1995&lt;/year&gt;&lt;pub-dates&gt;&lt;date&gt;Oct&lt;/date&gt;&lt;/pub-dates&gt;&lt;/dates&gt;&lt;isbn&gt;1350-9047 (Print)&amp;#xD;1350-9047 (Linking)&lt;/isbn&gt;&lt;accession-num&gt;17180037&lt;/accession-num&gt;&lt;urls&gt;&lt;related-urls&gt;&lt;url&gt;https://www.ncbi.nlm.nih.gov/pubmed/17180037&lt;/url&gt;&lt;/related-urls&gt;&lt;/urls&gt;&lt;/record&gt;&lt;/Cite&gt;&lt;/EndNote&gt;</w:instrText>
            </w:r>
            <w:r>
              <w:fldChar w:fldCharType="separate"/>
            </w:r>
            <w:r w:rsidRPr="00023823">
              <w:rPr>
                <w:noProof/>
                <w:vertAlign w:val="superscript"/>
              </w:rPr>
              <w:t>184</w:t>
            </w:r>
            <w:r>
              <w:fldChar w:fldCharType="end"/>
            </w:r>
          </w:p>
        </w:tc>
      </w:tr>
      <w:tr w:rsidR="004304C4" w14:paraId="10AC218F" w14:textId="77777777" w:rsidTr="00C42DDD">
        <w:tc>
          <w:tcPr>
            <w:tcW w:w="2287" w:type="dxa"/>
          </w:tcPr>
          <w:p w14:paraId="755C2E53" w14:textId="3F6CE761" w:rsidR="004304C4" w:rsidRDefault="00B86FE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ondramide</w:t>
            </w:r>
            <w:proofErr w:type="spellEnd"/>
          </w:p>
        </w:tc>
        <w:tc>
          <w:tcPr>
            <w:tcW w:w="1364" w:type="dxa"/>
          </w:tcPr>
          <w:p w14:paraId="6C6A108C" w14:textId="77777777" w:rsidR="004304C4" w:rsidRDefault="004304C4" w:rsidP="00C42DDD"/>
        </w:tc>
        <w:tc>
          <w:tcPr>
            <w:tcW w:w="1364" w:type="dxa"/>
          </w:tcPr>
          <w:p w14:paraId="3C09C85D" w14:textId="77777777" w:rsidR="004304C4" w:rsidRDefault="004304C4" w:rsidP="00C42DDD"/>
        </w:tc>
        <w:tc>
          <w:tcPr>
            <w:tcW w:w="1141" w:type="dxa"/>
          </w:tcPr>
          <w:p w14:paraId="5E587B37" w14:textId="77777777" w:rsidR="004304C4" w:rsidRDefault="004304C4" w:rsidP="00C42DDD"/>
        </w:tc>
        <w:tc>
          <w:tcPr>
            <w:tcW w:w="1141" w:type="dxa"/>
          </w:tcPr>
          <w:p w14:paraId="037BC83F" w14:textId="265B9BE9" w:rsidR="004304C4" w:rsidRDefault="00B86FE1" w:rsidP="00C42DDD">
            <w:r>
              <w:t>yes</w:t>
            </w:r>
          </w:p>
        </w:tc>
        <w:tc>
          <w:tcPr>
            <w:tcW w:w="2051" w:type="dxa"/>
          </w:tcPr>
          <w:p w14:paraId="3EBDD581" w14:textId="77777777" w:rsidR="004304C4" w:rsidRDefault="004304C4" w:rsidP="00C42DDD"/>
        </w:tc>
        <w:tc>
          <w:tcPr>
            <w:tcW w:w="1346" w:type="dxa"/>
          </w:tcPr>
          <w:p w14:paraId="13B48DAF" w14:textId="7DC7978E" w:rsidR="004304C4" w:rsidRDefault="00B86FE1" w:rsidP="00C42DDD">
            <w:r>
              <w:fldChar w:fldCharType="begin">
                <w:fldData xml:space="preserve">PEVuZE5vdGU+PENpdGU+PEF1dGhvcj5SYWNoaWQ8L0F1dGhvcj48WWVhcj4yMDA2PC9ZZWFyPjxS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WNoaWQ8L0F1dGhvcj48WWVhcj4yMDA2PC9ZZWFyPjxS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86FE1">
              <w:rPr>
                <w:noProof/>
                <w:vertAlign w:val="superscript"/>
              </w:rPr>
              <w:t>185</w:t>
            </w:r>
            <w:r>
              <w:fldChar w:fldCharType="end"/>
            </w:r>
          </w:p>
        </w:tc>
      </w:tr>
      <w:tr w:rsidR="004304C4" w14:paraId="48E6987E" w14:textId="77777777" w:rsidTr="00C42DDD">
        <w:tc>
          <w:tcPr>
            <w:tcW w:w="2287" w:type="dxa"/>
          </w:tcPr>
          <w:p w14:paraId="1EB5A2AA" w14:textId="7B20C775" w:rsidR="004304C4" w:rsidRDefault="001E523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ondrochloren</w:t>
            </w:r>
            <w:proofErr w:type="spellEnd"/>
          </w:p>
        </w:tc>
        <w:tc>
          <w:tcPr>
            <w:tcW w:w="1364" w:type="dxa"/>
          </w:tcPr>
          <w:p w14:paraId="392E14A5" w14:textId="4B76DED2" w:rsidR="004304C4" w:rsidRDefault="001E5233" w:rsidP="00C42DDD">
            <w:r>
              <w:t>yes</w:t>
            </w:r>
          </w:p>
        </w:tc>
        <w:tc>
          <w:tcPr>
            <w:tcW w:w="1364" w:type="dxa"/>
          </w:tcPr>
          <w:p w14:paraId="37DAE352" w14:textId="1D152DDF" w:rsidR="004304C4" w:rsidRDefault="001E5233" w:rsidP="00C42DDD">
            <w:r>
              <w:t>yes</w:t>
            </w:r>
          </w:p>
        </w:tc>
        <w:tc>
          <w:tcPr>
            <w:tcW w:w="1141" w:type="dxa"/>
          </w:tcPr>
          <w:p w14:paraId="634F9169" w14:textId="77777777" w:rsidR="004304C4" w:rsidRDefault="004304C4" w:rsidP="00C42DDD"/>
        </w:tc>
        <w:tc>
          <w:tcPr>
            <w:tcW w:w="1141" w:type="dxa"/>
          </w:tcPr>
          <w:p w14:paraId="7E8A5410" w14:textId="77777777" w:rsidR="004304C4" w:rsidRDefault="004304C4" w:rsidP="00C42DDD"/>
        </w:tc>
        <w:tc>
          <w:tcPr>
            <w:tcW w:w="2051" w:type="dxa"/>
          </w:tcPr>
          <w:p w14:paraId="1BC7F1BC" w14:textId="77777777" w:rsidR="004304C4" w:rsidRDefault="004304C4" w:rsidP="00C42DDD"/>
        </w:tc>
        <w:tc>
          <w:tcPr>
            <w:tcW w:w="1346" w:type="dxa"/>
          </w:tcPr>
          <w:p w14:paraId="60917FF4" w14:textId="406CE3BE" w:rsidR="004304C4" w:rsidRDefault="001E5233" w:rsidP="00C42DDD">
            <w:r>
              <w:fldChar w:fldCharType="begin"/>
            </w:r>
            <w:r>
              <w:instrText xml:space="preserve"> ADDIN EN.CITE &lt;EndNote&gt;&lt;Cite&gt;&lt;Author&gt;Masschelein&lt;/Author&gt;&lt;Year&gt;2017&lt;/Year&gt;&lt;RecNum&gt;29&lt;/RecNum&gt;&lt;DisplayText&gt;&lt;style face="superscript"&gt;27&lt;/style&gt;&lt;/DisplayText&gt;&lt;record&gt;&lt;rec-number&gt;29&lt;/rec-number&gt;&lt;foreign-keys&gt;&lt;key app="EN" db-id="p5zs9pw5ltwzr3e0webppaa6ae5zxdxszf5s" timestamp="1547050180"&gt;29&lt;/key&gt;&lt;/foreign-keys&gt;&lt;ref-type name="Journal Article"&gt;17&lt;/ref-type&gt;&lt;contributors&gt;&lt;authors&gt;&lt;author&gt;Masschelein, J.&lt;/author&gt;&lt;author&gt;Jenner, M.&lt;/author&gt;&lt;author&gt;Challis, G. L.&lt;/author&gt;&lt;/authors&gt;&lt;/contributors&gt;&lt;auth-address&gt;Department of Chemistry, University of Warwick, Gibbet Hill Road, Coventry, UK. G.L.Challis@warwick.ac.uk.&lt;/auth-address&gt;&lt;titles&gt;&lt;title&gt;Antibiotics from Gram-negative bacteria: a comprehensive overview and selected biosynthetic highlights&lt;/title&gt;&lt;secondary-title&gt;Nat Prod Rep&lt;/secondary-title&gt;&lt;/titles&gt;&lt;periodical&gt;&lt;full-title&gt;Nat Prod Rep&lt;/full-title&gt;&lt;/periodical&gt;&lt;pages&gt;712-783&lt;/pages&gt;&lt;volume&gt;34&lt;/volume&gt;&lt;number&gt;7&lt;/number&gt;&lt;keywords&gt;&lt;keyword&gt;Anti-Bacterial Agents/*isolation &amp;amp; purification/*pharmacology&lt;/keyword&gt;&lt;keyword&gt;Anti-Infective Agents/isolation &amp;amp; purification/pharmacology&lt;/keyword&gt;&lt;keyword&gt;Biological Products/*isolation &amp;amp; purification/*pharmacology&lt;/keyword&gt;&lt;keyword&gt;Gram-Negative Bacteria/*drug effects&lt;/keyword&gt;&lt;keyword&gt;Humans&lt;/keyword&gt;&lt;keyword&gt;Microbial Sensitivity Tests&lt;/keyword&gt;&lt;keyword&gt;Molecular Structure&lt;/keyword&gt;&lt;/keywords&gt;&lt;dates&gt;&lt;year&gt;2017&lt;/year&gt;&lt;pub-dates&gt;&lt;date&gt;Jul 1&lt;/date&gt;&lt;/pub-dates&gt;&lt;/dates&gt;&lt;isbn&gt;1460-4752 (Electronic)&amp;#xD;0265-0568 (Linking)&lt;/isbn&gt;&lt;accession-num&gt;28650032&lt;/accession-num&gt;&lt;urls&gt;&lt;related-urls&gt;&lt;url&gt;https://www.ncbi.nlm.nih.gov/pubmed/28650032&lt;/url&gt;&lt;/related-urls&gt;&lt;/urls&gt;&lt;electronic-resource-num&gt;10.1039/c7np00010c&lt;/electronic-resource-num&gt;&lt;/record&gt;&lt;/Cite&gt;&lt;/EndNote&gt;</w:instrText>
            </w:r>
            <w:r>
              <w:fldChar w:fldCharType="separate"/>
            </w:r>
            <w:r w:rsidRPr="001E5233">
              <w:rPr>
                <w:noProof/>
                <w:vertAlign w:val="superscript"/>
              </w:rPr>
              <w:t>27</w:t>
            </w:r>
            <w:r>
              <w:fldChar w:fldCharType="end"/>
            </w:r>
          </w:p>
        </w:tc>
      </w:tr>
      <w:tr w:rsidR="004304C4" w14:paraId="64943340" w14:textId="77777777" w:rsidTr="00C42DDD">
        <w:tc>
          <w:tcPr>
            <w:tcW w:w="2287" w:type="dxa"/>
          </w:tcPr>
          <w:p w14:paraId="60847B0F" w14:textId="686DF239" w:rsidR="004304C4" w:rsidRDefault="007112B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innabaramide</w:t>
            </w:r>
            <w:proofErr w:type="spellEnd"/>
          </w:p>
        </w:tc>
        <w:tc>
          <w:tcPr>
            <w:tcW w:w="1364" w:type="dxa"/>
          </w:tcPr>
          <w:p w14:paraId="5571DB9E" w14:textId="77777777" w:rsidR="004304C4" w:rsidRDefault="004304C4" w:rsidP="00C42DDD"/>
        </w:tc>
        <w:tc>
          <w:tcPr>
            <w:tcW w:w="1364" w:type="dxa"/>
          </w:tcPr>
          <w:p w14:paraId="0C032F31" w14:textId="77777777" w:rsidR="004304C4" w:rsidRDefault="004304C4" w:rsidP="00C42DDD"/>
        </w:tc>
        <w:tc>
          <w:tcPr>
            <w:tcW w:w="1141" w:type="dxa"/>
          </w:tcPr>
          <w:p w14:paraId="713628C4" w14:textId="77777777" w:rsidR="004304C4" w:rsidRDefault="004304C4" w:rsidP="00C42DDD"/>
        </w:tc>
        <w:tc>
          <w:tcPr>
            <w:tcW w:w="1141" w:type="dxa"/>
          </w:tcPr>
          <w:p w14:paraId="45C6C95C" w14:textId="2CFFD829" w:rsidR="004304C4" w:rsidRDefault="007112B4" w:rsidP="00C42DDD">
            <w:r>
              <w:t>yes</w:t>
            </w:r>
          </w:p>
        </w:tc>
        <w:tc>
          <w:tcPr>
            <w:tcW w:w="2051" w:type="dxa"/>
          </w:tcPr>
          <w:p w14:paraId="7627A676" w14:textId="77777777" w:rsidR="004304C4" w:rsidRDefault="004304C4" w:rsidP="00C42DDD"/>
        </w:tc>
        <w:tc>
          <w:tcPr>
            <w:tcW w:w="1346" w:type="dxa"/>
          </w:tcPr>
          <w:p w14:paraId="6A29E71D" w14:textId="5202BC0A" w:rsidR="004304C4" w:rsidRDefault="007112B4" w:rsidP="00C42DDD">
            <w:r>
              <w:fldChar w:fldCharType="begin"/>
            </w:r>
            <w:r>
              <w:instrText xml:space="preserve"> ADDIN EN.CITE &lt;EndNote&gt;&lt;Cite&gt;&lt;Author&gt;Stadler&lt;/Author&gt;&lt;Year&gt;2007&lt;/Year&gt;&lt;RecNum&gt;189&lt;/RecNum&gt;&lt;DisplayText&gt;&lt;style face="superscript"&gt;186&lt;/style&gt;&lt;/DisplayText&gt;&lt;record&gt;&lt;rec-number&gt;189&lt;/rec-number&gt;&lt;foreign-keys&gt;&lt;key app="EN" db-id="p5zs9pw5ltwzr3e0webppaa6ae5zxdxszf5s" timestamp="1547156162"&gt;189&lt;/key&gt;&lt;/foreign-keys&gt;&lt;ref-type name="Journal Article"&gt;17&lt;/ref-type&gt;&lt;contributors&gt;&lt;authors&gt;&lt;author&gt;Stadler, M.&lt;/author&gt;&lt;author&gt;Bitzer, J.&lt;/author&gt;&lt;author&gt;Mayer-Bartschmid, A.&lt;/author&gt;&lt;author&gt;Muller, H.&lt;/author&gt;&lt;author&gt;Benet-Buchholz, J.&lt;/author&gt;&lt;author&gt;Gantner, F.&lt;/author&gt;&lt;author&gt;Tichy, H. V.&lt;/author&gt;&lt;author&gt;Reinemer, P.&lt;/author&gt;&lt;author&gt;Bacon, K. B.&lt;/author&gt;&lt;/authors&gt;&lt;/contributors&gt;&lt;auth-address&gt;InterMed Discovery GmbH (IMD), Otto-Hahn-Strasse 15, D-44227 Dortmund, Germany. marc.stadler@t-online.de&lt;/auth-address&gt;&lt;titles&gt;&lt;title&gt;Cinnabaramides A-G: analogues of lactacystin and salinosporamide from a terrestrial streptomycete&lt;/title&gt;&lt;secondary-title&gt;J Nat Prod&lt;/secondary-title&gt;&lt;/titles&gt;&lt;periodical&gt;&lt;full-title&gt;J Nat Prod&lt;/full-title&gt;&lt;/periodical&gt;&lt;pages&gt;246-52&lt;/pages&gt;&lt;volume&gt;70&lt;/volume&gt;&lt;number&gt;2&lt;/number&gt;&lt;keywords&gt;&lt;keyword&gt;Acetylcysteine/*analogs &amp;amp; derivatives/blood/chemistry/isolation &amp;amp;&lt;/keyword&gt;&lt;keyword&gt;purification/pharmacology&lt;/keyword&gt;&lt;keyword&gt;Crystallography, X-Ray&lt;/keyword&gt;&lt;keyword&gt;Humans&lt;/keyword&gt;&lt;keyword&gt;*Lactones/blood/isolation &amp;amp; purification/pharmacology&lt;/keyword&gt;&lt;keyword&gt;Molecular Conformation&lt;/keyword&gt;&lt;keyword&gt;Molecular Structure&lt;/keyword&gt;&lt;keyword&gt;*Proteasome Inhibitors&lt;/keyword&gt;&lt;keyword&gt;*Pyrroles/blood/isolation &amp;amp; purification/pharmacology&lt;/keyword&gt;&lt;keyword&gt;Streptomyces/*chemistry&lt;/keyword&gt;&lt;/keywords&gt;&lt;dates&gt;&lt;year&gt;2007&lt;/year&gt;&lt;pub-dates&gt;&lt;date&gt;Feb&lt;/date&gt;&lt;/pub-dates&gt;&lt;/dates&gt;&lt;isbn&gt;0163-3864 (Print)&amp;#xD;0163-3864 (Linking)&lt;/isbn&gt;&lt;accession-num&gt;17249727&lt;/accession-num&gt;&lt;urls&gt;&lt;related-urls&gt;&lt;url&gt;https://www.ncbi.nlm.nih.gov/pubmed/17249727&lt;/url&gt;&lt;/related-urls&gt;&lt;/urls&gt;&lt;electronic-resource-num&gt;10.1021/np060162u&lt;/electronic-resource-num&gt;&lt;/record&gt;&lt;/Cite&gt;&lt;/EndNote&gt;</w:instrText>
            </w:r>
            <w:r>
              <w:fldChar w:fldCharType="separate"/>
            </w:r>
            <w:r w:rsidRPr="007112B4">
              <w:rPr>
                <w:noProof/>
                <w:vertAlign w:val="superscript"/>
              </w:rPr>
              <w:t>186</w:t>
            </w:r>
            <w:r>
              <w:fldChar w:fldCharType="end"/>
            </w:r>
          </w:p>
        </w:tc>
      </w:tr>
      <w:tr w:rsidR="004304C4" w14:paraId="39D12AA2" w14:textId="77777777" w:rsidTr="00C42DDD">
        <w:tc>
          <w:tcPr>
            <w:tcW w:w="2287" w:type="dxa"/>
          </w:tcPr>
          <w:p w14:paraId="6FFB0B69" w14:textId="70FF8A5A" w:rsidR="004304C4" w:rsidRDefault="002A207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llismycin</w:t>
            </w:r>
            <w:proofErr w:type="spellEnd"/>
          </w:p>
        </w:tc>
        <w:tc>
          <w:tcPr>
            <w:tcW w:w="1364" w:type="dxa"/>
          </w:tcPr>
          <w:p w14:paraId="0CF19F8D" w14:textId="7FF49244" w:rsidR="004304C4" w:rsidRDefault="002A207C" w:rsidP="00C42DDD">
            <w:r>
              <w:t>yes</w:t>
            </w:r>
          </w:p>
        </w:tc>
        <w:tc>
          <w:tcPr>
            <w:tcW w:w="1364" w:type="dxa"/>
          </w:tcPr>
          <w:p w14:paraId="2C82A6FC" w14:textId="7FD6008D" w:rsidR="004304C4" w:rsidRDefault="002A207C" w:rsidP="00C42DDD">
            <w:r>
              <w:t>yes</w:t>
            </w:r>
          </w:p>
        </w:tc>
        <w:tc>
          <w:tcPr>
            <w:tcW w:w="1141" w:type="dxa"/>
          </w:tcPr>
          <w:p w14:paraId="2B4CE551" w14:textId="02EBC24B" w:rsidR="009D7878" w:rsidRDefault="009D7878" w:rsidP="00C42DDD"/>
        </w:tc>
        <w:tc>
          <w:tcPr>
            <w:tcW w:w="1141" w:type="dxa"/>
          </w:tcPr>
          <w:p w14:paraId="4006311D" w14:textId="77777777" w:rsidR="004304C4" w:rsidRDefault="004304C4" w:rsidP="00C42DDD"/>
        </w:tc>
        <w:tc>
          <w:tcPr>
            <w:tcW w:w="2051" w:type="dxa"/>
          </w:tcPr>
          <w:p w14:paraId="4896F376" w14:textId="77777777" w:rsidR="004304C4" w:rsidRDefault="004304C4" w:rsidP="00C42DDD"/>
        </w:tc>
        <w:tc>
          <w:tcPr>
            <w:tcW w:w="1346" w:type="dxa"/>
          </w:tcPr>
          <w:p w14:paraId="6206CC1C" w14:textId="0A28CD84" w:rsidR="004304C4" w:rsidRDefault="007426B5" w:rsidP="00C42DDD">
            <w:r>
              <w:fldChar w:fldCharType="begin"/>
            </w:r>
            <w:r>
              <w:instrText xml:space="preserve"> ADDIN EN.CITE &lt;EndNote&gt;&lt;Cite&gt;&lt;Author&gt;Peller&lt;/Author&gt;&lt;Year&gt;1996&lt;/Year&gt;&lt;RecNum&gt;191&lt;/RecNum&gt;&lt;DisplayText&gt;&lt;style face="superscript"&gt;188&lt;/style&gt;&lt;/DisplayText&gt;&lt;record&gt;&lt;rec-number&gt;191&lt;/rec-number&gt;&lt;foreign-keys&gt;&lt;key app="EN" db-id="p5zs9pw5ltwzr3e0webppaa6ae5zxdxszf5s" timestamp="1547158777"&gt;191&lt;/key&gt;&lt;/foreign-keys&gt;&lt;ref-type name="Book"&gt;6&lt;/ref-type&gt;&lt;contributors&gt;&lt;authors&gt;&lt;author&gt;Peller, S.W.&lt;/author&gt;&lt;/authors&gt;&lt;/contributors&gt;&lt;titles&gt;&lt;title&gt;Alkaloids: Chemical and biological perspectives&lt;/title&gt;&lt;/titles&gt;&lt;volume&gt;10&lt;/volume&gt;&lt;dates&gt;&lt;year&gt;1996&lt;/year&gt;&lt;/dates&gt;&lt;pub-location&gt;Kidlington, Oxford, U.K.&lt;/pub-location&gt;&lt;publisher&gt;Elsevier Science Ltd&lt;/publisher&gt;&lt;urls&gt;&lt;/urls&gt;&lt;/record&gt;&lt;/Cite&gt;&lt;/EndNote&gt;</w:instrText>
            </w:r>
            <w:r>
              <w:fldChar w:fldCharType="separate"/>
            </w:r>
            <w:r w:rsidRPr="007426B5">
              <w:rPr>
                <w:noProof/>
                <w:vertAlign w:val="superscript"/>
              </w:rPr>
              <w:t>188</w:t>
            </w:r>
            <w:r>
              <w:fldChar w:fldCharType="end"/>
            </w:r>
          </w:p>
        </w:tc>
      </w:tr>
      <w:tr w:rsidR="004304C4" w14:paraId="42F3B20F" w14:textId="77777777" w:rsidTr="00C42DDD">
        <w:tc>
          <w:tcPr>
            <w:tcW w:w="2287" w:type="dxa"/>
          </w:tcPr>
          <w:p w14:paraId="65AE81A3" w14:textId="696483B1" w:rsidR="004304C4" w:rsidRDefault="007426B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ryptophycin</w:t>
            </w:r>
            <w:proofErr w:type="spellEnd"/>
          </w:p>
        </w:tc>
        <w:tc>
          <w:tcPr>
            <w:tcW w:w="1364" w:type="dxa"/>
          </w:tcPr>
          <w:p w14:paraId="72B04984" w14:textId="77777777" w:rsidR="004304C4" w:rsidRDefault="004304C4" w:rsidP="00C42DDD"/>
        </w:tc>
        <w:tc>
          <w:tcPr>
            <w:tcW w:w="1364" w:type="dxa"/>
          </w:tcPr>
          <w:p w14:paraId="70013E18" w14:textId="77777777" w:rsidR="004304C4" w:rsidRDefault="004304C4" w:rsidP="00C42DDD"/>
        </w:tc>
        <w:tc>
          <w:tcPr>
            <w:tcW w:w="1141" w:type="dxa"/>
          </w:tcPr>
          <w:p w14:paraId="7AB80358" w14:textId="199BC293" w:rsidR="004304C4" w:rsidRDefault="00565E65" w:rsidP="00C42DDD">
            <w:r>
              <w:t>yes</w:t>
            </w:r>
          </w:p>
        </w:tc>
        <w:tc>
          <w:tcPr>
            <w:tcW w:w="1141" w:type="dxa"/>
          </w:tcPr>
          <w:p w14:paraId="00654514" w14:textId="4C0E330E" w:rsidR="004304C4" w:rsidRDefault="007426B5" w:rsidP="00C42DDD">
            <w:r>
              <w:t>yes</w:t>
            </w:r>
          </w:p>
        </w:tc>
        <w:tc>
          <w:tcPr>
            <w:tcW w:w="2051" w:type="dxa"/>
          </w:tcPr>
          <w:p w14:paraId="4817B85A" w14:textId="77777777" w:rsidR="004304C4" w:rsidRDefault="004304C4" w:rsidP="00C42DDD"/>
        </w:tc>
        <w:tc>
          <w:tcPr>
            <w:tcW w:w="1346" w:type="dxa"/>
          </w:tcPr>
          <w:p w14:paraId="5108355B" w14:textId="3B0B5B36" w:rsidR="004304C4" w:rsidRDefault="006400B8" w:rsidP="00C42DDD">
            <w:r>
              <w:fldChar w:fldCharType="begin"/>
            </w:r>
            <w:r>
              <w:instrText xml:space="preserve"> ADDIN EN.CITE &lt;EndNote&gt;&lt;Cite&gt;&lt;Author&gt;Weiss&lt;/Author&gt;&lt;Year&gt;2017&lt;/Year&gt;&lt;RecNum&gt;192&lt;/RecNum&gt;&lt;DisplayText&gt;&lt;style face="superscript"&gt;189&lt;/style&gt;&lt;/DisplayText&gt;&lt;record&gt;&lt;rec-number&gt;192&lt;/rec-number&gt;&lt;foreign-keys&gt;&lt;key app="EN" db-id="p5zs9pw5ltwzr3e0webppaa6ae5zxdxszf5s" timestamp="1547158866"&gt;192&lt;/key&gt;&lt;/foreign-keys&gt;&lt;ref-type name="Journal Article"&gt;17&lt;/ref-type&gt;&lt;contributors&gt;&lt;authors&gt;&lt;author&gt;Weiss, C.&lt;/author&gt;&lt;author&gt;Figueras, E.&lt;/author&gt;&lt;author&gt;Borbely, A. N.&lt;/author&gt;&lt;author&gt;Sewald, N.&lt;/author&gt;&lt;/authors&gt;&lt;/contributors&gt;&lt;auth-address&gt;Organic and Bioorganic Chemistry, Department of Chemistry, Bielefeld University, PO Box 100131, 33501, Bielefeld, Germany.&lt;/auth-address&gt;&lt;titles&gt;&lt;title&gt;Cryptophycins: cytotoxic cyclodepsipeptides with potential for tumor targeting&lt;/title&gt;&lt;secondary-title&gt;J Pept Sci&lt;/secondary-title&gt;&lt;/titles&gt;&lt;periodical&gt;&lt;full-title&gt;J Pept Sci&lt;/full-title&gt;&lt;/periodical&gt;&lt;pages&gt;514-531&lt;/pages&gt;&lt;volume&gt;23&lt;/volume&gt;&lt;number&gt;7-8&lt;/number&gt;&lt;keywords&gt;&lt;keyword&gt;Animals&lt;/keyword&gt;&lt;keyword&gt;Antineoplastic Agents/chemistry/therapeutic use&lt;/keyword&gt;&lt;keyword&gt;Apoptosis/drug effects&lt;/keyword&gt;&lt;keyword&gt;Cell Cycle Checkpoints/drug effects&lt;/keyword&gt;&lt;keyword&gt;Depsipeptides/*chemistry/therapeutic use&lt;/keyword&gt;&lt;keyword&gt;Humans&lt;/keyword&gt;&lt;keyword&gt;Microtubules/drug effects&lt;/keyword&gt;&lt;keyword&gt;Peptides/chemistry&lt;/keyword&gt;&lt;keyword&gt;Spindle Apparatus/drug effects&lt;/keyword&gt;&lt;keyword&gt;Sar&lt;/keyword&gt;&lt;keyword&gt;antimitotic agent&lt;/keyword&gt;&lt;keyword&gt;bioconjugation&lt;/keyword&gt;&lt;keyword&gt;biological activity&lt;/keyword&gt;&lt;keyword&gt;depsipeptide&lt;/keyword&gt;&lt;keyword&gt;drug conjugate&lt;/keyword&gt;&lt;keyword&gt;natural product&lt;/keyword&gt;&lt;keyword&gt;total synthesis&lt;/keyword&gt;&lt;keyword&gt;warhead&lt;/keyword&gt;&lt;/keywords&gt;&lt;dates&gt;&lt;year&gt;2017&lt;/year&gt;&lt;pub-dates&gt;&lt;date&gt;Jul&lt;/date&gt;&lt;/pub-dates&gt;&lt;/dates&gt;&lt;isbn&gt;1099-1387 (Electronic)&amp;#xD;1075-2617 (Linking)&lt;/isbn&gt;&lt;accession-num&gt;28661555&lt;/accession-num&gt;&lt;urls&gt;&lt;related-urls&gt;&lt;url&gt;https://www.ncbi.nlm.nih.gov/pubmed/28661555&lt;/url&gt;&lt;/related-urls&gt;&lt;/urls&gt;&lt;electronic-resource-num&gt;10.1002/psc.3015&lt;/electronic-resource-num&gt;&lt;/record&gt;&lt;/Cite&gt;&lt;/EndNote&gt;</w:instrText>
            </w:r>
            <w:r>
              <w:fldChar w:fldCharType="separate"/>
            </w:r>
            <w:r w:rsidRPr="006400B8">
              <w:rPr>
                <w:noProof/>
                <w:vertAlign w:val="superscript"/>
              </w:rPr>
              <w:t>189</w:t>
            </w:r>
            <w:r>
              <w:fldChar w:fldCharType="end"/>
            </w:r>
          </w:p>
        </w:tc>
      </w:tr>
      <w:tr w:rsidR="004304C4" w14:paraId="08008E2B" w14:textId="77777777" w:rsidTr="00C42DDD">
        <w:tc>
          <w:tcPr>
            <w:tcW w:w="2287" w:type="dxa"/>
          </w:tcPr>
          <w:p w14:paraId="17E3950E" w14:textId="7A80B0CB" w:rsidR="004304C4" w:rsidRDefault="009B469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uracin</w:t>
            </w:r>
            <w:proofErr w:type="spellEnd"/>
          </w:p>
        </w:tc>
        <w:tc>
          <w:tcPr>
            <w:tcW w:w="1364" w:type="dxa"/>
          </w:tcPr>
          <w:p w14:paraId="10D9ED1E" w14:textId="77777777" w:rsidR="004304C4" w:rsidRDefault="004304C4" w:rsidP="00C42DDD"/>
        </w:tc>
        <w:tc>
          <w:tcPr>
            <w:tcW w:w="1364" w:type="dxa"/>
          </w:tcPr>
          <w:p w14:paraId="136A3FC3" w14:textId="77777777" w:rsidR="004304C4" w:rsidRDefault="004304C4" w:rsidP="00C42DDD"/>
        </w:tc>
        <w:tc>
          <w:tcPr>
            <w:tcW w:w="1141" w:type="dxa"/>
          </w:tcPr>
          <w:p w14:paraId="6E1CE797" w14:textId="77777777" w:rsidR="004304C4" w:rsidRDefault="004304C4" w:rsidP="00C42DDD"/>
        </w:tc>
        <w:tc>
          <w:tcPr>
            <w:tcW w:w="1141" w:type="dxa"/>
          </w:tcPr>
          <w:p w14:paraId="65ED7E32" w14:textId="61ACD8A3" w:rsidR="004304C4" w:rsidRDefault="009B469E" w:rsidP="00C42DDD">
            <w:r>
              <w:t>yes</w:t>
            </w:r>
          </w:p>
        </w:tc>
        <w:tc>
          <w:tcPr>
            <w:tcW w:w="2051" w:type="dxa"/>
          </w:tcPr>
          <w:p w14:paraId="630F2532" w14:textId="77777777" w:rsidR="004304C4" w:rsidRDefault="004304C4" w:rsidP="00C42DDD"/>
        </w:tc>
        <w:tc>
          <w:tcPr>
            <w:tcW w:w="1346" w:type="dxa"/>
          </w:tcPr>
          <w:p w14:paraId="5712D19E" w14:textId="370D0D93" w:rsidR="004304C4" w:rsidRDefault="00090179" w:rsidP="00C42DDD">
            <w:r>
              <w:fldChar w:fldCharType="begin">
                <w:fldData xml:space="preserve">PEVuZE5vdGU+PENpdGU+PEF1dGhvcj5Fc3NhY2s8L0F1dGhvcj48WWVhcj4yMDE0PC9ZZWFyPjxS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c3NhY2s8L0F1dGhvcj48WWVhcj4yMDE0PC9ZZWFyPjxS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90179">
              <w:rPr>
                <w:noProof/>
                <w:vertAlign w:val="superscript"/>
              </w:rPr>
              <w:t>181</w:t>
            </w:r>
            <w:r>
              <w:fldChar w:fldCharType="end"/>
            </w:r>
          </w:p>
        </w:tc>
      </w:tr>
      <w:tr w:rsidR="004304C4" w14:paraId="72B06643" w14:textId="77777777" w:rsidTr="00C42DDD">
        <w:tc>
          <w:tcPr>
            <w:tcW w:w="2287" w:type="dxa"/>
          </w:tcPr>
          <w:p w14:paraId="15773D0B" w14:textId="099856D4" w:rsidR="004304C4" w:rsidRDefault="004F2FB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lindrospermopsin</w:t>
            </w:r>
            <w:proofErr w:type="spellEnd"/>
          </w:p>
        </w:tc>
        <w:tc>
          <w:tcPr>
            <w:tcW w:w="1364" w:type="dxa"/>
          </w:tcPr>
          <w:p w14:paraId="1A6D8279" w14:textId="77777777" w:rsidR="004304C4" w:rsidRDefault="004304C4" w:rsidP="00C42DDD"/>
        </w:tc>
        <w:tc>
          <w:tcPr>
            <w:tcW w:w="1364" w:type="dxa"/>
          </w:tcPr>
          <w:p w14:paraId="76332DA0" w14:textId="77777777" w:rsidR="004304C4" w:rsidRDefault="004304C4" w:rsidP="00C42DDD"/>
        </w:tc>
        <w:tc>
          <w:tcPr>
            <w:tcW w:w="1141" w:type="dxa"/>
          </w:tcPr>
          <w:p w14:paraId="246A52E1" w14:textId="77777777" w:rsidR="004304C4" w:rsidRDefault="004304C4" w:rsidP="00C42DDD"/>
        </w:tc>
        <w:tc>
          <w:tcPr>
            <w:tcW w:w="1141" w:type="dxa"/>
          </w:tcPr>
          <w:p w14:paraId="1DFA500A" w14:textId="549DD034" w:rsidR="004304C4" w:rsidRDefault="004F2FB2" w:rsidP="00C42DDD">
            <w:r>
              <w:t>yes</w:t>
            </w:r>
          </w:p>
        </w:tc>
        <w:tc>
          <w:tcPr>
            <w:tcW w:w="2051" w:type="dxa"/>
          </w:tcPr>
          <w:p w14:paraId="26DD625B" w14:textId="77777777" w:rsidR="004304C4" w:rsidRDefault="004304C4" w:rsidP="00C42DDD"/>
        </w:tc>
        <w:tc>
          <w:tcPr>
            <w:tcW w:w="1346" w:type="dxa"/>
          </w:tcPr>
          <w:p w14:paraId="161304EB" w14:textId="469AD4F7" w:rsidR="004304C4" w:rsidRDefault="008A3DAD" w:rsidP="00C42DDD">
            <w:r>
              <w:fldChar w:fldCharType="begin"/>
            </w:r>
            <w:r>
              <w:instrText xml:space="preserve"> ADDIN EN.CITE &lt;EndNote&gt;&lt;Cite&gt;&lt;Author&gt;Froscio&lt;/Author&gt;&lt;Year&gt;2009&lt;/Year&gt;&lt;RecNum&gt;193&lt;/RecNum&gt;&lt;DisplayText&gt;&lt;style face="superscript"&gt;190&lt;/style&gt;&lt;/DisplayText&gt;&lt;record&gt;&lt;rec-number&gt;193&lt;/rec-number&gt;&lt;foreign-keys&gt;&lt;key app="EN" db-id="p5zs9pw5ltwzr3e0webppaa6ae5zxdxszf5s" timestamp="1547159125"&gt;193&lt;/key&gt;&lt;/foreign-keys&gt;&lt;ref-type name="Journal Article"&gt;17&lt;/ref-type&gt;&lt;contributors&gt;&lt;authors&gt;&lt;author&gt;Froscio, S. M.&lt;/author&gt;&lt;author&gt;Fanok, S.&lt;/author&gt;&lt;author&gt;Humpage, A. R.&lt;/author&gt;&lt;/authors&gt;&lt;/contributors&gt;&lt;auth-address&gt;Australian Water Quality Centre, SA Water, Salisbury, Australia. suzanne.froscio@sawater&lt;/auth-address&gt;&lt;titles&gt;&lt;title&gt;Cytotoxicity screening for the cyanobacterial toxin cylindrospermopsin&lt;/title&gt;&lt;secondary-title&gt;J Toxicol Environ Health A&lt;/secondary-title&gt;&lt;/titles&gt;&lt;periodical&gt;&lt;full-title&gt;J Toxicol Environ Health A&lt;/full-title&gt;&lt;/periodical&gt;&lt;pages&gt;345-9&lt;/pages&gt;&lt;volume&gt;72&lt;/volume&gt;&lt;number&gt;5&lt;/number&gt;&lt;keywords&gt;&lt;keyword&gt;Animals&lt;/keyword&gt;&lt;keyword&gt;Bacterial Toxins&lt;/keyword&gt;&lt;keyword&gt;Cell Line&lt;/keyword&gt;&lt;keyword&gt;Cell Survival/drug effects&lt;/keyword&gt;&lt;keyword&gt;Cyanobacteria/*chemistry&lt;/keyword&gt;&lt;keyword&gt;Humans&lt;/keyword&gt;&lt;keyword&gt;Tetrazolium Salts&lt;/keyword&gt;&lt;keyword&gt;Thiazoles&lt;/keyword&gt;&lt;keyword&gt;Time Factors&lt;/keyword&gt;&lt;keyword&gt;Uracil/*analogs &amp;amp; derivatives/toxicity&lt;/keyword&gt;&lt;/keywords&gt;&lt;dates&gt;&lt;year&gt;2009&lt;/year&gt;&lt;/dates&gt;&lt;isbn&gt;1528-7394 (Print)&amp;#xD;0098-4108 (Linking)&lt;/isbn&gt;&lt;accession-num&gt;19184750&lt;/accession-num&gt;&lt;urls&gt;&lt;related-urls&gt;&lt;url&gt;https://www.ncbi.nlm.nih.gov/pubmed/19184750&lt;/url&gt;&lt;/related-urls&gt;&lt;/urls&gt;&lt;electronic-resource-num&gt;10.1080/15287390802529906&lt;/electronic-resource-num&gt;&lt;/record&gt;&lt;/Cite&gt;&lt;/EndNote&gt;</w:instrText>
            </w:r>
            <w:r>
              <w:fldChar w:fldCharType="separate"/>
            </w:r>
            <w:r w:rsidRPr="008A3DAD">
              <w:rPr>
                <w:noProof/>
                <w:vertAlign w:val="superscript"/>
              </w:rPr>
              <w:t>190</w:t>
            </w:r>
            <w:r>
              <w:fldChar w:fldCharType="end"/>
            </w:r>
          </w:p>
        </w:tc>
      </w:tr>
      <w:tr w:rsidR="004304C4" w14:paraId="4B6C86FA" w14:textId="77777777" w:rsidTr="00C42DDD">
        <w:tc>
          <w:tcPr>
            <w:tcW w:w="2287" w:type="dxa"/>
          </w:tcPr>
          <w:p w14:paraId="4ED663F2" w14:textId="5D29B90E" w:rsidR="004304C4" w:rsidRDefault="007D246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idemnin</w:t>
            </w:r>
            <w:proofErr w:type="spellEnd"/>
          </w:p>
        </w:tc>
        <w:tc>
          <w:tcPr>
            <w:tcW w:w="1364" w:type="dxa"/>
          </w:tcPr>
          <w:p w14:paraId="11C513C8" w14:textId="77777777" w:rsidR="004304C4" w:rsidRDefault="004304C4" w:rsidP="00C42DDD"/>
        </w:tc>
        <w:tc>
          <w:tcPr>
            <w:tcW w:w="1364" w:type="dxa"/>
          </w:tcPr>
          <w:p w14:paraId="5094A377" w14:textId="77777777" w:rsidR="004304C4" w:rsidRDefault="004304C4" w:rsidP="00C42DDD"/>
        </w:tc>
        <w:tc>
          <w:tcPr>
            <w:tcW w:w="1141" w:type="dxa"/>
          </w:tcPr>
          <w:p w14:paraId="714FF4D4" w14:textId="77777777" w:rsidR="004304C4" w:rsidRDefault="004304C4" w:rsidP="00C42DDD"/>
        </w:tc>
        <w:tc>
          <w:tcPr>
            <w:tcW w:w="1141" w:type="dxa"/>
          </w:tcPr>
          <w:p w14:paraId="237058BC" w14:textId="19EB4B23" w:rsidR="004304C4" w:rsidRDefault="007D2467" w:rsidP="00C42DDD">
            <w:r>
              <w:t>yes</w:t>
            </w:r>
          </w:p>
        </w:tc>
        <w:tc>
          <w:tcPr>
            <w:tcW w:w="2051" w:type="dxa"/>
          </w:tcPr>
          <w:p w14:paraId="2808F78B" w14:textId="77777777" w:rsidR="004304C4" w:rsidRDefault="004304C4" w:rsidP="00C42DDD"/>
        </w:tc>
        <w:tc>
          <w:tcPr>
            <w:tcW w:w="1346" w:type="dxa"/>
          </w:tcPr>
          <w:p w14:paraId="7B0D61C4" w14:textId="75497A17" w:rsidR="004304C4" w:rsidRDefault="002D6988" w:rsidP="00C42DDD">
            <w:r>
              <w:fldChar w:fldCharType="begin"/>
            </w:r>
            <w:r>
              <w:instrText xml:space="preserve"> ADDIN EN.CITE &lt;EndNote&gt;&lt;Cite&gt;&lt;Author&gt;Hossain&lt;/Author&gt;&lt;Year&gt;1988&lt;/Year&gt;&lt;RecNum&gt;194&lt;/RecNum&gt;&lt;DisplayText&gt;&lt;style face="superscript"&gt;191&lt;/style&gt;&lt;/DisplayText&gt;&lt;record&gt;&lt;rec-number&gt;194&lt;/rec-number&gt;&lt;foreign-keys&gt;&lt;key app="EN" db-id="p5zs9pw5ltwzr3e0webppaa6ae5zxdxszf5s" timestamp="1547159257"&gt;194&lt;/key&gt;&lt;/foreign-keys&gt;&lt;ref-type name="Journal Article"&gt;17&lt;/ref-type&gt;&lt;contributors&gt;&lt;authors&gt;&lt;author&gt;Hossain, M. B.&lt;/author&gt;&lt;author&gt;van der Helm, D.&lt;/author&gt;&lt;author&gt;Antel, J.&lt;/author&gt;&lt;author&gt;Sheldrick, G. M.&lt;/author&gt;&lt;author&gt;Sanduja, S. K.&lt;/author&gt;&lt;author&gt;Weinheimer, A. J.&lt;/author&gt;&lt;/authors&gt;&lt;/contributors&gt;&lt;auth-address&gt;Department of Chemistry, University of Oklahoma, Norman 73019.&lt;/auth-address&gt;&lt;titles&gt;&lt;title&gt;Crystal and molecular structure of didemnin B, an antiviral and cytotoxic depsipeptide&lt;/title&gt;&lt;secondary-title&gt;Proc Natl Acad Sci U S A&lt;/secondary-title&gt;&lt;/titles&gt;&lt;periodical&gt;&lt;full-title&gt;Proc Natl Acad Sci U S A&lt;/full-title&gt;&lt;/periodical&gt;&lt;pages&gt;4118-22&lt;/pages&gt;&lt;volume&gt;85&lt;/volume&gt;&lt;number&gt;12&lt;/number&gt;&lt;keywords&gt;&lt;keyword&gt;*Antiviral Agents&lt;/keyword&gt;&lt;keyword&gt;*Depsipeptides&lt;/keyword&gt;&lt;keyword&gt;Models, Molecular&lt;/keyword&gt;&lt;keyword&gt;Peptides, Cyclic&lt;/keyword&gt;&lt;keyword&gt;Protein Conformation&lt;/keyword&gt;&lt;keyword&gt;X-Ray Diffraction&lt;/keyword&gt;&lt;/keywords&gt;&lt;dates&gt;&lt;year&gt;1988&lt;/year&gt;&lt;pub-dates&gt;&lt;date&gt;Jun&lt;/date&gt;&lt;/pub-dates&gt;&lt;/dates&gt;&lt;isbn&gt;0027-8424 (Print)&amp;#xD;0027-8424 (Linking)&lt;/isbn&gt;&lt;accession-num&gt;3380783&lt;/accession-num&gt;&lt;urls&gt;&lt;related-urls&gt;&lt;url&gt;https://www.ncbi.nlm.nih.gov/pubmed/3380783&lt;/url&gt;&lt;/related-urls&gt;&lt;/urls&gt;&lt;custom2&gt;280377&lt;/custom2&gt;&lt;/record&gt;&lt;/Cite&gt;&lt;/EndNote&gt;</w:instrText>
            </w:r>
            <w:r>
              <w:fldChar w:fldCharType="separate"/>
            </w:r>
            <w:r w:rsidRPr="002D6988">
              <w:rPr>
                <w:noProof/>
                <w:vertAlign w:val="superscript"/>
              </w:rPr>
              <w:t>191</w:t>
            </w:r>
            <w:r>
              <w:fldChar w:fldCharType="end"/>
            </w:r>
          </w:p>
        </w:tc>
      </w:tr>
      <w:tr w:rsidR="00DD336C" w14:paraId="6A8B147A" w14:textId="77777777" w:rsidTr="00C42DDD">
        <w:tc>
          <w:tcPr>
            <w:tcW w:w="2287" w:type="dxa"/>
          </w:tcPr>
          <w:p w14:paraId="75A84648" w14:textId="35A21EF6" w:rsidR="00DD336C" w:rsidRDefault="00DD336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rontalamide</w:t>
            </w:r>
            <w:proofErr w:type="spellEnd"/>
          </w:p>
        </w:tc>
        <w:tc>
          <w:tcPr>
            <w:tcW w:w="1364" w:type="dxa"/>
          </w:tcPr>
          <w:p w14:paraId="539D3C67" w14:textId="77777777" w:rsidR="00DD336C" w:rsidRDefault="00DD336C" w:rsidP="00C42DDD"/>
        </w:tc>
        <w:tc>
          <w:tcPr>
            <w:tcW w:w="1364" w:type="dxa"/>
          </w:tcPr>
          <w:p w14:paraId="52232C2F" w14:textId="77777777" w:rsidR="00DD336C" w:rsidRDefault="00DD336C" w:rsidP="00C42DDD"/>
        </w:tc>
        <w:tc>
          <w:tcPr>
            <w:tcW w:w="1141" w:type="dxa"/>
          </w:tcPr>
          <w:p w14:paraId="2A62EF14" w14:textId="54509334" w:rsidR="00DD336C" w:rsidRDefault="00DD336C" w:rsidP="00C42DDD">
            <w:r>
              <w:t>yes</w:t>
            </w:r>
          </w:p>
        </w:tc>
        <w:tc>
          <w:tcPr>
            <w:tcW w:w="1141" w:type="dxa"/>
          </w:tcPr>
          <w:p w14:paraId="307A8A3D" w14:textId="77777777" w:rsidR="00DD336C" w:rsidRDefault="00DD336C" w:rsidP="00C42DDD"/>
        </w:tc>
        <w:tc>
          <w:tcPr>
            <w:tcW w:w="2051" w:type="dxa"/>
          </w:tcPr>
          <w:p w14:paraId="681613EF" w14:textId="77777777" w:rsidR="00DD336C" w:rsidRDefault="00DD336C" w:rsidP="00C42DDD"/>
        </w:tc>
        <w:tc>
          <w:tcPr>
            <w:tcW w:w="1346" w:type="dxa"/>
          </w:tcPr>
          <w:p w14:paraId="3207A67F" w14:textId="6C699C1F" w:rsidR="00DD336C" w:rsidRDefault="000272AD" w:rsidP="00C42DDD">
            <w:r>
              <w:fldChar w:fldCharType="begin">
                <w:fldData xml:space="preserve">PEVuZE5vdGU+PENpdGU+PEF1dGhvcj5CbG9kZ2V0dDwvQXV0aG9yPjxZZWFyPjIwMTA8L1llYXI+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G9kZ2V0dDwvQXV0aG9yPjxZZWFyPjIwMTA8L1llYXI+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272AD">
              <w:rPr>
                <w:noProof/>
                <w:vertAlign w:val="superscript"/>
              </w:rPr>
              <w:t>193</w:t>
            </w:r>
            <w:r>
              <w:fldChar w:fldCharType="end"/>
            </w:r>
          </w:p>
        </w:tc>
      </w:tr>
      <w:tr w:rsidR="00F87168" w14:paraId="40DF8BC1" w14:textId="77777777" w:rsidTr="00C42DDD">
        <w:tc>
          <w:tcPr>
            <w:tcW w:w="2287" w:type="dxa"/>
          </w:tcPr>
          <w:p w14:paraId="58551721" w14:textId="69D42480" w:rsidR="00F87168" w:rsidRDefault="00F8716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ectochlorin</w:t>
            </w:r>
            <w:proofErr w:type="spellEnd"/>
          </w:p>
        </w:tc>
        <w:tc>
          <w:tcPr>
            <w:tcW w:w="1364" w:type="dxa"/>
          </w:tcPr>
          <w:p w14:paraId="5365453F" w14:textId="77777777" w:rsidR="00F87168" w:rsidRDefault="00F87168" w:rsidP="00C42DDD"/>
        </w:tc>
        <w:tc>
          <w:tcPr>
            <w:tcW w:w="1364" w:type="dxa"/>
          </w:tcPr>
          <w:p w14:paraId="6F1E702E" w14:textId="77777777" w:rsidR="00F87168" w:rsidRDefault="00F87168" w:rsidP="00C42DDD"/>
        </w:tc>
        <w:tc>
          <w:tcPr>
            <w:tcW w:w="1141" w:type="dxa"/>
          </w:tcPr>
          <w:p w14:paraId="7DC27CEF" w14:textId="40F1825B" w:rsidR="00F87168" w:rsidRDefault="00F87168" w:rsidP="00C42DDD">
            <w:r>
              <w:t>yes</w:t>
            </w:r>
          </w:p>
        </w:tc>
        <w:tc>
          <w:tcPr>
            <w:tcW w:w="1141" w:type="dxa"/>
          </w:tcPr>
          <w:p w14:paraId="293FD024" w14:textId="0F383B47" w:rsidR="00F87168" w:rsidRDefault="00F87168" w:rsidP="00C42DDD">
            <w:r>
              <w:t>yes</w:t>
            </w:r>
          </w:p>
        </w:tc>
        <w:tc>
          <w:tcPr>
            <w:tcW w:w="2051" w:type="dxa"/>
          </w:tcPr>
          <w:p w14:paraId="1020BD89" w14:textId="77777777" w:rsidR="00F87168" w:rsidRDefault="00F87168" w:rsidP="00C42DDD"/>
        </w:tc>
        <w:tc>
          <w:tcPr>
            <w:tcW w:w="1346" w:type="dxa"/>
          </w:tcPr>
          <w:p w14:paraId="5313FD0C" w14:textId="29F1BA2C" w:rsidR="00F87168" w:rsidRDefault="00207AF0" w:rsidP="00C42DDD">
            <w:r>
              <w:fldChar w:fldCharType="begin"/>
            </w:r>
            <w:r>
              <w:instrText xml:space="preserve"> ADDIN EN.CITE &lt;EndNote&gt;&lt;Cite&gt;&lt;Author&gt;Ramaswamy&lt;/Author&gt;&lt;Year&gt;2007&lt;/Year&gt;&lt;RecNum&gt;197&lt;/RecNum&gt;&lt;DisplayText&gt;&lt;style face="superscript"&gt;194&lt;/style&gt;&lt;/DisplayText&gt;&lt;record&gt;&lt;rec-number&gt;197&lt;/rec-number&gt;&lt;foreign-keys&gt;&lt;key app="EN" db-id="p5zs9pw5ltwzr3e0webppaa6ae5zxdxszf5s" timestamp="1547159698"&gt;197&lt;/key&gt;&lt;/foreign-keys&gt;&lt;ref-type name="Journal Article"&gt;17&lt;/ref-type&gt;&lt;contributors&gt;&lt;authors&gt;&lt;author&gt;Ramaswamy, A. V.&lt;/author&gt;&lt;author&gt;Sorrels, C. M.&lt;/author&gt;&lt;author&gt;Gerwick, W. H.&lt;/author&gt;&lt;/authors&gt;&lt;/contributors&gt;&lt;auth-address&gt;Department of Microbiology, Oregon State University, Corvallis, OR 97331, USA.&lt;/auth-address&gt;&lt;titles&gt;&lt;title&gt;Cloning and biochemical characterization of the hectochlorin biosynthetic gene cluster from the marine cyanobacterium Lyngbya majuscula&lt;/title&gt;&lt;secondary-title&gt;J Nat Prod&lt;/secondary-title&gt;&lt;/titles&gt;&lt;periodical&gt;&lt;full-title&gt;J Nat Prod&lt;/full-title&gt;&lt;/periodical&gt;&lt;pages&gt;1977-86&lt;/pages&gt;&lt;volume&gt;70&lt;/volume&gt;&lt;number&gt;12&lt;/number&gt;&lt;keywords&gt;&lt;keyword&gt;Amino Acid Sequence&lt;/keyword&gt;&lt;keyword&gt;Cyanobacteria/*genetics/metabolism&lt;/keyword&gt;&lt;keyword&gt;DNA, Bacterial/chemistry/genetics&lt;/keyword&gt;&lt;keyword&gt;Genes, Bacterial/*genetics&lt;/keyword&gt;&lt;keyword&gt;Lactones/chemistry/*metabolism&lt;/keyword&gt;&lt;keyword&gt;Marine Biology&lt;/keyword&gt;&lt;keyword&gt;Molecular Sequence Data&lt;/keyword&gt;&lt;keyword&gt;Molecular Structure&lt;/keyword&gt;&lt;keyword&gt;Sequence Analysis, Protein&lt;/keyword&gt;&lt;keyword&gt;Thiazoles/chemistry/*metabolism&lt;/keyword&gt;&lt;/keywords&gt;&lt;dates&gt;&lt;year&gt;2007&lt;/year&gt;&lt;pub-dates&gt;&lt;date&gt;Dec&lt;/date&gt;&lt;/pub-dates&gt;&lt;/dates&gt;&lt;isbn&gt;0163-3864 (Print)&amp;#xD;0163-3864 (Linking)&lt;/isbn&gt;&lt;accession-num&gt;18001088&lt;/accession-num&gt;&lt;urls&gt;&lt;related-urls&gt;&lt;url&gt;https://www.ncbi.nlm.nih.gov/pubmed/18001088&lt;/url&gt;&lt;/related-urls&gt;&lt;/urls&gt;&lt;electronic-resource-num&gt;10.1021/np0704250&lt;/electronic-resource-num&gt;&lt;/record&gt;&lt;/Cite&gt;&lt;/EndNote&gt;</w:instrText>
            </w:r>
            <w:r>
              <w:fldChar w:fldCharType="separate"/>
            </w:r>
            <w:r w:rsidRPr="00207AF0">
              <w:rPr>
                <w:noProof/>
                <w:vertAlign w:val="superscript"/>
              </w:rPr>
              <w:t>194</w:t>
            </w:r>
            <w:r>
              <w:fldChar w:fldCharType="end"/>
            </w:r>
          </w:p>
        </w:tc>
      </w:tr>
      <w:tr w:rsidR="00F87168" w14:paraId="3573B477" w14:textId="77777777" w:rsidTr="00C42DDD">
        <w:tc>
          <w:tcPr>
            <w:tcW w:w="2287" w:type="dxa"/>
          </w:tcPr>
          <w:p w14:paraId="708090CC" w14:textId="206066B4" w:rsidR="00F87168" w:rsidRDefault="0006371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06371C">
              <w:rPr>
                <w:rFonts w:ascii="Calibri" w:hAnsi="Calibri" w:cs="Calibri"/>
                <w:color w:val="000000"/>
              </w:rPr>
              <w:t>jamaicamide</w:t>
            </w:r>
            <w:proofErr w:type="spellEnd"/>
          </w:p>
        </w:tc>
        <w:tc>
          <w:tcPr>
            <w:tcW w:w="1364" w:type="dxa"/>
          </w:tcPr>
          <w:p w14:paraId="0F3FCACA" w14:textId="77777777" w:rsidR="00F87168" w:rsidRDefault="00F87168" w:rsidP="00C42DDD"/>
        </w:tc>
        <w:tc>
          <w:tcPr>
            <w:tcW w:w="1364" w:type="dxa"/>
          </w:tcPr>
          <w:p w14:paraId="1D53516C" w14:textId="77777777" w:rsidR="00F87168" w:rsidRDefault="00F87168" w:rsidP="00C42DDD"/>
        </w:tc>
        <w:tc>
          <w:tcPr>
            <w:tcW w:w="1141" w:type="dxa"/>
          </w:tcPr>
          <w:p w14:paraId="20674BE4" w14:textId="77777777" w:rsidR="00F87168" w:rsidRDefault="00F87168" w:rsidP="00C42DDD"/>
        </w:tc>
        <w:tc>
          <w:tcPr>
            <w:tcW w:w="1141" w:type="dxa"/>
          </w:tcPr>
          <w:p w14:paraId="35D73163" w14:textId="77777777" w:rsidR="00F87168" w:rsidRDefault="00F87168" w:rsidP="00C42DDD"/>
        </w:tc>
        <w:tc>
          <w:tcPr>
            <w:tcW w:w="2051" w:type="dxa"/>
          </w:tcPr>
          <w:p w14:paraId="1B8E685A" w14:textId="5A069161" w:rsidR="00F87168" w:rsidRDefault="0006371C" w:rsidP="00C42DDD">
            <w:r>
              <w:t>toxin</w:t>
            </w:r>
          </w:p>
        </w:tc>
        <w:tc>
          <w:tcPr>
            <w:tcW w:w="1346" w:type="dxa"/>
          </w:tcPr>
          <w:p w14:paraId="4145FFD0" w14:textId="3C4BE862" w:rsidR="00F87168" w:rsidRDefault="0063071E" w:rsidP="00C42DDD">
            <w:r>
              <w:fldChar w:fldCharType="begin">
                <w:fldData xml:space="preserve">PEVuZE5vdGU+PENpdGU+PEF1dGhvcj5FZHdhcmRzPC9BdXRob3I+PFllYXI+MjAwNDwvWWVhcj48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FZHdhcmRzPC9BdXRob3I+PFllYXI+MjAwNDwvWWVhcj48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3071E">
              <w:rPr>
                <w:noProof/>
                <w:vertAlign w:val="superscript"/>
              </w:rPr>
              <w:t>195</w:t>
            </w:r>
            <w:r>
              <w:fldChar w:fldCharType="end"/>
            </w:r>
          </w:p>
        </w:tc>
      </w:tr>
      <w:tr w:rsidR="00F87168" w14:paraId="0F85BF58" w14:textId="77777777" w:rsidTr="00C42DDD">
        <w:tc>
          <w:tcPr>
            <w:tcW w:w="2287" w:type="dxa"/>
          </w:tcPr>
          <w:p w14:paraId="791FDA64" w14:textId="5735000D" w:rsidR="00F87168" w:rsidRDefault="006640C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lipomycin</w:t>
            </w:r>
            <w:proofErr w:type="spellEnd"/>
          </w:p>
        </w:tc>
        <w:tc>
          <w:tcPr>
            <w:tcW w:w="1364" w:type="dxa"/>
          </w:tcPr>
          <w:p w14:paraId="560A234A" w14:textId="1764267F" w:rsidR="00F87168" w:rsidRDefault="006640CB" w:rsidP="00C42DDD">
            <w:r>
              <w:t>yes</w:t>
            </w:r>
          </w:p>
        </w:tc>
        <w:tc>
          <w:tcPr>
            <w:tcW w:w="1364" w:type="dxa"/>
          </w:tcPr>
          <w:p w14:paraId="5DF8BC8D" w14:textId="24D12B79" w:rsidR="00F87168" w:rsidRDefault="006640CB" w:rsidP="00C42DDD">
            <w:r>
              <w:t>gram pos</w:t>
            </w:r>
          </w:p>
        </w:tc>
        <w:tc>
          <w:tcPr>
            <w:tcW w:w="1141" w:type="dxa"/>
          </w:tcPr>
          <w:p w14:paraId="2A6651EE" w14:textId="77777777" w:rsidR="00F87168" w:rsidRDefault="00F87168" w:rsidP="00C42DDD"/>
        </w:tc>
        <w:tc>
          <w:tcPr>
            <w:tcW w:w="1141" w:type="dxa"/>
          </w:tcPr>
          <w:p w14:paraId="3261CFBC" w14:textId="77777777" w:rsidR="00F87168" w:rsidRDefault="00F87168" w:rsidP="00C42DDD"/>
        </w:tc>
        <w:tc>
          <w:tcPr>
            <w:tcW w:w="2051" w:type="dxa"/>
          </w:tcPr>
          <w:p w14:paraId="6D6B2294" w14:textId="77777777" w:rsidR="00F87168" w:rsidRDefault="00F87168" w:rsidP="00C42DDD"/>
        </w:tc>
        <w:tc>
          <w:tcPr>
            <w:tcW w:w="1346" w:type="dxa"/>
          </w:tcPr>
          <w:p w14:paraId="421A8C50" w14:textId="27B9B268" w:rsidR="00F87168" w:rsidRDefault="00EB2350" w:rsidP="00C42DDD">
            <w:r>
              <w:fldChar w:fldCharType="begin">
                <w:fldData xml:space="preserve">PEVuZE5vdGU+PENpdGU+PEF1dGhvcj5ZdXphd2E8L0F1dGhvcj48WWVhcj4yMDE0PC9ZZWFyPjxS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dXphd2E8L0F1dGhvcj48WWVhcj4yMDE0PC9ZZWFyPjxS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B2350">
              <w:rPr>
                <w:noProof/>
                <w:vertAlign w:val="superscript"/>
              </w:rPr>
              <w:t>196</w:t>
            </w:r>
            <w:r>
              <w:fldChar w:fldCharType="end"/>
            </w:r>
          </w:p>
        </w:tc>
      </w:tr>
      <w:tr w:rsidR="00F87168" w14:paraId="1D03AC1B" w14:textId="77777777" w:rsidTr="00C42DDD">
        <w:tc>
          <w:tcPr>
            <w:tcW w:w="2287" w:type="dxa"/>
          </w:tcPr>
          <w:p w14:paraId="779F3223" w14:textId="0F50F550" w:rsidR="00F87168" w:rsidRDefault="00AE5D7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obophorin</w:t>
            </w:r>
            <w:proofErr w:type="spellEnd"/>
          </w:p>
        </w:tc>
        <w:tc>
          <w:tcPr>
            <w:tcW w:w="1364" w:type="dxa"/>
          </w:tcPr>
          <w:p w14:paraId="31536E64" w14:textId="51AFDC50" w:rsidR="00F87168" w:rsidRDefault="00AE5D7E" w:rsidP="00C42DDD">
            <w:r>
              <w:t>yes</w:t>
            </w:r>
          </w:p>
        </w:tc>
        <w:tc>
          <w:tcPr>
            <w:tcW w:w="1364" w:type="dxa"/>
          </w:tcPr>
          <w:p w14:paraId="68BEB324" w14:textId="683E1BA4" w:rsidR="00F87168" w:rsidRDefault="00AE5D7E" w:rsidP="00C42DDD">
            <w:r>
              <w:t>gram pos</w:t>
            </w:r>
          </w:p>
        </w:tc>
        <w:tc>
          <w:tcPr>
            <w:tcW w:w="1141" w:type="dxa"/>
          </w:tcPr>
          <w:p w14:paraId="76EB4A7C" w14:textId="77777777" w:rsidR="00F87168" w:rsidRDefault="00F87168" w:rsidP="00C42DDD"/>
        </w:tc>
        <w:tc>
          <w:tcPr>
            <w:tcW w:w="1141" w:type="dxa"/>
          </w:tcPr>
          <w:p w14:paraId="3B957228" w14:textId="5AE3AA6B" w:rsidR="00F87168" w:rsidRDefault="00AE5D7E" w:rsidP="00C42DDD">
            <w:r>
              <w:t>yes</w:t>
            </w:r>
          </w:p>
        </w:tc>
        <w:tc>
          <w:tcPr>
            <w:tcW w:w="2051" w:type="dxa"/>
          </w:tcPr>
          <w:p w14:paraId="6F492CCA" w14:textId="77777777" w:rsidR="00F87168" w:rsidRDefault="00F87168" w:rsidP="00C42DDD"/>
        </w:tc>
        <w:tc>
          <w:tcPr>
            <w:tcW w:w="1346" w:type="dxa"/>
          </w:tcPr>
          <w:p w14:paraId="65482D6D" w14:textId="05F9DF25" w:rsidR="00F87168" w:rsidRDefault="000F1976" w:rsidP="00C42DDD">
            <w:r>
              <w:fldChar w:fldCharType="begin"/>
            </w:r>
            <w:r w:rsidR="0016428A">
              <w:instrText xml:space="preserve"> ADDIN EN.CITE &lt;EndNote&gt;&lt;Cite&gt;&lt;Author&gt;Vieweg&lt;/Author&gt;&lt;Year&gt;2014&lt;/Year&gt;&lt;RecNum&gt;7&lt;/RecNum&gt;&lt;DisplayText&gt;&lt;style face="superscript"&gt;7&lt;/style&gt;&lt;/DisplayText&gt;&lt;record&gt;&lt;rec-number&gt;7&lt;/rec-number&gt;&lt;foreign-keys&gt;&lt;key app="EN" db-id="p5zs9pw5ltwzr3e0webppaa6ae5zxdxszf5s" timestamp="1546986484"&gt;7&lt;/key&gt;&lt;/foreign-keys&gt;&lt;ref-type name="Journal Article"&gt;17&lt;/ref-type&gt;&lt;contributors&gt;&lt;authors&gt;&lt;author&gt;Vieweg, L.&lt;/author&gt;&lt;author&gt;Reichau, S.&lt;/author&gt;&lt;author&gt;Schobert, R.&lt;/author&gt;&lt;author&gt;Leadlay, P. F.&lt;/author&gt;&lt;author&gt;Sussmuth, R. D.&lt;/author&gt;&lt;/authors&gt;&lt;/contributors&gt;&lt;auth-address&gt;Technische Universitat Berlin, Institut fur Chemie, Strasse des 17. Juni 124, 10623 Berlin, Germany. suessmuth@chem.tu-berlin.de.&lt;/auth-address&gt;&lt;titles&gt;&lt;title&gt;Recent advances in the field of bioactive tetronates&lt;/title&gt;&lt;secondary-title&gt;Nat Prod Rep&lt;/secondary-title&gt;&lt;/titles&gt;&lt;periodical&gt;&lt;full-title&gt;Nat Prod Rep&lt;/full-title&gt;&lt;/periodical&gt;&lt;pages&gt;1554-84&lt;/pages&gt;&lt;volume&gt;31&lt;/volume&gt;&lt;number&gt;11&lt;/number&gt;&lt;keywords&gt;&lt;keyword&gt;*Anti-Bacterial Agents/biosynthesis/chemistry/pharmacology&lt;/keyword&gt;&lt;keyword&gt;*Biological Products/chemistry/metabolism/pharmacology&lt;/keyword&gt;&lt;keyword&gt;Furans/*chemistry/pharmacology&lt;/keyword&gt;&lt;keyword&gt;Molecular Structure&lt;/keyword&gt;&lt;keyword&gt;Structure-Activity Relationship&lt;/keyword&gt;&lt;/keywords&gt;&lt;dates&gt;&lt;year&gt;2014&lt;/year&gt;&lt;pub-dates&gt;&lt;date&gt;Nov&lt;/date&gt;&lt;/pub-dates&gt;&lt;/dates&gt;&lt;isbn&gt;1460-4752 (Electronic)&amp;#xD;0265-0568 (Linking)&lt;/isbn&gt;&lt;accession-num&gt;24965099&lt;/accession-num&gt;&lt;urls&gt;&lt;related-urls&gt;&lt;url&gt;https://www.ncbi.nlm.nih.gov/pubmed/24965099&lt;/url&gt;&lt;/related-urls&gt;&lt;/urls&gt;&lt;electronic-resource-num&gt;10.1039/c4np00015c&lt;/electronic-resource-num&gt;&lt;/record&gt;&lt;/Cite&gt;&lt;/EndNote&gt;</w:instrText>
            </w:r>
            <w:r>
              <w:fldChar w:fldCharType="separate"/>
            </w:r>
            <w:r w:rsidRPr="000F1976">
              <w:rPr>
                <w:noProof/>
                <w:vertAlign w:val="superscript"/>
              </w:rPr>
              <w:t>7</w:t>
            </w:r>
            <w:r>
              <w:fldChar w:fldCharType="end"/>
            </w:r>
          </w:p>
        </w:tc>
      </w:tr>
      <w:tr w:rsidR="00F87168" w14:paraId="3362AD4D" w14:textId="77777777" w:rsidTr="00C42DDD">
        <w:tc>
          <w:tcPr>
            <w:tcW w:w="2287" w:type="dxa"/>
          </w:tcPr>
          <w:p w14:paraId="5A1CA2BA" w14:textId="37919774" w:rsidR="00F87168" w:rsidRDefault="00EF57B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ymphostin</w:t>
            </w:r>
            <w:proofErr w:type="spellEnd"/>
          </w:p>
        </w:tc>
        <w:tc>
          <w:tcPr>
            <w:tcW w:w="1364" w:type="dxa"/>
          </w:tcPr>
          <w:p w14:paraId="179BAA91" w14:textId="77777777" w:rsidR="00F87168" w:rsidRDefault="00F87168" w:rsidP="00C42DDD"/>
        </w:tc>
        <w:tc>
          <w:tcPr>
            <w:tcW w:w="1364" w:type="dxa"/>
          </w:tcPr>
          <w:p w14:paraId="49EB2CDB" w14:textId="77777777" w:rsidR="00F87168" w:rsidRDefault="00F87168" w:rsidP="00C42DDD"/>
        </w:tc>
        <w:tc>
          <w:tcPr>
            <w:tcW w:w="1141" w:type="dxa"/>
          </w:tcPr>
          <w:p w14:paraId="5E249F87" w14:textId="77777777" w:rsidR="00F87168" w:rsidRDefault="00F87168" w:rsidP="00C42DDD"/>
        </w:tc>
        <w:tc>
          <w:tcPr>
            <w:tcW w:w="1141" w:type="dxa"/>
          </w:tcPr>
          <w:p w14:paraId="3E08F34E" w14:textId="77777777" w:rsidR="00F87168" w:rsidRDefault="00F87168" w:rsidP="00C42DDD"/>
        </w:tc>
        <w:tc>
          <w:tcPr>
            <w:tcW w:w="2051" w:type="dxa"/>
          </w:tcPr>
          <w:p w14:paraId="786ADB70" w14:textId="37EE560A" w:rsidR="00F87168" w:rsidRDefault="00EF57B9" w:rsidP="00C42DDD">
            <w:r w:rsidRPr="00EF57B9">
              <w:t>immunosuppressant</w:t>
            </w:r>
          </w:p>
        </w:tc>
        <w:tc>
          <w:tcPr>
            <w:tcW w:w="1346" w:type="dxa"/>
          </w:tcPr>
          <w:p w14:paraId="36714B4E" w14:textId="0B90AC33" w:rsidR="00F87168" w:rsidRDefault="0016428A" w:rsidP="00C42DDD">
            <w:r>
              <w:fldChar w:fldCharType="begin"/>
            </w:r>
            <w:r>
              <w:instrText xml:space="preserve"> ADDIN EN.CITE &lt;EndNote&gt;&lt;Cite&gt;&lt;Author&gt;Nagata&lt;/Author&gt;&lt;Year&gt;1997&lt;/Year&gt;&lt;RecNum&gt;201&lt;/RecNum&gt;&lt;DisplayText&gt;&lt;style face="superscript"&gt;197&lt;/style&gt;&lt;/DisplayText&gt;&lt;record&gt;&lt;rec-number&gt;201&lt;/rec-number&gt;&lt;foreign-keys&gt;&lt;key app="EN" db-id="p5zs9pw5ltwzr3e0webppaa6ae5zxdxszf5s" timestamp="1547160363"&gt;201&lt;/key&gt;&lt;/foreign-keys&gt;&lt;ref-type name="Journal Article"&gt;17&lt;/ref-type&gt;&lt;contributors&gt;&lt;authors&gt;&lt;author&gt;Nagata, H.&lt;/author&gt;&lt;author&gt;Ochiai, K.&lt;/author&gt;&lt;author&gt;Aotani, Y.&lt;/author&gt;&lt;author&gt;Ando, K.&lt;/author&gt;&lt;author&gt;Yoshida, M.&lt;/author&gt;&lt;author&gt;Takahashi, I.&lt;/author&gt;&lt;author&gt;Tamaoki, T.&lt;/author&gt;&lt;/authors&gt;&lt;/contributors&gt;&lt;auth-address&gt;Tokyo Research Laboratories, Kyowa Hakko Kogyo Co., Ltd., Japan.&lt;/auth-address&gt;&lt;titles&gt;&lt;title&gt;Lymphostin (LK6-A), a novel immunosuppressant from Streptomyces sp. KY11783: taxonomy of the producing organism, fermentation, isolation and biological activities&lt;/title&gt;&lt;secondary-title&gt;J Antibiot (Tokyo)&lt;/secondary-title&gt;&lt;/titles&gt;&lt;periodical&gt;&lt;full-title&gt;J Antibiot (Tokyo)&lt;/full-title&gt;&lt;/periodical&gt;&lt;pages&gt;537-42&lt;/pages&gt;&lt;volume&gt;50&lt;/volume&gt;&lt;number&gt;7&lt;/number&gt;&lt;keywords&gt;&lt;keyword&gt;Chromatography, High Pressure Liquid&lt;/keyword&gt;&lt;keyword&gt;Fermentation&lt;/keyword&gt;&lt;keyword&gt;Humans&lt;/keyword&gt;&lt;keyword&gt;Immunosuppressive Agents/isolation &amp;amp; purification/*pharmacology&lt;/keyword&gt;&lt;keyword&gt;Lymphocyte Specific Protein Tyrosine Kinase p56(lck)/*antagonists &amp;amp; inhibitors&lt;/keyword&gt;&lt;keyword&gt;Microbial Sensitivity Tests&lt;/keyword&gt;&lt;keyword&gt;*Soil Microbiology&lt;/keyword&gt;&lt;keyword&gt;Streptomyces/classification/*metabolism&lt;/keyword&gt;&lt;/keywords&gt;&lt;dates&gt;&lt;year&gt;1997&lt;/year&gt;&lt;pub-dates&gt;&lt;date&gt;Jul&lt;/date&gt;&lt;/pub-dates&gt;&lt;/dates&gt;&lt;isbn&gt;0021-8820 (Print)&amp;#xD;0021-8820 (Linking)&lt;/isbn&gt;&lt;accession-num&gt;9711243&lt;/accession-num&gt;&lt;urls&gt;&lt;related-urls&gt;&lt;url&gt;https://www.ncbi.nlm.nih.gov/pubmed/9711243&lt;/url&gt;&lt;/related-urls&gt;&lt;/urls&gt;&lt;/record&gt;&lt;/Cite&gt;&lt;/EndNote&gt;</w:instrText>
            </w:r>
            <w:r>
              <w:fldChar w:fldCharType="separate"/>
            </w:r>
            <w:r w:rsidRPr="0016428A">
              <w:rPr>
                <w:noProof/>
                <w:vertAlign w:val="superscript"/>
              </w:rPr>
              <w:t>197</w:t>
            </w:r>
            <w:r>
              <w:fldChar w:fldCharType="end"/>
            </w:r>
          </w:p>
        </w:tc>
      </w:tr>
      <w:tr w:rsidR="00F87168" w14:paraId="3EEF8373" w14:textId="77777777" w:rsidTr="00C42DDD">
        <w:tc>
          <w:tcPr>
            <w:tcW w:w="2287" w:type="dxa"/>
          </w:tcPr>
          <w:p w14:paraId="5DF697EA" w14:textId="0CCC5B36" w:rsidR="00F87168" w:rsidRDefault="0016428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duropeptin</w:t>
            </w:r>
            <w:proofErr w:type="spellEnd"/>
          </w:p>
        </w:tc>
        <w:tc>
          <w:tcPr>
            <w:tcW w:w="1364" w:type="dxa"/>
          </w:tcPr>
          <w:p w14:paraId="582EC6D2" w14:textId="0B949907" w:rsidR="00F87168" w:rsidRDefault="0016428A" w:rsidP="00C42DDD">
            <w:r>
              <w:t>yes</w:t>
            </w:r>
          </w:p>
        </w:tc>
        <w:tc>
          <w:tcPr>
            <w:tcW w:w="1364" w:type="dxa"/>
          </w:tcPr>
          <w:p w14:paraId="158E45D3" w14:textId="029D92A2" w:rsidR="00F87168" w:rsidRDefault="0016428A" w:rsidP="00C42DDD">
            <w:r>
              <w:t>gram pos</w:t>
            </w:r>
          </w:p>
        </w:tc>
        <w:tc>
          <w:tcPr>
            <w:tcW w:w="1141" w:type="dxa"/>
          </w:tcPr>
          <w:p w14:paraId="0E1979D6" w14:textId="77777777" w:rsidR="00F87168" w:rsidRDefault="00F87168" w:rsidP="00C42DDD"/>
        </w:tc>
        <w:tc>
          <w:tcPr>
            <w:tcW w:w="1141" w:type="dxa"/>
          </w:tcPr>
          <w:p w14:paraId="0263B37A" w14:textId="77777777" w:rsidR="00F87168" w:rsidRDefault="00F87168" w:rsidP="00C42DDD"/>
        </w:tc>
        <w:tc>
          <w:tcPr>
            <w:tcW w:w="2051" w:type="dxa"/>
          </w:tcPr>
          <w:p w14:paraId="45E913A8" w14:textId="77777777" w:rsidR="00F87168" w:rsidRDefault="00F87168" w:rsidP="00C42DDD"/>
        </w:tc>
        <w:tc>
          <w:tcPr>
            <w:tcW w:w="1346" w:type="dxa"/>
          </w:tcPr>
          <w:p w14:paraId="19A3E0B0" w14:textId="6390F68F" w:rsidR="00F87168" w:rsidRDefault="00D63CC0" w:rsidP="00C42DDD">
            <w:r>
              <w:fldChar w:fldCharType="begin">
                <w:fldData xml:space="preserve">PEVuZE5vdGU+PENpdGU+PEF1dGhvcj5Lb3dhbGN6eWs8L0F1dGhvcj48WWVhcj4yMDE3PC9ZZWFy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3dhbGN6eWs8L0F1dGhvcj48WWVhcj4yMDE3PC9ZZWFy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63CC0">
              <w:rPr>
                <w:noProof/>
                <w:vertAlign w:val="superscript"/>
              </w:rPr>
              <w:t>198</w:t>
            </w:r>
            <w:r>
              <w:fldChar w:fldCharType="end"/>
            </w:r>
          </w:p>
        </w:tc>
      </w:tr>
      <w:tr w:rsidR="00F87168" w14:paraId="458E9111" w14:textId="77777777" w:rsidTr="00C42DDD">
        <w:tc>
          <w:tcPr>
            <w:tcW w:w="2287" w:type="dxa"/>
          </w:tcPr>
          <w:p w14:paraId="51189CEB" w14:textId="71573842" w:rsidR="00F87168" w:rsidRDefault="009C495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lithiazol</w:t>
            </w:r>
            <w:proofErr w:type="spellEnd"/>
          </w:p>
        </w:tc>
        <w:tc>
          <w:tcPr>
            <w:tcW w:w="1364" w:type="dxa"/>
          </w:tcPr>
          <w:p w14:paraId="3848B4BE" w14:textId="77777777" w:rsidR="00F87168" w:rsidRDefault="00F87168" w:rsidP="00C42DDD"/>
        </w:tc>
        <w:tc>
          <w:tcPr>
            <w:tcW w:w="1364" w:type="dxa"/>
          </w:tcPr>
          <w:p w14:paraId="584AC0E7" w14:textId="77777777" w:rsidR="00F87168" w:rsidRDefault="00F87168" w:rsidP="00C42DDD"/>
        </w:tc>
        <w:tc>
          <w:tcPr>
            <w:tcW w:w="1141" w:type="dxa"/>
          </w:tcPr>
          <w:p w14:paraId="46D73CA1" w14:textId="61A2BEDA" w:rsidR="00F87168" w:rsidRDefault="009C4952" w:rsidP="00C42DDD">
            <w:r>
              <w:t>yes</w:t>
            </w:r>
          </w:p>
        </w:tc>
        <w:tc>
          <w:tcPr>
            <w:tcW w:w="1141" w:type="dxa"/>
          </w:tcPr>
          <w:p w14:paraId="4A3DB6BE" w14:textId="0A5236B2" w:rsidR="00F87168" w:rsidRDefault="009C4952" w:rsidP="00C42DDD">
            <w:r>
              <w:t>yes</w:t>
            </w:r>
          </w:p>
        </w:tc>
        <w:tc>
          <w:tcPr>
            <w:tcW w:w="2051" w:type="dxa"/>
          </w:tcPr>
          <w:p w14:paraId="3C987116" w14:textId="77777777" w:rsidR="00F87168" w:rsidRDefault="00F87168" w:rsidP="00C42DDD"/>
        </w:tc>
        <w:tc>
          <w:tcPr>
            <w:tcW w:w="1346" w:type="dxa"/>
          </w:tcPr>
          <w:p w14:paraId="3F373F92" w14:textId="5DE17CB7" w:rsidR="00F87168" w:rsidRDefault="00A13E89" w:rsidP="00C42DDD">
            <w:r>
              <w:fldChar w:fldCharType="begin">
                <w:fldData xml:space="preserve">PEVuZE5vdGU+PENpdGU+PEF1dGhvcj5TYXNzZTwvQXV0aG9yPjxZZWFyPjE5OTk8L1llYXI+PFJl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NzZTwvQXV0aG9yPjxZZWFyPjE5OTk8L1llYXI+PFJl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13E89">
              <w:rPr>
                <w:noProof/>
                <w:vertAlign w:val="superscript"/>
              </w:rPr>
              <w:t>199</w:t>
            </w:r>
            <w:r>
              <w:fldChar w:fldCharType="end"/>
            </w:r>
          </w:p>
        </w:tc>
      </w:tr>
      <w:tr w:rsidR="00F87168" w14:paraId="66AC9E29" w14:textId="77777777" w:rsidTr="00C42DDD">
        <w:tc>
          <w:tcPr>
            <w:tcW w:w="2287" w:type="dxa"/>
          </w:tcPr>
          <w:p w14:paraId="5E1D6793" w14:textId="0DC74BA1" w:rsidR="00F87168" w:rsidRDefault="00C167E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cacocidin</w:t>
            </w:r>
            <w:proofErr w:type="spellEnd"/>
          </w:p>
        </w:tc>
        <w:tc>
          <w:tcPr>
            <w:tcW w:w="1364" w:type="dxa"/>
          </w:tcPr>
          <w:p w14:paraId="291B4E1E" w14:textId="360B9E5D" w:rsidR="00F87168" w:rsidRDefault="00C167E8" w:rsidP="00C42DDD">
            <w:r>
              <w:t>yes</w:t>
            </w:r>
          </w:p>
        </w:tc>
        <w:tc>
          <w:tcPr>
            <w:tcW w:w="1364" w:type="dxa"/>
          </w:tcPr>
          <w:p w14:paraId="179094F7" w14:textId="77777777" w:rsidR="00F87168" w:rsidRDefault="00F87168" w:rsidP="00C42DDD"/>
        </w:tc>
        <w:tc>
          <w:tcPr>
            <w:tcW w:w="1141" w:type="dxa"/>
          </w:tcPr>
          <w:p w14:paraId="20AF86D3" w14:textId="77777777" w:rsidR="00F87168" w:rsidRDefault="00F87168" w:rsidP="00C42DDD"/>
        </w:tc>
        <w:tc>
          <w:tcPr>
            <w:tcW w:w="1141" w:type="dxa"/>
          </w:tcPr>
          <w:p w14:paraId="08D3FDE2" w14:textId="77777777" w:rsidR="00F87168" w:rsidRDefault="00F87168" w:rsidP="00C42DDD"/>
        </w:tc>
        <w:tc>
          <w:tcPr>
            <w:tcW w:w="2051" w:type="dxa"/>
          </w:tcPr>
          <w:p w14:paraId="47BF878A" w14:textId="77777777" w:rsidR="00F87168" w:rsidRDefault="00F87168" w:rsidP="00C42DDD"/>
        </w:tc>
        <w:tc>
          <w:tcPr>
            <w:tcW w:w="1346" w:type="dxa"/>
          </w:tcPr>
          <w:p w14:paraId="19BF9B11" w14:textId="58ACB423" w:rsidR="00F87168" w:rsidRDefault="00A900D3" w:rsidP="00C42DDD">
            <w:r>
              <w:fldChar w:fldCharType="begin"/>
            </w:r>
            <w:r>
              <w:instrText xml:space="preserve"> ADDIN EN.CITE &lt;EndNote&gt;&lt;Cite&gt;&lt;Author&gt;Ino&lt;/Author&gt;&lt;Year&gt;2001&lt;/Year&gt;&lt;RecNum&gt;204&lt;/RecNum&gt;&lt;DisplayText&gt;&lt;style face="superscript"&gt;200&lt;/style&gt;&lt;/DisplayText&gt;&lt;record&gt;&lt;rec-number&gt;204&lt;/rec-number&gt;&lt;foreign-keys&gt;&lt;key app="EN" db-id="p5zs9pw5ltwzr3e0webppaa6ae5zxdxszf5s" timestamp="1547160912"&gt;204&lt;/key&gt;&lt;/foreign-keys&gt;&lt;ref-type name="Journal Article"&gt;17&lt;/ref-type&gt;&lt;contributors&gt;&lt;authors&gt;&lt;author&gt;Ino, A.&lt;/author&gt;&lt;author&gt;Kobayashi, S.&lt;/author&gt;&lt;author&gt;Ueda, K.&lt;/author&gt;&lt;author&gt;Hidaka, S.&lt;/author&gt;&lt;author&gt;Hayase, Y.&lt;/author&gt;&lt;/authors&gt;&lt;/contributors&gt;&lt;auth-address&gt;Aburahi Laboratories, Shionogi &amp;amp; Co., Ltd., Koka-gun, Shiga, Japan. akira.ino@shionogi.co.jp&lt;/auth-address&gt;&lt;titles&gt;&lt;title&gt;Structure-activity relationship of the antimycoplasma antibiotic micacocidin--a preliminary study&lt;/title&gt;&lt;secondary-title&gt;J Antibiot (Tokyo)&lt;/secondary-title&gt;&lt;/titles&gt;&lt;periodical&gt;&lt;full-title&gt;J Antibiot (Tokyo)&lt;/full-title&gt;&lt;/periodical&gt;&lt;pages&gt;753-6&lt;/pages&gt;&lt;volume&gt;54&lt;/volume&gt;&lt;number&gt;9&lt;/number&gt;&lt;keywords&gt;&lt;keyword&gt;Animals&lt;/keyword&gt;&lt;keyword&gt;Anti-Bacterial Agents/*chemistry/*pharmacology&lt;/keyword&gt;&lt;keyword&gt;Humans&lt;/keyword&gt;&lt;keyword&gt;Magnetic Resonance Spectroscopy&lt;/keyword&gt;&lt;keyword&gt;Microbial Sensitivity Tests&lt;/keyword&gt;&lt;keyword&gt;Mycoplasma/*drug effects&lt;/keyword&gt;&lt;keyword&gt;Organometallic Compounds/*chemistry/*pharmacology&lt;/keyword&gt;&lt;keyword&gt;Structure-Activity Relationship&lt;/keyword&gt;&lt;/keywords&gt;&lt;dates&gt;&lt;year&gt;2001&lt;/year&gt;&lt;pub-dates&gt;&lt;date&gt;Sep&lt;/date&gt;&lt;/pub-dates&gt;&lt;/dates&gt;&lt;isbn&gt;0021-8820 (Print)&amp;#xD;0021-8820 (Linking)&lt;/isbn&gt;&lt;accession-num&gt;11714234&lt;/accession-num&gt;&lt;urls&gt;&lt;related-urls&gt;&lt;url&gt;https://www.ncbi.nlm.nih.gov/pubmed/11714234&lt;/url&gt;&lt;/related-urls&gt;&lt;/urls&gt;&lt;/record&gt;&lt;/Cite&gt;&lt;/EndNote&gt;</w:instrText>
            </w:r>
            <w:r>
              <w:fldChar w:fldCharType="separate"/>
            </w:r>
            <w:r w:rsidRPr="00A900D3">
              <w:rPr>
                <w:noProof/>
                <w:vertAlign w:val="superscript"/>
              </w:rPr>
              <w:t>200</w:t>
            </w:r>
            <w:r>
              <w:fldChar w:fldCharType="end"/>
            </w:r>
          </w:p>
        </w:tc>
      </w:tr>
      <w:tr w:rsidR="002609F5" w14:paraId="783100FA" w14:textId="77777777" w:rsidTr="00C42DDD">
        <w:tc>
          <w:tcPr>
            <w:tcW w:w="2287" w:type="dxa"/>
          </w:tcPr>
          <w:p w14:paraId="17D0F00E" w14:textId="2CC03FAB" w:rsidR="002609F5" w:rsidRDefault="002609F5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crocystin</w:t>
            </w:r>
          </w:p>
        </w:tc>
        <w:tc>
          <w:tcPr>
            <w:tcW w:w="1364" w:type="dxa"/>
          </w:tcPr>
          <w:p w14:paraId="459603AE" w14:textId="77777777" w:rsidR="002609F5" w:rsidRDefault="002609F5" w:rsidP="00C42DDD"/>
        </w:tc>
        <w:tc>
          <w:tcPr>
            <w:tcW w:w="1364" w:type="dxa"/>
          </w:tcPr>
          <w:p w14:paraId="271805B3" w14:textId="77777777" w:rsidR="002609F5" w:rsidRDefault="002609F5" w:rsidP="00C42DDD"/>
        </w:tc>
        <w:tc>
          <w:tcPr>
            <w:tcW w:w="1141" w:type="dxa"/>
          </w:tcPr>
          <w:p w14:paraId="5F9F758C" w14:textId="77777777" w:rsidR="002609F5" w:rsidRDefault="002609F5" w:rsidP="00C42DDD"/>
        </w:tc>
        <w:tc>
          <w:tcPr>
            <w:tcW w:w="1141" w:type="dxa"/>
          </w:tcPr>
          <w:p w14:paraId="036D6DAE" w14:textId="3FE5AA56" w:rsidR="002609F5" w:rsidRDefault="002609F5" w:rsidP="00C42DDD">
            <w:r>
              <w:t>yes</w:t>
            </w:r>
          </w:p>
        </w:tc>
        <w:tc>
          <w:tcPr>
            <w:tcW w:w="2051" w:type="dxa"/>
          </w:tcPr>
          <w:p w14:paraId="18155C51" w14:textId="77777777" w:rsidR="002609F5" w:rsidRDefault="002609F5" w:rsidP="00C42DDD"/>
        </w:tc>
        <w:tc>
          <w:tcPr>
            <w:tcW w:w="1346" w:type="dxa"/>
          </w:tcPr>
          <w:p w14:paraId="06835A6F" w14:textId="18E79F61" w:rsidR="002609F5" w:rsidRDefault="007B79E7" w:rsidP="00C42DDD">
            <w:r>
              <w:fldChar w:fldCharType="begin"/>
            </w:r>
            <w:r>
              <w:instrText xml:space="preserve"> ADDIN EN.CITE &lt;EndNote&gt;&lt;Cite&gt;&lt;Author&gt;Chen&lt;/Author&gt;&lt;Year&gt;2016&lt;/Year&gt;&lt;RecNum&gt;205&lt;/RecNum&gt;&lt;DisplayText&gt;&lt;style face="superscript"&gt;201&lt;/style&gt;&lt;/DisplayText&gt;&lt;record&gt;&lt;rec-number&gt;205&lt;/rec-number&gt;&lt;foreign-keys&gt;&lt;key app="EN" db-id="p5zs9pw5ltwzr3e0webppaa6ae5zxdxszf5s" timestamp="1547160990"&gt;205&lt;/key&gt;&lt;/foreign-keys&gt;&lt;ref-type name="Journal Article"&gt;17&lt;/ref-type&gt;&lt;contributors&gt;&lt;authors&gt;&lt;author&gt;Chen, L.&lt;/author&gt;&lt;author&gt;Xie, P.&lt;/author&gt;&lt;/authors&gt;&lt;/contributors&gt;&lt;auth-address&gt;Institute of Hydrobiology, Chinese Academy of Sciences, No. 7 Donghu South Road, Wuhan, 430072, China. xieping@ihb.ac.cn.&lt;/auth-address&gt;&lt;titles&gt;&lt;title&gt;Mechanisms of Microcystin-induced Cytotoxicity and Apoptosis&lt;/title&gt;&lt;secondary-title&gt;Mini Rev Med Chem&lt;/secondary-title&gt;&lt;/titles&gt;&lt;periodical&gt;&lt;full-title&gt;Mini Rev Med Chem&lt;/full-title&gt;&lt;/periodical&gt;&lt;pages&gt;1018-31&lt;/pages&gt;&lt;volume&gt;16&lt;/volume&gt;&lt;number&gt;13&lt;/number&gt;&lt;keywords&gt;&lt;keyword&gt;Animals&lt;/keyword&gt;&lt;keyword&gt;*Apoptosis/drug effects&lt;/keyword&gt;&lt;keyword&gt;Bacterial Toxins/analysis/metabolism/*toxicity&lt;/keyword&gt;&lt;keyword&gt;Cell Cycle/drug effects&lt;/keyword&gt;&lt;keyword&gt;Cyanobacteria/chemistry/*metabolism&lt;/keyword&gt;&lt;keyword&gt;Cytoskeleton/drug effects/genetics/metabolism/pathology&lt;/keyword&gt;&lt;keyword&gt;DNA Damage/drug effects&lt;/keyword&gt;&lt;keyword&gt;Endoplasmic Reticulum Stress/drug effects&lt;/keyword&gt;&lt;keyword&gt;Humans&lt;/keyword&gt;&lt;keyword&gt;Marine Toxins/analysis/metabolism/*toxicity&lt;/keyword&gt;&lt;keyword&gt;Microcystins/analysis/metabolism/*toxicity&lt;/keyword&gt;&lt;keyword&gt;Mitochondria/drug effects/genetics/metabolism/pathology&lt;/keyword&gt;&lt;keyword&gt;Oxidative Stress/drug effects&lt;/keyword&gt;&lt;keyword&gt;Phosphoprotein Phosphatases/antagonists &amp;amp; inhibitors&lt;/keyword&gt;&lt;/keywords&gt;&lt;dates&gt;&lt;year&gt;2016&lt;/year&gt;&lt;/dates&gt;&lt;isbn&gt;1875-5607 (Electronic)&amp;#xD;1389-5575 (Linking)&lt;/isbn&gt;&lt;accession-num&gt;26891929&lt;/accession-num&gt;&lt;urls&gt;&lt;related-urls&gt;&lt;url&gt;https://www.ncbi.nlm.nih.gov/pubmed/26891929&lt;/url&gt;&lt;/related-urls&gt;&lt;/urls&gt;&lt;/record&gt;&lt;/Cite&gt;&lt;/EndNote&gt;</w:instrText>
            </w:r>
            <w:r>
              <w:fldChar w:fldCharType="separate"/>
            </w:r>
            <w:r w:rsidRPr="007B79E7">
              <w:rPr>
                <w:noProof/>
                <w:vertAlign w:val="superscript"/>
              </w:rPr>
              <w:t>201</w:t>
            </w:r>
            <w:r>
              <w:fldChar w:fldCharType="end"/>
            </w:r>
          </w:p>
        </w:tc>
      </w:tr>
      <w:tr w:rsidR="002609F5" w14:paraId="48413340" w14:textId="77777777" w:rsidTr="00C42DDD">
        <w:tc>
          <w:tcPr>
            <w:tcW w:w="2287" w:type="dxa"/>
          </w:tcPr>
          <w:p w14:paraId="3EC9B50D" w14:textId="30E93CBB" w:rsidR="002609F5" w:rsidRDefault="007B79E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crosclerodermin</w:t>
            </w:r>
            <w:proofErr w:type="spellEnd"/>
          </w:p>
        </w:tc>
        <w:tc>
          <w:tcPr>
            <w:tcW w:w="1364" w:type="dxa"/>
          </w:tcPr>
          <w:p w14:paraId="5B33992D" w14:textId="77777777" w:rsidR="002609F5" w:rsidRDefault="002609F5" w:rsidP="00C42DDD"/>
        </w:tc>
        <w:tc>
          <w:tcPr>
            <w:tcW w:w="1364" w:type="dxa"/>
          </w:tcPr>
          <w:p w14:paraId="65882AF0" w14:textId="77777777" w:rsidR="002609F5" w:rsidRDefault="002609F5" w:rsidP="00C42DDD"/>
        </w:tc>
        <w:tc>
          <w:tcPr>
            <w:tcW w:w="1141" w:type="dxa"/>
          </w:tcPr>
          <w:p w14:paraId="33E41FFD" w14:textId="0CC2140C" w:rsidR="002609F5" w:rsidRDefault="007B79E7" w:rsidP="00C42DDD">
            <w:r>
              <w:t>yes</w:t>
            </w:r>
          </w:p>
        </w:tc>
        <w:tc>
          <w:tcPr>
            <w:tcW w:w="1141" w:type="dxa"/>
          </w:tcPr>
          <w:p w14:paraId="51AC0ED7" w14:textId="77777777" w:rsidR="002609F5" w:rsidRDefault="002609F5" w:rsidP="00C42DDD"/>
        </w:tc>
        <w:tc>
          <w:tcPr>
            <w:tcW w:w="2051" w:type="dxa"/>
          </w:tcPr>
          <w:p w14:paraId="50C23774" w14:textId="77777777" w:rsidR="002609F5" w:rsidRDefault="002609F5" w:rsidP="00C42DDD"/>
        </w:tc>
        <w:tc>
          <w:tcPr>
            <w:tcW w:w="1346" w:type="dxa"/>
          </w:tcPr>
          <w:p w14:paraId="45D645D1" w14:textId="7F23E2D3" w:rsidR="002609F5" w:rsidRDefault="009211DC" w:rsidP="00C42DDD">
            <w:r>
              <w:fldChar w:fldCharType="begin"/>
            </w:r>
            <w:r>
              <w:instrText xml:space="preserve"> ADDIN EN.CITE &lt;EndNote&gt;&lt;Cite&gt;&lt;Author&gt;Zhang&lt;/Author&gt;&lt;Year&gt;2012&lt;/Year&gt;&lt;RecNum&gt;206&lt;/RecNum&gt;&lt;DisplayText&gt;&lt;style face="superscript"&gt;202&lt;/style&gt;&lt;/DisplayText&gt;&lt;record&gt;&lt;rec-number&gt;206&lt;/rec-number&gt;&lt;foreign-keys&gt;&lt;key app="EN" db-id="p5zs9pw5ltwzr3e0webppaa6ae5zxdxszf5s" timestamp="1547161097"&gt;206&lt;/key&gt;&lt;/foreign-keys&gt;&lt;ref-type name="Journal Article"&gt;17&lt;/ref-type&gt;&lt;contributors&gt;&lt;authors&gt;&lt;author&gt;Zhang, X.&lt;/author&gt;&lt;author&gt;Jacob, M. R.&lt;/author&gt;&lt;author&gt;Rao, R. R.&lt;/author&gt;&lt;author&gt;Wang, Y. H.&lt;/author&gt;&lt;author&gt;Agarwal, A. K.&lt;/author&gt;&lt;author&gt;Newman, D. J.&lt;/author&gt;&lt;author&gt;Khan, I. A.&lt;/author&gt;&lt;author&gt;Clark, A. M.&lt;/author&gt;&lt;author&gt;Li, X. C.&lt;/author&gt;&lt;/authors&gt;&lt;/contributors&gt;&lt;auth-address&gt;National Center for Natural Products Research, Research Institute of Pharmaceutical Sciences, School of Pharmacy, The University of Mississippi, University, MS.&lt;/auth-address&gt;&lt;titles&gt;&lt;title&gt;Antifungal cyclic peptides from the marine sponge Microscleroderma herdmani&lt;/title&gt;&lt;secondary-title&gt;Res Rep Med Chem&lt;/secondary-title&gt;&lt;/titles&gt;&lt;periodical&gt;&lt;full-title&gt;Res Rep Med Chem&lt;/full-title&gt;&lt;/periodical&gt;&lt;pages&gt;7-14&lt;/pages&gt;&lt;volume&gt;2&lt;/volume&gt;&lt;keywords&gt;&lt;keyword&gt;Microscleroderma herdmani&lt;/keyword&gt;&lt;keyword&gt;antifungal&lt;/keyword&gt;&lt;keyword&gt;microsclerodermins&lt;/keyword&gt;&lt;keyword&gt;opportunistic fungal pathogens&lt;/keyword&gt;&lt;/keywords&gt;&lt;dates&gt;&lt;year&gt;2012&lt;/year&gt;&lt;pub-dates&gt;&lt;date&gt;May 22&lt;/date&gt;&lt;/pub-dates&gt;&lt;/dates&gt;&lt;isbn&gt;2230-5238 (Print)&amp;#xD;2230-5238 (Linking)&lt;/isbn&gt;&lt;accession-num&gt;23936761&lt;/accession-num&gt;&lt;urls&gt;&lt;related-urls&gt;&lt;url&gt;https://www.ncbi.nlm.nih.gov/pubmed/23936761&lt;/url&gt;&lt;/related-urls&gt;&lt;/urls&gt;&lt;custom2&gt;3738201&lt;/custom2&gt;&lt;electronic-resource-num&gt;10.2147/RRMC.S30895&lt;/electronic-resource-num&gt;&lt;/record&gt;&lt;/Cite&gt;&lt;/EndNote&gt;</w:instrText>
            </w:r>
            <w:r>
              <w:fldChar w:fldCharType="separate"/>
            </w:r>
            <w:r w:rsidRPr="009211DC">
              <w:rPr>
                <w:noProof/>
                <w:vertAlign w:val="superscript"/>
              </w:rPr>
              <w:t>202</w:t>
            </w:r>
            <w:r>
              <w:fldChar w:fldCharType="end"/>
            </w:r>
          </w:p>
        </w:tc>
      </w:tr>
      <w:tr w:rsidR="002609F5" w14:paraId="4B224689" w14:textId="77777777" w:rsidTr="00C42DDD">
        <w:tc>
          <w:tcPr>
            <w:tcW w:w="2287" w:type="dxa"/>
          </w:tcPr>
          <w:p w14:paraId="1EABC569" w14:textId="7B083BDD" w:rsidR="002609F5" w:rsidRDefault="009211D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xochromide</w:t>
            </w:r>
            <w:proofErr w:type="spellEnd"/>
          </w:p>
        </w:tc>
        <w:tc>
          <w:tcPr>
            <w:tcW w:w="1364" w:type="dxa"/>
          </w:tcPr>
          <w:p w14:paraId="3EC10005" w14:textId="04D86C0E" w:rsidR="002609F5" w:rsidRDefault="009211DC" w:rsidP="00C42DDD">
            <w:r>
              <w:t>no</w:t>
            </w:r>
          </w:p>
        </w:tc>
        <w:tc>
          <w:tcPr>
            <w:tcW w:w="1364" w:type="dxa"/>
          </w:tcPr>
          <w:p w14:paraId="0D2AA679" w14:textId="77777777" w:rsidR="002609F5" w:rsidRDefault="002609F5" w:rsidP="00C42DDD"/>
        </w:tc>
        <w:tc>
          <w:tcPr>
            <w:tcW w:w="1141" w:type="dxa"/>
          </w:tcPr>
          <w:p w14:paraId="38411D97" w14:textId="304AC6A2" w:rsidR="002609F5" w:rsidRDefault="00A40970" w:rsidP="00C42DDD">
            <w:r>
              <w:t>no</w:t>
            </w:r>
          </w:p>
        </w:tc>
        <w:tc>
          <w:tcPr>
            <w:tcW w:w="1141" w:type="dxa"/>
          </w:tcPr>
          <w:p w14:paraId="3518F516" w14:textId="77777777" w:rsidR="002609F5" w:rsidRDefault="002609F5" w:rsidP="00C42DDD"/>
        </w:tc>
        <w:tc>
          <w:tcPr>
            <w:tcW w:w="2051" w:type="dxa"/>
          </w:tcPr>
          <w:p w14:paraId="197F0E8F" w14:textId="77777777" w:rsidR="002609F5" w:rsidRDefault="002609F5" w:rsidP="00C42DDD"/>
        </w:tc>
        <w:tc>
          <w:tcPr>
            <w:tcW w:w="1346" w:type="dxa"/>
          </w:tcPr>
          <w:p w14:paraId="3A5E34F4" w14:textId="20DF1E25" w:rsidR="002609F5" w:rsidRDefault="005D18E6" w:rsidP="00C42DDD">
            <w:r>
              <w:fldChar w:fldCharType="begin"/>
            </w:r>
            <w:r>
              <w:instrText xml:space="preserve"> ADDIN EN.CITE &lt;EndNote&gt;&lt;Cite&gt;&lt;Author&gt;Wenzel&lt;/Author&gt;&lt;Year&gt;2005&lt;/Year&gt;&lt;RecNum&gt;207&lt;/RecNum&gt;&lt;DisplayText&gt;&lt;style face="superscript"&gt;203&lt;/style&gt;&lt;/DisplayText&gt;&lt;record&gt;&lt;rec-number&gt;207&lt;/rec-number&gt;&lt;foreign-keys&gt;&lt;key app="EN" db-id="p5zs9pw5ltwzr3e0webppaa6ae5zxdxszf5s" timestamp="1547161292"&gt;207&lt;/key&gt;&lt;/foreign-keys&gt;&lt;ref-type name="Journal Article"&gt;17&lt;/ref-type&gt;&lt;contributors&gt;&lt;authors&gt;&lt;author&gt;Wenzel, S. C.&lt;/author&gt;&lt;author&gt;Kunze, B.&lt;/author&gt;&lt;author&gt;Hofle, G.&lt;/author&gt;&lt;author&gt;Silakowski, B.&lt;/author&gt;&lt;author&gt;Scharfe, M.&lt;/author&gt;&lt;author&gt;Blocker, H.&lt;/author&gt;&lt;author&gt;Muller, R.&lt;/author&gt;&lt;/authors&gt;&lt;/contributors&gt;&lt;auth-address&gt;Universitat des Saarlandes, Institut fur Pharmazeutische Biotechnologie, Im Stadtwald, 66123 Saarbrucken, Germany.&lt;/auth-address&gt;&lt;titles&gt;&lt;title&gt;Structure and biosynthesis of myxochromides S1-3 in Stigmatella aurantiaca: evidence for an iterative bacterial type I polyketide synthase and for module skipping in nonribosomal peptide biosynthesis&lt;/title&gt;&lt;secondary-title&gt;Chembiochem&lt;/secondary-title&gt;&lt;/titles&gt;&lt;periodical&gt;&lt;full-title&gt;Chembiochem&lt;/full-title&gt;&lt;/periodical&gt;&lt;pages&gt;375-85&lt;/pages&gt;&lt;volume&gt;6&lt;/volume&gt;&lt;number&gt;2&lt;/number&gt;&lt;keywords&gt;&lt;keyword&gt;Amino Acid Sequence&lt;/keyword&gt;&lt;keyword&gt;Bacterial Proteins/*biosynthesis/*chemistry&lt;/keyword&gt;&lt;keyword&gt;Molecular Sequence Data&lt;/keyword&gt;&lt;keyword&gt;Molecular Structure&lt;/keyword&gt;&lt;keyword&gt;Multigene Family&lt;/keyword&gt;&lt;keyword&gt;Polyketide Synthases/genetics/metabolism&lt;/keyword&gt;&lt;keyword&gt;Sequence Alignment&lt;/keyword&gt;&lt;keyword&gt;Sequence Analysis, DNA&lt;/keyword&gt;&lt;keyword&gt;Stigmatella aurantiaca/chemistry/genetics/*metabolism&lt;/keyword&gt;&lt;keyword&gt;Substrate Specificity&lt;/keyword&gt;&lt;/keywords&gt;&lt;dates&gt;&lt;year&gt;2005&lt;/year&gt;&lt;pub-dates&gt;&lt;date&gt;Feb&lt;/date&gt;&lt;/pub-dates&gt;&lt;/dates&gt;&lt;isbn&gt;1439-4227 (Print)&amp;#xD;1439-4227 (Linking)&lt;/isbn&gt;&lt;accession-num&gt;15651040&lt;/accession-num&gt;&lt;urls&gt;&lt;related-urls&gt;&lt;url&gt;https://www.ncbi.nlm.nih.gov/pubmed/15651040&lt;/url&gt;&lt;/related-urls&gt;&lt;/urls&gt;&lt;electronic-resource-num&gt;10.1002/cbic.200400282&lt;/electronic-resource-num&gt;&lt;/record&gt;&lt;/Cite&gt;&lt;/EndNote&gt;</w:instrText>
            </w:r>
            <w:r>
              <w:fldChar w:fldCharType="separate"/>
            </w:r>
            <w:r w:rsidRPr="005D18E6">
              <w:rPr>
                <w:noProof/>
                <w:vertAlign w:val="superscript"/>
              </w:rPr>
              <w:t>203</w:t>
            </w:r>
            <w:r>
              <w:fldChar w:fldCharType="end"/>
            </w:r>
          </w:p>
        </w:tc>
      </w:tr>
      <w:tr w:rsidR="002609F5" w14:paraId="183B5730" w14:textId="77777777" w:rsidTr="00C42DDD">
        <w:tc>
          <w:tcPr>
            <w:tcW w:w="2287" w:type="dxa"/>
          </w:tcPr>
          <w:p w14:paraId="0728DB7D" w14:textId="5ED4067E" w:rsidR="002609F5" w:rsidRDefault="009122F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xothiazol</w:t>
            </w:r>
            <w:proofErr w:type="spellEnd"/>
          </w:p>
        </w:tc>
        <w:tc>
          <w:tcPr>
            <w:tcW w:w="1364" w:type="dxa"/>
          </w:tcPr>
          <w:p w14:paraId="4579077A" w14:textId="77777777" w:rsidR="002609F5" w:rsidRDefault="002609F5" w:rsidP="00C42DDD"/>
        </w:tc>
        <w:tc>
          <w:tcPr>
            <w:tcW w:w="1364" w:type="dxa"/>
          </w:tcPr>
          <w:p w14:paraId="4F20AE95" w14:textId="77777777" w:rsidR="002609F5" w:rsidRDefault="002609F5" w:rsidP="00C42DDD"/>
        </w:tc>
        <w:tc>
          <w:tcPr>
            <w:tcW w:w="1141" w:type="dxa"/>
          </w:tcPr>
          <w:p w14:paraId="33D66D1C" w14:textId="534B7001" w:rsidR="002609F5" w:rsidRDefault="009122F0" w:rsidP="00C42DDD">
            <w:r>
              <w:t>yes</w:t>
            </w:r>
          </w:p>
        </w:tc>
        <w:tc>
          <w:tcPr>
            <w:tcW w:w="1141" w:type="dxa"/>
          </w:tcPr>
          <w:p w14:paraId="4424A2FD" w14:textId="2760D1DF" w:rsidR="002609F5" w:rsidRDefault="009122F0" w:rsidP="00C42DDD">
            <w:r>
              <w:t>yes</w:t>
            </w:r>
          </w:p>
        </w:tc>
        <w:tc>
          <w:tcPr>
            <w:tcW w:w="2051" w:type="dxa"/>
          </w:tcPr>
          <w:p w14:paraId="4C8D9941" w14:textId="77777777" w:rsidR="002609F5" w:rsidRDefault="002609F5" w:rsidP="00C42DDD"/>
        </w:tc>
        <w:tc>
          <w:tcPr>
            <w:tcW w:w="1346" w:type="dxa"/>
          </w:tcPr>
          <w:p w14:paraId="6F3D282E" w14:textId="1E358C8A" w:rsidR="002609F5" w:rsidRDefault="001A517C" w:rsidP="00C42DDD">
            <w:r>
              <w:fldChar w:fldCharType="begin"/>
            </w:r>
            <w:r>
              <w:instrText xml:space="preserve"> ADDIN EN.CITE &lt;EndNote&gt;&lt;Cite&gt;&lt;Author&gt;Von Jagow&lt;/Author&gt;&lt;Year&gt;1986&lt;/Year&gt;&lt;RecNum&gt;208&lt;/RecNum&gt;&lt;DisplayText&gt;&lt;style face="superscript"&gt;204&lt;/style&gt;&lt;/DisplayText&gt;&lt;record&gt;&lt;rec-number&gt;208&lt;/rec-number&gt;&lt;foreign-keys&gt;&lt;key app="EN" db-id="p5zs9pw5ltwzr3e0webppaa6ae5zxdxszf5s" timestamp="1547222735"&gt;208&lt;/key&gt;&lt;/foreign-keys&gt;&lt;ref-type name="Journal Article"&gt;17&lt;/ref-type&gt;&lt;contributors&gt;&lt;authors&gt;&lt;author&gt;Von Jagow, G.&lt;/author&gt;&lt;author&gt;Gribble, G. W.&lt;/author&gt;&lt;author&gt;Trumpower, B. L.&lt;/author&gt;&lt;/authors&gt;&lt;/contributors&gt;&lt;titles&gt;&lt;title&gt;Mucidin and strobilurin A are identical and inhibit electron transfer in the cytochrome bc1 complex of the mitochondrial respiratory chain at the same site as myxothiazol&lt;/title&gt;&lt;secondary-title&gt;Biochemistry&lt;/secondary-title&gt;&lt;/titles&gt;&lt;periodical&gt;&lt;full-title&gt;Biochemistry&lt;/full-title&gt;&lt;/periodical&gt;&lt;pages&gt;775-80&lt;/pages&gt;&lt;volume&gt;25&lt;/volume&gt;&lt;number&gt;4&lt;/number&gt;&lt;keywords&gt;&lt;keyword&gt;Alkenes/pharmacology&lt;/keyword&gt;&lt;keyword&gt;Antifungal Agents/*pharmacology&lt;/keyword&gt;&lt;keyword&gt;Binding Sites&lt;/keyword&gt;&lt;keyword&gt;Chromatography, High Pressure Liquid&lt;/keyword&gt;&lt;keyword&gt;Electron Transport/drug effects&lt;/keyword&gt;&lt;keyword&gt;Electron Transport Complex III&lt;/keyword&gt;&lt;keyword&gt;Fatty Acids, Unsaturated&lt;/keyword&gt;&lt;keyword&gt;Kinetics&lt;/keyword&gt;&lt;keyword&gt;Mass Spectrometry&lt;/keyword&gt;&lt;keyword&gt;Methacrylates&lt;/keyword&gt;&lt;keyword&gt;Mitochondria/*enzymology&lt;/keyword&gt;&lt;keyword&gt;Multienzyme Complexes/*metabolism&lt;/keyword&gt;&lt;keyword&gt;Oxygen Consumption/*drug effects&lt;/keyword&gt;&lt;keyword&gt;Protein Binding&lt;/keyword&gt;&lt;keyword&gt;Quinone Reductases/*metabolism&lt;/keyword&gt;&lt;keyword&gt;Strobilurins&lt;/keyword&gt;&lt;keyword&gt;Structure-Activity Relationship&lt;/keyword&gt;&lt;keyword&gt;Thiazoles/pharmacology&lt;/keyword&gt;&lt;/keywords&gt;&lt;dates&gt;&lt;year&gt;1986&lt;/year&gt;&lt;pub-dates&gt;&lt;date&gt;Feb 25&lt;/date&gt;&lt;/pub-dates&gt;&lt;/dates&gt;&lt;isbn&gt;0006-2960 (Print)&amp;#xD;0006-2960 (Linking)&lt;/isbn&gt;&lt;accession-num&gt;3008811&lt;/accession-num&gt;&lt;urls&gt;&lt;related-urls&gt;&lt;url&gt;https://www.ncbi.nlm.nih.gov/pubmed/3008811&lt;/url&gt;&lt;/related-urls&gt;&lt;/urls&gt;&lt;/record&gt;&lt;/Cite&gt;&lt;/EndNote&gt;</w:instrText>
            </w:r>
            <w:r>
              <w:fldChar w:fldCharType="separate"/>
            </w:r>
            <w:r w:rsidRPr="001A517C">
              <w:rPr>
                <w:noProof/>
                <w:vertAlign w:val="superscript"/>
              </w:rPr>
              <w:t>204</w:t>
            </w:r>
            <w:r>
              <w:fldChar w:fldCharType="end"/>
            </w:r>
          </w:p>
        </w:tc>
      </w:tr>
      <w:tr w:rsidR="002609F5" w14:paraId="390DE264" w14:textId="77777777" w:rsidTr="00C42DDD">
        <w:tc>
          <w:tcPr>
            <w:tcW w:w="2287" w:type="dxa"/>
          </w:tcPr>
          <w:p w14:paraId="347D0F24" w14:textId="0D956EC4" w:rsidR="002609F5" w:rsidRDefault="001A517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xovirescin</w:t>
            </w:r>
            <w:proofErr w:type="spellEnd"/>
          </w:p>
        </w:tc>
        <w:tc>
          <w:tcPr>
            <w:tcW w:w="1364" w:type="dxa"/>
          </w:tcPr>
          <w:p w14:paraId="3CBAB6DD" w14:textId="156A734B" w:rsidR="002609F5" w:rsidRDefault="00C6476A" w:rsidP="00C42DDD">
            <w:r>
              <w:t>yes</w:t>
            </w:r>
          </w:p>
        </w:tc>
        <w:tc>
          <w:tcPr>
            <w:tcW w:w="1364" w:type="dxa"/>
          </w:tcPr>
          <w:p w14:paraId="62060D81" w14:textId="30F74C55" w:rsidR="002609F5" w:rsidRDefault="00C6476A" w:rsidP="00C42DDD">
            <w:r>
              <w:t>gram pos, gram neg</w:t>
            </w:r>
          </w:p>
        </w:tc>
        <w:tc>
          <w:tcPr>
            <w:tcW w:w="1141" w:type="dxa"/>
          </w:tcPr>
          <w:p w14:paraId="1D410A2C" w14:textId="77777777" w:rsidR="002609F5" w:rsidRDefault="002609F5" w:rsidP="00C42DDD"/>
        </w:tc>
        <w:tc>
          <w:tcPr>
            <w:tcW w:w="1141" w:type="dxa"/>
          </w:tcPr>
          <w:p w14:paraId="632FFA92" w14:textId="77777777" w:rsidR="002609F5" w:rsidRDefault="002609F5" w:rsidP="00C42DDD"/>
        </w:tc>
        <w:tc>
          <w:tcPr>
            <w:tcW w:w="2051" w:type="dxa"/>
          </w:tcPr>
          <w:p w14:paraId="42ACA2E8" w14:textId="77777777" w:rsidR="002609F5" w:rsidRDefault="002609F5" w:rsidP="00C42DDD"/>
        </w:tc>
        <w:tc>
          <w:tcPr>
            <w:tcW w:w="1346" w:type="dxa"/>
          </w:tcPr>
          <w:p w14:paraId="73F27F63" w14:textId="15443158" w:rsidR="002609F5" w:rsidRDefault="000A2B6C" w:rsidP="00C42DDD">
            <w:r>
              <w:fldChar w:fldCharType="begin">
                <w:fldData xml:space="preserve">PEVuZE5vdGU+PENpdGU+PEF1dGhvcj5YaWFvPC9BdXRob3I+PFllYXI+MjAxMjwvWWVhcj48UmVj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YaWFvPC9BdXRob3I+PFllYXI+MjAxMjwvWWVhcj48UmVj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A2B6C">
              <w:rPr>
                <w:noProof/>
                <w:vertAlign w:val="superscript"/>
              </w:rPr>
              <w:t>205</w:t>
            </w:r>
            <w:r>
              <w:fldChar w:fldCharType="end"/>
            </w:r>
          </w:p>
        </w:tc>
      </w:tr>
      <w:tr w:rsidR="002609F5" w14:paraId="74440D14" w14:textId="77777777" w:rsidTr="00C42DDD">
        <w:tc>
          <w:tcPr>
            <w:tcW w:w="2287" w:type="dxa"/>
          </w:tcPr>
          <w:p w14:paraId="4BC28AED" w14:textId="1C0F09EE" w:rsidR="002609F5" w:rsidRDefault="005D22C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stopeptolide</w:t>
            </w:r>
            <w:proofErr w:type="spellEnd"/>
          </w:p>
        </w:tc>
        <w:tc>
          <w:tcPr>
            <w:tcW w:w="1364" w:type="dxa"/>
          </w:tcPr>
          <w:p w14:paraId="01587BD2" w14:textId="77777777" w:rsidR="002609F5" w:rsidRDefault="002609F5" w:rsidP="00C42DDD"/>
        </w:tc>
        <w:tc>
          <w:tcPr>
            <w:tcW w:w="1364" w:type="dxa"/>
          </w:tcPr>
          <w:p w14:paraId="3A92D2F9" w14:textId="77777777" w:rsidR="002609F5" w:rsidRDefault="002609F5" w:rsidP="00C42DDD"/>
        </w:tc>
        <w:tc>
          <w:tcPr>
            <w:tcW w:w="1141" w:type="dxa"/>
          </w:tcPr>
          <w:p w14:paraId="2DB47054" w14:textId="77777777" w:rsidR="002609F5" w:rsidRDefault="002609F5" w:rsidP="00C42DDD"/>
        </w:tc>
        <w:tc>
          <w:tcPr>
            <w:tcW w:w="1141" w:type="dxa"/>
          </w:tcPr>
          <w:p w14:paraId="7E460B99" w14:textId="77777777" w:rsidR="002609F5" w:rsidRDefault="002609F5" w:rsidP="00C42DDD"/>
        </w:tc>
        <w:tc>
          <w:tcPr>
            <w:tcW w:w="2051" w:type="dxa"/>
          </w:tcPr>
          <w:p w14:paraId="6037D88D" w14:textId="13385DE7" w:rsidR="002609F5" w:rsidRDefault="005D22C0" w:rsidP="00C42DDD">
            <w:r>
              <w:t>differentiation</w:t>
            </w:r>
          </w:p>
        </w:tc>
        <w:tc>
          <w:tcPr>
            <w:tcW w:w="1346" w:type="dxa"/>
          </w:tcPr>
          <w:p w14:paraId="597B8FAF" w14:textId="6B9AC53F" w:rsidR="002609F5" w:rsidRDefault="00C97977" w:rsidP="00C42DDD">
            <w:r>
              <w:fldChar w:fldCharType="begin">
                <w:fldData xml:space="preserve">PEVuZE5vdGU+PENpdGU+PEF1dGhvcj5MaWFpbWVyPC9BdXRob3I+PFllYXI+MjAxNTwvWWVhcj48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WFpbWVyPC9BdXRob3I+PFllYXI+MjAxNTwvWWVhcj48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97977">
              <w:rPr>
                <w:noProof/>
                <w:vertAlign w:val="superscript"/>
              </w:rPr>
              <w:t>206</w:t>
            </w:r>
            <w:r>
              <w:fldChar w:fldCharType="end"/>
            </w:r>
          </w:p>
        </w:tc>
      </w:tr>
      <w:tr w:rsidR="002609F5" w14:paraId="11753580" w14:textId="77777777" w:rsidTr="00C42DDD">
        <w:tc>
          <w:tcPr>
            <w:tcW w:w="2287" w:type="dxa"/>
          </w:tcPr>
          <w:p w14:paraId="3EDD243B" w14:textId="1094BFD3" w:rsidR="002609F5" w:rsidRDefault="00DD0DA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stophycin</w:t>
            </w:r>
            <w:proofErr w:type="spellEnd"/>
          </w:p>
        </w:tc>
        <w:tc>
          <w:tcPr>
            <w:tcW w:w="1364" w:type="dxa"/>
          </w:tcPr>
          <w:p w14:paraId="44C3C9C5" w14:textId="77777777" w:rsidR="002609F5" w:rsidRDefault="002609F5" w:rsidP="00C42DDD"/>
        </w:tc>
        <w:tc>
          <w:tcPr>
            <w:tcW w:w="1364" w:type="dxa"/>
          </w:tcPr>
          <w:p w14:paraId="26205858" w14:textId="77777777" w:rsidR="002609F5" w:rsidRDefault="002609F5" w:rsidP="00C42DDD"/>
        </w:tc>
        <w:tc>
          <w:tcPr>
            <w:tcW w:w="1141" w:type="dxa"/>
          </w:tcPr>
          <w:p w14:paraId="41E9F046" w14:textId="77777777" w:rsidR="002609F5" w:rsidRDefault="002609F5" w:rsidP="00C42DDD"/>
        </w:tc>
        <w:tc>
          <w:tcPr>
            <w:tcW w:w="1141" w:type="dxa"/>
          </w:tcPr>
          <w:p w14:paraId="46B39222" w14:textId="5446106A" w:rsidR="002609F5" w:rsidRDefault="00A00AB1" w:rsidP="00C42DDD">
            <w:r>
              <w:t>yes</w:t>
            </w:r>
          </w:p>
        </w:tc>
        <w:tc>
          <w:tcPr>
            <w:tcW w:w="2051" w:type="dxa"/>
          </w:tcPr>
          <w:p w14:paraId="71FA00FC" w14:textId="77777777" w:rsidR="002609F5" w:rsidRDefault="002609F5" w:rsidP="00C42DDD"/>
        </w:tc>
        <w:tc>
          <w:tcPr>
            <w:tcW w:w="1346" w:type="dxa"/>
          </w:tcPr>
          <w:p w14:paraId="1F04AD33" w14:textId="4E7E1D24" w:rsidR="002609F5" w:rsidRDefault="00DD0DA0" w:rsidP="00C42DDD">
            <w:r>
              <w:fldChar w:fldCharType="begin">
                <w:fldData xml:space="preserve">PEVuZE5vdGU+PENpdGU+PEF1dGhvcj5GZXdlcjwvQXV0aG9yPjxZZWFyPjIwMTE8L1llYXI+PFJl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dlcjwvQXV0aG9yPjxZZWFyPjIwMTE8L1llYXI+PFJl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D0DA0">
              <w:rPr>
                <w:noProof/>
                <w:vertAlign w:val="superscript"/>
              </w:rPr>
              <w:t>207</w:t>
            </w:r>
            <w:r>
              <w:fldChar w:fldCharType="end"/>
            </w:r>
          </w:p>
        </w:tc>
      </w:tr>
      <w:tr w:rsidR="002609F5" w14:paraId="202E9076" w14:textId="77777777" w:rsidTr="00C42DDD">
        <w:tc>
          <w:tcPr>
            <w:tcW w:w="2287" w:type="dxa"/>
          </w:tcPr>
          <w:p w14:paraId="2B829A21" w14:textId="07D1A0FC" w:rsidR="002609F5" w:rsidRDefault="00303BD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ellasoren</w:t>
            </w:r>
            <w:proofErr w:type="spellEnd"/>
          </w:p>
        </w:tc>
        <w:tc>
          <w:tcPr>
            <w:tcW w:w="1364" w:type="dxa"/>
          </w:tcPr>
          <w:p w14:paraId="4C5F9E0F" w14:textId="77777777" w:rsidR="002609F5" w:rsidRDefault="002609F5" w:rsidP="00C42DDD"/>
        </w:tc>
        <w:tc>
          <w:tcPr>
            <w:tcW w:w="1364" w:type="dxa"/>
          </w:tcPr>
          <w:p w14:paraId="0B3F7686" w14:textId="77777777" w:rsidR="002609F5" w:rsidRDefault="002609F5" w:rsidP="00C42DDD"/>
        </w:tc>
        <w:tc>
          <w:tcPr>
            <w:tcW w:w="1141" w:type="dxa"/>
          </w:tcPr>
          <w:p w14:paraId="1CB2BAB0" w14:textId="77777777" w:rsidR="002609F5" w:rsidRDefault="002609F5" w:rsidP="00C42DDD"/>
        </w:tc>
        <w:tc>
          <w:tcPr>
            <w:tcW w:w="1141" w:type="dxa"/>
          </w:tcPr>
          <w:p w14:paraId="0FB0BAC5" w14:textId="35CB5B66" w:rsidR="002609F5" w:rsidRDefault="00303BD1" w:rsidP="00C42DDD">
            <w:r>
              <w:t>yes</w:t>
            </w:r>
          </w:p>
        </w:tc>
        <w:tc>
          <w:tcPr>
            <w:tcW w:w="2051" w:type="dxa"/>
          </w:tcPr>
          <w:p w14:paraId="09F9E053" w14:textId="77777777" w:rsidR="002609F5" w:rsidRDefault="002609F5" w:rsidP="00C42DDD"/>
        </w:tc>
        <w:tc>
          <w:tcPr>
            <w:tcW w:w="1346" w:type="dxa"/>
          </w:tcPr>
          <w:p w14:paraId="521F91F0" w14:textId="7343A7D8" w:rsidR="002609F5" w:rsidRDefault="00F230AD" w:rsidP="00C42DDD">
            <w:r>
              <w:fldChar w:fldCharType="begin"/>
            </w:r>
            <w:r>
              <w:instrText xml:space="preserve"> ADDIN EN.CITE &lt;EndNote&gt;&lt;Cite&gt;&lt;Author&gt;Jahns&lt;/Author&gt;&lt;Year&gt;2012&lt;/Year&gt;&lt;RecNum&gt;212&lt;/RecNum&gt;&lt;DisplayText&gt;&lt;style face="superscript"&gt;208&lt;/style&gt;&lt;/DisplayText&gt;&lt;record&gt;&lt;rec-number&gt;212&lt;/rec-number&gt;&lt;foreign-keys&gt;&lt;key app="EN" db-id="p5zs9pw5ltwzr3e0webppaa6ae5zxdxszf5s" timestamp="1547223777"&gt;212&lt;/key&gt;&lt;/foreign-keys&gt;&lt;ref-type name="Journal Article"&gt;17&lt;/ref-type&gt;&lt;contributors&gt;&lt;authors&gt;&lt;author&gt;Jahns, C.&lt;/author&gt;&lt;author&gt;Hoffmann, T.&lt;/author&gt;&lt;author&gt;Muller, S.&lt;/author&gt;&lt;author&gt;Gerth, K.&lt;/author&gt;&lt;author&gt;Washausen, P.&lt;/author&gt;&lt;author&gt;Hofle, G.&lt;/author&gt;&lt;author&gt;Reichenbach, H.&lt;/author&gt;&lt;author&gt;Kalesse, M.&lt;/author&gt;&lt;author&gt;Muller, R.&lt;/author&gt;&lt;/authors&gt;&lt;/contributors&gt;&lt;auth-address&gt;Institut fur Organische Chemie, Leibniz Universitat Hannover, Schneiderberg 1B, 30167 Hannover, Germany.&lt;/auth-address&gt;&lt;titles&gt;&lt;title&gt;Pellasoren: structure elucidation, biosynthesis, and total synthesis of a cytotoxic secondary metabolite from Sorangium cellulosum&lt;/title&gt;&lt;secondary-title&gt;Angew Chem Int Ed Engl&lt;/secondary-title&gt;&lt;/titles&gt;&lt;periodical&gt;&lt;full-title&gt;Angew Chem Int Ed Engl&lt;/full-title&gt;&lt;/periodical&gt;&lt;pages&gt;5239-43&lt;/pages&gt;&lt;volume&gt;51&lt;/volume&gt;&lt;number&gt;21&lt;/number&gt;&lt;keywords&gt;&lt;keyword&gt;Cell Line, Tumor&lt;/keyword&gt;&lt;keyword&gt;Chromatography, Liquid&lt;/keyword&gt;&lt;keyword&gt;Humans&lt;/keyword&gt;&lt;keyword&gt;Magnetic Resonance Spectroscopy&lt;/keyword&gt;&lt;keyword&gt;Mass Spectrometry&lt;/keyword&gt;&lt;keyword&gt;Molecular Structure&lt;/keyword&gt;&lt;keyword&gt;Myxococcales/*metabolism&lt;/keyword&gt;&lt;/keywords&gt;&lt;dates&gt;&lt;year&gt;2012&lt;/year&gt;&lt;pub-dates&gt;&lt;date&gt;May 21&lt;/date&gt;&lt;/pub-dates&gt;&lt;/dates&gt;&lt;isbn&gt;1521-3773 (Electronic)&amp;#xD;1433-7851 (Linking)&lt;/isbn&gt;&lt;accession-num&gt;22488911&lt;/accession-num&gt;&lt;urls&gt;&lt;related-urls&gt;&lt;url&gt;https://www.ncbi.nlm.nih.gov/pubmed/22488911&lt;/url&gt;&lt;/related-urls&gt;&lt;/urls&gt;&lt;electronic-resource-num&gt;10.1002/anie.201200327&lt;/electronic-resource-num&gt;&lt;/record&gt;&lt;/Cite&gt;&lt;/EndNote&gt;</w:instrText>
            </w:r>
            <w:r>
              <w:fldChar w:fldCharType="separate"/>
            </w:r>
            <w:r w:rsidRPr="00F230AD">
              <w:rPr>
                <w:noProof/>
                <w:vertAlign w:val="superscript"/>
              </w:rPr>
              <w:t>208</w:t>
            </w:r>
            <w:r>
              <w:fldChar w:fldCharType="end"/>
            </w:r>
          </w:p>
        </w:tc>
      </w:tr>
      <w:tr w:rsidR="002609F5" w14:paraId="7B2B9AA7" w14:textId="77777777" w:rsidTr="00C42DDD">
        <w:tc>
          <w:tcPr>
            <w:tcW w:w="2287" w:type="dxa"/>
          </w:tcPr>
          <w:p w14:paraId="7851C117" w14:textId="4DA95634" w:rsidR="002609F5" w:rsidRDefault="00F230A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yralomicin</w:t>
            </w:r>
            <w:proofErr w:type="spellEnd"/>
          </w:p>
        </w:tc>
        <w:tc>
          <w:tcPr>
            <w:tcW w:w="1364" w:type="dxa"/>
          </w:tcPr>
          <w:p w14:paraId="7369830B" w14:textId="0A687CA5" w:rsidR="002609F5" w:rsidRDefault="00F230AD" w:rsidP="00C42DDD">
            <w:r>
              <w:t>yes</w:t>
            </w:r>
          </w:p>
        </w:tc>
        <w:tc>
          <w:tcPr>
            <w:tcW w:w="1364" w:type="dxa"/>
          </w:tcPr>
          <w:p w14:paraId="31D52838" w14:textId="0541A1C1" w:rsidR="002609F5" w:rsidRDefault="00B83F43" w:rsidP="00C42DDD">
            <w:r>
              <w:t>gram pos</w:t>
            </w:r>
          </w:p>
        </w:tc>
        <w:tc>
          <w:tcPr>
            <w:tcW w:w="1141" w:type="dxa"/>
          </w:tcPr>
          <w:p w14:paraId="5974C37C" w14:textId="77777777" w:rsidR="002609F5" w:rsidRDefault="002609F5" w:rsidP="00C42DDD"/>
        </w:tc>
        <w:tc>
          <w:tcPr>
            <w:tcW w:w="1141" w:type="dxa"/>
          </w:tcPr>
          <w:p w14:paraId="6F7C4F66" w14:textId="77777777" w:rsidR="002609F5" w:rsidRDefault="002609F5" w:rsidP="00C42DDD"/>
        </w:tc>
        <w:tc>
          <w:tcPr>
            <w:tcW w:w="2051" w:type="dxa"/>
          </w:tcPr>
          <w:p w14:paraId="0EFEF6B7" w14:textId="77777777" w:rsidR="002609F5" w:rsidRDefault="002609F5" w:rsidP="00C42DDD"/>
        </w:tc>
        <w:tc>
          <w:tcPr>
            <w:tcW w:w="1346" w:type="dxa"/>
          </w:tcPr>
          <w:p w14:paraId="664B8B4B" w14:textId="0471D6E8" w:rsidR="002609F5" w:rsidRDefault="00804409" w:rsidP="00C42DDD">
            <w:r>
              <w:fldChar w:fldCharType="begin"/>
            </w:r>
            <w:r>
              <w:instrText xml:space="preserve"> ADDIN EN.CITE &lt;EndNote&gt;&lt;Cite&gt;&lt;Author&gt;Flatt&lt;/Author&gt;&lt;Year&gt;2013&lt;/Year&gt;&lt;RecNum&gt;213&lt;/RecNum&gt;&lt;DisplayText&gt;&lt;style face="superscript"&gt;209&lt;/style&gt;&lt;/DisplayText&gt;&lt;record&gt;&lt;rec-number&gt;213&lt;/rec-number&gt;&lt;foreign-keys&gt;&lt;key app="EN" db-id="p5zs9pw5ltwzr3e0webppaa6ae5zxdxszf5s" timestamp="1547224367"&gt;213&lt;/key&gt;&lt;/foreign-keys&gt;&lt;ref-type name="Journal Article"&gt;17&lt;/ref-type&gt;&lt;contributors&gt;&lt;authors&gt;&lt;author&gt;Flatt, P. M.&lt;/author&gt;&lt;author&gt;Wu, X.&lt;/author&gt;&lt;author&gt;Perry, S.&lt;/author&gt;&lt;author&gt;Mahmud, T.&lt;/author&gt;&lt;/authors&gt;&lt;/contributors&gt;&lt;auth-address&gt;Department of Pharmaceutical Sciences, Oregon State University, Corvallis, OR 97331-3507, United States.&lt;/auth-address&gt;&lt;titles&gt;&lt;title&gt;Genetic insights into pyralomicin biosynthesis in Nonomuraea spiralis IMC A-0156&lt;/title&gt;&lt;secondary-title&gt;J Nat Prod&lt;/secondary-title&gt;&lt;/titles&gt;&lt;periodical&gt;&lt;full-title&gt;J Nat Prod&lt;/full-title&gt;&lt;/periodical&gt;&lt;pages&gt;939-46&lt;/pages&gt;&lt;volume&gt;76&lt;/volume&gt;&lt;number&gt;5&lt;/number&gt;&lt;keywords&gt;&lt;keyword&gt;Actinobacteria/genetics/*metabolism&lt;/keyword&gt;&lt;keyword&gt;Anti-Bacterial Agents/*biosynthesis/metabolism&lt;/keyword&gt;&lt;keyword&gt;Bacterial Proteins/metabolism&lt;/keyword&gt;&lt;keyword&gt;Chromones/chemistry/metabolism&lt;/keyword&gt;&lt;keyword&gt;Cyclitols/metabolism&lt;/keyword&gt;&lt;keyword&gt;Electron Spin Resonance Spectroscopy&lt;/keyword&gt;&lt;keyword&gt;Glucosyltransferases/metabolism&lt;/keyword&gt;&lt;keyword&gt;Molecular Structure&lt;/keyword&gt;&lt;keyword&gt;Multigene Family&lt;/keyword&gt;&lt;keyword&gt;Peptide Synthases/metabolism&lt;/keyword&gt;&lt;keyword&gt;Polyketide Synthases/metabolism&lt;/keyword&gt;&lt;keyword&gt;Pyrroles/chemistry/metabolism&lt;/keyword&gt;&lt;/keywords&gt;&lt;dates&gt;&lt;year&gt;2013&lt;/year&gt;&lt;pub-dates&gt;&lt;date&gt;May 24&lt;/date&gt;&lt;/pub-dates&gt;&lt;/dates&gt;&lt;isbn&gt;1520-6025 (Electronic)&amp;#xD;0163-3864 (Linking)&lt;/isbn&gt;&lt;accession-num&gt;23607523&lt;/accession-num&gt;&lt;urls&gt;&lt;related-urls&gt;&lt;url&gt;https://www.ncbi.nlm.nih.gov/pubmed/23607523&lt;/url&gt;&lt;/related-urls&gt;&lt;/urls&gt;&lt;custom2&gt;3684624&lt;/custom2&gt;&lt;electronic-resource-num&gt;10.1021/np400159a&lt;/electronic-resource-num&gt;&lt;/record&gt;&lt;/Cite&gt;&lt;/EndNote&gt;</w:instrText>
            </w:r>
            <w:r>
              <w:fldChar w:fldCharType="separate"/>
            </w:r>
            <w:r w:rsidRPr="00804409">
              <w:rPr>
                <w:noProof/>
                <w:vertAlign w:val="superscript"/>
              </w:rPr>
              <w:t>209</w:t>
            </w:r>
            <w:r>
              <w:fldChar w:fldCharType="end"/>
            </w:r>
          </w:p>
        </w:tc>
      </w:tr>
      <w:tr w:rsidR="00D65FEA" w14:paraId="2404E995" w14:textId="77777777" w:rsidTr="00C42DDD">
        <w:tc>
          <w:tcPr>
            <w:tcW w:w="2287" w:type="dxa"/>
          </w:tcPr>
          <w:p w14:paraId="7610683E" w14:textId="2E93C4F2" w:rsidR="00D65FEA" w:rsidRDefault="00D65FE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linosporamide</w:t>
            </w:r>
            <w:proofErr w:type="spellEnd"/>
          </w:p>
        </w:tc>
        <w:tc>
          <w:tcPr>
            <w:tcW w:w="1364" w:type="dxa"/>
          </w:tcPr>
          <w:p w14:paraId="6E7C0C6E" w14:textId="77777777" w:rsidR="00D65FEA" w:rsidRDefault="00D65FEA" w:rsidP="00C42DDD"/>
        </w:tc>
        <w:tc>
          <w:tcPr>
            <w:tcW w:w="1364" w:type="dxa"/>
          </w:tcPr>
          <w:p w14:paraId="27F5C62F" w14:textId="77777777" w:rsidR="00D65FEA" w:rsidRDefault="00D65FEA" w:rsidP="00C42DDD"/>
        </w:tc>
        <w:tc>
          <w:tcPr>
            <w:tcW w:w="1141" w:type="dxa"/>
          </w:tcPr>
          <w:p w14:paraId="1AC0B40C" w14:textId="77777777" w:rsidR="00D65FEA" w:rsidRDefault="00D65FEA" w:rsidP="00C42DDD"/>
        </w:tc>
        <w:tc>
          <w:tcPr>
            <w:tcW w:w="1141" w:type="dxa"/>
          </w:tcPr>
          <w:p w14:paraId="6DC7E1F6" w14:textId="79A52FFF" w:rsidR="00D65FEA" w:rsidRDefault="00D65FEA" w:rsidP="00C42DDD">
            <w:r>
              <w:t>yes</w:t>
            </w:r>
          </w:p>
        </w:tc>
        <w:tc>
          <w:tcPr>
            <w:tcW w:w="2051" w:type="dxa"/>
          </w:tcPr>
          <w:p w14:paraId="28347DA6" w14:textId="77777777" w:rsidR="00D65FEA" w:rsidRDefault="00D65FEA" w:rsidP="00C42DDD"/>
        </w:tc>
        <w:tc>
          <w:tcPr>
            <w:tcW w:w="1346" w:type="dxa"/>
          </w:tcPr>
          <w:p w14:paraId="00C516B6" w14:textId="4F7FFF35" w:rsidR="00D65FEA" w:rsidRDefault="003C022C" w:rsidP="00C42DDD">
            <w:r>
              <w:fldChar w:fldCharType="begin">
                <w:fldData xml:space="preserve">PEVuZE5vdGU+PENpdGU+PEF1dGhvcj5GZWxpbmc8L0F1dGhvcj48WWVhcj4yMDAzPC9ZZWFyPjxS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Wxpbmc8L0F1dGhvcj48WWVhcj4yMDAzPC9ZZWFyPjxS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C022C">
              <w:rPr>
                <w:noProof/>
                <w:vertAlign w:val="superscript"/>
              </w:rPr>
              <w:t>210</w:t>
            </w:r>
            <w:r>
              <w:fldChar w:fldCharType="end"/>
            </w:r>
          </w:p>
        </w:tc>
      </w:tr>
      <w:tr w:rsidR="00D65FEA" w14:paraId="0ACAEC9E" w14:textId="77777777" w:rsidTr="00C42DDD">
        <w:tc>
          <w:tcPr>
            <w:tcW w:w="2287" w:type="dxa"/>
          </w:tcPr>
          <w:p w14:paraId="6DD40F5A" w14:textId="032F63F7" w:rsidR="00D65FEA" w:rsidRDefault="003229E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piruchostatin</w:t>
            </w:r>
            <w:proofErr w:type="spellEnd"/>
          </w:p>
        </w:tc>
        <w:tc>
          <w:tcPr>
            <w:tcW w:w="1364" w:type="dxa"/>
          </w:tcPr>
          <w:p w14:paraId="7B5DEFAB" w14:textId="77777777" w:rsidR="00D65FEA" w:rsidRDefault="00D65FEA" w:rsidP="00C42DDD"/>
        </w:tc>
        <w:tc>
          <w:tcPr>
            <w:tcW w:w="1364" w:type="dxa"/>
          </w:tcPr>
          <w:p w14:paraId="5DC07C9D" w14:textId="77777777" w:rsidR="00D65FEA" w:rsidRDefault="00D65FEA" w:rsidP="00C42DDD"/>
        </w:tc>
        <w:tc>
          <w:tcPr>
            <w:tcW w:w="1141" w:type="dxa"/>
          </w:tcPr>
          <w:p w14:paraId="3C7978DD" w14:textId="1720217C" w:rsidR="00D65FEA" w:rsidRDefault="003229E7" w:rsidP="00C42DDD">
            <w:r>
              <w:t>yes</w:t>
            </w:r>
          </w:p>
        </w:tc>
        <w:tc>
          <w:tcPr>
            <w:tcW w:w="1141" w:type="dxa"/>
          </w:tcPr>
          <w:p w14:paraId="1B1E8A5B" w14:textId="4530ACD4" w:rsidR="00D65FEA" w:rsidRDefault="003229E7" w:rsidP="00C42DDD">
            <w:r>
              <w:t>yes</w:t>
            </w:r>
          </w:p>
        </w:tc>
        <w:tc>
          <w:tcPr>
            <w:tcW w:w="2051" w:type="dxa"/>
          </w:tcPr>
          <w:p w14:paraId="7DAE9740" w14:textId="77777777" w:rsidR="00D65FEA" w:rsidRDefault="00D65FEA" w:rsidP="00C42DDD"/>
        </w:tc>
        <w:tc>
          <w:tcPr>
            <w:tcW w:w="1346" w:type="dxa"/>
          </w:tcPr>
          <w:p w14:paraId="2DED7C6B" w14:textId="724AD665" w:rsidR="00D65FEA" w:rsidRDefault="003229E7" w:rsidP="00C42DDD">
            <w:r>
              <w:fldChar w:fldCharType="begin"/>
            </w:r>
            <w:r>
              <w:instrText xml:space="preserve"> ADDIN EN.CITE &lt;EndNote&gt;&lt;Cite&gt;&lt;Author&gt;Potharla&lt;/Author&gt;&lt;Year&gt;2014&lt;/Year&gt;&lt;RecNum&gt;215&lt;/RecNum&gt;&lt;DisplayText&gt;&lt;style face="superscript"&gt;211&lt;/style&gt;&lt;/DisplayText&gt;&lt;record&gt;&lt;rec-number&gt;215&lt;/rec-number&gt;&lt;foreign-keys&gt;&lt;key app="EN" db-id="p5zs9pw5ltwzr3e0webppaa6ae5zxdxszf5s" timestamp="1547224666"&gt;215&lt;/key&gt;&lt;/foreign-keys&gt;&lt;ref-type name="Journal Article"&gt;17&lt;/ref-type&gt;&lt;contributors&gt;&lt;authors&gt;&lt;author&gt;Potharla, V. Y.&lt;/author&gt;&lt;author&gt;Wang, C.&lt;/author&gt;&lt;author&gt;Cheng, Y. Q.&lt;/author&gt;&lt;/authors&gt;&lt;/contributors&gt;&lt;auth-address&gt;Department of Biological Sciences, University of Wisconsin-Milwaukee, PO Box 413, Milwaukee, WI, 53201, USA.&lt;/auth-address&gt;&lt;titles&gt;&lt;title&gt;Identification and characterization of the spiruchostatin biosynthetic gene cluster enable yield improvement by overexpressing a transcriptional activator&lt;/title&gt;&lt;secondary-title&gt;J Ind Microbiol Biotechnol&lt;/secondary-title&gt;&lt;/titles&gt;&lt;periodical&gt;&lt;full-title&gt;J Ind Microbiol Biotechnol&lt;/full-title&gt;&lt;/periodical&gt;&lt;pages&gt;1457-65&lt;/pages&gt;&lt;volume&gt;41&lt;/volume&gt;&lt;number&gt;9&lt;/number&gt;&lt;keywords&gt;&lt;keyword&gt;Bacterial Proteins/*genetics/metabolism&lt;/keyword&gt;&lt;keyword&gt;*Biosynthetic Pathways&lt;/keyword&gt;&lt;keyword&gt;Chromobacterium/genetics/*metabolism&lt;/keyword&gt;&lt;keyword&gt;Depsipeptides/*biosynthesis&lt;/keyword&gt;&lt;keyword&gt;Gene Expression Regulation, Bacterial&lt;/keyword&gt;&lt;keyword&gt;Molecular Sequence Data&lt;/keyword&gt;&lt;keyword&gt;Multigene Family&lt;/keyword&gt;&lt;keyword&gt;Peptides, Cyclic/*biosynthesis&lt;/keyword&gt;&lt;keyword&gt;Pseudomonas/*genetics&lt;/keyword&gt;&lt;keyword&gt;Trans-Activators/*genetics/metabolism&lt;/keyword&gt;&lt;/keywords&gt;&lt;dates&gt;&lt;year&gt;2014&lt;/year&gt;&lt;pub-dates&gt;&lt;date&gt;Sep&lt;/date&gt;&lt;/pub-dates&gt;&lt;/dates&gt;&lt;isbn&gt;1476-5535 (Electronic)&amp;#xD;1367-5435 (Linking)&lt;/isbn&gt;&lt;accession-num&gt;24973954&lt;/accession-num&gt;&lt;urls&gt;&lt;related-urls&gt;&lt;url&gt;https://www.ncbi.nlm.nih.gov/pubmed/24973954&lt;/url&gt;&lt;/related-urls&gt;&lt;/urls&gt;&lt;custom2&gt;4134368&lt;/custom2&gt;&lt;electronic-resource-num&gt;10.1007/s10295-014-1474-8&lt;/electronic-resource-num&gt;&lt;/record&gt;&lt;/Cite&gt;&lt;/EndNote&gt;</w:instrText>
            </w:r>
            <w:r>
              <w:fldChar w:fldCharType="separate"/>
            </w:r>
            <w:r w:rsidRPr="003229E7">
              <w:rPr>
                <w:noProof/>
                <w:vertAlign w:val="superscript"/>
              </w:rPr>
              <w:t>211</w:t>
            </w:r>
            <w:r>
              <w:fldChar w:fldCharType="end"/>
            </w:r>
          </w:p>
        </w:tc>
      </w:tr>
      <w:tr w:rsidR="00D65FEA" w14:paraId="42B85C39" w14:textId="77777777" w:rsidTr="00C42DDD">
        <w:tc>
          <w:tcPr>
            <w:tcW w:w="2287" w:type="dxa"/>
          </w:tcPr>
          <w:p w14:paraId="0CA24EFC" w14:textId="3A9DCEE9" w:rsidR="00D65FEA" w:rsidRDefault="00882ED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reptolydigin</w:t>
            </w:r>
            <w:proofErr w:type="spellEnd"/>
          </w:p>
        </w:tc>
        <w:tc>
          <w:tcPr>
            <w:tcW w:w="1364" w:type="dxa"/>
          </w:tcPr>
          <w:p w14:paraId="49BCC47B" w14:textId="798367B0" w:rsidR="00D65FEA" w:rsidRDefault="00882ED3" w:rsidP="00C42DDD">
            <w:r>
              <w:t>yes</w:t>
            </w:r>
          </w:p>
        </w:tc>
        <w:tc>
          <w:tcPr>
            <w:tcW w:w="1364" w:type="dxa"/>
          </w:tcPr>
          <w:p w14:paraId="69CA7F98" w14:textId="13E6CD4B" w:rsidR="00D65FEA" w:rsidRDefault="00882ED3" w:rsidP="00C42DDD">
            <w:r>
              <w:t>gram pos</w:t>
            </w:r>
          </w:p>
        </w:tc>
        <w:tc>
          <w:tcPr>
            <w:tcW w:w="1141" w:type="dxa"/>
          </w:tcPr>
          <w:p w14:paraId="188DCD0D" w14:textId="77777777" w:rsidR="00D65FEA" w:rsidRDefault="00D65FEA" w:rsidP="00C42DDD"/>
        </w:tc>
        <w:tc>
          <w:tcPr>
            <w:tcW w:w="1141" w:type="dxa"/>
          </w:tcPr>
          <w:p w14:paraId="1300359B" w14:textId="77777777" w:rsidR="00D65FEA" w:rsidRDefault="00D65FEA" w:rsidP="00C42DDD"/>
        </w:tc>
        <w:tc>
          <w:tcPr>
            <w:tcW w:w="2051" w:type="dxa"/>
          </w:tcPr>
          <w:p w14:paraId="0A153289" w14:textId="77777777" w:rsidR="00D65FEA" w:rsidRDefault="00D65FEA" w:rsidP="00C42DDD"/>
        </w:tc>
        <w:tc>
          <w:tcPr>
            <w:tcW w:w="1346" w:type="dxa"/>
          </w:tcPr>
          <w:p w14:paraId="6A406039" w14:textId="59E5C235" w:rsidR="00D65FEA" w:rsidRDefault="007742FD" w:rsidP="00C42DDD">
            <w:r>
              <w:fldChar w:fldCharType="begin"/>
            </w:r>
            <w:r>
              <w:instrText xml:space="preserve"> ADDIN EN.CITE &lt;EndNote&gt;&lt;Cite&gt;&lt;Author&gt;Yang&lt;/Author&gt;&lt;Year&gt;1995&lt;/Year&gt;&lt;RecNum&gt;216&lt;/RecNum&gt;&lt;DisplayText&gt;&lt;style face="superscript"&gt;212&lt;/style&gt;&lt;/DisplayText&gt;&lt;record&gt;&lt;rec-number&gt;216&lt;/rec-number&gt;&lt;foreign-keys&gt;&lt;key app="EN" db-id="p5zs9pw5ltwzr3e0webppaa6ae5zxdxszf5s" timestamp="1547224926"&gt;216&lt;/key&gt;&lt;/foreign-keys&gt;&lt;ref-type name="Journal Article"&gt;17&lt;/ref-type&gt;&lt;contributors&gt;&lt;authors&gt;&lt;author&gt;Yang, X.&lt;/author&gt;&lt;author&gt;Price, C. W.&lt;/author&gt;&lt;/authors&gt;&lt;/contributors&gt;&lt;auth-address&gt;Department of Food Science and Technology, University of California, Davis 95616, USA.&lt;/auth-address&gt;&lt;titles&gt;&lt;title&gt;Streptolydigin resistance can be conferred by alterations to either the beta or beta&amp;apos; subunits of Bacillus subtilis RNA polymerase&lt;/title&gt;&lt;secondary-title&gt;J Biol Chem&lt;/secondary-title&gt;&lt;/titles&gt;&lt;periodical&gt;&lt;full-title&gt;J Biol Chem&lt;/full-title&gt;&lt;/periodical&gt;&lt;pages&gt;23930-3&lt;/pages&gt;&lt;volume&gt;270&lt;/volume&gt;&lt;number&gt;41&lt;/number&gt;&lt;keywords&gt;&lt;keyword&gt;Amino Acid Sequence&lt;/keyword&gt;&lt;keyword&gt;*Aminoglycosides&lt;/keyword&gt;&lt;keyword&gt;Anti-Bacterial Agents/*pharmacology&lt;/keyword&gt;&lt;keyword&gt;Bacillus subtilis/drug effects/*enzymology/genetics&lt;/keyword&gt;&lt;keyword&gt;Base Sequence&lt;/keyword&gt;&lt;keyword&gt;DNA Primers&lt;/keyword&gt;&lt;keyword&gt;DNA-Directed RNA Polymerases/antagonists &amp;amp; inhibitors/*genetics/*metabolism&lt;/keyword&gt;&lt;keyword&gt;*Drug Resistance, Microbial&lt;/keyword&gt;&lt;keyword&gt;Genes, Bacterial&lt;/keyword&gt;&lt;keyword&gt;Molecular Sequence Data&lt;/keyword&gt;&lt;keyword&gt;Polymerase Chain Reaction&lt;/keyword&gt;&lt;keyword&gt;Restriction Mapping&lt;/keyword&gt;&lt;keyword&gt;Rifampin/pharmacology&lt;/keyword&gt;&lt;keyword&gt;Sequence Homology, Amino Acid&lt;/keyword&gt;&lt;/keywords&gt;&lt;dates&gt;&lt;year&gt;1995&lt;/year&gt;&lt;pub-dates&gt;&lt;date&gt;Oct 13&lt;/date&gt;&lt;/pub-dates&gt;&lt;/dates&gt;&lt;isbn&gt;0021-9258 (Print)&amp;#xD;0021-9258 (Linking)&lt;/isbn&gt;&lt;accession-num&gt;7592585&lt;/accession-num&gt;&lt;urls&gt;&lt;related-urls&gt;&lt;url&gt;https://www.ncbi.nlm.nih.gov/pubmed/7592585&lt;/url&gt;&lt;/related-urls&gt;&lt;/urls&gt;&lt;/record&gt;&lt;/Cite&gt;&lt;/EndNote&gt;</w:instrText>
            </w:r>
            <w:r>
              <w:fldChar w:fldCharType="separate"/>
            </w:r>
            <w:r w:rsidRPr="007742FD">
              <w:rPr>
                <w:noProof/>
                <w:vertAlign w:val="superscript"/>
              </w:rPr>
              <w:t>212</w:t>
            </w:r>
            <w:r>
              <w:fldChar w:fldCharType="end"/>
            </w:r>
          </w:p>
        </w:tc>
      </w:tr>
      <w:tr w:rsidR="00D65FEA" w14:paraId="05F8ADF8" w14:textId="77777777" w:rsidTr="00C42DDD">
        <w:tc>
          <w:tcPr>
            <w:tcW w:w="2287" w:type="dxa"/>
          </w:tcPr>
          <w:p w14:paraId="391E8875" w14:textId="587CBFE0" w:rsidR="00D65FEA" w:rsidRDefault="006C050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allysomycin</w:t>
            </w:r>
            <w:proofErr w:type="spellEnd"/>
          </w:p>
        </w:tc>
        <w:tc>
          <w:tcPr>
            <w:tcW w:w="1364" w:type="dxa"/>
          </w:tcPr>
          <w:p w14:paraId="6365D426" w14:textId="77777777" w:rsidR="00D65FEA" w:rsidRDefault="00D65FEA" w:rsidP="00C42DDD"/>
        </w:tc>
        <w:tc>
          <w:tcPr>
            <w:tcW w:w="1364" w:type="dxa"/>
          </w:tcPr>
          <w:p w14:paraId="548896B0" w14:textId="77777777" w:rsidR="00D65FEA" w:rsidRDefault="00D65FEA" w:rsidP="00C42DDD"/>
        </w:tc>
        <w:tc>
          <w:tcPr>
            <w:tcW w:w="1141" w:type="dxa"/>
          </w:tcPr>
          <w:p w14:paraId="1709B276" w14:textId="77777777" w:rsidR="00D65FEA" w:rsidRDefault="00D65FEA" w:rsidP="00C42DDD"/>
        </w:tc>
        <w:tc>
          <w:tcPr>
            <w:tcW w:w="1141" w:type="dxa"/>
          </w:tcPr>
          <w:p w14:paraId="6A100825" w14:textId="16202850" w:rsidR="00D65FEA" w:rsidRDefault="006C0508" w:rsidP="00C42DDD">
            <w:r>
              <w:t>yes</w:t>
            </w:r>
          </w:p>
        </w:tc>
        <w:tc>
          <w:tcPr>
            <w:tcW w:w="2051" w:type="dxa"/>
          </w:tcPr>
          <w:p w14:paraId="041564E3" w14:textId="77777777" w:rsidR="00D65FEA" w:rsidRDefault="00D65FEA" w:rsidP="00C42DDD"/>
        </w:tc>
        <w:tc>
          <w:tcPr>
            <w:tcW w:w="1346" w:type="dxa"/>
          </w:tcPr>
          <w:p w14:paraId="43CC0C17" w14:textId="7E8CDA1A" w:rsidR="00D65FEA" w:rsidRDefault="000D4CFF" w:rsidP="00C42DDD">
            <w:r>
              <w:fldChar w:fldCharType="begin"/>
            </w:r>
            <w:r>
              <w:instrText xml:space="preserve"> ADDIN EN.CITE &lt;EndNote&gt;&lt;Cite&gt;&lt;Author&gt;Tueni&lt;/Author&gt;&lt;Year&gt;1989&lt;/Year&gt;&lt;RecNum&gt;217&lt;/RecNum&gt;&lt;DisplayText&gt;&lt;style face="superscript"&gt;213&lt;/style&gt;&lt;/DisplayText&gt;&lt;record&gt;&lt;rec-number&gt;217&lt;/rec-number&gt;&lt;foreign-keys&gt;&lt;key app="EN" db-id="p5zs9pw5ltwzr3e0webppaa6ae5zxdxszf5s" timestamp="1547225144"&gt;217&lt;/key&gt;&lt;/foreign-keys&gt;&lt;ref-type name="Journal Article"&gt;17&lt;/ref-type&gt;&lt;contributors&gt;&lt;authors&gt;&lt;author&gt;Tueni, E. A.&lt;/author&gt;&lt;author&gt;Newman, R. A.&lt;/author&gt;&lt;author&gt;Baker, F. L.&lt;/author&gt;&lt;author&gt;Ajani, J. A.&lt;/author&gt;&lt;author&gt;Fan, D.&lt;/author&gt;&lt;author&gt;Spitzer, G.&lt;/author&gt;&lt;/authors&gt;&lt;/contributors&gt;&lt;auth-address&gt;Department of Hematology, Texas M.D. Anderson Cancer Center, Houston 77030.&lt;/auth-address&gt;&lt;titles&gt;&lt;title&gt;In vitro activity of bleomycin, tallysomycin S10b, and liblomycin against fresh human tumor cells&lt;/title&gt;&lt;secondary-title&gt;Cancer Res&lt;/secondary-title&gt;&lt;/titles&gt;&lt;periodical&gt;&lt;full-title&gt;Cancer Res&lt;/full-title&gt;&lt;/periodical&gt;&lt;pages&gt;1099-102&lt;/pages&gt;&lt;volume&gt;49&lt;/volume&gt;&lt;number&gt;5&lt;/number&gt;&lt;keywords&gt;&lt;keyword&gt;Bleomycin/*pharmacology&lt;/keyword&gt;&lt;keyword&gt;Humans&lt;/keyword&gt;&lt;keyword&gt;Tumor Cells, Cultured/*drug effects&lt;/keyword&gt;&lt;/keywords&gt;&lt;dates&gt;&lt;year&gt;1989&lt;/year&gt;&lt;pub-dates&gt;&lt;date&gt;Mar 1&lt;/date&gt;&lt;/pub-dates&gt;&lt;/dates&gt;&lt;isbn&gt;0008-5472 (Print)&amp;#xD;0008-5472 (Linking)&lt;/isbn&gt;&lt;accession-num&gt;2465080&lt;/accession-num&gt;&lt;urls&gt;&lt;related-urls&gt;&lt;url&gt;https://www.ncbi.nlm.nih.gov/pubmed/2465080&lt;/url&gt;&lt;/related-urls&gt;&lt;/urls&gt;&lt;/record&gt;&lt;/Cite&gt;&lt;/EndNote&gt;</w:instrText>
            </w:r>
            <w:r>
              <w:fldChar w:fldCharType="separate"/>
            </w:r>
            <w:r w:rsidRPr="000D4CFF">
              <w:rPr>
                <w:noProof/>
                <w:vertAlign w:val="superscript"/>
              </w:rPr>
              <w:t>213</w:t>
            </w:r>
            <w:r>
              <w:fldChar w:fldCharType="end"/>
            </w:r>
          </w:p>
        </w:tc>
      </w:tr>
      <w:tr w:rsidR="00D65FEA" w14:paraId="5AC1CA74" w14:textId="77777777" w:rsidTr="00C42DDD">
        <w:tc>
          <w:tcPr>
            <w:tcW w:w="2287" w:type="dxa"/>
          </w:tcPr>
          <w:p w14:paraId="58A9DA4D" w14:textId="26722200" w:rsidR="00D65FEA" w:rsidRDefault="00BF078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uggacin</w:t>
            </w:r>
            <w:proofErr w:type="spellEnd"/>
          </w:p>
        </w:tc>
        <w:tc>
          <w:tcPr>
            <w:tcW w:w="1364" w:type="dxa"/>
          </w:tcPr>
          <w:p w14:paraId="0728A5B3" w14:textId="23E210B4" w:rsidR="00D65FEA" w:rsidRDefault="00BF078F" w:rsidP="00C42DDD">
            <w:r>
              <w:t>yes</w:t>
            </w:r>
          </w:p>
        </w:tc>
        <w:tc>
          <w:tcPr>
            <w:tcW w:w="1364" w:type="dxa"/>
          </w:tcPr>
          <w:p w14:paraId="3D6982D1" w14:textId="74286242" w:rsidR="00D65FEA" w:rsidRDefault="00BF078F" w:rsidP="00C42DDD">
            <w:r>
              <w:t>gram pos</w:t>
            </w:r>
          </w:p>
        </w:tc>
        <w:tc>
          <w:tcPr>
            <w:tcW w:w="1141" w:type="dxa"/>
          </w:tcPr>
          <w:p w14:paraId="13CC6E03" w14:textId="77777777" w:rsidR="00D65FEA" w:rsidRDefault="00D65FEA" w:rsidP="00C42DDD"/>
        </w:tc>
        <w:tc>
          <w:tcPr>
            <w:tcW w:w="1141" w:type="dxa"/>
          </w:tcPr>
          <w:p w14:paraId="24A513A7" w14:textId="77777777" w:rsidR="00D65FEA" w:rsidRDefault="00D65FEA" w:rsidP="00C42DDD"/>
        </w:tc>
        <w:tc>
          <w:tcPr>
            <w:tcW w:w="2051" w:type="dxa"/>
          </w:tcPr>
          <w:p w14:paraId="6BEFA7BC" w14:textId="77777777" w:rsidR="00D65FEA" w:rsidRDefault="00D65FEA" w:rsidP="00C42DDD"/>
        </w:tc>
        <w:tc>
          <w:tcPr>
            <w:tcW w:w="1346" w:type="dxa"/>
          </w:tcPr>
          <w:p w14:paraId="6402CEBB" w14:textId="05E48D7B" w:rsidR="00D65FEA" w:rsidRDefault="008430B1" w:rsidP="00C42DDD">
            <w:r>
              <w:fldChar w:fldCharType="begin"/>
            </w:r>
            <w:r>
              <w:instrText xml:space="preserve"> ADDIN EN.CITE &lt;EndNote&gt;&lt;Cite&gt;&lt;Author&gt;Weissman&lt;/Author&gt;&lt;Year&gt;2010&lt;/Year&gt;&lt;RecNum&gt;218&lt;/RecNum&gt;&lt;DisplayText&gt;&lt;style face="superscript"&gt;214&lt;/style&gt;&lt;/DisplayText&gt;&lt;record&gt;&lt;rec-number&gt;218&lt;/rec-number&gt;&lt;foreign-keys&gt;&lt;key app="EN" db-id="p5zs9pw5ltwzr3e0webppaa6ae5zxdxszf5s" timestamp="1547225238"&gt;218&lt;/key&gt;&lt;/foreign-keys&gt;&lt;ref-type name="Journal Article"&gt;17&lt;/ref-type&gt;&lt;contributors&gt;&lt;authors&gt;&lt;author&gt;Weissman, K. J.&lt;/author&gt;&lt;author&gt;Muller, R.&lt;/author&gt;&lt;/authors&gt;&lt;/contributors&gt;&lt;auth-address&gt;Helmholtz Institute for Pharmaceutical Research and Department of Pharmaceutical Biotechnology, Saarland University, Saarbrucken, Germany.&lt;/auth-address&gt;&lt;titles&gt;&lt;title&gt;Myxobacterial secondary metabolites: bioactivities and modes-of-action&lt;/title&gt;&lt;secondary-title&gt;Nat Prod Rep&lt;/secondary-title&gt;&lt;/titles&gt;&lt;periodical&gt;&lt;full-title&gt;Nat Prod Rep&lt;/full-title&gt;&lt;/periodical&gt;&lt;pages&gt;1276-95&lt;/pages&gt;&lt;volume&gt;27&lt;/volume&gt;&lt;number&gt;9&lt;/number&gt;&lt;keywords&gt;&lt;keyword&gt;Enzymes/*biosynthesis&lt;/keyword&gt;&lt;keyword&gt;Myxococcales/enzymology/*metabolism&lt;/keyword&gt;&lt;/keywords&gt;&lt;dates&gt;&lt;year&gt;2010&lt;/year&gt;&lt;pub-dates&gt;&lt;date&gt;Sep&lt;/date&gt;&lt;/pub-dates&gt;&lt;/dates&gt;&lt;isbn&gt;1460-4752 (Electronic)&amp;#xD;0265-0568 (Linking)&lt;/isbn&gt;&lt;accession-num&gt;20520915&lt;/accession-num&gt;&lt;urls&gt;&lt;related-urls&gt;&lt;url&gt;https://www.ncbi.nlm.nih.gov/pubmed/20520915&lt;/url&gt;&lt;/related-urls&gt;&lt;/urls&gt;&lt;electronic-resource-num&gt;10.1039/c001260m&lt;/electronic-resource-num&gt;&lt;/record&gt;&lt;/Cite&gt;&lt;/EndNote&gt;</w:instrText>
            </w:r>
            <w:r>
              <w:fldChar w:fldCharType="separate"/>
            </w:r>
            <w:r w:rsidRPr="008430B1">
              <w:rPr>
                <w:noProof/>
                <w:vertAlign w:val="superscript"/>
              </w:rPr>
              <w:t>214</w:t>
            </w:r>
            <w:r>
              <w:fldChar w:fldCharType="end"/>
            </w:r>
          </w:p>
        </w:tc>
      </w:tr>
      <w:tr w:rsidR="00D65FEA" w14:paraId="0EE44987" w14:textId="77777777" w:rsidTr="00C42DDD">
        <w:tc>
          <w:tcPr>
            <w:tcW w:w="2287" w:type="dxa"/>
          </w:tcPr>
          <w:p w14:paraId="3FC7B9EE" w14:textId="5859FD6F" w:rsidR="00D65FEA" w:rsidRDefault="00DE3404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irandamycin</w:t>
            </w:r>
            <w:proofErr w:type="spellEnd"/>
          </w:p>
        </w:tc>
        <w:tc>
          <w:tcPr>
            <w:tcW w:w="1364" w:type="dxa"/>
          </w:tcPr>
          <w:p w14:paraId="6C34B9F9" w14:textId="4942FEEB" w:rsidR="00D65FEA" w:rsidRDefault="00DE3404" w:rsidP="00C42DDD">
            <w:r>
              <w:t>yes</w:t>
            </w:r>
          </w:p>
        </w:tc>
        <w:tc>
          <w:tcPr>
            <w:tcW w:w="1364" w:type="dxa"/>
          </w:tcPr>
          <w:p w14:paraId="3DCF6F7B" w14:textId="0CC200A2" w:rsidR="00D65FEA" w:rsidRDefault="00DE3404" w:rsidP="00C42DDD">
            <w:r>
              <w:t>gram pos</w:t>
            </w:r>
          </w:p>
        </w:tc>
        <w:tc>
          <w:tcPr>
            <w:tcW w:w="1141" w:type="dxa"/>
          </w:tcPr>
          <w:p w14:paraId="59F49C6C" w14:textId="77777777" w:rsidR="00D65FEA" w:rsidRDefault="00D65FEA" w:rsidP="00C42DDD"/>
        </w:tc>
        <w:tc>
          <w:tcPr>
            <w:tcW w:w="1141" w:type="dxa"/>
          </w:tcPr>
          <w:p w14:paraId="1821B3CD" w14:textId="77777777" w:rsidR="00D65FEA" w:rsidRDefault="00D65FEA" w:rsidP="00C42DDD"/>
        </w:tc>
        <w:tc>
          <w:tcPr>
            <w:tcW w:w="2051" w:type="dxa"/>
          </w:tcPr>
          <w:p w14:paraId="5FFB8DC5" w14:textId="77777777" w:rsidR="00D65FEA" w:rsidRDefault="00D65FEA" w:rsidP="00C42DDD"/>
        </w:tc>
        <w:tc>
          <w:tcPr>
            <w:tcW w:w="1346" w:type="dxa"/>
          </w:tcPr>
          <w:p w14:paraId="507AB7A6" w14:textId="37CAEA57" w:rsidR="00D65FEA" w:rsidRDefault="002408DB" w:rsidP="00C42DDD">
            <w:r>
              <w:fldChar w:fldCharType="begin"/>
            </w:r>
            <w:r>
              <w:instrText xml:space="preserve"> ADDIN EN.CITE &lt;EndNote&gt;&lt;Cite&gt;&lt;Author&gt;Reusser&lt;/Author&gt;&lt;Year&gt;1976&lt;/Year&gt;&lt;RecNum&gt;219&lt;/RecNum&gt;&lt;DisplayText&gt;&lt;style face="superscript"&gt;215&lt;/style&gt;&lt;/DisplayText&gt;&lt;record&gt;&lt;rec-number&gt;219&lt;/rec-number&gt;&lt;foreign-keys&gt;&lt;key app="EN" db-id="p5zs9pw5ltwzr3e0webppaa6ae5zxdxszf5s" timestamp="1547232260"&gt;219&lt;/key&gt;&lt;/foreign-keys&gt;&lt;ref-type name="Journal Article"&gt;17&lt;/ref-type&gt;&lt;contributors&gt;&lt;authors&gt;&lt;author&gt;Reusser, F.&lt;/author&gt;&lt;/authors&gt;&lt;/contributors&gt;&lt;titles&gt;&lt;title&gt;Tirandamycin, an inhibitor of bacterial ribonucleic acid polymerase&lt;/title&gt;&lt;secondary-title&gt;Antimicrob Agents Chemother&lt;/secondary-title&gt;&lt;/titles&gt;&lt;periodical&gt;&lt;full-title&gt;Antimicrob Agents Chemother&lt;/full-title&gt;&lt;/periodical&gt;&lt;pages&gt;618-22&lt;/pages&gt;&lt;volume&gt;10&lt;/volume&gt;&lt;number&gt;4&lt;/number&gt;&lt;keywords&gt;&lt;keyword&gt;Animals&lt;/keyword&gt;&lt;keyword&gt;Anti-Bacterial Agents/*pharmacology&lt;/keyword&gt;&lt;keyword&gt;Cell Nucleus/enzymology&lt;/keyword&gt;&lt;keyword&gt;DNA/metabolism&lt;/keyword&gt;&lt;keyword&gt;DNA-Directed RNA Polymerases/*antagonists &amp;amp; inhibitors&lt;/keyword&gt;&lt;keyword&gt;Escherichia coli/enzymology&lt;/keyword&gt;&lt;keyword&gt;In Vitro Techniques&lt;/keyword&gt;&lt;keyword&gt;Liver/ultrastructure&lt;/keyword&gt;&lt;keyword&gt;Peptide Chain Elongation, Translational/drug effects&lt;/keyword&gt;&lt;keyword&gt;Pyrrolidinones/pharmacology&lt;/keyword&gt;&lt;keyword&gt;Rats&lt;/keyword&gt;&lt;keyword&gt;Templates, Genetic&lt;/keyword&gt;&lt;keyword&gt;Time Factors&lt;/keyword&gt;&lt;/keywords&gt;&lt;dates&gt;&lt;year&gt;1976&lt;/year&gt;&lt;pub-dates&gt;&lt;date&gt;Oct&lt;/date&gt;&lt;/pub-dates&gt;&lt;/dates&gt;&lt;isbn&gt;0066-4804 (Print)&amp;#xD;0066-4804 (Linking)&lt;/isbn&gt;&lt;accession-num&gt;791108&lt;/accession-num&gt;&lt;urls&gt;&lt;related-urls&gt;&lt;url&gt;https://www.ncbi.nlm.nih.gov/pubmed/791108&lt;/url&gt;&lt;/related-urls&gt;&lt;/urls&gt;&lt;custom2&gt;429803&lt;/custom2&gt;&lt;/record&gt;&lt;/Cite&gt;&lt;/EndNote&gt;</w:instrText>
            </w:r>
            <w:r>
              <w:fldChar w:fldCharType="separate"/>
            </w:r>
            <w:r w:rsidRPr="002408DB">
              <w:rPr>
                <w:noProof/>
                <w:vertAlign w:val="superscript"/>
              </w:rPr>
              <w:t>215</w:t>
            </w:r>
            <w:r>
              <w:fldChar w:fldCharType="end"/>
            </w:r>
          </w:p>
        </w:tc>
      </w:tr>
      <w:tr w:rsidR="00D65FEA" w14:paraId="1279C774" w14:textId="77777777" w:rsidTr="00C42DDD">
        <w:tc>
          <w:tcPr>
            <w:tcW w:w="2287" w:type="dxa"/>
          </w:tcPr>
          <w:p w14:paraId="3344E1E8" w14:textId="6CEAB1C6" w:rsidR="00D65FEA" w:rsidRDefault="001358D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enocoumacin</w:t>
            </w:r>
            <w:proofErr w:type="spellEnd"/>
          </w:p>
        </w:tc>
        <w:tc>
          <w:tcPr>
            <w:tcW w:w="1364" w:type="dxa"/>
          </w:tcPr>
          <w:p w14:paraId="749B586C" w14:textId="67E41766" w:rsidR="00D65FEA" w:rsidRDefault="001358D2" w:rsidP="00C42DDD">
            <w:r>
              <w:t>yes</w:t>
            </w:r>
          </w:p>
        </w:tc>
        <w:tc>
          <w:tcPr>
            <w:tcW w:w="1364" w:type="dxa"/>
          </w:tcPr>
          <w:p w14:paraId="069C0A98" w14:textId="0011555A" w:rsidR="001358D2" w:rsidRDefault="001358D2" w:rsidP="00C42DDD">
            <w:r>
              <w:t>gram pos, gram neg</w:t>
            </w:r>
          </w:p>
        </w:tc>
        <w:tc>
          <w:tcPr>
            <w:tcW w:w="1141" w:type="dxa"/>
          </w:tcPr>
          <w:p w14:paraId="2B4F174D" w14:textId="77777777" w:rsidR="00D65FEA" w:rsidRDefault="00D65FEA" w:rsidP="00C42DDD"/>
        </w:tc>
        <w:tc>
          <w:tcPr>
            <w:tcW w:w="1141" w:type="dxa"/>
          </w:tcPr>
          <w:p w14:paraId="143DB3A6" w14:textId="77777777" w:rsidR="00D65FEA" w:rsidRDefault="00D65FEA" w:rsidP="00C42DDD"/>
        </w:tc>
        <w:tc>
          <w:tcPr>
            <w:tcW w:w="2051" w:type="dxa"/>
          </w:tcPr>
          <w:p w14:paraId="1E21B682" w14:textId="77777777" w:rsidR="00D65FEA" w:rsidRDefault="00D65FEA" w:rsidP="00C42DDD"/>
        </w:tc>
        <w:tc>
          <w:tcPr>
            <w:tcW w:w="1346" w:type="dxa"/>
          </w:tcPr>
          <w:p w14:paraId="0E634C7B" w14:textId="6082DB7F" w:rsidR="00D65FEA" w:rsidRDefault="00326D45" w:rsidP="00C42DDD">
            <w:r>
              <w:fldChar w:fldCharType="begin">
                <w:fldData xml:space="preserve">PEVuZE5vdGU+PENpdGU+PEF1dGhvcj5HdW88L0F1dGhvcj48WWVhcj4yMDE3PC9ZZWFyPjxSZWNO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dW88L0F1dGhvcj48WWVhcj4yMDE3PC9ZZWFyPjxSZWNO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6D45">
              <w:rPr>
                <w:noProof/>
                <w:vertAlign w:val="superscript"/>
              </w:rPr>
              <w:t>216</w:t>
            </w:r>
            <w:r>
              <w:fldChar w:fldCharType="end"/>
            </w:r>
          </w:p>
        </w:tc>
      </w:tr>
      <w:tr w:rsidR="00D65FEA" w14:paraId="615F938B" w14:textId="77777777" w:rsidTr="00C42DDD">
        <w:tc>
          <w:tcPr>
            <w:tcW w:w="2287" w:type="dxa"/>
          </w:tcPr>
          <w:p w14:paraId="254E4324" w14:textId="1D1B91F0" w:rsidR="00D65FEA" w:rsidRDefault="005F336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zeamine</w:t>
            </w:r>
            <w:proofErr w:type="spellEnd"/>
          </w:p>
        </w:tc>
        <w:tc>
          <w:tcPr>
            <w:tcW w:w="1364" w:type="dxa"/>
          </w:tcPr>
          <w:p w14:paraId="467291B9" w14:textId="6785ACA6" w:rsidR="00D65FEA" w:rsidRDefault="005F336B" w:rsidP="00C42DDD">
            <w:r>
              <w:t>yes</w:t>
            </w:r>
          </w:p>
        </w:tc>
        <w:tc>
          <w:tcPr>
            <w:tcW w:w="1364" w:type="dxa"/>
          </w:tcPr>
          <w:p w14:paraId="344D3149" w14:textId="533A82C9" w:rsidR="00D65FEA" w:rsidRDefault="005F336B" w:rsidP="00C42DDD">
            <w:r>
              <w:t>gram pos, gram neg</w:t>
            </w:r>
          </w:p>
        </w:tc>
        <w:tc>
          <w:tcPr>
            <w:tcW w:w="1141" w:type="dxa"/>
          </w:tcPr>
          <w:p w14:paraId="10689783" w14:textId="77777777" w:rsidR="00D65FEA" w:rsidRDefault="00D65FEA" w:rsidP="00C42DDD"/>
        </w:tc>
        <w:tc>
          <w:tcPr>
            <w:tcW w:w="1141" w:type="dxa"/>
          </w:tcPr>
          <w:p w14:paraId="178935D6" w14:textId="77777777" w:rsidR="00D65FEA" w:rsidRDefault="00D65FEA" w:rsidP="00C42DDD"/>
        </w:tc>
        <w:tc>
          <w:tcPr>
            <w:tcW w:w="2051" w:type="dxa"/>
          </w:tcPr>
          <w:p w14:paraId="05E323E5" w14:textId="77777777" w:rsidR="00D65FEA" w:rsidRDefault="00D65FEA" w:rsidP="00C42DDD"/>
        </w:tc>
        <w:tc>
          <w:tcPr>
            <w:tcW w:w="1346" w:type="dxa"/>
          </w:tcPr>
          <w:p w14:paraId="75E4B0CD" w14:textId="3AFFD6A8" w:rsidR="00D65FEA" w:rsidRDefault="00D7051E" w:rsidP="00C42DDD">
            <w:r>
              <w:fldChar w:fldCharType="begin">
                <w:fldData xml:space="preserve">PEVuZE5vdGU+PENpdGU+PEF1dGhvcj5NYXNzY2hlbGVpbjwvQXV0aG9yPjxZZWFyPjIwMTU8L1ll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NzY2hlbGVpbjwvQXV0aG9yPjxZZWFyPjIwMTU8L1ll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7051E">
              <w:rPr>
                <w:noProof/>
                <w:vertAlign w:val="superscript"/>
              </w:rPr>
              <w:t>217</w:t>
            </w:r>
            <w:r>
              <w:fldChar w:fldCharType="end"/>
            </w:r>
          </w:p>
        </w:tc>
      </w:tr>
      <w:tr w:rsidR="00D65FEA" w14:paraId="7D01324E" w14:textId="77777777" w:rsidTr="00C42DDD">
        <w:tc>
          <w:tcPr>
            <w:tcW w:w="2287" w:type="dxa"/>
          </w:tcPr>
          <w:p w14:paraId="5BABC50D" w14:textId="602A9256" w:rsidR="00D65FEA" w:rsidRDefault="00000BE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zorbamycin</w:t>
            </w:r>
            <w:proofErr w:type="spellEnd"/>
          </w:p>
        </w:tc>
        <w:tc>
          <w:tcPr>
            <w:tcW w:w="1364" w:type="dxa"/>
          </w:tcPr>
          <w:p w14:paraId="67B36115" w14:textId="77777777" w:rsidR="00D65FEA" w:rsidRDefault="00D65FEA" w:rsidP="00C42DDD"/>
        </w:tc>
        <w:tc>
          <w:tcPr>
            <w:tcW w:w="1364" w:type="dxa"/>
          </w:tcPr>
          <w:p w14:paraId="67A048E7" w14:textId="77777777" w:rsidR="00D65FEA" w:rsidRDefault="00D65FEA" w:rsidP="00C42DDD"/>
        </w:tc>
        <w:tc>
          <w:tcPr>
            <w:tcW w:w="1141" w:type="dxa"/>
          </w:tcPr>
          <w:p w14:paraId="0B19C3CD" w14:textId="77777777" w:rsidR="00D65FEA" w:rsidRDefault="00D65FEA" w:rsidP="00C42DDD"/>
        </w:tc>
        <w:tc>
          <w:tcPr>
            <w:tcW w:w="1141" w:type="dxa"/>
          </w:tcPr>
          <w:p w14:paraId="767948F1" w14:textId="449E6FE1" w:rsidR="00D65FEA" w:rsidRDefault="00000BEC" w:rsidP="00C42DDD">
            <w:r>
              <w:t>yes</w:t>
            </w:r>
          </w:p>
        </w:tc>
        <w:tc>
          <w:tcPr>
            <w:tcW w:w="2051" w:type="dxa"/>
          </w:tcPr>
          <w:p w14:paraId="25F02B9B" w14:textId="77777777" w:rsidR="00D65FEA" w:rsidRDefault="00D65FEA" w:rsidP="00C42DDD"/>
        </w:tc>
        <w:tc>
          <w:tcPr>
            <w:tcW w:w="1346" w:type="dxa"/>
          </w:tcPr>
          <w:p w14:paraId="09C59C13" w14:textId="11E6F7F4" w:rsidR="00D65FEA" w:rsidRDefault="00463B24" w:rsidP="00C42DDD">
            <w:r>
              <w:fldChar w:fldCharType="begin"/>
            </w:r>
            <w:r>
              <w:instrText xml:space="preserve"> ADDIN EN.CITE &lt;EndNote&gt;&lt;Cite&gt;&lt;Author&gt;Chen&lt;/Author&gt;&lt;Year&gt;2016&lt;/Year&gt;&lt;RecNum&gt;222&lt;/RecNum&gt;&lt;DisplayText&gt;&lt;style face="superscript"&gt;218&lt;/style&gt;&lt;/DisplayText&gt;&lt;record&gt;&lt;rec-number&gt;222&lt;/rec-number&gt;&lt;foreign-keys&gt;&lt;key app="EN" db-id="p5zs9pw5ltwzr3e0webppaa6ae5zxdxszf5s" timestamp="1547233168"&gt;222&lt;/key&gt;&lt;/foreign-keys&gt;&lt;ref-type name="Journal Article"&gt;17&lt;/ref-type&gt;&lt;contributors&gt;&lt;authors&gt;&lt;author&gt;Chen, J. K.&lt;/author&gt;&lt;author&gt;Yang, D.&lt;/author&gt;&lt;author&gt;Shen, B.&lt;/author&gt;&lt;author&gt;Neilan, B. A.&lt;/author&gt;&lt;author&gt;Murray, V.&lt;/author&gt;&lt;/authors&gt;&lt;/contributors&gt;&lt;auth-address&gt;School of Biotechnology and Biomolecular Sciences, University of New South Wales, Sydney, NSW 2052, Australia.&amp;#xD;School of Biotechnology and Biomolecular Sciences, University of New South Wales, Sydney, NSW 2052, Australia. Electronic address: v.murray@unsw.edu.au.&lt;/auth-address&gt;&lt;titles&gt;&lt;title&gt;Zorbamycin has a different DNA sequence selectivity compared with bleomycin and analogues&lt;/title&gt;&lt;secondary-title&gt;Bioorg Med Chem&lt;/secondary-title&gt;&lt;/titles&gt;&lt;periodical&gt;&lt;full-title&gt;Bioorg Med Chem&lt;/full-title&gt;&lt;/periodical&gt;&lt;pages&gt;6094-6101&lt;/pages&gt;&lt;volume&gt;24&lt;/volume&gt;&lt;number&gt;22&lt;/number&gt;&lt;keywords&gt;&lt;keyword&gt;Base Sequence&lt;/keyword&gt;&lt;keyword&gt;Bleomycin/analogs &amp;amp; derivatives/*chemistry&lt;/keyword&gt;&lt;keyword&gt;DNA/genetics&lt;/keyword&gt;&lt;keyword&gt;Glycopeptides/chemistry/*genetics&lt;/keyword&gt;&lt;keyword&gt;Molecular Structure&lt;/keyword&gt;&lt;keyword&gt;Plasmids&lt;/keyword&gt;&lt;keyword&gt;*Anti-tumour agent&lt;/keyword&gt;&lt;keyword&gt;*Bleomycin analogue&lt;/keyword&gt;&lt;keyword&gt;*DNA cleavage&lt;/keyword&gt;&lt;keyword&gt;*DNA sequence specificity&lt;/keyword&gt;&lt;keyword&gt;*Zorbamycin&lt;/keyword&gt;&lt;/keywords&gt;&lt;dates&gt;&lt;year&gt;2016&lt;/year&gt;&lt;pub-dates&gt;&lt;date&gt;Nov 15&lt;/date&gt;&lt;/pub-dates&gt;&lt;/dates&gt;&lt;isbn&gt;1464-3391 (Electronic)&amp;#xD;0968-0896 (Linking)&lt;/isbn&gt;&lt;accession-num&gt;27745992&lt;/accession-num&gt;&lt;urls&gt;&lt;related-urls&gt;&lt;url&gt;https://www.ncbi.nlm.nih.gov/pubmed/27745992&lt;/url&gt;&lt;/related-urls&gt;&lt;/urls&gt;&lt;custom2&gt;5466353&lt;/custom2&gt;&lt;electronic-resource-num&gt;10.1016/j.bmc.2016.09.072&lt;/electronic-resource-num&gt;&lt;/record&gt;&lt;/Cite&gt;&lt;/EndNote&gt;</w:instrText>
            </w:r>
            <w:r>
              <w:fldChar w:fldCharType="separate"/>
            </w:r>
            <w:r w:rsidRPr="00463B24">
              <w:rPr>
                <w:noProof/>
                <w:vertAlign w:val="superscript"/>
              </w:rPr>
              <w:t>218</w:t>
            </w:r>
            <w:r>
              <w:fldChar w:fldCharType="end"/>
            </w:r>
          </w:p>
        </w:tc>
      </w:tr>
      <w:tr w:rsidR="00D65FEA" w14:paraId="2E4F0247" w14:textId="77777777" w:rsidTr="00C42DDD">
        <w:tc>
          <w:tcPr>
            <w:tcW w:w="2287" w:type="dxa"/>
          </w:tcPr>
          <w:p w14:paraId="31CA1BF6" w14:textId="38F32AB2" w:rsidR="00D65FEA" w:rsidRDefault="006D0E3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olyketomycin</w:t>
            </w:r>
            <w:proofErr w:type="spellEnd"/>
          </w:p>
        </w:tc>
        <w:tc>
          <w:tcPr>
            <w:tcW w:w="1364" w:type="dxa"/>
          </w:tcPr>
          <w:p w14:paraId="319F6E75" w14:textId="551A82C5" w:rsidR="00D65FEA" w:rsidRDefault="006D0E34" w:rsidP="00C42DDD">
            <w:r>
              <w:t>yes</w:t>
            </w:r>
          </w:p>
        </w:tc>
        <w:tc>
          <w:tcPr>
            <w:tcW w:w="1364" w:type="dxa"/>
          </w:tcPr>
          <w:p w14:paraId="4C5D39EC" w14:textId="5B6EE2CF" w:rsidR="00D65FEA" w:rsidRDefault="006D0E34" w:rsidP="00C42DDD">
            <w:r>
              <w:t>gram pos</w:t>
            </w:r>
          </w:p>
        </w:tc>
        <w:tc>
          <w:tcPr>
            <w:tcW w:w="1141" w:type="dxa"/>
          </w:tcPr>
          <w:p w14:paraId="2F83EE26" w14:textId="77777777" w:rsidR="00D65FEA" w:rsidRDefault="00D65FEA" w:rsidP="00C42DDD"/>
        </w:tc>
        <w:tc>
          <w:tcPr>
            <w:tcW w:w="1141" w:type="dxa"/>
          </w:tcPr>
          <w:p w14:paraId="7353F25B" w14:textId="609DEADF" w:rsidR="00D65FEA" w:rsidRDefault="006D0E34" w:rsidP="00C42DDD">
            <w:r>
              <w:t>yes</w:t>
            </w:r>
          </w:p>
        </w:tc>
        <w:tc>
          <w:tcPr>
            <w:tcW w:w="2051" w:type="dxa"/>
          </w:tcPr>
          <w:p w14:paraId="768582FE" w14:textId="77777777" w:rsidR="00D65FEA" w:rsidRDefault="00D65FEA" w:rsidP="00C42DDD"/>
        </w:tc>
        <w:tc>
          <w:tcPr>
            <w:tcW w:w="1346" w:type="dxa"/>
          </w:tcPr>
          <w:p w14:paraId="7AFF46E0" w14:textId="5E973D8B" w:rsidR="00D65FEA" w:rsidRDefault="0080044D" w:rsidP="00C42DDD">
            <w:r>
              <w:fldChar w:fldCharType="begin">
                <w:fldData xml:space="preserve">PEVuZE5vdGU+PENpdGU+PEF1dGhvcj5EYXVtPC9BdXRob3I+PFllYXI+MjAwOTwvWWVhcj48UmVj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XVtPC9BdXRob3I+PFllYXI+MjAwOTwvWWVhcj48UmVj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0044D">
              <w:rPr>
                <w:noProof/>
                <w:vertAlign w:val="superscript"/>
              </w:rPr>
              <w:t>219</w:t>
            </w:r>
            <w:r>
              <w:fldChar w:fldCharType="end"/>
            </w:r>
          </w:p>
        </w:tc>
      </w:tr>
      <w:tr w:rsidR="00D65FEA" w14:paraId="4C042F02" w14:textId="77777777" w:rsidTr="00C42DDD">
        <w:tc>
          <w:tcPr>
            <w:tcW w:w="2287" w:type="dxa"/>
          </w:tcPr>
          <w:p w14:paraId="33F25E26" w14:textId="20914AE4" w:rsidR="00D65FEA" w:rsidRDefault="00E327E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lindrocyclophane</w:t>
            </w:r>
            <w:proofErr w:type="spellEnd"/>
          </w:p>
        </w:tc>
        <w:tc>
          <w:tcPr>
            <w:tcW w:w="1364" w:type="dxa"/>
          </w:tcPr>
          <w:p w14:paraId="7412A6DA" w14:textId="77777777" w:rsidR="00D65FEA" w:rsidRDefault="00D65FEA" w:rsidP="00C42DDD"/>
        </w:tc>
        <w:tc>
          <w:tcPr>
            <w:tcW w:w="1364" w:type="dxa"/>
          </w:tcPr>
          <w:p w14:paraId="0A97EB3D" w14:textId="77777777" w:rsidR="00D65FEA" w:rsidRDefault="00D65FEA" w:rsidP="00C42DDD"/>
        </w:tc>
        <w:tc>
          <w:tcPr>
            <w:tcW w:w="1141" w:type="dxa"/>
          </w:tcPr>
          <w:p w14:paraId="01284853" w14:textId="77777777" w:rsidR="00D65FEA" w:rsidRDefault="00D65FEA" w:rsidP="00C42DDD"/>
        </w:tc>
        <w:tc>
          <w:tcPr>
            <w:tcW w:w="1141" w:type="dxa"/>
          </w:tcPr>
          <w:p w14:paraId="016B3E5F" w14:textId="5C2D97F3" w:rsidR="00D65FEA" w:rsidRDefault="00E327EB" w:rsidP="00C42DDD">
            <w:r>
              <w:t>yes</w:t>
            </w:r>
          </w:p>
        </w:tc>
        <w:tc>
          <w:tcPr>
            <w:tcW w:w="2051" w:type="dxa"/>
          </w:tcPr>
          <w:p w14:paraId="0A44680E" w14:textId="77777777" w:rsidR="00D65FEA" w:rsidRDefault="00D65FEA" w:rsidP="00C42DDD"/>
        </w:tc>
        <w:tc>
          <w:tcPr>
            <w:tcW w:w="1346" w:type="dxa"/>
          </w:tcPr>
          <w:p w14:paraId="7D58A022" w14:textId="2810FD0A" w:rsidR="00D65FEA" w:rsidRDefault="00D642BE" w:rsidP="00C42DDD">
            <w:r>
              <w:fldChar w:fldCharType="begin">
                <w:fldData xml:space="preserve">PEVuZE5vdGU+PENpdGU+PEF1dGhvcj5ZYW1ha29zaGk8L0F1dGhvcj48WWVhcj4yMDA5PC9ZZWFy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YW1ha29zaGk8L0F1dGhvcj48WWVhcj4yMDA5PC9ZZWFy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642BE">
              <w:rPr>
                <w:noProof/>
                <w:vertAlign w:val="superscript"/>
              </w:rPr>
              <w:t>220</w:t>
            </w:r>
            <w:r>
              <w:fldChar w:fldCharType="end"/>
            </w:r>
          </w:p>
        </w:tc>
      </w:tr>
      <w:tr w:rsidR="00D65FEA" w14:paraId="4B62B0A0" w14:textId="77777777" w:rsidTr="00C42DDD">
        <w:tc>
          <w:tcPr>
            <w:tcW w:w="2287" w:type="dxa"/>
          </w:tcPr>
          <w:p w14:paraId="7A3D0689" w14:textId="01B8AC06" w:rsidR="00D65FEA" w:rsidRDefault="00D86FA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endomycin</w:t>
            </w:r>
            <w:proofErr w:type="spellEnd"/>
          </w:p>
        </w:tc>
        <w:tc>
          <w:tcPr>
            <w:tcW w:w="1364" w:type="dxa"/>
          </w:tcPr>
          <w:p w14:paraId="1230AE2F" w14:textId="58473869" w:rsidR="00D65FEA" w:rsidRDefault="00D86FA9" w:rsidP="00C42DDD">
            <w:r>
              <w:t>yes</w:t>
            </w:r>
          </w:p>
        </w:tc>
        <w:tc>
          <w:tcPr>
            <w:tcW w:w="1364" w:type="dxa"/>
          </w:tcPr>
          <w:p w14:paraId="7096F0A7" w14:textId="3B7CCCDB" w:rsidR="00D65FEA" w:rsidRDefault="00D86FA9" w:rsidP="00C42DDD">
            <w:r>
              <w:t>gram pos, gram neg</w:t>
            </w:r>
          </w:p>
        </w:tc>
        <w:tc>
          <w:tcPr>
            <w:tcW w:w="1141" w:type="dxa"/>
          </w:tcPr>
          <w:p w14:paraId="699B1D9E" w14:textId="77777777" w:rsidR="00D65FEA" w:rsidRDefault="00D65FEA" w:rsidP="00C42DDD"/>
        </w:tc>
        <w:tc>
          <w:tcPr>
            <w:tcW w:w="1141" w:type="dxa"/>
          </w:tcPr>
          <w:p w14:paraId="7ECC266A" w14:textId="7E4BB6BD" w:rsidR="00D65FEA" w:rsidRDefault="00D86FA9" w:rsidP="00C42DDD">
            <w:r>
              <w:t>yes</w:t>
            </w:r>
          </w:p>
        </w:tc>
        <w:tc>
          <w:tcPr>
            <w:tcW w:w="2051" w:type="dxa"/>
          </w:tcPr>
          <w:p w14:paraId="78EA9F8C" w14:textId="77777777" w:rsidR="00D65FEA" w:rsidRDefault="00D65FEA" w:rsidP="00C42DDD"/>
        </w:tc>
        <w:tc>
          <w:tcPr>
            <w:tcW w:w="1346" w:type="dxa"/>
          </w:tcPr>
          <w:p w14:paraId="5BF7C58E" w14:textId="71B3311A" w:rsidR="00D65FEA" w:rsidRDefault="00A037D8" w:rsidP="00C42DDD">
            <w:r>
              <w:fldChar w:fldCharType="begin"/>
            </w:r>
            <w:r>
              <w:instrText xml:space="preserve"> ADDIN EN.CITE &lt;EndNote&gt;&lt;Cite&gt;&lt;Author&gt;Elnakady&lt;/Author&gt;&lt;Year&gt;2007&lt;/Year&gt;&lt;RecNum&gt;225&lt;/RecNum&gt;&lt;DisplayText&gt;&lt;style face="superscript"&gt;221&lt;/style&gt;&lt;/DisplayText&gt;&lt;record&gt;&lt;rec-number&gt;225&lt;/rec-number&gt;&lt;foreign-keys&gt;&lt;key app="EN" db-id="p5zs9pw5ltwzr3e0webppaa6ae5zxdxszf5s" timestamp="1547235659"&gt;225&lt;/key&gt;&lt;/foreign-keys&gt;&lt;ref-type name="Journal Article"&gt;17&lt;/ref-type&gt;&lt;contributors&gt;&lt;authors&gt;&lt;author&gt;Elnakady, Y. A.&lt;/author&gt;&lt;author&gt;Rohde, M.&lt;/author&gt;&lt;author&gt;Sasse, F.&lt;/author&gt;&lt;author&gt;Backes, C.&lt;/author&gt;&lt;author&gt;Keller, A.&lt;/author&gt;&lt;author&gt;Lenhof, H. P.&lt;/author&gt;&lt;author&gt;Weissman, K. J.&lt;/author&gt;&lt;author&gt;Muller, R.&lt;/author&gt;&lt;/authors&gt;&lt;/contributors&gt;&lt;auth-address&gt;Department of Pharmaceutical Biotechnology, Saarland University, P.O. Box 151150, 66041 Saarbrucken, Germany.&lt;/auth-address&gt;&lt;titles&gt;&lt;title&gt;Evidence for the mode of action of the highly cytotoxic Streptomyces polyketide kendomycin&lt;/title&gt;&lt;secondary-title&gt;Chembiochem&lt;/secondary-title&gt;&lt;/titles&gt;&lt;periodical&gt;&lt;full-title&gt;Chembiochem&lt;/full-title&gt;&lt;/periodical&gt;&lt;pages&gt;1261-72&lt;/pages&gt;&lt;volume&gt;8&lt;/volume&gt;&lt;number&gt;11&lt;/number&gt;&lt;keywords&gt;&lt;keyword&gt;Animals&lt;/keyword&gt;&lt;keyword&gt;Apoptosis/drug effects&lt;/keyword&gt;&lt;keyword&gt;Cell Line&lt;/keyword&gt;&lt;keyword&gt;Cell Shape/drug effects&lt;/keyword&gt;&lt;keyword&gt;Humans&lt;/keyword&gt;&lt;keyword&gt;Macrolides/chemistry/*toxicity&lt;/keyword&gt;&lt;keyword&gt;Microscopy, Electron, Transmission&lt;/keyword&gt;&lt;keyword&gt;Neoplasms/pathology&lt;/keyword&gt;&lt;keyword&gt;Proteasome Endopeptidase Complex/metabolism&lt;/keyword&gt;&lt;keyword&gt;Rabbits&lt;/keyword&gt;&lt;keyword&gt;Rifabutin/*analogs &amp;amp; derivatives/chemistry/toxicity&lt;/keyword&gt;&lt;keyword&gt;Streptomyces/*chemistry&lt;/keyword&gt;&lt;keyword&gt;U937 Cells&lt;/keyword&gt;&lt;/keywords&gt;&lt;dates&gt;&lt;year&gt;2007&lt;/year&gt;&lt;pub-dates&gt;&lt;date&gt;Jul 23&lt;/date&gt;&lt;/pub-dates&gt;&lt;/dates&gt;&lt;isbn&gt;1439-4227 (Print)&amp;#xD;1439-4227 (Linking)&lt;/isbn&gt;&lt;accession-num&gt;17592829&lt;/accession-num&gt;&lt;urls&gt;&lt;related-urls&gt;&lt;url&gt;https://www.ncbi.nlm.nih.gov/pubmed/17592829&lt;/url&gt;&lt;/related-urls&gt;&lt;/urls&gt;&lt;electronic-resource-num&gt;10.1002/cbic.200700050&lt;/electronic-resource-num&gt;&lt;/record&gt;&lt;/Cite&gt;&lt;/EndNote&gt;</w:instrText>
            </w:r>
            <w:r>
              <w:fldChar w:fldCharType="separate"/>
            </w:r>
            <w:r w:rsidRPr="00A037D8">
              <w:rPr>
                <w:noProof/>
                <w:vertAlign w:val="superscript"/>
              </w:rPr>
              <w:t>221</w:t>
            </w:r>
            <w:r>
              <w:fldChar w:fldCharType="end"/>
            </w:r>
          </w:p>
        </w:tc>
      </w:tr>
      <w:tr w:rsidR="00D65FEA" w14:paraId="57AAE286" w14:textId="77777777" w:rsidTr="00C42DDD">
        <w:tc>
          <w:tcPr>
            <w:tcW w:w="2287" w:type="dxa"/>
          </w:tcPr>
          <w:p w14:paraId="6C653B9B" w14:textId="1A55D2CC" w:rsidR="00D65FEA" w:rsidRDefault="00E77FF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ivosazol</w:t>
            </w:r>
            <w:proofErr w:type="spellEnd"/>
          </w:p>
        </w:tc>
        <w:tc>
          <w:tcPr>
            <w:tcW w:w="1364" w:type="dxa"/>
          </w:tcPr>
          <w:p w14:paraId="02ACA0E6" w14:textId="77777777" w:rsidR="00D65FEA" w:rsidRDefault="00D65FEA" w:rsidP="00C42DDD"/>
        </w:tc>
        <w:tc>
          <w:tcPr>
            <w:tcW w:w="1364" w:type="dxa"/>
          </w:tcPr>
          <w:p w14:paraId="33A54723" w14:textId="77777777" w:rsidR="00D65FEA" w:rsidRDefault="00D65FEA" w:rsidP="00C42DDD"/>
        </w:tc>
        <w:tc>
          <w:tcPr>
            <w:tcW w:w="1141" w:type="dxa"/>
          </w:tcPr>
          <w:p w14:paraId="66A6CA4E" w14:textId="76F4B0B4" w:rsidR="00D65FEA" w:rsidRDefault="002772C2" w:rsidP="00C42DDD">
            <w:r>
              <w:t>yes</w:t>
            </w:r>
          </w:p>
        </w:tc>
        <w:tc>
          <w:tcPr>
            <w:tcW w:w="1141" w:type="dxa"/>
          </w:tcPr>
          <w:p w14:paraId="27ABF2D8" w14:textId="6444ECD3" w:rsidR="00D65FEA" w:rsidRDefault="00E77FF6" w:rsidP="00C42DDD">
            <w:r>
              <w:t>yes</w:t>
            </w:r>
          </w:p>
        </w:tc>
        <w:tc>
          <w:tcPr>
            <w:tcW w:w="2051" w:type="dxa"/>
          </w:tcPr>
          <w:p w14:paraId="0A902083" w14:textId="77777777" w:rsidR="00D65FEA" w:rsidRDefault="00D65FEA" w:rsidP="00C42DDD"/>
        </w:tc>
        <w:tc>
          <w:tcPr>
            <w:tcW w:w="1346" w:type="dxa"/>
          </w:tcPr>
          <w:p w14:paraId="563C0579" w14:textId="0E5A783C" w:rsidR="00D65FEA" w:rsidRDefault="00071A55" w:rsidP="00C42DDD">
            <w:r>
              <w:fldChar w:fldCharType="begin"/>
            </w:r>
            <w:r>
              <w:instrText xml:space="preserve"> ADDIN EN.CITE &lt;EndNote&gt;&lt;Cite&gt;&lt;Author&gt;Irschik&lt;/Author&gt;&lt;Year&gt;1995&lt;/Year&gt;&lt;RecNum&gt;226&lt;/RecNum&gt;&lt;DisplayText&gt;&lt;style face="superscript"&gt;222&lt;/style&gt;&lt;/DisplayText&gt;&lt;record&gt;&lt;rec-number&gt;226&lt;/rec-number&gt;&lt;foreign-keys&gt;&lt;key app="EN" db-id="p5zs9pw5ltwzr3e0webppaa6ae5zxdxszf5s" timestamp="1547236149"&gt;226&lt;/key&gt;&lt;/foreign-keys&gt;&lt;ref-type name="Journal Article"&gt;17&lt;/ref-type&gt;&lt;contributors&gt;&lt;authors&gt;&lt;author&gt;Irschik, H.&lt;/author&gt;&lt;author&gt;Jansen, R.&lt;/author&gt;&lt;author&gt;Gerth, K.&lt;/author&gt;&lt;author&gt;Hofle, G.&lt;/author&gt;&lt;author&gt;Reichenbach, H.&lt;/author&gt;&lt;/authors&gt;&lt;/contributors&gt;&lt;auth-address&gt;GBF, Gesellschaft fur Biotechnologische Forschung, Departments of Biology of Natural Products, Braunschweig, Germany.&lt;/auth-address&gt;&lt;titles&gt;&lt;title&gt;Chivosazol A, a new inhibitor of eukaryotic organisms isolated from myxobacteria&lt;/title&gt;&lt;secondary-title&gt;J Antibiot (Tokyo)&lt;/secondary-title&gt;&lt;/titles&gt;&lt;periodical&gt;&lt;full-title&gt;J Antibiot (Tokyo)&lt;/full-title&gt;&lt;/periodical&gt;&lt;pages&gt;962-6&lt;/pages&gt;&lt;volume&gt;48&lt;/volume&gt;&lt;number&gt;9&lt;/number&gt;&lt;keywords&gt;&lt;keyword&gt;Animals&lt;/keyword&gt;&lt;keyword&gt;*Anti-Bacterial Agents&lt;/keyword&gt;&lt;keyword&gt;Antifungal Agents/*isolation &amp;amp; purification/pharmacology&lt;/keyword&gt;&lt;keyword&gt;HeLa Cells/drug effects&lt;/keyword&gt;&lt;keyword&gt;Humans&lt;/keyword&gt;&lt;keyword&gt;Macrolides/isolation &amp;amp; purification/pharmacology&lt;/keyword&gt;&lt;keyword&gt;Mice&lt;/keyword&gt;&lt;keyword&gt;Microbial Sensitivity Tests&lt;/keyword&gt;&lt;keyword&gt;Molecular Structure&lt;/keyword&gt;&lt;keyword&gt;Myxococcales&lt;/keyword&gt;&lt;keyword&gt;Oxazoles/*isolation &amp;amp; purification/pharmacology&lt;/keyword&gt;&lt;keyword&gt;Yeasts/drug effects&lt;/keyword&gt;&lt;/keywords&gt;&lt;dates&gt;&lt;year&gt;1995&lt;/year&gt;&lt;pub-dates&gt;&lt;date&gt;Sep&lt;/date&gt;&lt;/pub-dates&gt;&lt;/dates&gt;&lt;isbn&gt;0021-8820 (Print)&amp;#xD;0021-8820 (Linking)&lt;/isbn&gt;&lt;accession-num&gt;7592063&lt;/accession-num&gt;&lt;urls&gt;&lt;related-urls&gt;&lt;url&gt;https://www.ncbi.nlm.nih.gov/pubmed/7592063&lt;/url&gt;&lt;/related-urls&gt;&lt;/urls&gt;&lt;/record&gt;&lt;/Cite&gt;&lt;/EndNote&gt;</w:instrText>
            </w:r>
            <w:r>
              <w:fldChar w:fldCharType="separate"/>
            </w:r>
            <w:r w:rsidRPr="00071A55">
              <w:rPr>
                <w:noProof/>
                <w:vertAlign w:val="superscript"/>
              </w:rPr>
              <w:t>222</w:t>
            </w:r>
            <w:r>
              <w:fldChar w:fldCharType="end"/>
            </w:r>
          </w:p>
        </w:tc>
      </w:tr>
      <w:tr w:rsidR="00D65FEA" w14:paraId="26FC0C55" w14:textId="77777777" w:rsidTr="00C42DDD">
        <w:tc>
          <w:tcPr>
            <w:tcW w:w="2287" w:type="dxa"/>
          </w:tcPr>
          <w:p w14:paraId="3AAE90B3" w14:textId="68B4C54E" w:rsidR="00D65FEA" w:rsidRDefault="00665F1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irromycin</w:t>
            </w:r>
            <w:proofErr w:type="spellEnd"/>
          </w:p>
        </w:tc>
        <w:tc>
          <w:tcPr>
            <w:tcW w:w="1364" w:type="dxa"/>
          </w:tcPr>
          <w:p w14:paraId="55F205DB" w14:textId="6A432206" w:rsidR="00D65FEA" w:rsidRDefault="00665F18" w:rsidP="00C42DDD">
            <w:r>
              <w:t>yes</w:t>
            </w:r>
          </w:p>
        </w:tc>
        <w:tc>
          <w:tcPr>
            <w:tcW w:w="1364" w:type="dxa"/>
          </w:tcPr>
          <w:p w14:paraId="40D792CD" w14:textId="1870ECAA" w:rsidR="00665F18" w:rsidRDefault="00665F18" w:rsidP="00C42DDD">
            <w:r>
              <w:t>gram pos, gram neg</w:t>
            </w:r>
          </w:p>
        </w:tc>
        <w:tc>
          <w:tcPr>
            <w:tcW w:w="1141" w:type="dxa"/>
          </w:tcPr>
          <w:p w14:paraId="2927A00F" w14:textId="77777777" w:rsidR="00D65FEA" w:rsidRDefault="00D65FEA" w:rsidP="00C42DDD"/>
        </w:tc>
        <w:tc>
          <w:tcPr>
            <w:tcW w:w="1141" w:type="dxa"/>
          </w:tcPr>
          <w:p w14:paraId="70343444" w14:textId="77777777" w:rsidR="00D65FEA" w:rsidRDefault="00D65FEA" w:rsidP="00C42DDD"/>
        </w:tc>
        <w:tc>
          <w:tcPr>
            <w:tcW w:w="2051" w:type="dxa"/>
          </w:tcPr>
          <w:p w14:paraId="1DC60639" w14:textId="77777777" w:rsidR="00D65FEA" w:rsidRDefault="00D65FEA" w:rsidP="00C42DDD"/>
        </w:tc>
        <w:tc>
          <w:tcPr>
            <w:tcW w:w="1346" w:type="dxa"/>
          </w:tcPr>
          <w:p w14:paraId="50E97360" w14:textId="485B9F46" w:rsidR="00D65FEA" w:rsidRDefault="0009630B" w:rsidP="00C42DDD">
            <w:r>
              <w:fldChar w:fldCharType="begin"/>
            </w:r>
            <w:r>
              <w:instrText xml:space="preserve"> ADDIN EN.CITE &lt;EndNote&gt;&lt;Cite&gt;&lt;Author&gt;Weber&lt;/Author&gt;&lt;Year&gt;2008&lt;/Year&gt;&lt;RecNum&gt;227&lt;/RecNum&gt;&lt;DisplayText&gt;&lt;style face="superscript"&gt;223&lt;/style&gt;&lt;/DisplayText&gt;&lt;record&gt;&lt;rec-number&gt;227&lt;/rec-number&gt;&lt;foreign-keys&gt;&lt;key app="EN" db-id="p5zs9pw5ltwzr3e0webppaa6ae5zxdxszf5s" timestamp="1547236522"&gt;227&lt;/key&gt;&lt;/foreign-keys&gt;&lt;ref-type name="Journal Article"&gt;17&lt;/ref-type&gt;&lt;contributors&gt;&lt;authors&gt;&lt;author&gt;Weber, T.&lt;/author&gt;&lt;author&gt;Laiple, K. J.&lt;/author&gt;&lt;author&gt;Pross, E. K.&lt;/author&gt;&lt;author&gt;Textor, A.&lt;/author&gt;&lt;author&gt;Grond, S.&lt;/author&gt;&lt;author&gt;Welzel, K.&lt;/author&gt;&lt;author&gt;Pelzer, S.&lt;/author&gt;&lt;author&gt;Vente, A.&lt;/author&gt;&lt;author&gt;Wohlleben, W.&lt;/author&gt;&lt;/authors&gt;&lt;/contributors&gt;&lt;auth-address&gt;Eberhard-Karls-Universitat Tubingen, Fakultat fur Biologie, Mikrobiologie/Biotechnologie, Auf der Morgenstelle 28, 72076 Tubingen, Germany. tilmann.weber@biotech.uni-tuebingen.de &amp;lt;tilmann.weber@biotech.uni-tuebingen.de&amp;gt;&lt;/auth-address&gt;&lt;titles&gt;&lt;title&gt;Molecular analysis of the kirromycin biosynthetic gene cluster revealed beta-alanine as precursor of the pyridone moiety&lt;/title&gt;&lt;secondary-title&gt;Chem Biol&lt;/secondary-title&gt;&lt;/titles&gt;&lt;periodical&gt;&lt;full-title&gt;Chem Biol&lt;/full-title&gt;&lt;/periodical&gt;&lt;pages&gt;175-88&lt;/pages&gt;&lt;volume&gt;15&lt;/volume&gt;&lt;number&gt;2&lt;/number&gt;&lt;keywords&gt;&lt;keyword&gt;Acyltransferases/genetics&lt;/keyword&gt;&lt;keyword&gt;Carbon Isotopes/chemistry&lt;/keyword&gt;&lt;keyword&gt;Genes, Bacterial/genetics&lt;/keyword&gt;&lt;keyword&gt;Molecular Sequence Data&lt;/keyword&gt;&lt;keyword&gt;Multigene Family/*genetics&lt;/keyword&gt;&lt;keyword&gt;Pyridones/chemistry/metabolism&lt;/keyword&gt;&lt;keyword&gt;Sequence Analysis, DNA&lt;/keyword&gt;&lt;keyword&gt;Streptomyces/enzymology/*genetics/*metabolism&lt;/keyword&gt;&lt;keyword&gt;beta-Alanine/*metabolism&lt;/keyword&gt;&lt;/keywords&gt;&lt;dates&gt;&lt;year&gt;2008&lt;/year&gt;&lt;pub-dates&gt;&lt;date&gt;Feb&lt;/date&gt;&lt;/pub-dates&gt;&lt;/dates&gt;&lt;isbn&gt;1074-5521 (Print)&amp;#xD;1074-5521 (Linking)&lt;/isbn&gt;&lt;accession-num&gt;18291322&lt;/accession-num&gt;&lt;urls&gt;&lt;related-urls&gt;&lt;url&gt;https://www.ncbi.nlm.nih.gov/pubmed/18291322&lt;/url&gt;&lt;/related-urls&gt;&lt;/urls&gt;&lt;electronic-resource-num&gt;10.1016/j.chembiol.2007.12.009&lt;/electronic-resource-num&gt;&lt;/record&gt;&lt;/Cite&gt;&lt;/EndNote&gt;</w:instrText>
            </w:r>
            <w:r>
              <w:fldChar w:fldCharType="separate"/>
            </w:r>
            <w:r w:rsidRPr="0009630B">
              <w:rPr>
                <w:noProof/>
                <w:vertAlign w:val="superscript"/>
              </w:rPr>
              <w:t>223</w:t>
            </w:r>
            <w:r>
              <w:fldChar w:fldCharType="end"/>
            </w:r>
          </w:p>
        </w:tc>
      </w:tr>
      <w:tr w:rsidR="00D65FEA" w14:paraId="763E2B52" w14:textId="77777777" w:rsidTr="00C42DDD">
        <w:tc>
          <w:tcPr>
            <w:tcW w:w="2287" w:type="dxa"/>
          </w:tcPr>
          <w:p w14:paraId="7B05BD43" w14:textId="1935EE84" w:rsidR="00D65FEA" w:rsidRDefault="000C764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simocyclinone</w:t>
            </w:r>
            <w:proofErr w:type="spellEnd"/>
          </w:p>
        </w:tc>
        <w:tc>
          <w:tcPr>
            <w:tcW w:w="1364" w:type="dxa"/>
          </w:tcPr>
          <w:p w14:paraId="263AA7B5" w14:textId="578CF64A" w:rsidR="00D65FEA" w:rsidRDefault="000C764B" w:rsidP="00C42DDD">
            <w:r>
              <w:t>yes</w:t>
            </w:r>
          </w:p>
        </w:tc>
        <w:tc>
          <w:tcPr>
            <w:tcW w:w="1364" w:type="dxa"/>
          </w:tcPr>
          <w:p w14:paraId="334081AD" w14:textId="1C046A6D" w:rsidR="00D65FEA" w:rsidRDefault="000C764B" w:rsidP="00C42DDD">
            <w:r>
              <w:t>gram pos</w:t>
            </w:r>
          </w:p>
        </w:tc>
        <w:tc>
          <w:tcPr>
            <w:tcW w:w="1141" w:type="dxa"/>
          </w:tcPr>
          <w:p w14:paraId="4CBBA928" w14:textId="77777777" w:rsidR="00D65FEA" w:rsidRDefault="00D65FEA" w:rsidP="00C42DDD"/>
        </w:tc>
        <w:tc>
          <w:tcPr>
            <w:tcW w:w="1141" w:type="dxa"/>
          </w:tcPr>
          <w:p w14:paraId="56553F2B" w14:textId="5EAA7445" w:rsidR="00D65FEA" w:rsidRDefault="000C764B" w:rsidP="00C42DDD">
            <w:r>
              <w:t>yes</w:t>
            </w:r>
          </w:p>
        </w:tc>
        <w:tc>
          <w:tcPr>
            <w:tcW w:w="2051" w:type="dxa"/>
          </w:tcPr>
          <w:p w14:paraId="1F653415" w14:textId="77777777" w:rsidR="00D65FEA" w:rsidRDefault="00D65FEA" w:rsidP="00C42DDD"/>
        </w:tc>
        <w:tc>
          <w:tcPr>
            <w:tcW w:w="1346" w:type="dxa"/>
          </w:tcPr>
          <w:p w14:paraId="088BCCD8" w14:textId="030FEA61" w:rsidR="00D65FEA" w:rsidRDefault="003A3CDC" w:rsidP="00C42DDD">
            <w:r>
              <w:fldChar w:fldCharType="begin">
                <w:fldData xml:space="preserve">PEVuZE5vdGU+PENpdGU+PEF1dGhvcj5PcHBlZ2FyZDwvQXV0aG9yPjxZZWFyPjIwMDk8L1llYXI+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cHBlZ2FyZDwvQXV0aG9yPjxZZWFyPjIwMDk8L1llYXI+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A3CDC">
              <w:rPr>
                <w:noProof/>
                <w:vertAlign w:val="superscript"/>
              </w:rPr>
              <w:t>224</w:t>
            </w:r>
            <w:r>
              <w:fldChar w:fldCharType="end"/>
            </w:r>
          </w:p>
        </w:tc>
      </w:tr>
      <w:tr w:rsidR="00D65FEA" w14:paraId="10E42904" w14:textId="77777777" w:rsidTr="00C42DDD">
        <w:tc>
          <w:tcPr>
            <w:tcW w:w="2287" w:type="dxa"/>
          </w:tcPr>
          <w:p w14:paraId="23F15D1A" w14:textId="6F635924" w:rsidR="00D65FEA" w:rsidRDefault="00F157D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posidomycin</w:t>
            </w:r>
            <w:proofErr w:type="spellEnd"/>
          </w:p>
        </w:tc>
        <w:tc>
          <w:tcPr>
            <w:tcW w:w="1364" w:type="dxa"/>
          </w:tcPr>
          <w:p w14:paraId="7D8D7267" w14:textId="6E6DB222" w:rsidR="00D65FEA" w:rsidRDefault="00F157D0" w:rsidP="00C42DDD">
            <w:r>
              <w:t>yes</w:t>
            </w:r>
          </w:p>
        </w:tc>
        <w:tc>
          <w:tcPr>
            <w:tcW w:w="1364" w:type="dxa"/>
          </w:tcPr>
          <w:p w14:paraId="366ACFF5" w14:textId="562B516B" w:rsidR="00D65FEA" w:rsidRDefault="00F157D0" w:rsidP="00C42DDD">
            <w:r>
              <w:t>gram pos</w:t>
            </w:r>
          </w:p>
        </w:tc>
        <w:tc>
          <w:tcPr>
            <w:tcW w:w="1141" w:type="dxa"/>
          </w:tcPr>
          <w:p w14:paraId="3AB8AB44" w14:textId="77777777" w:rsidR="00D65FEA" w:rsidRDefault="00D65FEA" w:rsidP="00C42DDD"/>
        </w:tc>
        <w:tc>
          <w:tcPr>
            <w:tcW w:w="1141" w:type="dxa"/>
          </w:tcPr>
          <w:p w14:paraId="598F318F" w14:textId="77777777" w:rsidR="00D65FEA" w:rsidRDefault="00D65FEA" w:rsidP="00C42DDD"/>
        </w:tc>
        <w:tc>
          <w:tcPr>
            <w:tcW w:w="2051" w:type="dxa"/>
          </w:tcPr>
          <w:p w14:paraId="656D1D54" w14:textId="77777777" w:rsidR="00D65FEA" w:rsidRDefault="00D65FEA" w:rsidP="00C42DDD"/>
        </w:tc>
        <w:tc>
          <w:tcPr>
            <w:tcW w:w="1346" w:type="dxa"/>
          </w:tcPr>
          <w:p w14:paraId="260B0C50" w14:textId="141127D6" w:rsidR="00D65FEA" w:rsidRDefault="00036FAB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036FAB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5D3FD6" w14:paraId="17B4F95B" w14:textId="77777777" w:rsidTr="00C42DDD">
        <w:tc>
          <w:tcPr>
            <w:tcW w:w="2287" w:type="dxa"/>
          </w:tcPr>
          <w:p w14:paraId="0BE9BA3E" w14:textId="6616AA89" w:rsidR="005D3FD6" w:rsidRDefault="00E264F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pyradiomycin</w:t>
            </w:r>
            <w:proofErr w:type="spellEnd"/>
          </w:p>
        </w:tc>
        <w:tc>
          <w:tcPr>
            <w:tcW w:w="1364" w:type="dxa"/>
          </w:tcPr>
          <w:p w14:paraId="209A8104" w14:textId="7E9377A7" w:rsidR="005D3FD6" w:rsidRDefault="00E264FC" w:rsidP="00C42DDD">
            <w:r>
              <w:t>yes</w:t>
            </w:r>
          </w:p>
        </w:tc>
        <w:tc>
          <w:tcPr>
            <w:tcW w:w="1364" w:type="dxa"/>
          </w:tcPr>
          <w:p w14:paraId="62543B89" w14:textId="0793EA42" w:rsidR="005D3FD6" w:rsidRDefault="00E264FC" w:rsidP="00C42DDD">
            <w:r>
              <w:t>gram pos</w:t>
            </w:r>
          </w:p>
        </w:tc>
        <w:tc>
          <w:tcPr>
            <w:tcW w:w="1141" w:type="dxa"/>
          </w:tcPr>
          <w:p w14:paraId="547CE2BE" w14:textId="77777777" w:rsidR="005D3FD6" w:rsidRDefault="005D3FD6" w:rsidP="00C42DDD"/>
        </w:tc>
        <w:tc>
          <w:tcPr>
            <w:tcW w:w="1141" w:type="dxa"/>
          </w:tcPr>
          <w:p w14:paraId="5613630C" w14:textId="77777777" w:rsidR="005D3FD6" w:rsidRDefault="005D3FD6" w:rsidP="00C42DDD"/>
        </w:tc>
        <w:tc>
          <w:tcPr>
            <w:tcW w:w="2051" w:type="dxa"/>
          </w:tcPr>
          <w:p w14:paraId="40CB9CE6" w14:textId="77777777" w:rsidR="005D3FD6" w:rsidRDefault="005D3FD6" w:rsidP="00C42DDD"/>
        </w:tc>
        <w:tc>
          <w:tcPr>
            <w:tcW w:w="1346" w:type="dxa"/>
          </w:tcPr>
          <w:p w14:paraId="5E4EFFB7" w14:textId="523A4A17" w:rsidR="005D3FD6" w:rsidRDefault="00E264FC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E264FC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5D3FD6" w14:paraId="384E25D5" w14:textId="77777777" w:rsidTr="00C42DDD">
        <w:tc>
          <w:tcPr>
            <w:tcW w:w="2287" w:type="dxa"/>
          </w:tcPr>
          <w:p w14:paraId="64D8C9E1" w14:textId="1903466E" w:rsidR="005D3FD6" w:rsidRDefault="009C1E3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rochlorin</w:t>
            </w:r>
            <w:proofErr w:type="spellEnd"/>
          </w:p>
        </w:tc>
        <w:tc>
          <w:tcPr>
            <w:tcW w:w="1364" w:type="dxa"/>
          </w:tcPr>
          <w:p w14:paraId="6BC59F31" w14:textId="609493FF" w:rsidR="005D3FD6" w:rsidRDefault="009C1E35" w:rsidP="00C42DDD">
            <w:r>
              <w:t>yes</w:t>
            </w:r>
          </w:p>
        </w:tc>
        <w:tc>
          <w:tcPr>
            <w:tcW w:w="1364" w:type="dxa"/>
          </w:tcPr>
          <w:p w14:paraId="17790E91" w14:textId="66650833" w:rsidR="005D3FD6" w:rsidRDefault="009C1E35" w:rsidP="00C42DDD">
            <w:r>
              <w:t>gram pos</w:t>
            </w:r>
          </w:p>
        </w:tc>
        <w:tc>
          <w:tcPr>
            <w:tcW w:w="1141" w:type="dxa"/>
          </w:tcPr>
          <w:p w14:paraId="1A309C95" w14:textId="77777777" w:rsidR="005D3FD6" w:rsidRDefault="005D3FD6" w:rsidP="00C42DDD"/>
        </w:tc>
        <w:tc>
          <w:tcPr>
            <w:tcW w:w="1141" w:type="dxa"/>
          </w:tcPr>
          <w:p w14:paraId="55F3B3AE" w14:textId="77777777" w:rsidR="005D3FD6" w:rsidRDefault="005D3FD6" w:rsidP="00C42DDD"/>
        </w:tc>
        <w:tc>
          <w:tcPr>
            <w:tcW w:w="2051" w:type="dxa"/>
          </w:tcPr>
          <w:p w14:paraId="0140F2DB" w14:textId="77777777" w:rsidR="005D3FD6" w:rsidRDefault="005D3FD6" w:rsidP="00C42DDD"/>
        </w:tc>
        <w:tc>
          <w:tcPr>
            <w:tcW w:w="1346" w:type="dxa"/>
          </w:tcPr>
          <w:p w14:paraId="33B16A77" w14:textId="5BAB6CD3" w:rsidR="005D3FD6" w:rsidRDefault="004612AC" w:rsidP="00C42DDD">
            <w:r>
              <w:fldChar w:fldCharType="begin">
                <w:fldData xml:space="preserve">PEVuZE5vdGU+PENpdGU+PEF1dGhvcj5TYWtvdWxhczwvQXV0aG9yPjxZZWFyPjIwMTI8L1llYXI+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WtvdWxhczwvQXV0aG9yPjxZZWFyPjIwMTI8L1llYXI+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612AC">
              <w:rPr>
                <w:noProof/>
                <w:vertAlign w:val="superscript"/>
              </w:rPr>
              <w:t>225</w:t>
            </w:r>
            <w:r>
              <w:fldChar w:fldCharType="end"/>
            </w:r>
          </w:p>
        </w:tc>
      </w:tr>
      <w:tr w:rsidR="005D3FD6" w14:paraId="375DC7DC" w14:textId="77777777" w:rsidTr="00C42DDD">
        <w:tc>
          <w:tcPr>
            <w:tcW w:w="2287" w:type="dxa"/>
          </w:tcPr>
          <w:p w14:paraId="72D4F467" w14:textId="3703EDBB" w:rsidR="005D3FD6" w:rsidRDefault="00595D6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cillaene</w:t>
            </w:r>
            <w:proofErr w:type="spellEnd"/>
          </w:p>
        </w:tc>
        <w:tc>
          <w:tcPr>
            <w:tcW w:w="1364" w:type="dxa"/>
          </w:tcPr>
          <w:p w14:paraId="6EB118DD" w14:textId="6586F4CB" w:rsidR="005D3FD6" w:rsidRDefault="00595D6C" w:rsidP="00C42DDD">
            <w:r>
              <w:t>yes</w:t>
            </w:r>
          </w:p>
        </w:tc>
        <w:tc>
          <w:tcPr>
            <w:tcW w:w="1364" w:type="dxa"/>
          </w:tcPr>
          <w:p w14:paraId="1B13C375" w14:textId="13C79AB4" w:rsidR="005D3FD6" w:rsidRDefault="00595D6C" w:rsidP="00C42DDD">
            <w:r>
              <w:t>gram neg</w:t>
            </w:r>
          </w:p>
        </w:tc>
        <w:tc>
          <w:tcPr>
            <w:tcW w:w="1141" w:type="dxa"/>
          </w:tcPr>
          <w:p w14:paraId="603E2C01" w14:textId="77777777" w:rsidR="005D3FD6" w:rsidRDefault="005D3FD6" w:rsidP="00C42DDD"/>
        </w:tc>
        <w:tc>
          <w:tcPr>
            <w:tcW w:w="1141" w:type="dxa"/>
          </w:tcPr>
          <w:p w14:paraId="4C2B0DA9" w14:textId="77777777" w:rsidR="005D3FD6" w:rsidRDefault="005D3FD6" w:rsidP="00C42DDD"/>
        </w:tc>
        <w:tc>
          <w:tcPr>
            <w:tcW w:w="2051" w:type="dxa"/>
          </w:tcPr>
          <w:p w14:paraId="2AB7EA6E" w14:textId="77777777" w:rsidR="005D3FD6" w:rsidRDefault="005D3FD6" w:rsidP="00C42DDD"/>
        </w:tc>
        <w:tc>
          <w:tcPr>
            <w:tcW w:w="1346" w:type="dxa"/>
          </w:tcPr>
          <w:p w14:paraId="6CA95639" w14:textId="3D42783A" w:rsidR="005D3FD6" w:rsidRDefault="00AE4344" w:rsidP="00C42DDD">
            <w:r>
              <w:fldChar w:fldCharType="begin"/>
            </w:r>
            <w:r>
              <w:instrText xml:space="preserve"> ADDIN EN.CITE &lt;EndNote&gt;&lt;Cite&gt;&lt;Author&gt;Muller&lt;/Author&gt;&lt;Year&gt;2014&lt;/Year&gt;&lt;RecNum&gt;230&lt;/RecNum&gt;&lt;DisplayText&gt;&lt;style face="superscript"&gt;226&lt;/style&gt;&lt;/DisplayText&gt;&lt;record&gt;&lt;rec-number&gt;230&lt;/rec-number&gt;&lt;foreign-keys&gt;&lt;key app="EN" db-id="p5zs9pw5ltwzr3e0webppaa6ae5zxdxszf5s" timestamp="1547238088"&gt;230&lt;/key&gt;&lt;/foreign-keys&gt;&lt;ref-type name="Journal Article"&gt;17&lt;/ref-type&gt;&lt;contributors&gt;&lt;authors&gt;&lt;author&gt;Muller, S.&lt;/author&gt;&lt;author&gt;Strack, S. N.&lt;/author&gt;&lt;author&gt;Hoefler, B. C.&lt;/author&gt;&lt;author&gt;Straight, P. D.&lt;/author&gt;&lt;author&gt;Kearns, D. B.&lt;/author&gt;&lt;author&gt;Kirby, J. R.&lt;/author&gt;&lt;/authors&gt;&lt;/contributors&gt;&lt;auth-address&gt;Department of Microbiology, University of Iowa, Iowa City, Iowa, USA.&amp;#xD;Department of Biochemistry and Biophysics, Texas A&amp;amp;M University, College Station, Texas, USA.&amp;#xD;Department of Biology, Indiana University, Bloomington, Indiana, USA.&amp;#xD;Department of Microbiology, University of Iowa, Iowa City, Iowa, USA john-kirby@uiowa.edu.&lt;/auth-address&gt;&lt;titles&gt;&lt;title&gt;Bacillaene and sporulation protect Bacillus subtilis from predation by Myxococcus xanthus&lt;/title&gt;&lt;secondary-title&gt;Appl Environ Microbiol&lt;/secondary-title&gt;&lt;/titles&gt;&lt;periodical&gt;&lt;full-title&gt;Appl Environ Microbiol&lt;/full-title&gt;&lt;/periodical&gt;&lt;pages&gt;5603-10&lt;/pages&gt;&lt;volume&gt;80&lt;/volume&gt;&lt;number&gt;18&lt;/number&gt;&lt;keywords&gt;&lt;keyword&gt;Anti-Infective Agents/*metabolism&lt;/keyword&gt;&lt;keyword&gt;Bacillus subtilis/*growth &amp;amp; development/*metabolism&lt;/keyword&gt;&lt;keyword&gt;Microbial Viability&lt;/keyword&gt;&lt;keyword&gt;Myxococcus xanthus/*metabolism&lt;/keyword&gt;&lt;keyword&gt;Polyenes/*metabolism&lt;/keyword&gt;&lt;keyword&gt;Spores, Bacterial/*growth &amp;amp; development&lt;/keyword&gt;&lt;/keywords&gt;&lt;dates&gt;&lt;year&gt;2014&lt;/year&gt;&lt;pub-dates&gt;&lt;date&gt;Sep&lt;/date&gt;&lt;/pub-dates&gt;&lt;/dates&gt;&lt;isbn&gt;1098-5336 (Electronic)&amp;#xD;0099-2240 (Linking)&lt;/isbn&gt;&lt;accession-num&gt;25002419&lt;/accession-num&gt;&lt;urls&gt;&lt;related-urls&gt;&lt;url&gt;https://www.ncbi.nlm.nih.gov/pubmed/25002419&lt;/url&gt;&lt;/related-urls&gt;&lt;/urls&gt;&lt;custom2&gt;4178607&lt;/custom2&gt;&lt;electronic-resource-num&gt;10.1128/AEM.01621-14&lt;/electronic-resource-num&gt;&lt;/record&gt;&lt;/Cite&gt;&lt;/EndNote&gt;</w:instrText>
            </w:r>
            <w:r>
              <w:fldChar w:fldCharType="separate"/>
            </w:r>
            <w:r w:rsidRPr="00AE4344">
              <w:rPr>
                <w:noProof/>
                <w:vertAlign w:val="superscript"/>
              </w:rPr>
              <w:t>226</w:t>
            </w:r>
            <w:r>
              <w:fldChar w:fldCharType="end"/>
            </w:r>
          </w:p>
        </w:tc>
      </w:tr>
      <w:tr w:rsidR="005D3FD6" w14:paraId="0DD5B0C4" w14:textId="77777777" w:rsidTr="00C42DDD">
        <w:tc>
          <w:tcPr>
            <w:tcW w:w="2287" w:type="dxa"/>
          </w:tcPr>
          <w:p w14:paraId="7173FA48" w14:textId="04B77F69" w:rsidR="005D3FD6" w:rsidRDefault="00474CC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cillomycin</w:t>
            </w:r>
            <w:proofErr w:type="spellEnd"/>
          </w:p>
        </w:tc>
        <w:tc>
          <w:tcPr>
            <w:tcW w:w="1364" w:type="dxa"/>
          </w:tcPr>
          <w:p w14:paraId="095597DE" w14:textId="77777777" w:rsidR="005D3FD6" w:rsidRDefault="005D3FD6" w:rsidP="00C42DDD"/>
        </w:tc>
        <w:tc>
          <w:tcPr>
            <w:tcW w:w="1364" w:type="dxa"/>
          </w:tcPr>
          <w:p w14:paraId="33AFCEEE" w14:textId="77777777" w:rsidR="005D3FD6" w:rsidRDefault="005D3FD6" w:rsidP="00C42DDD"/>
        </w:tc>
        <w:tc>
          <w:tcPr>
            <w:tcW w:w="1141" w:type="dxa"/>
          </w:tcPr>
          <w:p w14:paraId="7AA24B89" w14:textId="2ADF8573" w:rsidR="005D3FD6" w:rsidRDefault="00474CCE" w:rsidP="00C42DDD">
            <w:r>
              <w:t>yes</w:t>
            </w:r>
          </w:p>
        </w:tc>
        <w:tc>
          <w:tcPr>
            <w:tcW w:w="1141" w:type="dxa"/>
          </w:tcPr>
          <w:p w14:paraId="3F38C71F" w14:textId="77777777" w:rsidR="005D3FD6" w:rsidRDefault="005D3FD6" w:rsidP="00C42DDD"/>
        </w:tc>
        <w:tc>
          <w:tcPr>
            <w:tcW w:w="2051" w:type="dxa"/>
          </w:tcPr>
          <w:p w14:paraId="003BCFF3" w14:textId="77777777" w:rsidR="005D3FD6" w:rsidRDefault="005D3FD6" w:rsidP="00C42DDD"/>
        </w:tc>
        <w:tc>
          <w:tcPr>
            <w:tcW w:w="1346" w:type="dxa"/>
          </w:tcPr>
          <w:p w14:paraId="11A54F08" w14:textId="78B69F88" w:rsidR="005D3FD6" w:rsidRDefault="0021420D" w:rsidP="00C42DDD">
            <w:r>
              <w:fldChar w:fldCharType="begin"/>
            </w:r>
            <w:r>
              <w:instrText xml:space="preserve"> ADDIN EN.CITE &lt;EndNote&gt;&lt;Cite&gt;&lt;Author&gt;Ramachandran&lt;/Author&gt;&lt;Year&gt;2018&lt;/Year&gt;&lt;RecNum&gt;231&lt;/RecNum&gt;&lt;DisplayText&gt;&lt;style face="superscript"&gt;227&lt;/style&gt;&lt;/DisplayText&gt;&lt;record&gt;&lt;rec-number&gt;231&lt;/rec-number&gt;&lt;foreign-keys&gt;&lt;key app="EN" db-id="p5zs9pw5ltwzr3e0webppaa6ae5zxdxszf5s" timestamp="1547238248"&gt;231&lt;/key&gt;&lt;/foreign-keys&gt;&lt;ref-type name="Journal Article"&gt;17&lt;/ref-type&gt;&lt;contributors&gt;&lt;authors&gt;&lt;author&gt;Ramachandran, R.&lt;/author&gt;&lt;author&gt;Shrivastava, M.&lt;/author&gt;&lt;author&gt;Narayanan, N. N.&lt;/author&gt;&lt;author&gt;Thakur, R. L.&lt;/author&gt;&lt;author&gt;Chakrabarti, A.&lt;/author&gt;&lt;author&gt;Roy, U.&lt;/author&gt;&lt;/authors&gt;&lt;/contributors&gt;&lt;auth-address&gt;Department of Biological Sciences, Birla Institute of Technology and Science Pilani-K. K. Birla Goa Campus, Goa, India.&amp;#xD;Department of Microbiology, Sardar Bhagwan Singh Post Graduate Institute of Biomedical Science and Research, Balawala, Dehradun, India.&amp;#xD;Department of Medical Microbiology, Post Graduate Institute of Medical Education and Research, Chandigarh, India.&amp;#xD;Department of Biological Sciences, Birla Institute of Technology and Science Pilani-K. K. Birla Goa Campus, Goa, India utpalroy@gmail.com.&lt;/auth-address&gt;&lt;titles&gt;&lt;title&gt;Evaluation of Antifungal Efficacy of Three New Cyclic Lipopeptides of the Class Bacillomycin from Bacillus subtilis RLID 12.1&lt;/title&gt;&lt;secondary-title&gt;Antimicrob Agents Chemother&lt;/secondary-title&gt;&lt;/titles&gt;&lt;periodical&gt;&lt;full-title&gt;Antimicrob Agents Chemother&lt;/full-title&gt;&lt;/periodical&gt;&lt;volume&gt;62&lt;/volume&gt;&lt;number&gt;1&lt;/number&gt;&lt;keywords&gt;&lt;keyword&gt;*Bacillus subtilis&lt;/keyword&gt;&lt;keyword&gt;*biofilm&lt;/keyword&gt;&lt;keyword&gt;*cytotoxicity&lt;/keyword&gt;&lt;keyword&gt;*interaction study&lt;/keyword&gt;&lt;keyword&gt;*new cyclic lipopeptides&lt;/keyword&gt;&lt;/keywords&gt;&lt;dates&gt;&lt;year&gt;2018&lt;/year&gt;&lt;pub-dates&gt;&lt;date&gt;Jan&lt;/date&gt;&lt;/pub-dates&gt;&lt;/dates&gt;&lt;isbn&gt;1098-6596 (Electronic)&amp;#xD;0066-4804 (Linking)&lt;/isbn&gt;&lt;accession-num&gt;29038271&lt;/accession-num&gt;&lt;urls&gt;&lt;related-urls&gt;&lt;url&gt;https://www.ncbi.nlm.nih.gov/pubmed/29038271&lt;/url&gt;&lt;/related-urls&gt;&lt;/urls&gt;&lt;custom2&gt;5740331&lt;/custom2&gt;&lt;electronic-resource-num&gt;10.1128/AAC.01457-17&lt;/electronic-resource-num&gt;&lt;/record&gt;&lt;/Cite&gt;&lt;/EndNote&gt;</w:instrText>
            </w:r>
            <w:r>
              <w:fldChar w:fldCharType="separate"/>
            </w:r>
            <w:r w:rsidRPr="0021420D">
              <w:rPr>
                <w:noProof/>
                <w:vertAlign w:val="superscript"/>
              </w:rPr>
              <w:t>227</w:t>
            </w:r>
            <w:r>
              <w:fldChar w:fldCharType="end"/>
            </w:r>
          </w:p>
        </w:tc>
      </w:tr>
      <w:tr w:rsidR="005D3FD6" w14:paraId="351359BC" w14:textId="77777777" w:rsidTr="00C42DDD">
        <w:tc>
          <w:tcPr>
            <w:tcW w:w="2287" w:type="dxa"/>
          </w:tcPr>
          <w:p w14:paraId="22FC5734" w14:textId="1FC93CB5" w:rsidR="005D3FD6" w:rsidRDefault="0038278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engycin</w:t>
            </w:r>
            <w:proofErr w:type="spellEnd"/>
          </w:p>
        </w:tc>
        <w:tc>
          <w:tcPr>
            <w:tcW w:w="1364" w:type="dxa"/>
          </w:tcPr>
          <w:p w14:paraId="45AA2A9A" w14:textId="77777777" w:rsidR="005D3FD6" w:rsidRDefault="005D3FD6" w:rsidP="00C42DDD"/>
        </w:tc>
        <w:tc>
          <w:tcPr>
            <w:tcW w:w="1364" w:type="dxa"/>
          </w:tcPr>
          <w:p w14:paraId="2C311F14" w14:textId="77777777" w:rsidR="005D3FD6" w:rsidRDefault="005D3FD6" w:rsidP="00C42DDD"/>
        </w:tc>
        <w:tc>
          <w:tcPr>
            <w:tcW w:w="1141" w:type="dxa"/>
          </w:tcPr>
          <w:p w14:paraId="73820087" w14:textId="552AFF5A" w:rsidR="005D3FD6" w:rsidRDefault="00382783" w:rsidP="00C42DDD">
            <w:r>
              <w:t>yes</w:t>
            </w:r>
          </w:p>
        </w:tc>
        <w:tc>
          <w:tcPr>
            <w:tcW w:w="1141" w:type="dxa"/>
          </w:tcPr>
          <w:p w14:paraId="5D5B3912" w14:textId="77777777" w:rsidR="005D3FD6" w:rsidRDefault="005D3FD6" w:rsidP="00C42DDD"/>
        </w:tc>
        <w:tc>
          <w:tcPr>
            <w:tcW w:w="2051" w:type="dxa"/>
          </w:tcPr>
          <w:p w14:paraId="0FA95576" w14:textId="77777777" w:rsidR="005D3FD6" w:rsidRDefault="005D3FD6" w:rsidP="00C42DDD"/>
        </w:tc>
        <w:tc>
          <w:tcPr>
            <w:tcW w:w="1346" w:type="dxa"/>
          </w:tcPr>
          <w:p w14:paraId="6E405540" w14:textId="2EF1D253" w:rsidR="005D3FD6" w:rsidRDefault="00C900DC" w:rsidP="00C42DDD">
            <w:r>
              <w:fldChar w:fldCharType="begin"/>
            </w:r>
            <w:r>
              <w:instrText xml:space="preserve"> ADDIN EN.CITE &lt;EndNote&gt;&lt;Cite&gt;&lt;Author&gt;Vanittanakom&lt;/Author&gt;&lt;Year&gt;1986&lt;/Year&gt;&lt;RecNum&gt;233&lt;/RecNum&gt;&lt;DisplayText&gt;&lt;style face="superscript"&gt;229&lt;/style&gt;&lt;/DisplayText&gt;&lt;record&gt;&lt;rec-number&gt;233&lt;/rec-number&gt;&lt;foreign-keys&gt;&lt;key app="EN" db-id="p5zs9pw5ltwzr3e0webppaa6ae5zxdxszf5s" timestamp="1547240003"&gt;233&lt;/key&gt;&lt;/foreign-keys&gt;&lt;ref-type name="Journal Article"&gt;17&lt;/ref-type&gt;&lt;contributors&gt;&lt;authors&gt;&lt;author&gt;Vanittanakom, N.&lt;/author&gt;&lt;author&gt;Loeffler, W.&lt;/author&gt;&lt;author&gt;Koch, U.&lt;/author&gt;&lt;author&gt;Jung, G.&lt;/author&gt;&lt;/authors&gt;&lt;/contributors&gt;&lt;titles&gt;&lt;title&gt;Fengycin--a novel antifungal lipopeptide antibiotic produced by Bacillus subtilis F-29-3&lt;/title&gt;&lt;secondary-title&gt;J Antibiot (Tokyo)&lt;/secondary-title&gt;&lt;/titles&gt;&lt;periodical&gt;&lt;full-title&gt;J Antibiot (Tokyo)&lt;/full-title&gt;&lt;/periodical&gt;&lt;pages&gt;888-901&lt;/pages&gt;&lt;volume&gt;39&lt;/volume&gt;&lt;number&gt;7&lt;/number&gt;&lt;keywords&gt;&lt;keyword&gt;Antifungal Agents/analysis/*isolation &amp;amp; purification/pharmacology&lt;/keyword&gt;&lt;keyword&gt;Bacillus subtilis/*metabolism&lt;/keyword&gt;&lt;keyword&gt;Drug Stability&lt;/keyword&gt;&lt;keyword&gt;Fungi/drug effects&lt;/keyword&gt;&lt;keyword&gt;Hemolysis/drug effects&lt;/keyword&gt;&lt;keyword&gt;Lipids/pharmacology&lt;/keyword&gt;&lt;keyword&gt;Lipopeptides&lt;/keyword&gt;&lt;keyword&gt;Lipoproteins/analysis/isolation &amp;amp; purification/pharmacology&lt;/keyword&gt;&lt;keyword&gt;Solubility&lt;/keyword&gt;&lt;keyword&gt;Spectrophotometry&lt;/keyword&gt;&lt;/keywords&gt;&lt;dates&gt;&lt;year&gt;1986&lt;/year&gt;&lt;pub-dates&gt;&lt;date&gt;Jul&lt;/date&gt;&lt;/pub-dates&gt;&lt;/dates&gt;&lt;isbn&gt;0021-8820 (Print)&amp;#xD;0021-8820 (Linking)&lt;/isbn&gt;&lt;accession-num&gt;3093430&lt;/accession-num&gt;&lt;urls&gt;&lt;related-urls&gt;&lt;url&gt;https://www.ncbi.nlm.nih.gov/pubmed/3093430&lt;/url&gt;&lt;/related-urls&gt;&lt;/urls&gt;&lt;/record&gt;&lt;/Cite&gt;&lt;/EndNote&gt;</w:instrText>
            </w:r>
            <w:r>
              <w:fldChar w:fldCharType="separate"/>
            </w:r>
            <w:r w:rsidRPr="00C900DC">
              <w:rPr>
                <w:noProof/>
                <w:vertAlign w:val="superscript"/>
              </w:rPr>
              <w:t>229</w:t>
            </w:r>
            <w:r>
              <w:fldChar w:fldCharType="end"/>
            </w:r>
          </w:p>
        </w:tc>
      </w:tr>
      <w:tr w:rsidR="005D3FD6" w14:paraId="499CE64D" w14:textId="77777777" w:rsidTr="00C42DDD">
        <w:tc>
          <w:tcPr>
            <w:tcW w:w="2287" w:type="dxa"/>
          </w:tcPr>
          <w:p w14:paraId="761FA998" w14:textId="3DB82602" w:rsidR="005D3FD6" w:rsidRDefault="0008708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alimantacin</w:t>
            </w:r>
            <w:proofErr w:type="spellEnd"/>
          </w:p>
        </w:tc>
        <w:tc>
          <w:tcPr>
            <w:tcW w:w="1364" w:type="dxa"/>
          </w:tcPr>
          <w:p w14:paraId="37BA1EEF" w14:textId="05AC80F0" w:rsidR="005D3FD6" w:rsidRDefault="00087083" w:rsidP="00C42DDD">
            <w:r>
              <w:t>yes</w:t>
            </w:r>
          </w:p>
        </w:tc>
        <w:tc>
          <w:tcPr>
            <w:tcW w:w="1364" w:type="dxa"/>
          </w:tcPr>
          <w:p w14:paraId="7A419442" w14:textId="4E9AC1CB" w:rsidR="005D3FD6" w:rsidRDefault="00087083" w:rsidP="00C42DDD">
            <w:r>
              <w:t>gram pos</w:t>
            </w:r>
          </w:p>
        </w:tc>
        <w:tc>
          <w:tcPr>
            <w:tcW w:w="1141" w:type="dxa"/>
          </w:tcPr>
          <w:p w14:paraId="40E19539" w14:textId="77777777" w:rsidR="005D3FD6" w:rsidRDefault="005D3FD6" w:rsidP="00C42DDD"/>
        </w:tc>
        <w:tc>
          <w:tcPr>
            <w:tcW w:w="1141" w:type="dxa"/>
          </w:tcPr>
          <w:p w14:paraId="29267F41" w14:textId="77777777" w:rsidR="005D3FD6" w:rsidRDefault="005D3FD6" w:rsidP="00C42DDD"/>
        </w:tc>
        <w:tc>
          <w:tcPr>
            <w:tcW w:w="2051" w:type="dxa"/>
          </w:tcPr>
          <w:p w14:paraId="44ECA865" w14:textId="77777777" w:rsidR="005D3FD6" w:rsidRDefault="005D3FD6" w:rsidP="00C42DDD"/>
        </w:tc>
        <w:tc>
          <w:tcPr>
            <w:tcW w:w="1346" w:type="dxa"/>
          </w:tcPr>
          <w:p w14:paraId="460504FB" w14:textId="27918F4B" w:rsidR="005D3FD6" w:rsidRDefault="007C5A8B" w:rsidP="00C42DDD">
            <w:r>
              <w:fldChar w:fldCharType="begin"/>
            </w:r>
            <w:r>
              <w:instrText xml:space="preserve"> ADDIN EN.CITE &lt;EndNote&gt;&lt;Cite&gt;&lt;Author&gt;Thistlethwaite&lt;/Author&gt;&lt;Year&gt;2017&lt;/Year&gt;&lt;RecNum&gt;234&lt;/RecNum&gt;&lt;DisplayText&gt;&lt;style face="superscript"&gt;230&lt;/style&gt;&lt;/DisplayText&gt;&lt;record&gt;&lt;rec-number&gt;234&lt;/rec-number&gt;&lt;foreign-keys&gt;&lt;key app="EN" db-id="p5zs9pw5ltwzr3e0webppaa6ae5zxdxszf5s" timestamp="1547240301"&gt;234&lt;/key&gt;&lt;/foreign-keys&gt;&lt;ref-type name="Journal Article"&gt;17&lt;/ref-type&gt;&lt;contributors&gt;&lt;authors&gt;&lt;author&gt;Thistlethwaite, I. R. G.&lt;/author&gt;&lt;author&gt;Bull, F. M.&lt;/author&gt;&lt;author&gt;Cui, C.&lt;/author&gt;&lt;author&gt;Walker, P. D.&lt;/author&gt;&lt;author&gt;Gao, S. S.&lt;/author&gt;&lt;author&gt;Wang, L.&lt;/author&gt;&lt;author&gt;Song, Z.&lt;/author&gt;&lt;author&gt;Masschelein, J.&lt;/author&gt;&lt;author&gt;Lavigne, R.&lt;/author&gt;&lt;author&gt;Crump, M. P.&lt;/author&gt;&lt;author&gt;Race, P. R.&lt;/author&gt;&lt;author&gt;Simpson, T. J.&lt;/author&gt;&lt;author&gt;Willis, C. L.&lt;/author&gt;&lt;/authors&gt;&lt;/contributors&gt;&lt;auth-address&gt;School of Chemistry , University of Bristol , Cantock&amp;apos;s Close , Bristol BS8 1TS , UK . Email: chris.willis@bristol.ac.uk.&amp;#xD;Laboratory of Gene Technology , KULeuven , Leuven B-3001 , Belgium.&amp;#xD;School of Biochemistry , University of Bristol , Bristol BS8 1TD , UK.&lt;/auth-address&gt;&lt;titles&gt;&lt;title&gt;Elucidation of the relative and absolute stereochemistry of the kalimantacin/batumin antibiotics&lt;/title&gt;&lt;secondary-title&gt;Chem Sci&lt;/secondary-title&gt;&lt;/titles&gt;&lt;periodical&gt;&lt;full-title&gt;Chem Sci&lt;/full-title&gt;&lt;/periodical&gt;&lt;pages&gt;6196-6201&lt;/pages&gt;&lt;volume&gt;8&lt;/volume&gt;&lt;number&gt;9&lt;/number&gt;&lt;dates&gt;&lt;year&gt;2017&lt;/year&gt;&lt;pub-dates&gt;&lt;date&gt;Sep 1&lt;/date&gt;&lt;/pub-dates&gt;&lt;/dates&gt;&lt;isbn&gt;2041-6520 (Print)&amp;#xD;2041-6520 (Linking)&lt;/isbn&gt;&lt;accession-num&gt;28989652&lt;/accession-num&gt;&lt;urls&gt;&lt;related-urls&gt;&lt;url&gt;https://www.ncbi.nlm.nih.gov/pubmed/28989652&lt;/url&gt;&lt;/related-urls&gt;&lt;/urls&gt;&lt;custom2&gt;5628338&lt;/custom2&gt;&lt;electronic-resource-num&gt;10.1039/c7sc01670k&lt;/electronic-resource-num&gt;&lt;/record&gt;&lt;/Cite&gt;&lt;/EndNote&gt;</w:instrText>
            </w:r>
            <w:r>
              <w:fldChar w:fldCharType="separate"/>
            </w:r>
            <w:r w:rsidRPr="007C5A8B">
              <w:rPr>
                <w:noProof/>
                <w:vertAlign w:val="superscript"/>
              </w:rPr>
              <w:t>230</w:t>
            </w:r>
            <w:r>
              <w:fldChar w:fldCharType="end"/>
            </w:r>
          </w:p>
        </w:tc>
      </w:tr>
      <w:tr w:rsidR="005D3FD6" w14:paraId="5671B532" w14:textId="77777777" w:rsidTr="00C42DDD">
        <w:tc>
          <w:tcPr>
            <w:tcW w:w="2287" w:type="dxa"/>
          </w:tcPr>
          <w:p w14:paraId="10411603" w14:textId="368A969B" w:rsidR="005D3FD6" w:rsidRDefault="00B03EB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einamycin</w:t>
            </w:r>
          </w:p>
        </w:tc>
        <w:tc>
          <w:tcPr>
            <w:tcW w:w="1364" w:type="dxa"/>
          </w:tcPr>
          <w:p w14:paraId="2BF63487" w14:textId="2DE5A674" w:rsidR="005D3FD6" w:rsidRDefault="00B03EBE" w:rsidP="00C42DDD">
            <w:r>
              <w:t>yes</w:t>
            </w:r>
          </w:p>
        </w:tc>
        <w:tc>
          <w:tcPr>
            <w:tcW w:w="1364" w:type="dxa"/>
          </w:tcPr>
          <w:p w14:paraId="1F49E4CE" w14:textId="261A04F6" w:rsidR="005D3FD6" w:rsidRDefault="00B03EBE" w:rsidP="00C42DDD">
            <w:r>
              <w:t>gram pos</w:t>
            </w:r>
            <w:r w:rsidR="00E10DDC">
              <w:t>, gram neg</w:t>
            </w:r>
          </w:p>
        </w:tc>
        <w:tc>
          <w:tcPr>
            <w:tcW w:w="1141" w:type="dxa"/>
          </w:tcPr>
          <w:p w14:paraId="70DB6A6E" w14:textId="77777777" w:rsidR="005D3FD6" w:rsidRDefault="005D3FD6" w:rsidP="00C42DDD"/>
        </w:tc>
        <w:tc>
          <w:tcPr>
            <w:tcW w:w="1141" w:type="dxa"/>
          </w:tcPr>
          <w:p w14:paraId="2C8EF59F" w14:textId="5928CF15" w:rsidR="005D3FD6" w:rsidRDefault="00B03EBE" w:rsidP="00C42DDD">
            <w:r>
              <w:t>yes</w:t>
            </w:r>
          </w:p>
        </w:tc>
        <w:tc>
          <w:tcPr>
            <w:tcW w:w="2051" w:type="dxa"/>
          </w:tcPr>
          <w:p w14:paraId="0371B1C0" w14:textId="77777777" w:rsidR="005D3FD6" w:rsidRDefault="005D3FD6" w:rsidP="00C42DDD"/>
        </w:tc>
        <w:tc>
          <w:tcPr>
            <w:tcW w:w="1346" w:type="dxa"/>
          </w:tcPr>
          <w:p w14:paraId="3BBCD630" w14:textId="0B67A951" w:rsidR="005D3FD6" w:rsidRDefault="00A111A1" w:rsidP="00C42DDD">
            <w:r>
              <w:fldChar w:fldCharType="begin"/>
            </w:r>
            <w:r>
              <w:instrText xml:space="preserve"> ADDIN EN.CITE &lt;EndNote&gt;&lt;Cite&gt;&lt;Author&gt;Tang&lt;/Author&gt;&lt;Year&gt;2004&lt;/Year&gt;&lt;RecNum&gt;235&lt;/RecNum&gt;&lt;DisplayText&gt;&lt;style face="superscript"&gt;231&lt;/style&gt;&lt;/DisplayText&gt;&lt;record&gt;&lt;rec-number&gt;235&lt;/rec-number&gt;&lt;foreign-keys&gt;&lt;key app="EN" db-id="p5zs9pw5ltwzr3e0webppaa6ae5zxdxszf5s" timestamp="1547240812"&gt;235&lt;/key&gt;&lt;/foreign-keys&gt;&lt;ref-type name="Journal Article"&gt;17&lt;/ref-type&gt;&lt;contributors&gt;&lt;authors&gt;&lt;author&gt;Tang, G. L.&lt;/author&gt;&lt;author&gt;Cheng, Y. Q.&lt;/author&gt;&lt;author&gt;Shen, B.&lt;/author&gt;&lt;/authors&gt;&lt;/contributors&gt;&lt;auth-address&gt;Division of Pharmaceutical Sciences, University of Wisconsin, Madison, Wisconsin 53705, USA.&lt;/auth-address&gt;&lt;titles&gt;&lt;title&gt;Leinamycin biosynthesis revealing unprecedented architectural complexity for a hybrid polyketide synthase and nonribosomal peptide synthetase&lt;/title&gt;&lt;secondary-title&gt;Chem Biol&lt;/secondary-title&gt;&lt;/titles&gt;&lt;periodical&gt;&lt;full-title&gt;Chem Biol&lt;/full-title&gt;&lt;/periodical&gt;&lt;pages&gt;33-45&lt;/pages&gt;&lt;volume&gt;11&lt;/volume&gt;&lt;number&gt;1&lt;/number&gt;&lt;keywords&gt;&lt;keyword&gt;Amino Acid Sequence&lt;/keyword&gt;&lt;keyword&gt;Antibiotics, Antineoplastic/*biosynthesis&lt;/keyword&gt;&lt;keyword&gt;Cloning, Molecular&lt;/keyword&gt;&lt;keyword&gt;*Genes, Bacterial&lt;/keyword&gt;&lt;keyword&gt;Genes, Regulator&lt;/keyword&gt;&lt;keyword&gt;*Lactams&lt;/keyword&gt;&lt;keyword&gt;Macrolides/*metabolism&lt;/keyword&gt;&lt;keyword&gt;Models, Genetic&lt;/keyword&gt;&lt;keyword&gt;Molecular Sequence Data&lt;/keyword&gt;&lt;keyword&gt;Multienzyme Complexes/*genetics&lt;/keyword&gt;&lt;keyword&gt;*Multigene Family&lt;/keyword&gt;&lt;keyword&gt;Peptide Synthases/*genetics&lt;/keyword&gt;&lt;keyword&gt;Phylogeny&lt;/keyword&gt;&lt;keyword&gt;Sequence Alignment&lt;/keyword&gt;&lt;keyword&gt;Sequence Analysis&lt;/keyword&gt;&lt;keyword&gt;Streptomyces/enzymology/*genetics/metabolism&lt;/keyword&gt;&lt;keyword&gt;Thiazoles/*metabolism&lt;/keyword&gt;&lt;keyword&gt;Thiones/*metabolism&lt;/keyword&gt;&lt;/keywords&gt;&lt;dates&gt;&lt;year&gt;2004&lt;/year&gt;&lt;pub-dates&gt;&lt;date&gt;Jan&lt;/date&gt;&lt;/pub-dates&gt;&lt;/dates&gt;&lt;isbn&gt;1074-5521 (Print)&amp;#xD;1074-5521 (Linking)&lt;/isbn&gt;&lt;accession-num&gt;15112993&lt;/accession-num&gt;&lt;urls&gt;&lt;related-urls&gt;&lt;url&gt;https://www.ncbi.nlm.nih.gov/pubmed/15112993&lt;/url&gt;&lt;/related-urls&gt;&lt;/urls&gt;&lt;electronic-resource-num&gt;10.1016/j.chembiol.2003.12.014&lt;/electronic-resource-num&gt;&lt;/record&gt;&lt;/Cite&gt;&lt;/EndNote&gt;</w:instrText>
            </w:r>
            <w:r>
              <w:fldChar w:fldCharType="separate"/>
            </w:r>
            <w:r w:rsidRPr="00A111A1">
              <w:rPr>
                <w:noProof/>
                <w:vertAlign w:val="superscript"/>
              </w:rPr>
              <w:t>231</w:t>
            </w:r>
            <w:r>
              <w:fldChar w:fldCharType="end"/>
            </w:r>
          </w:p>
        </w:tc>
      </w:tr>
      <w:tr w:rsidR="005D3FD6" w14:paraId="5A361F63" w14:textId="77777777" w:rsidTr="00C42DDD">
        <w:tc>
          <w:tcPr>
            <w:tcW w:w="2287" w:type="dxa"/>
          </w:tcPr>
          <w:p w14:paraId="3B6C63E9" w14:textId="3D2E4826" w:rsidR="005D3FD6" w:rsidRDefault="00DB401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lleilactone</w:t>
            </w:r>
            <w:proofErr w:type="spellEnd"/>
          </w:p>
        </w:tc>
        <w:tc>
          <w:tcPr>
            <w:tcW w:w="1364" w:type="dxa"/>
          </w:tcPr>
          <w:p w14:paraId="4841BF61" w14:textId="568E4B15" w:rsidR="005D3FD6" w:rsidRDefault="00DB4012" w:rsidP="00C42DDD">
            <w:r>
              <w:t>yes</w:t>
            </w:r>
          </w:p>
        </w:tc>
        <w:tc>
          <w:tcPr>
            <w:tcW w:w="1364" w:type="dxa"/>
          </w:tcPr>
          <w:p w14:paraId="1D57CEFF" w14:textId="0405F9F4" w:rsidR="005D3FD6" w:rsidRDefault="00DB4012" w:rsidP="00C42DDD">
            <w:r>
              <w:t>gram pos</w:t>
            </w:r>
          </w:p>
        </w:tc>
        <w:tc>
          <w:tcPr>
            <w:tcW w:w="1141" w:type="dxa"/>
          </w:tcPr>
          <w:p w14:paraId="4CACCF8C" w14:textId="77777777" w:rsidR="005D3FD6" w:rsidRDefault="005D3FD6" w:rsidP="00C42DDD"/>
        </w:tc>
        <w:tc>
          <w:tcPr>
            <w:tcW w:w="1141" w:type="dxa"/>
          </w:tcPr>
          <w:p w14:paraId="1CA30F91" w14:textId="59E54AA0" w:rsidR="005D3FD6" w:rsidRDefault="00DB4012" w:rsidP="00C42DDD">
            <w:r>
              <w:t>yes</w:t>
            </w:r>
          </w:p>
        </w:tc>
        <w:tc>
          <w:tcPr>
            <w:tcW w:w="2051" w:type="dxa"/>
          </w:tcPr>
          <w:p w14:paraId="3699021F" w14:textId="77777777" w:rsidR="005D3FD6" w:rsidRDefault="005D3FD6" w:rsidP="00C42DDD"/>
        </w:tc>
        <w:tc>
          <w:tcPr>
            <w:tcW w:w="1346" w:type="dxa"/>
          </w:tcPr>
          <w:p w14:paraId="26F32DF0" w14:textId="3554494F" w:rsidR="005D3FD6" w:rsidRDefault="00DB4012" w:rsidP="00C42DDD">
            <w:r>
              <w:fldChar w:fldCharType="begin">
                <w:fldData xml:space="preserve">PEVuZE5vdGU+PENpdGU+PEF1dGhvcj5LbGF1czwvQXV0aG9yPjxZZWFyPjIwMTg8L1llYXI+PFJl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GF1czwvQXV0aG9yPjxZZWFyPjIwMTg8L1llYXI+PFJl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B4012">
              <w:rPr>
                <w:noProof/>
                <w:vertAlign w:val="superscript"/>
              </w:rPr>
              <w:t>232</w:t>
            </w:r>
            <w:r>
              <w:fldChar w:fldCharType="end"/>
            </w:r>
          </w:p>
        </w:tc>
      </w:tr>
      <w:tr w:rsidR="005D3FD6" w14:paraId="00D04D0B" w14:textId="77777777" w:rsidTr="00C42DDD">
        <w:tc>
          <w:tcPr>
            <w:tcW w:w="2287" w:type="dxa"/>
          </w:tcPr>
          <w:p w14:paraId="5CBA5246" w14:textId="24E4F280" w:rsidR="005D3FD6" w:rsidRDefault="0065197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nnamide</w:t>
            </w:r>
            <w:proofErr w:type="spellEnd"/>
          </w:p>
        </w:tc>
        <w:tc>
          <w:tcPr>
            <w:tcW w:w="1364" w:type="dxa"/>
          </w:tcPr>
          <w:p w14:paraId="72F31C78" w14:textId="77777777" w:rsidR="005D3FD6" w:rsidRDefault="005D3FD6" w:rsidP="00C42DDD"/>
        </w:tc>
        <w:tc>
          <w:tcPr>
            <w:tcW w:w="1364" w:type="dxa"/>
          </w:tcPr>
          <w:p w14:paraId="73982E03" w14:textId="77777777" w:rsidR="005D3FD6" w:rsidRDefault="005D3FD6" w:rsidP="00C42DDD"/>
        </w:tc>
        <w:tc>
          <w:tcPr>
            <w:tcW w:w="1141" w:type="dxa"/>
          </w:tcPr>
          <w:p w14:paraId="302A2433" w14:textId="77777777" w:rsidR="005D3FD6" w:rsidRDefault="005D3FD6" w:rsidP="00C42DDD"/>
        </w:tc>
        <w:tc>
          <w:tcPr>
            <w:tcW w:w="1141" w:type="dxa"/>
          </w:tcPr>
          <w:p w14:paraId="5BBB7CC9" w14:textId="751F27D4" w:rsidR="005D3FD6" w:rsidRDefault="00651971" w:rsidP="00C42DDD">
            <w:r>
              <w:t>yes</w:t>
            </w:r>
          </w:p>
        </w:tc>
        <w:tc>
          <w:tcPr>
            <w:tcW w:w="2051" w:type="dxa"/>
          </w:tcPr>
          <w:p w14:paraId="42AF1711" w14:textId="77777777" w:rsidR="005D3FD6" w:rsidRDefault="005D3FD6" w:rsidP="00C42DDD"/>
        </w:tc>
        <w:tc>
          <w:tcPr>
            <w:tcW w:w="1346" w:type="dxa"/>
          </w:tcPr>
          <w:p w14:paraId="5214BE2B" w14:textId="01EF6E0E" w:rsidR="005D3FD6" w:rsidRDefault="002E59E2" w:rsidP="00C42DDD">
            <w:r>
              <w:fldChar w:fldCharType="begin">
                <w:fldData xml:space="preserve">PEVuZE5vdGU+PENpdGU+PEF1dGhvcj5CdXJyZXM8L0F1dGhvcj48WWVhcj4xOTg5PC9ZZWFyPjxS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dXJyZXM8L0F1dGhvcj48WWVhcj4xOTg5PC9ZZWFyPjxS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E59E2">
              <w:rPr>
                <w:noProof/>
                <w:vertAlign w:val="superscript"/>
              </w:rPr>
              <w:t>233</w:t>
            </w:r>
            <w:r>
              <w:fldChar w:fldCharType="end"/>
            </w:r>
          </w:p>
        </w:tc>
      </w:tr>
      <w:tr w:rsidR="005D3FD6" w14:paraId="57BC6C69" w14:textId="77777777" w:rsidTr="00C42DDD">
        <w:tc>
          <w:tcPr>
            <w:tcW w:w="2287" w:type="dxa"/>
          </w:tcPr>
          <w:p w14:paraId="06C644FE" w14:textId="1BCE4832" w:rsidR="005D3FD6" w:rsidRDefault="006E4FF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ederin</w:t>
            </w:r>
            <w:proofErr w:type="spellEnd"/>
          </w:p>
        </w:tc>
        <w:tc>
          <w:tcPr>
            <w:tcW w:w="1364" w:type="dxa"/>
          </w:tcPr>
          <w:p w14:paraId="7F5168AF" w14:textId="77777777" w:rsidR="005D3FD6" w:rsidRDefault="005D3FD6" w:rsidP="00C42DDD"/>
        </w:tc>
        <w:tc>
          <w:tcPr>
            <w:tcW w:w="1364" w:type="dxa"/>
          </w:tcPr>
          <w:p w14:paraId="712A0C6A" w14:textId="77777777" w:rsidR="005D3FD6" w:rsidRDefault="005D3FD6" w:rsidP="00C42DDD"/>
        </w:tc>
        <w:tc>
          <w:tcPr>
            <w:tcW w:w="1141" w:type="dxa"/>
          </w:tcPr>
          <w:p w14:paraId="752B2EAC" w14:textId="77777777" w:rsidR="005D3FD6" w:rsidRDefault="005D3FD6" w:rsidP="00C42DDD"/>
        </w:tc>
        <w:tc>
          <w:tcPr>
            <w:tcW w:w="1141" w:type="dxa"/>
          </w:tcPr>
          <w:p w14:paraId="14AA798B" w14:textId="00CE6ED2" w:rsidR="005D3FD6" w:rsidRDefault="006E4FF1" w:rsidP="00C42DDD">
            <w:r>
              <w:t>yes</w:t>
            </w:r>
          </w:p>
        </w:tc>
        <w:tc>
          <w:tcPr>
            <w:tcW w:w="2051" w:type="dxa"/>
          </w:tcPr>
          <w:p w14:paraId="6B05831D" w14:textId="77777777" w:rsidR="005D3FD6" w:rsidRDefault="005D3FD6" w:rsidP="00C42DDD"/>
        </w:tc>
        <w:tc>
          <w:tcPr>
            <w:tcW w:w="1346" w:type="dxa"/>
          </w:tcPr>
          <w:p w14:paraId="4D83E386" w14:textId="01CEA63A" w:rsidR="005D3FD6" w:rsidRDefault="006E4FF1" w:rsidP="00C42DDD">
            <w:r>
              <w:fldChar w:fldCharType="begin"/>
            </w:r>
            <w:r>
              <w:instrText xml:space="preserve"> ADDIN EN.CITE &lt;EndNote&gt;&lt;Cite&gt;&lt;Author&gt;Soldati&lt;/Author&gt;&lt;Year&gt;1966&lt;/Year&gt;&lt;RecNum&gt;238&lt;/RecNum&gt;&lt;DisplayText&gt;&lt;style face="superscript"&gt;234&lt;/style&gt;&lt;/DisplayText&gt;&lt;record&gt;&lt;rec-number&gt;238&lt;/rec-number&gt;&lt;foreign-keys&gt;&lt;key app="EN" db-id="p5zs9pw5ltwzr3e0webppaa6ae5zxdxszf5s" timestamp="1547241349"&gt;238&lt;/key&gt;&lt;/foreign-keys&gt;&lt;ref-type name="Journal Article"&gt;17&lt;/ref-type&gt;&lt;contributors&gt;&lt;authors&gt;&lt;author&gt;Soldati, M.&lt;/author&gt;&lt;author&gt;Fioretti, A.&lt;/author&gt;&lt;author&gt;Ghione, M.&lt;/author&gt;&lt;/authors&gt;&lt;/contributors&gt;&lt;titles&gt;&lt;title&gt;Cytotoxicity of pederin and some of its derivatives on cultured mammalian cells&lt;/title&gt;&lt;secondary-title&gt;Experientia&lt;/secondary-title&gt;&lt;/titles&gt;&lt;periodical&gt;&lt;full-title&gt;Experientia&lt;/full-title&gt;&lt;/periodical&gt;&lt;pages&gt;176-8&lt;/pages&gt;&lt;volume&gt;22&lt;/volume&gt;&lt;number&gt;3&lt;/number&gt;&lt;keywords&gt;&lt;keyword&gt;Animals&lt;/keyword&gt;&lt;keyword&gt;Antineoplastic Agents/*pharmacology&lt;/keyword&gt;&lt;keyword&gt;Cell Division/*drug effects&lt;/keyword&gt;&lt;keyword&gt;*Culture Techniques&lt;/keyword&gt;&lt;/keywords&gt;&lt;dates&gt;&lt;year&gt;1966&lt;/year&gt;&lt;pub-dates&gt;&lt;date&gt;Mar 15&lt;/date&gt;&lt;/pub-dates&gt;&lt;/dates&gt;&lt;isbn&gt;0014-4754 (Print)&amp;#xD;0014-4754 (Linking)&lt;/isbn&gt;&lt;accession-num&gt;5959934&lt;/accession-num&gt;&lt;urls&gt;&lt;related-urls&gt;&lt;url&gt;https://www.ncbi.nlm.nih.gov/pubmed/5959934&lt;/url&gt;&lt;/related-urls&gt;&lt;/urls&gt;&lt;/record&gt;&lt;/Cite&gt;&lt;/EndNote&gt;</w:instrText>
            </w:r>
            <w:r>
              <w:fldChar w:fldCharType="separate"/>
            </w:r>
            <w:r w:rsidRPr="006E4FF1">
              <w:rPr>
                <w:noProof/>
                <w:vertAlign w:val="superscript"/>
              </w:rPr>
              <w:t>234</w:t>
            </w:r>
            <w:r>
              <w:fldChar w:fldCharType="end"/>
            </w:r>
          </w:p>
        </w:tc>
      </w:tr>
      <w:tr w:rsidR="005D3FD6" w14:paraId="56300259" w14:textId="77777777" w:rsidTr="00C42DDD">
        <w:tc>
          <w:tcPr>
            <w:tcW w:w="2287" w:type="dxa"/>
          </w:tcPr>
          <w:p w14:paraId="0134AD61" w14:textId="10B7808C" w:rsidR="005D3FD6" w:rsidRDefault="00BB036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symberin</w:t>
            </w:r>
            <w:proofErr w:type="spellEnd"/>
          </w:p>
        </w:tc>
        <w:tc>
          <w:tcPr>
            <w:tcW w:w="1364" w:type="dxa"/>
          </w:tcPr>
          <w:p w14:paraId="5CEC1A82" w14:textId="77777777" w:rsidR="005D3FD6" w:rsidRDefault="005D3FD6" w:rsidP="00C42DDD"/>
        </w:tc>
        <w:tc>
          <w:tcPr>
            <w:tcW w:w="1364" w:type="dxa"/>
          </w:tcPr>
          <w:p w14:paraId="68C1D6E0" w14:textId="77777777" w:rsidR="005D3FD6" w:rsidRDefault="005D3FD6" w:rsidP="00C42DDD"/>
        </w:tc>
        <w:tc>
          <w:tcPr>
            <w:tcW w:w="1141" w:type="dxa"/>
          </w:tcPr>
          <w:p w14:paraId="6F5D3905" w14:textId="77777777" w:rsidR="005D3FD6" w:rsidRDefault="005D3FD6" w:rsidP="00C42DDD"/>
        </w:tc>
        <w:tc>
          <w:tcPr>
            <w:tcW w:w="1141" w:type="dxa"/>
          </w:tcPr>
          <w:p w14:paraId="6661795D" w14:textId="12097A7E" w:rsidR="005D3FD6" w:rsidRDefault="00BB0368" w:rsidP="00C42DDD">
            <w:r>
              <w:t>yes</w:t>
            </w:r>
          </w:p>
        </w:tc>
        <w:tc>
          <w:tcPr>
            <w:tcW w:w="2051" w:type="dxa"/>
          </w:tcPr>
          <w:p w14:paraId="4479CB10" w14:textId="77777777" w:rsidR="005D3FD6" w:rsidRDefault="005D3FD6" w:rsidP="00C42DDD"/>
        </w:tc>
        <w:tc>
          <w:tcPr>
            <w:tcW w:w="1346" w:type="dxa"/>
          </w:tcPr>
          <w:p w14:paraId="0F6FFC55" w14:textId="69E1F71E" w:rsidR="005D3FD6" w:rsidRDefault="004912B5" w:rsidP="00C42DDD">
            <w:r>
              <w:fldChar w:fldCharType="begin"/>
            </w:r>
            <w:r>
              <w:instrText xml:space="preserve"> ADDIN EN.CITE &lt;EndNote&gt;&lt;Cite&gt;&lt;Author&gt;Wu&lt;/Author&gt;&lt;Year&gt;2012&lt;/Year&gt;&lt;RecNum&gt;239&lt;/RecNum&gt;&lt;DisplayText&gt;&lt;style face="superscript"&gt;235&lt;/style&gt;&lt;/DisplayText&gt;&lt;record&gt;&lt;rec-number&gt;239&lt;/rec-number&gt;&lt;foreign-keys&gt;&lt;key app="EN" db-id="p5zs9pw5ltwzr3e0webppaa6ae5zxdxszf5s" timestamp="1547241476"&gt;239&lt;/key&gt;&lt;/foreign-keys&gt;&lt;ref-type name="Journal Article"&gt;17&lt;/ref-type&gt;&lt;contributors&gt;&lt;authors&gt;&lt;author&gt;Wu, C. Y.&lt;/author&gt;&lt;author&gt;Feng, Y.&lt;/author&gt;&lt;author&gt;Cardenas, E. R.&lt;/author&gt;&lt;author&gt;Williams, N.&lt;/author&gt;&lt;author&gt;Floreancig, P. E.&lt;/author&gt;&lt;author&gt;De Brabander, J. K.&lt;/author&gt;&lt;author&gt;Roth, M. G.&lt;/author&gt;&lt;/authors&gt;&lt;/contributors&gt;&lt;auth-address&gt;Department of Biochemistry, University of Texas Southwestern Medical Center, Dallas, Texas 75390, USA.&lt;/auth-address&gt;&lt;titles&gt;&lt;title&gt;Studies toward the unique pederin family member psymberin: structure-activity relationships, biochemical studies, and genetics identify the mode-of-action of psymberin&lt;/title&gt;&lt;secondary-title&gt;J Am Chem Soc&lt;/secondary-title&gt;&lt;/titles&gt;&lt;periodical&gt;&lt;full-title&gt;J Am Chem Soc&lt;/full-title&gt;&lt;/periodical&gt;&lt;pages&gt;18998-9003&lt;/pages&gt;&lt;volume&gt;134&lt;/volume&gt;&lt;number&gt;46&lt;/number&gt;&lt;keywords&gt;&lt;keyword&gt;Coumarins&lt;/keyword&gt;&lt;keyword&gt;HeLa Cells&lt;/keyword&gt;&lt;keyword&gt;Humans&lt;/keyword&gt;&lt;keyword&gt;Pyrones/*chemistry/*pharmacology&lt;/keyword&gt;&lt;keyword&gt;Structure-Activity Relationship&lt;/keyword&gt;&lt;/keywords&gt;&lt;dates&gt;&lt;year&gt;2012&lt;/year&gt;&lt;pub-dates&gt;&lt;date&gt;Nov 21&lt;/date&gt;&lt;/pub-dates&gt;&lt;/dates&gt;&lt;isbn&gt;1520-5126 (Electronic)&amp;#xD;0002-7863 (Linking)&lt;/isbn&gt;&lt;accession-num&gt;23088155&lt;/accession-num&gt;&lt;urls&gt;&lt;related-urls&gt;&lt;url&gt;https://www.ncbi.nlm.nih.gov/pubmed/23088155&lt;/url&gt;&lt;/related-urls&gt;&lt;/urls&gt;&lt;custom2&gt;3504174&lt;/custom2&gt;&lt;electronic-resource-num&gt;10.1021/ja3057002&lt;/electronic-resource-num&gt;&lt;/record&gt;&lt;/Cite&gt;&lt;/EndNote&gt;</w:instrText>
            </w:r>
            <w:r>
              <w:fldChar w:fldCharType="separate"/>
            </w:r>
            <w:r w:rsidRPr="004912B5">
              <w:rPr>
                <w:noProof/>
                <w:vertAlign w:val="superscript"/>
              </w:rPr>
              <w:t>235</w:t>
            </w:r>
            <w:r>
              <w:fldChar w:fldCharType="end"/>
            </w:r>
          </w:p>
        </w:tc>
      </w:tr>
      <w:tr w:rsidR="005D3FD6" w14:paraId="774BC7FA" w14:textId="77777777" w:rsidTr="00C42DDD">
        <w:tc>
          <w:tcPr>
            <w:tcW w:w="2287" w:type="dxa"/>
          </w:tcPr>
          <w:p w14:paraId="7CD0117A" w14:textId="0FB7B887" w:rsidR="005D3FD6" w:rsidRDefault="00621BC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hizopodin</w:t>
            </w:r>
            <w:proofErr w:type="spellEnd"/>
          </w:p>
        </w:tc>
        <w:tc>
          <w:tcPr>
            <w:tcW w:w="1364" w:type="dxa"/>
          </w:tcPr>
          <w:p w14:paraId="553B7B37" w14:textId="77777777" w:rsidR="005D3FD6" w:rsidRDefault="005D3FD6" w:rsidP="00C42DDD"/>
        </w:tc>
        <w:tc>
          <w:tcPr>
            <w:tcW w:w="1364" w:type="dxa"/>
          </w:tcPr>
          <w:p w14:paraId="65F2DD98" w14:textId="77777777" w:rsidR="005D3FD6" w:rsidRDefault="005D3FD6" w:rsidP="00C42DDD"/>
        </w:tc>
        <w:tc>
          <w:tcPr>
            <w:tcW w:w="1141" w:type="dxa"/>
          </w:tcPr>
          <w:p w14:paraId="312C10A6" w14:textId="77777777" w:rsidR="005D3FD6" w:rsidRDefault="005D3FD6" w:rsidP="00C42DDD"/>
        </w:tc>
        <w:tc>
          <w:tcPr>
            <w:tcW w:w="1141" w:type="dxa"/>
          </w:tcPr>
          <w:p w14:paraId="02877086" w14:textId="5DCDC9F2" w:rsidR="005D3FD6" w:rsidRDefault="0023400A" w:rsidP="00C42DDD">
            <w:r>
              <w:t>yes</w:t>
            </w:r>
          </w:p>
        </w:tc>
        <w:tc>
          <w:tcPr>
            <w:tcW w:w="2051" w:type="dxa"/>
          </w:tcPr>
          <w:p w14:paraId="20F46B58" w14:textId="77777777" w:rsidR="005D3FD6" w:rsidRDefault="005D3FD6" w:rsidP="00C42DDD"/>
        </w:tc>
        <w:tc>
          <w:tcPr>
            <w:tcW w:w="1346" w:type="dxa"/>
          </w:tcPr>
          <w:p w14:paraId="5BC6DE52" w14:textId="75F41F4B" w:rsidR="005D3FD6" w:rsidRDefault="0023400A" w:rsidP="00C42DDD">
            <w:r>
              <w:fldChar w:fldCharType="begin"/>
            </w:r>
            <w:r>
              <w:instrText xml:space="preserve"> ADDIN EN.CITE &lt;EndNote&gt;&lt;Cite&gt;&lt;Author&gt;Oku&lt;/Author&gt;&lt;Year&gt;2014&lt;/Year&gt;&lt;RecNum&gt;240&lt;/RecNum&gt;&lt;DisplayText&gt;&lt;style face="superscript"&gt;236&lt;/style&gt;&lt;/DisplayText&gt;&lt;record&gt;&lt;rec-number&gt;240&lt;/rec-number&gt;&lt;foreign-keys&gt;&lt;key app="EN" db-id="p5zs9pw5ltwzr3e0webppaa6ae5zxdxszf5s" timestamp="1547241600"&gt;240&lt;/key&gt;&lt;/foreign-keys&gt;&lt;ref-type name="Journal Article"&gt;17&lt;/ref-type&gt;&lt;contributors&gt;&lt;authors&gt;&lt;author&gt;Oku, N.&lt;/author&gt;&lt;author&gt;Matsumoto, A.&lt;/author&gt;&lt;author&gt;Matsunaga, T.&lt;/author&gt;&lt;author&gt;Asano, Y.&lt;/author&gt;&lt;author&gt;Kasai, H.&lt;/author&gt;&lt;author&gt;Matoba, S.&lt;/author&gt;&lt;author&gt;Igarashi, Y.&lt;/author&gt;&lt;/authors&gt;&lt;/contributors&gt;&lt;auth-address&gt;Biotechnology Research Center and Department of Biotechnology, Toyama Prefectural University.&lt;/auth-address&gt;&lt;titles&gt;&lt;title&gt;Two new ring-contracted congeners of rhizopodin illustrate significance of the ring moiety of macrolide toxins on the actin disassembly-mediated cytotoxicity&lt;/title&gt;&lt;secondary-title&gt;Chem Pharm Bull (Tokyo)&lt;/secondary-title&gt;&lt;/titles&gt;&lt;periodical&gt;&lt;full-title&gt;Chem Pharm Bull (Tokyo)&lt;/full-title&gt;&lt;/periodical&gt;&lt;pages&gt;294-300&lt;/pages&gt;&lt;volume&gt;62&lt;/volume&gt;&lt;number&gt;3&lt;/number&gt;&lt;keywords&gt;&lt;keyword&gt;Actins/*metabolism&lt;/keyword&gt;&lt;keyword&gt;Animals&lt;/keyword&gt;&lt;keyword&gt;Cell Line, Tumor&lt;/keyword&gt;&lt;keyword&gt;Cell Survival/drug effects&lt;/keyword&gt;&lt;keyword&gt;Isomerism&lt;/keyword&gt;&lt;keyword&gt;Macrolides/*chemistry/isolation &amp;amp; purification/*toxicity&lt;/keyword&gt;&lt;keyword&gt;Mice&lt;/keyword&gt;&lt;keyword&gt;Molecular Structure&lt;/keyword&gt;&lt;keyword&gt;Myxococcus/chemistry&lt;/keyword&gt;&lt;keyword&gt;Oxazoles/*chemistry/*toxicity&lt;/keyword&gt;&lt;/keywords&gt;&lt;dates&gt;&lt;year&gt;2014&lt;/year&gt;&lt;/dates&gt;&lt;isbn&gt;1347-5223 (Electronic)&amp;#xD;0009-2363 (Linking)&lt;/isbn&gt;&lt;accession-num&gt;24583785&lt;/accession-num&gt;&lt;urls&gt;&lt;related-urls&gt;&lt;url&gt;https://www.ncbi.nlm.nih.gov/pubmed/24583785&lt;/url&gt;&lt;/related-urls&gt;&lt;/urls&gt;&lt;/record&gt;&lt;/Cite&gt;&lt;/EndNote&gt;</w:instrText>
            </w:r>
            <w:r>
              <w:fldChar w:fldCharType="separate"/>
            </w:r>
            <w:r w:rsidRPr="0023400A">
              <w:rPr>
                <w:noProof/>
                <w:vertAlign w:val="superscript"/>
              </w:rPr>
              <w:t>236</w:t>
            </w:r>
            <w:r>
              <w:fldChar w:fldCharType="end"/>
            </w:r>
          </w:p>
        </w:tc>
      </w:tr>
      <w:tr w:rsidR="005D3FD6" w14:paraId="1C302511" w14:textId="77777777" w:rsidTr="00C42DDD">
        <w:tc>
          <w:tcPr>
            <w:tcW w:w="2287" w:type="dxa"/>
          </w:tcPr>
          <w:p w14:paraId="66D1AB20" w14:textId="254BF708" w:rsidR="005D3FD6" w:rsidRDefault="003C144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hizoxin</w:t>
            </w:r>
          </w:p>
        </w:tc>
        <w:tc>
          <w:tcPr>
            <w:tcW w:w="1364" w:type="dxa"/>
          </w:tcPr>
          <w:p w14:paraId="149ECDD5" w14:textId="77777777" w:rsidR="005D3FD6" w:rsidRDefault="005D3FD6" w:rsidP="00C42DDD"/>
        </w:tc>
        <w:tc>
          <w:tcPr>
            <w:tcW w:w="1364" w:type="dxa"/>
          </w:tcPr>
          <w:p w14:paraId="2B4B2ABD" w14:textId="77777777" w:rsidR="005D3FD6" w:rsidRDefault="005D3FD6" w:rsidP="00C42DDD"/>
        </w:tc>
        <w:tc>
          <w:tcPr>
            <w:tcW w:w="1141" w:type="dxa"/>
          </w:tcPr>
          <w:p w14:paraId="7DB35DA3" w14:textId="77777777" w:rsidR="005D3FD6" w:rsidRDefault="005D3FD6" w:rsidP="00C42DDD"/>
        </w:tc>
        <w:tc>
          <w:tcPr>
            <w:tcW w:w="1141" w:type="dxa"/>
          </w:tcPr>
          <w:p w14:paraId="651C3345" w14:textId="59F5137B" w:rsidR="005D3FD6" w:rsidRDefault="003C1444" w:rsidP="00C42DDD">
            <w:r>
              <w:t>yes</w:t>
            </w:r>
          </w:p>
        </w:tc>
        <w:tc>
          <w:tcPr>
            <w:tcW w:w="2051" w:type="dxa"/>
          </w:tcPr>
          <w:p w14:paraId="05E7BE0E" w14:textId="77777777" w:rsidR="005D3FD6" w:rsidRDefault="005D3FD6" w:rsidP="00C42DDD"/>
        </w:tc>
        <w:tc>
          <w:tcPr>
            <w:tcW w:w="1346" w:type="dxa"/>
          </w:tcPr>
          <w:p w14:paraId="2672C65A" w14:textId="01F39743" w:rsidR="005D3FD6" w:rsidRDefault="00DC0C9F" w:rsidP="00C42DDD">
            <w:r>
              <w:fldChar w:fldCharType="begin">
                <w:fldData xml:space="preserve">PEVuZE5vdGU+PENpdGU+PEF1dGhvcj5Mb3BlcjwvQXV0aG9yPjxZZWFyPjIwMDg8L1llYXI+PFJl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3BlcjwvQXV0aG9yPjxZZWFyPjIwMDg8L1llYXI+PFJl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C0C9F">
              <w:rPr>
                <w:noProof/>
                <w:vertAlign w:val="superscript"/>
              </w:rPr>
              <w:t>237</w:t>
            </w:r>
            <w:r>
              <w:fldChar w:fldCharType="end"/>
            </w:r>
          </w:p>
        </w:tc>
      </w:tr>
      <w:tr w:rsidR="005D3FD6" w14:paraId="570255A7" w14:textId="77777777" w:rsidTr="00C42DDD">
        <w:tc>
          <w:tcPr>
            <w:tcW w:w="2287" w:type="dxa"/>
          </w:tcPr>
          <w:p w14:paraId="237B6DB8" w14:textId="73D8803C" w:rsidR="005D3FD6" w:rsidRDefault="00340C0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ailanstatin</w:t>
            </w:r>
            <w:proofErr w:type="spellEnd"/>
          </w:p>
        </w:tc>
        <w:tc>
          <w:tcPr>
            <w:tcW w:w="1364" w:type="dxa"/>
          </w:tcPr>
          <w:p w14:paraId="512CF8B8" w14:textId="77777777" w:rsidR="005D3FD6" w:rsidRDefault="005D3FD6" w:rsidP="00C42DDD"/>
        </w:tc>
        <w:tc>
          <w:tcPr>
            <w:tcW w:w="1364" w:type="dxa"/>
          </w:tcPr>
          <w:p w14:paraId="454E929F" w14:textId="77777777" w:rsidR="005D3FD6" w:rsidRDefault="005D3FD6" w:rsidP="00C42DDD"/>
        </w:tc>
        <w:tc>
          <w:tcPr>
            <w:tcW w:w="1141" w:type="dxa"/>
          </w:tcPr>
          <w:p w14:paraId="725BA730" w14:textId="77777777" w:rsidR="005D3FD6" w:rsidRDefault="005D3FD6" w:rsidP="00C42DDD"/>
        </w:tc>
        <w:tc>
          <w:tcPr>
            <w:tcW w:w="1141" w:type="dxa"/>
          </w:tcPr>
          <w:p w14:paraId="4129DCF1" w14:textId="7AFEE358" w:rsidR="005D3FD6" w:rsidRDefault="00340C02" w:rsidP="00C42DDD">
            <w:r>
              <w:t>yes</w:t>
            </w:r>
          </w:p>
        </w:tc>
        <w:tc>
          <w:tcPr>
            <w:tcW w:w="2051" w:type="dxa"/>
          </w:tcPr>
          <w:p w14:paraId="7E0DD0CE" w14:textId="77777777" w:rsidR="005D3FD6" w:rsidRDefault="005D3FD6" w:rsidP="00C42DDD"/>
        </w:tc>
        <w:tc>
          <w:tcPr>
            <w:tcW w:w="1346" w:type="dxa"/>
          </w:tcPr>
          <w:p w14:paraId="73106512" w14:textId="2084F326" w:rsidR="005D3FD6" w:rsidRDefault="00664602" w:rsidP="00C42DDD">
            <w:r>
              <w:fldChar w:fldCharType="begin"/>
            </w:r>
            <w:r>
              <w:instrText xml:space="preserve"> ADDIN EN.CITE &lt;EndNote&gt;&lt;Cite&gt;&lt;Author&gt;Liu&lt;/Author&gt;&lt;Year&gt;2016&lt;/Year&gt;&lt;RecNum&gt;242&lt;/RecNum&gt;&lt;DisplayText&gt;&lt;style face="superscript"&gt;238&lt;/style&gt;&lt;/DisplayText&gt;&lt;record&gt;&lt;rec-number&gt;242&lt;/rec-number&gt;&lt;foreign-keys&gt;&lt;key app="EN" db-id="p5zs9pw5ltwzr3e0webppaa6ae5zxdxszf5s" timestamp="1547242170"&gt;242&lt;/key&gt;&lt;/foreign-keys&gt;&lt;ref-type name="Journal Article"&gt;17&lt;/ref-type&gt;&lt;contributors&gt;&lt;authors&gt;&lt;author&gt;Liu, X.&lt;/author&gt;&lt;author&gt;Zhu, H.&lt;/author&gt;&lt;author&gt;Biswas, S.&lt;/author&gt;&lt;author&gt;Cheng, Y. Q.&lt;/author&gt;&lt;/authors&gt;&lt;/contributors&gt;&lt;auth-address&gt;UNT System College of Pharmacy, University of North Texas Health Science Center, Fort Worth, TX, USA.&amp;#xD;Department of Biological Sciences, University of Wisconsin-Milwaukee, Milwaukee, WI, USA.&lt;/auth-address&gt;&lt;titles&gt;&lt;title&gt;Improved production of cytotoxic thailanstatins A and D through metabolic engineering of Burkholderia thailandensis MSMB43 and pilot scale fermentation&lt;/title&gt;&lt;secondary-title&gt;Synth Syst Biotechnol&lt;/secondary-title&gt;&lt;/titles&gt;&lt;periodical&gt;&lt;full-title&gt;Synth Syst Biotechnol&lt;/full-title&gt;&lt;/periodical&gt;&lt;pages&gt;34-38&lt;/pages&gt;&lt;volume&gt;1&lt;/volume&gt;&lt;number&gt;1&lt;/number&gt;&lt;keywords&gt;&lt;keyword&gt;Fermentation&lt;/keyword&gt;&lt;keyword&gt;Metabolic engineering&lt;/keyword&gt;&lt;keyword&gt;Natural product&lt;/keyword&gt;&lt;keyword&gt;Production&lt;/keyword&gt;&lt;keyword&gt;Thailanstatin&lt;/keyword&gt;&lt;/keywords&gt;&lt;dates&gt;&lt;year&gt;2016&lt;/year&gt;&lt;pub-dates&gt;&lt;date&gt;Mar&lt;/date&gt;&lt;/pub-dates&gt;&lt;/dates&gt;&lt;isbn&gt;2405-805X (Print)&amp;#xD;2405-805X (Linking)&lt;/isbn&gt;&lt;accession-num&gt;29062925&lt;/accession-num&gt;&lt;urls&gt;&lt;related-urls&gt;&lt;url&gt;https://www.ncbi.nlm.nih.gov/pubmed/29062925&lt;/url&gt;&lt;/related-urls&gt;&lt;/urls&gt;&lt;custom2&gt;5640593&lt;/custom2&gt;&lt;electronic-resource-num&gt;10.1016/j.synbio.2016.02.002&lt;/electronic-resource-num&gt;&lt;/record&gt;&lt;/Cite&gt;&lt;/EndNote&gt;</w:instrText>
            </w:r>
            <w:r>
              <w:fldChar w:fldCharType="separate"/>
            </w:r>
            <w:r w:rsidRPr="00664602">
              <w:rPr>
                <w:noProof/>
                <w:vertAlign w:val="superscript"/>
              </w:rPr>
              <w:t>238</w:t>
            </w:r>
            <w:r>
              <w:fldChar w:fldCharType="end"/>
            </w:r>
          </w:p>
        </w:tc>
      </w:tr>
      <w:tr w:rsidR="00664602" w14:paraId="269FB03D" w14:textId="77777777" w:rsidTr="00C42DDD">
        <w:tc>
          <w:tcPr>
            <w:tcW w:w="2287" w:type="dxa"/>
          </w:tcPr>
          <w:p w14:paraId="5379EBE4" w14:textId="0F0DD675" w:rsidR="00664602" w:rsidRDefault="0066460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ivergolide</w:t>
            </w:r>
            <w:proofErr w:type="spellEnd"/>
          </w:p>
        </w:tc>
        <w:tc>
          <w:tcPr>
            <w:tcW w:w="1364" w:type="dxa"/>
          </w:tcPr>
          <w:p w14:paraId="075B61DF" w14:textId="50CB5232" w:rsidR="00664602" w:rsidRDefault="008D6BD1" w:rsidP="00C42DDD">
            <w:r>
              <w:t>yes</w:t>
            </w:r>
          </w:p>
        </w:tc>
        <w:tc>
          <w:tcPr>
            <w:tcW w:w="1364" w:type="dxa"/>
          </w:tcPr>
          <w:p w14:paraId="57C66BE5" w14:textId="77777777" w:rsidR="00664602" w:rsidRDefault="00664602" w:rsidP="00C42DDD"/>
        </w:tc>
        <w:tc>
          <w:tcPr>
            <w:tcW w:w="1141" w:type="dxa"/>
          </w:tcPr>
          <w:p w14:paraId="72261FC2" w14:textId="77777777" w:rsidR="00664602" w:rsidRDefault="00664602" w:rsidP="00C42DDD"/>
        </w:tc>
        <w:tc>
          <w:tcPr>
            <w:tcW w:w="1141" w:type="dxa"/>
          </w:tcPr>
          <w:p w14:paraId="3B9D4113" w14:textId="2E4754C9" w:rsidR="00664602" w:rsidRDefault="00664602" w:rsidP="00C42DDD">
            <w:r>
              <w:t>yes</w:t>
            </w:r>
          </w:p>
        </w:tc>
        <w:tc>
          <w:tcPr>
            <w:tcW w:w="2051" w:type="dxa"/>
          </w:tcPr>
          <w:p w14:paraId="1AD64973" w14:textId="77777777" w:rsidR="00664602" w:rsidRDefault="00664602" w:rsidP="00C42DDD"/>
        </w:tc>
        <w:tc>
          <w:tcPr>
            <w:tcW w:w="1346" w:type="dxa"/>
          </w:tcPr>
          <w:p w14:paraId="29CC888F" w14:textId="1FCB1364" w:rsidR="00664602" w:rsidRDefault="00367EA8" w:rsidP="00C42DDD">
            <w:r>
              <w:fldChar w:fldCharType="begin">
                <w:fldData xml:space="preserve">PEVuZE5vdGU+PENpdGU+PEF1dGhvcj5MaTwvQXV0aG9yPjxZZWFyPjIwMTQ8L1llYXI+PFJlY051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</w:fldData>
              </w:fldChar>
            </w:r>
            <w:r w:rsidR="00C07970">
              <w:instrText xml:space="preserve"> ADDIN EN.CITE </w:instrText>
            </w:r>
            <w:r w:rsidR="00C07970">
              <w:fldChar w:fldCharType="begin">
                <w:fldData xml:space="preserve">PEVuZE5vdGU+PENpdGU+PEF1dGhvcj5MaTwvQXV0aG9yPjxZZWFyPjIwMTQ8L1llYXI+PFJlY051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</w:fldData>
              </w:fldChar>
            </w:r>
            <w:r w:rsidR="00C07970">
              <w:instrText xml:space="preserve"> ADDIN EN.CITE.DATA </w:instrText>
            </w:r>
            <w:r w:rsidR="00C07970">
              <w:fldChar w:fldCharType="end"/>
            </w:r>
            <w:r>
              <w:fldChar w:fldCharType="separate"/>
            </w:r>
            <w:r w:rsidR="00C07970" w:rsidRPr="00C07970">
              <w:rPr>
                <w:noProof/>
                <w:vertAlign w:val="superscript"/>
              </w:rPr>
              <w:t>239,240</w:t>
            </w:r>
            <w:r>
              <w:fldChar w:fldCharType="end"/>
            </w:r>
          </w:p>
        </w:tc>
      </w:tr>
      <w:tr w:rsidR="00664602" w14:paraId="7E4D333A" w14:textId="77777777" w:rsidTr="00C42DDD">
        <w:tc>
          <w:tcPr>
            <w:tcW w:w="2287" w:type="dxa"/>
          </w:tcPr>
          <w:p w14:paraId="1A322541" w14:textId="44EAF4C4" w:rsidR="00664602" w:rsidRDefault="00E5505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E55059">
              <w:rPr>
                <w:rFonts w:ascii="Calibri" w:hAnsi="Calibri" w:cs="Calibri"/>
                <w:color w:val="000000"/>
              </w:rPr>
              <w:t>burkholderic</w:t>
            </w:r>
            <w:proofErr w:type="spellEnd"/>
            <w:r w:rsidRPr="00E55059"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364" w:type="dxa"/>
          </w:tcPr>
          <w:p w14:paraId="10CBE52A" w14:textId="77777777" w:rsidR="00664602" w:rsidRDefault="00664602" w:rsidP="00C42DDD"/>
        </w:tc>
        <w:tc>
          <w:tcPr>
            <w:tcW w:w="1364" w:type="dxa"/>
          </w:tcPr>
          <w:p w14:paraId="792338B9" w14:textId="77777777" w:rsidR="00664602" w:rsidRDefault="00664602" w:rsidP="00C42DDD"/>
        </w:tc>
        <w:tc>
          <w:tcPr>
            <w:tcW w:w="1141" w:type="dxa"/>
          </w:tcPr>
          <w:p w14:paraId="57440173" w14:textId="77777777" w:rsidR="00664602" w:rsidRDefault="00664602" w:rsidP="00C42DDD"/>
        </w:tc>
        <w:tc>
          <w:tcPr>
            <w:tcW w:w="1141" w:type="dxa"/>
          </w:tcPr>
          <w:p w14:paraId="66F87683" w14:textId="60397154" w:rsidR="00664602" w:rsidRDefault="00E55059" w:rsidP="00C42DDD">
            <w:r>
              <w:t>yes</w:t>
            </w:r>
          </w:p>
        </w:tc>
        <w:tc>
          <w:tcPr>
            <w:tcW w:w="2051" w:type="dxa"/>
          </w:tcPr>
          <w:p w14:paraId="64E76258" w14:textId="77777777" w:rsidR="00664602" w:rsidRDefault="00664602" w:rsidP="00C42DDD"/>
        </w:tc>
        <w:tc>
          <w:tcPr>
            <w:tcW w:w="1346" w:type="dxa"/>
          </w:tcPr>
          <w:p w14:paraId="1BB4B33F" w14:textId="1A5FAF4E" w:rsidR="00664602" w:rsidRDefault="00205892" w:rsidP="00C42DDD">
            <w:r>
              <w:fldChar w:fldCharType="begin"/>
            </w:r>
            <w:r>
              <w:instrText xml:space="preserve"> ADDIN EN.CITE &lt;EndNote&gt;&lt;Cite&gt;&lt;Author&gt;Franke&lt;/Author&gt;&lt;Year&gt;2012&lt;/Year&gt;&lt;RecNum&gt;245&lt;/RecNum&gt;&lt;DisplayText&gt;&lt;style face="superscript"&gt;241&lt;/style&gt;&lt;/DisplayText&gt;&lt;record&gt;&lt;rec-number&gt;245&lt;/rec-number&gt;&lt;foreign-keys&gt;&lt;key app="EN" db-id="p5zs9pw5ltwzr3e0webppaa6ae5zxdxszf5s" timestamp="1547242670"&gt;245&lt;/key&gt;&lt;/foreign-keys&gt;&lt;ref-type name="Journal Article"&gt;17&lt;/ref-type&gt;&lt;contributors&gt;&lt;authors&gt;&lt;author&gt;Franke, J.&lt;/author&gt;&lt;author&gt;Ishida, K.&lt;/author&gt;&lt;author&gt;Hertweck, C.&lt;/author&gt;&lt;/authors&gt;&lt;/contributors&gt;&lt;auth-address&gt;Dept. of Biomolecular Chemistry, Leibniz Institute for Natural Product Research and Infection Biology, HKI, Beutenbergstr. 11a, 07745 Jena, Germany.&lt;/auth-address&gt;&lt;titles&gt;&lt;title&gt;Genomics-driven discovery of burkholderic acid, a noncanonical, cryptic polyketide from human pathogenic Burkholderia species&lt;/title&gt;&lt;secondary-title&gt;Angew Chem Int Ed Engl&lt;/secondary-title&gt;&lt;/titles&gt;&lt;periodical&gt;&lt;full-title&gt;Angew Chem Int Ed Engl&lt;/full-title&gt;&lt;/periodical&gt;&lt;pages&gt;11611-5&lt;/pages&gt;&lt;volume&gt;51&lt;/volume&gt;&lt;number&gt;46&lt;/number&gt;&lt;keywords&gt;&lt;keyword&gt;Burkholderia/*chemistry/enzymology/*genetics&lt;/keyword&gt;&lt;keyword&gt;Burkholderia Infections/microbiology&lt;/keyword&gt;&lt;keyword&gt;Genes, Bacterial&lt;/keyword&gt;&lt;keyword&gt;*Genomics&lt;/keyword&gt;&lt;keyword&gt;Humans&lt;/keyword&gt;&lt;keyword&gt;Multigene Family&lt;/keyword&gt;&lt;keyword&gt;Polyketide Synthases/genetics/metabolism&lt;/keyword&gt;&lt;keyword&gt;Polyketides/*chemistry/metabolism&lt;/keyword&gt;&lt;/keywords&gt;&lt;dates&gt;&lt;year&gt;2012&lt;/year&gt;&lt;pub-dates&gt;&lt;date&gt;Nov 12&lt;/date&gt;&lt;/pub-dates&gt;&lt;/dates&gt;&lt;isbn&gt;1521-3773 (Electronic)&amp;#xD;1433-7851 (Linking)&lt;/isbn&gt;&lt;accession-num&gt;23055407&lt;/accession-num&gt;&lt;urls&gt;&lt;related-urls&gt;&lt;url&gt;https://www.ncbi.nlm.nih.gov/pubmed/23055407&lt;/url&gt;&lt;/related-urls&gt;&lt;/urls&gt;&lt;electronic-resource-num&gt;10.1002/anie.201205566&lt;/electronic-resource-num&gt;&lt;/record&gt;&lt;/Cite&gt;&lt;/EndNote&gt;</w:instrText>
            </w:r>
            <w:r>
              <w:fldChar w:fldCharType="separate"/>
            </w:r>
            <w:r w:rsidRPr="00205892">
              <w:rPr>
                <w:noProof/>
                <w:vertAlign w:val="superscript"/>
              </w:rPr>
              <w:t>241</w:t>
            </w:r>
            <w:r>
              <w:fldChar w:fldCharType="end"/>
            </w:r>
          </w:p>
        </w:tc>
      </w:tr>
      <w:tr w:rsidR="00664602" w14:paraId="4C459B3E" w14:textId="77777777" w:rsidTr="00C42DDD">
        <w:tc>
          <w:tcPr>
            <w:tcW w:w="2287" w:type="dxa"/>
          </w:tcPr>
          <w:p w14:paraId="1113C5C0" w14:textId="27605CE0" w:rsidR="00664602" w:rsidRDefault="0020589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biguine</w:t>
            </w:r>
          </w:p>
        </w:tc>
        <w:tc>
          <w:tcPr>
            <w:tcW w:w="1364" w:type="dxa"/>
          </w:tcPr>
          <w:p w14:paraId="3E960415" w14:textId="07AC4E48" w:rsidR="00664602" w:rsidRDefault="00205892" w:rsidP="00C42DDD">
            <w:r>
              <w:t>yes</w:t>
            </w:r>
          </w:p>
        </w:tc>
        <w:tc>
          <w:tcPr>
            <w:tcW w:w="1364" w:type="dxa"/>
          </w:tcPr>
          <w:p w14:paraId="1C276F59" w14:textId="5B131E80" w:rsidR="00664602" w:rsidRDefault="005F06D8" w:rsidP="00C42DDD">
            <w:r>
              <w:t>g</w:t>
            </w:r>
            <w:r w:rsidR="00205892">
              <w:t>ram pos</w:t>
            </w:r>
          </w:p>
        </w:tc>
        <w:tc>
          <w:tcPr>
            <w:tcW w:w="1141" w:type="dxa"/>
          </w:tcPr>
          <w:p w14:paraId="2FE77B61" w14:textId="16687111" w:rsidR="00664602" w:rsidRDefault="00205892" w:rsidP="00C42DDD">
            <w:r>
              <w:t>yes</w:t>
            </w:r>
          </w:p>
        </w:tc>
        <w:tc>
          <w:tcPr>
            <w:tcW w:w="1141" w:type="dxa"/>
          </w:tcPr>
          <w:p w14:paraId="5E750E1B" w14:textId="0128036F" w:rsidR="00664602" w:rsidRDefault="00205892" w:rsidP="00C42DDD">
            <w:r>
              <w:t>yes</w:t>
            </w:r>
          </w:p>
        </w:tc>
        <w:tc>
          <w:tcPr>
            <w:tcW w:w="2051" w:type="dxa"/>
          </w:tcPr>
          <w:p w14:paraId="4BAB01CB" w14:textId="77777777" w:rsidR="00664602" w:rsidRDefault="00664602" w:rsidP="00C42DDD"/>
        </w:tc>
        <w:tc>
          <w:tcPr>
            <w:tcW w:w="1346" w:type="dxa"/>
          </w:tcPr>
          <w:p w14:paraId="7A70965E" w14:textId="38B65C16" w:rsidR="00664602" w:rsidRDefault="00323C97" w:rsidP="00C42DDD">
            <w:r>
              <w:fldChar w:fldCharType="begin"/>
            </w:r>
            <w:r>
              <w:instrText xml:space="preserve"> ADDIN EN.CITE &lt;EndNote&gt;&lt;Cite&gt;&lt;Author&gt;Mo&lt;/Author&gt;&lt;Year&gt;2009&lt;/Year&gt;&lt;RecNum&gt;246&lt;/RecNum&gt;&lt;DisplayText&gt;&lt;style face="superscript"&gt;242&lt;/style&gt;&lt;/DisplayText&gt;&lt;record&gt;&lt;rec-number&gt;246&lt;/rec-number&gt;&lt;foreign-keys&gt;&lt;key app="EN" db-id="p5zs9pw5ltwzr3e0webppaa6ae5zxdxszf5s" timestamp="1547242806"&gt;246&lt;/key&gt;&lt;/foreign-keys&gt;&lt;ref-type name="Journal Article"&gt;17&lt;/ref-type&gt;&lt;contributors&gt;&lt;authors&gt;&lt;author&gt;Mo, S.&lt;/author&gt;&lt;author&gt;Krunic, A.&lt;/author&gt;&lt;author&gt;Chlipala, G.&lt;/author&gt;&lt;author&gt;Orjala, J.&lt;/author&gt;&lt;/authors&gt;&lt;/contributors&gt;&lt;auth-address&gt;Department of Medicinal Chemistry and Pharmacognosy, University of Illinois at Chicago, Chicago, Illinois 60612, USA.&lt;/auth-address&gt;&lt;titles&gt;&lt;title&gt;Antimicrobial ambiguine isonitriles from the cyanobacterium Fischerella ambigua&lt;/title&gt;&lt;secondary-title&gt;J Nat Prod&lt;/secondary-title&gt;&lt;/titles&gt;&lt;periodical&gt;&lt;full-title&gt;J Nat Prod&lt;/full-title&gt;&lt;/periodical&gt;&lt;pages&gt;894-9&lt;/pages&gt;&lt;volume&gt;72&lt;/volume&gt;&lt;number&gt;5&lt;/number&gt;&lt;keywords&gt;&lt;keyword&gt;Anti-Bacterial Agents/chemistry/*isolation &amp;amp; purification/*pharmacology&lt;/keyword&gt;&lt;keyword&gt;Bacillus anthracis/drug effects&lt;/keyword&gt;&lt;keyword&gt;Cyanobacteria/*chemistry&lt;/keyword&gt;&lt;keyword&gt;Indole Alkaloids/chemistry/*isolation &amp;amp; purification/*pharmacology&lt;/keyword&gt;&lt;keyword&gt;Microbial Sensitivity Tests&lt;/keyword&gt;&lt;keyword&gt;Molecular Structure&lt;/keyword&gt;&lt;keyword&gt;Mycobacterium tuberculosis/drug effects&lt;/keyword&gt;&lt;keyword&gt;Nuclear Magnetic Resonance, Biomolecular&lt;/keyword&gt;&lt;/keywords&gt;&lt;dates&gt;&lt;year&gt;2009&lt;/year&gt;&lt;pub-dates&gt;&lt;date&gt;May 22&lt;/date&gt;&lt;/pub-dates&gt;&lt;/dates&gt;&lt;isbn&gt;1520-6025 (Electronic)&amp;#xD;0163-3864 (Linking)&lt;/isbn&gt;&lt;accession-num&gt;19371071&lt;/accession-num&gt;&lt;urls&gt;&lt;related-urls&gt;&lt;url&gt;https://www.ncbi.nlm.nih.gov/pubmed/19371071&lt;/url&gt;&lt;/related-urls&gt;&lt;/urls&gt;&lt;custom2&gt;2765494&lt;/custom2&gt;&lt;electronic-resource-num&gt;10.1021/np800751j&lt;/electronic-resource-num&gt;&lt;/record&gt;&lt;/Cite&gt;&lt;/EndNote&gt;</w:instrText>
            </w:r>
            <w:r>
              <w:fldChar w:fldCharType="separate"/>
            </w:r>
            <w:r w:rsidRPr="00323C97">
              <w:rPr>
                <w:noProof/>
                <w:vertAlign w:val="superscript"/>
              </w:rPr>
              <w:t>242</w:t>
            </w:r>
            <w:r>
              <w:fldChar w:fldCharType="end"/>
            </w:r>
          </w:p>
        </w:tc>
      </w:tr>
      <w:tr w:rsidR="00664602" w14:paraId="301E40D5" w14:textId="77777777" w:rsidTr="00C42DDD">
        <w:tc>
          <w:tcPr>
            <w:tcW w:w="2287" w:type="dxa"/>
          </w:tcPr>
          <w:p w14:paraId="0EFBAD65" w14:textId="3A5FB8EF" w:rsidR="00664602" w:rsidRDefault="004E21C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4E21C2">
              <w:rPr>
                <w:rFonts w:ascii="Calibri" w:hAnsi="Calibri" w:cs="Calibri"/>
                <w:color w:val="000000"/>
              </w:rPr>
              <w:t>taxll</w:t>
            </w:r>
            <w:r w:rsidR="00957E15">
              <w:rPr>
                <w:rFonts w:ascii="Calibri" w:hAnsi="Calibri" w:cs="Calibri"/>
                <w:color w:val="000000"/>
              </w:rPr>
              <w:t>l</w:t>
            </w:r>
            <w:r w:rsidRPr="004E21C2">
              <w:rPr>
                <w:rFonts w:ascii="Calibri" w:hAnsi="Calibri" w:cs="Calibri"/>
                <w:color w:val="000000"/>
              </w:rPr>
              <w:t>aid</w:t>
            </w:r>
            <w:proofErr w:type="spellEnd"/>
          </w:p>
        </w:tc>
        <w:tc>
          <w:tcPr>
            <w:tcW w:w="1364" w:type="dxa"/>
          </w:tcPr>
          <w:p w14:paraId="6837A619" w14:textId="77777777" w:rsidR="00664602" w:rsidRDefault="00664602" w:rsidP="00C42DDD"/>
        </w:tc>
        <w:tc>
          <w:tcPr>
            <w:tcW w:w="1364" w:type="dxa"/>
          </w:tcPr>
          <w:p w14:paraId="39EC05F1" w14:textId="77777777" w:rsidR="00664602" w:rsidRDefault="00664602" w:rsidP="00C42DDD"/>
        </w:tc>
        <w:tc>
          <w:tcPr>
            <w:tcW w:w="1141" w:type="dxa"/>
          </w:tcPr>
          <w:p w14:paraId="2EACC7DE" w14:textId="77777777" w:rsidR="00664602" w:rsidRDefault="00664602" w:rsidP="00C42DDD"/>
        </w:tc>
        <w:tc>
          <w:tcPr>
            <w:tcW w:w="1141" w:type="dxa"/>
          </w:tcPr>
          <w:p w14:paraId="357C56E8" w14:textId="77777777" w:rsidR="00664602" w:rsidRDefault="00664602" w:rsidP="00C42DDD"/>
        </w:tc>
        <w:tc>
          <w:tcPr>
            <w:tcW w:w="2051" w:type="dxa"/>
          </w:tcPr>
          <w:p w14:paraId="7E1ED227" w14:textId="5509C4AF" w:rsidR="00664602" w:rsidRDefault="003B75E4" w:rsidP="00C42DDD">
            <w:r>
              <w:t>Anti-plasmodium</w:t>
            </w:r>
          </w:p>
        </w:tc>
        <w:tc>
          <w:tcPr>
            <w:tcW w:w="1346" w:type="dxa"/>
          </w:tcPr>
          <w:p w14:paraId="7F711421" w14:textId="77777777" w:rsidR="00664602" w:rsidRDefault="00664602" w:rsidP="00C42DDD"/>
        </w:tc>
      </w:tr>
      <w:tr w:rsidR="00664602" w14:paraId="7751773A" w14:textId="77777777" w:rsidTr="00C42DDD">
        <w:tc>
          <w:tcPr>
            <w:tcW w:w="2287" w:type="dxa"/>
          </w:tcPr>
          <w:p w14:paraId="4A052CD3" w14:textId="059FDE52" w:rsidR="00664602" w:rsidRDefault="00242B2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rinacarboline</w:t>
            </w:r>
            <w:proofErr w:type="spellEnd"/>
          </w:p>
        </w:tc>
        <w:tc>
          <w:tcPr>
            <w:tcW w:w="1364" w:type="dxa"/>
          </w:tcPr>
          <w:p w14:paraId="439576D0" w14:textId="77777777" w:rsidR="00664602" w:rsidRDefault="00664602" w:rsidP="00C42DDD"/>
        </w:tc>
        <w:tc>
          <w:tcPr>
            <w:tcW w:w="1364" w:type="dxa"/>
          </w:tcPr>
          <w:p w14:paraId="57FBF36F" w14:textId="77777777" w:rsidR="00664602" w:rsidRDefault="00664602" w:rsidP="00C42DDD"/>
        </w:tc>
        <w:tc>
          <w:tcPr>
            <w:tcW w:w="1141" w:type="dxa"/>
          </w:tcPr>
          <w:p w14:paraId="77B6DC69" w14:textId="77777777" w:rsidR="00664602" w:rsidRDefault="00664602" w:rsidP="00C42DDD"/>
        </w:tc>
        <w:tc>
          <w:tcPr>
            <w:tcW w:w="1141" w:type="dxa"/>
          </w:tcPr>
          <w:p w14:paraId="3D32A859" w14:textId="2B34C189" w:rsidR="00664602" w:rsidRDefault="00242B22" w:rsidP="00C42DDD">
            <w:r>
              <w:t>yes</w:t>
            </w:r>
          </w:p>
        </w:tc>
        <w:tc>
          <w:tcPr>
            <w:tcW w:w="2051" w:type="dxa"/>
          </w:tcPr>
          <w:p w14:paraId="5B713014" w14:textId="77777777" w:rsidR="00664602" w:rsidRDefault="00664602" w:rsidP="00C42DDD"/>
        </w:tc>
        <w:tc>
          <w:tcPr>
            <w:tcW w:w="1346" w:type="dxa"/>
          </w:tcPr>
          <w:p w14:paraId="204E4FA0" w14:textId="5127DD1C" w:rsidR="00664602" w:rsidRDefault="003D7934" w:rsidP="00C42DDD">
            <w:r>
              <w:fldChar w:fldCharType="begin">
                <w:fldData xml:space="preserve">PEVuZE5vdGU+PENpdGU+PEF1dGhvcj5MaTwvQXV0aG9yPjxZZWFyPjIwMTU8L1llYXI+PFJlY051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TwvQXV0aG9yPjxZZWFyPjIwMTU8L1llYXI+PFJlY051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D7934">
              <w:rPr>
                <w:noProof/>
                <w:vertAlign w:val="superscript"/>
              </w:rPr>
              <w:t>243</w:t>
            </w:r>
            <w:r>
              <w:fldChar w:fldCharType="end"/>
            </w:r>
          </w:p>
        </w:tc>
      </w:tr>
      <w:tr w:rsidR="00664602" w14:paraId="0A99FB2F" w14:textId="77777777" w:rsidTr="00C42DDD">
        <w:tc>
          <w:tcPr>
            <w:tcW w:w="2287" w:type="dxa"/>
          </w:tcPr>
          <w:p w14:paraId="1E27DC6D" w14:textId="6E0D10CB" w:rsidR="00664602" w:rsidRDefault="00D4025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201A</w:t>
            </w:r>
          </w:p>
        </w:tc>
        <w:tc>
          <w:tcPr>
            <w:tcW w:w="1364" w:type="dxa"/>
          </w:tcPr>
          <w:p w14:paraId="7A3FFED0" w14:textId="121C1F13" w:rsidR="00664602" w:rsidRDefault="00D40259" w:rsidP="00C42DDD">
            <w:r>
              <w:t>yes</w:t>
            </w:r>
          </w:p>
        </w:tc>
        <w:tc>
          <w:tcPr>
            <w:tcW w:w="1364" w:type="dxa"/>
          </w:tcPr>
          <w:p w14:paraId="041F5AC4" w14:textId="51F26131" w:rsidR="00664602" w:rsidRDefault="00D40259" w:rsidP="00C42DDD">
            <w:r>
              <w:t>gram pos, gram neg</w:t>
            </w:r>
          </w:p>
        </w:tc>
        <w:tc>
          <w:tcPr>
            <w:tcW w:w="1141" w:type="dxa"/>
          </w:tcPr>
          <w:p w14:paraId="41E9C594" w14:textId="77777777" w:rsidR="00664602" w:rsidRDefault="00664602" w:rsidP="00C42DDD"/>
        </w:tc>
        <w:tc>
          <w:tcPr>
            <w:tcW w:w="1141" w:type="dxa"/>
          </w:tcPr>
          <w:p w14:paraId="404D9755" w14:textId="77777777" w:rsidR="00664602" w:rsidRDefault="00664602" w:rsidP="00C42DDD"/>
        </w:tc>
        <w:tc>
          <w:tcPr>
            <w:tcW w:w="2051" w:type="dxa"/>
          </w:tcPr>
          <w:p w14:paraId="7BB3662D" w14:textId="77777777" w:rsidR="00664602" w:rsidRDefault="00664602" w:rsidP="00C42DDD"/>
        </w:tc>
        <w:tc>
          <w:tcPr>
            <w:tcW w:w="1346" w:type="dxa"/>
          </w:tcPr>
          <w:p w14:paraId="2C63C56F" w14:textId="05F286F1" w:rsidR="00664602" w:rsidRDefault="00D74D8F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D74D8F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664602" w14:paraId="4E837EDB" w14:textId="77777777" w:rsidTr="00C42DDD">
        <w:tc>
          <w:tcPr>
            <w:tcW w:w="2287" w:type="dxa"/>
          </w:tcPr>
          <w:p w14:paraId="668B0C5C" w14:textId="44FE1A0D" w:rsidR="00664602" w:rsidRDefault="003C27C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latensimycin</w:t>
            </w:r>
            <w:proofErr w:type="spellEnd"/>
          </w:p>
        </w:tc>
        <w:tc>
          <w:tcPr>
            <w:tcW w:w="1364" w:type="dxa"/>
          </w:tcPr>
          <w:p w14:paraId="7F660015" w14:textId="03548E97" w:rsidR="00664602" w:rsidRDefault="003C27C5" w:rsidP="00C42DDD">
            <w:r>
              <w:t>yes</w:t>
            </w:r>
          </w:p>
        </w:tc>
        <w:tc>
          <w:tcPr>
            <w:tcW w:w="1364" w:type="dxa"/>
          </w:tcPr>
          <w:p w14:paraId="071E1D98" w14:textId="5DADDCB9" w:rsidR="00664602" w:rsidRDefault="003C27C5" w:rsidP="00C42DDD">
            <w:r>
              <w:t>gram pos</w:t>
            </w:r>
          </w:p>
        </w:tc>
        <w:tc>
          <w:tcPr>
            <w:tcW w:w="1141" w:type="dxa"/>
          </w:tcPr>
          <w:p w14:paraId="2961FC5A" w14:textId="77777777" w:rsidR="00664602" w:rsidRDefault="00664602" w:rsidP="00C42DDD"/>
        </w:tc>
        <w:tc>
          <w:tcPr>
            <w:tcW w:w="1141" w:type="dxa"/>
          </w:tcPr>
          <w:p w14:paraId="2F1AE203" w14:textId="77777777" w:rsidR="00664602" w:rsidRDefault="00664602" w:rsidP="00C42DDD"/>
        </w:tc>
        <w:tc>
          <w:tcPr>
            <w:tcW w:w="2051" w:type="dxa"/>
          </w:tcPr>
          <w:p w14:paraId="355D5459" w14:textId="77777777" w:rsidR="00664602" w:rsidRDefault="00664602" w:rsidP="00C42DDD"/>
        </w:tc>
        <w:tc>
          <w:tcPr>
            <w:tcW w:w="1346" w:type="dxa"/>
          </w:tcPr>
          <w:p w14:paraId="5879AA34" w14:textId="34007C29" w:rsidR="00664602" w:rsidRDefault="00ED4371" w:rsidP="00C42DDD">
            <w:r>
              <w:fldChar w:fldCharType="begin"/>
            </w:r>
            <w:r>
              <w:instrText xml:space="preserve"> ADDIN EN.CITE &lt;EndNote&gt;&lt;Cite&gt;&lt;Author&gt;Allahverdiyev&lt;/Author&gt;&lt;Year&gt;2013&lt;/Year&gt;&lt;RecNum&gt;248&lt;/RecNum&gt;&lt;DisplayText&gt;&lt;style face="superscript"&gt;244&lt;/style&gt;&lt;/DisplayText&gt;&lt;record&gt;&lt;rec-number&gt;248&lt;/rec-number&gt;&lt;foreign-keys&gt;&lt;key app="EN" db-id="p5zs9pw5ltwzr3e0webppaa6ae5zxdxszf5s" timestamp="1547488573"&gt;248&lt;/key&gt;&lt;/foreign-keys&gt;&lt;ref-type name="Journal Article"&gt;17&lt;/ref-type&gt;&lt;contributors&gt;&lt;authors&gt;&lt;author&gt;Allahverdiyev, A. M.&lt;/author&gt;&lt;author&gt;Bagirova, M.&lt;/author&gt;&lt;author&gt;Abamor, E. S.&lt;/author&gt;&lt;author&gt;Ates, S. C.&lt;/author&gt;&lt;author&gt;Koc, R. C.&lt;/author&gt;&lt;author&gt;Miraloglu, M.&lt;/author&gt;&lt;author&gt;Elcicek, S.&lt;/author&gt;&lt;author&gt;Yaman, S.&lt;/author&gt;&lt;author&gt;Unal, G.&lt;/author&gt;&lt;/authors&gt;&lt;/contributors&gt;&lt;auth-address&gt;Department of Bioengineering, Yildiz Technical University, Istanbul, Turkey.&lt;/auth-address&gt;&lt;titles&gt;&lt;title&gt;The use of platensimycin and platencin to fight antibiotic resistance&lt;/title&gt;&lt;secondary-title&gt;Infect Drug Resist&lt;/secondary-title&gt;&lt;/titles&gt;&lt;periodical&gt;&lt;full-title&gt;Infect Drug Resist&lt;/full-title&gt;&lt;/periodical&gt;&lt;pages&gt;99-114&lt;/pages&gt;&lt;volume&gt;6&lt;/volume&gt;&lt;keywords&gt;&lt;keyword&gt;antibiotics&lt;/keyword&gt;&lt;keyword&gt;bacterial infections&lt;/keyword&gt;&lt;keyword&gt;drug resistance&lt;/keyword&gt;&lt;keyword&gt;platencin&lt;/keyword&gt;&lt;keyword&gt;platensimycin&lt;/keyword&gt;&lt;/keywords&gt;&lt;dates&gt;&lt;year&gt;2013&lt;/year&gt;&lt;pub-dates&gt;&lt;date&gt;Sep 18&lt;/date&gt;&lt;/pub-dates&gt;&lt;/dates&gt;&lt;isbn&gt;1178-6973 (Print)&amp;#xD;1178-6973 (Linking)&lt;/isbn&gt;&lt;accession-num&gt;24082790&lt;/accession-num&gt;&lt;urls&gt;&lt;related-urls&gt;&lt;url&gt;https://www.ncbi.nlm.nih.gov/pubmed/24082790&lt;/url&gt;&lt;/related-urls&gt;&lt;/urls&gt;&lt;custom2&gt;3785399&lt;/custom2&gt;&lt;electronic-resource-num&gt;10.2147/IDR.S25076&lt;/electronic-resource-num&gt;&lt;/record&gt;&lt;/Cite&gt;&lt;/EndNote&gt;</w:instrText>
            </w:r>
            <w:r>
              <w:fldChar w:fldCharType="separate"/>
            </w:r>
            <w:r w:rsidRPr="00ED4371">
              <w:rPr>
                <w:noProof/>
                <w:vertAlign w:val="superscript"/>
              </w:rPr>
              <w:t>244</w:t>
            </w:r>
            <w:r>
              <w:fldChar w:fldCharType="end"/>
            </w:r>
          </w:p>
        </w:tc>
      </w:tr>
      <w:tr w:rsidR="00664602" w14:paraId="0BB05825" w14:textId="77777777" w:rsidTr="00C42DDD">
        <w:tc>
          <w:tcPr>
            <w:tcW w:w="2287" w:type="dxa"/>
          </w:tcPr>
          <w:p w14:paraId="3B7CC18A" w14:textId="060971D3" w:rsidR="00664602" w:rsidRDefault="006E50B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6E50B0">
              <w:rPr>
                <w:rFonts w:ascii="Calibri" w:hAnsi="Calibri" w:cs="Calibri"/>
                <w:color w:val="000000"/>
              </w:rPr>
              <w:t>Cyclothiazo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</w:t>
            </w:r>
          </w:p>
        </w:tc>
        <w:tc>
          <w:tcPr>
            <w:tcW w:w="1364" w:type="dxa"/>
          </w:tcPr>
          <w:p w14:paraId="3C19A6C5" w14:textId="37C37ECB" w:rsidR="00664602" w:rsidRDefault="006E50B0" w:rsidP="00C42DDD">
            <w:r>
              <w:t>yes</w:t>
            </w:r>
          </w:p>
        </w:tc>
        <w:tc>
          <w:tcPr>
            <w:tcW w:w="1364" w:type="dxa"/>
          </w:tcPr>
          <w:p w14:paraId="3F1FB307" w14:textId="548B45D0" w:rsidR="00664602" w:rsidRDefault="006E50B0" w:rsidP="00C42DDD">
            <w:r>
              <w:t>gram pos</w:t>
            </w:r>
          </w:p>
        </w:tc>
        <w:tc>
          <w:tcPr>
            <w:tcW w:w="1141" w:type="dxa"/>
          </w:tcPr>
          <w:p w14:paraId="3E23D6C1" w14:textId="627B1D5D" w:rsidR="00664602" w:rsidRDefault="006E50B0" w:rsidP="00C42DDD">
            <w:r>
              <w:t>yes</w:t>
            </w:r>
          </w:p>
        </w:tc>
        <w:tc>
          <w:tcPr>
            <w:tcW w:w="1141" w:type="dxa"/>
          </w:tcPr>
          <w:p w14:paraId="7FF28154" w14:textId="77777777" w:rsidR="00664602" w:rsidRDefault="00664602" w:rsidP="00C42DDD"/>
        </w:tc>
        <w:tc>
          <w:tcPr>
            <w:tcW w:w="2051" w:type="dxa"/>
          </w:tcPr>
          <w:p w14:paraId="15585DD8" w14:textId="77777777" w:rsidR="00664602" w:rsidRDefault="00664602" w:rsidP="00C42DDD"/>
        </w:tc>
        <w:tc>
          <w:tcPr>
            <w:tcW w:w="1346" w:type="dxa"/>
          </w:tcPr>
          <w:p w14:paraId="7A14D15A" w14:textId="2A7B6C97" w:rsidR="00664602" w:rsidRDefault="000D02F6" w:rsidP="00C42DDD">
            <w:r>
              <w:fldChar w:fldCharType="begin">
                <w:fldData xml:space="preserve">PEVuZE5vdGU+PENpdGU+PEF1dGhvcj5Db3g8L0F1dGhvcj48WWVhcj4yMDE0PC9ZZWFyPjxSZWNO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3g8L0F1dGhvcj48WWVhcj4yMDE0PC9ZZWFyPjxSZWNO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D02F6">
              <w:rPr>
                <w:noProof/>
                <w:vertAlign w:val="superscript"/>
              </w:rPr>
              <w:t>245</w:t>
            </w:r>
            <w:r>
              <w:fldChar w:fldCharType="end"/>
            </w:r>
          </w:p>
        </w:tc>
      </w:tr>
      <w:tr w:rsidR="0052545F" w14:paraId="1BB0E258" w14:textId="77777777" w:rsidTr="00C42DDD">
        <w:tc>
          <w:tcPr>
            <w:tcW w:w="2287" w:type="dxa"/>
          </w:tcPr>
          <w:p w14:paraId="546C09D5" w14:textId="4A63CEA0" w:rsidR="0052545F" w:rsidRDefault="0052545F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6E50B0">
              <w:rPr>
                <w:rFonts w:ascii="Calibri" w:hAnsi="Calibri" w:cs="Calibri"/>
                <w:color w:val="000000"/>
              </w:rPr>
              <w:t>Cyclothiazo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C</w:t>
            </w:r>
          </w:p>
        </w:tc>
        <w:tc>
          <w:tcPr>
            <w:tcW w:w="1364" w:type="dxa"/>
          </w:tcPr>
          <w:p w14:paraId="4FC218E8" w14:textId="18CA9AD8" w:rsidR="0052545F" w:rsidRDefault="0052545F" w:rsidP="00C42DDD">
            <w:r>
              <w:t>yes</w:t>
            </w:r>
          </w:p>
        </w:tc>
        <w:tc>
          <w:tcPr>
            <w:tcW w:w="1364" w:type="dxa"/>
          </w:tcPr>
          <w:p w14:paraId="644255AB" w14:textId="004FEF00" w:rsidR="0052545F" w:rsidRDefault="0052545F" w:rsidP="00C42DDD">
            <w:r>
              <w:t>gram pos</w:t>
            </w:r>
          </w:p>
        </w:tc>
        <w:tc>
          <w:tcPr>
            <w:tcW w:w="1141" w:type="dxa"/>
          </w:tcPr>
          <w:p w14:paraId="5FDD75B5" w14:textId="77777777" w:rsidR="0052545F" w:rsidRDefault="0052545F" w:rsidP="00C42DDD"/>
        </w:tc>
        <w:tc>
          <w:tcPr>
            <w:tcW w:w="1141" w:type="dxa"/>
          </w:tcPr>
          <w:p w14:paraId="4DF992DF" w14:textId="77777777" w:rsidR="0052545F" w:rsidRDefault="0052545F" w:rsidP="00C42DDD"/>
        </w:tc>
        <w:tc>
          <w:tcPr>
            <w:tcW w:w="2051" w:type="dxa"/>
          </w:tcPr>
          <w:p w14:paraId="7A8440FC" w14:textId="77777777" w:rsidR="0052545F" w:rsidRDefault="0052545F" w:rsidP="00C42DDD"/>
        </w:tc>
        <w:tc>
          <w:tcPr>
            <w:tcW w:w="1346" w:type="dxa"/>
          </w:tcPr>
          <w:p w14:paraId="3EBE0ACB" w14:textId="6BF575FB" w:rsidR="0052545F" w:rsidRDefault="0052545F" w:rsidP="00C42DDD">
            <w:r>
              <w:fldChar w:fldCharType="begin">
                <w:fldData xml:space="preserve">PEVuZE5vdGU+PENpdGU+PEF1dGhvcj5Db3g8L0F1dGhvcj48WWVhcj4yMDE0PC9ZZWFyPjxSZWNO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3g8L0F1dGhvcj48WWVhcj4yMDE0PC9ZZWFyPjxSZWNO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D02F6">
              <w:rPr>
                <w:noProof/>
                <w:vertAlign w:val="superscript"/>
              </w:rPr>
              <w:t>245</w:t>
            </w:r>
            <w:r>
              <w:fldChar w:fldCharType="end"/>
            </w:r>
          </w:p>
        </w:tc>
      </w:tr>
      <w:tr w:rsidR="0052545F" w14:paraId="24226159" w14:textId="77777777" w:rsidTr="00C42DDD">
        <w:tc>
          <w:tcPr>
            <w:tcW w:w="2287" w:type="dxa"/>
          </w:tcPr>
          <w:p w14:paraId="773F0C71" w14:textId="7E7C7B60" w:rsidR="0052545F" w:rsidRDefault="004C1B2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rabantamide</w:t>
            </w:r>
            <w:proofErr w:type="spellEnd"/>
          </w:p>
        </w:tc>
        <w:tc>
          <w:tcPr>
            <w:tcW w:w="1364" w:type="dxa"/>
          </w:tcPr>
          <w:p w14:paraId="48CD41F6" w14:textId="77777777" w:rsidR="0052545F" w:rsidRDefault="0052545F" w:rsidP="00C42DDD"/>
        </w:tc>
        <w:tc>
          <w:tcPr>
            <w:tcW w:w="1364" w:type="dxa"/>
          </w:tcPr>
          <w:p w14:paraId="05685E66" w14:textId="77777777" w:rsidR="0052545F" w:rsidRDefault="0052545F" w:rsidP="00C42DDD"/>
        </w:tc>
        <w:tc>
          <w:tcPr>
            <w:tcW w:w="1141" w:type="dxa"/>
          </w:tcPr>
          <w:p w14:paraId="0FFA3557" w14:textId="34870A11" w:rsidR="0052545F" w:rsidRDefault="004C1B29" w:rsidP="00C42DDD">
            <w:r>
              <w:t>yes</w:t>
            </w:r>
          </w:p>
        </w:tc>
        <w:tc>
          <w:tcPr>
            <w:tcW w:w="1141" w:type="dxa"/>
          </w:tcPr>
          <w:p w14:paraId="0CDD0C9F" w14:textId="77777777" w:rsidR="0052545F" w:rsidRDefault="0052545F" w:rsidP="00C42DDD"/>
        </w:tc>
        <w:tc>
          <w:tcPr>
            <w:tcW w:w="2051" w:type="dxa"/>
          </w:tcPr>
          <w:p w14:paraId="1739E437" w14:textId="77777777" w:rsidR="0052545F" w:rsidRDefault="0052545F" w:rsidP="00C42DDD"/>
        </w:tc>
        <w:tc>
          <w:tcPr>
            <w:tcW w:w="1346" w:type="dxa"/>
          </w:tcPr>
          <w:p w14:paraId="22F4CB27" w14:textId="77777777" w:rsidR="0052545F" w:rsidRDefault="0052545F" w:rsidP="00C42DDD"/>
        </w:tc>
      </w:tr>
      <w:tr w:rsidR="0052545F" w14:paraId="037C0AE6" w14:textId="77777777" w:rsidTr="00C42DDD">
        <w:tc>
          <w:tcPr>
            <w:tcW w:w="2287" w:type="dxa"/>
          </w:tcPr>
          <w:p w14:paraId="64D51295" w14:textId="0C845446" w:rsidR="0052545F" w:rsidRDefault="000E3B0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mamycin</w:t>
            </w:r>
            <w:proofErr w:type="spellEnd"/>
          </w:p>
        </w:tc>
        <w:tc>
          <w:tcPr>
            <w:tcW w:w="1364" w:type="dxa"/>
          </w:tcPr>
          <w:p w14:paraId="5D36BD83" w14:textId="4C5564CD" w:rsidR="0052545F" w:rsidRDefault="000E3B0B" w:rsidP="00C42DDD">
            <w:r>
              <w:t>yes</w:t>
            </w:r>
          </w:p>
        </w:tc>
        <w:tc>
          <w:tcPr>
            <w:tcW w:w="1364" w:type="dxa"/>
          </w:tcPr>
          <w:p w14:paraId="18112D33" w14:textId="2028597B" w:rsidR="0052545F" w:rsidRDefault="000E3B0B" w:rsidP="00C42DDD">
            <w:r>
              <w:t>gram pos</w:t>
            </w:r>
          </w:p>
        </w:tc>
        <w:tc>
          <w:tcPr>
            <w:tcW w:w="1141" w:type="dxa"/>
          </w:tcPr>
          <w:p w14:paraId="65FFB280" w14:textId="5281297B" w:rsidR="0052545F" w:rsidRDefault="000E3B0B" w:rsidP="00C42DDD">
            <w:r>
              <w:t>yes</w:t>
            </w:r>
          </w:p>
        </w:tc>
        <w:tc>
          <w:tcPr>
            <w:tcW w:w="1141" w:type="dxa"/>
          </w:tcPr>
          <w:p w14:paraId="1D6FC273" w14:textId="37D2762D" w:rsidR="0052545F" w:rsidRDefault="000E3B0B" w:rsidP="00C42DDD">
            <w:r>
              <w:t>yes</w:t>
            </w:r>
          </w:p>
        </w:tc>
        <w:tc>
          <w:tcPr>
            <w:tcW w:w="2051" w:type="dxa"/>
          </w:tcPr>
          <w:p w14:paraId="63838978" w14:textId="77777777" w:rsidR="0052545F" w:rsidRDefault="0052545F" w:rsidP="00C42DDD"/>
        </w:tc>
        <w:tc>
          <w:tcPr>
            <w:tcW w:w="1346" w:type="dxa"/>
          </w:tcPr>
          <w:p w14:paraId="483DBCAD" w14:textId="756E153D" w:rsidR="0052545F" w:rsidRDefault="00BB30CA" w:rsidP="00C42DDD">
            <w:r>
              <w:fldChar w:fldCharType="begin">
                <w:fldData xml:space="preserve">PEVuZE5vdGU+PENpdGU+PEF1dGhvcj5NY0Nhbm48L0F1dGhvcj48WWVhcj4xOTc5PC9ZZWFyPjxS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</w:fldData>
              </w:fldChar>
            </w:r>
            <w:r w:rsidR="00D75883">
              <w:instrText xml:space="preserve"> ADDIN EN.CITE </w:instrText>
            </w:r>
            <w:r w:rsidR="00D75883">
              <w:fldChar w:fldCharType="begin">
                <w:fldData xml:space="preserve">PEVuZE5vdGU+PENpdGU+PEF1dGhvcj5NY0Nhbm48L0F1dGhvcj48WWVhcj4xOTc5PC9ZZWFyPjxS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</w:fldData>
              </w:fldChar>
            </w:r>
            <w:r w:rsidR="00D75883">
              <w:instrText xml:space="preserve"> ADDIN EN.CITE.DATA </w:instrText>
            </w:r>
            <w:r w:rsidR="00D75883">
              <w:fldChar w:fldCharType="end"/>
            </w:r>
            <w:r>
              <w:fldChar w:fldCharType="separate"/>
            </w:r>
            <w:r w:rsidR="00D75883" w:rsidRPr="00D75883">
              <w:rPr>
                <w:noProof/>
                <w:vertAlign w:val="superscript"/>
              </w:rPr>
              <w:t>247,248</w:t>
            </w:r>
            <w:r>
              <w:fldChar w:fldCharType="end"/>
            </w:r>
          </w:p>
        </w:tc>
      </w:tr>
      <w:tr w:rsidR="0052545F" w14:paraId="1A7A80C5" w14:textId="77777777" w:rsidTr="00C42DDD">
        <w:tc>
          <w:tcPr>
            <w:tcW w:w="2287" w:type="dxa"/>
          </w:tcPr>
          <w:p w14:paraId="3849AA23" w14:textId="0A99496B" w:rsidR="0052545F" w:rsidRDefault="008C717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usaricidin</w:t>
            </w:r>
            <w:proofErr w:type="spellEnd"/>
          </w:p>
        </w:tc>
        <w:tc>
          <w:tcPr>
            <w:tcW w:w="1364" w:type="dxa"/>
          </w:tcPr>
          <w:p w14:paraId="7D10E33E" w14:textId="77777777" w:rsidR="0052545F" w:rsidRDefault="0052545F" w:rsidP="00C42DDD"/>
        </w:tc>
        <w:tc>
          <w:tcPr>
            <w:tcW w:w="1364" w:type="dxa"/>
          </w:tcPr>
          <w:p w14:paraId="0BEABC42" w14:textId="77777777" w:rsidR="0052545F" w:rsidRDefault="0052545F" w:rsidP="00C42DDD"/>
        </w:tc>
        <w:tc>
          <w:tcPr>
            <w:tcW w:w="1141" w:type="dxa"/>
          </w:tcPr>
          <w:p w14:paraId="4744F7D5" w14:textId="4E03967F" w:rsidR="0052545F" w:rsidRDefault="008C7178" w:rsidP="00C42DDD">
            <w:r>
              <w:t>yes</w:t>
            </w:r>
          </w:p>
        </w:tc>
        <w:tc>
          <w:tcPr>
            <w:tcW w:w="1141" w:type="dxa"/>
          </w:tcPr>
          <w:p w14:paraId="3BE487A3" w14:textId="77777777" w:rsidR="0052545F" w:rsidRDefault="0052545F" w:rsidP="00C42DDD"/>
        </w:tc>
        <w:tc>
          <w:tcPr>
            <w:tcW w:w="2051" w:type="dxa"/>
          </w:tcPr>
          <w:p w14:paraId="49344936" w14:textId="77777777" w:rsidR="0052545F" w:rsidRDefault="0052545F" w:rsidP="00C42DDD"/>
        </w:tc>
        <w:tc>
          <w:tcPr>
            <w:tcW w:w="1346" w:type="dxa"/>
          </w:tcPr>
          <w:p w14:paraId="75E98404" w14:textId="77777777" w:rsidR="0052545F" w:rsidRDefault="0052545F" w:rsidP="00C42DDD"/>
        </w:tc>
      </w:tr>
      <w:tr w:rsidR="0052545F" w14:paraId="4A3CE6F2" w14:textId="77777777" w:rsidTr="00C42DDD">
        <w:tc>
          <w:tcPr>
            <w:tcW w:w="2287" w:type="dxa"/>
          </w:tcPr>
          <w:p w14:paraId="0A9E0A5A" w14:textId="0C669164" w:rsidR="0052545F" w:rsidRDefault="00E471EF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olymyxin</w:t>
            </w:r>
          </w:p>
        </w:tc>
        <w:tc>
          <w:tcPr>
            <w:tcW w:w="1364" w:type="dxa"/>
          </w:tcPr>
          <w:p w14:paraId="6BFFDE02" w14:textId="4F7BCCDA" w:rsidR="0052545F" w:rsidRDefault="00E471EF" w:rsidP="00C42DDD">
            <w:r>
              <w:t>yes</w:t>
            </w:r>
          </w:p>
        </w:tc>
        <w:tc>
          <w:tcPr>
            <w:tcW w:w="1364" w:type="dxa"/>
          </w:tcPr>
          <w:p w14:paraId="51F4DF39" w14:textId="4B401812" w:rsidR="0052545F" w:rsidRDefault="00E471EF" w:rsidP="00C42DDD">
            <w:r>
              <w:t>gram neg</w:t>
            </w:r>
          </w:p>
        </w:tc>
        <w:tc>
          <w:tcPr>
            <w:tcW w:w="1141" w:type="dxa"/>
          </w:tcPr>
          <w:p w14:paraId="3A246825" w14:textId="77777777" w:rsidR="0052545F" w:rsidRDefault="0052545F" w:rsidP="00C42DDD"/>
        </w:tc>
        <w:tc>
          <w:tcPr>
            <w:tcW w:w="1141" w:type="dxa"/>
          </w:tcPr>
          <w:p w14:paraId="21BC3680" w14:textId="77777777" w:rsidR="0052545F" w:rsidRDefault="0052545F" w:rsidP="00C42DDD"/>
        </w:tc>
        <w:tc>
          <w:tcPr>
            <w:tcW w:w="2051" w:type="dxa"/>
          </w:tcPr>
          <w:p w14:paraId="4C8384EC" w14:textId="77777777" w:rsidR="0052545F" w:rsidRDefault="0052545F" w:rsidP="00C42DDD"/>
        </w:tc>
        <w:tc>
          <w:tcPr>
            <w:tcW w:w="1346" w:type="dxa"/>
          </w:tcPr>
          <w:p w14:paraId="6C8F22F4" w14:textId="169A9D17" w:rsidR="0052545F" w:rsidRDefault="00F91B07" w:rsidP="00C42DDD">
            <w:r>
              <w:fldChar w:fldCharType="begin">
                <w:fldData xml:space="preserve">PEVuZE5vdGU+PENpdGU+PEF1dGhvcj5Qb2lyZWw8L0F1dGhvcj48WWVhcj4yMDE3PC9ZZWFyPjxS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b2lyZWw8L0F1dGhvcj48WWVhcj4yMDE3PC9ZZWFyPjxS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91B07">
              <w:rPr>
                <w:noProof/>
                <w:vertAlign w:val="superscript"/>
              </w:rPr>
              <w:t>249</w:t>
            </w:r>
            <w:r>
              <w:fldChar w:fldCharType="end"/>
            </w:r>
          </w:p>
        </w:tc>
      </w:tr>
      <w:tr w:rsidR="0052545F" w14:paraId="6D0F112B" w14:textId="77777777" w:rsidTr="00C42DDD">
        <w:tc>
          <w:tcPr>
            <w:tcW w:w="2287" w:type="dxa"/>
          </w:tcPr>
          <w:p w14:paraId="18101F99" w14:textId="7B568B3E" w:rsidR="0052545F" w:rsidRDefault="00540CC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cibiocin</w:t>
            </w:r>
            <w:proofErr w:type="spellEnd"/>
          </w:p>
        </w:tc>
        <w:tc>
          <w:tcPr>
            <w:tcW w:w="1364" w:type="dxa"/>
          </w:tcPr>
          <w:p w14:paraId="3D98ED80" w14:textId="30AA8382" w:rsidR="0052545F" w:rsidRDefault="00540CC3" w:rsidP="00C42DDD">
            <w:r>
              <w:t>no</w:t>
            </w:r>
          </w:p>
        </w:tc>
        <w:tc>
          <w:tcPr>
            <w:tcW w:w="1364" w:type="dxa"/>
          </w:tcPr>
          <w:p w14:paraId="2EDC14D4" w14:textId="77777777" w:rsidR="0052545F" w:rsidRDefault="0052545F" w:rsidP="00C42DDD"/>
        </w:tc>
        <w:tc>
          <w:tcPr>
            <w:tcW w:w="1141" w:type="dxa"/>
          </w:tcPr>
          <w:p w14:paraId="4C17CDE0" w14:textId="77777777" w:rsidR="0052545F" w:rsidRDefault="0052545F" w:rsidP="00C42DDD"/>
        </w:tc>
        <w:tc>
          <w:tcPr>
            <w:tcW w:w="1141" w:type="dxa"/>
          </w:tcPr>
          <w:p w14:paraId="4841E171" w14:textId="77777777" w:rsidR="0052545F" w:rsidRDefault="0052545F" w:rsidP="00C42DDD"/>
        </w:tc>
        <w:tc>
          <w:tcPr>
            <w:tcW w:w="2051" w:type="dxa"/>
          </w:tcPr>
          <w:p w14:paraId="22728871" w14:textId="77777777" w:rsidR="0052545F" w:rsidRDefault="0052545F" w:rsidP="00C42DDD"/>
        </w:tc>
        <w:tc>
          <w:tcPr>
            <w:tcW w:w="1346" w:type="dxa"/>
          </w:tcPr>
          <w:p w14:paraId="1EE9091B" w14:textId="5689164A" w:rsidR="0052545F" w:rsidRDefault="00401591" w:rsidP="00C42DDD">
            <w:r>
              <w:fldChar w:fldCharType="begin">
                <w:fldData xml:space="preserve">PEVuZE5vdGU+PENpdGU+PEF1dGhvcj5aZXR0bGVyPC9BdXRob3I+PFllYXI+MjAxNDwvWWVhcj48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ZXR0bGVyPC9BdXRob3I+PFllYXI+MjAxNDwvWWVhcj48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01591">
              <w:rPr>
                <w:noProof/>
                <w:vertAlign w:val="superscript"/>
              </w:rPr>
              <w:t>250</w:t>
            </w:r>
            <w:r>
              <w:fldChar w:fldCharType="end"/>
            </w:r>
          </w:p>
        </w:tc>
      </w:tr>
      <w:tr w:rsidR="00924606" w14:paraId="29D031B0" w14:textId="77777777" w:rsidTr="00C42DDD">
        <w:tc>
          <w:tcPr>
            <w:tcW w:w="2287" w:type="dxa"/>
          </w:tcPr>
          <w:p w14:paraId="4E2A7636" w14:textId="1EF4F3BB" w:rsidR="00924606" w:rsidRDefault="00924606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latencin</w:t>
            </w:r>
          </w:p>
        </w:tc>
        <w:tc>
          <w:tcPr>
            <w:tcW w:w="1364" w:type="dxa"/>
          </w:tcPr>
          <w:p w14:paraId="4E05DA9F" w14:textId="6195498C" w:rsidR="00924606" w:rsidRDefault="00924606" w:rsidP="00C42DDD">
            <w:r>
              <w:t>yes</w:t>
            </w:r>
          </w:p>
        </w:tc>
        <w:tc>
          <w:tcPr>
            <w:tcW w:w="1364" w:type="dxa"/>
          </w:tcPr>
          <w:p w14:paraId="51A0D9E8" w14:textId="063B49E7" w:rsidR="00924606" w:rsidRDefault="00924606" w:rsidP="00C42DDD">
            <w:r>
              <w:t>gram pos</w:t>
            </w:r>
          </w:p>
        </w:tc>
        <w:tc>
          <w:tcPr>
            <w:tcW w:w="1141" w:type="dxa"/>
          </w:tcPr>
          <w:p w14:paraId="22D47273" w14:textId="77777777" w:rsidR="00924606" w:rsidRDefault="00924606" w:rsidP="00C42DDD"/>
        </w:tc>
        <w:tc>
          <w:tcPr>
            <w:tcW w:w="1141" w:type="dxa"/>
          </w:tcPr>
          <w:p w14:paraId="4B375F19" w14:textId="77777777" w:rsidR="00924606" w:rsidRDefault="00924606" w:rsidP="00C42DDD"/>
        </w:tc>
        <w:tc>
          <w:tcPr>
            <w:tcW w:w="2051" w:type="dxa"/>
          </w:tcPr>
          <w:p w14:paraId="26481A33" w14:textId="77777777" w:rsidR="00924606" w:rsidRDefault="00924606" w:rsidP="00C42DDD"/>
        </w:tc>
        <w:tc>
          <w:tcPr>
            <w:tcW w:w="1346" w:type="dxa"/>
          </w:tcPr>
          <w:p w14:paraId="3721E162" w14:textId="555E9D67" w:rsidR="00924606" w:rsidRDefault="000C1D87" w:rsidP="00C42DDD">
            <w:r>
              <w:fldChar w:fldCharType="begin"/>
            </w:r>
            <w:r>
              <w:instrText xml:space="preserve"> ADDIN EN.CITE &lt;EndNote&gt;&lt;Cite&gt;&lt;Author&gt;Allahverdiyev&lt;/Author&gt;&lt;Year&gt;2013&lt;/Year&gt;&lt;RecNum&gt;248&lt;/RecNum&gt;&lt;DisplayText&gt;&lt;style face="superscript"&gt;244&lt;/style&gt;&lt;/DisplayText&gt;&lt;record&gt;&lt;rec-number&gt;248&lt;/rec-number&gt;&lt;foreign-keys&gt;&lt;key app="EN" db-id="p5zs9pw5ltwzr3e0webppaa6ae5zxdxszf5s" timestamp="1547488573"&gt;248&lt;/key&gt;&lt;/foreign-keys&gt;&lt;ref-type name="Journal Article"&gt;17&lt;/ref-type&gt;&lt;contributors&gt;&lt;authors&gt;&lt;author&gt;Allahverdiyev, A. M.&lt;/author&gt;&lt;author&gt;Bagirova, M.&lt;/author&gt;&lt;author&gt;Abamor, E. S.&lt;/author&gt;&lt;author&gt;Ates, S. C.&lt;/author&gt;&lt;author&gt;Koc, R. C.&lt;/author&gt;&lt;author&gt;Miraloglu, M.&lt;/author&gt;&lt;author&gt;Elcicek, S.&lt;/author&gt;&lt;author&gt;Yaman, S.&lt;/author&gt;&lt;author&gt;Unal, G.&lt;/author&gt;&lt;/authors&gt;&lt;/contributors&gt;&lt;auth-address&gt;Department of Bioengineering, Yildiz Technical University, Istanbul, Turkey.&lt;/auth-address&gt;&lt;titles&gt;&lt;title&gt;The use of platensimycin and platencin to fight antibiotic resistance&lt;/title&gt;&lt;secondary-title&gt;Infect Drug Resist&lt;/secondary-title&gt;&lt;/titles&gt;&lt;periodical&gt;&lt;full-title&gt;Infect Drug Resist&lt;/full-title&gt;&lt;/periodical&gt;&lt;pages&gt;99-114&lt;/pages&gt;&lt;volume&gt;6&lt;/volume&gt;&lt;keywords&gt;&lt;keyword&gt;antibiotics&lt;/keyword&gt;&lt;keyword&gt;bacterial infections&lt;/keyword&gt;&lt;keyword&gt;drug resistance&lt;/keyword&gt;&lt;keyword&gt;platencin&lt;/keyword&gt;&lt;keyword&gt;platensimycin&lt;/keyword&gt;&lt;/keywords&gt;&lt;dates&gt;&lt;year&gt;2013&lt;/year&gt;&lt;pub-dates&gt;&lt;date&gt;Sep 18&lt;/date&gt;&lt;/pub-dates&gt;&lt;/dates&gt;&lt;isbn&gt;1178-6973 (Print)&amp;#xD;1178-6973 (Linking)&lt;/isbn&gt;&lt;accession-num&gt;24082790&lt;/accession-num&gt;&lt;urls&gt;&lt;related-urls&gt;&lt;url&gt;https://www.ncbi.nlm.nih.gov/pubmed/24082790&lt;/url&gt;&lt;/related-urls&gt;&lt;/urls&gt;&lt;custom2&gt;3785399&lt;/custom2&gt;&lt;electronic-resource-num&gt;10.2147/IDR.S25076&lt;/electronic-resource-num&gt;&lt;/record&gt;&lt;/Cite&gt;&lt;/EndNote&gt;</w:instrText>
            </w:r>
            <w:r>
              <w:fldChar w:fldCharType="separate"/>
            </w:r>
            <w:r w:rsidRPr="000C1D87">
              <w:rPr>
                <w:noProof/>
                <w:vertAlign w:val="superscript"/>
              </w:rPr>
              <w:t>244</w:t>
            </w:r>
            <w:r>
              <w:fldChar w:fldCharType="end"/>
            </w:r>
          </w:p>
        </w:tc>
      </w:tr>
      <w:tr w:rsidR="00924606" w14:paraId="583FA031" w14:textId="77777777" w:rsidTr="00C42DDD">
        <w:tc>
          <w:tcPr>
            <w:tcW w:w="2287" w:type="dxa"/>
          </w:tcPr>
          <w:p w14:paraId="48AD3BF0" w14:textId="5C32020D" w:rsidR="00924606" w:rsidRDefault="00616A4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rinopyrrole</w:t>
            </w:r>
            <w:proofErr w:type="spellEnd"/>
          </w:p>
        </w:tc>
        <w:tc>
          <w:tcPr>
            <w:tcW w:w="1364" w:type="dxa"/>
          </w:tcPr>
          <w:p w14:paraId="38E14E57" w14:textId="0E6B52FC" w:rsidR="00924606" w:rsidRDefault="00616A49" w:rsidP="00C42DDD">
            <w:r>
              <w:t>yes</w:t>
            </w:r>
          </w:p>
        </w:tc>
        <w:tc>
          <w:tcPr>
            <w:tcW w:w="1364" w:type="dxa"/>
          </w:tcPr>
          <w:p w14:paraId="36872584" w14:textId="6766D107" w:rsidR="00924606" w:rsidRDefault="00616A49" w:rsidP="00C42DDD">
            <w:r>
              <w:t>gram pos</w:t>
            </w:r>
          </w:p>
        </w:tc>
        <w:tc>
          <w:tcPr>
            <w:tcW w:w="1141" w:type="dxa"/>
          </w:tcPr>
          <w:p w14:paraId="79B6FE7C" w14:textId="77777777" w:rsidR="00924606" w:rsidRDefault="00924606" w:rsidP="00C42DDD"/>
        </w:tc>
        <w:tc>
          <w:tcPr>
            <w:tcW w:w="1141" w:type="dxa"/>
          </w:tcPr>
          <w:p w14:paraId="7C4DCA76" w14:textId="77777777" w:rsidR="00924606" w:rsidRDefault="00924606" w:rsidP="00C42DDD"/>
        </w:tc>
        <w:tc>
          <w:tcPr>
            <w:tcW w:w="2051" w:type="dxa"/>
          </w:tcPr>
          <w:p w14:paraId="4F5D14F7" w14:textId="77777777" w:rsidR="00924606" w:rsidRDefault="00924606" w:rsidP="00C42DDD"/>
        </w:tc>
        <w:tc>
          <w:tcPr>
            <w:tcW w:w="1346" w:type="dxa"/>
          </w:tcPr>
          <w:p w14:paraId="40FA2A90" w14:textId="397D3E48" w:rsidR="00924606" w:rsidRDefault="00E85C2F" w:rsidP="00C42DDD">
            <w:r>
              <w:fldChar w:fldCharType="begin"/>
            </w:r>
            <w:r>
              <w:instrText xml:space="preserve"> ADDIN EN.CITE &lt;EndNote&gt;&lt;Cite&gt;&lt;Author&gt;Haste&lt;/Author&gt;&lt;Year&gt;2011&lt;/Year&gt;&lt;RecNum&gt;255&lt;/RecNum&gt;&lt;DisplayText&gt;&lt;style face="superscript"&gt;251&lt;/style&gt;&lt;/DisplayText&gt;&lt;record&gt;&lt;rec-number&gt;255&lt;/rec-number&gt;&lt;foreign-keys&gt;&lt;key app="EN" db-id="p5zs9pw5ltwzr3e0webppaa6ae5zxdxszf5s" timestamp="1547490811"&gt;255&lt;/key&gt;&lt;/foreign-keys&gt;&lt;ref-type name="Journal Article"&gt;17&lt;/ref-type&gt;&lt;contributors&gt;&lt;authors&gt;&lt;author&gt;Haste, N. M.&lt;/author&gt;&lt;author&gt;Hughes, C. C.&lt;/author&gt;&lt;author&gt;Tran, D. N.&lt;/author&gt;&lt;author&gt;Fenical, W.&lt;/author&gt;&lt;author&gt;Jensen, P. R.&lt;/author&gt;&lt;author&gt;Nizet, V.&lt;/author&gt;&lt;author&gt;Hensler, M. E.&lt;/author&gt;&lt;/authors&gt;&lt;/contributors&gt;&lt;auth-address&gt;Skaggs School of Pharmacy and Pharmaceutical Sciences, Scripps Institution of Oceanography, University of California, San Diego, La Jolla, California 92093-0687, USA.&lt;/auth-address&gt;&lt;titles&gt;&lt;title&gt;Pharmacological properties of the marine natural product marinopyrrole A against methicillin-resistant Staphylococcus aureus&lt;/title&gt;&lt;secondary-title&gt;Antimicrob Agents Chemother&lt;/secondary-title&gt;&lt;/titles&gt;&lt;periodical&gt;&lt;full-title&gt;Antimicrob Agents Chemother&lt;/full-title&gt;&lt;/periodical&gt;&lt;pages&gt;3305-12&lt;/pages&gt;&lt;volume&gt;55&lt;/volume&gt;&lt;number&gt;7&lt;/number&gt;&lt;keywords&gt;&lt;keyword&gt;HeLa Cells&lt;/keyword&gt;&lt;keyword&gt;Humans&lt;/keyword&gt;&lt;keyword&gt;Methicillin-Resistant Staphylococcus aureus/*drug effects&lt;/keyword&gt;&lt;keyword&gt;Microbial Sensitivity Tests&lt;/keyword&gt;&lt;keyword&gt;Molecular Structure&lt;/keyword&gt;&lt;keyword&gt;Pyrroles/chemistry/*pharmacology&lt;/keyword&gt;&lt;keyword&gt;Serum/chemistry&lt;/keyword&gt;&lt;/keywords&gt;&lt;dates&gt;&lt;year&gt;2011&lt;/year&gt;&lt;pub-dates&gt;&lt;date&gt;Jul&lt;/date&gt;&lt;/pub-dates&gt;&lt;/dates&gt;&lt;isbn&gt;1098-6596 (Electronic)&amp;#xD;0066-4804 (Linking)&lt;/isbn&gt;&lt;accession-num&gt;21502631&lt;/accession-num&gt;&lt;urls&gt;&lt;related-urls&gt;&lt;url&gt;https://www.ncbi.nlm.nih.gov/pubmed/21502631&lt;/url&gt;&lt;/related-urls&gt;&lt;/urls&gt;&lt;custom2&gt;3122406&lt;/custom2&gt;&lt;electronic-resource-num&gt;10.1128/AAC.01211-10&lt;/electronic-resource-num&gt;&lt;/record&gt;&lt;/Cite&gt;&lt;/EndNote&gt;</w:instrText>
            </w:r>
            <w:r>
              <w:fldChar w:fldCharType="separate"/>
            </w:r>
            <w:r w:rsidRPr="00E85C2F">
              <w:rPr>
                <w:noProof/>
                <w:vertAlign w:val="superscript"/>
              </w:rPr>
              <w:t>251</w:t>
            </w:r>
            <w:r>
              <w:fldChar w:fldCharType="end"/>
            </w:r>
          </w:p>
        </w:tc>
      </w:tr>
      <w:tr w:rsidR="00924606" w14:paraId="68DF05FC" w14:textId="77777777" w:rsidTr="00C42DDD">
        <w:tc>
          <w:tcPr>
            <w:tcW w:w="2287" w:type="dxa"/>
          </w:tcPr>
          <w:p w14:paraId="5BFD4203" w14:textId="218F14D2" w:rsidR="00924606" w:rsidRDefault="00200BD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nonadecene</w:t>
            </w:r>
          </w:p>
        </w:tc>
        <w:tc>
          <w:tcPr>
            <w:tcW w:w="1364" w:type="dxa"/>
          </w:tcPr>
          <w:p w14:paraId="1DDA5E75" w14:textId="77777777" w:rsidR="00924606" w:rsidRDefault="00924606" w:rsidP="00C42DDD"/>
        </w:tc>
        <w:tc>
          <w:tcPr>
            <w:tcW w:w="1364" w:type="dxa"/>
          </w:tcPr>
          <w:p w14:paraId="5D668186" w14:textId="77777777" w:rsidR="00924606" w:rsidRDefault="00924606" w:rsidP="00C42DDD"/>
        </w:tc>
        <w:tc>
          <w:tcPr>
            <w:tcW w:w="1141" w:type="dxa"/>
          </w:tcPr>
          <w:p w14:paraId="4083D569" w14:textId="77777777" w:rsidR="00924606" w:rsidRDefault="00924606" w:rsidP="00C42DDD"/>
        </w:tc>
        <w:tc>
          <w:tcPr>
            <w:tcW w:w="1141" w:type="dxa"/>
          </w:tcPr>
          <w:p w14:paraId="1C9EEDEB" w14:textId="77777777" w:rsidR="00924606" w:rsidRDefault="00924606" w:rsidP="00C42DDD"/>
        </w:tc>
        <w:tc>
          <w:tcPr>
            <w:tcW w:w="2051" w:type="dxa"/>
          </w:tcPr>
          <w:p w14:paraId="181A22DF" w14:textId="14DD39CC" w:rsidR="00924606" w:rsidRDefault="00D934EE" w:rsidP="00C42DDD">
            <w:r>
              <w:t>cold stress</w:t>
            </w:r>
          </w:p>
        </w:tc>
        <w:tc>
          <w:tcPr>
            <w:tcW w:w="1346" w:type="dxa"/>
          </w:tcPr>
          <w:p w14:paraId="3DB877F7" w14:textId="6CE9CD8C" w:rsidR="00924606" w:rsidRDefault="00F1398E" w:rsidP="00C42DDD">
            <w:r>
              <w:fldChar w:fldCharType="begin">
                <w:fldData xml:space="preserve">PEVuZE5vdGU+PENpdGU+PEF1dGhvcj5NZW5kZXotUGVyZXo8L0F1dGhvcj48WWVhcj4yMDE0PC9Z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W5kZXotUGVyZXo8L0F1dGhvcj48WWVhcj4yMDE0PC9Z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1398E">
              <w:rPr>
                <w:noProof/>
                <w:vertAlign w:val="superscript"/>
              </w:rPr>
              <w:t>252</w:t>
            </w:r>
            <w:r>
              <w:fldChar w:fldCharType="end"/>
            </w:r>
          </w:p>
        </w:tc>
      </w:tr>
      <w:tr w:rsidR="00924606" w14:paraId="3B21017C" w14:textId="77777777" w:rsidTr="00C42DDD">
        <w:tc>
          <w:tcPr>
            <w:tcW w:w="2287" w:type="dxa"/>
          </w:tcPr>
          <w:p w14:paraId="3DDAAA41" w14:textId="7FADF8D1" w:rsidR="00924606" w:rsidRDefault="00F1398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eptadecene</w:t>
            </w:r>
            <w:proofErr w:type="spellEnd"/>
          </w:p>
        </w:tc>
        <w:tc>
          <w:tcPr>
            <w:tcW w:w="1364" w:type="dxa"/>
          </w:tcPr>
          <w:p w14:paraId="08C257F5" w14:textId="77777777" w:rsidR="00924606" w:rsidRDefault="00924606" w:rsidP="00C42DDD"/>
        </w:tc>
        <w:tc>
          <w:tcPr>
            <w:tcW w:w="1364" w:type="dxa"/>
          </w:tcPr>
          <w:p w14:paraId="22B50B67" w14:textId="77777777" w:rsidR="00924606" w:rsidRDefault="00924606" w:rsidP="00C42DDD"/>
        </w:tc>
        <w:tc>
          <w:tcPr>
            <w:tcW w:w="1141" w:type="dxa"/>
          </w:tcPr>
          <w:p w14:paraId="16832724" w14:textId="77777777" w:rsidR="00924606" w:rsidRDefault="00924606" w:rsidP="00C42DDD"/>
        </w:tc>
        <w:tc>
          <w:tcPr>
            <w:tcW w:w="1141" w:type="dxa"/>
          </w:tcPr>
          <w:p w14:paraId="408156D0" w14:textId="77777777" w:rsidR="00924606" w:rsidRDefault="00924606" w:rsidP="00C42DDD"/>
        </w:tc>
        <w:tc>
          <w:tcPr>
            <w:tcW w:w="2051" w:type="dxa"/>
          </w:tcPr>
          <w:p w14:paraId="3CEC2F06" w14:textId="68E6AE9C" w:rsidR="00924606" w:rsidRDefault="00DC616B" w:rsidP="00C42DDD">
            <w:r>
              <w:t>cold stress</w:t>
            </w:r>
          </w:p>
        </w:tc>
        <w:tc>
          <w:tcPr>
            <w:tcW w:w="1346" w:type="dxa"/>
          </w:tcPr>
          <w:p w14:paraId="4BD4BB44" w14:textId="54AD4A7B" w:rsidR="00924606" w:rsidRDefault="00DC616B" w:rsidP="00C42DDD">
            <w:r>
              <w:fldChar w:fldCharType="begin">
                <w:fldData xml:space="preserve">PEVuZE5vdGU+PENpdGU+PEF1dGhvcj5NZW5kZXotUGVyZXo8L0F1dGhvcj48WWVhcj4yMDE0PC9Z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W5kZXotUGVyZXo8L0F1dGhvcj48WWVhcj4yMDE0PC9Z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C616B">
              <w:rPr>
                <w:noProof/>
                <w:vertAlign w:val="superscript"/>
              </w:rPr>
              <w:t>252</w:t>
            </w:r>
            <w:r>
              <w:fldChar w:fldCharType="end"/>
            </w:r>
          </w:p>
        </w:tc>
      </w:tr>
      <w:tr w:rsidR="00924606" w14:paraId="0D9F5D1B" w14:textId="77777777" w:rsidTr="00C42DDD">
        <w:tc>
          <w:tcPr>
            <w:tcW w:w="2287" w:type="dxa"/>
          </w:tcPr>
          <w:p w14:paraId="65856651" w14:textId="6C35DDA1" w:rsidR="00924606" w:rsidRDefault="007D53C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vipeptin</w:t>
            </w:r>
            <w:proofErr w:type="spellEnd"/>
          </w:p>
        </w:tc>
        <w:tc>
          <w:tcPr>
            <w:tcW w:w="1364" w:type="dxa"/>
          </w:tcPr>
          <w:p w14:paraId="49B32018" w14:textId="77777777" w:rsidR="00924606" w:rsidRDefault="00924606" w:rsidP="00C42DDD"/>
        </w:tc>
        <w:tc>
          <w:tcPr>
            <w:tcW w:w="1364" w:type="dxa"/>
          </w:tcPr>
          <w:p w14:paraId="77E31D6B" w14:textId="77777777" w:rsidR="00924606" w:rsidRDefault="00924606" w:rsidP="00C42DDD"/>
        </w:tc>
        <w:tc>
          <w:tcPr>
            <w:tcW w:w="1141" w:type="dxa"/>
          </w:tcPr>
          <w:p w14:paraId="5EEC96DE" w14:textId="77777777" w:rsidR="00924606" w:rsidRDefault="00924606" w:rsidP="00C42DDD"/>
        </w:tc>
        <w:tc>
          <w:tcPr>
            <w:tcW w:w="1141" w:type="dxa"/>
          </w:tcPr>
          <w:p w14:paraId="3564AC60" w14:textId="77777777" w:rsidR="00924606" w:rsidRDefault="00924606" w:rsidP="00C42DDD"/>
        </w:tc>
        <w:tc>
          <w:tcPr>
            <w:tcW w:w="2051" w:type="dxa"/>
          </w:tcPr>
          <w:p w14:paraId="72359DAA" w14:textId="34621263" w:rsidR="00924606" w:rsidRDefault="007D53CA" w:rsidP="00C42DDD">
            <w:r>
              <w:t>Protease inhibitor</w:t>
            </w:r>
          </w:p>
        </w:tc>
        <w:tc>
          <w:tcPr>
            <w:tcW w:w="1346" w:type="dxa"/>
          </w:tcPr>
          <w:p w14:paraId="0DEE64D8" w14:textId="5FFF8372" w:rsidR="00924606" w:rsidRDefault="003C2578" w:rsidP="00C42DDD">
            <w:r>
              <w:fldChar w:fldCharType="begin">
                <w:fldData xml:space="preserve">PEVuZE5vdGU+PENpdGU+PEF1dGhvcj5DcnV6LU1vcmFsZXM8L0F1dGhvcj48WWVhcj4yMDEzPC9Z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cnV6LU1vcmFsZXM8L0F1dGhvcj48WWVhcj4yMDEzPC9Z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C2578">
              <w:rPr>
                <w:noProof/>
                <w:vertAlign w:val="superscript"/>
              </w:rPr>
              <w:t>253</w:t>
            </w:r>
            <w:r>
              <w:fldChar w:fldCharType="end"/>
            </w:r>
          </w:p>
        </w:tc>
      </w:tr>
      <w:tr w:rsidR="00924606" w14:paraId="09C9112C" w14:textId="77777777" w:rsidTr="00C42DDD">
        <w:tc>
          <w:tcPr>
            <w:tcW w:w="2287" w:type="dxa"/>
          </w:tcPr>
          <w:p w14:paraId="04EA75AF" w14:textId="710FF795" w:rsidR="00924606" w:rsidRDefault="005D566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5D566A">
              <w:rPr>
                <w:rFonts w:ascii="Calibri" w:hAnsi="Calibri" w:cs="Calibri"/>
                <w:color w:val="000000"/>
              </w:rPr>
              <w:t>Piericid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1</w:t>
            </w:r>
          </w:p>
        </w:tc>
        <w:tc>
          <w:tcPr>
            <w:tcW w:w="1364" w:type="dxa"/>
          </w:tcPr>
          <w:p w14:paraId="31B1631D" w14:textId="77777777" w:rsidR="00924606" w:rsidRDefault="00924606" w:rsidP="00C42DDD"/>
        </w:tc>
        <w:tc>
          <w:tcPr>
            <w:tcW w:w="1364" w:type="dxa"/>
          </w:tcPr>
          <w:p w14:paraId="7D340D46" w14:textId="77777777" w:rsidR="00924606" w:rsidRDefault="00924606" w:rsidP="00C42DDD"/>
        </w:tc>
        <w:tc>
          <w:tcPr>
            <w:tcW w:w="1141" w:type="dxa"/>
          </w:tcPr>
          <w:p w14:paraId="50EE2A0B" w14:textId="647859B5" w:rsidR="00924606" w:rsidRDefault="005D566A" w:rsidP="00C42DDD">
            <w:r>
              <w:t>yes</w:t>
            </w:r>
          </w:p>
        </w:tc>
        <w:tc>
          <w:tcPr>
            <w:tcW w:w="1141" w:type="dxa"/>
          </w:tcPr>
          <w:p w14:paraId="5BCFCC53" w14:textId="4422B902" w:rsidR="00924606" w:rsidRDefault="005D566A" w:rsidP="00C42DDD">
            <w:r>
              <w:t>yes</w:t>
            </w:r>
          </w:p>
        </w:tc>
        <w:tc>
          <w:tcPr>
            <w:tcW w:w="2051" w:type="dxa"/>
          </w:tcPr>
          <w:p w14:paraId="4DDE6E4F" w14:textId="77777777" w:rsidR="00924606" w:rsidRDefault="00924606" w:rsidP="00C42DDD"/>
        </w:tc>
        <w:tc>
          <w:tcPr>
            <w:tcW w:w="1346" w:type="dxa"/>
          </w:tcPr>
          <w:p w14:paraId="693AA497" w14:textId="05F836A4" w:rsidR="00924606" w:rsidRDefault="00B05301" w:rsidP="00C42DDD">
            <w:r>
              <w:fldChar w:fldCharType="begin"/>
            </w:r>
            <w:r>
              <w:instrText xml:space="preserve"> ADDIN EN.CITE &lt;EndNote&gt;&lt;Cite&gt;&lt;Author&gt;Li&lt;/Author&gt;&lt;Year&gt;2019&lt;/Year&gt;&lt;RecNum&gt;258&lt;/RecNum&gt;&lt;DisplayText&gt;&lt;style face="superscript"&gt;254&lt;/style&gt;&lt;/DisplayText&gt;&lt;record&gt;&lt;rec-number&gt;258&lt;/rec-number&gt;&lt;foreign-keys&gt;&lt;key app="EN" db-id="p5zs9pw5ltwzr3e0webppaa6ae5zxdxszf5s" timestamp="1547491619"&gt;258&lt;/key&gt;&lt;/foreign-keys&gt;&lt;ref-type name="Journal Article"&gt;17&lt;/ref-type&gt;&lt;contributors&gt;&lt;authors&gt;&lt;author&gt;Li, Y.&lt;/author&gt;&lt;author&gt;Kong, L.&lt;/author&gt;&lt;author&gt;Shen, J.&lt;/author&gt;&lt;author&gt;Wang, Q.&lt;/author&gt;&lt;author&gt;Liu, Q.&lt;/author&gt;&lt;author&gt;Yang, W.&lt;/author&gt;&lt;author&gt;Deng, Z.&lt;/author&gt;&lt;author&gt;You, D.&lt;/author&gt;&lt;/authors&gt;&lt;/contributors&gt;&lt;auth-address&gt;State Key Laboratory of Microbial Metabolism, Joint International Research Laboratory of Metabolic and Developmental Sciences, School of Life Sciences &amp;amp; Biotechnology, Shanghai Jiao Tong University, Shanghai, China.&lt;/auth-address&gt;&lt;titles&gt;&lt;title&gt;Characterization of the positive SARP family regulator PieR for improving piericidin A1 production in Streptomyces piomogeues var. Hangzhouwanensis&lt;/title&gt;&lt;secondary-title&gt;Synth Syst Biotechnol&lt;/secondary-title&gt;&lt;/titles&gt;&lt;periodical&gt;&lt;full-title&gt;Synth Syst Biotechnol&lt;/full-title&gt;&lt;/periodical&gt;&lt;pages&gt;16-24&lt;/pages&gt;&lt;volume&gt;4&lt;/volume&gt;&lt;number&gt;1&lt;/number&gt;&lt;keywords&gt;&lt;keyword&gt;SARP family regulator&lt;/keyword&gt;&lt;keyword&gt;Secondary metabolic&lt;/keyword&gt;&lt;keyword&gt;Streptomyces&lt;/keyword&gt;&lt;keyword&gt;Transcriptional regulation&lt;/keyword&gt;&lt;keyword&gt;a-pyridone antibiotic&lt;/keyword&gt;&lt;/keywords&gt;&lt;dates&gt;&lt;year&gt;2019&lt;/year&gt;&lt;pub-dates&gt;&lt;date&gt;Mar&lt;/date&gt;&lt;/pub-dates&gt;&lt;/dates&gt;&lt;isbn&gt;2405-805X (Electronic)&amp;#xD;2405-805X (Linking)&lt;/isbn&gt;&lt;accession-num&gt;30560207&lt;/accession-num&gt;&lt;urls&gt;&lt;related-urls&gt;&lt;url&gt;https://www.ncbi.nlm.nih.gov/pubmed/30560207&lt;/url&gt;&lt;/related-urls&gt;&lt;/urls&gt;&lt;custom2&gt;6290260&lt;/custom2&gt;&lt;electronic-resource-num&gt;10.1016/j.synbio.2018.12.002&lt;/electronic-resource-num&gt;&lt;/record&gt;&lt;/Cite&gt;&lt;/EndNote&gt;</w:instrText>
            </w:r>
            <w:r>
              <w:fldChar w:fldCharType="separate"/>
            </w:r>
            <w:r w:rsidRPr="00B05301">
              <w:rPr>
                <w:noProof/>
                <w:vertAlign w:val="superscript"/>
              </w:rPr>
              <w:t>254</w:t>
            </w:r>
            <w:r>
              <w:fldChar w:fldCharType="end"/>
            </w:r>
          </w:p>
        </w:tc>
      </w:tr>
      <w:tr w:rsidR="00924606" w14:paraId="5389509A" w14:textId="77777777" w:rsidTr="00C42DDD">
        <w:tc>
          <w:tcPr>
            <w:tcW w:w="2287" w:type="dxa"/>
          </w:tcPr>
          <w:p w14:paraId="42D61D04" w14:textId="0A2B35AC" w:rsidR="00924606" w:rsidRDefault="0088408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lostridiolys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s</w:t>
            </w:r>
          </w:p>
        </w:tc>
        <w:tc>
          <w:tcPr>
            <w:tcW w:w="1364" w:type="dxa"/>
          </w:tcPr>
          <w:p w14:paraId="2B23F6F9" w14:textId="77777777" w:rsidR="00924606" w:rsidRDefault="00924606" w:rsidP="00C42DDD"/>
        </w:tc>
        <w:tc>
          <w:tcPr>
            <w:tcW w:w="1364" w:type="dxa"/>
          </w:tcPr>
          <w:p w14:paraId="1DC6841A" w14:textId="77777777" w:rsidR="00924606" w:rsidRDefault="00924606" w:rsidP="00C42DDD"/>
        </w:tc>
        <w:tc>
          <w:tcPr>
            <w:tcW w:w="1141" w:type="dxa"/>
          </w:tcPr>
          <w:p w14:paraId="63C6A486" w14:textId="77777777" w:rsidR="00924606" w:rsidRDefault="00924606" w:rsidP="00C42DDD"/>
        </w:tc>
        <w:tc>
          <w:tcPr>
            <w:tcW w:w="1141" w:type="dxa"/>
          </w:tcPr>
          <w:p w14:paraId="56A282AB" w14:textId="331E0A81" w:rsidR="00924606" w:rsidRDefault="007059F6" w:rsidP="00C42DDD">
            <w:r>
              <w:t>yes</w:t>
            </w:r>
          </w:p>
        </w:tc>
        <w:tc>
          <w:tcPr>
            <w:tcW w:w="2051" w:type="dxa"/>
          </w:tcPr>
          <w:p w14:paraId="337BB9BB" w14:textId="77777777" w:rsidR="00924606" w:rsidRDefault="00924606" w:rsidP="00C42DDD"/>
        </w:tc>
        <w:tc>
          <w:tcPr>
            <w:tcW w:w="1346" w:type="dxa"/>
          </w:tcPr>
          <w:p w14:paraId="2C910C15" w14:textId="479F2E9B" w:rsidR="00924606" w:rsidRDefault="00BE1918" w:rsidP="00C42DDD">
            <w:r>
              <w:fldChar w:fldCharType="begin">
                <w:fldData xml:space="preserve">PEVuZE5vdGU+PENpdGU+PEF1dGhvcj5Hb256YWxlejwvQXV0aG9yPjxZZWFyPjIwMTA8L1llYXI+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b256YWxlejwvQXV0aG9yPjxZZWFyPjIwMTA8L1llYXI+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1918">
              <w:rPr>
                <w:noProof/>
                <w:vertAlign w:val="superscript"/>
              </w:rPr>
              <w:t>131</w:t>
            </w:r>
            <w:r>
              <w:fldChar w:fldCharType="end"/>
            </w:r>
          </w:p>
        </w:tc>
      </w:tr>
      <w:tr w:rsidR="00924606" w14:paraId="75C225CE" w14:textId="77777777" w:rsidTr="00C42DDD">
        <w:tc>
          <w:tcPr>
            <w:tcW w:w="2287" w:type="dxa"/>
          </w:tcPr>
          <w:p w14:paraId="6EA189C7" w14:textId="3FD4163D" w:rsidR="00924606" w:rsidRDefault="00C476E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steriolys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s</w:t>
            </w:r>
          </w:p>
        </w:tc>
        <w:tc>
          <w:tcPr>
            <w:tcW w:w="1364" w:type="dxa"/>
          </w:tcPr>
          <w:p w14:paraId="462F879C" w14:textId="77777777" w:rsidR="00924606" w:rsidRDefault="00924606" w:rsidP="00C42DDD"/>
        </w:tc>
        <w:tc>
          <w:tcPr>
            <w:tcW w:w="1364" w:type="dxa"/>
          </w:tcPr>
          <w:p w14:paraId="2872504D" w14:textId="77777777" w:rsidR="00924606" w:rsidRDefault="00924606" w:rsidP="00C42DDD"/>
        </w:tc>
        <w:tc>
          <w:tcPr>
            <w:tcW w:w="1141" w:type="dxa"/>
          </w:tcPr>
          <w:p w14:paraId="447F71A4" w14:textId="77777777" w:rsidR="00924606" w:rsidRDefault="00924606" w:rsidP="00C42DDD"/>
        </w:tc>
        <w:tc>
          <w:tcPr>
            <w:tcW w:w="1141" w:type="dxa"/>
          </w:tcPr>
          <w:p w14:paraId="683767FC" w14:textId="37CCA7B8" w:rsidR="00924606" w:rsidRDefault="00C476E2" w:rsidP="00C42DDD">
            <w:r>
              <w:t>yes</w:t>
            </w:r>
          </w:p>
        </w:tc>
        <w:tc>
          <w:tcPr>
            <w:tcW w:w="2051" w:type="dxa"/>
          </w:tcPr>
          <w:p w14:paraId="309D0C5C" w14:textId="77777777" w:rsidR="00924606" w:rsidRDefault="00924606" w:rsidP="00C42DDD"/>
        </w:tc>
        <w:tc>
          <w:tcPr>
            <w:tcW w:w="1346" w:type="dxa"/>
          </w:tcPr>
          <w:p w14:paraId="13EFE8C9" w14:textId="6344781C" w:rsidR="00924606" w:rsidRDefault="004A12DB" w:rsidP="00C42DDD">
            <w:r>
              <w:fldChar w:fldCharType="begin">
                <w:fldData xml:space="preserve">PEVuZE5vdGU+PENpdGU+PEF1dGhvcj5RdWVyZWRhPC9BdXRob3I+PFllYXI+MjAxNzwvWWVhcj48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RdWVyZWRhPC9BdXRob3I+PFllYXI+MjAxNzwvWWVhcj48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A12DB">
              <w:rPr>
                <w:noProof/>
                <w:vertAlign w:val="superscript"/>
              </w:rPr>
              <w:t>255</w:t>
            </w:r>
            <w:r>
              <w:fldChar w:fldCharType="end"/>
            </w:r>
          </w:p>
        </w:tc>
      </w:tr>
      <w:tr w:rsidR="00924606" w14:paraId="12DF9C61" w14:textId="77777777" w:rsidTr="00C42DDD">
        <w:tc>
          <w:tcPr>
            <w:tcW w:w="2287" w:type="dxa"/>
          </w:tcPr>
          <w:p w14:paraId="347FE1EC" w14:textId="22E9C274" w:rsidR="00924606" w:rsidRDefault="0036774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lorizidine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290AF566" w14:textId="77777777" w:rsidR="00924606" w:rsidRDefault="00924606" w:rsidP="00C42DDD"/>
        </w:tc>
        <w:tc>
          <w:tcPr>
            <w:tcW w:w="1364" w:type="dxa"/>
          </w:tcPr>
          <w:p w14:paraId="24751BA7" w14:textId="77777777" w:rsidR="00924606" w:rsidRDefault="00924606" w:rsidP="00C42DDD"/>
        </w:tc>
        <w:tc>
          <w:tcPr>
            <w:tcW w:w="1141" w:type="dxa"/>
          </w:tcPr>
          <w:p w14:paraId="3BB2A817" w14:textId="77777777" w:rsidR="00924606" w:rsidRDefault="00924606" w:rsidP="00C42DDD"/>
        </w:tc>
        <w:tc>
          <w:tcPr>
            <w:tcW w:w="1141" w:type="dxa"/>
          </w:tcPr>
          <w:p w14:paraId="4FE74CB3" w14:textId="6E2D76A2" w:rsidR="00924606" w:rsidRDefault="00367748" w:rsidP="00C42DDD">
            <w:r>
              <w:t>yes</w:t>
            </w:r>
          </w:p>
        </w:tc>
        <w:tc>
          <w:tcPr>
            <w:tcW w:w="2051" w:type="dxa"/>
          </w:tcPr>
          <w:p w14:paraId="777660C4" w14:textId="77777777" w:rsidR="00924606" w:rsidRDefault="00924606" w:rsidP="00C42DDD"/>
        </w:tc>
        <w:tc>
          <w:tcPr>
            <w:tcW w:w="1346" w:type="dxa"/>
          </w:tcPr>
          <w:p w14:paraId="136B3512" w14:textId="6CD02287" w:rsidR="00924606" w:rsidRDefault="00031390" w:rsidP="00C42DDD">
            <w:r>
              <w:fldChar w:fldCharType="begin"/>
            </w:r>
            <w:r>
              <w:instrText xml:space="preserve"> ADDIN EN.CITE &lt;EndNote&gt;&lt;Cite&gt;&lt;Author&gt;Alvarez-Mico&lt;/Author&gt;&lt;Year&gt;2013&lt;/Year&gt;&lt;RecNum&gt;261&lt;/RecNum&gt;&lt;DisplayText&gt;&lt;style face="superscript"&gt;256&lt;/style&gt;&lt;/DisplayText&gt;&lt;record&gt;&lt;rec-number&gt;261&lt;/rec-number&gt;&lt;foreign-keys&gt;&lt;key app="EN" db-id="p5zs9pw5ltwzr3e0webppaa6ae5zxdxszf5s" timestamp="1547492529"&gt;261&lt;/key&gt;&lt;/foreign-keys&gt;&lt;ref-type name="Journal Article"&gt;17&lt;/ref-type&gt;&lt;contributors&gt;&lt;authors&gt;&lt;author&gt;Alvarez-Mico, X.&lt;/author&gt;&lt;author&gt;Jensen, P. R.&lt;/author&gt;&lt;author&gt;Fenical, W.&lt;/author&gt;&lt;author&gt;Hughes, C. C.&lt;/author&gt;&lt;/authors&gt;&lt;/contributors&gt;&lt;auth-address&gt;Center for Marine Biotechnology and Biomedicine, Scripps Institution of Oceanography, University of California-San Diego, La Jolla, California 92093-0204, USA.&lt;/auth-address&gt;&lt;titles&gt;&lt;title&gt;Chlorizidine, a cytotoxic 5H-pyrrolo[2,1-a]isoindol-5-one-containing alkaloid from a marine Streptomyces sp&lt;/title&gt;&lt;secondary-title&gt;Org Lett&lt;/secondary-title&gt;&lt;/titles&gt;&lt;periodical&gt;&lt;full-title&gt;Org Lett&lt;/full-title&gt;&lt;/periodical&gt;&lt;pages&gt;988-91&lt;/pages&gt;&lt;volume&gt;15&lt;/volume&gt;&lt;number&gt;5&lt;/number&gt;&lt;keywords&gt;&lt;keyword&gt;Antineoplastic Agents/chemistry/*isolation &amp;amp; purification/*pharmacology&lt;/keyword&gt;&lt;keyword&gt;Crystallography, X-Ray&lt;/keyword&gt;&lt;keyword&gt;Drug Screening Assays, Antitumor&lt;/keyword&gt;&lt;keyword&gt;HCT116 Cells&lt;/keyword&gt;&lt;keyword&gt;Humans&lt;/keyword&gt;&lt;keyword&gt;Indole Alkaloids/chemistry/*isolation &amp;amp; purification/*pharmacology&lt;/keyword&gt;&lt;keyword&gt;Marine Biology&lt;/keyword&gt;&lt;keyword&gt;Molecular Conformation&lt;/keyword&gt;&lt;keyword&gt;Molecular Structure&lt;/keyword&gt;&lt;keyword&gt;Stereoisomerism&lt;/keyword&gt;&lt;keyword&gt;Streptomyces/*chemistry&lt;/keyword&gt;&lt;/keywords&gt;&lt;dates&gt;&lt;year&gt;2013&lt;/year&gt;&lt;pub-dates&gt;&lt;date&gt;Mar 1&lt;/date&gt;&lt;/pub-dates&gt;&lt;/dates&gt;&lt;isbn&gt;1523-7052 (Electronic)&amp;#xD;1523-7052 (Linking)&lt;/isbn&gt;&lt;accession-num&gt;23405849&lt;/accession-num&gt;&lt;urls&gt;&lt;related-urls&gt;&lt;url&gt;https://www.ncbi.nlm.nih.gov/pubmed/23405849&lt;/url&gt;&lt;/related-urls&gt;&lt;/urls&gt;&lt;custom2&gt;3702164&lt;/custom2&gt;&lt;electronic-resource-num&gt;10.1021/ol303374e&lt;/electronic-resource-num&gt;&lt;/record&gt;&lt;/Cite&gt;&lt;/EndNote&gt;</w:instrText>
            </w:r>
            <w:r>
              <w:fldChar w:fldCharType="separate"/>
            </w:r>
            <w:r w:rsidRPr="00031390">
              <w:rPr>
                <w:noProof/>
                <w:vertAlign w:val="superscript"/>
              </w:rPr>
              <w:t>256</w:t>
            </w:r>
            <w:r>
              <w:fldChar w:fldCharType="end"/>
            </w:r>
          </w:p>
        </w:tc>
      </w:tr>
      <w:tr w:rsidR="00924606" w14:paraId="5C46F5B1" w14:textId="77777777" w:rsidTr="00C42DDD">
        <w:tc>
          <w:tcPr>
            <w:tcW w:w="2287" w:type="dxa"/>
          </w:tcPr>
          <w:p w14:paraId="0DC706EE" w14:textId="27ECC958" w:rsidR="00924606" w:rsidRDefault="0003139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reptomonomicin</w:t>
            </w:r>
            <w:proofErr w:type="spellEnd"/>
          </w:p>
        </w:tc>
        <w:tc>
          <w:tcPr>
            <w:tcW w:w="1364" w:type="dxa"/>
          </w:tcPr>
          <w:p w14:paraId="27618D5D" w14:textId="71BA7AA0" w:rsidR="00924606" w:rsidRDefault="00031390" w:rsidP="00C42DDD">
            <w:r>
              <w:t>yes</w:t>
            </w:r>
          </w:p>
        </w:tc>
        <w:tc>
          <w:tcPr>
            <w:tcW w:w="1364" w:type="dxa"/>
          </w:tcPr>
          <w:p w14:paraId="6478E566" w14:textId="460D2876" w:rsidR="00924606" w:rsidRDefault="00031390" w:rsidP="00C42DDD">
            <w:r>
              <w:t>gram pos</w:t>
            </w:r>
          </w:p>
        </w:tc>
        <w:tc>
          <w:tcPr>
            <w:tcW w:w="1141" w:type="dxa"/>
          </w:tcPr>
          <w:p w14:paraId="0D05783D" w14:textId="77777777" w:rsidR="00924606" w:rsidRDefault="00924606" w:rsidP="00C42DDD"/>
        </w:tc>
        <w:tc>
          <w:tcPr>
            <w:tcW w:w="1141" w:type="dxa"/>
          </w:tcPr>
          <w:p w14:paraId="25E26B24" w14:textId="77777777" w:rsidR="00924606" w:rsidRDefault="00924606" w:rsidP="00C42DDD"/>
        </w:tc>
        <w:tc>
          <w:tcPr>
            <w:tcW w:w="2051" w:type="dxa"/>
          </w:tcPr>
          <w:p w14:paraId="7A3519A5" w14:textId="77777777" w:rsidR="00924606" w:rsidRDefault="00924606" w:rsidP="00C42DDD"/>
        </w:tc>
        <w:tc>
          <w:tcPr>
            <w:tcW w:w="1346" w:type="dxa"/>
          </w:tcPr>
          <w:p w14:paraId="6225B96A" w14:textId="79E8F120" w:rsidR="00924606" w:rsidRDefault="00AC02AA" w:rsidP="00C42DDD">
            <w:r>
              <w:fldChar w:fldCharType="begin">
                <w:fldData xml:space="preserve">PEVuZE5vdGU+PENpdGU+PEF1dGhvcj5NZXRlbGV2PC9BdXRob3I+PFllYXI+MjAxNTwvWWVhcj48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XRlbGV2PC9BdXRob3I+PFllYXI+MjAxNTwvWWVhcj48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C02AA">
              <w:rPr>
                <w:noProof/>
                <w:vertAlign w:val="superscript"/>
              </w:rPr>
              <w:t>257</w:t>
            </w:r>
            <w:r>
              <w:fldChar w:fldCharType="end"/>
            </w:r>
          </w:p>
        </w:tc>
      </w:tr>
      <w:tr w:rsidR="00924606" w14:paraId="1F92B006" w14:textId="77777777" w:rsidTr="00C42DDD">
        <w:tc>
          <w:tcPr>
            <w:tcW w:w="2287" w:type="dxa"/>
          </w:tcPr>
          <w:p w14:paraId="138D4448" w14:textId="102AF6AA" w:rsidR="00924606" w:rsidRDefault="00447C7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nsacar</w:t>
            </w:r>
            <w:r w:rsidR="00D67EE1">
              <w:rPr>
                <w:rFonts w:ascii="Calibri" w:hAnsi="Calibri" w:cs="Calibri"/>
                <w:color w:val="000000"/>
              </w:rPr>
              <w:t>i</w:t>
            </w:r>
            <w:r>
              <w:rPr>
                <w:rFonts w:ascii="Calibri" w:hAnsi="Calibri" w:cs="Calibri"/>
                <w:color w:val="000000"/>
              </w:rPr>
              <w:t>cin</w:t>
            </w:r>
            <w:proofErr w:type="spellEnd"/>
          </w:p>
        </w:tc>
        <w:tc>
          <w:tcPr>
            <w:tcW w:w="1364" w:type="dxa"/>
          </w:tcPr>
          <w:p w14:paraId="2D814869" w14:textId="77777777" w:rsidR="00924606" w:rsidRDefault="00924606" w:rsidP="00C42DDD"/>
        </w:tc>
        <w:tc>
          <w:tcPr>
            <w:tcW w:w="1364" w:type="dxa"/>
          </w:tcPr>
          <w:p w14:paraId="53C3BE35" w14:textId="77777777" w:rsidR="00924606" w:rsidRDefault="00924606" w:rsidP="00C42DDD"/>
        </w:tc>
        <w:tc>
          <w:tcPr>
            <w:tcW w:w="1141" w:type="dxa"/>
          </w:tcPr>
          <w:p w14:paraId="1764DDD5" w14:textId="77777777" w:rsidR="00924606" w:rsidRDefault="00924606" w:rsidP="00C42DDD"/>
        </w:tc>
        <w:tc>
          <w:tcPr>
            <w:tcW w:w="1141" w:type="dxa"/>
          </w:tcPr>
          <w:p w14:paraId="139F0169" w14:textId="761FC8DA" w:rsidR="00924606" w:rsidRDefault="00447C70" w:rsidP="00C42DDD">
            <w:r>
              <w:t>yes</w:t>
            </w:r>
          </w:p>
        </w:tc>
        <w:tc>
          <w:tcPr>
            <w:tcW w:w="2051" w:type="dxa"/>
          </w:tcPr>
          <w:p w14:paraId="5605C221" w14:textId="77777777" w:rsidR="00924606" w:rsidRDefault="00924606" w:rsidP="00C42DDD"/>
        </w:tc>
        <w:tc>
          <w:tcPr>
            <w:tcW w:w="1346" w:type="dxa"/>
          </w:tcPr>
          <w:p w14:paraId="35F5538A" w14:textId="73BFED44" w:rsidR="00924606" w:rsidRDefault="00402831" w:rsidP="00C42DDD">
            <w:r>
              <w:fldChar w:fldCharType="begin">
                <w:fldData xml:space="preserve">PEVuZE5vdGU+PENpdGU+PEF1dGhvcj5NYWllcjwvQXV0aG9yPjxZZWFyPjIwMTQ8L1llYXI+PFJl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llcjwvQXV0aG9yPjxZZWFyPjIwMTQ8L1llYXI+PFJl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02831">
              <w:rPr>
                <w:noProof/>
                <w:vertAlign w:val="superscript"/>
              </w:rPr>
              <w:t>258</w:t>
            </w:r>
            <w:r>
              <w:fldChar w:fldCharType="end"/>
            </w:r>
          </w:p>
        </w:tc>
      </w:tr>
      <w:tr w:rsidR="00924606" w14:paraId="232E4E9C" w14:textId="77777777" w:rsidTr="00C42DDD">
        <w:tc>
          <w:tcPr>
            <w:tcW w:w="2287" w:type="dxa"/>
          </w:tcPr>
          <w:p w14:paraId="5D955823" w14:textId="01D3B4A0" w:rsidR="00924606" w:rsidRDefault="0040283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UK-68,597</w:t>
            </w:r>
          </w:p>
        </w:tc>
        <w:tc>
          <w:tcPr>
            <w:tcW w:w="1364" w:type="dxa"/>
          </w:tcPr>
          <w:p w14:paraId="456314AD" w14:textId="2D5DC745" w:rsidR="00924606" w:rsidRDefault="00402831" w:rsidP="00C42DDD">
            <w:r>
              <w:t>yes</w:t>
            </w:r>
          </w:p>
        </w:tc>
        <w:tc>
          <w:tcPr>
            <w:tcW w:w="1364" w:type="dxa"/>
          </w:tcPr>
          <w:p w14:paraId="051D0226" w14:textId="6CC8C194" w:rsidR="00924606" w:rsidRDefault="001D73AB" w:rsidP="00C42DDD">
            <w:r>
              <w:t>gram pos</w:t>
            </w:r>
          </w:p>
        </w:tc>
        <w:tc>
          <w:tcPr>
            <w:tcW w:w="1141" w:type="dxa"/>
          </w:tcPr>
          <w:p w14:paraId="44E8225A" w14:textId="77777777" w:rsidR="00924606" w:rsidRDefault="00924606" w:rsidP="00C42DDD"/>
        </w:tc>
        <w:tc>
          <w:tcPr>
            <w:tcW w:w="1141" w:type="dxa"/>
          </w:tcPr>
          <w:p w14:paraId="187AB987" w14:textId="77777777" w:rsidR="00924606" w:rsidRDefault="00924606" w:rsidP="00C42DDD"/>
        </w:tc>
        <w:tc>
          <w:tcPr>
            <w:tcW w:w="2051" w:type="dxa"/>
          </w:tcPr>
          <w:p w14:paraId="372C39EC" w14:textId="77777777" w:rsidR="00924606" w:rsidRDefault="00924606" w:rsidP="00C42DDD"/>
        </w:tc>
        <w:tc>
          <w:tcPr>
            <w:tcW w:w="1346" w:type="dxa"/>
          </w:tcPr>
          <w:p w14:paraId="36B6F052" w14:textId="75F932FB" w:rsidR="00924606" w:rsidRDefault="003177BA" w:rsidP="00C42DDD">
            <w:r>
              <w:fldChar w:fldCharType="begin">
                <w:fldData xml:space="preserve">PEVuZE5vdGU+PENpdGU+PEF1dGhvcj5ZaW08L0F1dGhvcj48WWVhcj4yMDE0PC9ZZWFyPjxSZWNO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ZaW08L0F1dGhvcj48WWVhcj4yMDE0PC9ZZWFyPjxSZWNO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177BA">
              <w:rPr>
                <w:noProof/>
                <w:vertAlign w:val="superscript"/>
              </w:rPr>
              <w:t>259</w:t>
            </w:r>
            <w:r>
              <w:fldChar w:fldCharType="end"/>
            </w:r>
          </w:p>
        </w:tc>
      </w:tr>
      <w:tr w:rsidR="00924606" w14:paraId="0B59FE4F" w14:textId="77777777" w:rsidTr="00C42DDD">
        <w:tc>
          <w:tcPr>
            <w:tcW w:w="2287" w:type="dxa"/>
          </w:tcPr>
          <w:p w14:paraId="56661039" w14:textId="73C31746" w:rsidR="00924606" w:rsidRDefault="003228D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ishirilide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</w:t>
            </w:r>
          </w:p>
        </w:tc>
        <w:tc>
          <w:tcPr>
            <w:tcW w:w="1364" w:type="dxa"/>
          </w:tcPr>
          <w:p w14:paraId="24893E70" w14:textId="77777777" w:rsidR="00924606" w:rsidRDefault="00924606" w:rsidP="00C42DDD"/>
        </w:tc>
        <w:tc>
          <w:tcPr>
            <w:tcW w:w="1364" w:type="dxa"/>
          </w:tcPr>
          <w:p w14:paraId="402D1F76" w14:textId="77777777" w:rsidR="00924606" w:rsidRDefault="00924606" w:rsidP="00C42DDD"/>
        </w:tc>
        <w:tc>
          <w:tcPr>
            <w:tcW w:w="1141" w:type="dxa"/>
          </w:tcPr>
          <w:p w14:paraId="1E1CC45E" w14:textId="77777777" w:rsidR="00924606" w:rsidRDefault="00924606" w:rsidP="00C42DDD"/>
        </w:tc>
        <w:tc>
          <w:tcPr>
            <w:tcW w:w="1141" w:type="dxa"/>
          </w:tcPr>
          <w:p w14:paraId="50A5FD19" w14:textId="77777777" w:rsidR="00924606" w:rsidRDefault="00924606" w:rsidP="00C42DDD"/>
        </w:tc>
        <w:tc>
          <w:tcPr>
            <w:tcW w:w="2051" w:type="dxa"/>
          </w:tcPr>
          <w:p w14:paraId="0AEB95B5" w14:textId="109D9520" w:rsidR="00924606" w:rsidRPr="003228D7" w:rsidRDefault="003228D7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pha2-macroglobulin inhibitor</w:t>
            </w:r>
          </w:p>
        </w:tc>
        <w:tc>
          <w:tcPr>
            <w:tcW w:w="1346" w:type="dxa"/>
          </w:tcPr>
          <w:p w14:paraId="0ADAEA45" w14:textId="7AEA4470" w:rsidR="00924606" w:rsidRDefault="00D411BF" w:rsidP="00C42DDD">
            <w:r>
              <w:fldChar w:fldCharType="begin"/>
            </w:r>
            <w:r>
              <w:instrText xml:space="preserve"> ADDIN EN.CITE &lt;EndNote&gt;&lt;Cite&gt;&lt;Author&gt;Iwaki&lt;/Author&gt;&lt;Year&gt;1984&lt;/Year&gt;&lt;RecNum&gt;265&lt;/RecNum&gt;&lt;DisplayText&gt;&lt;style face="superscript"&gt;260&lt;/style&gt;&lt;/DisplayText&gt;&lt;record&gt;&lt;rec-number&gt;265&lt;/rec-number&gt;&lt;foreign-keys&gt;&lt;key app="EN" db-id="p5zs9pw5ltwzr3e0webppaa6ae5zxdxszf5s" timestamp="1547493620"&gt;265&lt;/key&gt;&lt;/foreign-keys&gt;&lt;ref-type name="Journal Article"&gt;17&lt;/ref-type&gt;&lt;contributors&gt;&lt;authors&gt;&lt;author&gt;Iwaki, H.&lt;/author&gt;&lt;author&gt;Nakayama, Y.&lt;/author&gt;&lt;author&gt;Takahashi, M.&lt;/author&gt;&lt;author&gt;Uetsuki, S.&lt;/author&gt;&lt;author&gt;Kido, M.&lt;/author&gt;&lt;author&gt;Fukuyama, Y.&lt;/author&gt;&lt;/authors&gt;&lt;/contributors&gt;&lt;titles&gt;&lt;title&gt;Structures of rishirilides A and B, alpha 2-macroglobulin inhibitors produced by Streptomyces rishiriensis OFR-1056&lt;/title&gt;&lt;secondary-title&gt;J Antibiot (Tokyo)&lt;/secondary-title&gt;&lt;/titles&gt;&lt;periodical&gt;&lt;full-title&gt;J Antibiot (Tokyo)&lt;/full-title&gt;&lt;/periodical&gt;&lt;pages&gt;1091-3&lt;/pages&gt;&lt;volume&gt;37&lt;/volume&gt;&lt;number&gt;9&lt;/number&gt;&lt;keywords&gt;&lt;keyword&gt;Anthracenes/*isolation &amp;amp; purification&lt;/keyword&gt;&lt;keyword&gt;Chemical Phenomena&lt;/keyword&gt;&lt;keyword&gt;Chemistry&lt;/keyword&gt;&lt;keyword&gt;Molecular Conformation&lt;/keyword&gt;&lt;keyword&gt;Streptomyces/*metabolism&lt;/keyword&gt;&lt;keyword&gt;alpha-Macroglobulins/*antagonists &amp;amp; inhibitors&lt;/keyword&gt;&lt;/keywords&gt;&lt;dates&gt;&lt;year&gt;1984&lt;/year&gt;&lt;pub-dates&gt;&lt;date&gt;Sep&lt;/date&gt;&lt;/pub-dates&gt;&lt;/dates&gt;&lt;isbn&gt;0021-8820 (Print)&amp;#xD;0021-8820 (Linking)&lt;/isbn&gt;&lt;accession-num&gt;6209258&lt;/accession-num&gt;&lt;urls&gt;&lt;related-urls&gt;&lt;url&gt;https://www.ncbi.nlm.nih.gov/pubmed/6209258&lt;/url&gt;&lt;/related-urls&gt;&lt;/urls&gt;&lt;/record&gt;&lt;/Cite&gt;&lt;/EndNote&gt;</w:instrText>
            </w:r>
            <w:r>
              <w:fldChar w:fldCharType="separate"/>
            </w:r>
            <w:r w:rsidRPr="00D411BF">
              <w:rPr>
                <w:noProof/>
                <w:vertAlign w:val="superscript"/>
              </w:rPr>
              <w:t>260</w:t>
            </w:r>
            <w:r>
              <w:fldChar w:fldCharType="end"/>
            </w:r>
          </w:p>
        </w:tc>
      </w:tr>
      <w:tr w:rsidR="00924606" w14:paraId="67111F89" w14:textId="77777777" w:rsidTr="00C42DDD">
        <w:tc>
          <w:tcPr>
            <w:tcW w:w="2287" w:type="dxa"/>
          </w:tcPr>
          <w:p w14:paraId="36926B50" w14:textId="21A141DB" w:rsidR="00924606" w:rsidRDefault="00483B3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cilysin</w:t>
            </w:r>
            <w:proofErr w:type="spellEnd"/>
          </w:p>
        </w:tc>
        <w:tc>
          <w:tcPr>
            <w:tcW w:w="1364" w:type="dxa"/>
          </w:tcPr>
          <w:p w14:paraId="2A2BA831" w14:textId="3B0FF0BE" w:rsidR="00924606" w:rsidRDefault="00483B32" w:rsidP="00C42DDD">
            <w:r>
              <w:t>yes</w:t>
            </w:r>
          </w:p>
        </w:tc>
        <w:tc>
          <w:tcPr>
            <w:tcW w:w="1364" w:type="dxa"/>
          </w:tcPr>
          <w:p w14:paraId="67E02841" w14:textId="07B40447" w:rsidR="00924606" w:rsidRDefault="00483B32" w:rsidP="00C42DDD">
            <w:r>
              <w:t>gram pos, gram neg</w:t>
            </w:r>
          </w:p>
        </w:tc>
        <w:tc>
          <w:tcPr>
            <w:tcW w:w="1141" w:type="dxa"/>
          </w:tcPr>
          <w:p w14:paraId="1D753842" w14:textId="360C748F" w:rsidR="00924606" w:rsidRDefault="00483B32" w:rsidP="00C42DDD">
            <w:r>
              <w:t>yes</w:t>
            </w:r>
          </w:p>
        </w:tc>
        <w:tc>
          <w:tcPr>
            <w:tcW w:w="1141" w:type="dxa"/>
          </w:tcPr>
          <w:p w14:paraId="34FBEC02" w14:textId="77777777" w:rsidR="00924606" w:rsidRDefault="00924606" w:rsidP="00C42DDD"/>
        </w:tc>
        <w:tc>
          <w:tcPr>
            <w:tcW w:w="2051" w:type="dxa"/>
          </w:tcPr>
          <w:p w14:paraId="3F99CCC3" w14:textId="77777777" w:rsidR="00924606" w:rsidRDefault="00924606" w:rsidP="00C42DDD"/>
        </w:tc>
        <w:tc>
          <w:tcPr>
            <w:tcW w:w="1346" w:type="dxa"/>
          </w:tcPr>
          <w:p w14:paraId="0A512BFC" w14:textId="72D8E2FC" w:rsidR="00924606" w:rsidRDefault="00D5331C" w:rsidP="00C42DDD">
            <w:r>
              <w:fldChar w:fldCharType="begin"/>
            </w:r>
            <w:r>
              <w:instrText xml:space="preserve"> ADDIN EN.CITE &lt;EndNote&gt;&lt;Cite&gt;&lt;Author&gt;Wu&lt;/Author&gt;&lt;Year&gt;2015&lt;/Year&gt;&lt;RecNum&gt;267&lt;/RecNum&gt;&lt;DisplayText&gt;&lt;style face="superscript"&gt;262&lt;/style&gt;&lt;/DisplayText&gt;&lt;record&gt;&lt;rec-number&gt;267&lt;/rec-number&gt;&lt;foreign-keys&gt;&lt;key app="EN" db-id="p5zs9pw5ltwzr3e0webppaa6ae5zxdxszf5s" timestamp="1547494219"&gt;267&lt;/key&gt;&lt;/foreign-keys&gt;&lt;ref-type name="Journal Article"&gt;17&lt;/ref-type&gt;&lt;contributors&gt;&lt;authors&gt;&lt;author&gt;Wu, L.&lt;/author&gt;&lt;author&gt;Wu, H.&lt;/author&gt;&lt;author&gt;Chen, L.&lt;/author&gt;&lt;author&gt;Yu, X.&lt;/author&gt;&lt;author&gt;Borriss, R.&lt;/author&gt;&lt;author&gt;Gao, X.&lt;/author&gt;&lt;/authors&gt;&lt;/contributors&gt;&lt;auth-address&gt;Department of Plant Pathology, College of Plant Protection, Nanjing Agricultural University, Key Laboratory of Monitoring and Management of Crop Diseases and Pest Insects, Ministry of Education, Nanjing, China.&amp;#xD;ABiTEP GmbH, Berlin, Germany.&lt;/auth-address&gt;&lt;titles&gt;&lt;title&gt;Difficidin and bacilysin from Bacillus amyloliquefaciens FZB42 have antibacterial activity against Xanthomonas oryzae rice pathogens&lt;/title&gt;&lt;secondary-title&gt;Sci Rep&lt;/secondary-title&gt;&lt;/titles&gt;&lt;periodical&gt;&lt;full-title&gt;Sci Rep&lt;/full-title&gt;&lt;/periodical&gt;&lt;pages&gt;12975&lt;/pages&gt;&lt;volume&gt;5&lt;/volume&gt;&lt;keywords&gt;&lt;keyword&gt;Anti-Bacterial Agents/chemistry/pharmacology&lt;/keyword&gt;&lt;keyword&gt;Bacillus/chemistry&lt;/keyword&gt;&lt;keyword&gt;Cell Wall/drug effects&lt;/keyword&gt;&lt;keyword&gt;Dipeptides/chemistry/pharmacology&lt;/keyword&gt;&lt;keyword&gt;Lactones/chemistry/pharmacology&lt;/keyword&gt;&lt;keyword&gt;Oryza/drug effects/growth &amp;amp; development/*microbiology&lt;/keyword&gt;&lt;keyword&gt;Plant Diseases/microbiology&lt;/keyword&gt;&lt;keyword&gt;Plant Leaves/drug effects/microbiology&lt;/keyword&gt;&lt;keyword&gt;Xanthomonas/*drug effects/pathogenicity&lt;/keyword&gt;&lt;/keywords&gt;&lt;dates&gt;&lt;year&gt;2015&lt;/year&gt;&lt;pub-dates&gt;&lt;date&gt;Aug 13&lt;/date&gt;&lt;/pub-dates&gt;&lt;/dates&gt;&lt;isbn&gt;2045-2322 (Electronic)&amp;#xD;2045-2322 (Linking)&lt;/isbn&gt;&lt;accession-num&gt;26268540&lt;/accession-num&gt;&lt;urls&gt;&lt;related-urls&gt;&lt;url&gt;https://www.ncbi.nlm.nih.gov/pubmed/26268540&lt;/url&gt;&lt;/related-urls&gt;&lt;/urls&gt;&lt;custom2&gt;4534799&lt;/custom2&gt;&lt;electronic-resource-num&gt;10.1038/srep12975&lt;/electronic-resource-num&gt;&lt;/record&gt;&lt;/Cite&gt;&lt;/EndNote&gt;</w:instrText>
            </w:r>
            <w:r>
              <w:fldChar w:fldCharType="separate"/>
            </w:r>
            <w:r w:rsidRPr="00D5331C">
              <w:rPr>
                <w:noProof/>
                <w:vertAlign w:val="superscript"/>
              </w:rPr>
              <w:t>262</w:t>
            </w:r>
            <w:r>
              <w:fldChar w:fldCharType="end"/>
            </w:r>
          </w:p>
        </w:tc>
      </w:tr>
      <w:tr w:rsidR="00924606" w14:paraId="56480B45" w14:textId="77777777" w:rsidTr="00C42DDD">
        <w:tc>
          <w:tcPr>
            <w:tcW w:w="2287" w:type="dxa"/>
          </w:tcPr>
          <w:p w14:paraId="228AAE86" w14:textId="457C828E" w:rsidR="00924606" w:rsidRDefault="00D5331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cillibactin</w:t>
            </w:r>
          </w:p>
        </w:tc>
        <w:tc>
          <w:tcPr>
            <w:tcW w:w="1364" w:type="dxa"/>
          </w:tcPr>
          <w:p w14:paraId="3D5615FC" w14:textId="77777777" w:rsidR="00924606" w:rsidRDefault="00924606" w:rsidP="00C42DDD"/>
        </w:tc>
        <w:tc>
          <w:tcPr>
            <w:tcW w:w="1364" w:type="dxa"/>
          </w:tcPr>
          <w:p w14:paraId="2A962D14" w14:textId="77777777" w:rsidR="00924606" w:rsidRDefault="00924606" w:rsidP="00C42DDD"/>
        </w:tc>
        <w:tc>
          <w:tcPr>
            <w:tcW w:w="1141" w:type="dxa"/>
          </w:tcPr>
          <w:p w14:paraId="5E4C2B82" w14:textId="77777777" w:rsidR="00924606" w:rsidRDefault="00924606" w:rsidP="00C42DDD"/>
        </w:tc>
        <w:tc>
          <w:tcPr>
            <w:tcW w:w="1141" w:type="dxa"/>
          </w:tcPr>
          <w:p w14:paraId="2B2E12DD" w14:textId="77777777" w:rsidR="00924606" w:rsidRDefault="00924606" w:rsidP="00C42DDD"/>
        </w:tc>
        <w:tc>
          <w:tcPr>
            <w:tcW w:w="2051" w:type="dxa"/>
          </w:tcPr>
          <w:p w14:paraId="21966CB2" w14:textId="22F26ACE" w:rsidR="00924606" w:rsidRDefault="00D5331C" w:rsidP="00C42DDD">
            <w:r>
              <w:t>siderophore</w:t>
            </w:r>
          </w:p>
        </w:tc>
        <w:tc>
          <w:tcPr>
            <w:tcW w:w="1346" w:type="dxa"/>
          </w:tcPr>
          <w:p w14:paraId="22D4BC49" w14:textId="2ACDDBAC" w:rsidR="00924606" w:rsidRDefault="00BA50C8" w:rsidP="00C42DDD">
            <w:r>
              <w:fldChar w:fldCharType="begin">
                <w:fldData xml:space="preserve">PEVuZE5vdGU+PENpdGU+PEF1dGhvcj5IZXJ0bGVpbjwvQXV0aG9yPjxZZWFyPjIwMTQ8L1llYXI+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XJ0bGVpbjwvQXV0aG9yPjxZZWFyPjIwMTQ8L1llYXI+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A50C8">
              <w:rPr>
                <w:noProof/>
                <w:vertAlign w:val="superscript"/>
              </w:rPr>
              <w:t>263</w:t>
            </w:r>
            <w:r>
              <w:fldChar w:fldCharType="end"/>
            </w:r>
          </w:p>
        </w:tc>
      </w:tr>
      <w:tr w:rsidR="00924606" w14:paraId="2D7E426C" w14:textId="77777777" w:rsidTr="00C42DDD">
        <w:tc>
          <w:tcPr>
            <w:tcW w:w="2287" w:type="dxa"/>
          </w:tcPr>
          <w:p w14:paraId="714410B3" w14:textId="529CF966" w:rsidR="00924606" w:rsidRDefault="00564BE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nnocystin</w:t>
            </w:r>
            <w:proofErr w:type="spellEnd"/>
          </w:p>
        </w:tc>
        <w:tc>
          <w:tcPr>
            <w:tcW w:w="1364" w:type="dxa"/>
          </w:tcPr>
          <w:p w14:paraId="5B419F38" w14:textId="77777777" w:rsidR="00924606" w:rsidRDefault="00924606" w:rsidP="00C42DDD"/>
        </w:tc>
        <w:tc>
          <w:tcPr>
            <w:tcW w:w="1364" w:type="dxa"/>
          </w:tcPr>
          <w:p w14:paraId="7F86170F" w14:textId="77777777" w:rsidR="00924606" w:rsidRDefault="00924606" w:rsidP="00C42DDD"/>
        </w:tc>
        <w:tc>
          <w:tcPr>
            <w:tcW w:w="1141" w:type="dxa"/>
          </w:tcPr>
          <w:p w14:paraId="562F93FB" w14:textId="1281DAF4" w:rsidR="00924606" w:rsidRDefault="00564BEC" w:rsidP="00C42DDD">
            <w:r>
              <w:t>yes</w:t>
            </w:r>
          </w:p>
        </w:tc>
        <w:tc>
          <w:tcPr>
            <w:tcW w:w="1141" w:type="dxa"/>
          </w:tcPr>
          <w:p w14:paraId="7A4CF5FF" w14:textId="42A9763A" w:rsidR="00924606" w:rsidRDefault="00564BEC" w:rsidP="00C42DDD">
            <w:r>
              <w:t>yes</w:t>
            </w:r>
          </w:p>
        </w:tc>
        <w:tc>
          <w:tcPr>
            <w:tcW w:w="2051" w:type="dxa"/>
          </w:tcPr>
          <w:p w14:paraId="75863477" w14:textId="77777777" w:rsidR="00924606" w:rsidRDefault="00924606" w:rsidP="00C42DDD"/>
        </w:tc>
        <w:tc>
          <w:tcPr>
            <w:tcW w:w="1346" w:type="dxa"/>
          </w:tcPr>
          <w:p w14:paraId="3897AABF" w14:textId="2E52A19E" w:rsidR="00924606" w:rsidRDefault="00254C97" w:rsidP="00C42DDD">
            <w:r>
              <w:fldChar w:fldCharType="begin">
                <w:fldData xml:space="preserve">PEVuZE5vdGU+PENpdGU+PEF1dGhvcj5LcmFzdGVsPC9BdXRob3I+PFllYXI+MjAxNTwvWWVhcj48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cmFzdGVsPC9BdXRob3I+PFllYXI+MjAxNTwvWWVhcj48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54C97">
              <w:rPr>
                <w:noProof/>
                <w:vertAlign w:val="superscript"/>
              </w:rPr>
              <w:t>265</w:t>
            </w:r>
            <w:r>
              <w:fldChar w:fldCharType="end"/>
            </w:r>
          </w:p>
        </w:tc>
      </w:tr>
      <w:tr w:rsidR="00924606" w14:paraId="092A67B4" w14:textId="77777777" w:rsidTr="00C42DDD">
        <w:tc>
          <w:tcPr>
            <w:tcW w:w="2287" w:type="dxa"/>
          </w:tcPr>
          <w:p w14:paraId="28F3F447" w14:textId="53260D67" w:rsidR="00924606" w:rsidRDefault="00F9287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rinophenazine</w:t>
            </w:r>
            <w:proofErr w:type="spellEnd"/>
          </w:p>
        </w:tc>
        <w:tc>
          <w:tcPr>
            <w:tcW w:w="1364" w:type="dxa"/>
          </w:tcPr>
          <w:p w14:paraId="31EEFE0B" w14:textId="77777777" w:rsidR="00924606" w:rsidRDefault="00924606" w:rsidP="00C42DDD"/>
        </w:tc>
        <w:tc>
          <w:tcPr>
            <w:tcW w:w="1364" w:type="dxa"/>
          </w:tcPr>
          <w:p w14:paraId="3894B2F4" w14:textId="77777777" w:rsidR="00924606" w:rsidRDefault="00924606" w:rsidP="00C42DDD"/>
        </w:tc>
        <w:tc>
          <w:tcPr>
            <w:tcW w:w="1141" w:type="dxa"/>
          </w:tcPr>
          <w:p w14:paraId="3BA21501" w14:textId="77777777" w:rsidR="00924606" w:rsidRDefault="00924606" w:rsidP="00C42DDD"/>
        </w:tc>
        <w:tc>
          <w:tcPr>
            <w:tcW w:w="1141" w:type="dxa"/>
          </w:tcPr>
          <w:p w14:paraId="540CA373" w14:textId="5FE8A394" w:rsidR="00924606" w:rsidRDefault="00F92874" w:rsidP="00C42DDD">
            <w:r>
              <w:t>yes</w:t>
            </w:r>
          </w:p>
        </w:tc>
        <w:tc>
          <w:tcPr>
            <w:tcW w:w="2051" w:type="dxa"/>
          </w:tcPr>
          <w:p w14:paraId="03E755B0" w14:textId="77777777" w:rsidR="00924606" w:rsidRDefault="00924606" w:rsidP="00C42DDD"/>
        </w:tc>
        <w:tc>
          <w:tcPr>
            <w:tcW w:w="1346" w:type="dxa"/>
          </w:tcPr>
          <w:p w14:paraId="5CCEEB6C" w14:textId="0259314B" w:rsidR="00924606" w:rsidRDefault="00E033E3" w:rsidP="00C42DDD">
            <w:r>
              <w:fldChar w:fldCharType="begin"/>
            </w:r>
            <w:r>
              <w:instrText xml:space="preserve"> ADDIN EN.CITE &lt;EndNote&gt;&lt;Cite&gt;&lt;Author&gt;Zeyhle&lt;/Author&gt;&lt;Year&gt;2014&lt;/Year&gt;&lt;RecNum&gt;271&lt;/RecNum&gt;&lt;DisplayText&gt;&lt;style face="superscript"&gt;266&lt;/style&gt;&lt;/DisplayText&gt;&lt;record&gt;&lt;rec-number&gt;271&lt;/rec-number&gt;&lt;foreign-keys&gt;&lt;key app="EN" db-id="p5zs9pw5ltwzr3e0webppaa6ae5zxdxszf5s" timestamp="1547494951"&gt;271&lt;/key&gt;&lt;/foreign-keys&gt;&lt;ref-type name="Journal Article"&gt;17&lt;/ref-type&gt;&lt;contributors&gt;&lt;authors&gt;&lt;author&gt;Zeyhle, P.&lt;/author&gt;&lt;author&gt;Bauer, J. S.&lt;/author&gt;&lt;author&gt;Steimle, M.&lt;/author&gt;&lt;author&gt;Leipoldt, F.&lt;/author&gt;&lt;author&gt;Rosch, M.&lt;/author&gt;&lt;author&gt;Kalinowski, J.&lt;/author&gt;&lt;author&gt;Gross, H.&lt;/author&gt;&lt;author&gt;Heide, L.&lt;/author&gt;&lt;/authors&gt;&lt;/contributors&gt;&lt;auth-address&gt;Pharmazeutische Biologie, Pharmazeutisches Institut, Eberhard Karls Universitat Tubingen, Auf der Morgenstelle 8, 72076 Tubingen (Germany).&lt;/auth-address&gt;&lt;titles&gt;&lt;title&gt;A membrane-bound prenyltransferase catalyzes the O-prenylation of 1,6-dihydroxyphenazine in the marine bacterium Streptomyces sp. CNQ-509&lt;/title&gt;&lt;secondary-title&gt;Chembiochem&lt;/secondary-title&gt;&lt;/titles&gt;&lt;periodical&gt;&lt;full-title&gt;Chembiochem&lt;/full-title&gt;&lt;/periodical&gt;&lt;pages&gt;2385-92&lt;/pages&gt;&lt;volume&gt;15&lt;/volume&gt;&lt;number&gt;16&lt;/number&gt;&lt;keywords&gt;&lt;keyword&gt;Bacterial Proteins/*metabolism&lt;/keyword&gt;&lt;keyword&gt;Biocatalysis&lt;/keyword&gt;&lt;keyword&gt;Dimethylallyltranstransferase/*metabolism&lt;/keyword&gt;&lt;keyword&gt;Kinetics&lt;/keyword&gt;&lt;keyword&gt;Multigene Family&lt;/keyword&gt;&lt;keyword&gt;Phenazines/chemistry/*metabolism&lt;/keyword&gt;&lt;keyword&gt;Prenylation&lt;/keyword&gt;&lt;keyword&gt;Streptomyces/*enzymology/genetics&lt;/keyword&gt;&lt;keyword&gt;Substrate Specificity&lt;/keyword&gt;&lt;keyword&gt;Streptomyces&lt;/keyword&gt;&lt;keyword&gt;biosynthesis&lt;/keyword&gt;&lt;keyword&gt;enzyme catalysis&lt;/keyword&gt;&lt;keyword&gt;phenazine&lt;/keyword&gt;&lt;keyword&gt;prenyltransferase&lt;/keyword&gt;&lt;/keywords&gt;&lt;dates&gt;&lt;year&gt;2014&lt;/year&gt;&lt;pub-dates&gt;&lt;date&gt;Nov 3&lt;/date&gt;&lt;/pub-dates&gt;&lt;/dates&gt;&lt;isbn&gt;1439-7633 (Electronic)&amp;#xD;1439-4227 (Linking)&lt;/isbn&gt;&lt;accession-num&gt;25224759&lt;/accession-num&gt;&lt;urls&gt;&lt;related-urls&gt;&lt;url&gt;https://www.ncbi.nlm.nih.gov/pubmed/25224759&lt;/url&gt;&lt;/related-urls&gt;&lt;/urls&gt;&lt;electronic-resource-num&gt;10.1002/cbic.201402394&lt;/electronic-resource-num&gt;&lt;/record&gt;&lt;/Cite&gt;&lt;/EndNote&gt;</w:instrText>
            </w:r>
            <w:r>
              <w:fldChar w:fldCharType="separate"/>
            </w:r>
            <w:r w:rsidRPr="00E033E3">
              <w:rPr>
                <w:noProof/>
                <w:vertAlign w:val="superscript"/>
              </w:rPr>
              <w:t>266</w:t>
            </w:r>
            <w:r>
              <w:fldChar w:fldCharType="end"/>
            </w:r>
          </w:p>
        </w:tc>
      </w:tr>
      <w:tr w:rsidR="00924606" w14:paraId="336E879B" w14:textId="77777777" w:rsidTr="00C42DDD">
        <w:tc>
          <w:tcPr>
            <w:tcW w:w="2287" w:type="dxa"/>
          </w:tcPr>
          <w:p w14:paraId="60F2357D" w14:textId="21601783" w:rsidR="00924606" w:rsidRDefault="00AE434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etimycin</w:t>
            </w:r>
            <w:proofErr w:type="spellEnd"/>
          </w:p>
        </w:tc>
        <w:tc>
          <w:tcPr>
            <w:tcW w:w="1364" w:type="dxa"/>
          </w:tcPr>
          <w:p w14:paraId="46FAF4F8" w14:textId="77777777" w:rsidR="00924606" w:rsidRDefault="00924606" w:rsidP="00C42DDD"/>
        </w:tc>
        <w:tc>
          <w:tcPr>
            <w:tcW w:w="1364" w:type="dxa"/>
          </w:tcPr>
          <w:p w14:paraId="2494B1E6" w14:textId="77777777" w:rsidR="00924606" w:rsidRDefault="00924606" w:rsidP="00C42DDD"/>
        </w:tc>
        <w:tc>
          <w:tcPr>
            <w:tcW w:w="1141" w:type="dxa"/>
          </w:tcPr>
          <w:p w14:paraId="77799C4B" w14:textId="77777777" w:rsidR="00924606" w:rsidRDefault="00924606" w:rsidP="00C42DDD"/>
        </w:tc>
        <w:tc>
          <w:tcPr>
            <w:tcW w:w="1141" w:type="dxa"/>
          </w:tcPr>
          <w:p w14:paraId="0F6DDDFD" w14:textId="717BB896" w:rsidR="00924606" w:rsidRDefault="00711551" w:rsidP="00C42DDD">
            <w:r>
              <w:t>yes</w:t>
            </w:r>
          </w:p>
        </w:tc>
        <w:tc>
          <w:tcPr>
            <w:tcW w:w="2051" w:type="dxa"/>
          </w:tcPr>
          <w:p w14:paraId="04E9E664" w14:textId="77777777" w:rsidR="00924606" w:rsidRDefault="00924606" w:rsidP="00C42DDD"/>
        </w:tc>
        <w:tc>
          <w:tcPr>
            <w:tcW w:w="1346" w:type="dxa"/>
          </w:tcPr>
          <w:p w14:paraId="1C3835A4" w14:textId="0FFE0190" w:rsidR="00924606" w:rsidRDefault="006E5CE3" w:rsidP="00C42DDD">
            <w:r>
              <w:fldChar w:fldCharType="begin">
                <w:fldData xml:space="preserve">PEVuZE5vdGU+PENpdGU+PEF1dGhvcj5EdW5jYW48L0F1dGhvcj48WWVhcj4yMDE1PC9ZZWFyPjxS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dW5jYW48L0F1dGhvcj48WWVhcj4yMDE1PC9ZZWFyPjxS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E5CE3">
              <w:rPr>
                <w:noProof/>
                <w:vertAlign w:val="superscript"/>
              </w:rPr>
              <w:t>268</w:t>
            </w:r>
            <w:r>
              <w:fldChar w:fldCharType="end"/>
            </w:r>
          </w:p>
        </w:tc>
      </w:tr>
      <w:tr w:rsidR="003D4B03" w14:paraId="04D38DFA" w14:textId="77777777" w:rsidTr="00C42DDD">
        <w:tc>
          <w:tcPr>
            <w:tcW w:w="2287" w:type="dxa"/>
          </w:tcPr>
          <w:p w14:paraId="6131448A" w14:textId="3C4ADACC" w:rsidR="003D4B03" w:rsidRDefault="00BD396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linamide</w:t>
            </w:r>
            <w:proofErr w:type="spellEnd"/>
          </w:p>
        </w:tc>
        <w:tc>
          <w:tcPr>
            <w:tcW w:w="1364" w:type="dxa"/>
          </w:tcPr>
          <w:p w14:paraId="3A1F48C9" w14:textId="010ADA78" w:rsidR="003D4B03" w:rsidRDefault="00B82BC9" w:rsidP="00C42DDD">
            <w:r>
              <w:t>yes</w:t>
            </w:r>
          </w:p>
        </w:tc>
        <w:tc>
          <w:tcPr>
            <w:tcW w:w="1364" w:type="dxa"/>
          </w:tcPr>
          <w:p w14:paraId="5D381B03" w14:textId="6C7A80EC" w:rsidR="003D4B03" w:rsidRDefault="00B82BC9" w:rsidP="00C42DDD">
            <w:r>
              <w:t>gram pos, gram neg</w:t>
            </w:r>
          </w:p>
        </w:tc>
        <w:tc>
          <w:tcPr>
            <w:tcW w:w="1141" w:type="dxa"/>
          </w:tcPr>
          <w:p w14:paraId="4C7133AE" w14:textId="77777777" w:rsidR="003D4B03" w:rsidRDefault="003D4B03" w:rsidP="00C42DDD"/>
        </w:tc>
        <w:tc>
          <w:tcPr>
            <w:tcW w:w="1141" w:type="dxa"/>
          </w:tcPr>
          <w:p w14:paraId="2DD88223" w14:textId="77777777" w:rsidR="003D4B03" w:rsidRDefault="003D4B03" w:rsidP="00C42DDD"/>
        </w:tc>
        <w:tc>
          <w:tcPr>
            <w:tcW w:w="2051" w:type="dxa"/>
          </w:tcPr>
          <w:p w14:paraId="66055014" w14:textId="77777777" w:rsidR="003D4B03" w:rsidRDefault="003D4B03" w:rsidP="00C42DDD"/>
        </w:tc>
        <w:tc>
          <w:tcPr>
            <w:tcW w:w="1346" w:type="dxa"/>
          </w:tcPr>
          <w:p w14:paraId="74DE0786" w14:textId="651351D2" w:rsidR="003D4B03" w:rsidRDefault="00255527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255527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3D4B03" w14:paraId="0E3408A0" w14:textId="77777777" w:rsidTr="00C42DDD">
        <w:tc>
          <w:tcPr>
            <w:tcW w:w="2287" w:type="dxa"/>
          </w:tcPr>
          <w:p w14:paraId="3AE077E0" w14:textId="04DFB4B0" w:rsidR="003D4B03" w:rsidRDefault="007D790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seudopyronine</w:t>
            </w:r>
            <w:proofErr w:type="spellEnd"/>
          </w:p>
        </w:tc>
        <w:tc>
          <w:tcPr>
            <w:tcW w:w="1364" w:type="dxa"/>
          </w:tcPr>
          <w:p w14:paraId="5063B067" w14:textId="5DE1A70A" w:rsidR="003D4B03" w:rsidRDefault="00377941" w:rsidP="00C42DDD">
            <w:r>
              <w:t>yes</w:t>
            </w:r>
          </w:p>
        </w:tc>
        <w:tc>
          <w:tcPr>
            <w:tcW w:w="1364" w:type="dxa"/>
          </w:tcPr>
          <w:p w14:paraId="1B734C11" w14:textId="1EEE76A3" w:rsidR="003D4B03" w:rsidRDefault="00377941" w:rsidP="00C42DDD">
            <w:r>
              <w:t>gram pos</w:t>
            </w:r>
          </w:p>
        </w:tc>
        <w:tc>
          <w:tcPr>
            <w:tcW w:w="1141" w:type="dxa"/>
          </w:tcPr>
          <w:p w14:paraId="3139EA30" w14:textId="00F44697" w:rsidR="003D4B03" w:rsidRDefault="00377941" w:rsidP="00C42DDD">
            <w:r>
              <w:t>yes</w:t>
            </w:r>
          </w:p>
        </w:tc>
        <w:tc>
          <w:tcPr>
            <w:tcW w:w="1141" w:type="dxa"/>
          </w:tcPr>
          <w:p w14:paraId="15DA0E41" w14:textId="4456E3F4" w:rsidR="003D4B03" w:rsidRDefault="00E97131" w:rsidP="00C42DDD">
            <w:r>
              <w:t>yes</w:t>
            </w:r>
          </w:p>
        </w:tc>
        <w:tc>
          <w:tcPr>
            <w:tcW w:w="2051" w:type="dxa"/>
          </w:tcPr>
          <w:p w14:paraId="69618CC8" w14:textId="77777777" w:rsidR="003D4B03" w:rsidRDefault="003D4B03" w:rsidP="00C42DDD"/>
        </w:tc>
        <w:tc>
          <w:tcPr>
            <w:tcW w:w="1346" w:type="dxa"/>
          </w:tcPr>
          <w:p w14:paraId="5E62C532" w14:textId="5ECCE5DE" w:rsidR="003D4B03" w:rsidRDefault="001651FC" w:rsidP="00C42DDD">
            <w:r>
              <w:fldChar w:fldCharType="begin">
                <w:fldData xml:space="preserve">PEVuZE5vdGU+PENpdGU+PEF1dGhvcj5CYXVlcjwvQXV0aG9yPjxZZWFyPjIwMTU8L1llYXI+PFJl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VlcjwvQXV0aG9yPjxZZWFyPjIwMTU8L1llYXI+PFJl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651FC">
              <w:rPr>
                <w:noProof/>
                <w:vertAlign w:val="superscript"/>
              </w:rPr>
              <w:t>269</w:t>
            </w:r>
            <w:r>
              <w:fldChar w:fldCharType="end"/>
            </w:r>
          </w:p>
        </w:tc>
      </w:tr>
      <w:tr w:rsidR="003D4B03" w14:paraId="132132FF" w14:textId="77777777" w:rsidTr="00C42DDD">
        <w:tc>
          <w:tcPr>
            <w:tcW w:w="2287" w:type="dxa"/>
          </w:tcPr>
          <w:p w14:paraId="41CC0F03" w14:textId="4712DF93" w:rsidR="003D4B03" w:rsidRDefault="00BF6D2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lavecins</w:t>
            </w:r>
            <w:proofErr w:type="spellEnd"/>
          </w:p>
        </w:tc>
        <w:tc>
          <w:tcPr>
            <w:tcW w:w="1364" w:type="dxa"/>
          </w:tcPr>
          <w:p w14:paraId="4C68C5EC" w14:textId="7AE042E8" w:rsidR="003D4B03" w:rsidRDefault="00BF6D21" w:rsidP="00C42DDD">
            <w:r>
              <w:t>yes</w:t>
            </w:r>
          </w:p>
        </w:tc>
        <w:tc>
          <w:tcPr>
            <w:tcW w:w="1364" w:type="dxa"/>
          </w:tcPr>
          <w:p w14:paraId="6A7DD4C9" w14:textId="39180C17" w:rsidR="003D4B03" w:rsidRDefault="00BF6D21" w:rsidP="00C42DDD">
            <w:r>
              <w:t>gram pos</w:t>
            </w:r>
          </w:p>
        </w:tc>
        <w:tc>
          <w:tcPr>
            <w:tcW w:w="1141" w:type="dxa"/>
          </w:tcPr>
          <w:p w14:paraId="78590BFE" w14:textId="77777777" w:rsidR="003D4B03" w:rsidRDefault="003D4B03" w:rsidP="00C42DDD"/>
        </w:tc>
        <w:tc>
          <w:tcPr>
            <w:tcW w:w="1141" w:type="dxa"/>
          </w:tcPr>
          <w:p w14:paraId="0B2DFB79" w14:textId="77777777" w:rsidR="003D4B03" w:rsidRDefault="003D4B03" w:rsidP="00C42DDD"/>
        </w:tc>
        <w:tc>
          <w:tcPr>
            <w:tcW w:w="2051" w:type="dxa"/>
          </w:tcPr>
          <w:p w14:paraId="7E150F85" w14:textId="77777777" w:rsidR="003D4B03" w:rsidRDefault="003D4B03" w:rsidP="00C42DDD"/>
        </w:tc>
        <w:tc>
          <w:tcPr>
            <w:tcW w:w="1346" w:type="dxa"/>
          </w:tcPr>
          <w:p w14:paraId="090154DC" w14:textId="374F76F5" w:rsidR="003D4B03" w:rsidRDefault="00C10C3E" w:rsidP="00C42DDD">
            <w:r>
              <w:fldChar w:fldCharType="begin">
                <w:fldData xml:space="preserve">PEVuZE5vdGU+PENpdGU+PEF1dGhvcj5aaGFvPC9BdXRob3I+PFllYXI+MjAxNjwvWWVhcj48UmVj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vPC9BdXRob3I+PFllYXI+MjAxNjwvWWVhcj48UmVj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10C3E">
              <w:rPr>
                <w:noProof/>
                <w:vertAlign w:val="superscript"/>
              </w:rPr>
              <w:t>270</w:t>
            </w:r>
            <w:r>
              <w:fldChar w:fldCharType="end"/>
            </w:r>
          </w:p>
        </w:tc>
      </w:tr>
      <w:tr w:rsidR="003D4B03" w14:paraId="59949FAE" w14:textId="77777777" w:rsidTr="00C42DDD">
        <w:tc>
          <w:tcPr>
            <w:tcW w:w="2287" w:type="dxa"/>
          </w:tcPr>
          <w:p w14:paraId="242EFCDA" w14:textId="21C81EA8" w:rsidR="003D4B03" w:rsidRDefault="0066460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akicidin</w:t>
            </w:r>
            <w:proofErr w:type="spellEnd"/>
          </w:p>
        </w:tc>
        <w:tc>
          <w:tcPr>
            <w:tcW w:w="1364" w:type="dxa"/>
          </w:tcPr>
          <w:p w14:paraId="39A70053" w14:textId="77777777" w:rsidR="003D4B03" w:rsidRDefault="003D4B03" w:rsidP="00C42DDD"/>
        </w:tc>
        <w:tc>
          <w:tcPr>
            <w:tcW w:w="1364" w:type="dxa"/>
          </w:tcPr>
          <w:p w14:paraId="56C454C8" w14:textId="77777777" w:rsidR="003D4B03" w:rsidRDefault="003D4B03" w:rsidP="00C42DDD"/>
        </w:tc>
        <w:tc>
          <w:tcPr>
            <w:tcW w:w="1141" w:type="dxa"/>
          </w:tcPr>
          <w:p w14:paraId="44F55453" w14:textId="77777777" w:rsidR="003D4B03" w:rsidRDefault="003D4B03" w:rsidP="00C42DDD"/>
        </w:tc>
        <w:tc>
          <w:tcPr>
            <w:tcW w:w="1141" w:type="dxa"/>
          </w:tcPr>
          <w:p w14:paraId="12B0BB90" w14:textId="7EBBFA1B" w:rsidR="003D4B03" w:rsidRDefault="00664608" w:rsidP="00C42DDD">
            <w:r>
              <w:t>yes</w:t>
            </w:r>
          </w:p>
        </w:tc>
        <w:tc>
          <w:tcPr>
            <w:tcW w:w="2051" w:type="dxa"/>
          </w:tcPr>
          <w:p w14:paraId="21183AC3" w14:textId="77777777" w:rsidR="003D4B03" w:rsidRDefault="003D4B03" w:rsidP="00C42DDD"/>
        </w:tc>
        <w:tc>
          <w:tcPr>
            <w:tcW w:w="1346" w:type="dxa"/>
          </w:tcPr>
          <w:p w14:paraId="39930E33" w14:textId="44981C3E" w:rsidR="003D4B03" w:rsidRDefault="007567A5" w:rsidP="00C42DDD">
            <w:r>
              <w:fldChar w:fldCharType="begin"/>
            </w:r>
            <w:r>
              <w:instrText xml:space="preserve"> ADDIN EN.CITE &lt;EndNote&gt;&lt;Cite&gt;&lt;Author&gt;McBrien&lt;/Author&gt;&lt;Year&gt;1995&lt;/Year&gt;&lt;RecNum&gt;276&lt;/RecNum&gt;&lt;DisplayText&gt;&lt;style face="superscript"&gt;271&lt;/style&gt;&lt;/DisplayText&gt;&lt;record&gt;&lt;rec-number&gt;276&lt;/rec-number&gt;&lt;foreign-keys&gt;&lt;key app="EN" db-id="p5zs9pw5ltwzr3e0webppaa6ae5zxdxszf5s" timestamp="1547498327"&gt;276&lt;/key&gt;&lt;/foreign-keys&gt;&lt;ref-type name="Journal Article"&gt;17&lt;/ref-type&gt;&lt;contributors&gt;&lt;authors&gt;&lt;author&gt;McBrien, K. D.&lt;/author&gt;&lt;author&gt;Berry, R. L.&lt;/author&gt;&lt;author&gt;Lowe, S. E.&lt;/author&gt;&lt;author&gt;Neddermann, K. M.&lt;/author&gt;&lt;author&gt;Bursuker, I.&lt;/author&gt;&lt;author&gt;Huang, S.&lt;/author&gt;&lt;author&gt;Klohr, S. E.&lt;/author&gt;&lt;author&gt;Leet, J. E.&lt;/author&gt;&lt;/authors&gt;&lt;/contributors&gt;&lt;auth-address&gt;Bristol-Myers Squibb Company, Pharmaceutical Research Institute, Wallingford, Connecticut 06492, USA.&lt;/auth-address&gt;&lt;titles&gt;&lt;title&gt;Rakicidins, new cytotoxic lipopeptides from Micromonospora sp. fermentation, isolation and characterization&lt;/title&gt;&lt;secondary-title&gt;J Antibiot (Tokyo)&lt;/secondary-title&gt;&lt;/titles&gt;&lt;periodical&gt;&lt;full-title&gt;J Antibiot (Tokyo)&lt;/full-title&gt;&lt;/periodical&gt;&lt;pages&gt;1446-52&lt;/pages&gt;&lt;volume&gt;48&lt;/volume&gt;&lt;number&gt;12&lt;/number&gt;&lt;keywords&gt;&lt;keyword&gt;Animals&lt;/keyword&gt;&lt;keyword&gt;Antibiotics, Antineoplastic/chemistry/isolation &amp;amp; purification/*pharmacology&lt;/keyword&gt;&lt;keyword&gt;Chromatography, High Pressure Liquid&lt;/keyword&gt;&lt;keyword&gt;Chromatography, Thin Layer&lt;/keyword&gt;&lt;keyword&gt;Fermentation&lt;/keyword&gt;&lt;keyword&gt;Lipopeptides&lt;/keyword&gt;&lt;keyword&gt;Mice&lt;/keyword&gt;&lt;keyword&gt;Micromonospora/*metabolism&lt;/keyword&gt;&lt;keyword&gt;Molecular Structure&lt;/keyword&gt;&lt;keyword&gt;Peptides, Cyclic/biosynthesis/chemistry/isolation &amp;amp; purification/pharmacology&lt;/keyword&gt;&lt;keyword&gt;Spectrum Analysis&lt;/keyword&gt;&lt;keyword&gt;Tumor Cells, Cultured&lt;/keyword&gt;&lt;/keywords&gt;&lt;dates&gt;&lt;year&gt;1995&lt;/year&gt;&lt;pub-dates&gt;&lt;date&gt;Dec&lt;/date&gt;&lt;/pub-dates&gt;&lt;/dates&gt;&lt;isbn&gt;0021-8820 (Print)&amp;#xD;0021-8820 (Linking)&lt;/isbn&gt;&lt;accession-num&gt;8557602&lt;/accession-num&gt;&lt;urls&gt;&lt;related-urls&gt;&lt;url&gt;https://www.ncbi.nlm.nih.gov/pubmed/8557602&lt;/url&gt;&lt;/related-urls&gt;&lt;/urls&gt;&lt;/record&gt;&lt;/Cite&gt;&lt;/EndNote&gt;</w:instrText>
            </w:r>
            <w:r>
              <w:fldChar w:fldCharType="separate"/>
            </w:r>
            <w:r w:rsidRPr="007567A5">
              <w:rPr>
                <w:noProof/>
                <w:vertAlign w:val="superscript"/>
              </w:rPr>
              <w:t>271</w:t>
            </w:r>
            <w:r>
              <w:fldChar w:fldCharType="end"/>
            </w:r>
          </w:p>
        </w:tc>
      </w:tr>
      <w:tr w:rsidR="003D4B03" w14:paraId="42DBC0A5" w14:textId="77777777" w:rsidTr="00C42DDD">
        <w:tc>
          <w:tcPr>
            <w:tcW w:w="2287" w:type="dxa"/>
          </w:tcPr>
          <w:p w14:paraId="5A529A2A" w14:textId="3E63673E" w:rsidR="003D4B03" w:rsidRDefault="00F93A2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-435</w:t>
            </w:r>
            <w:r w:rsidR="00E843A5">
              <w:rPr>
                <w:rFonts w:ascii="Calibri" w:hAnsi="Calibri" w:cs="Calibri"/>
                <w:color w:val="000000"/>
              </w:rPr>
              <w:t>47 A1-C2</w:t>
            </w:r>
          </w:p>
        </w:tc>
        <w:tc>
          <w:tcPr>
            <w:tcW w:w="1364" w:type="dxa"/>
          </w:tcPr>
          <w:p w14:paraId="2DF115AD" w14:textId="77777777" w:rsidR="003D4B03" w:rsidRDefault="003D4B03" w:rsidP="00C42DDD"/>
        </w:tc>
        <w:tc>
          <w:tcPr>
            <w:tcW w:w="1364" w:type="dxa"/>
          </w:tcPr>
          <w:p w14:paraId="14D94E37" w14:textId="77777777" w:rsidR="003D4B03" w:rsidRDefault="003D4B03" w:rsidP="00C42DDD"/>
        </w:tc>
        <w:tc>
          <w:tcPr>
            <w:tcW w:w="1141" w:type="dxa"/>
          </w:tcPr>
          <w:p w14:paraId="6F9A4894" w14:textId="77777777" w:rsidR="003D4B03" w:rsidRDefault="003D4B03" w:rsidP="00C42DDD"/>
        </w:tc>
        <w:tc>
          <w:tcPr>
            <w:tcW w:w="1141" w:type="dxa"/>
          </w:tcPr>
          <w:p w14:paraId="0CDF433D" w14:textId="329FEA05" w:rsidR="003D4B03" w:rsidRDefault="00CB7401" w:rsidP="00C42DDD">
            <w:r>
              <w:t>yes</w:t>
            </w:r>
          </w:p>
        </w:tc>
        <w:tc>
          <w:tcPr>
            <w:tcW w:w="2051" w:type="dxa"/>
          </w:tcPr>
          <w:p w14:paraId="6C233D2B" w14:textId="77777777" w:rsidR="003D4B03" w:rsidRDefault="003D4B03" w:rsidP="00C42DDD"/>
        </w:tc>
        <w:tc>
          <w:tcPr>
            <w:tcW w:w="1346" w:type="dxa"/>
          </w:tcPr>
          <w:p w14:paraId="1EEE9BCD" w14:textId="2EC7F891" w:rsidR="003D4B03" w:rsidRDefault="00CB7401" w:rsidP="00C42DDD">
            <w:r>
              <w:fldChar w:fldCharType="begin"/>
            </w:r>
            <w:r>
              <w:instrText xml:space="preserve"> ADDIN EN.CITE &lt;EndNote&gt;&lt;Cite&gt;&lt;Author&gt;Tsakos&lt;/Author&gt;&lt;Year&gt;2016&lt;/Year&gt;&lt;RecNum&gt;277&lt;/RecNum&gt;&lt;DisplayText&gt;&lt;style face="superscript"&gt;272&lt;/style&gt;&lt;/DisplayText&gt;&lt;record&gt;&lt;rec-number&gt;277&lt;/rec-number&gt;&lt;foreign-keys&gt;&lt;key app="EN" db-id="p5zs9pw5ltwzr3e0webppaa6ae5zxdxszf5s" timestamp="1547498524"&gt;277&lt;/key&gt;&lt;/foreign-keys&gt;&lt;ref-type name="Journal Article"&gt;17&lt;/ref-type&gt;&lt;contributors&gt;&lt;authors&gt;&lt;author&gt;Tsakos, M.&lt;/author&gt;&lt;author&gt;Clement, L. L.&lt;/author&gt;&lt;author&gt;Schaffert, E. S.&lt;/author&gt;&lt;author&gt;Olsen, F. N.&lt;/author&gt;&lt;author&gt;Rupiani, S.&lt;/author&gt;&lt;author&gt;Djurhuus, R.&lt;/author&gt;&lt;author&gt;Yu, W.&lt;/author&gt;&lt;author&gt;Jacobsen, K. M.&lt;/author&gt;&lt;author&gt;Villadsen, N. L.&lt;/author&gt;&lt;author&gt;Poulsen, T. B.&lt;/author&gt;&lt;/authors&gt;&lt;/contributors&gt;&lt;auth-address&gt;Department of Chemistry, Aarhus University, Langelandsgade 140, 8000, Aarhus C, Denmark.&amp;#xD;Department of Chemistry, Aarhus University, Langelandsgade 140, 8000, Aarhus C, Denmark. thpou@chem.au.dk.&lt;/auth-address&gt;&lt;titles&gt;&lt;title&gt;Total Synthesis and Biological Evaluation of Rakicidin A and Discovery of a Simplified Bioactive Analogue&lt;/title&gt;&lt;secondary-title&gt;Angew Chem Int Ed Engl&lt;/secondary-title&gt;&lt;/titles&gt;&lt;periodical&gt;&lt;full-title&gt;Angew Chem Int Ed Engl&lt;/full-title&gt;&lt;/periodical&gt;&lt;pages&gt;1030-5&lt;/pages&gt;&lt;volume&gt;55&lt;/volume&gt;&lt;number&gt;3&lt;/number&gt;&lt;keywords&gt;&lt;keyword&gt;Cell Line, Tumor&lt;/keyword&gt;&lt;keyword&gt;Drug Discovery&lt;/keyword&gt;&lt;keyword&gt;Humans&lt;/keyword&gt;&lt;keyword&gt;Lipopeptides/*chemical synthesis/*pharmacology&lt;/keyword&gt;&lt;keyword&gt;Peptides, Cyclic/*chemical synthesis/*pharmacology&lt;/keyword&gt;&lt;keyword&gt;antitumor agents&lt;/keyword&gt;&lt;keyword&gt;cyclolipodepsipeptides&lt;/keyword&gt;&lt;keyword&gt;natural products&lt;/keyword&gt;&lt;keyword&gt;total synthesis&lt;/keyword&gt;&lt;keyword&gt;tumor hypoxia&lt;/keyword&gt;&lt;/keywords&gt;&lt;dates&gt;&lt;year&gt;2016&lt;/year&gt;&lt;pub-dates&gt;&lt;date&gt;Jan 18&lt;/date&gt;&lt;/pub-dates&gt;&lt;/dates&gt;&lt;isbn&gt;1521-3773 (Electronic)&amp;#xD;1433-7851 (Linking)&lt;/isbn&gt;&lt;accession-num&gt;26637117&lt;/accession-num&gt;&lt;urls&gt;&lt;related-urls&gt;&lt;url&gt;https://www.ncbi.nlm.nih.gov/pubmed/26637117&lt;/url&gt;&lt;/related-urls&gt;&lt;/urls&gt;&lt;electronic-resource-num&gt;10.1002/anie.201509926&lt;/electronic-resource-num&gt;&lt;/record&gt;&lt;/Cite&gt;&lt;/EndNote&gt;</w:instrText>
            </w:r>
            <w:r>
              <w:fldChar w:fldCharType="separate"/>
            </w:r>
            <w:r w:rsidRPr="00CB7401">
              <w:rPr>
                <w:noProof/>
                <w:vertAlign w:val="superscript"/>
              </w:rPr>
              <w:t>272</w:t>
            </w:r>
            <w:r>
              <w:fldChar w:fldCharType="end"/>
            </w:r>
          </w:p>
        </w:tc>
      </w:tr>
      <w:tr w:rsidR="003D4B03" w14:paraId="24517F38" w14:textId="77777777" w:rsidTr="00C42DDD">
        <w:tc>
          <w:tcPr>
            <w:tcW w:w="2287" w:type="dxa"/>
          </w:tcPr>
          <w:p w14:paraId="070797E3" w14:textId="45E0CB4E" w:rsidR="003D4B03" w:rsidRDefault="007055DC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E-54017</w:t>
            </w:r>
          </w:p>
        </w:tc>
        <w:tc>
          <w:tcPr>
            <w:tcW w:w="1364" w:type="dxa"/>
          </w:tcPr>
          <w:p w14:paraId="495A9976" w14:textId="77777777" w:rsidR="003D4B03" w:rsidRDefault="003D4B03" w:rsidP="00C42DDD"/>
        </w:tc>
        <w:tc>
          <w:tcPr>
            <w:tcW w:w="1364" w:type="dxa"/>
          </w:tcPr>
          <w:p w14:paraId="33BE0DF9" w14:textId="77777777" w:rsidR="003D4B03" w:rsidRDefault="003D4B03" w:rsidP="00C42DDD"/>
        </w:tc>
        <w:tc>
          <w:tcPr>
            <w:tcW w:w="1141" w:type="dxa"/>
          </w:tcPr>
          <w:p w14:paraId="1D2AD596" w14:textId="77777777" w:rsidR="003D4B03" w:rsidRDefault="003D4B03" w:rsidP="00C42DDD"/>
        </w:tc>
        <w:tc>
          <w:tcPr>
            <w:tcW w:w="1141" w:type="dxa"/>
          </w:tcPr>
          <w:p w14:paraId="0F50A3F3" w14:textId="0198D5E4" w:rsidR="003D4B03" w:rsidRDefault="00936964" w:rsidP="00C42DDD">
            <w:r>
              <w:t>yes</w:t>
            </w:r>
          </w:p>
        </w:tc>
        <w:tc>
          <w:tcPr>
            <w:tcW w:w="2051" w:type="dxa"/>
          </w:tcPr>
          <w:p w14:paraId="23AE6D8E" w14:textId="77777777" w:rsidR="003D4B03" w:rsidRDefault="003D4B03" w:rsidP="00C42DDD"/>
        </w:tc>
        <w:tc>
          <w:tcPr>
            <w:tcW w:w="1346" w:type="dxa"/>
          </w:tcPr>
          <w:p w14:paraId="75ADB6FA" w14:textId="43729598" w:rsidR="003D4B03" w:rsidRDefault="00936964" w:rsidP="00C42DDD">
            <w:r>
              <w:fldChar w:fldCharType="begin"/>
            </w:r>
            <w:r>
              <w:instrText xml:space="preserve"> ADDIN EN.CITE &lt;EndNote&gt;&lt;Cite&gt;&lt;Author&gt;Chang&lt;/Author&gt;&lt;Year&gt;2011&lt;/Year&gt;&lt;RecNum&gt;278&lt;/RecNum&gt;&lt;DisplayText&gt;&lt;style face="superscript"&gt;273&lt;/style&gt;&lt;/DisplayText&gt;&lt;record&gt;&lt;rec-number&gt;278&lt;/rec-number&gt;&lt;foreign-keys&gt;&lt;key app="EN" db-id="p5zs9pw5ltwzr3e0webppaa6ae5zxdxszf5s" timestamp="1547498598"&gt;278&lt;/key&gt;&lt;/foreign-keys&gt;&lt;ref-type name="Journal Article"&gt;17&lt;/ref-type&gt;&lt;contributors&gt;&lt;authors&gt;&lt;author&gt;Chang, F. Y.&lt;/author&gt;&lt;author&gt;Brady, S. F.&lt;/author&gt;&lt;/authors&gt;&lt;/contributors&gt;&lt;auth-address&gt;Laboratory of Genetically Encoded Small Molecules, The Rockefeller University, Howard Hughes Medical Institute, 1230 York Avenue, New York, New York 10065, USA.&lt;/auth-address&gt;&lt;titles&gt;&lt;title&gt;Cloning and characterization of an environmental DNA-derived gene cluster that encodes the biosynthesis of the antitumor substance BE-54017&lt;/title&gt;&lt;secondary-title&gt;J Am Chem Soc&lt;/secondary-title&gt;&lt;/titles&gt;&lt;periodical&gt;&lt;full-title&gt;J Am Chem Soc&lt;/full-title&gt;&lt;/periodical&gt;&lt;pages&gt;9996-9&lt;/pages&gt;&lt;volume&gt;133&lt;/volume&gt;&lt;number&gt;26&lt;/number&gt;&lt;keywords&gt;&lt;keyword&gt;Antineoplastic Agents/*metabolism&lt;/keyword&gt;&lt;keyword&gt;Cloning, Molecular&lt;/keyword&gt;&lt;keyword&gt;DNA/*genetics&lt;/keyword&gt;&lt;keyword&gt;DNA, Bacterial/*genetics&lt;/keyword&gt;&lt;keyword&gt;*Environment&lt;/keyword&gt;&lt;keyword&gt;Multigene Family/*genetics&lt;/keyword&gt;&lt;keyword&gt;Soil Microbiology&lt;/keyword&gt;&lt;keyword&gt;Streptomyces/genetics&lt;/keyword&gt;&lt;/keywords&gt;&lt;dates&gt;&lt;year&gt;2011&lt;/year&gt;&lt;pub-dates&gt;&lt;date&gt;Jul 6&lt;/date&gt;&lt;/pub-dates&gt;&lt;/dates&gt;&lt;isbn&gt;1520-5126 (Electronic)&amp;#xD;0002-7863 (Linking)&lt;/isbn&gt;&lt;accession-num&gt;21542592&lt;/accession-num&gt;&lt;urls&gt;&lt;related-urls&gt;&lt;url&gt;https://www.ncbi.nlm.nih.gov/pubmed/21542592&lt;/url&gt;&lt;/related-urls&gt;&lt;/urls&gt;&lt;custom2&gt;3126909&lt;/custom2&gt;&lt;electronic-resource-num&gt;10.1021/ja2022653&lt;/electronic-resource-num&gt;&lt;/record&gt;&lt;/Cite&gt;&lt;/EndNote&gt;</w:instrText>
            </w:r>
            <w:r>
              <w:fldChar w:fldCharType="separate"/>
            </w:r>
            <w:r w:rsidRPr="00936964">
              <w:rPr>
                <w:noProof/>
                <w:vertAlign w:val="superscript"/>
              </w:rPr>
              <w:t>273</w:t>
            </w:r>
            <w:r>
              <w:fldChar w:fldCharType="end"/>
            </w:r>
          </w:p>
        </w:tc>
      </w:tr>
      <w:tr w:rsidR="003D4B03" w14:paraId="6DF9A5D2" w14:textId="77777777" w:rsidTr="00C42DDD">
        <w:tc>
          <w:tcPr>
            <w:tcW w:w="2287" w:type="dxa"/>
          </w:tcPr>
          <w:p w14:paraId="72935607" w14:textId="78BEF962" w:rsidR="003D4B03" w:rsidRDefault="005C7A6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ladoniamide</w:t>
            </w:r>
            <w:proofErr w:type="spellEnd"/>
          </w:p>
        </w:tc>
        <w:tc>
          <w:tcPr>
            <w:tcW w:w="1364" w:type="dxa"/>
          </w:tcPr>
          <w:p w14:paraId="19583A44" w14:textId="77777777" w:rsidR="003D4B03" w:rsidRDefault="003D4B03" w:rsidP="00C42DDD"/>
        </w:tc>
        <w:tc>
          <w:tcPr>
            <w:tcW w:w="1364" w:type="dxa"/>
          </w:tcPr>
          <w:p w14:paraId="68BFEF95" w14:textId="77777777" w:rsidR="003D4B03" w:rsidRDefault="003D4B03" w:rsidP="00C42DDD"/>
        </w:tc>
        <w:tc>
          <w:tcPr>
            <w:tcW w:w="1141" w:type="dxa"/>
          </w:tcPr>
          <w:p w14:paraId="26571FC4" w14:textId="77777777" w:rsidR="003D4B03" w:rsidRDefault="003D4B03" w:rsidP="00C42DDD"/>
        </w:tc>
        <w:tc>
          <w:tcPr>
            <w:tcW w:w="1141" w:type="dxa"/>
          </w:tcPr>
          <w:p w14:paraId="776A669C" w14:textId="175F5394" w:rsidR="003D4B03" w:rsidRDefault="005C7A6A" w:rsidP="00C42DDD">
            <w:r>
              <w:t>yes</w:t>
            </w:r>
          </w:p>
        </w:tc>
        <w:tc>
          <w:tcPr>
            <w:tcW w:w="2051" w:type="dxa"/>
          </w:tcPr>
          <w:p w14:paraId="47EF68A8" w14:textId="77777777" w:rsidR="003D4B03" w:rsidRDefault="003D4B03" w:rsidP="00C42DDD"/>
        </w:tc>
        <w:tc>
          <w:tcPr>
            <w:tcW w:w="1346" w:type="dxa"/>
          </w:tcPr>
          <w:p w14:paraId="468EC3C8" w14:textId="339F4BDA" w:rsidR="003D4B03" w:rsidRDefault="0093141C" w:rsidP="00C42DDD">
            <w:r>
              <w:fldChar w:fldCharType="begin"/>
            </w:r>
            <w:r>
              <w:instrText xml:space="preserve"> ADDIN EN.CITE &lt;EndNote&gt;&lt;Cite&gt;&lt;Author&gt;Williams&lt;/Author&gt;&lt;Year&gt;2008&lt;/Year&gt;&lt;RecNum&gt;279&lt;/RecNum&gt;&lt;DisplayText&gt;&lt;style face="superscript"&gt;274&lt;/style&gt;&lt;/DisplayText&gt;&lt;record&gt;&lt;rec-number&gt;279&lt;/rec-number&gt;&lt;foreign-keys&gt;&lt;key app="EN" db-id="p5zs9pw5ltwzr3e0webppaa6ae5zxdxszf5s" timestamp="1547498749"&gt;279&lt;/key&gt;&lt;/foreign-keys&gt;&lt;ref-type name="Journal Article"&gt;17&lt;/ref-type&gt;&lt;contributors&gt;&lt;authors&gt;&lt;author&gt;Williams, D. E.&lt;/author&gt;&lt;author&gt;Davies, J.&lt;/author&gt;&lt;author&gt;Patrick, B. O.&lt;/author&gt;&lt;author&gt;Bottriell, H.&lt;/author&gt;&lt;author&gt;Tarling, T.&lt;/author&gt;&lt;author&gt;Roberge, M.&lt;/author&gt;&lt;author&gt;Andersen, R. J.&lt;/author&gt;&lt;/authors&gt;&lt;/contributors&gt;&lt;auth-address&gt;Departments of Chemistry and Earth &amp;amp; Ocean Sciences, University of British Columbia, 2036 Main Mall, Vancouver, B.C., Canada.&lt;/auth-address&gt;&lt;titles&gt;&lt;title&gt;Cladoniamides A-G, tryptophan-derived alkaloids produced in culture by Streptomyces uncialis&lt;/title&gt;&lt;secondary-title&gt;Org Lett&lt;/secondary-title&gt;&lt;/titles&gt;&lt;periodical&gt;&lt;full-title&gt;Org Lett&lt;/full-title&gt;&lt;/periodical&gt;&lt;pages&gt;3501-4&lt;/pages&gt;&lt;volume&gt;10&lt;/volume&gt;&lt;number&gt;16&lt;/number&gt;&lt;keywords&gt;&lt;keyword&gt;Alkaloids/*biosynthesis/chemistry/isolation &amp;amp; purification&lt;/keyword&gt;&lt;keyword&gt;Carbolines/chemistry/isolation &amp;amp; purification/*metabolism&lt;/keyword&gt;&lt;keyword&gt;Crystallography, X-Ray&lt;/keyword&gt;&lt;keyword&gt;Magnetic Resonance Spectroscopy/methods/standards&lt;/keyword&gt;&lt;keyword&gt;Models, Molecular&lt;/keyword&gt;&lt;keyword&gt;Molecular Structure&lt;/keyword&gt;&lt;keyword&gt;Reference Standards&lt;/keyword&gt;&lt;keyword&gt;Stereoisomerism&lt;/keyword&gt;&lt;keyword&gt;Streptomyces/*chemistry/growth &amp;amp; development/metabolism&lt;/keyword&gt;&lt;keyword&gt;Tryptophan/*biosynthesis/chemistry/isolation &amp;amp; purification&lt;/keyword&gt;&lt;/keywords&gt;&lt;dates&gt;&lt;year&gt;2008&lt;/year&gt;&lt;pub-dates&gt;&lt;date&gt;Aug 21&lt;/date&gt;&lt;/pub-dates&gt;&lt;/dates&gt;&lt;isbn&gt;1523-7052 (Electronic)&amp;#xD;1523-7052 (Linking)&lt;/isbn&gt;&lt;accession-num&gt;18646774&lt;/accession-num&gt;&lt;urls&gt;&lt;related-urls&gt;&lt;url&gt;https://www.ncbi.nlm.nih.gov/pubmed/18646774&lt;/url&gt;&lt;/related-urls&gt;&lt;/urls&gt;&lt;electronic-resource-num&gt;10.1021/ol801274c&lt;/electronic-resource-num&gt;&lt;/record&gt;&lt;/Cite&gt;&lt;/EndNote&gt;</w:instrText>
            </w:r>
            <w:r>
              <w:fldChar w:fldCharType="separate"/>
            </w:r>
            <w:r w:rsidRPr="0093141C">
              <w:rPr>
                <w:noProof/>
                <w:vertAlign w:val="superscript"/>
              </w:rPr>
              <w:t>274</w:t>
            </w:r>
            <w:r>
              <w:fldChar w:fldCharType="end"/>
            </w:r>
          </w:p>
        </w:tc>
      </w:tr>
      <w:tr w:rsidR="003D4B03" w14:paraId="7C3F775A" w14:textId="77777777" w:rsidTr="00C42DDD">
        <w:tc>
          <w:tcPr>
            <w:tcW w:w="2287" w:type="dxa"/>
          </w:tcPr>
          <w:p w14:paraId="5E85495B" w14:textId="57DC1C90" w:rsidR="003D4B03" w:rsidRDefault="006D37E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orregomycin</w:t>
            </w:r>
            <w:proofErr w:type="spellEnd"/>
          </w:p>
        </w:tc>
        <w:tc>
          <w:tcPr>
            <w:tcW w:w="1364" w:type="dxa"/>
          </w:tcPr>
          <w:p w14:paraId="3A5C0964" w14:textId="77777777" w:rsidR="003D4B03" w:rsidRDefault="003D4B03" w:rsidP="00C42DDD"/>
        </w:tc>
        <w:tc>
          <w:tcPr>
            <w:tcW w:w="1364" w:type="dxa"/>
          </w:tcPr>
          <w:p w14:paraId="77E1194A" w14:textId="77777777" w:rsidR="003D4B03" w:rsidRDefault="003D4B03" w:rsidP="00C42DDD"/>
        </w:tc>
        <w:tc>
          <w:tcPr>
            <w:tcW w:w="1141" w:type="dxa"/>
          </w:tcPr>
          <w:p w14:paraId="11943587" w14:textId="77777777" w:rsidR="003D4B03" w:rsidRDefault="003D4B03" w:rsidP="00C42DDD"/>
        </w:tc>
        <w:tc>
          <w:tcPr>
            <w:tcW w:w="1141" w:type="dxa"/>
          </w:tcPr>
          <w:p w14:paraId="7DD64971" w14:textId="0774D4DF" w:rsidR="003D4B03" w:rsidRDefault="006D37E9" w:rsidP="00C42DDD">
            <w:r>
              <w:t>yes</w:t>
            </w:r>
          </w:p>
        </w:tc>
        <w:tc>
          <w:tcPr>
            <w:tcW w:w="2051" w:type="dxa"/>
          </w:tcPr>
          <w:p w14:paraId="20CC663E" w14:textId="77777777" w:rsidR="003D4B03" w:rsidRDefault="003D4B03" w:rsidP="00C42DDD"/>
        </w:tc>
        <w:tc>
          <w:tcPr>
            <w:tcW w:w="1346" w:type="dxa"/>
          </w:tcPr>
          <w:p w14:paraId="5C7B2B78" w14:textId="37DE2ED5" w:rsidR="003D4B03" w:rsidRDefault="000A0D33" w:rsidP="00C42DDD">
            <w:r>
              <w:fldChar w:fldCharType="begin"/>
            </w:r>
            <w:r>
              <w:instrText xml:space="preserve"> ADDIN EN.CITE &lt;EndNote&gt;&lt;Cite&gt;&lt;Author&gt;Chang&lt;/Author&gt;&lt;Year&gt;2011&lt;/Year&gt;&lt;RecNum&gt;278&lt;/RecNum&gt;&lt;DisplayText&gt;&lt;style face="superscript"&gt;273&lt;/style&gt;&lt;/DisplayText&gt;&lt;record&gt;&lt;rec-number&gt;278&lt;/rec-number&gt;&lt;foreign-keys&gt;&lt;key app="EN" db-id="p5zs9pw5ltwzr3e0webppaa6ae5zxdxszf5s" timestamp="1547498598"&gt;278&lt;/key&gt;&lt;/foreign-keys&gt;&lt;ref-type name="Journal Article"&gt;17&lt;/ref-type&gt;&lt;contributors&gt;&lt;authors&gt;&lt;author&gt;Chang, F. Y.&lt;/author&gt;&lt;author&gt;Brady, S. F.&lt;/author&gt;&lt;/authors&gt;&lt;/contributors&gt;&lt;auth-address&gt;Laboratory of Genetically Encoded Small Molecules, The Rockefeller University, Howard Hughes Medical Institute, 1230 York Avenue, New York, New York 10065, USA.&lt;/auth-address&gt;&lt;titles&gt;&lt;title&gt;Cloning and characterization of an environmental DNA-derived gene cluster that encodes the biosynthesis of the antitumor substance BE-54017&lt;/title&gt;&lt;secondary-title&gt;J Am Chem Soc&lt;/secondary-title&gt;&lt;/titles&gt;&lt;periodical&gt;&lt;full-title&gt;J Am Chem Soc&lt;/full-title&gt;&lt;/periodical&gt;&lt;pages&gt;9996-9&lt;/pages&gt;&lt;volume&gt;133&lt;/volume&gt;&lt;number&gt;26&lt;/number&gt;&lt;keywords&gt;&lt;keyword&gt;Antineoplastic Agents/*metabolism&lt;/keyword&gt;&lt;keyword&gt;Cloning, Molecular&lt;/keyword&gt;&lt;keyword&gt;DNA/*genetics&lt;/keyword&gt;&lt;keyword&gt;DNA, Bacterial/*genetics&lt;/keyword&gt;&lt;keyword&gt;*Environment&lt;/keyword&gt;&lt;keyword&gt;Multigene Family/*genetics&lt;/keyword&gt;&lt;keyword&gt;Soil Microbiology&lt;/keyword&gt;&lt;keyword&gt;Streptomyces/genetics&lt;/keyword&gt;&lt;/keywords&gt;&lt;dates&gt;&lt;year&gt;2011&lt;/year&gt;&lt;pub-dates&gt;&lt;date&gt;Jul 6&lt;/date&gt;&lt;/pub-dates&gt;&lt;/dates&gt;&lt;isbn&gt;1520-5126 (Electronic)&amp;#xD;0002-7863 (Linking)&lt;/isbn&gt;&lt;accession-num&gt;21542592&lt;/accession-num&gt;&lt;urls&gt;&lt;related-urls&gt;&lt;url&gt;https://www.ncbi.nlm.nih.gov/pubmed/21542592&lt;/url&gt;&lt;/related-urls&gt;&lt;/urls&gt;&lt;custom2&gt;3126909&lt;/custom2&gt;&lt;electronic-resource-num&gt;10.1021/ja2022653&lt;/electronic-resource-num&gt;&lt;/record&gt;&lt;/Cite&gt;&lt;/EndNote&gt;</w:instrText>
            </w:r>
            <w:r>
              <w:fldChar w:fldCharType="separate"/>
            </w:r>
            <w:r w:rsidRPr="000A0D33">
              <w:rPr>
                <w:noProof/>
                <w:vertAlign w:val="superscript"/>
              </w:rPr>
              <w:t>273</w:t>
            </w:r>
            <w:r>
              <w:fldChar w:fldCharType="end"/>
            </w:r>
          </w:p>
        </w:tc>
      </w:tr>
      <w:tr w:rsidR="003D4B03" w14:paraId="48B06917" w14:textId="77777777" w:rsidTr="00C42DDD">
        <w:tc>
          <w:tcPr>
            <w:tcW w:w="2287" w:type="dxa"/>
          </w:tcPr>
          <w:p w14:paraId="777464EF" w14:textId="1EAD1A71" w:rsidR="003D4B03" w:rsidRDefault="006D37E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rdasporine</w:t>
            </w:r>
            <w:proofErr w:type="spellEnd"/>
          </w:p>
        </w:tc>
        <w:tc>
          <w:tcPr>
            <w:tcW w:w="1364" w:type="dxa"/>
          </w:tcPr>
          <w:p w14:paraId="47511897" w14:textId="77777777" w:rsidR="003D4B03" w:rsidRDefault="003D4B03" w:rsidP="00C42DDD"/>
        </w:tc>
        <w:tc>
          <w:tcPr>
            <w:tcW w:w="1364" w:type="dxa"/>
          </w:tcPr>
          <w:p w14:paraId="0D2924C3" w14:textId="77777777" w:rsidR="003D4B03" w:rsidRDefault="003D4B03" w:rsidP="00C42DDD"/>
        </w:tc>
        <w:tc>
          <w:tcPr>
            <w:tcW w:w="1141" w:type="dxa"/>
          </w:tcPr>
          <w:p w14:paraId="7E740063" w14:textId="77777777" w:rsidR="003D4B03" w:rsidRDefault="003D4B03" w:rsidP="00C42DDD"/>
        </w:tc>
        <w:tc>
          <w:tcPr>
            <w:tcW w:w="1141" w:type="dxa"/>
          </w:tcPr>
          <w:p w14:paraId="433FD4F8" w14:textId="66EC5148" w:rsidR="003D4B03" w:rsidRDefault="006D37E9" w:rsidP="00C42DDD">
            <w:r>
              <w:t>yes</w:t>
            </w:r>
          </w:p>
        </w:tc>
        <w:tc>
          <w:tcPr>
            <w:tcW w:w="2051" w:type="dxa"/>
          </w:tcPr>
          <w:p w14:paraId="02DA0371" w14:textId="77777777" w:rsidR="003D4B03" w:rsidRDefault="003D4B03" w:rsidP="00C42DDD"/>
        </w:tc>
        <w:tc>
          <w:tcPr>
            <w:tcW w:w="1346" w:type="dxa"/>
          </w:tcPr>
          <w:p w14:paraId="00C2B543" w14:textId="48BA5176" w:rsidR="003D4B03" w:rsidRDefault="00C0719E" w:rsidP="00C42DDD">
            <w:r>
              <w:fldChar w:fldCharType="begin"/>
            </w:r>
            <w:r>
              <w:instrText xml:space="preserve"> ADDIN EN.CITE &lt;EndNote&gt;&lt;Cite&gt;&lt;Author&gt;Chang&lt;/Author&gt;&lt;Year&gt;2013&lt;/Year&gt;&lt;RecNum&gt;281&lt;/RecNum&gt;&lt;DisplayText&gt;&lt;style face="superscript"&gt;275&lt;/style&gt;&lt;/DisplayText&gt;&lt;record&gt;&lt;rec-number&gt;281&lt;/rec-number&gt;&lt;foreign-keys&gt;&lt;key app="EN" db-id="p5zs9pw5ltwzr3e0webppaa6ae5zxdxszf5s" timestamp="1547499083"&gt;281&lt;/key&gt;&lt;/foreign-keys&gt;&lt;ref-type name="Journal Article"&gt;17&lt;/ref-type&gt;&lt;contributors&gt;&lt;authors&gt;&lt;author&gt;Chang, F. Y.&lt;/author&gt;&lt;author&gt;Ternei, M. A.&lt;/author&gt;&lt;author&gt;Calle, P. Y.&lt;/author&gt;&lt;author&gt;Brady, S. F.&lt;/author&gt;&lt;/authors&gt;&lt;/contributors&gt;&lt;auth-address&gt;Laboratory of Genetically Encoded Small Molecules, Howard Hughes Medical Institute, The Rockefeller University , 1230 York Avenue, New York, New York 10065, United States.&lt;/auth-address&gt;&lt;titles&gt;&lt;title&gt;Discovery and synthetic refactoring of tryptophan dimer gene clusters from the environment&lt;/title&gt;&lt;secondary-title&gt;J Am Chem Soc&lt;/secondary-title&gt;&lt;/titles&gt;&lt;periodical&gt;&lt;full-title&gt;J Am Chem Soc&lt;/full-title&gt;&lt;/periodical&gt;&lt;pages&gt;17906-12&lt;/pages&gt;&lt;volume&gt;135&lt;/volume&gt;&lt;number&gt;47&lt;/number&gt;&lt;keywords&gt;&lt;keyword&gt;Cell Line&lt;/keyword&gt;&lt;keyword&gt;Computational Biology&lt;/keyword&gt;&lt;keyword&gt;Environment&lt;/keyword&gt;&lt;keyword&gt;Enzymes/*genetics&lt;/keyword&gt;&lt;keyword&gt;Escherichia coli/*genetics&lt;/keyword&gt;&lt;keyword&gt;Escherichia coli Proteins/*genetics&lt;/keyword&gt;&lt;keyword&gt;Gene Library&lt;/keyword&gt;&lt;keyword&gt;Genes, Bacterial&lt;/keyword&gt;&lt;keyword&gt;Humans&lt;/keyword&gt;&lt;keyword&gt;*Multigene Family&lt;/keyword&gt;&lt;keyword&gt;Soil Microbiology&lt;/keyword&gt;&lt;keyword&gt;Tryptophan/*genetics&lt;/keyword&gt;&lt;/keywords&gt;&lt;dates&gt;&lt;year&gt;2013&lt;/year&gt;&lt;pub-dates&gt;&lt;date&gt;Nov 27&lt;/date&gt;&lt;/pub-dates&gt;&lt;/dates&gt;&lt;isbn&gt;1520-5126 (Electronic)&amp;#xD;0002-7863 (Linking)&lt;/isbn&gt;&lt;accession-num&gt;24171465&lt;/accession-num&gt;&lt;urls&gt;&lt;related-urls&gt;&lt;url&gt;https://www.ncbi.nlm.nih.gov/pubmed/24171465&lt;/url&gt;&lt;/related-urls&gt;&lt;/urls&gt;&lt;custom2&gt;3878720&lt;/custom2&gt;&lt;electronic-resource-num&gt;10.1021/ja408683p&lt;/electronic-resource-num&gt;&lt;/record&gt;&lt;/Cite&gt;&lt;/EndNote&gt;</w:instrText>
            </w:r>
            <w:r>
              <w:fldChar w:fldCharType="separate"/>
            </w:r>
            <w:r w:rsidRPr="00C0719E">
              <w:rPr>
                <w:noProof/>
                <w:vertAlign w:val="superscript"/>
              </w:rPr>
              <w:t>275</w:t>
            </w:r>
            <w:r>
              <w:fldChar w:fldCharType="end"/>
            </w:r>
          </w:p>
        </w:tc>
      </w:tr>
      <w:tr w:rsidR="003D4B03" w14:paraId="552307E3" w14:textId="77777777" w:rsidTr="00C42DDD">
        <w:tc>
          <w:tcPr>
            <w:tcW w:w="2287" w:type="dxa"/>
          </w:tcPr>
          <w:p w14:paraId="1C4CC4DA" w14:textId="6C176AC5" w:rsidR="003D4B03" w:rsidRDefault="00D0462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zarimide</w:t>
            </w:r>
            <w:proofErr w:type="spellEnd"/>
          </w:p>
        </w:tc>
        <w:tc>
          <w:tcPr>
            <w:tcW w:w="1364" w:type="dxa"/>
          </w:tcPr>
          <w:p w14:paraId="482898F7" w14:textId="77777777" w:rsidR="003D4B03" w:rsidRDefault="003D4B03" w:rsidP="00C42DDD"/>
        </w:tc>
        <w:tc>
          <w:tcPr>
            <w:tcW w:w="1364" w:type="dxa"/>
          </w:tcPr>
          <w:p w14:paraId="5881174B" w14:textId="77777777" w:rsidR="003D4B03" w:rsidRDefault="003D4B03" w:rsidP="00C42DDD"/>
        </w:tc>
        <w:tc>
          <w:tcPr>
            <w:tcW w:w="1141" w:type="dxa"/>
          </w:tcPr>
          <w:p w14:paraId="6B6770BC" w14:textId="77777777" w:rsidR="003D4B03" w:rsidRDefault="003D4B03" w:rsidP="00C42DDD"/>
        </w:tc>
        <w:tc>
          <w:tcPr>
            <w:tcW w:w="1141" w:type="dxa"/>
          </w:tcPr>
          <w:p w14:paraId="7A5CC9FD" w14:textId="4C443595" w:rsidR="003D4B03" w:rsidRDefault="00D04628" w:rsidP="00C42DDD">
            <w:r>
              <w:t>yes</w:t>
            </w:r>
          </w:p>
        </w:tc>
        <w:tc>
          <w:tcPr>
            <w:tcW w:w="2051" w:type="dxa"/>
          </w:tcPr>
          <w:p w14:paraId="54BDEC1D" w14:textId="77777777" w:rsidR="003D4B03" w:rsidRDefault="003D4B03" w:rsidP="00C42DDD"/>
        </w:tc>
        <w:tc>
          <w:tcPr>
            <w:tcW w:w="1346" w:type="dxa"/>
          </w:tcPr>
          <w:p w14:paraId="15180275" w14:textId="7018DFAC" w:rsidR="003D4B03" w:rsidRDefault="0002605C" w:rsidP="00C42DDD">
            <w:r>
              <w:fldChar w:fldCharType="begin">
                <w:fldData xml:space="preserve">PEVuZE5vdGU+PENpdGU+PEF1dGhvcj5Nb250aWVsPC9BdXRob3I+PFllYXI+MjAxNTwvWWVhcj48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50aWVsPC9BdXRob3I+PFllYXI+MjAxNTwvWWVhcj48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2605C">
              <w:rPr>
                <w:noProof/>
                <w:vertAlign w:val="superscript"/>
              </w:rPr>
              <w:t>276</w:t>
            </w:r>
            <w:r>
              <w:fldChar w:fldCharType="end"/>
            </w:r>
          </w:p>
        </w:tc>
      </w:tr>
      <w:tr w:rsidR="003D4B03" w14:paraId="31C1B56C" w14:textId="77777777" w:rsidTr="00C42DDD">
        <w:tc>
          <w:tcPr>
            <w:tcW w:w="2287" w:type="dxa"/>
          </w:tcPr>
          <w:p w14:paraId="2090C8F7" w14:textId="09F6F3C6" w:rsidR="003D4B03" w:rsidRDefault="002F103C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BIR-100</w:t>
            </w:r>
          </w:p>
        </w:tc>
        <w:tc>
          <w:tcPr>
            <w:tcW w:w="1364" w:type="dxa"/>
          </w:tcPr>
          <w:p w14:paraId="6D7A5DDB" w14:textId="0AA069AB" w:rsidR="003D4B03" w:rsidRDefault="000E4950" w:rsidP="00C42DDD">
            <w:r>
              <w:t>yes</w:t>
            </w:r>
          </w:p>
        </w:tc>
        <w:tc>
          <w:tcPr>
            <w:tcW w:w="1364" w:type="dxa"/>
          </w:tcPr>
          <w:p w14:paraId="0A6F8842" w14:textId="67C206FB" w:rsidR="003D4B03" w:rsidRDefault="000E4950" w:rsidP="00C42DDD">
            <w:r>
              <w:t>gram pos</w:t>
            </w:r>
          </w:p>
        </w:tc>
        <w:tc>
          <w:tcPr>
            <w:tcW w:w="1141" w:type="dxa"/>
          </w:tcPr>
          <w:p w14:paraId="73CAFC74" w14:textId="168C293A" w:rsidR="003D4B03" w:rsidRDefault="000E4950" w:rsidP="00C42DDD">
            <w:r>
              <w:t>yes</w:t>
            </w:r>
          </w:p>
        </w:tc>
        <w:tc>
          <w:tcPr>
            <w:tcW w:w="1141" w:type="dxa"/>
          </w:tcPr>
          <w:p w14:paraId="4D43DBFC" w14:textId="05396D8D" w:rsidR="003D4B03" w:rsidRDefault="003D4B03" w:rsidP="00C42DDD"/>
        </w:tc>
        <w:tc>
          <w:tcPr>
            <w:tcW w:w="2051" w:type="dxa"/>
          </w:tcPr>
          <w:p w14:paraId="3F5B377A" w14:textId="77777777" w:rsidR="003D4B03" w:rsidRDefault="003D4B03" w:rsidP="00C42DDD"/>
        </w:tc>
        <w:tc>
          <w:tcPr>
            <w:tcW w:w="1346" w:type="dxa"/>
          </w:tcPr>
          <w:p w14:paraId="296C1080" w14:textId="65F261B5" w:rsidR="003D4B03" w:rsidRDefault="00527693" w:rsidP="00C42DDD">
            <w:r>
              <w:fldChar w:fldCharType="begin">
                <w:fldData xml:space="preserve">PEVuZE5vdGU+PENpdGU+PEF1dGhvcj5Nb2xsb3k8L0F1dGhvcj48WWVhcj4yMDE2PC9ZZWFyPjxS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xsb3k8L0F1dGhvcj48WWVhcj4yMDE2PC9ZZWFyPjxS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27693">
              <w:rPr>
                <w:noProof/>
                <w:vertAlign w:val="superscript"/>
              </w:rPr>
              <w:t>6</w:t>
            </w:r>
            <w:r>
              <w:fldChar w:fldCharType="end"/>
            </w:r>
          </w:p>
        </w:tc>
      </w:tr>
      <w:tr w:rsidR="003D4B03" w14:paraId="7C5C0C38" w14:textId="77777777" w:rsidTr="00C42DDD">
        <w:tc>
          <w:tcPr>
            <w:tcW w:w="2287" w:type="dxa"/>
          </w:tcPr>
          <w:p w14:paraId="76083041" w14:textId="45135674" w:rsidR="003D4B03" w:rsidRDefault="00BD70F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gimycin</w:t>
            </w:r>
            <w:proofErr w:type="spellEnd"/>
          </w:p>
        </w:tc>
        <w:tc>
          <w:tcPr>
            <w:tcW w:w="1364" w:type="dxa"/>
          </w:tcPr>
          <w:p w14:paraId="333029C5" w14:textId="257F0CF5" w:rsidR="003D4B03" w:rsidRDefault="00BD70F3" w:rsidP="00C42DDD">
            <w:r>
              <w:t>yes</w:t>
            </w:r>
          </w:p>
        </w:tc>
        <w:tc>
          <w:tcPr>
            <w:tcW w:w="1364" w:type="dxa"/>
          </w:tcPr>
          <w:p w14:paraId="59BF43A8" w14:textId="77777777" w:rsidR="003D4B03" w:rsidRDefault="003D4B03" w:rsidP="00C42DDD"/>
        </w:tc>
        <w:tc>
          <w:tcPr>
            <w:tcW w:w="1141" w:type="dxa"/>
          </w:tcPr>
          <w:p w14:paraId="19935CC0" w14:textId="77777777" w:rsidR="003D4B03" w:rsidRDefault="003D4B03" w:rsidP="00C42DDD"/>
        </w:tc>
        <w:tc>
          <w:tcPr>
            <w:tcW w:w="1141" w:type="dxa"/>
          </w:tcPr>
          <w:p w14:paraId="4559E7A0" w14:textId="77777777" w:rsidR="003D4B03" w:rsidRDefault="003D4B03" w:rsidP="00C42DDD"/>
        </w:tc>
        <w:tc>
          <w:tcPr>
            <w:tcW w:w="2051" w:type="dxa"/>
          </w:tcPr>
          <w:p w14:paraId="2517AF9B" w14:textId="77777777" w:rsidR="003D4B03" w:rsidRDefault="003D4B03" w:rsidP="00C42DDD"/>
        </w:tc>
        <w:tc>
          <w:tcPr>
            <w:tcW w:w="1346" w:type="dxa"/>
          </w:tcPr>
          <w:p w14:paraId="18B895EB" w14:textId="7CBE4E7C" w:rsidR="003D4B03" w:rsidRDefault="00750199" w:rsidP="00C42DDD">
            <w:r>
              <w:fldChar w:fldCharType="begin"/>
            </w:r>
            <w:r>
              <w:instrText xml:space="preserve"> ADDIN EN.CITE &lt;EndNote&gt;&lt;Cite&gt;&lt;Author&gt;Ye&lt;/Author&gt;&lt;Year&gt;2017&lt;/Year&gt;&lt;RecNum&gt;284&lt;/RecNum&gt;&lt;DisplayText&gt;&lt;style face="superscript"&gt;277&lt;/style&gt;&lt;/DisplayText&gt;&lt;record&gt;&lt;rec-number&gt;284&lt;/rec-number&gt;&lt;foreign-keys&gt;&lt;key app="EN" db-id="p5zs9pw5ltwzr3e0webppaa6ae5zxdxszf5s" timestamp="1547501386"&gt;284&lt;/key&gt;&lt;/foreign-keys&gt;&lt;ref-type name="Journal Article"&gt;17&lt;/ref-type&gt;&lt;contributors&gt;&lt;authors&gt;&lt;author&gt;Ye, S.&lt;/author&gt;&lt;author&gt;Molloy, B.&lt;/author&gt;&lt;author&gt;Brana, A. F.&lt;/author&gt;&lt;author&gt;Zabala, D.&lt;/author&gt;&lt;author&gt;Olano, C.&lt;/author&gt;&lt;author&gt;Cortes, J.&lt;/author&gt;&lt;author&gt;Moris, F.&lt;/author&gt;&lt;author&gt;Salas, J. A.&lt;/author&gt;&lt;author&gt;Mendez, C.&lt;/author&gt;&lt;/authors&gt;&lt;/contributors&gt;&lt;auth-address&gt;Departamento de Biologia Funcional e Instituto Universitario de Oncologia del Principado de Asturias, Universidad de Oviedo Oviedo, Spain.&amp;#xD;EntreChem, S.L Oviedo, Spain.&lt;/auth-address&gt;&lt;titles&gt;&lt;title&gt;Identification by Genome Mining of a Type I Polyketide Gene Cluster from Streptomyces argillaceus Involved in the Biosynthesis of Pyridine and Piperidine Alkaloids Argimycins P&lt;/title&gt;&lt;secondary-title&gt;Front Microbiol&lt;/secondary-title&gt;&lt;/titles&gt;&lt;periodical&gt;&lt;full-title&gt;Front Microbiol&lt;/full-title&gt;&lt;/periodical&gt;&lt;pages&gt;194&lt;/pages&gt;&lt;volume&gt;8&lt;/volume&gt;&lt;keywords&gt;&lt;keyword&gt;Streptomyces&lt;/keyword&gt;&lt;keyword&gt;alkaloid&lt;/keyword&gt;&lt;keyword&gt;cryptic&lt;/keyword&gt;&lt;keyword&gt;growth&lt;/keyword&gt;&lt;keyword&gt;piperidine&lt;/keyword&gt;&lt;keyword&gt;pyridine&lt;/keyword&gt;&lt;keyword&gt;thioester reductase&lt;/keyword&gt;&lt;keyword&gt;type I polyketide synthase&lt;/keyword&gt;&lt;/keywords&gt;&lt;dates&gt;&lt;year&gt;2017&lt;/year&gt;&lt;/dates&gt;&lt;isbn&gt;1664-302X (Print)&amp;#xD;1664-302X (Linking)&lt;/isbn&gt;&lt;accession-num&gt;28239372&lt;/accession-num&gt;&lt;urls&gt;&lt;related-urls&gt;&lt;url&gt;https://www.ncbi.nlm.nih.gov/pubmed/28239372&lt;/url&gt;&lt;/related-urls&gt;&lt;/urls&gt;&lt;custom2&gt;5300972&lt;/custom2&gt;&lt;electronic-resource-num&gt;10.3389/fmicb.2017.00194&lt;/electronic-resource-num&gt;&lt;/record&gt;&lt;/Cite&gt;&lt;/EndNote&gt;</w:instrText>
            </w:r>
            <w:r>
              <w:fldChar w:fldCharType="separate"/>
            </w:r>
            <w:r w:rsidRPr="00750199">
              <w:rPr>
                <w:noProof/>
                <w:vertAlign w:val="superscript"/>
              </w:rPr>
              <w:t>277</w:t>
            </w:r>
            <w:r>
              <w:fldChar w:fldCharType="end"/>
            </w:r>
          </w:p>
        </w:tc>
      </w:tr>
      <w:tr w:rsidR="003D4B03" w14:paraId="1567293E" w14:textId="77777777" w:rsidTr="00C42DDD">
        <w:tc>
          <w:tcPr>
            <w:tcW w:w="2287" w:type="dxa"/>
          </w:tcPr>
          <w:p w14:paraId="5EF039D6" w14:textId="4559E0C3" w:rsidR="003D4B03" w:rsidRDefault="0023383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karugamycin</w:t>
            </w:r>
            <w:proofErr w:type="spellEnd"/>
          </w:p>
        </w:tc>
        <w:tc>
          <w:tcPr>
            <w:tcW w:w="1364" w:type="dxa"/>
          </w:tcPr>
          <w:p w14:paraId="40E7B14A" w14:textId="18516F4C" w:rsidR="003D4B03" w:rsidRDefault="0023383E" w:rsidP="00C42DDD">
            <w:r>
              <w:t>yes</w:t>
            </w:r>
          </w:p>
        </w:tc>
        <w:tc>
          <w:tcPr>
            <w:tcW w:w="1364" w:type="dxa"/>
          </w:tcPr>
          <w:p w14:paraId="138948F7" w14:textId="245330BC" w:rsidR="003D4B03" w:rsidRDefault="0023383E" w:rsidP="00C42DDD">
            <w:r>
              <w:t>gram pos</w:t>
            </w:r>
          </w:p>
        </w:tc>
        <w:tc>
          <w:tcPr>
            <w:tcW w:w="1141" w:type="dxa"/>
          </w:tcPr>
          <w:p w14:paraId="14C0E07C" w14:textId="154CB5F1" w:rsidR="003D4B03" w:rsidRDefault="00980BEB" w:rsidP="00C42DDD">
            <w:r>
              <w:t>yes</w:t>
            </w:r>
          </w:p>
        </w:tc>
        <w:tc>
          <w:tcPr>
            <w:tcW w:w="1141" w:type="dxa"/>
          </w:tcPr>
          <w:p w14:paraId="4670A3BA" w14:textId="77777777" w:rsidR="003D4B03" w:rsidRDefault="003D4B03" w:rsidP="00C42DDD"/>
        </w:tc>
        <w:tc>
          <w:tcPr>
            <w:tcW w:w="2051" w:type="dxa"/>
          </w:tcPr>
          <w:p w14:paraId="6A45F6A0" w14:textId="77777777" w:rsidR="003D4B03" w:rsidRDefault="003D4B03" w:rsidP="00C42DDD"/>
        </w:tc>
        <w:tc>
          <w:tcPr>
            <w:tcW w:w="1346" w:type="dxa"/>
          </w:tcPr>
          <w:p w14:paraId="19135316" w14:textId="64F48D4B" w:rsidR="003D4B03" w:rsidRDefault="0089256E" w:rsidP="00C42DDD">
            <w:r>
              <w:fldChar w:fldCharType="begin"/>
            </w:r>
            <w:r>
              <w:instrText xml:space="preserve"> ADDIN EN.CITE &lt;EndNote&gt;&lt;Cite&gt;&lt;Author&gt;Genilloud&lt;/Author&gt;&lt;Year&gt;2017&lt;/Year&gt;&lt;RecNum&gt;85&lt;/RecNum&gt;&lt;DisplayText&gt;&lt;style face="superscript"&gt;83&lt;/style&gt;&lt;/DisplayText&gt;&lt;record&gt;&lt;rec-number&gt;85&lt;/rec-number&gt;&lt;foreign-keys&gt;&lt;key app="EN" db-id="p5zs9pw5ltwzr3e0webppaa6ae5zxdxszf5s" timestamp="1547070933"&gt;85&lt;/key&gt;&lt;/foreign-keys&gt;&lt;ref-type name="Journal Article"&gt;17&lt;/ref-type&gt;&lt;contributors&gt;&lt;authors&gt;&lt;author&gt;Genilloud, O.&lt;/author&gt;&lt;/authors&gt;&lt;/contributors&gt;&lt;auth-address&gt;Fundacion MEDINA, Avda Conocimiento 34, 18016 Granada, Spain. olga.genilloud@medinaandalucia.es.&lt;/auth-address&gt;&lt;titles&gt;&lt;title&gt;Actinomycetes: still a source of novel antibiotics&lt;/title&gt;&lt;secondary-title&gt;Nat Prod Rep&lt;/secondary-title&gt;&lt;/titles&gt;&lt;periodical&gt;&lt;full-title&gt;Nat Prod Rep&lt;/full-title&gt;&lt;/periodical&gt;&lt;pages&gt;1203-1232&lt;/pages&gt;&lt;volume&gt;34&lt;/volume&gt;&lt;number&gt;10&lt;/number&gt;&lt;keywords&gt;&lt;keyword&gt;*Actinobacteria/chemistry&lt;/keyword&gt;&lt;keyword&gt;*Anti-Bacterial Agents/chemistry/isolation &amp;amp; purification&lt;/keyword&gt;&lt;keyword&gt;Biological Products/*chemistry/isolation &amp;amp; purification&lt;/keyword&gt;&lt;keyword&gt;Drug Discovery&lt;/keyword&gt;&lt;keyword&gt;Molecular Structure&lt;/keyword&gt;&lt;keyword&gt;Nuclear Magnetic Resonance, Biomolecular&lt;/keyword&gt;&lt;/keywords&gt;&lt;dates&gt;&lt;year&gt;2017&lt;/year&gt;&lt;pub-dates&gt;&lt;date&gt;Oct 18&lt;/date&gt;&lt;/pub-dates&gt;&lt;/dates&gt;&lt;isbn&gt;1460-4752 (Electronic)&amp;#xD;0265-0568 (Linking)&lt;/isbn&gt;&lt;accession-num&gt;28820533&lt;/accession-num&gt;&lt;urls&gt;&lt;related-urls&gt;&lt;url&gt;https://www.ncbi.nlm.nih.gov/pubmed/28820533&lt;/url&gt;&lt;/related-urls&gt;&lt;/urls&gt;&lt;electronic-resource-num&gt;10.1039/c7np00026j&lt;/electronic-resource-num&gt;&lt;/record&gt;&lt;/Cite&gt;&lt;/EndNote&gt;</w:instrText>
            </w:r>
            <w:r>
              <w:fldChar w:fldCharType="separate"/>
            </w:r>
            <w:r w:rsidRPr="0089256E">
              <w:rPr>
                <w:noProof/>
                <w:vertAlign w:val="superscript"/>
              </w:rPr>
              <w:t>83</w:t>
            </w:r>
            <w:r>
              <w:fldChar w:fldCharType="end"/>
            </w:r>
          </w:p>
        </w:tc>
      </w:tr>
      <w:tr w:rsidR="003D4B03" w14:paraId="1F4CDC88" w14:textId="77777777" w:rsidTr="00C42DDD">
        <w:tc>
          <w:tcPr>
            <w:tcW w:w="2287" w:type="dxa"/>
          </w:tcPr>
          <w:p w14:paraId="5984836A" w14:textId="2EF54CF0" w:rsidR="003D4B03" w:rsidRDefault="00DB176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bafluorin</w:t>
            </w:r>
            <w:proofErr w:type="spellEnd"/>
          </w:p>
        </w:tc>
        <w:tc>
          <w:tcPr>
            <w:tcW w:w="1364" w:type="dxa"/>
          </w:tcPr>
          <w:p w14:paraId="4BB26328" w14:textId="035AC6CD" w:rsidR="003D4B03" w:rsidRDefault="00DB1763" w:rsidP="00C42DDD">
            <w:r>
              <w:t>yes</w:t>
            </w:r>
          </w:p>
        </w:tc>
        <w:tc>
          <w:tcPr>
            <w:tcW w:w="1364" w:type="dxa"/>
          </w:tcPr>
          <w:p w14:paraId="1592D3B8" w14:textId="77777777" w:rsidR="003D4B03" w:rsidRDefault="003D4B03" w:rsidP="00C42DDD"/>
        </w:tc>
        <w:tc>
          <w:tcPr>
            <w:tcW w:w="1141" w:type="dxa"/>
          </w:tcPr>
          <w:p w14:paraId="3CD0F9AF" w14:textId="77777777" w:rsidR="003D4B03" w:rsidRDefault="003D4B03" w:rsidP="00C42DDD"/>
        </w:tc>
        <w:tc>
          <w:tcPr>
            <w:tcW w:w="1141" w:type="dxa"/>
          </w:tcPr>
          <w:p w14:paraId="38077F1F" w14:textId="77777777" w:rsidR="003D4B03" w:rsidRDefault="003D4B03" w:rsidP="00C42DDD"/>
        </w:tc>
        <w:tc>
          <w:tcPr>
            <w:tcW w:w="2051" w:type="dxa"/>
          </w:tcPr>
          <w:p w14:paraId="12A4AC38" w14:textId="77777777" w:rsidR="003D4B03" w:rsidRDefault="003D4B03" w:rsidP="00C42DDD"/>
        </w:tc>
        <w:tc>
          <w:tcPr>
            <w:tcW w:w="1346" w:type="dxa"/>
          </w:tcPr>
          <w:p w14:paraId="526F9FA8" w14:textId="1FBF97F4" w:rsidR="003D4B03" w:rsidRDefault="00A8358F" w:rsidP="00C42DDD">
            <w:r>
              <w:fldChar w:fldCharType="begin"/>
            </w:r>
            <w:r>
              <w:instrText xml:space="preserve"> ADDIN EN.CITE &lt;EndNote&gt;&lt;Cite&gt;&lt;Author&gt;Wells&lt;/Author&gt;&lt;Year&gt;1984&lt;/Year&gt;&lt;RecNum&gt;285&lt;/RecNum&gt;&lt;DisplayText&gt;&lt;style face="superscript"&gt;278&lt;/style&gt;&lt;/DisplayText&gt;&lt;record&gt;&lt;rec-number&gt;285&lt;/rec-number&gt;&lt;foreign-keys&gt;&lt;key app="EN" db-id="p5zs9pw5ltwzr3e0webppaa6ae5zxdxszf5s" timestamp="1547501916"&gt;285&lt;/key&gt;&lt;/foreign-keys&gt;&lt;ref-type name="Journal Article"&gt;17&lt;/ref-type&gt;&lt;contributors&gt;&lt;authors&gt;&lt;author&gt;Wells, J. S.&lt;/author&gt;&lt;author&gt;Trejo, W. H.&lt;/author&gt;&lt;author&gt;Principe, P. A.&lt;/author&gt;&lt;author&gt;Sykes, R. B.&lt;/author&gt;&lt;/authors&gt;&lt;/contributors&gt;&lt;titles&gt;&lt;title&gt;Obafluorin, a novel beta-lactone produced by Pseudomonas fluorescens. Taxonomy, fermentation and biological properties&lt;/title&gt;&lt;secondary-title&gt;J Antibiot (Tokyo)&lt;/secondary-title&gt;&lt;/titles&gt;&lt;periodical&gt;&lt;full-title&gt;J Antibiot (Tokyo)&lt;/full-title&gt;&lt;/periodical&gt;&lt;pages&gt;802-3&lt;/pages&gt;&lt;volume&gt;37&lt;/volume&gt;&lt;number&gt;7&lt;/number&gt;&lt;keywords&gt;&lt;keyword&gt;Anti-Bacterial Agents/*biosynthesis&lt;/keyword&gt;&lt;keyword&gt;Fermentation&lt;/keyword&gt;&lt;keyword&gt;Hydrolysis&lt;/keyword&gt;&lt;keyword&gt;Lactones/biosynthesis&lt;/keyword&gt;&lt;keyword&gt;Microbial Sensitivity Tests&lt;/keyword&gt;&lt;keyword&gt;Pseudomonas fluorescens/analysis&lt;/keyword&gt;&lt;keyword&gt;beta-Lactamases/metabolism&lt;/keyword&gt;&lt;/keywords&gt;&lt;dates&gt;&lt;year&gt;1984&lt;/year&gt;&lt;pub-dates&gt;&lt;date&gt;Jul&lt;/date&gt;&lt;/pub-dates&gt;&lt;/dates&gt;&lt;isbn&gt;0021-8820 (Print)&amp;#xD;0021-8820 (Linking)&lt;/isbn&gt;&lt;accession-num&gt;6432765&lt;/accession-num&gt;&lt;urls&gt;&lt;related-urls&gt;&lt;url&gt;https://www.ncbi.nlm.nih.gov/pubmed/6432765&lt;/url&gt;&lt;/related-urls&gt;&lt;/urls&gt;&lt;/record&gt;&lt;/Cite&gt;&lt;/EndNote&gt;</w:instrText>
            </w:r>
            <w:r>
              <w:fldChar w:fldCharType="separate"/>
            </w:r>
            <w:r w:rsidRPr="00A8358F">
              <w:rPr>
                <w:noProof/>
                <w:vertAlign w:val="superscript"/>
              </w:rPr>
              <w:t>278</w:t>
            </w:r>
            <w:r>
              <w:fldChar w:fldCharType="end"/>
            </w:r>
          </w:p>
        </w:tc>
      </w:tr>
      <w:tr w:rsidR="003D4B03" w14:paraId="6D2525DA" w14:textId="77777777" w:rsidTr="00C42DDD">
        <w:tc>
          <w:tcPr>
            <w:tcW w:w="2287" w:type="dxa"/>
          </w:tcPr>
          <w:p w14:paraId="49922512" w14:textId="689EAA74" w:rsidR="003D4B03" w:rsidRDefault="00FB519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warkmycin</w:t>
            </w:r>
            <w:proofErr w:type="spellEnd"/>
          </w:p>
        </w:tc>
        <w:tc>
          <w:tcPr>
            <w:tcW w:w="1364" w:type="dxa"/>
          </w:tcPr>
          <w:p w14:paraId="06A504BA" w14:textId="66C5AD71" w:rsidR="003D4B03" w:rsidRDefault="00FB5192" w:rsidP="00C42DDD">
            <w:r>
              <w:t>yes</w:t>
            </w:r>
          </w:p>
        </w:tc>
        <w:tc>
          <w:tcPr>
            <w:tcW w:w="1364" w:type="dxa"/>
          </w:tcPr>
          <w:p w14:paraId="03B2F73D" w14:textId="5DEFDC6B" w:rsidR="003D4B03" w:rsidRDefault="00FB5192" w:rsidP="00C42DDD">
            <w:r>
              <w:t>gram pos</w:t>
            </w:r>
          </w:p>
        </w:tc>
        <w:tc>
          <w:tcPr>
            <w:tcW w:w="1141" w:type="dxa"/>
          </w:tcPr>
          <w:p w14:paraId="03C3A453" w14:textId="77777777" w:rsidR="003D4B03" w:rsidRDefault="003D4B03" w:rsidP="00C42DDD"/>
        </w:tc>
        <w:tc>
          <w:tcPr>
            <w:tcW w:w="1141" w:type="dxa"/>
          </w:tcPr>
          <w:p w14:paraId="0383AA5F" w14:textId="45795974" w:rsidR="003D4B03" w:rsidRDefault="00FB5192" w:rsidP="00C42DDD">
            <w:r>
              <w:t>yes</w:t>
            </w:r>
          </w:p>
        </w:tc>
        <w:tc>
          <w:tcPr>
            <w:tcW w:w="2051" w:type="dxa"/>
          </w:tcPr>
          <w:p w14:paraId="6D2BA40C" w14:textId="77777777" w:rsidR="003D4B03" w:rsidRDefault="003D4B03" w:rsidP="00C42DDD"/>
        </w:tc>
        <w:tc>
          <w:tcPr>
            <w:tcW w:w="1346" w:type="dxa"/>
          </w:tcPr>
          <w:p w14:paraId="3E4160A3" w14:textId="3521AE56" w:rsidR="003D4B03" w:rsidRDefault="00ED59F5" w:rsidP="00C42DDD">
            <w:r>
              <w:fldChar w:fldCharType="begin">
                <w:fldData xml:space="preserve">PEVuZE5vdGU+PENpdGU+PEF1dGhvcj5IZWxhbHk8L0F1dGhvcj48WWVhcj4yMDEzPC9ZZWFyPjxS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xhbHk8L0F1dGhvcj48WWVhcj4yMDEzPC9ZZWFyPjxS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D59F5">
              <w:rPr>
                <w:noProof/>
                <w:vertAlign w:val="superscript"/>
              </w:rPr>
              <w:t>279</w:t>
            </w:r>
            <w:r>
              <w:fldChar w:fldCharType="end"/>
            </w:r>
          </w:p>
        </w:tc>
      </w:tr>
      <w:tr w:rsidR="003D4B03" w14:paraId="704E8DE5" w14:textId="77777777" w:rsidTr="00C42DDD">
        <w:tc>
          <w:tcPr>
            <w:tcW w:w="2287" w:type="dxa"/>
          </w:tcPr>
          <w:p w14:paraId="2ED6F683" w14:textId="5D102066" w:rsidR="003D4B03" w:rsidRDefault="00424B3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424B36">
              <w:rPr>
                <w:rFonts w:ascii="Calibri" w:hAnsi="Calibri" w:cs="Calibri"/>
                <w:color w:val="000000"/>
              </w:rPr>
              <w:t>cervimycin</w:t>
            </w:r>
            <w:proofErr w:type="spellEnd"/>
          </w:p>
        </w:tc>
        <w:tc>
          <w:tcPr>
            <w:tcW w:w="1364" w:type="dxa"/>
          </w:tcPr>
          <w:p w14:paraId="07BBCEA5" w14:textId="6C6756B9" w:rsidR="003D4B03" w:rsidRDefault="00C65730" w:rsidP="00C42DDD">
            <w:r>
              <w:t>yes</w:t>
            </w:r>
          </w:p>
        </w:tc>
        <w:tc>
          <w:tcPr>
            <w:tcW w:w="1364" w:type="dxa"/>
          </w:tcPr>
          <w:p w14:paraId="4AF33541" w14:textId="4D4B6721" w:rsidR="003D4B03" w:rsidRDefault="00C65730" w:rsidP="00C42DDD">
            <w:r>
              <w:t>gram pos</w:t>
            </w:r>
          </w:p>
        </w:tc>
        <w:tc>
          <w:tcPr>
            <w:tcW w:w="1141" w:type="dxa"/>
          </w:tcPr>
          <w:p w14:paraId="6F4EE9FC" w14:textId="77777777" w:rsidR="003D4B03" w:rsidRDefault="003D4B03" w:rsidP="00C42DDD"/>
        </w:tc>
        <w:tc>
          <w:tcPr>
            <w:tcW w:w="1141" w:type="dxa"/>
          </w:tcPr>
          <w:p w14:paraId="41734D8D" w14:textId="77777777" w:rsidR="003D4B03" w:rsidRDefault="003D4B03" w:rsidP="00C42DDD"/>
        </w:tc>
        <w:tc>
          <w:tcPr>
            <w:tcW w:w="2051" w:type="dxa"/>
          </w:tcPr>
          <w:p w14:paraId="7F72EE5D" w14:textId="77777777" w:rsidR="003D4B03" w:rsidRDefault="003D4B03" w:rsidP="00C42DDD"/>
        </w:tc>
        <w:tc>
          <w:tcPr>
            <w:tcW w:w="1346" w:type="dxa"/>
          </w:tcPr>
          <w:p w14:paraId="772F654F" w14:textId="65C1F1C7" w:rsidR="003D4B03" w:rsidRDefault="006B74C1" w:rsidP="00C42DDD">
            <w:r>
              <w:fldChar w:fldCharType="begin"/>
            </w:r>
            <w:r>
              <w:instrText xml:space="preserve"> ADDIN EN.CITE &lt;EndNote&gt;&lt;Cite&gt;&lt;Author&gt;Pickens&lt;/Author&gt;&lt;Year&gt;2009&lt;/Year&gt;&lt;RecNum&gt;287&lt;/RecNum&gt;&lt;DisplayText&gt;&lt;style face="superscript"&gt;280&lt;/style&gt;&lt;/DisplayText&gt;&lt;record&gt;&lt;rec-number&gt;287&lt;/rec-number&gt;&lt;foreign-keys&gt;&lt;key app="EN" db-id="p5zs9pw5ltwzr3e0webppaa6ae5zxdxszf5s" timestamp="1547503493"&gt;287&lt;/key&gt;&lt;/foreign-keys&gt;&lt;ref-type name="Journal Article"&gt;17&lt;/ref-type&gt;&lt;contributors&gt;&lt;authors&gt;&lt;author&gt;Pickens, L. B.&lt;/author&gt;&lt;author&gt;Tang, Y.&lt;/author&gt;&lt;/authors&gt;&lt;/contributors&gt;&lt;auth-address&gt;Department of Chemical and Biomolecular Engineering, University of California, Los Angeles, 90095, USA.&lt;/auth-address&gt;&lt;titles&gt;&lt;title&gt;Decoding and engineering tetracycline biosynthesis&lt;/title&gt;&lt;secondary-title&gt;Metab Eng&lt;/secondary-title&gt;&lt;/titles&gt;&lt;periodical&gt;&lt;full-title&gt;Metab Eng&lt;/full-title&gt;&lt;/periodical&gt;&lt;pages&gt;69-75&lt;/pages&gt;&lt;volume&gt;11&lt;/volume&gt;&lt;number&gt;2&lt;/number&gt;&lt;keywords&gt;&lt;keyword&gt;*Models, Biological&lt;/keyword&gt;&lt;keyword&gt;Protein Engineering/*methods&lt;/keyword&gt;&lt;keyword&gt;Recombinant Proteins/*metabolism&lt;/keyword&gt;&lt;keyword&gt;Signal Transduction/*physiology&lt;/keyword&gt;&lt;keyword&gt;Streptomyces/*physiology&lt;/keyword&gt;&lt;keyword&gt;Tetracycline/*biosynthesis&lt;/keyword&gt;&lt;/keywords&gt;&lt;dates&gt;&lt;year&gt;2009&lt;/year&gt;&lt;pub-dates&gt;&lt;date&gt;Mar&lt;/date&gt;&lt;/pub-dates&gt;&lt;/dates&gt;&lt;isbn&gt;1096-7184 (Electronic)&amp;#xD;1096-7176 (Linking)&lt;/isbn&gt;&lt;accession-num&gt;19007902&lt;/accession-num&gt;&lt;urls&gt;&lt;related-urls&gt;&lt;url&gt;https://www.ncbi.nlm.nih.gov/pubmed/19007902&lt;/url&gt;&lt;/related-urls&gt;&lt;/urls&gt;&lt;custom2&gt;3010235&lt;/custom2&gt;&lt;electronic-resource-num&gt;10.1016/j.ymben.2008.10.001&lt;/electronic-resource-num&gt;&lt;/record&gt;&lt;/Cite&gt;&lt;/EndNote&gt;</w:instrText>
            </w:r>
            <w:r>
              <w:fldChar w:fldCharType="separate"/>
            </w:r>
            <w:r w:rsidRPr="006B74C1">
              <w:rPr>
                <w:noProof/>
                <w:vertAlign w:val="superscript"/>
              </w:rPr>
              <w:t>280</w:t>
            </w:r>
            <w:r>
              <w:fldChar w:fldCharType="end"/>
            </w:r>
          </w:p>
        </w:tc>
      </w:tr>
      <w:tr w:rsidR="003D4B03" w14:paraId="6EC16F8A" w14:textId="77777777" w:rsidTr="00C42DDD">
        <w:tc>
          <w:tcPr>
            <w:tcW w:w="2287" w:type="dxa"/>
          </w:tcPr>
          <w:p w14:paraId="6D94619A" w14:textId="2A406BE8" w:rsidR="003D4B03" w:rsidRDefault="00383F6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stargolide</w:t>
            </w:r>
            <w:proofErr w:type="spellEnd"/>
          </w:p>
        </w:tc>
        <w:tc>
          <w:tcPr>
            <w:tcW w:w="1364" w:type="dxa"/>
          </w:tcPr>
          <w:p w14:paraId="7071514B" w14:textId="77777777" w:rsidR="003D4B03" w:rsidRDefault="003D4B03" w:rsidP="00C42DDD"/>
        </w:tc>
        <w:tc>
          <w:tcPr>
            <w:tcW w:w="1364" w:type="dxa"/>
          </w:tcPr>
          <w:p w14:paraId="4648B04B" w14:textId="77777777" w:rsidR="003D4B03" w:rsidRDefault="003D4B03" w:rsidP="00C42DDD"/>
        </w:tc>
        <w:tc>
          <w:tcPr>
            <w:tcW w:w="1141" w:type="dxa"/>
          </w:tcPr>
          <w:p w14:paraId="6DA0056F" w14:textId="77777777" w:rsidR="003D4B03" w:rsidRDefault="003D4B03" w:rsidP="00C42DDD"/>
        </w:tc>
        <w:tc>
          <w:tcPr>
            <w:tcW w:w="1141" w:type="dxa"/>
          </w:tcPr>
          <w:p w14:paraId="2EFD6B83" w14:textId="5AA6C066" w:rsidR="003D4B03" w:rsidRDefault="00781AC9" w:rsidP="00C42DDD">
            <w:r>
              <w:t>yes</w:t>
            </w:r>
          </w:p>
        </w:tc>
        <w:tc>
          <w:tcPr>
            <w:tcW w:w="2051" w:type="dxa"/>
          </w:tcPr>
          <w:p w14:paraId="4B12418D" w14:textId="77777777" w:rsidR="003D4B03" w:rsidRDefault="003D4B03" w:rsidP="00C42DDD"/>
        </w:tc>
        <w:tc>
          <w:tcPr>
            <w:tcW w:w="1346" w:type="dxa"/>
          </w:tcPr>
          <w:p w14:paraId="1669AA92" w14:textId="6854604B" w:rsidR="003D4B03" w:rsidRDefault="00B913FA" w:rsidP="00C42DDD">
            <w:r>
              <w:fldChar w:fldCharType="begin"/>
            </w:r>
            <w:r>
              <w:instrText xml:space="preserve"> ADDIN EN.CITE &lt;EndNote&gt;&lt;Cite&gt;&lt;Author&gt;Tello-Aburto&lt;/Author&gt;&lt;Year&gt;2015&lt;/Year&gt;&lt;RecNum&gt;288&lt;/RecNum&gt;&lt;DisplayText&gt;&lt;style face="superscript"&gt;281&lt;/style&gt;&lt;/DisplayText&gt;&lt;record&gt;&lt;rec-number&gt;288&lt;/rec-number&gt;&lt;foreign-keys&gt;&lt;key app="EN" db-id="p5zs9pw5ltwzr3e0webppaa6ae5zxdxszf5s" timestamp="1547505115"&gt;288&lt;/key&gt;&lt;/foreign-keys&gt;&lt;ref-type name="Journal Article"&gt;17&lt;/ref-type&gt;&lt;contributors&gt;&lt;authors&gt;&lt;author&gt;Tello-Aburto, R.&lt;/author&gt;&lt;author&gt;Hallada, L. P.&lt;/author&gt;&lt;author&gt;Niroula, D.&lt;/author&gt;&lt;author&gt;Rogelj, S.&lt;/author&gt;&lt;/authors&gt;&lt;/contributors&gt;&lt;auth-address&gt;Department of Chemistry, New Mexico Institute of Mining and Technology, Socorro, NM 87801, USA. rtello_a@nmt.edu.&lt;/auth-address&gt;&lt;titles&gt;&lt;title&gt;Total synthesis and absolute stereochemistry of the proteasome inhibitors cystargolides A and B&lt;/title&gt;&lt;secondary-title&gt;Org Biomol Chem&lt;/secondary-title&gt;&lt;/titles&gt;&lt;periodical&gt;&lt;full-title&gt;Org Biomol Chem&lt;/full-title&gt;&lt;/periodical&gt;&lt;pages&gt;10127-30&lt;/pages&gt;&lt;volume&gt;13&lt;/volume&gt;&lt;number&gt;40&lt;/number&gt;&lt;keywords&gt;&lt;keyword&gt;Cell Line&lt;/keyword&gt;&lt;keyword&gt;Cell Proliferation/drug effects&lt;/keyword&gt;&lt;keyword&gt;Dipeptides/*chemical synthesis/chemistry/*pharmacology&lt;/keyword&gt;&lt;keyword&gt;Dose-Response Relationship, Drug&lt;/keyword&gt;&lt;keyword&gt;Humans&lt;/keyword&gt;&lt;keyword&gt;MCF-7 Cells&lt;/keyword&gt;&lt;keyword&gt;Molecular Conformation&lt;/keyword&gt;&lt;keyword&gt;Proteasome Endopeptidase Complex/*metabolism&lt;/keyword&gt;&lt;keyword&gt;Proteasome Inhibitors/*chemical synthesis/chemistry/*pharmacology&lt;/keyword&gt;&lt;keyword&gt;Stereoisomerism&lt;/keyword&gt;&lt;keyword&gt;Structure-Activity Relationship&lt;/keyword&gt;&lt;/keywords&gt;&lt;dates&gt;&lt;year&gt;2015&lt;/year&gt;&lt;pub-dates&gt;&lt;date&gt;Oct 28&lt;/date&gt;&lt;/pub-dates&gt;&lt;/dates&gt;&lt;isbn&gt;1477-0539 (Electronic)&amp;#xD;1477-0520 (Linking)&lt;/isbn&gt;&lt;accession-num&gt;26400369&lt;/accession-num&gt;&lt;urls&gt;&lt;related-urls&gt;&lt;url&gt;https://www.ncbi.nlm.nih.gov/pubmed/26400369&lt;/url&gt;&lt;/related-urls&gt;&lt;/urls&gt;&lt;custom2&gt;4629797&lt;/custom2&gt;&lt;electronic-resource-num&gt;10.1039/c5ob01821h&lt;/electronic-resource-num&gt;&lt;/record&gt;&lt;/Cite&gt;&lt;/EndNote&gt;</w:instrText>
            </w:r>
            <w:r>
              <w:fldChar w:fldCharType="separate"/>
            </w:r>
            <w:r w:rsidRPr="00B913FA">
              <w:rPr>
                <w:noProof/>
                <w:vertAlign w:val="superscript"/>
              </w:rPr>
              <w:t>281</w:t>
            </w:r>
            <w:r>
              <w:fldChar w:fldCharType="end"/>
            </w:r>
          </w:p>
        </w:tc>
      </w:tr>
      <w:tr w:rsidR="003D4B03" w14:paraId="1B9B751B" w14:textId="77777777" w:rsidTr="00C42DDD">
        <w:tc>
          <w:tcPr>
            <w:tcW w:w="2287" w:type="dxa"/>
          </w:tcPr>
          <w:p w14:paraId="0FB95DEB" w14:textId="4A7E46E0" w:rsidR="003D4B03" w:rsidRDefault="005F715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elactosin</w:t>
            </w:r>
            <w:proofErr w:type="spellEnd"/>
          </w:p>
        </w:tc>
        <w:tc>
          <w:tcPr>
            <w:tcW w:w="1364" w:type="dxa"/>
          </w:tcPr>
          <w:p w14:paraId="5554B9FD" w14:textId="77777777" w:rsidR="003D4B03" w:rsidRDefault="003D4B03" w:rsidP="00C42DDD"/>
        </w:tc>
        <w:tc>
          <w:tcPr>
            <w:tcW w:w="1364" w:type="dxa"/>
          </w:tcPr>
          <w:p w14:paraId="2E7012E7" w14:textId="77777777" w:rsidR="003D4B03" w:rsidRDefault="003D4B03" w:rsidP="00C42DDD"/>
        </w:tc>
        <w:tc>
          <w:tcPr>
            <w:tcW w:w="1141" w:type="dxa"/>
          </w:tcPr>
          <w:p w14:paraId="1C91E24A" w14:textId="77777777" w:rsidR="003D4B03" w:rsidRDefault="003D4B03" w:rsidP="00C42DDD"/>
        </w:tc>
        <w:tc>
          <w:tcPr>
            <w:tcW w:w="1141" w:type="dxa"/>
          </w:tcPr>
          <w:p w14:paraId="23A2F778" w14:textId="7FF7AD15" w:rsidR="003D4B03" w:rsidRDefault="005F7150" w:rsidP="00C42DDD">
            <w:r>
              <w:t>yes</w:t>
            </w:r>
          </w:p>
        </w:tc>
        <w:tc>
          <w:tcPr>
            <w:tcW w:w="2051" w:type="dxa"/>
          </w:tcPr>
          <w:p w14:paraId="3DFC6E1E" w14:textId="77777777" w:rsidR="003D4B03" w:rsidRDefault="003D4B03" w:rsidP="00C42DDD"/>
        </w:tc>
        <w:tc>
          <w:tcPr>
            <w:tcW w:w="1346" w:type="dxa"/>
          </w:tcPr>
          <w:p w14:paraId="18193F3B" w14:textId="5001BCA8" w:rsidR="003D4B03" w:rsidRDefault="004D64D2" w:rsidP="00C42DDD">
            <w:r>
              <w:fldChar w:fldCharType="begin"/>
            </w:r>
            <w:r>
              <w:instrText xml:space="preserve"> ADDIN EN.CITE &lt;EndNote&gt;&lt;Cite&gt;&lt;Author&gt;Yoshida&lt;/Author&gt;&lt;Year&gt;2009&lt;/Year&gt;&lt;RecNum&gt;289&lt;/RecNum&gt;&lt;DisplayText&gt;&lt;style face="superscript"&gt;282&lt;/style&gt;&lt;/DisplayText&gt;&lt;record&gt;&lt;rec-number&gt;289&lt;/rec-number&gt;&lt;foreign-keys&gt;&lt;key app="EN" db-id="p5zs9pw5ltwzr3e0webppaa6ae5zxdxszf5s" timestamp="1547505257"&gt;289&lt;/key&gt;&lt;/foreign-keys&gt;&lt;ref-type name="Journal Article"&gt;17&lt;/ref-type&gt;&lt;contributors&gt;&lt;authors&gt;&lt;author&gt;Yoshida, K.&lt;/author&gt;&lt;author&gt;Yamaguchi, K.&lt;/author&gt;&lt;author&gt;Mizuno, A.&lt;/author&gt;&lt;author&gt;Unno, Y.&lt;/author&gt;&lt;author&gt;Asai, A.&lt;/author&gt;&lt;author&gt;Sone, T.&lt;/author&gt;&lt;author&gt;Yokosawa, H.&lt;/author&gt;&lt;author&gt;Matsuda, A.&lt;/author&gt;&lt;author&gt;Arisawa, M.&lt;/author&gt;&lt;author&gt;Shuto, S.&lt;/author&gt;&lt;/authors&gt;&lt;/contributors&gt;&lt;auth-address&gt;Faculty of Pharmaceutical Sciences, Hokkaido University, Sapporo, 060-0812, Japan.&lt;/auth-address&gt;&lt;titles&gt;&lt;title&gt;Three-dimensional structure-activity relationship study of belactosin A and its stereo- and regioisomers: development of potent proteasome inhibitors by a stereochemical diversity-oriented strategy&lt;/title&gt;&lt;secondary-title&gt;Org Biomol Chem&lt;/secondary-title&gt;&lt;/titles&gt;&lt;periodical&gt;&lt;full-title&gt;Org Biomol Chem&lt;/full-title&gt;&lt;/periodical&gt;&lt;pages&gt;1868-77&lt;/pages&gt;&lt;volume&gt;7&lt;/volume&gt;&lt;number&gt;9&lt;/number&gt;&lt;keywords&gt;&lt;keyword&gt;Cell Survival/drug effects&lt;/keyword&gt;&lt;keyword&gt;Enzyme Inhibitors/chemical synthesis/*chemistry/*pharmacology&lt;/keyword&gt;&lt;keyword&gt;HeLa Cells&lt;/keyword&gt;&lt;keyword&gt;Humans&lt;/keyword&gt;&lt;keyword&gt;Isomerism&lt;/keyword&gt;&lt;keyword&gt;Models, Molecular&lt;/keyword&gt;&lt;keyword&gt;Molecular Structure&lt;/keyword&gt;&lt;keyword&gt;Peptides/chemical synthesis/*chemistry/*pharmacology&lt;/keyword&gt;&lt;keyword&gt;*Proteasome Inhibitors&lt;/keyword&gt;&lt;keyword&gt;Stereoisomerism&lt;/keyword&gt;&lt;keyword&gt;Structure-Activity Relationship&lt;/keyword&gt;&lt;/keywords&gt;&lt;dates&gt;&lt;year&gt;2009&lt;/year&gt;&lt;pub-dates&gt;&lt;date&gt;May 7&lt;/date&gt;&lt;/pub-dates&gt;&lt;/dates&gt;&lt;isbn&gt;1477-0539 (Electronic)&amp;#xD;1477-0520 (Linking)&lt;/isbn&gt;&lt;accession-num&gt;19590782&lt;/accession-num&gt;&lt;urls&gt;&lt;related-urls&gt;&lt;url&gt;https://www.ncbi.nlm.nih.gov/pubmed/19590782&lt;/url&gt;&lt;/related-urls&gt;&lt;/urls&gt;&lt;electronic-resource-num&gt;10.1039/b900384c&lt;/electronic-resource-num&gt;&lt;/record&gt;&lt;/Cite&gt;&lt;/EndNote&gt;</w:instrText>
            </w:r>
            <w:r>
              <w:fldChar w:fldCharType="separate"/>
            </w:r>
            <w:r w:rsidRPr="004D64D2">
              <w:rPr>
                <w:noProof/>
                <w:vertAlign w:val="superscript"/>
              </w:rPr>
              <w:t>282</w:t>
            </w:r>
            <w:r>
              <w:fldChar w:fldCharType="end"/>
            </w:r>
          </w:p>
        </w:tc>
      </w:tr>
      <w:tr w:rsidR="00A86F51" w14:paraId="1E4E9A05" w14:textId="77777777" w:rsidTr="00C42DDD">
        <w:tc>
          <w:tcPr>
            <w:tcW w:w="2287" w:type="dxa"/>
          </w:tcPr>
          <w:p w14:paraId="7DB28457" w14:textId="18E2C7EE" w:rsidR="00A86F51" w:rsidRDefault="0029731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ctinonin</w:t>
            </w:r>
            <w:proofErr w:type="spellEnd"/>
          </w:p>
        </w:tc>
        <w:tc>
          <w:tcPr>
            <w:tcW w:w="1364" w:type="dxa"/>
          </w:tcPr>
          <w:p w14:paraId="448BE7DB" w14:textId="1018EBC5" w:rsidR="00A86F51" w:rsidRDefault="0029731D" w:rsidP="00C42DDD">
            <w:r>
              <w:t>yes</w:t>
            </w:r>
          </w:p>
        </w:tc>
        <w:tc>
          <w:tcPr>
            <w:tcW w:w="1364" w:type="dxa"/>
          </w:tcPr>
          <w:p w14:paraId="464A85EA" w14:textId="18D62EB8" w:rsidR="00A86F51" w:rsidRDefault="0029731D" w:rsidP="00C42DDD">
            <w:r>
              <w:t>gram pos, gram neg</w:t>
            </w:r>
          </w:p>
        </w:tc>
        <w:tc>
          <w:tcPr>
            <w:tcW w:w="1141" w:type="dxa"/>
          </w:tcPr>
          <w:p w14:paraId="3400352E" w14:textId="77777777" w:rsidR="00A86F51" w:rsidRDefault="00A86F51" w:rsidP="00C42DDD"/>
        </w:tc>
        <w:tc>
          <w:tcPr>
            <w:tcW w:w="1141" w:type="dxa"/>
          </w:tcPr>
          <w:p w14:paraId="0704F105" w14:textId="77777777" w:rsidR="00A86F51" w:rsidRDefault="00A86F51" w:rsidP="00C42DDD"/>
        </w:tc>
        <w:tc>
          <w:tcPr>
            <w:tcW w:w="2051" w:type="dxa"/>
          </w:tcPr>
          <w:p w14:paraId="639EEEFB" w14:textId="77777777" w:rsidR="00A86F51" w:rsidRDefault="00A86F51" w:rsidP="00C42DDD"/>
        </w:tc>
        <w:tc>
          <w:tcPr>
            <w:tcW w:w="1346" w:type="dxa"/>
          </w:tcPr>
          <w:p w14:paraId="63430CCA" w14:textId="73962B2D" w:rsidR="00A86F51" w:rsidRDefault="002C239B" w:rsidP="00C42DDD">
            <w:r>
              <w:fldChar w:fldCharType="begin">
                <w:fldData xml:space="preserve">PEVuZE5vdGU+PENpdGU+PEF1dGhvcj5DaGVuPC9BdXRob3I+PFllYXI+MjAwMDwvWWVhcj48UmVj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wMDwvWWVhcj48UmVj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C239B">
              <w:rPr>
                <w:noProof/>
                <w:vertAlign w:val="superscript"/>
              </w:rPr>
              <w:t>283</w:t>
            </w:r>
            <w:r>
              <w:fldChar w:fldCharType="end"/>
            </w:r>
          </w:p>
        </w:tc>
      </w:tr>
      <w:tr w:rsidR="00A86F51" w14:paraId="31742BE9" w14:textId="77777777" w:rsidTr="00C42DDD">
        <w:tc>
          <w:tcPr>
            <w:tcW w:w="2287" w:type="dxa"/>
          </w:tcPr>
          <w:p w14:paraId="7E9AB411" w14:textId="2F9A310D" w:rsidR="00A86F51" w:rsidRDefault="00670C2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t</w:t>
            </w:r>
            <w:r w:rsidR="003127E5">
              <w:rPr>
                <w:rFonts w:ascii="Calibri" w:hAnsi="Calibri" w:cs="Calibri"/>
                <w:color w:val="000000"/>
              </w:rPr>
              <w:t>ly</w:t>
            </w:r>
            <w:r>
              <w:rPr>
                <w:rFonts w:ascii="Calibri" w:hAnsi="Calibri" w:cs="Calibri"/>
                <w:color w:val="000000"/>
              </w:rPr>
              <w:t>statin</w:t>
            </w:r>
            <w:proofErr w:type="spellEnd"/>
          </w:p>
        </w:tc>
        <w:tc>
          <w:tcPr>
            <w:tcW w:w="1364" w:type="dxa"/>
          </w:tcPr>
          <w:p w14:paraId="0FFAEF1C" w14:textId="77777777" w:rsidR="00A86F51" w:rsidRDefault="00A86F51" w:rsidP="00C42DDD"/>
        </w:tc>
        <w:tc>
          <w:tcPr>
            <w:tcW w:w="1364" w:type="dxa"/>
          </w:tcPr>
          <w:p w14:paraId="28B3AD43" w14:textId="77777777" w:rsidR="00A86F51" w:rsidRDefault="00A86F51" w:rsidP="00C42DDD"/>
        </w:tc>
        <w:tc>
          <w:tcPr>
            <w:tcW w:w="1141" w:type="dxa"/>
          </w:tcPr>
          <w:p w14:paraId="100A9DA3" w14:textId="77777777" w:rsidR="00A86F51" w:rsidRDefault="00A86F51" w:rsidP="00C42DDD"/>
        </w:tc>
        <w:tc>
          <w:tcPr>
            <w:tcW w:w="1141" w:type="dxa"/>
          </w:tcPr>
          <w:p w14:paraId="024E35D5" w14:textId="77777777" w:rsidR="00A86F51" w:rsidRDefault="00A86F51" w:rsidP="00C42DDD"/>
        </w:tc>
        <w:tc>
          <w:tcPr>
            <w:tcW w:w="2051" w:type="dxa"/>
          </w:tcPr>
          <w:p w14:paraId="0D73E806" w14:textId="4507BF47" w:rsidR="00A86F51" w:rsidRDefault="005568D2" w:rsidP="00C42DDD">
            <w:r>
              <w:t>Collagenase inhibitor</w:t>
            </w:r>
          </w:p>
        </w:tc>
        <w:tc>
          <w:tcPr>
            <w:tcW w:w="1346" w:type="dxa"/>
          </w:tcPr>
          <w:p w14:paraId="3298F823" w14:textId="0A9F2C19" w:rsidR="00A86F51" w:rsidRDefault="009A11FF" w:rsidP="00C42DDD">
            <w:r>
              <w:fldChar w:fldCharType="begin">
                <w:fldData xml:space="preserve">PEVuZE5vdGU+PENpdGU+PEF1dGhvcj5PZ2l0YTwvQXV0aG9yPjxZZWFyPjE5OTI8L1llYXI+PFJl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Z2l0YTwvQXV0aG9yPjxZZWFyPjE5OTI8L1llYXI+PFJl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A11FF">
              <w:rPr>
                <w:noProof/>
                <w:vertAlign w:val="superscript"/>
              </w:rPr>
              <w:t>284</w:t>
            </w:r>
            <w:r>
              <w:fldChar w:fldCharType="end"/>
            </w:r>
          </w:p>
        </w:tc>
      </w:tr>
      <w:tr w:rsidR="00A86F51" w14:paraId="11DC4A96" w14:textId="77777777" w:rsidTr="00C42DDD">
        <w:tc>
          <w:tcPr>
            <w:tcW w:w="2287" w:type="dxa"/>
          </w:tcPr>
          <w:p w14:paraId="413FC68B" w14:textId="123A47FA" w:rsidR="00A86F51" w:rsidRDefault="009104C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culeximycin</w:t>
            </w:r>
            <w:proofErr w:type="spellEnd"/>
          </w:p>
        </w:tc>
        <w:tc>
          <w:tcPr>
            <w:tcW w:w="1364" w:type="dxa"/>
          </w:tcPr>
          <w:p w14:paraId="46B08BC7" w14:textId="4F538ADF" w:rsidR="00A86F51" w:rsidRDefault="009104C8" w:rsidP="00C42DDD">
            <w:r>
              <w:t>yes</w:t>
            </w:r>
          </w:p>
        </w:tc>
        <w:tc>
          <w:tcPr>
            <w:tcW w:w="1364" w:type="dxa"/>
          </w:tcPr>
          <w:p w14:paraId="7DEF1D7E" w14:textId="423AD7EC" w:rsidR="00A86F51" w:rsidRDefault="009104C8" w:rsidP="00C42DDD">
            <w:r>
              <w:t>gram pos, gram neg</w:t>
            </w:r>
          </w:p>
        </w:tc>
        <w:tc>
          <w:tcPr>
            <w:tcW w:w="1141" w:type="dxa"/>
          </w:tcPr>
          <w:p w14:paraId="594B608F" w14:textId="4AEDE5D5" w:rsidR="00A86F51" w:rsidRDefault="009104C8" w:rsidP="00C42DDD">
            <w:r>
              <w:t>yes</w:t>
            </w:r>
          </w:p>
        </w:tc>
        <w:tc>
          <w:tcPr>
            <w:tcW w:w="1141" w:type="dxa"/>
          </w:tcPr>
          <w:p w14:paraId="3BC43C78" w14:textId="77777777" w:rsidR="00A86F51" w:rsidRDefault="00A86F51" w:rsidP="00C42DDD"/>
        </w:tc>
        <w:tc>
          <w:tcPr>
            <w:tcW w:w="2051" w:type="dxa"/>
          </w:tcPr>
          <w:p w14:paraId="72509E5C" w14:textId="77777777" w:rsidR="00A86F51" w:rsidRDefault="00A86F51" w:rsidP="00C42DDD"/>
        </w:tc>
        <w:tc>
          <w:tcPr>
            <w:tcW w:w="1346" w:type="dxa"/>
          </w:tcPr>
          <w:p w14:paraId="19D8164D" w14:textId="5A667F81" w:rsidR="00A86F51" w:rsidRDefault="00062973" w:rsidP="00C42DDD">
            <w:r>
              <w:fldChar w:fldCharType="begin"/>
            </w:r>
            <w:r>
              <w:instrText xml:space="preserve"> ADDIN EN.CITE &lt;EndNote&gt;&lt;Cite&gt;&lt;Author&gt;Ikemoto&lt;/Author&gt;&lt;Year&gt;1983&lt;/Year&gt;&lt;RecNum&gt;292&lt;/RecNum&gt;&lt;DisplayText&gt;&lt;style face="superscript"&gt;285&lt;/style&gt;&lt;/DisplayText&gt;&lt;record&gt;&lt;rec-number&gt;292&lt;/rec-number&gt;&lt;foreign-keys&gt;&lt;key app="EN" db-id="p5zs9pw5ltwzr3e0webppaa6ae5zxdxszf5s" timestamp="1547505742"&gt;292&lt;/key&gt;&lt;/foreign-keys&gt;&lt;ref-type name="Journal Article"&gt;17&lt;/ref-type&gt;&lt;contributors&gt;&lt;authors&gt;&lt;author&gt;Ikemoto, T.&lt;/author&gt;&lt;author&gt;Katayama, T.&lt;/author&gt;&lt;author&gt;Shiraishi, A.&lt;/author&gt;&lt;author&gt;Haneishi, T.&lt;/author&gt;&lt;/authors&gt;&lt;/contributors&gt;&lt;titles&gt;&lt;title&gt;Aculeximycin, a new antibiotic from Streptosporangium albidum. II. Isolation, physicochemical and biological properties&lt;/title&gt;&lt;secondary-title&gt;J Antibiot (Tokyo)&lt;/secondary-title&gt;&lt;/titles&gt;&lt;periodical&gt;&lt;full-title&gt;J Antibiot (Tokyo)&lt;/full-title&gt;&lt;/periodical&gt;&lt;pages&gt;1097-100&lt;/pages&gt;&lt;volume&gt;36&lt;/volume&gt;&lt;number&gt;9&lt;/number&gt;&lt;keywords&gt;&lt;keyword&gt;Actinomycetales/*analysis&lt;/keyword&gt;&lt;keyword&gt;Animals&lt;/keyword&gt;&lt;keyword&gt;Anti-Bacterial Agents/*isolation &amp;amp; purification/toxicity&lt;/keyword&gt;&lt;keyword&gt;Bacteria/drug effects&lt;/keyword&gt;&lt;keyword&gt;Culicidae/growth &amp;amp; development&lt;/keyword&gt;&lt;keyword&gt;Drug Evaluation, Preclinical&lt;/keyword&gt;&lt;keyword&gt;Fungi/drug effects&lt;/keyword&gt;&lt;keyword&gt;Larva/drug effects&lt;/keyword&gt;&lt;keyword&gt;*Macrolides&lt;/keyword&gt;&lt;keyword&gt;Microbial Sensitivity Tests&lt;/keyword&gt;&lt;/keywords&gt;&lt;dates&gt;&lt;year&gt;1983&lt;/year&gt;&lt;pub-dates&gt;&lt;date&gt;Sep&lt;/date&gt;&lt;/pub-dates&gt;&lt;/dates&gt;&lt;isbn&gt;0021-8820 (Print)&amp;#xD;0021-8820 (Linking)&lt;/isbn&gt;&lt;accession-num&gt;6138341&lt;/accession-num&gt;&lt;urls&gt;&lt;related-urls&gt;&lt;url&gt;https://www.ncbi.nlm.nih.gov/pubmed/6138341&lt;/url&gt;&lt;/related-urls&gt;&lt;/urls&gt;&lt;/record&gt;&lt;/Cite&gt;&lt;/EndNote&gt;</w:instrText>
            </w:r>
            <w:r>
              <w:fldChar w:fldCharType="separate"/>
            </w:r>
            <w:r w:rsidRPr="00062973">
              <w:rPr>
                <w:noProof/>
                <w:vertAlign w:val="superscript"/>
              </w:rPr>
              <w:t>285</w:t>
            </w:r>
            <w:r>
              <w:fldChar w:fldCharType="end"/>
            </w:r>
          </w:p>
        </w:tc>
      </w:tr>
      <w:tr w:rsidR="00A86F51" w14:paraId="55C0B6DE" w14:textId="77777777" w:rsidTr="00C42DDD">
        <w:tc>
          <w:tcPr>
            <w:tcW w:w="2287" w:type="dxa"/>
          </w:tcPr>
          <w:p w14:paraId="4CFD830F" w14:textId="41EC2A7A" w:rsidR="00A86F51" w:rsidRDefault="0006297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bruticin</w:t>
            </w:r>
          </w:p>
        </w:tc>
        <w:tc>
          <w:tcPr>
            <w:tcW w:w="1364" w:type="dxa"/>
          </w:tcPr>
          <w:p w14:paraId="3499BB9A" w14:textId="77777777" w:rsidR="00A86F51" w:rsidRDefault="00A86F51" w:rsidP="00C42DDD"/>
        </w:tc>
        <w:tc>
          <w:tcPr>
            <w:tcW w:w="1364" w:type="dxa"/>
          </w:tcPr>
          <w:p w14:paraId="08BEE508" w14:textId="77777777" w:rsidR="00A86F51" w:rsidRDefault="00A86F51" w:rsidP="00C42DDD"/>
        </w:tc>
        <w:tc>
          <w:tcPr>
            <w:tcW w:w="1141" w:type="dxa"/>
          </w:tcPr>
          <w:p w14:paraId="1E650E78" w14:textId="4D1F1D93" w:rsidR="00A86F51" w:rsidRDefault="00062973" w:rsidP="00C42DDD">
            <w:r>
              <w:t>yes</w:t>
            </w:r>
          </w:p>
        </w:tc>
        <w:tc>
          <w:tcPr>
            <w:tcW w:w="1141" w:type="dxa"/>
          </w:tcPr>
          <w:p w14:paraId="25E8CBAA" w14:textId="77777777" w:rsidR="00A86F51" w:rsidRDefault="00A86F51" w:rsidP="00C42DDD"/>
        </w:tc>
        <w:tc>
          <w:tcPr>
            <w:tcW w:w="2051" w:type="dxa"/>
          </w:tcPr>
          <w:p w14:paraId="6EDA09D4" w14:textId="77777777" w:rsidR="00A86F51" w:rsidRDefault="00A86F51" w:rsidP="00C42DDD"/>
        </w:tc>
        <w:tc>
          <w:tcPr>
            <w:tcW w:w="1346" w:type="dxa"/>
          </w:tcPr>
          <w:p w14:paraId="3DB7F863" w14:textId="2A79B6BB" w:rsidR="00A86F51" w:rsidRDefault="00CC0469" w:rsidP="00C42DDD">
            <w:r>
              <w:fldChar w:fldCharType="begin"/>
            </w:r>
            <w:r>
              <w:instrText xml:space="preserve"> ADDIN EN.CITE &lt;EndNote&gt;&lt;Cite&gt;&lt;Author&gt;Vetcher&lt;/Author&gt;&lt;Year&gt;2007&lt;/Year&gt;&lt;RecNum&gt;293&lt;/RecNum&gt;&lt;DisplayText&gt;&lt;style face="superscript"&gt;286&lt;/style&gt;&lt;/DisplayText&gt;&lt;record&gt;&lt;rec-number&gt;293&lt;/rec-number&gt;&lt;foreign-keys&gt;&lt;key app="EN" db-id="p5zs9pw5ltwzr3e0webppaa6ae5zxdxszf5s" timestamp="1547505814"&gt;293&lt;/key&gt;&lt;/foreign-keys&gt;&lt;ref-type name="Journal Article"&gt;17&lt;/ref-type&gt;&lt;contributors&gt;&lt;authors&gt;&lt;author&gt;Vetcher, L.&lt;/author&gt;&lt;author&gt;Menzella, H. G.&lt;/author&gt;&lt;author&gt;Kudo, T.&lt;/author&gt;&lt;author&gt;Motoyama, T.&lt;/author&gt;&lt;author&gt;Katz, L.&lt;/author&gt;&lt;/authors&gt;&lt;/contributors&gt;&lt;auth-address&gt;Kosan Biosciences Inc, Hayward, CA 94545, USA.&lt;/auth-address&gt;&lt;titles&gt;&lt;title&gt;The antifungal polyketide ambruticin targets the HOG pathway&lt;/title&gt;&lt;secondary-title&gt;Antimicrob Agents Chemother&lt;/secondary-title&gt;&lt;/titles&gt;&lt;periodical&gt;&lt;full-title&gt;Antimicrob Agents Chemother&lt;/full-title&gt;&lt;/periodical&gt;&lt;pages&gt;3734-6&lt;/pages&gt;&lt;volume&gt;51&lt;/volume&gt;&lt;number&gt;10&lt;/number&gt;&lt;keywords&gt;&lt;keyword&gt;Antifungal Agents/*pharmacology&lt;/keyword&gt;&lt;keyword&gt;Blotting, Western&lt;/keyword&gt;&lt;keyword&gt;Fungi/*drug effects&lt;/keyword&gt;&lt;keyword&gt;Glycerol/*pharmacology&lt;/keyword&gt;&lt;keyword&gt;Microbial Sensitivity Tests&lt;/keyword&gt;&lt;keyword&gt;Mitogen-Activated Protein Kinases/*genetics&lt;/keyword&gt;&lt;keyword&gt;Osmolar Concentration&lt;/keyword&gt;&lt;keyword&gt;Phosphorylation&lt;/keyword&gt;&lt;keyword&gt;Pyrans/pharmacology&lt;/keyword&gt;&lt;keyword&gt;Saccharomyces cerevisiae/drug effects/genetics&lt;/keyword&gt;&lt;keyword&gt;Saccharomyces cerevisiae Proteins/*genetics&lt;/keyword&gt;&lt;keyword&gt;Signal Transduction/*drug effects&lt;/keyword&gt;&lt;keyword&gt;Yeasts/drug effects&lt;/keyword&gt;&lt;/keywords&gt;&lt;dates&gt;&lt;year&gt;2007&lt;/year&gt;&lt;pub-dates&gt;&lt;date&gt;Oct&lt;/date&gt;&lt;/pub-dates&gt;&lt;/dates&gt;&lt;isbn&gt;0066-4804 (Print)&amp;#xD;0066-4804 (Linking)&lt;/isbn&gt;&lt;accession-num&gt;17698623&lt;/accession-num&gt;&lt;urls&gt;&lt;related-urls&gt;&lt;url&gt;https://www.ncbi.nlm.nih.gov/pubmed/17698623&lt;/url&gt;&lt;/related-urls&gt;&lt;/urls&gt;&lt;custom2&gt;2043265&lt;/custom2&gt;&lt;electronic-resource-num&gt;10.1128/AAC.00369-07&lt;/electronic-resource-num&gt;&lt;/record&gt;&lt;/Cite&gt;&lt;/EndNote&gt;</w:instrText>
            </w:r>
            <w:r>
              <w:fldChar w:fldCharType="separate"/>
            </w:r>
            <w:r w:rsidRPr="00CC0469">
              <w:rPr>
                <w:noProof/>
                <w:vertAlign w:val="superscript"/>
              </w:rPr>
              <w:t>286</w:t>
            </w:r>
            <w:r>
              <w:fldChar w:fldCharType="end"/>
            </w:r>
          </w:p>
        </w:tc>
      </w:tr>
      <w:tr w:rsidR="00A86F51" w14:paraId="1052038A" w14:textId="77777777" w:rsidTr="00C42DDD">
        <w:tc>
          <w:tcPr>
            <w:tcW w:w="2287" w:type="dxa"/>
          </w:tcPr>
          <w:p w14:paraId="6B795ED1" w14:textId="3F1C4341" w:rsidR="00A86F51" w:rsidRDefault="005F7DD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mphotericin</w:t>
            </w:r>
          </w:p>
        </w:tc>
        <w:tc>
          <w:tcPr>
            <w:tcW w:w="1364" w:type="dxa"/>
          </w:tcPr>
          <w:p w14:paraId="2A377090" w14:textId="77777777" w:rsidR="00A86F51" w:rsidRDefault="00A86F51" w:rsidP="00C42DDD"/>
        </w:tc>
        <w:tc>
          <w:tcPr>
            <w:tcW w:w="1364" w:type="dxa"/>
          </w:tcPr>
          <w:p w14:paraId="2BE61443" w14:textId="77777777" w:rsidR="00A86F51" w:rsidRDefault="00A86F51" w:rsidP="00C42DDD"/>
        </w:tc>
        <w:tc>
          <w:tcPr>
            <w:tcW w:w="1141" w:type="dxa"/>
          </w:tcPr>
          <w:p w14:paraId="34A420E9" w14:textId="096A1193" w:rsidR="00A86F51" w:rsidRDefault="005F7DDA" w:rsidP="00C42DDD">
            <w:r>
              <w:t>yes</w:t>
            </w:r>
          </w:p>
        </w:tc>
        <w:tc>
          <w:tcPr>
            <w:tcW w:w="1141" w:type="dxa"/>
          </w:tcPr>
          <w:p w14:paraId="178F6AEE" w14:textId="77777777" w:rsidR="00A86F51" w:rsidRDefault="00A86F51" w:rsidP="00C42DDD"/>
        </w:tc>
        <w:tc>
          <w:tcPr>
            <w:tcW w:w="2051" w:type="dxa"/>
          </w:tcPr>
          <w:p w14:paraId="7405EF98" w14:textId="77777777" w:rsidR="00A86F51" w:rsidRDefault="00A86F51" w:rsidP="00C42DDD"/>
        </w:tc>
        <w:tc>
          <w:tcPr>
            <w:tcW w:w="1346" w:type="dxa"/>
          </w:tcPr>
          <w:p w14:paraId="22C590D5" w14:textId="493BF1FB" w:rsidR="00A86F51" w:rsidRDefault="00A0421D" w:rsidP="00C42DDD">
            <w:r>
              <w:fldChar w:fldCharType="begin">
                <w:fldData xml:space="preserve">PEVuZE5vdGU+PENpdGU+PEF1dGhvcj5LdWhuPC9BdXRob3I+PFllYXI+MjAwMjwvWWVhcj48UmVj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dWhuPC9BdXRob3I+PFllYXI+MjAwMjwvWWVhcj48UmVj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0421D">
              <w:rPr>
                <w:noProof/>
                <w:vertAlign w:val="superscript"/>
              </w:rPr>
              <w:t>287</w:t>
            </w:r>
            <w:r>
              <w:fldChar w:fldCharType="end"/>
            </w:r>
          </w:p>
        </w:tc>
      </w:tr>
      <w:tr w:rsidR="00A86F51" w14:paraId="0162EE4C" w14:textId="77777777" w:rsidTr="00C42DDD">
        <w:tc>
          <w:tcPr>
            <w:tcW w:w="2287" w:type="dxa"/>
          </w:tcPr>
          <w:p w14:paraId="2665845B" w14:textId="11BF93BA" w:rsidR="00A86F51" w:rsidRDefault="005C5144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ubtilos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1F9370D3" w14:textId="1DADE506" w:rsidR="00A86F51" w:rsidRDefault="005C5144" w:rsidP="00C42DDD">
            <w:r>
              <w:t>yes</w:t>
            </w:r>
          </w:p>
        </w:tc>
        <w:tc>
          <w:tcPr>
            <w:tcW w:w="1364" w:type="dxa"/>
          </w:tcPr>
          <w:p w14:paraId="765C195A" w14:textId="0EB65120" w:rsidR="00A86F51" w:rsidRDefault="005C5144" w:rsidP="00C42DDD">
            <w:r>
              <w:t>gram pos, gram neg</w:t>
            </w:r>
          </w:p>
        </w:tc>
        <w:tc>
          <w:tcPr>
            <w:tcW w:w="1141" w:type="dxa"/>
          </w:tcPr>
          <w:p w14:paraId="46459592" w14:textId="77777777" w:rsidR="00A86F51" w:rsidRDefault="00A86F51" w:rsidP="00C42DDD"/>
        </w:tc>
        <w:tc>
          <w:tcPr>
            <w:tcW w:w="1141" w:type="dxa"/>
          </w:tcPr>
          <w:p w14:paraId="7687CFE3" w14:textId="77777777" w:rsidR="00A86F51" w:rsidRDefault="00A86F51" w:rsidP="00C42DDD"/>
        </w:tc>
        <w:tc>
          <w:tcPr>
            <w:tcW w:w="2051" w:type="dxa"/>
          </w:tcPr>
          <w:p w14:paraId="533F2D1A" w14:textId="77777777" w:rsidR="00A86F51" w:rsidRDefault="00A86F51" w:rsidP="00C42DDD"/>
        </w:tc>
        <w:tc>
          <w:tcPr>
            <w:tcW w:w="1346" w:type="dxa"/>
          </w:tcPr>
          <w:p w14:paraId="39B21F2E" w14:textId="330B0E30" w:rsidR="00A86F51" w:rsidRDefault="006B45F0" w:rsidP="00C42DDD">
            <w:r>
              <w:fldChar w:fldCharType="begin"/>
            </w:r>
            <w:r>
              <w:instrText xml:space="preserve"> ADDIN EN.CITE &lt;EndNote&gt;&lt;Cite&gt;&lt;Author&gt;Shelburne&lt;/Author&gt;&lt;Year&gt;2007&lt;/Year&gt;&lt;RecNum&gt;295&lt;/RecNum&gt;&lt;DisplayText&gt;&lt;style face="superscript"&gt;288&lt;/style&gt;&lt;/DisplayText&gt;&lt;record&gt;&lt;rec-number&gt;295&lt;/rec-number&gt;&lt;foreign-keys&gt;&lt;key app="EN" db-id="p5zs9pw5ltwzr3e0webppaa6ae5zxdxszf5s" timestamp="1547506124"&gt;295&lt;/key&gt;&lt;/foreign-keys&gt;&lt;ref-type name="Journal Article"&gt;17&lt;/ref-type&gt;&lt;contributors&gt;&lt;authors&gt;&lt;author&gt;Shelburne, C. E.&lt;/author&gt;&lt;author&gt;An, F. Y.&lt;/author&gt;&lt;author&gt;Dholpe, V.&lt;/author&gt;&lt;author&gt;Ramamoorthy, A.&lt;/author&gt;&lt;author&gt;Lopatin, D. E.&lt;/author&gt;&lt;author&gt;Lantz, M. S.&lt;/author&gt;&lt;/authors&gt;&lt;/contributors&gt;&lt;auth-address&gt;Department of Biologic and Materials Sciences, The University of Michigan School of Dentistry, 1210 Eisenhower Place, Ann Arbor, MI 48108, USA. ceshelbu@umich.edu&lt;/auth-address&gt;&lt;titles&gt;&lt;title&gt;The spectrum of antimicrobial activity of the bacteriocin subtilosin A&lt;/title&gt;&lt;secondary-title&gt;J Antimicrob Chemother&lt;/secondary-title&gt;&lt;/titles&gt;&lt;periodical&gt;&lt;full-title&gt;J Antimicrob Chemother&lt;/full-title&gt;&lt;/periodical&gt;&lt;pages&gt;297-300&lt;/pages&gt;&lt;volume&gt;59&lt;/volume&gt;&lt;number&gt;2&lt;/number&gt;&lt;keywords&gt;&lt;keyword&gt;Anti-Bacterial Agents/isolation &amp;amp; purification/*pharmacology&lt;/keyword&gt;&lt;keyword&gt;Bacterial Proteins/isolation &amp;amp; purification/*pharmacology&lt;/keyword&gt;&lt;keyword&gt;Bacteriocins/isolation &amp;amp; purification/*pharmacology&lt;/keyword&gt;&lt;keyword&gt;Gram-Negative Bacteria/*drug effects/growth &amp;amp; development&lt;/keyword&gt;&lt;keyword&gt;Gram-Positive Bacteria/*drug effects/growth &amp;amp; development&lt;/keyword&gt;&lt;keyword&gt;Microbial Sensitivity Tests&lt;/keyword&gt;&lt;keyword&gt;Peptides, Cyclic/isolation &amp;amp; purification/*pharmacology&lt;/keyword&gt;&lt;/keywords&gt;&lt;dates&gt;&lt;year&gt;2007&lt;/year&gt;&lt;pub-dates&gt;&lt;date&gt;Feb&lt;/date&gt;&lt;/pub-dates&gt;&lt;/dates&gt;&lt;isbn&gt;0305-7453 (Print)&amp;#xD;0305-7453 (Linking)&lt;/isbn&gt;&lt;accession-num&gt;17213266&lt;/accession-num&gt;&lt;urls&gt;&lt;related-urls&gt;&lt;url&gt;https://www.ncbi.nlm.nih.gov/pubmed/17213266&lt;/url&gt;&lt;/related-urls&gt;&lt;/urls&gt;&lt;electronic-resource-num&gt;10.1093/jac/dkl495&lt;/electronic-resource-num&gt;&lt;/record&gt;&lt;/Cite&gt;&lt;/EndNote&gt;</w:instrText>
            </w:r>
            <w:r>
              <w:fldChar w:fldCharType="separate"/>
            </w:r>
            <w:r w:rsidRPr="006B45F0">
              <w:rPr>
                <w:noProof/>
                <w:vertAlign w:val="superscript"/>
              </w:rPr>
              <w:t>288</w:t>
            </w:r>
            <w:r>
              <w:fldChar w:fldCharType="end"/>
            </w:r>
          </w:p>
        </w:tc>
      </w:tr>
      <w:tr w:rsidR="00A86F51" w14:paraId="35E2F0CE" w14:textId="77777777" w:rsidTr="00C42DDD">
        <w:tc>
          <w:tcPr>
            <w:tcW w:w="2287" w:type="dxa"/>
          </w:tcPr>
          <w:p w14:paraId="4380E09D" w14:textId="7B5B2685" w:rsidR="00A86F51" w:rsidRDefault="00D2622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 w:rsidRPr="00D26223">
              <w:rPr>
                <w:rFonts w:ascii="Calibri" w:hAnsi="Calibri" w:cs="Calibri"/>
                <w:color w:val="000000"/>
              </w:rPr>
              <w:t>angolamycin</w:t>
            </w:r>
            <w:proofErr w:type="spellEnd"/>
          </w:p>
        </w:tc>
        <w:tc>
          <w:tcPr>
            <w:tcW w:w="1364" w:type="dxa"/>
          </w:tcPr>
          <w:p w14:paraId="4235C9DE" w14:textId="4F79A94B" w:rsidR="00A86F51" w:rsidRDefault="00E16036" w:rsidP="00C42DDD">
            <w:r>
              <w:t>yes</w:t>
            </w:r>
          </w:p>
        </w:tc>
        <w:tc>
          <w:tcPr>
            <w:tcW w:w="1364" w:type="dxa"/>
          </w:tcPr>
          <w:p w14:paraId="248E1388" w14:textId="77777777" w:rsidR="00A86F51" w:rsidRDefault="00A86F51" w:rsidP="00C42DDD"/>
        </w:tc>
        <w:tc>
          <w:tcPr>
            <w:tcW w:w="1141" w:type="dxa"/>
          </w:tcPr>
          <w:p w14:paraId="798FFFA0" w14:textId="77777777" w:rsidR="00A86F51" w:rsidRDefault="00A86F51" w:rsidP="00C42DDD"/>
        </w:tc>
        <w:tc>
          <w:tcPr>
            <w:tcW w:w="1141" w:type="dxa"/>
          </w:tcPr>
          <w:p w14:paraId="244E984F" w14:textId="77777777" w:rsidR="00A86F51" w:rsidRDefault="00A86F51" w:rsidP="00C42DDD"/>
        </w:tc>
        <w:tc>
          <w:tcPr>
            <w:tcW w:w="2051" w:type="dxa"/>
          </w:tcPr>
          <w:p w14:paraId="7635D9D9" w14:textId="77777777" w:rsidR="00A86F51" w:rsidRDefault="00A86F51" w:rsidP="00C42DDD"/>
        </w:tc>
        <w:tc>
          <w:tcPr>
            <w:tcW w:w="1346" w:type="dxa"/>
          </w:tcPr>
          <w:p w14:paraId="0AF36128" w14:textId="72D568C8" w:rsidR="00A86F51" w:rsidRDefault="00EF0BCA" w:rsidP="00C42DDD">
            <w:r>
              <w:fldChar w:fldCharType="begin"/>
            </w:r>
            <w:r>
              <w:instrText xml:space="preserve"> ADDIN EN.CITE &lt;EndNote&gt;&lt;Cite&gt;&lt;Author&gt;Sakamoto&lt;/Author&gt;&lt;Year&gt;1984&lt;/Year&gt;&lt;RecNum&gt;296&lt;/RecNum&gt;&lt;DisplayText&gt;&lt;style face="superscript"&gt;289&lt;/style&gt;&lt;/DisplayText&gt;&lt;record&gt;&lt;rec-number&gt;296&lt;/rec-number&gt;&lt;foreign-keys&gt;&lt;key app="EN" db-id="p5zs9pw5ltwzr3e0webppaa6ae5zxdxszf5s" timestamp="1547506411"&gt;296&lt;/key&gt;&lt;/foreign-keys&gt;&lt;ref-type name="Journal Article"&gt;17&lt;/ref-type&gt;&lt;contributors&gt;&lt;authors&gt;&lt;author&gt;Sakamoto, M.&lt;/author&gt;&lt;author&gt;Mutoh, Y.&lt;/author&gt;&lt;author&gt;Fukagawa, Y.&lt;/author&gt;&lt;author&gt;Ishikura, T.&lt;/author&gt;&lt;author&gt;Lein, J.&lt;/author&gt;&lt;/authors&gt;&lt;/contributors&gt;&lt;titles&gt;&lt;title&gt;Deepoxidation of 16-membered epoxyenone macrolide antibiotics. III. In vitro and in vivo evaluation of deepoxidation products of carbomycin A, deltamycin A1, 4&amp;quot;-phenylacetyldeltamycin, angolamycin and rosamicin&lt;/title&gt;&lt;secondary-title&gt;J Antibiot (Tokyo)&lt;/secondary-title&gt;&lt;/titles&gt;&lt;periodical&gt;&lt;full-title&gt;J Antibiot (Tokyo)&lt;/full-title&gt;&lt;/periodical&gt;&lt;pages&gt;130-5&lt;/pages&gt;&lt;volume&gt;37&lt;/volume&gt;&lt;number&gt;2&lt;/number&gt;&lt;keywords&gt;&lt;keyword&gt;Animals&lt;/keyword&gt;&lt;keyword&gt;Anti-Bacterial Agents/*metabolism/pharmacology&lt;/keyword&gt;&lt;keyword&gt;Bacteria/drug effects&lt;/keyword&gt;&lt;keyword&gt;Epoxy Compounds/*metabolism&lt;/keyword&gt;&lt;keyword&gt;Ethers, Cyclic/*metabolism&lt;/keyword&gt;&lt;keyword&gt;Kinetics&lt;/keyword&gt;&lt;keyword&gt;Lactones/metabolism/pharmacology&lt;/keyword&gt;&lt;keyword&gt;Leucomycins/metabolism&lt;/keyword&gt;&lt;keyword&gt;Male&lt;/keyword&gt;&lt;keyword&gt;Mice&lt;/keyword&gt;&lt;keyword&gt;Mice, Inbred Strains&lt;/keyword&gt;&lt;keyword&gt;Mycoplasma/drug effects&lt;/keyword&gt;&lt;keyword&gt;Staphylococcal Infections/drug therapy&lt;/keyword&gt;&lt;keyword&gt;*Tylosin/*analogs &amp;amp; derivatives&lt;/keyword&gt;&lt;/keywords&gt;&lt;dates&gt;&lt;year&gt;1984&lt;/year&gt;&lt;pub-dates&gt;&lt;date&gt;Feb&lt;/date&gt;&lt;/pub-dates&gt;&lt;/dates&gt;&lt;isbn&gt;0021-8820 (Print)&amp;#xD;0021-8820 (Linking)&lt;/isbn&gt;&lt;accession-num&gt;6706849&lt;/accession-num&gt;&lt;urls&gt;&lt;related-urls&gt;&lt;url&gt;https://www.ncbi.nlm.nih.gov/pubmed/6706849&lt;/url&gt;&lt;/related-urls&gt;&lt;/urls&gt;&lt;/record&gt;&lt;/Cite&gt;&lt;/EndNote&gt;</w:instrText>
            </w:r>
            <w:r>
              <w:fldChar w:fldCharType="separate"/>
            </w:r>
            <w:r w:rsidRPr="00EF0BCA">
              <w:rPr>
                <w:noProof/>
                <w:vertAlign w:val="superscript"/>
              </w:rPr>
              <w:t>289</w:t>
            </w:r>
            <w:r>
              <w:fldChar w:fldCharType="end"/>
            </w:r>
          </w:p>
        </w:tc>
      </w:tr>
      <w:tr w:rsidR="00A86F51" w14:paraId="27855C3E" w14:textId="77777777" w:rsidTr="00C42DDD">
        <w:tc>
          <w:tcPr>
            <w:tcW w:w="2287" w:type="dxa"/>
          </w:tcPr>
          <w:p w14:paraId="69D44FD4" w14:textId="3F170F5D" w:rsidR="00A86F51" w:rsidRDefault="00EF0BC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nsamitocin</w:t>
            </w:r>
            <w:proofErr w:type="spellEnd"/>
          </w:p>
        </w:tc>
        <w:tc>
          <w:tcPr>
            <w:tcW w:w="1364" w:type="dxa"/>
          </w:tcPr>
          <w:p w14:paraId="11076411" w14:textId="77777777" w:rsidR="00A86F51" w:rsidRDefault="00A86F51" w:rsidP="00C42DDD"/>
        </w:tc>
        <w:tc>
          <w:tcPr>
            <w:tcW w:w="1364" w:type="dxa"/>
          </w:tcPr>
          <w:p w14:paraId="639690CD" w14:textId="77777777" w:rsidR="00A86F51" w:rsidRDefault="00A86F51" w:rsidP="00C42DDD"/>
        </w:tc>
        <w:tc>
          <w:tcPr>
            <w:tcW w:w="1141" w:type="dxa"/>
          </w:tcPr>
          <w:p w14:paraId="223E0442" w14:textId="77777777" w:rsidR="00A86F51" w:rsidRDefault="00A86F51" w:rsidP="00C42DDD"/>
        </w:tc>
        <w:tc>
          <w:tcPr>
            <w:tcW w:w="1141" w:type="dxa"/>
          </w:tcPr>
          <w:p w14:paraId="40360E26" w14:textId="5480F516" w:rsidR="00A86F51" w:rsidRDefault="00EF0BCA" w:rsidP="00C42DDD">
            <w:r>
              <w:t>yes</w:t>
            </w:r>
          </w:p>
        </w:tc>
        <w:tc>
          <w:tcPr>
            <w:tcW w:w="2051" w:type="dxa"/>
          </w:tcPr>
          <w:p w14:paraId="74C9AE27" w14:textId="77777777" w:rsidR="00A86F51" w:rsidRDefault="00A86F51" w:rsidP="00C42DDD"/>
        </w:tc>
        <w:tc>
          <w:tcPr>
            <w:tcW w:w="1346" w:type="dxa"/>
          </w:tcPr>
          <w:p w14:paraId="782B1303" w14:textId="14B2DF89" w:rsidR="00A86F51" w:rsidRDefault="00816422" w:rsidP="00C42DDD">
            <w:r>
              <w:fldChar w:fldCharType="begin"/>
            </w:r>
            <w:r>
              <w:instrText xml:space="preserve"> ADDIN EN.CITE &lt;EndNote&gt;&lt;Cite&gt;&lt;Author&gt;Venghateri&lt;/Author&gt;&lt;Year&gt;2013&lt;/Year&gt;&lt;RecNum&gt;297&lt;/RecNum&gt;&lt;DisplayText&gt;&lt;style face="superscript"&gt;290&lt;/style&gt;&lt;/DisplayText&gt;&lt;record&gt;&lt;rec-number&gt;297&lt;/rec-number&gt;&lt;foreign-keys&gt;&lt;key app="EN" db-id="p5zs9pw5ltwzr3e0webppaa6ae5zxdxszf5s" timestamp="1547506476"&gt;297&lt;/key&gt;&lt;/foreign-keys&gt;&lt;ref-type name="Journal Article"&gt;17&lt;/ref-type&gt;&lt;contributors&gt;&lt;authors&gt;&lt;author&gt;Venghateri, J. B.&lt;/author&gt;&lt;author&gt;Gupta, T. K.&lt;/author&gt;&lt;author&gt;Verma, P. J.&lt;/author&gt;&lt;author&gt;Kunwar, A.&lt;/author&gt;&lt;author&gt;Panda, D.&lt;/author&gt;&lt;/authors&gt;&lt;/contributors&gt;&lt;auth-address&gt;IITB-Monash Research Academy, Indian Institute of Technology Bombay, Mumbai, India.&lt;/auth-address&gt;&lt;titles&gt;&lt;title&gt;Ansamitocin P3 depolymerizes microtubules and induces apoptosis by binding to tubulin at the vinblastine site&lt;/title&gt;&lt;secondary-title&gt;PLoS One&lt;/secondary-title&gt;&lt;/titles&gt;&lt;periodical&gt;&lt;full-title&gt;PLoS One&lt;/full-title&gt;&lt;/periodical&gt;&lt;pages&gt;e75182&lt;/pages&gt;&lt;volume&gt;8&lt;/volume&gt;&lt;number&gt;10&lt;/number&gt;&lt;keywords&gt;&lt;keyword&gt;Apoptosis/*drug effects&lt;/keyword&gt;&lt;keyword&gt;Blotting, Western&lt;/keyword&gt;&lt;keyword&gt;Cell Cycle&lt;/keyword&gt;&lt;keyword&gt;Cell Line&lt;/keyword&gt;&lt;keyword&gt;HeLa Cells&lt;/keyword&gt;&lt;keyword&gt;Humans&lt;/keyword&gt;&lt;keyword&gt;Maytansine/*analogs &amp;amp; derivatives/pharmacology&lt;/keyword&gt;&lt;keyword&gt;Microscopy, Fluorescence&lt;/keyword&gt;&lt;keyword&gt;Microtubules/*drug effects/*metabolism&lt;/keyword&gt;&lt;keyword&gt;Tubulin/*metabolism&lt;/keyword&gt;&lt;keyword&gt;Vinblastine/*metabolism&lt;/keyword&gt;&lt;/keywords&gt;&lt;dates&gt;&lt;year&gt;2013&lt;/year&gt;&lt;/dates&gt;&lt;isbn&gt;1932-6203 (Electronic)&amp;#xD;1932-6203 (Linking)&lt;/isbn&gt;&lt;accession-num&gt;24124473&lt;/accession-num&gt;&lt;urls&gt;&lt;related-urls&gt;&lt;url&gt;https://www.ncbi.nlm.nih.gov/pubmed/24124473&lt;/url&gt;&lt;/related-urls&gt;&lt;/urls&gt;&lt;custom2&gt;3790769&lt;/custom2&gt;&lt;electronic-resource-num&gt;10.1371/journal.pone.0075182&lt;/electronic-resource-num&gt;&lt;/record&gt;&lt;/Cite&gt;&lt;/EndNote&gt;</w:instrText>
            </w:r>
            <w:r>
              <w:fldChar w:fldCharType="separate"/>
            </w:r>
            <w:r w:rsidRPr="00816422">
              <w:rPr>
                <w:noProof/>
                <w:vertAlign w:val="superscript"/>
              </w:rPr>
              <w:t>290</w:t>
            </w:r>
            <w:r>
              <w:fldChar w:fldCharType="end"/>
            </w:r>
          </w:p>
        </w:tc>
      </w:tr>
      <w:tr w:rsidR="00A86F51" w14:paraId="6576939D" w14:textId="77777777" w:rsidTr="00C42DDD">
        <w:tc>
          <w:tcPr>
            <w:tcW w:w="2287" w:type="dxa"/>
          </w:tcPr>
          <w:p w14:paraId="63D4B7CB" w14:textId="14BCBA90" w:rsidR="00A86F51" w:rsidRDefault="0000644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gacin</w:t>
            </w:r>
            <w:proofErr w:type="spellEnd"/>
          </w:p>
        </w:tc>
        <w:tc>
          <w:tcPr>
            <w:tcW w:w="1364" w:type="dxa"/>
          </w:tcPr>
          <w:p w14:paraId="729BE23A" w14:textId="36536196" w:rsidR="00A86F51" w:rsidRDefault="00006448" w:rsidP="00C42DDD">
            <w:r>
              <w:t>yes</w:t>
            </w:r>
          </w:p>
        </w:tc>
        <w:tc>
          <w:tcPr>
            <w:tcW w:w="1364" w:type="dxa"/>
          </w:tcPr>
          <w:p w14:paraId="6142B218" w14:textId="56EDA120" w:rsidR="00A86F51" w:rsidRDefault="00006448" w:rsidP="00C42DDD">
            <w:r>
              <w:t>Gram pos</w:t>
            </w:r>
          </w:p>
        </w:tc>
        <w:tc>
          <w:tcPr>
            <w:tcW w:w="1141" w:type="dxa"/>
          </w:tcPr>
          <w:p w14:paraId="56B739A1" w14:textId="77777777" w:rsidR="00A86F51" w:rsidRDefault="00A86F51" w:rsidP="00C42DDD"/>
        </w:tc>
        <w:tc>
          <w:tcPr>
            <w:tcW w:w="1141" w:type="dxa"/>
          </w:tcPr>
          <w:p w14:paraId="4E2AB971" w14:textId="77777777" w:rsidR="00A86F51" w:rsidRDefault="00A86F51" w:rsidP="00C42DDD"/>
        </w:tc>
        <w:tc>
          <w:tcPr>
            <w:tcW w:w="2051" w:type="dxa"/>
          </w:tcPr>
          <w:p w14:paraId="581909BA" w14:textId="77777777" w:rsidR="00A86F51" w:rsidRDefault="00A86F51" w:rsidP="00C42DDD"/>
        </w:tc>
        <w:tc>
          <w:tcPr>
            <w:tcW w:w="1346" w:type="dxa"/>
          </w:tcPr>
          <w:p w14:paraId="53971111" w14:textId="07DBA585" w:rsidR="00A86F51" w:rsidRDefault="005C0ECB" w:rsidP="00C42DDD">
            <w:r>
              <w:fldChar w:fldCharType="begin"/>
            </w:r>
            <w:r>
              <w:instrText xml:space="preserve"> ADDIN EN.CITE &lt;EndNote&gt;&lt;Cite&gt;&lt;Author&gt;Ivanovics&lt;/Author&gt;&lt;Year&gt;1959&lt;/Year&gt;&lt;RecNum&gt;299&lt;/RecNum&gt;&lt;DisplayText&gt;&lt;style face="superscript"&gt;292&lt;/style&gt;&lt;/DisplayText&gt;&lt;record&gt;&lt;rec-number&gt;299&lt;/rec-number&gt;&lt;foreign-keys&gt;&lt;key app="EN" db-id="p5zs9pw5ltwzr3e0webppaa6ae5zxdxszf5s" timestamp="1547506754"&gt;299&lt;/key&gt;&lt;/foreign-keys&gt;&lt;ref-type name="Journal Article"&gt;17&lt;/ref-type&gt;&lt;contributors&gt;&lt;authors&gt;&lt;author&gt;Ivanovics, G.&lt;/author&gt;&lt;author&gt;Alfoldi, L.&lt;/author&gt;&lt;author&gt;Nagy, E.&lt;/author&gt;&lt;/authors&gt;&lt;/contributors&gt;&lt;titles&gt;&lt;title&gt;Mode of action of megacin&lt;/title&gt;&lt;secondary-title&gt;J Gen Microbiol&lt;/secondary-title&gt;&lt;/titles&gt;&lt;periodical&gt;&lt;full-title&gt;J Gen Microbiol&lt;/full-title&gt;&lt;/periodical&gt;&lt;pages&gt;51-60&lt;/pages&gt;&lt;volume&gt;21&lt;/volume&gt;&lt;keywords&gt;&lt;keyword&gt;Anti-Bacterial Agents/*pharmacology&lt;/keyword&gt;&lt;keyword&gt;*Antibiotics, Antitubercular&lt;/keyword&gt;&lt;keyword&gt;*Dermatologic Agents&lt;/keyword&gt;&lt;keyword&gt;Humans&lt;/keyword&gt;&lt;keyword&gt;*Megacins&lt;/keyword&gt;&lt;keyword&gt;*ANTIBIOTICS/pharmacology&lt;/keyword&gt;&lt;/keywords&gt;&lt;dates&gt;&lt;year&gt;1959&lt;/year&gt;&lt;pub-dates&gt;&lt;date&gt;Aug&lt;/date&gt;&lt;/pub-dates&gt;&lt;/dates&gt;&lt;isbn&gt;0022-1287 (Print)&amp;#xD;0022-1287 (Linking)&lt;/isbn&gt;&lt;accession-num&gt;14406122&lt;/accession-num&gt;&lt;urls&gt;&lt;related-urls&gt;&lt;url&gt;https://www.ncbi.nlm.nih.gov/pubmed/14406122&lt;/url&gt;&lt;/related-urls&gt;&lt;/urls&gt;&lt;electronic-resource-num&gt;10.1099/00221287-21-1-51&lt;/electronic-resource-num&gt;&lt;/record&gt;&lt;/Cite&gt;&lt;/EndNote&gt;</w:instrText>
            </w:r>
            <w:r>
              <w:fldChar w:fldCharType="separate"/>
            </w:r>
            <w:r w:rsidRPr="005C0ECB">
              <w:rPr>
                <w:noProof/>
                <w:vertAlign w:val="superscript"/>
              </w:rPr>
              <w:t>292</w:t>
            </w:r>
            <w:r>
              <w:fldChar w:fldCharType="end"/>
            </w:r>
          </w:p>
        </w:tc>
      </w:tr>
      <w:tr w:rsidR="00A86F51" w14:paraId="5F6080EB" w14:textId="77777777" w:rsidTr="00C42DDD">
        <w:tc>
          <w:tcPr>
            <w:tcW w:w="2287" w:type="dxa"/>
          </w:tcPr>
          <w:p w14:paraId="28401887" w14:textId="2F0D9C3D" w:rsidR="00A86F51" w:rsidRDefault="0086330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poptolidin</w:t>
            </w:r>
            <w:proofErr w:type="spellEnd"/>
          </w:p>
        </w:tc>
        <w:tc>
          <w:tcPr>
            <w:tcW w:w="1364" w:type="dxa"/>
          </w:tcPr>
          <w:p w14:paraId="3DF9B8CD" w14:textId="77777777" w:rsidR="00A86F51" w:rsidRDefault="00A86F51" w:rsidP="00C42DDD"/>
        </w:tc>
        <w:tc>
          <w:tcPr>
            <w:tcW w:w="1364" w:type="dxa"/>
          </w:tcPr>
          <w:p w14:paraId="30336E6F" w14:textId="77777777" w:rsidR="00A86F51" w:rsidRDefault="00A86F51" w:rsidP="00C42DDD"/>
        </w:tc>
        <w:tc>
          <w:tcPr>
            <w:tcW w:w="1141" w:type="dxa"/>
          </w:tcPr>
          <w:p w14:paraId="4020699F" w14:textId="77777777" w:rsidR="00A86F51" w:rsidRDefault="00A86F51" w:rsidP="00C42DDD"/>
        </w:tc>
        <w:tc>
          <w:tcPr>
            <w:tcW w:w="1141" w:type="dxa"/>
          </w:tcPr>
          <w:p w14:paraId="3680D5AC" w14:textId="6AAB0378" w:rsidR="00A86F51" w:rsidRDefault="0086330E" w:rsidP="00C42DDD">
            <w:r>
              <w:t>yes</w:t>
            </w:r>
          </w:p>
        </w:tc>
        <w:tc>
          <w:tcPr>
            <w:tcW w:w="2051" w:type="dxa"/>
          </w:tcPr>
          <w:p w14:paraId="07920A52" w14:textId="77777777" w:rsidR="00A86F51" w:rsidRDefault="00A86F51" w:rsidP="00C42DDD"/>
        </w:tc>
        <w:tc>
          <w:tcPr>
            <w:tcW w:w="1346" w:type="dxa"/>
          </w:tcPr>
          <w:p w14:paraId="08A28F4F" w14:textId="00B09C8C" w:rsidR="00A86F51" w:rsidRDefault="00517CFC" w:rsidP="00C42DDD">
            <w:r>
              <w:fldChar w:fldCharType="begin"/>
            </w:r>
            <w:r>
              <w:instrText xml:space="preserve"> ADDIN EN.CITE &lt;EndNote&gt;&lt;Cite&gt;&lt;Author&gt;Salomon&lt;/Author&gt;&lt;Year&gt;2001&lt;/Year&gt;&lt;RecNum&gt;300&lt;/RecNum&gt;&lt;DisplayText&gt;&lt;style face="superscript"&gt;293&lt;/style&gt;&lt;/DisplayText&gt;&lt;record&gt;&lt;rec-number&gt;300&lt;/rec-number&gt;&lt;foreign-keys&gt;&lt;key app="EN" db-id="p5zs9pw5ltwzr3e0webppaa6ae5zxdxszf5s" timestamp="1547506948"&gt;300&lt;/key&gt;&lt;/foreign-keys&gt;&lt;ref-type name="Journal Article"&gt;17&lt;/ref-type&gt;&lt;contributors&gt;&lt;authors&gt;&lt;author&gt;Salomon, A. R.&lt;/author&gt;&lt;author&gt;Voehringer, D. W.&lt;/author&gt;&lt;author&gt;Herzenberg, L. A.&lt;/author&gt;&lt;author&gt;Khosla, C.&lt;/author&gt;&lt;/authors&gt;&lt;/contributors&gt;&lt;auth-address&gt;Department of Chemistry and Chemical Engineering, Stanford University, CA 94305, USA.&lt;/auth-address&gt;&lt;titles&gt;&lt;title&gt;Apoptolidin, a selective cytotoxic agent, is an inhibitor of F0F1-ATPase&lt;/title&gt;&lt;secondary-title&gt;Chem Biol&lt;/secondary-title&gt;&lt;/titles&gt;&lt;periodical&gt;&lt;full-title&gt;Chem Biol&lt;/full-title&gt;&lt;/periodical&gt;&lt;pages&gt;71-80&lt;/pages&gt;&lt;volume&gt;8&lt;/volume&gt;&lt;number&gt;1&lt;/number&gt;&lt;keywords&gt;&lt;keyword&gt;Animals&lt;/keyword&gt;&lt;keyword&gt;Anti-Bacterial Agents/chemistry/*pharmacology&lt;/keyword&gt;&lt;keyword&gt;Antibiotics, Antineoplastic/*pharmacology&lt;/keyword&gt;&lt;keyword&gt;Apoptosis/drug effects&lt;/keyword&gt;&lt;keyword&gt;Binding Sites&lt;/keyword&gt;&lt;keyword&gt;Caspases/metabolism&lt;/keyword&gt;&lt;keyword&gt;Cell Line&lt;/keyword&gt;&lt;keyword&gt;Enzyme Inhibitors/*pharmacology&lt;/keyword&gt;&lt;keyword&gt;Genes, p53&lt;/keyword&gt;&lt;keyword&gt;In Vitro Techniques&lt;/keyword&gt;&lt;keyword&gt;*Macrolides&lt;/keyword&gt;&lt;keyword&gt;Mice&lt;/keyword&gt;&lt;keyword&gt;Mice, Knockout&lt;/keyword&gt;&lt;keyword&gt;Mitochondria/enzymology&lt;/keyword&gt;&lt;keyword&gt;Oligomycins/chemistry/pharmacology&lt;/keyword&gt;&lt;keyword&gt;Proto-Oncogene Proteins c-bcl-2/metabolism&lt;/keyword&gt;&lt;keyword&gt;Proton-Translocating ATPases/*antagonists &amp;amp; inhibitors&lt;/keyword&gt;&lt;keyword&gt;Saccharomyces cerevisiae/enzymology&lt;/keyword&gt;&lt;keyword&gt;Tumor Cells, Cultured&lt;/keyword&gt;&lt;/keywords&gt;&lt;dates&gt;&lt;year&gt;2001&lt;/year&gt;&lt;pub-dates&gt;&lt;date&gt;Jan&lt;/date&gt;&lt;/pub-dates&gt;&lt;/dates&gt;&lt;isbn&gt;1074-5521 (Print)&amp;#xD;1074-5521 (Linking)&lt;/isbn&gt;&lt;accession-num&gt;11182320&lt;/accession-num&gt;&lt;urls&gt;&lt;related-urls&gt;&lt;url&gt;https://www.ncbi.nlm.nih.gov/pubmed/11182320&lt;/url&gt;&lt;/related-urls&gt;&lt;/urls&gt;&lt;/record&gt;&lt;/Cite&gt;&lt;/EndNote&gt;</w:instrText>
            </w:r>
            <w:r>
              <w:fldChar w:fldCharType="separate"/>
            </w:r>
            <w:r w:rsidRPr="00517CFC">
              <w:rPr>
                <w:noProof/>
                <w:vertAlign w:val="superscript"/>
              </w:rPr>
              <w:t>293</w:t>
            </w:r>
            <w:r>
              <w:fldChar w:fldCharType="end"/>
            </w:r>
          </w:p>
        </w:tc>
      </w:tr>
      <w:tr w:rsidR="00A86F51" w14:paraId="7CC1D818" w14:textId="77777777" w:rsidTr="00C42DDD">
        <w:tc>
          <w:tcPr>
            <w:tcW w:w="2287" w:type="dxa"/>
          </w:tcPr>
          <w:p w14:paraId="4B92540D" w14:textId="27FEC814" w:rsidR="00A86F51" w:rsidRDefault="0067162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vermectin</w:t>
            </w:r>
            <w:proofErr w:type="spellEnd"/>
          </w:p>
        </w:tc>
        <w:tc>
          <w:tcPr>
            <w:tcW w:w="1364" w:type="dxa"/>
          </w:tcPr>
          <w:p w14:paraId="47AF49AB" w14:textId="02576102" w:rsidR="00A86F51" w:rsidRDefault="00A86F51" w:rsidP="00C42DDD"/>
        </w:tc>
        <w:tc>
          <w:tcPr>
            <w:tcW w:w="1364" w:type="dxa"/>
          </w:tcPr>
          <w:p w14:paraId="2AAA01E2" w14:textId="77777777" w:rsidR="00A86F51" w:rsidRDefault="00A86F51" w:rsidP="00C42DDD"/>
        </w:tc>
        <w:tc>
          <w:tcPr>
            <w:tcW w:w="1141" w:type="dxa"/>
          </w:tcPr>
          <w:p w14:paraId="57170FFF" w14:textId="77777777" w:rsidR="00A86F51" w:rsidRDefault="00A86F51" w:rsidP="00C42DDD"/>
        </w:tc>
        <w:tc>
          <w:tcPr>
            <w:tcW w:w="1141" w:type="dxa"/>
          </w:tcPr>
          <w:p w14:paraId="2ACD7BC2" w14:textId="54AC1E56" w:rsidR="00A86F51" w:rsidRDefault="0067162C" w:rsidP="00C42DDD">
            <w:r>
              <w:t>yes</w:t>
            </w:r>
          </w:p>
        </w:tc>
        <w:tc>
          <w:tcPr>
            <w:tcW w:w="2051" w:type="dxa"/>
          </w:tcPr>
          <w:p w14:paraId="28119E51" w14:textId="77777777" w:rsidR="00A86F51" w:rsidRDefault="00A86F51" w:rsidP="00C42DDD"/>
        </w:tc>
        <w:tc>
          <w:tcPr>
            <w:tcW w:w="1346" w:type="dxa"/>
          </w:tcPr>
          <w:p w14:paraId="46F33EED" w14:textId="77F46B21" w:rsidR="00A86F51" w:rsidRDefault="003817EB" w:rsidP="00C42DDD">
            <w:r>
              <w:fldChar w:fldCharType="begin">
                <w:fldData xml:space="preserve">PEVuZE5vdGU+PENpdGU+PEF1dGhvcj5aaGFuZzwvQXV0aG9yPjxZZWFyPjIwMTY8L1llYXI+PFJl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uZzwvQXV0aG9yPjxZZWFyPjIwMTY8L1llYXI+PFJl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817EB">
              <w:rPr>
                <w:noProof/>
                <w:vertAlign w:val="superscript"/>
              </w:rPr>
              <w:t>294</w:t>
            </w:r>
            <w:r>
              <w:fldChar w:fldCharType="end"/>
            </w:r>
          </w:p>
        </w:tc>
      </w:tr>
      <w:tr w:rsidR="00A86F51" w14:paraId="471E90C0" w14:textId="77777777" w:rsidTr="00C42DDD">
        <w:tc>
          <w:tcPr>
            <w:tcW w:w="2287" w:type="dxa"/>
          </w:tcPr>
          <w:p w14:paraId="42700CC0" w14:textId="4A229777" w:rsidR="00A86F51" w:rsidRDefault="006C218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alicheamicin</w:t>
            </w:r>
          </w:p>
        </w:tc>
        <w:tc>
          <w:tcPr>
            <w:tcW w:w="1364" w:type="dxa"/>
          </w:tcPr>
          <w:p w14:paraId="5FA601BB" w14:textId="0CF13112" w:rsidR="00A86F51" w:rsidRDefault="006C218F" w:rsidP="00C42DDD">
            <w:r>
              <w:t>yes</w:t>
            </w:r>
          </w:p>
        </w:tc>
        <w:tc>
          <w:tcPr>
            <w:tcW w:w="1364" w:type="dxa"/>
          </w:tcPr>
          <w:p w14:paraId="7E9D56EB" w14:textId="368C7161" w:rsidR="00A86F51" w:rsidRDefault="006C218F" w:rsidP="00C42DDD">
            <w:r>
              <w:t>Gram pos, gram neg</w:t>
            </w:r>
          </w:p>
        </w:tc>
        <w:tc>
          <w:tcPr>
            <w:tcW w:w="1141" w:type="dxa"/>
          </w:tcPr>
          <w:p w14:paraId="751C7C77" w14:textId="69C1EC98" w:rsidR="00A86F51" w:rsidRDefault="006C218F" w:rsidP="00C42DDD">
            <w:r>
              <w:t>yes</w:t>
            </w:r>
          </w:p>
        </w:tc>
        <w:tc>
          <w:tcPr>
            <w:tcW w:w="1141" w:type="dxa"/>
          </w:tcPr>
          <w:p w14:paraId="60DFCE40" w14:textId="2064BFC4" w:rsidR="00A86F51" w:rsidRDefault="006C218F" w:rsidP="00C42DDD">
            <w:r>
              <w:t>yes</w:t>
            </w:r>
          </w:p>
        </w:tc>
        <w:tc>
          <w:tcPr>
            <w:tcW w:w="2051" w:type="dxa"/>
          </w:tcPr>
          <w:p w14:paraId="04F8522F" w14:textId="77777777" w:rsidR="00A86F51" w:rsidRDefault="00A86F51" w:rsidP="00C42DDD"/>
        </w:tc>
        <w:tc>
          <w:tcPr>
            <w:tcW w:w="1346" w:type="dxa"/>
          </w:tcPr>
          <w:p w14:paraId="45757BE3" w14:textId="20820289" w:rsidR="00A86F51" w:rsidRDefault="00AB34CC" w:rsidP="00C42DDD">
            <w:r>
              <w:fldChar w:fldCharType="begin">
                <w:fldData xml:space="preserve">PEVuZE5vdGU+PENpdGU+PEF1dGhvcj5NYWllc2U8L0F1dGhvcj48WWVhcj4xOTg5PC9ZZWFyPjxS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llc2U8L0F1dGhvcj48WWVhcj4xOTg5PC9ZZWFyPjxS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B34CC">
              <w:rPr>
                <w:noProof/>
                <w:vertAlign w:val="superscript"/>
              </w:rPr>
              <w:t>296</w:t>
            </w:r>
            <w:r>
              <w:fldChar w:fldCharType="end"/>
            </w:r>
          </w:p>
        </w:tc>
      </w:tr>
      <w:tr w:rsidR="00A86F51" w14:paraId="712BB8D1" w14:textId="77777777" w:rsidTr="00C42DDD">
        <w:tc>
          <w:tcPr>
            <w:tcW w:w="2287" w:type="dxa"/>
          </w:tcPr>
          <w:p w14:paraId="3154B754" w14:textId="2221E8C2" w:rsidR="00A86F51" w:rsidRDefault="0076646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ndicidin</w:t>
            </w:r>
            <w:proofErr w:type="spellEnd"/>
          </w:p>
        </w:tc>
        <w:tc>
          <w:tcPr>
            <w:tcW w:w="1364" w:type="dxa"/>
          </w:tcPr>
          <w:p w14:paraId="1A09CE96" w14:textId="77777777" w:rsidR="00A86F51" w:rsidRDefault="00A86F51" w:rsidP="00C42DDD"/>
        </w:tc>
        <w:tc>
          <w:tcPr>
            <w:tcW w:w="1364" w:type="dxa"/>
          </w:tcPr>
          <w:p w14:paraId="05470565" w14:textId="77777777" w:rsidR="00A86F51" w:rsidRDefault="00A86F51" w:rsidP="00C42DDD"/>
        </w:tc>
        <w:tc>
          <w:tcPr>
            <w:tcW w:w="1141" w:type="dxa"/>
          </w:tcPr>
          <w:p w14:paraId="10A6B050" w14:textId="32295C21" w:rsidR="00A86F51" w:rsidRDefault="00766464" w:rsidP="00C42DDD">
            <w:r>
              <w:t>yes</w:t>
            </w:r>
          </w:p>
        </w:tc>
        <w:tc>
          <w:tcPr>
            <w:tcW w:w="1141" w:type="dxa"/>
          </w:tcPr>
          <w:p w14:paraId="65C69E83" w14:textId="77777777" w:rsidR="00A86F51" w:rsidRDefault="00A86F51" w:rsidP="00C42DDD"/>
        </w:tc>
        <w:tc>
          <w:tcPr>
            <w:tcW w:w="2051" w:type="dxa"/>
          </w:tcPr>
          <w:p w14:paraId="0FBC034D" w14:textId="77777777" w:rsidR="00A86F51" w:rsidRDefault="00A86F51" w:rsidP="00C42DDD"/>
        </w:tc>
        <w:tc>
          <w:tcPr>
            <w:tcW w:w="1346" w:type="dxa"/>
          </w:tcPr>
          <w:p w14:paraId="3AD7502E" w14:textId="6519F5F4" w:rsidR="00A86F51" w:rsidRDefault="00D20555" w:rsidP="00C42DDD">
            <w:r>
              <w:fldChar w:fldCharType="begin"/>
            </w:r>
            <w:r>
              <w:instrText xml:space="preserve"> ADDIN EN.CITE &lt;EndNote&gt;&lt;Cite&gt;&lt;Author&gt;Waksman&lt;/Author&gt;&lt;Year&gt;1965&lt;/Year&gt;&lt;RecNum&gt;304&lt;/RecNum&gt;&lt;DisplayText&gt;&lt;style face="superscript"&gt;297&lt;/style&gt;&lt;/DisplayText&gt;&lt;record&gt;&lt;rec-number&gt;304&lt;/rec-number&gt;&lt;foreign-keys&gt;&lt;key app="EN" db-id="p5zs9pw5ltwzr3e0webppaa6ae5zxdxszf5s" timestamp="1547507413"&gt;304&lt;/key&gt;&lt;/foreign-keys&gt;&lt;ref-type name="Journal Article"&gt;17&lt;/ref-type&gt;&lt;contributors&gt;&lt;authors&gt;&lt;author&gt;Waksman, S. A.&lt;/author&gt;&lt;author&gt;Lechevalier, H. A.&lt;/author&gt;&lt;author&gt;Schaffner, C. P.&lt;/author&gt;&lt;/authors&gt;&lt;/contributors&gt;&lt;titles&gt;&lt;title&gt;Candicidin and other polyenic antifungal antibiotics&lt;/title&gt;&lt;secondary-title&gt;Bull World Health Organ&lt;/secondary-title&gt;&lt;/titles&gt;&lt;periodical&gt;&lt;full-title&gt;Bull World Health Organ&lt;/full-title&gt;&lt;/periodical&gt;&lt;pages&gt;219-26&lt;/pages&gt;&lt;volume&gt;33&lt;/volume&gt;&lt;number&gt;2&lt;/number&gt;&lt;keywords&gt;&lt;keyword&gt;Antifungal Agents/*pharmacology&lt;/keyword&gt;&lt;keyword&gt;Humans&lt;/keyword&gt;&lt;keyword&gt;In Vitro Techniques&lt;/keyword&gt;&lt;/keywords&gt;&lt;dates&gt;&lt;year&gt;1965&lt;/year&gt;&lt;/dates&gt;&lt;isbn&gt;0042-9686 (Print)&amp;#xD;0042-9686 (Linking)&lt;/isbn&gt;&lt;accession-num&gt;5320588&lt;/accession-num&gt;&lt;urls&gt;&lt;related-urls&gt;&lt;url&gt;https://www.ncbi.nlm.nih.gov/pubmed/5320588&lt;/url&gt;&lt;/related-urls&gt;&lt;/urls&gt;&lt;custom2&gt;2475843&lt;/custom2&gt;&lt;/record&gt;&lt;/Cite&gt;&lt;/EndNote&gt;</w:instrText>
            </w:r>
            <w:r>
              <w:fldChar w:fldCharType="separate"/>
            </w:r>
            <w:r w:rsidRPr="00D20555">
              <w:rPr>
                <w:noProof/>
                <w:vertAlign w:val="superscript"/>
              </w:rPr>
              <w:t>297</w:t>
            </w:r>
            <w:r>
              <w:fldChar w:fldCharType="end"/>
            </w:r>
          </w:p>
        </w:tc>
      </w:tr>
      <w:tr w:rsidR="001C3DA4" w14:paraId="7AF264DD" w14:textId="77777777" w:rsidTr="00C42DDD">
        <w:tc>
          <w:tcPr>
            <w:tcW w:w="2287" w:type="dxa"/>
          </w:tcPr>
          <w:p w14:paraId="5D3386AD" w14:textId="3DD8266A" w:rsidR="001C3DA4" w:rsidRDefault="006E781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alcomycin</w:t>
            </w:r>
            <w:proofErr w:type="spellEnd"/>
          </w:p>
        </w:tc>
        <w:tc>
          <w:tcPr>
            <w:tcW w:w="1364" w:type="dxa"/>
          </w:tcPr>
          <w:p w14:paraId="1CC287B9" w14:textId="4B7C037D" w:rsidR="001C3DA4" w:rsidRDefault="006E781D" w:rsidP="00C42DDD">
            <w:r>
              <w:t>yes</w:t>
            </w:r>
          </w:p>
        </w:tc>
        <w:tc>
          <w:tcPr>
            <w:tcW w:w="1364" w:type="dxa"/>
          </w:tcPr>
          <w:p w14:paraId="6DDD74C2" w14:textId="72B69428" w:rsidR="001C3DA4" w:rsidRDefault="006E781D" w:rsidP="00C42DDD">
            <w:r>
              <w:t>Gram pos</w:t>
            </w:r>
          </w:p>
        </w:tc>
        <w:tc>
          <w:tcPr>
            <w:tcW w:w="1141" w:type="dxa"/>
          </w:tcPr>
          <w:p w14:paraId="63D52B4A" w14:textId="77777777" w:rsidR="001C3DA4" w:rsidRDefault="001C3DA4" w:rsidP="00C42DDD"/>
        </w:tc>
        <w:tc>
          <w:tcPr>
            <w:tcW w:w="1141" w:type="dxa"/>
          </w:tcPr>
          <w:p w14:paraId="03EA969F" w14:textId="77777777" w:rsidR="001C3DA4" w:rsidRDefault="001C3DA4" w:rsidP="00C42DDD"/>
        </w:tc>
        <w:tc>
          <w:tcPr>
            <w:tcW w:w="2051" w:type="dxa"/>
          </w:tcPr>
          <w:p w14:paraId="59A0F1FB" w14:textId="77777777" w:rsidR="001C3DA4" w:rsidRDefault="001C3DA4" w:rsidP="00C42DDD"/>
        </w:tc>
        <w:tc>
          <w:tcPr>
            <w:tcW w:w="1346" w:type="dxa"/>
          </w:tcPr>
          <w:p w14:paraId="0E700812" w14:textId="5DF7E358" w:rsidR="001C3DA4" w:rsidRDefault="00CE67AB" w:rsidP="00C42DDD">
            <w:r>
              <w:fldChar w:fldCharType="begin"/>
            </w:r>
            <w:r>
              <w:instrText xml:space="preserve"> ADDIN EN.CITE &lt;EndNote&gt;&lt;Cite&gt;&lt;Author&gt;Ward&lt;/Author&gt;&lt;Year&gt;2004&lt;/Year&gt;&lt;RecNum&gt;305&lt;/RecNum&gt;&lt;DisplayText&gt;&lt;style face="superscript"&gt;298&lt;/style&gt;&lt;/DisplayText&gt;&lt;record&gt;&lt;rec-number&gt;305&lt;/rec-number&gt;&lt;foreign-keys&gt;&lt;key app="EN" db-id="p5zs9pw5ltwzr3e0webppaa6ae5zxdxszf5s" timestamp="1547507612"&gt;305&lt;/key&gt;&lt;/foreign-keys&gt;&lt;ref-type name="Journal Article"&gt;17&lt;/ref-type&gt;&lt;contributors&gt;&lt;authors&gt;&lt;author&gt;Ward, S. L.&lt;/author&gt;&lt;author&gt;Hu, Z.&lt;/author&gt;&lt;author&gt;Schirmer, A.&lt;/author&gt;&lt;author&gt;Reid, R.&lt;/author&gt;&lt;author&gt;Revill, W. P.&lt;/author&gt;&lt;author&gt;Reeves, C. D.&lt;/author&gt;&lt;author&gt;Petrakovsky, O. V.&lt;/author&gt;&lt;author&gt;Dong, S. D.&lt;/author&gt;&lt;author&gt;Katz, L.&lt;/author&gt;&lt;/authors&gt;&lt;/contributors&gt;&lt;auth-address&gt;Kosan Biosciences, Inc., Hayward, California 94545, USA.&lt;/auth-address&gt;&lt;titles&gt;&lt;title&gt;Chalcomycin biosynthesis gene cluster from Streptomyces bikiniensis: novel features of an unusual ketolide produced through expression of the chm polyketide synthase in Streptomyces fradiae&lt;/title&gt;&lt;secondary-title&gt;Antimicrob Agents Chemother&lt;/secondary-title&gt;&lt;/titles&gt;&lt;periodical&gt;&lt;full-title&gt;Antimicrob Agents Chemother&lt;/full-title&gt;&lt;/periodical&gt;&lt;pages&gt;4703-12&lt;/pages&gt;&lt;volume&gt;48&lt;/volume&gt;&lt;number&gt;12&lt;/number&gt;&lt;keywords&gt;&lt;keyword&gt;Anti-Bacterial Agents/*biosynthesis&lt;/keyword&gt;&lt;keyword&gt;Culture Media&lt;/keyword&gt;&lt;keyword&gt;DNA, Bacterial/genetics&lt;/keyword&gt;&lt;keyword&gt;Drug Resistance, Bacterial&lt;/keyword&gt;&lt;keyword&gt;Fermentation&lt;/keyword&gt;&lt;keyword&gt;Macrolides/*metabolism&lt;/keyword&gt;&lt;keyword&gt;Molecular Sequence Data&lt;/keyword&gt;&lt;keyword&gt;Multigene Family&lt;/keyword&gt;&lt;keyword&gt;Plasmids/genetics&lt;/keyword&gt;&lt;keyword&gt;Polyketide Synthases/*metabolism&lt;/keyword&gt;&lt;keyword&gt;Streptomyces/*genetics/*metabolism&lt;/keyword&gt;&lt;/keywords&gt;&lt;dates&gt;&lt;year&gt;2004&lt;/year&gt;&lt;pub-dates&gt;&lt;date&gt;Dec&lt;/date&gt;&lt;/pub-dates&gt;&lt;/dates&gt;&lt;isbn&gt;0066-4804 (Print)&amp;#xD;0066-4804 (Linking)&lt;/isbn&gt;&lt;accession-num&gt;15561847&lt;/accession-num&gt;&lt;urls&gt;&lt;related-urls&gt;&lt;url&gt;https://www.ncbi.nlm.nih.gov/pubmed/15561847&lt;/url&gt;&lt;/related-urls&gt;&lt;/urls&gt;&lt;custom2&gt;529187&lt;/custom2&gt;&lt;electronic-resource-num&gt;10.1128/AAC.48.12.4703-4712.2004&lt;/electronic-resource-num&gt;&lt;/record&gt;&lt;/Cite&gt;&lt;/EndNote&gt;</w:instrText>
            </w:r>
            <w:r>
              <w:fldChar w:fldCharType="separate"/>
            </w:r>
            <w:r w:rsidRPr="00CE67AB">
              <w:rPr>
                <w:noProof/>
                <w:vertAlign w:val="superscript"/>
              </w:rPr>
              <w:t>298</w:t>
            </w:r>
            <w:r>
              <w:fldChar w:fldCharType="end"/>
            </w:r>
          </w:p>
        </w:tc>
      </w:tr>
      <w:tr w:rsidR="001C3DA4" w14:paraId="23969925" w14:textId="77777777" w:rsidTr="00C42DDD">
        <w:tc>
          <w:tcPr>
            <w:tcW w:w="2287" w:type="dxa"/>
          </w:tcPr>
          <w:p w14:paraId="4E3F0622" w14:textId="471A869B" w:rsidR="001C3DA4" w:rsidRDefault="00B32454" w:rsidP="00C42DDD">
            <w:pPr>
              <w:rPr>
                <w:rFonts w:ascii="Calibri" w:hAnsi="Calibri" w:cs="Calibri"/>
                <w:color w:val="000000"/>
              </w:rPr>
            </w:pPr>
            <w:r w:rsidRPr="00B32454">
              <w:rPr>
                <w:rFonts w:ascii="Calibri" w:hAnsi="Calibri" w:cs="Calibri"/>
                <w:color w:val="000000"/>
              </w:rPr>
              <w:t>Concanamycin</w:t>
            </w:r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62DB2DD3" w14:textId="77777777" w:rsidR="001C3DA4" w:rsidRDefault="001C3DA4" w:rsidP="00C42DDD"/>
        </w:tc>
        <w:tc>
          <w:tcPr>
            <w:tcW w:w="1364" w:type="dxa"/>
          </w:tcPr>
          <w:p w14:paraId="0D79F1F0" w14:textId="77777777" w:rsidR="001C3DA4" w:rsidRDefault="001C3DA4" w:rsidP="00C42DDD"/>
        </w:tc>
        <w:tc>
          <w:tcPr>
            <w:tcW w:w="1141" w:type="dxa"/>
          </w:tcPr>
          <w:p w14:paraId="1A434873" w14:textId="77777777" w:rsidR="001C3DA4" w:rsidRDefault="001C3DA4" w:rsidP="00C42DDD"/>
        </w:tc>
        <w:tc>
          <w:tcPr>
            <w:tcW w:w="1141" w:type="dxa"/>
          </w:tcPr>
          <w:p w14:paraId="223F2976" w14:textId="4A283CC8" w:rsidR="001C3DA4" w:rsidRDefault="00B32454" w:rsidP="00C42DDD">
            <w:r>
              <w:t>yes</w:t>
            </w:r>
          </w:p>
        </w:tc>
        <w:tc>
          <w:tcPr>
            <w:tcW w:w="2051" w:type="dxa"/>
          </w:tcPr>
          <w:p w14:paraId="6C266ADB" w14:textId="77777777" w:rsidR="001C3DA4" w:rsidRDefault="001C3DA4" w:rsidP="00C42DDD"/>
        </w:tc>
        <w:tc>
          <w:tcPr>
            <w:tcW w:w="1346" w:type="dxa"/>
          </w:tcPr>
          <w:p w14:paraId="18DE4F58" w14:textId="4F20AE9C" w:rsidR="001C3DA4" w:rsidRDefault="00203A12" w:rsidP="00C42DDD">
            <w:r>
              <w:fldChar w:fldCharType="begin">
                <w:fldData xml:space="preserve">PEVuZE5vdGU+PENpdGU+PEF1dGhvcj5LYXRhb2thPC9BdXRob3I+PFllYXI+MTk5NjwvWWVhcj48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XRhb2thPC9BdXRob3I+PFllYXI+MTk5NjwvWWVhcj48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03A12">
              <w:rPr>
                <w:noProof/>
                <w:vertAlign w:val="superscript"/>
              </w:rPr>
              <w:t>299</w:t>
            </w:r>
            <w:r>
              <w:fldChar w:fldCharType="end"/>
            </w:r>
          </w:p>
        </w:tc>
      </w:tr>
      <w:tr w:rsidR="001C3DA4" w14:paraId="7948ABDB" w14:textId="77777777" w:rsidTr="00C42DDD">
        <w:tc>
          <w:tcPr>
            <w:tcW w:w="2287" w:type="dxa"/>
          </w:tcPr>
          <w:p w14:paraId="6AAE330B" w14:textId="7FBA977D" w:rsidR="001C3DA4" w:rsidRDefault="005541D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remimycin</w:t>
            </w:r>
            <w:proofErr w:type="spellEnd"/>
          </w:p>
        </w:tc>
        <w:tc>
          <w:tcPr>
            <w:tcW w:w="1364" w:type="dxa"/>
          </w:tcPr>
          <w:p w14:paraId="37E912D3" w14:textId="05C0E88A" w:rsidR="001C3DA4" w:rsidRDefault="005541D4" w:rsidP="00C42DDD">
            <w:r>
              <w:t>yes</w:t>
            </w:r>
          </w:p>
        </w:tc>
        <w:tc>
          <w:tcPr>
            <w:tcW w:w="1364" w:type="dxa"/>
          </w:tcPr>
          <w:p w14:paraId="0383FCBA" w14:textId="15740E3F" w:rsidR="001C3DA4" w:rsidRDefault="005541D4" w:rsidP="00C42DDD">
            <w:r>
              <w:t>Gram pos</w:t>
            </w:r>
          </w:p>
        </w:tc>
        <w:tc>
          <w:tcPr>
            <w:tcW w:w="1141" w:type="dxa"/>
          </w:tcPr>
          <w:p w14:paraId="79831766" w14:textId="77777777" w:rsidR="001C3DA4" w:rsidRDefault="001C3DA4" w:rsidP="00C42DDD"/>
        </w:tc>
        <w:tc>
          <w:tcPr>
            <w:tcW w:w="1141" w:type="dxa"/>
          </w:tcPr>
          <w:p w14:paraId="3525AE39" w14:textId="77777777" w:rsidR="001C3DA4" w:rsidRDefault="001C3DA4" w:rsidP="00C42DDD"/>
        </w:tc>
        <w:tc>
          <w:tcPr>
            <w:tcW w:w="2051" w:type="dxa"/>
          </w:tcPr>
          <w:p w14:paraId="01999874" w14:textId="77777777" w:rsidR="001C3DA4" w:rsidRDefault="001C3DA4" w:rsidP="00C42DDD"/>
        </w:tc>
        <w:tc>
          <w:tcPr>
            <w:tcW w:w="1346" w:type="dxa"/>
          </w:tcPr>
          <w:p w14:paraId="7C7A4226" w14:textId="77951716" w:rsidR="001C3DA4" w:rsidRDefault="00047BB9" w:rsidP="00C42DDD">
            <w:r>
              <w:fldChar w:fldCharType="begin"/>
            </w:r>
            <w:r>
              <w:instrText xml:space="preserve"> ADDIN EN.CITE &lt;EndNote&gt;&lt;Cite&gt;&lt;Author&gt;Igarashi&lt;/Author&gt;&lt;Year&gt;1998&lt;/Year&gt;&lt;RecNum&gt;307&lt;/RecNum&gt;&lt;DisplayText&gt;&lt;style face="superscript"&gt;300&lt;/style&gt;&lt;/DisplayText&gt;&lt;record&gt;&lt;rec-number&gt;307&lt;/rec-number&gt;&lt;foreign-keys&gt;&lt;key app="EN" db-id="p5zs9pw5ltwzr3e0webppaa6ae5zxdxszf5s" timestamp="1547507861"&gt;307&lt;/key&gt;&lt;/foreign-keys&gt;&lt;ref-type name="Journal Article"&gt;17&lt;/ref-type&gt;&lt;contributors&gt;&lt;authors&gt;&lt;author&gt;Igarashi, M.&lt;/author&gt;&lt;author&gt;Tsuchida, T.&lt;/author&gt;&lt;author&gt;Kinoshita, N.&lt;/author&gt;&lt;author&gt;Kamijima, M.&lt;/author&gt;&lt;author&gt;Sawa, R.&lt;/author&gt;&lt;author&gt;Sawa, T.&lt;/author&gt;&lt;author&gt;Naganawa, H.&lt;/author&gt;&lt;author&gt;Hamada, M.&lt;/author&gt;&lt;author&gt;Takeuchi, T.&lt;/author&gt;&lt;author&gt;Yamazaki, K.&lt;/author&gt;&lt;author&gt;Ishizuka, M.&lt;/author&gt;&lt;/authors&gt;&lt;/contributors&gt;&lt;auth-address&gt;Institute of Microbial Chemistry, Tokyo, Japan.&lt;/auth-address&gt;&lt;titles&gt;&lt;title&gt;Cremimycin, a novel 19-membered macrocyclic lactam antibiotic, from Streptomyces sp&lt;/title&gt;&lt;secondary-title&gt;J Antibiot (Tokyo)&lt;/secondary-title&gt;&lt;/titles&gt;&lt;periodical&gt;&lt;full-title&gt;J Antibiot (Tokyo)&lt;/full-title&gt;&lt;/periodical&gt;&lt;pages&gt;123-9&lt;/pages&gt;&lt;volume&gt;51&lt;/volume&gt;&lt;number&gt;2&lt;/number&gt;&lt;keywords&gt;&lt;keyword&gt;Animals&lt;/keyword&gt;&lt;keyword&gt;Anti-Bacterial Agents/*chemistry/*isolation &amp;amp; purification&lt;/keyword&gt;&lt;keyword&gt;Fermentation&lt;/keyword&gt;&lt;keyword&gt;Gram-Positive Bacteria/drug effects&lt;/keyword&gt;&lt;keyword&gt;Lactams&lt;/keyword&gt;&lt;keyword&gt;Lethal Dose 50&lt;/keyword&gt;&lt;keyword&gt;Mice&lt;/keyword&gt;&lt;keyword&gt;Microbial Sensitivity Tests&lt;/keyword&gt;&lt;keyword&gt;Molecular Structure&lt;/keyword&gt;&lt;keyword&gt;Streptomyces&lt;/keyword&gt;&lt;keyword&gt;Tumor Cells, Cultured/drug effects&lt;/keyword&gt;&lt;/keywords&gt;&lt;dates&gt;&lt;year&gt;1998&lt;/year&gt;&lt;pub-dates&gt;&lt;date&gt;Feb&lt;/date&gt;&lt;/pub-dates&gt;&lt;/dates&gt;&lt;isbn&gt;0021-8820 (Print)&amp;#xD;0021-8820 (Linking)&lt;/isbn&gt;&lt;accession-num&gt;9544932&lt;/accession-num&gt;&lt;urls&gt;&lt;related-urls&gt;&lt;url&gt;https://www.ncbi.nlm.nih.gov/pubmed/9544932&lt;/url&gt;&lt;/related-urls&gt;&lt;/urls&gt;&lt;/record&gt;&lt;/Cite&gt;&lt;/EndNote&gt;</w:instrText>
            </w:r>
            <w:r>
              <w:fldChar w:fldCharType="separate"/>
            </w:r>
            <w:r w:rsidRPr="00047BB9">
              <w:rPr>
                <w:noProof/>
                <w:vertAlign w:val="superscript"/>
              </w:rPr>
              <w:t>300</w:t>
            </w:r>
            <w:r>
              <w:fldChar w:fldCharType="end"/>
            </w:r>
          </w:p>
        </w:tc>
      </w:tr>
      <w:tr w:rsidR="001C3DA4" w14:paraId="71C161D0" w14:textId="77777777" w:rsidTr="00C42DDD">
        <w:tc>
          <w:tcPr>
            <w:tcW w:w="2287" w:type="dxa"/>
          </w:tcPr>
          <w:p w14:paraId="63C950D6" w14:textId="38FD9280" w:rsidR="001C3DA4" w:rsidRDefault="008F347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-837</w:t>
            </w:r>
          </w:p>
        </w:tc>
        <w:tc>
          <w:tcPr>
            <w:tcW w:w="1364" w:type="dxa"/>
          </w:tcPr>
          <w:p w14:paraId="3D2F11FC" w14:textId="77777777" w:rsidR="001C3DA4" w:rsidRDefault="001C3DA4" w:rsidP="00C42DDD"/>
        </w:tc>
        <w:tc>
          <w:tcPr>
            <w:tcW w:w="1364" w:type="dxa"/>
          </w:tcPr>
          <w:p w14:paraId="51D1CE22" w14:textId="77777777" w:rsidR="001C3DA4" w:rsidRDefault="001C3DA4" w:rsidP="00C42DDD"/>
        </w:tc>
        <w:tc>
          <w:tcPr>
            <w:tcW w:w="1141" w:type="dxa"/>
          </w:tcPr>
          <w:p w14:paraId="78DDC32B" w14:textId="3356C154" w:rsidR="001C3DA4" w:rsidRDefault="008F3479" w:rsidP="00C42DDD">
            <w:r>
              <w:t>yes</w:t>
            </w:r>
          </w:p>
        </w:tc>
        <w:tc>
          <w:tcPr>
            <w:tcW w:w="1141" w:type="dxa"/>
          </w:tcPr>
          <w:p w14:paraId="6E953A23" w14:textId="77777777" w:rsidR="001C3DA4" w:rsidRDefault="001C3DA4" w:rsidP="00C42DDD"/>
        </w:tc>
        <w:tc>
          <w:tcPr>
            <w:tcW w:w="2051" w:type="dxa"/>
          </w:tcPr>
          <w:p w14:paraId="6DE431BF" w14:textId="77777777" w:rsidR="001C3DA4" w:rsidRDefault="001C3DA4" w:rsidP="00C42DDD"/>
        </w:tc>
        <w:tc>
          <w:tcPr>
            <w:tcW w:w="1346" w:type="dxa"/>
          </w:tcPr>
          <w:p w14:paraId="66554EEA" w14:textId="6B411D0A" w:rsidR="001C3DA4" w:rsidRDefault="00907B8F" w:rsidP="00C42DDD">
            <w:r>
              <w:fldChar w:fldCharType="begin"/>
            </w:r>
            <w:r>
              <w:instrText xml:space="preserve"> ADDIN EN.CITE &lt;EndNote&gt;&lt;Cite&gt;&lt;Author&gt;Banskota&lt;/Author&gt;&lt;Year&gt;2006&lt;/Year&gt;&lt;RecNum&gt;308&lt;/RecNum&gt;&lt;DisplayText&gt;&lt;style face="superscript"&gt;301&lt;/style&gt;&lt;/DisplayText&gt;&lt;record&gt;&lt;rec-number&gt;308&lt;/rec-number&gt;&lt;foreign-keys&gt;&lt;key app="EN" db-id="p5zs9pw5ltwzr3e0webppaa6ae5zxdxszf5s" timestamp="1547508169"&gt;308&lt;/key&gt;&lt;/foreign-keys&gt;&lt;ref-type name="Journal Article"&gt;17&lt;/ref-type&gt;&lt;contributors&gt;&lt;authors&gt;&lt;author&gt;Banskota, A. H.&lt;/author&gt;&lt;author&gt;McAlpine, J. B.&lt;/author&gt;&lt;author&gt;Sorensen, D.&lt;/author&gt;&lt;author&gt;Aouidate, M.&lt;/author&gt;&lt;author&gt;Piraee, M.&lt;/author&gt;&lt;author&gt;Alarco, A. M.&lt;/author&gt;&lt;author&gt;Omura, S.&lt;/author&gt;&lt;author&gt;Shiomi, K.&lt;/author&gt;&lt;author&gt;Farnet, C. M.&lt;/author&gt;&lt;author&gt;Zazopoulos, E.&lt;/author&gt;&lt;/authors&gt;&lt;/contributors&gt;&lt;auth-address&gt;Ecopia BioSciences Inc., 7290 Frederick-Banting, Montreal, Quebec, H4S 2A1, Canada.&lt;/auth-address&gt;&lt;titles&gt;&lt;title&gt;Isolation and identification of three new 5-alkenyl-3,3(2H)-furanones from two streptomyces species using a genomic screening approach&lt;/title&gt;&lt;secondary-title&gt;J Antibiot (Tokyo)&lt;/secondary-title&gt;&lt;/titles&gt;&lt;periodical&gt;&lt;full-title&gt;J Antibiot (Tokyo)&lt;/full-title&gt;&lt;/periodical&gt;&lt;pages&gt;168-76&lt;/pages&gt;&lt;volume&gt;59&lt;/volume&gt;&lt;number&gt;3&lt;/number&gt;&lt;keywords&gt;&lt;keyword&gt;Fermentation&lt;/keyword&gt;&lt;keyword&gt;Furans/chemistry/*isolation &amp;amp; purification/pharmacology&lt;/keyword&gt;&lt;keyword&gt;Genome, Bacterial&lt;/keyword&gt;&lt;keyword&gt;Magnetic Resonance Spectroscopy&lt;/keyword&gt;&lt;keyword&gt;Multigene Family&lt;/keyword&gt;&lt;keyword&gt;Phylogeny&lt;/keyword&gt;&lt;keyword&gt;Streptomyces/genetics/*metabolism&lt;/keyword&gt;&lt;/keywords&gt;&lt;dates&gt;&lt;year&gt;2006&lt;/year&gt;&lt;pub-dates&gt;&lt;date&gt;Mar&lt;/date&gt;&lt;/pub-dates&gt;&lt;/dates&gt;&lt;isbn&gt;0021-8820 (Print)&amp;#xD;0021-8820 (Linking)&lt;/isbn&gt;&lt;accession-num&gt;16724457&lt;/accession-num&gt;&lt;urls&gt;&lt;related-urls&gt;&lt;url&gt;https://www.ncbi.nlm.nih.gov/pubmed/16724457&lt;/url&gt;&lt;/related-urls&gt;&lt;/urls&gt;&lt;electronic-resource-num&gt;10.1038/ja.2006.24&lt;/electronic-resource-num&gt;&lt;/record&gt;&lt;/Cite&gt;&lt;/EndNote&gt;</w:instrText>
            </w:r>
            <w:r>
              <w:fldChar w:fldCharType="separate"/>
            </w:r>
            <w:r w:rsidRPr="00907B8F">
              <w:rPr>
                <w:noProof/>
                <w:vertAlign w:val="superscript"/>
              </w:rPr>
              <w:t>301</w:t>
            </w:r>
            <w:r>
              <w:fldChar w:fldCharType="end"/>
            </w:r>
          </w:p>
        </w:tc>
      </w:tr>
      <w:tr w:rsidR="001C3DA4" w14:paraId="64B2D2EA" w14:textId="77777777" w:rsidTr="00C42DDD">
        <w:tc>
          <w:tcPr>
            <w:tcW w:w="2287" w:type="dxa"/>
          </w:tcPr>
          <w:p w14:paraId="3CD2CAFD" w14:textId="53303720" w:rsidR="001C3DA4" w:rsidRDefault="00907B8F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CO-</w:t>
            </w:r>
            <w:r w:rsidR="00CB4F28">
              <w:rPr>
                <w:rFonts w:ascii="Calibri" w:hAnsi="Calibri" w:cs="Calibri"/>
                <w:color w:val="000000"/>
              </w:rPr>
              <w:t>0</w:t>
            </w:r>
            <w:r>
              <w:rPr>
                <w:rFonts w:ascii="Calibri" w:hAnsi="Calibri" w:cs="Calibri"/>
                <w:color w:val="000000"/>
              </w:rPr>
              <w:t>2301</w:t>
            </w:r>
          </w:p>
        </w:tc>
        <w:tc>
          <w:tcPr>
            <w:tcW w:w="1364" w:type="dxa"/>
          </w:tcPr>
          <w:p w14:paraId="7DC22778" w14:textId="77777777" w:rsidR="001C3DA4" w:rsidRDefault="001C3DA4" w:rsidP="00C42DDD"/>
        </w:tc>
        <w:tc>
          <w:tcPr>
            <w:tcW w:w="1364" w:type="dxa"/>
          </w:tcPr>
          <w:p w14:paraId="1C712573" w14:textId="77777777" w:rsidR="001C3DA4" w:rsidRDefault="001C3DA4" w:rsidP="00C42DDD"/>
        </w:tc>
        <w:tc>
          <w:tcPr>
            <w:tcW w:w="1141" w:type="dxa"/>
          </w:tcPr>
          <w:p w14:paraId="3BB6742F" w14:textId="7F0686CC" w:rsidR="001C3DA4" w:rsidRDefault="00907B8F" w:rsidP="00C42DDD">
            <w:r>
              <w:t>yes</w:t>
            </w:r>
          </w:p>
        </w:tc>
        <w:tc>
          <w:tcPr>
            <w:tcW w:w="1141" w:type="dxa"/>
          </w:tcPr>
          <w:p w14:paraId="61940CE2" w14:textId="77777777" w:rsidR="001C3DA4" w:rsidRDefault="001C3DA4" w:rsidP="00C42DDD"/>
        </w:tc>
        <w:tc>
          <w:tcPr>
            <w:tcW w:w="2051" w:type="dxa"/>
          </w:tcPr>
          <w:p w14:paraId="07BF23D4" w14:textId="77777777" w:rsidR="001C3DA4" w:rsidRDefault="001C3DA4" w:rsidP="00C42DDD"/>
        </w:tc>
        <w:tc>
          <w:tcPr>
            <w:tcW w:w="1346" w:type="dxa"/>
          </w:tcPr>
          <w:p w14:paraId="4ACE3ACE" w14:textId="07F9240E" w:rsidR="001C3DA4" w:rsidRDefault="00907B8F" w:rsidP="00C42DDD">
            <w:r>
              <w:fldChar w:fldCharType="begin"/>
            </w:r>
            <w:r>
              <w:instrText xml:space="preserve"> ADDIN EN.CITE &lt;EndNote&gt;&lt;Cite&gt;&lt;Author&gt;Banskota&lt;/Author&gt;&lt;Year&gt;2006&lt;/Year&gt;&lt;RecNum&gt;308&lt;/RecNum&gt;&lt;DisplayText&gt;&lt;style face="superscript"&gt;301&lt;/style&gt;&lt;/DisplayText&gt;&lt;record&gt;&lt;rec-number&gt;308&lt;/rec-number&gt;&lt;foreign-keys&gt;&lt;key app="EN" db-id="p5zs9pw5ltwzr3e0webppaa6ae5zxdxszf5s" timestamp="1547508169"&gt;308&lt;/key&gt;&lt;/foreign-keys&gt;&lt;ref-type name="Journal Article"&gt;17&lt;/ref-type&gt;&lt;contributors&gt;&lt;authors&gt;&lt;author&gt;Banskota, A. H.&lt;/author&gt;&lt;author&gt;McAlpine, J. B.&lt;/author&gt;&lt;author&gt;Sorensen, D.&lt;/author&gt;&lt;author&gt;Aouidate, M.&lt;/author&gt;&lt;author&gt;Piraee, M.&lt;/author&gt;&lt;author&gt;Alarco, A. M.&lt;/author&gt;&lt;author&gt;Omura, S.&lt;/author&gt;&lt;author&gt;Shiomi, K.&lt;/author&gt;&lt;author&gt;Farnet, C. M.&lt;/author&gt;&lt;author&gt;Zazopoulos, E.&lt;/author&gt;&lt;/authors&gt;&lt;/contributors&gt;&lt;auth-address&gt;Ecopia BioSciences Inc., 7290 Frederick-Banting, Montreal, Quebec, H4S 2A1, Canada.&lt;/auth-address&gt;&lt;titles&gt;&lt;title&gt;Isolation and identification of three new 5-alkenyl-3,3(2H)-furanones from two streptomyces species using a genomic screening approach&lt;/title&gt;&lt;secondary-title&gt;J Antibiot (Tokyo)&lt;/secondary-title&gt;&lt;/titles&gt;&lt;periodical&gt;&lt;full-title&gt;J Antibiot (Tokyo)&lt;/full-title&gt;&lt;/periodical&gt;&lt;pages&gt;168-76&lt;/pages&gt;&lt;volume&gt;59&lt;/volume&gt;&lt;number&gt;3&lt;/number&gt;&lt;keywords&gt;&lt;keyword&gt;Fermentation&lt;/keyword&gt;&lt;keyword&gt;Furans/chemistry/*isolation &amp;amp; purification/pharmacology&lt;/keyword&gt;&lt;keyword&gt;Genome, Bacterial&lt;/keyword&gt;&lt;keyword&gt;Magnetic Resonance Spectroscopy&lt;/keyword&gt;&lt;keyword&gt;Multigene Family&lt;/keyword&gt;&lt;keyword&gt;Phylogeny&lt;/keyword&gt;&lt;keyword&gt;Streptomyces/genetics/*metabolism&lt;/keyword&gt;&lt;/keywords&gt;&lt;dates&gt;&lt;year&gt;2006&lt;/year&gt;&lt;pub-dates&gt;&lt;date&gt;Mar&lt;/date&gt;&lt;/pub-dates&gt;&lt;/dates&gt;&lt;isbn&gt;0021-8820 (Print)&amp;#xD;0021-8820 (Linking)&lt;/isbn&gt;&lt;accession-num&gt;16724457&lt;/accession-num&gt;&lt;urls&gt;&lt;related-urls&gt;&lt;url&gt;https://www.ncbi.nlm.nih.gov/pubmed/16724457&lt;/url&gt;&lt;/related-urls&gt;&lt;/urls&gt;&lt;electronic-resource-num&gt;10.1038/ja.2006.24&lt;/electronic-resource-num&gt;&lt;/record&gt;&lt;/Cite&gt;&lt;/EndNote&gt;</w:instrText>
            </w:r>
            <w:r>
              <w:fldChar w:fldCharType="separate"/>
            </w:r>
            <w:r w:rsidRPr="00907B8F">
              <w:rPr>
                <w:noProof/>
                <w:vertAlign w:val="superscript"/>
              </w:rPr>
              <w:t>301</w:t>
            </w:r>
            <w:r>
              <w:fldChar w:fldCharType="end"/>
            </w:r>
          </w:p>
        </w:tc>
      </w:tr>
      <w:tr w:rsidR="001C3DA4" w14:paraId="539B466D" w14:textId="77777777" w:rsidTr="00C42DDD">
        <w:tc>
          <w:tcPr>
            <w:tcW w:w="2287" w:type="dxa"/>
          </w:tcPr>
          <w:p w14:paraId="0200694A" w14:textId="2B874324" w:rsidR="001C3DA4" w:rsidRDefault="003C310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belactone</w:t>
            </w:r>
            <w:proofErr w:type="spellEnd"/>
          </w:p>
        </w:tc>
        <w:tc>
          <w:tcPr>
            <w:tcW w:w="1364" w:type="dxa"/>
          </w:tcPr>
          <w:p w14:paraId="64D3DBE0" w14:textId="5AEB63BE" w:rsidR="001C3DA4" w:rsidRDefault="001C3DA4" w:rsidP="00C42DDD"/>
        </w:tc>
        <w:tc>
          <w:tcPr>
            <w:tcW w:w="1364" w:type="dxa"/>
          </w:tcPr>
          <w:p w14:paraId="2EA70FB9" w14:textId="77777777" w:rsidR="001C3DA4" w:rsidRDefault="001C3DA4" w:rsidP="00C42DDD"/>
        </w:tc>
        <w:tc>
          <w:tcPr>
            <w:tcW w:w="1141" w:type="dxa"/>
          </w:tcPr>
          <w:p w14:paraId="5A12F38A" w14:textId="65362144" w:rsidR="001C3DA4" w:rsidRDefault="003C310F" w:rsidP="00C42DDD">
            <w:r>
              <w:t>yes</w:t>
            </w:r>
          </w:p>
        </w:tc>
        <w:tc>
          <w:tcPr>
            <w:tcW w:w="1141" w:type="dxa"/>
          </w:tcPr>
          <w:p w14:paraId="2415CBFA" w14:textId="77777777" w:rsidR="001C3DA4" w:rsidRDefault="001C3DA4" w:rsidP="00C42DDD"/>
        </w:tc>
        <w:tc>
          <w:tcPr>
            <w:tcW w:w="2051" w:type="dxa"/>
          </w:tcPr>
          <w:p w14:paraId="733EFD4D" w14:textId="77777777" w:rsidR="001C3DA4" w:rsidRDefault="001C3DA4" w:rsidP="00C42DDD"/>
        </w:tc>
        <w:tc>
          <w:tcPr>
            <w:tcW w:w="1346" w:type="dxa"/>
          </w:tcPr>
          <w:p w14:paraId="528857C0" w14:textId="07A42A63" w:rsidR="001C3DA4" w:rsidRDefault="00694D3A" w:rsidP="00C42DDD">
            <w:r>
              <w:fldChar w:fldCharType="begin"/>
            </w:r>
            <w:r>
              <w:instrText xml:space="preserve"> ADDIN EN.CITE &lt;EndNote&gt;&lt;Cite&gt;&lt;Author&gt;Koller&lt;/Author&gt;&lt;Year&gt;1990&lt;/Year&gt;&lt;RecNum&gt;309&lt;/RecNum&gt;&lt;DisplayText&gt;&lt;style face="superscript"&gt;302&lt;/style&gt;&lt;/DisplayText&gt;&lt;record&gt;&lt;rec-number&gt;309&lt;/rec-number&gt;&lt;foreign-keys&gt;&lt;key app="EN" db-id="p5zs9pw5ltwzr3e0webppaa6ae5zxdxszf5s" timestamp="1547508344"&gt;309&lt;/key&gt;&lt;/foreign-keys&gt;&lt;ref-type name="Journal Article"&gt;17&lt;/ref-type&gt;&lt;contributors&gt;&lt;authors&gt;&lt;author&gt;Koller, W.&lt;/author&gt;&lt;author&gt;Trail, F.&lt;/author&gt;&lt;author&gt;Parker, D. M.&lt;/author&gt;&lt;/authors&gt;&lt;/contributors&gt;&lt;titles&gt;&lt;title&gt;Ebelactones inhibit cutinases produced by fungal plant pathogens&lt;/title&gt;&lt;secondary-title&gt;J Antibiot (Tokyo)&lt;/secondary-title&gt;&lt;/titles&gt;&lt;periodical&gt;&lt;full-title&gt;J Antibiot (Tokyo)&lt;/full-title&gt;&lt;/periodical&gt;&lt;pages&gt;734-5&lt;/pages&gt;&lt;volume&gt;43&lt;/volume&gt;&lt;number&gt;6&lt;/number&gt;&lt;keywords&gt;&lt;keyword&gt;Anti-Bacterial Agents/*pharmacology&lt;/keyword&gt;&lt;keyword&gt;Carboxylic Ester Hydrolases/*antagonists &amp;amp; inhibitors&lt;/keyword&gt;&lt;keyword&gt;Fungi/*enzymology&lt;/keyword&gt;&lt;keyword&gt;Lactones/pharmacology&lt;/keyword&gt;&lt;/keywords&gt;&lt;dates&gt;&lt;year&gt;1990&lt;/year&gt;&lt;pub-dates&gt;&lt;date&gt;Jun&lt;/date&gt;&lt;/pub-dates&gt;&lt;/dates&gt;&lt;isbn&gt;0021-8820 (Print)&amp;#xD;0021-8820 (Linking)&lt;/isbn&gt;&lt;accession-num&gt;2380118&lt;/accession-num&gt;&lt;urls&gt;&lt;related-urls&gt;&lt;url&gt;https://www.ncbi.nlm.nih.gov/pubmed/2380118&lt;/url&gt;&lt;/related-urls&gt;&lt;/urls&gt;&lt;/record&gt;&lt;/Cite&gt;&lt;/EndNote&gt;</w:instrText>
            </w:r>
            <w:r>
              <w:fldChar w:fldCharType="separate"/>
            </w:r>
            <w:r w:rsidRPr="00694D3A">
              <w:rPr>
                <w:noProof/>
                <w:vertAlign w:val="superscript"/>
              </w:rPr>
              <w:t>302</w:t>
            </w:r>
            <w:r>
              <w:fldChar w:fldCharType="end"/>
            </w:r>
          </w:p>
        </w:tc>
      </w:tr>
      <w:tr w:rsidR="001C3DA4" w14:paraId="42B5E202" w14:textId="77777777" w:rsidTr="00C42DDD">
        <w:tc>
          <w:tcPr>
            <w:tcW w:w="2287" w:type="dxa"/>
          </w:tcPr>
          <w:p w14:paraId="2CEED973" w14:textId="1409EBE0" w:rsidR="001C3DA4" w:rsidRDefault="00150F4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laiophylin</w:t>
            </w:r>
            <w:proofErr w:type="spellEnd"/>
          </w:p>
        </w:tc>
        <w:tc>
          <w:tcPr>
            <w:tcW w:w="1364" w:type="dxa"/>
          </w:tcPr>
          <w:p w14:paraId="6218CB98" w14:textId="77777777" w:rsidR="001C3DA4" w:rsidRDefault="001C3DA4" w:rsidP="00C42DDD"/>
        </w:tc>
        <w:tc>
          <w:tcPr>
            <w:tcW w:w="1364" w:type="dxa"/>
          </w:tcPr>
          <w:p w14:paraId="6C47769C" w14:textId="77777777" w:rsidR="001C3DA4" w:rsidRDefault="001C3DA4" w:rsidP="00C42DDD"/>
        </w:tc>
        <w:tc>
          <w:tcPr>
            <w:tcW w:w="1141" w:type="dxa"/>
          </w:tcPr>
          <w:p w14:paraId="0C9E2A33" w14:textId="77777777" w:rsidR="001C3DA4" w:rsidRDefault="001C3DA4" w:rsidP="00C42DDD"/>
        </w:tc>
        <w:tc>
          <w:tcPr>
            <w:tcW w:w="1141" w:type="dxa"/>
          </w:tcPr>
          <w:p w14:paraId="2AC58CD1" w14:textId="7088FB1B" w:rsidR="001C3DA4" w:rsidRDefault="00150F43" w:rsidP="00C42DDD">
            <w:r>
              <w:t>yes</w:t>
            </w:r>
          </w:p>
        </w:tc>
        <w:tc>
          <w:tcPr>
            <w:tcW w:w="2051" w:type="dxa"/>
          </w:tcPr>
          <w:p w14:paraId="77B800CB" w14:textId="77777777" w:rsidR="001C3DA4" w:rsidRDefault="001C3DA4" w:rsidP="00C42DDD"/>
        </w:tc>
        <w:tc>
          <w:tcPr>
            <w:tcW w:w="1346" w:type="dxa"/>
          </w:tcPr>
          <w:p w14:paraId="690367E6" w14:textId="2CC84D2C" w:rsidR="001C3DA4" w:rsidRDefault="0058762A" w:rsidP="00C42DDD">
            <w:r>
              <w:fldChar w:fldCharType="begin">
                <w:fldData xml:space="preserve">PEVuZE5vdGU+PENpdGU+PEF1dGhvcj5aaGFvPC9BdXRob3I+PFllYXI+MjAxNTwvWWVhcj48UmVj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vPC9BdXRob3I+PFllYXI+MjAxNTwvWWVhcj48UmVj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8762A">
              <w:rPr>
                <w:noProof/>
                <w:vertAlign w:val="superscript"/>
              </w:rPr>
              <w:t>303</w:t>
            </w:r>
            <w:r>
              <w:fldChar w:fldCharType="end"/>
            </w:r>
          </w:p>
        </w:tc>
      </w:tr>
      <w:tr w:rsidR="001C3DA4" w14:paraId="72102FA8" w14:textId="77777777" w:rsidTr="00C42DDD">
        <w:tc>
          <w:tcPr>
            <w:tcW w:w="2287" w:type="dxa"/>
          </w:tcPr>
          <w:p w14:paraId="39931674" w14:textId="47F21F90" w:rsidR="001C3DA4" w:rsidRDefault="008465A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D-891</w:t>
            </w:r>
          </w:p>
        </w:tc>
        <w:tc>
          <w:tcPr>
            <w:tcW w:w="1364" w:type="dxa"/>
          </w:tcPr>
          <w:p w14:paraId="5AD140B9" w14:textId="77777777" w:rsidR="001C3DA4" w:rsidRDefault="001C3DA4" w:rsidP="00C42DDD"/>
        </w:tc>
        <w:tc>
          <w:tcPr>
            <w:tcW w:w="1364" w:type="dxa"/>
          </w:tcPr>
          <w:p w14:paraId="28ACD838" w14:textId="77777777" w:rsidR="001C3DA4" w:rsidRDefault="001C3DA4" w:rsidP="00C42DDD"/>
        </w:tc>
        <w:tc>
          <w:tcPr>
            <w:tcW w:w="1141" w:type="dxa"/>
          </w:tcPr>
          <w:p w14:paraId="09EF9C1D" w14:textId="77777777" w:rsidR="001C3DA4" w:rsidRDefault="001C3DA4" w:rsidP="00C42DDD"/>
        </w:tc>
        <w:tc>
          <w:tcPr>
            <w:tcW w:w="1141" w:type="dxa"/>
          </w:tcPr>
          <w:p w14:paraId="4844A7C0" w14:textId="5B501AE9" w:rsidR="001C3DA4" w:rsidRDefault="008465A9" w:rsidP="00C42DDD">
            <w:r>
              <w:t>yes</w:t>
            </w:r>
          </w:p>
        </w:tc>
        <w:tc>
          <w:tcPr>
            <w:tcW w:w="2051" w:type="dxa"/>
          </w:tcPr>
          <w:p w14:paraId="0CE458D4" w14:textId="77777777" w:rsidR="001C3DA4" w:rsidRDefault="001C3DA4" w:rsidP="00C42DDD"/>
        </w:tc>
        <w:tc>
          <w:tcPr>
            <w:tcW w:w="1346" w:type="dxa"/>
          </w:tcPr>
          <w:p w14:paraId="2F307BF5" w14:textId="322784DA" w:rsidR="001C3DA4" w:rsidRDefault="00D6413A" w:rsidP="00C42DDD">
            <w:r>
              <w:fldChar w:fldCharType="begin"/>
            </w:r>
            <w:r>
              <w:instrText xml:space="preserve"> ADDIN EN.CITE &lt;EndNote&gt;&lt;Cite&gt;&lt;Author&gt;Yadav&lt;/Author&gt;&lt;Year&gt;2012&lt;/Year&gt;&lt;RecNum&gt;311&lt;/RecNum&gt;&lt;DisplayText&gt;&lt;style face="superscript"&gt;304&lt;/style&gt;&lt;/DisplayText&gt;&lt;record&gt;&lt;rec-number&gt;311&lt;/rec-number&gt;&lt;foreign-keys&gt;&lt;key app="EN" db-id="p5zs9pw5ltwzr3e0webppaa6ae5zxdxszf5s" timestamp="1547566100"&gt;311&lt;/key&gt;&lt;/foreign-keys&gt;&lt;ref-type name="Journal Article"&gt;17&lt;/ref-type&gt;&lt;contributors&gt;&lt;authors&gt;&lt;author&gt;Yadav, J. S.&lt;/author&gt;&lt;author&gt;Das, S. K.&lt;/author&gt;&lt;author&gt;Sabitha, G.&lt;/author&gt;&lt;/authors&gt;&lt;/contributors&gt;&lt;auth-address&gt;Natural Products Chemistry Division I, CSIR-Indian Institute of Chemical Technology, Hyderabad 500 007, India. yadavpub@iict.res.in&lt;/auth-address&gt;&lt;titles&gt;&lt;title&gt;Stereoselective total synthesis of FD-891&lt;/title&gt;&lt;secondary-title&gt;J Org Chem&lt;/secondary-title&gt;&lt;/titles&gt;&lt;periodical&gt;&lt;full-title&gt;J Org Chem&lt;/full-title&gt;&lt;/periodical&gt;&lt;pages&gt;11109-18&lt;/pages&gt;&lt;volume&gt;77&lt;/volume&gt;&lt;number&gt;24&lt;/number&gt;&lt;keywords&gt;&lt;keyword&gt;Chemistry Techniques, Synthetic&lt;/keyword&gt;&lt;keyword&gt;Macrolides/*chemical synthesis/*chemistry&lt;/keyword&gt;&lt;keyword&gt;Stereoisomerism&lt;/keyword&gt;&lt;keyword&gt;Substrate Specificity&lt;/keyword&gt;&lt;/keywords&gt;&lt;dates&gt;&lt;year&gt;2012&lt;/year&gt;&lt;pub-dates&gt;&lt;date&gt;Dec 21&lt;/date&gt;&lt;/pub-dates&gt;&lt;/dates&gt;&lt;isbn&gt;1520-6904 (Electronic)&amp;#xD;0022-3263 (Linking)&lt;/isbn&gt;&lt;accession-num&gt;23140482&lt;/accession-num&gt;&lt;urls&gt;&lt;related-urls&gt;&lt;url&gt;https://www.ncbi.nlm.nih.gov/pubmed/23140482&lt;/url&gt;&lt;/related-urls&gt;&lt;/urls&gt;&lt;electronic-resource-num&gt;10.1021/jo302205t&lt;/electronic-resource-num&gt;&lt;/record&gt;&lt;/Cite&gt;&lt;/EndNote&gt;</w:instrText>
            </w:r>
            <w:r>
              <w:fldChar w:fldCharType="separate"/>
            </w:r>
            <w:r w:rsidRPr="00D6413A">
              <w:rPr>
                <w:noProof/>
                <w:vertAlign w:val="superscript"/>
              </w:rPr>
              <w:t>304</w:t>
            </w:r>
            <w:r>
              <w:fldChar w:fldCharType="end"/>
            </w:r>
          </w:p>
        </w:tc>
      </w:tr>
      <w:tr w:rsidR="001C3DA4" w14:paraId="49040E4E" w14:textId="77777777" w:rsidTr="00C42DDD">
        <w:tc>
          <w:tcPr>
            <w:tcW w:w="2287" w:type="dxa"/>
          </w:tcPr>
          <w:p w14:paraId="6A6715A6" w14:textId="3D568F32" w:rsidR="001C3DA4" w:rsidRDefault="00766C7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ilipin</w:t>
            </w:r>
          </w:p>
        </w:tc>
        <w:tc>
          <w:tcPr>
            <w:tcW w:w="1364" w:type="dxa"/>
          </w:tcPr>
          <w:p w14:paraId="0FB662A4" w14:textId="77777777" w:rsidR="001C3DA4" w:rsidRDefault="001C3DA4" w:rsidP="00C42DDD"/>
        </w:tc>
        <w:tc>
          <w:tcPr>
            <w:tcW w:w="1364" w:type="dxa"/>
          </w:tcPr>
          <w:p w14:paraId="62F2DF2E" w14:textId="77777777" w:rsidR="001C3DA4" w:rsidRDefault="001C3DA4" w:rsidP="00C42DDD"/>
        </w:tc>
        <w:tc>
          <w:tcPr>
            <w:tcW w:w="1141" w:type="dxa"/>
          </w:tcPr>
          <w:p w14:paraId="1A68CAFE" w14:textId="0C69898F" w:rsidR="001C3DA4" w:rsidRDefault="00766C70" w:rsidP="00C42DDD">
            <w:r>
              <w:t>yes</w:t>
            </w:r>
          </w:p>
        </w:tc>
        <w:tc>
          <w:tcPr>
            <w:tcW w:w="1141" w:type="dxa"/>
          </w:tcPr>
          <w:p w14:paraId="41403F9A" w14:textId="77777777" w:rsidR="001C3DA4" w:rsidRDefault="001C3DA4" w:rsidP="00C42DDD"/>
        </w:tc>
        <w:tc>
          <w:tcPr>
            <w:tcW w:w="2051" w:type="dxa"/>
          </w:tcPr>
          <w:p w14:paraId="58D4BBCE" w14:textId="77777777" w:rsidR="001C3DA4" w:rsidRDefault="001C3DA4" w:rsidP="00C42DDD"/>
        </w:tc>
        <w:tc>
          <w:tcPr>
            <w:tcW w:w="1346" w:type="dxa"/>
          </w:tcPr>
          <w:p w14:paraId="7435A4E6" w14:textId="3EF4E97B" w:rsidR="001C3DA4" w:rsidRDefault="00AB2084" w:rsidP="00C42DDD">
            <w:r>
              <w:fldChar w:fldCharType="begin"/>
            </w:r>
            <w:r>
              <w:instrText xml:space="preserve"> ADDIN EN.CITE &lt;EndNote&gt;&lt;Cite&gt;&lt;Author&gt;Schlosser&lt;/Author&gt;&lt;Year&gt;1966&lt;/Year&gt;&lt;RecNum&gt;312&lt;/RecNum&gt;&lt;DisplayText&gt;&lt;style face="superscript"&gt;305&lt;/style&gt;&lt;/DisplayText&gt;&lt;record&gt;&lt;rec-number&gt;312&lt;/rec-number&gt;&lt;foreign-keys&gt;&lt;key app="EN" db-id="p5zs9pw5ltwzr3e0webppaa6ae5zxdxszf5s" timestamp="1547566239"&gt;312&lt;/key&gt;&lt;/foreign-keys&gt;&lt;ref-type name="Journal Article"&gt;17&lt;/ref-type&gt;&lt;contributors&gt;&lt;authors&gt;&lt;author&gt;Schlosser, E.&lt;/author&gt;&lt;author&gt;Gottlieb, D.&lt;/author&gt;&lt;/authors&gt;&lt;/contributors&gt;&lt;titles&gt;&lt;title&gt;Mode of hemolytic action of the antifungal polyene antibiotic filipin&lt;/title&gt;&lt;secondary-title&gt;Z Naturforsch B&lt;/secondary-title&gt;&lt;/titles&gt;&lt;periodical&gt;&lt;full-title&gt;Z Naturforsch B&lt;/full-title&gt;&lt;/periodical&gt;&lt;pages&gt;74-7&lt;/pages&gt;&lt;volume&gt;21&lt;/volume&gt;&lt;number&gt;1&lt;/number&gt;&lt;keywords&gt;&lt;keyword&gt;Animals&lt;/keyword&gt;&lt;keyword&gt;Antifungal Agents/*pharmacology&lt;/keyword&gt;&lt;keyword&gt;Cattle&lt;/keyword&gt;&lt;keyword&gt;Cell Membrane/drug effects&lt;/keyword&gt;&lt;keyword&gt;Cholesterol/pharmacology&lt;/keyword&gt;&lt;keyword&gt;Erythrocytes/drug effects&lt;/keyword&gt;&lt;keyword&gt;Hemoglobins/physiology&lt;/keyword&gt;&lt;keyword&gt;Hemolysis/*physiology&lt;/keyword&gt;&lt;keyword&gt;Phosphatidylcholines/pharmacology&lt;/keyword&gt;&lt;/keywords&gt;&lt;dates&gt;&lt;year&gt;1966&lt;/year&gt;&lt;pub-dates&gt;&lt;date&gt;Jan&lt;/date&gt;&lt;/pub-dates&gt;&lt;/dates&gt;&lt;isbn&gt;0044-3174 (Print)&amp;#xD;0044-3174 (Linking)&lt;/isbn&gt;&lt;accession-num&gt;4382387&lt;/accession-num&gt;&lt;urls&gt;&lt;related-urls&gt;&lt;url&gt;https://www.ncbi.nlm.nih.gov/pubmed/4382387&lt;/url&gt;&lt;/related-urls&gt;&lt;/urls&gt;&lt;/record&gt;&lt;/Cite&gt;&lt;/EndNote&gt;</w:instrText>
            </w:r>
            <w:r>
              <w:fldChar w:fldCharType="separate"/>
            </w:r>
            <w:r w:rsidRPr="00AB2084">
              <w:rPr>
                <w:noProof/>
                <w:vertAlign w:val="superscript"/>
              </w:rPr>
              <w:t>305</w:t>
            </w:r>
            <w:r>
              <w:fldChar w:fldCharType="end"/>
            </w:r>
          </w:p>
        </w:tc>
      </w:tr>
      <w:tr w:rsidR="001C3DA4" w14:paraId="5210CAF4" w14:textId="77777777" w:rsidTr="00C42DDD">
        <w:tc>
          <w:tcPr>
            <w:tcW w:w="2287" w:type="dxa"/>
          </w:tcPr>
          <w:p w14:paraId="5F5A0B8E" w14:textId="528DAE6D" w:rsidR="001C3DA4" w:rsidRDefault="00FB610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ostriecin</w:t>
            </w:r>
            <w:proofErr w:type="spellEnd"/>
          </w:p>
        </w:tc>
        <w:tc>
          <w:tcPr>
            <w:tcW w:w="1364" w:type="dxa"/>
          </w:tcPr>
          <w:p w14:paraId="1C7A3050" w14:textId="77777777" w:rsidR="001C3DA4" w:rsidRDefault="001C3DA4" w:rsidP="00C42DDD"/>
        </w:tc>
        <w:tc>
          <w:tcPr>
            <w:tcW w:w="1364" w:type="dxa"/>
          </w:tcPr>
          <w:p w14:paraId="169C2BDB" w14:textId="77777777" w:rsidR="001C3DA4" w:rsidRDefault="001C3DA4" w:rsidP="00C42DDD"/>
        </w:tc>
        <w:tc>
          <w:tcPr>
            <w:tcW w:w="1141" w:type="dxa"/>
          </w:tcPr>
          <w:p w14:paraId="004B2C48" w14:textId="77777777" w:rsidR="001C3DA4" w:rsidRDefault="001C3DA4" w:rsidP="00C42DDD"/>
        </w:tc>
        <w:tc>
          <w:tcPr>
            <w:tcW w:w="1141" w:type="dxa"/>
          </w:tcPr>
          <w:p w14:paraId="5EEE70B7" w14:textId="0C90400D" w:rsidR="001C3DA4" w:rsidRDefault="00FB610F" w:rsidP="00C42DDD">
            <w:r>
              <w:t>yes</w:t>
            </w:r>
          </w:p>
        </w:tc>
        <w:tc>
          <w:tcPr>
            <w:tcW w:w="2051" w:type="dxa"/>
          </w:tcPr>
          <w:p w14:paraId="7C66FCE9" w14:textId="77777777" w:rsidR="001C3DA4" w:rsidRDefault="001C3DA4" w:rsidP="00C42DDD"/>
        </w:tc>
        <w:tc>
          <w:tcPr>
            <w:tcW w:w="1346" w:type="dxa"/>
          </w:tcPr>
          <w:p w14:paraId="16017C78" w14:textId="25EA8839" w:rsidR="001C3DA4" w:rsidRDefault="00E90E7A" w:rsidP="00C42DDD">
            <w:r>
              <w:fldChar w:fldCharType="begin"/>
            </w:r>
            <w:r>
              <w:instrText xml:space="preserve"> ADDIN EN.CITE &lt;EndNote&gt;&lt;Cite&gt;&lt;Author&gt;Walsh&lt;/Author&gt;&lt;Year&gt;1997&lt;/Year&gt;&lt;RecNum&gt;313&lt;/RecNum&gt;&lt;DisplayText&gt;&lt;style face="superscript"&gt;306&lt;/style&gt;&lt;/DisplayText&gt;&lt;record&gt;&lt;rec-number&gt;313&lt;/rec-number&gt;&lt;foreign-keys&gt;&lt;key app="EN" db-id="p5zs9pw5ltwzr3e0webppaa6ae5zxdxszf5s" timestamp="1547566324"&gt;313&lt;/key&gt;&lt;/foreign-keys&gt;&lt;ref-type name="Journal Article"&gt;17&lt;/ref-type&gt;&lt;contributors&gt;&lt;authors&gt;&lt;author&gt;Walsh, A. H.&lt;/author&gt;&lt;author&gt;Cheng, A.&lt;/author&gt;&lt;author&gt;Honkanen, R. E.&lt;/author&gt;&lt;/authors&gt;&lt;/contributors&gt;&lt;auth-address&gt;Department of Biochemistry and Molecular Biology, College of Medicine, University of South Alabama, Mobile 36688, USA.&lt;/auth-address&gt;&lt;titles&gt;&lt;title&gt;Fostriecin, an antitumor antibiotic with inhibitory activity against serine/threonine protein phosphatases types 1 (PP1) and 2A (PP2A), is highly selective for PP2A&lt;/title&gt;&lt;secondary-title&gt;FEBS Lett&lt;/secondary-title&gt;&lt;/titles&gt;&lt;periodical&gt;&lt;full-title&gt;FEBS Lett&lt;/full-title&gt;&lt;/periodical&gt;&lt;pages&gt;230-4&lt;/pages&gt;&lt;volume&gt;416&lt;/volume&gt;&lt;number&gt;3&lt;/number&gt;&lt;keywords&gt;&lt;keyword&gt;Alkenes/pharmacology&lt;/keyword&gt;&lt;keyword&gt;Animals&lt;/keyword&gt;&lt;keyword&gt;Antibiotics, Antineoplastic/*pharmacology&lt;/keyword&gt;&lt;keyword&gt;Brain/enzymology&lt;/keyword&gt;&lt;keyword&gt;Cattle&lt;/keyword&gt;&lt;keyword&gt;Enzyme Inhibitors/*pharmacology&lt;/keyword&gt;&lt;keyword&gt;Isoenzymes/antagonists &amp;amp; inhibitors/biosynthesis&lt;/keyword&gt;&lt;keyword&gt;Kinetics&lt;/keyword&gt;&lt;keyword&gt;Muscle, Skeletal/enzymology&lt;/keyword&gt;&lt;keyword&gt;Okadaic Acid/pharmacology&lt;/keyword&gt;&lt;keyword&gt;Phosphoprotein Phosphatases/*antagonists &amp;amp; inhibitors/biosynthesis&lt;/keyword&gt;&lt;keyword&gt;Phosphorylase Kinase/metabolism&lt;/keyword&gt;&lt;keyword&gt;Polyenes&lt;/keyword&gt;&lt;keyword&gt;Pyrones&lt;/keyword&gt;&lt;keyword&gt;Rabbits&lt;/keyword&gt;&lt;keyword&gt;Recombinant Fusion Proteins/antagonists &amp;amp; inhibitors/biosynthesis&lt;/keyword&gt;&lt;/keywords&gt;&lt;dates&gt;&lt;year&gt;1997&lt;/year&gt;&lt;pub-dates&gt;&lt;date&gt;Oct 27&lt;/date&gt;&lt;/pub-dates&gt;&lt;/dates&gt;&lt;isbn&gt;0014-5793 (Print)&amp;#xD;0014-5793 (Linking)&lt;/isbn&gt;&lt;accession-num&gt;9373158&lt;/accession-num&gt;&lt;urls&gt;&lt;related-urls&gt;&lt;url&gt;https://www.ncbi.nlm.nih.gov/pubmed/9373158&lt;/url&gt;&lt;/related-urls&gt;&lt;/urls&gt;&lt;/record&gt;&lt;/Cite&gt;&lt;/EndNote&gt;</w:instrText>
            </w:r>
            <w:r>
              <w:fldChar w:fldCharType="separate"/>
            </w:r>
            <w:r w:rsidRPr="00E90E7A">
              <w:rPr>
                <w:noProof/>
                <w:vertAlign w:val="superscript"/>
              </w:rPr>
              <w:t>306</w:t>
            </w:r>
            <w:r>
              <w:fldChar w:fldCharType="end"/>
            </w:r>
          </w:p>
        </w:tc>
      </w:tr>
      <w:tr w:rsidR="001C3DA4" w14:paraId="69FDB84E" w14:textId="77777777" w:rsidTr="00C42DDD">
        <w:tc>
          <w:tcPr>
            <w:tcW w:w="2287" w:type="dxa"/>
          </w:tcPr>
          <w:p w14:paraId="6924BBAA" w14:textId="4CF9590F" w:rsidR="001C3DA4" w:rsidRDefault="0041284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eldanamycin</w:t>
            </w:r>
          </w:p>
        </w:tc>
        <w:tc>
          <w:tcPr>
            <w:tcW w:w="1364" w:type="dxa"/>
          </w:tcPr>
          <w:p w14:paraId="414051A8" w14:textId="77777777" w:rsidR="001C3DA4" w:rsidRDefault="001C3DA4" w:rsidP="00C42DDD"/>
        </w:tc>
        <w:tc>
          <w:tcPr>
            <w:tcW w:w="1364" w:type="dxa"/>
          </w:tcPr>
          <w:p w14:paraId="5B897F42" w14:textId="77777777" w:rsidR="001C3DA4" w:rsidRDefault="001C3DA4" w:rsidP="00C42DDD"/>
        </w:tc>
        <w:tc>
          <w:tcPr>
            <w:tcW w:w="1141" w:type="dxa"/>
          </w:tcPr>
          <w:p w14:paraId="44E3F007" w14:textId="4D4CED57" w:rsidR="001C3DA4" w:rsidRDefault="00412847" w:rsidP="00C42DDD">
            <w:r>
              <w:t>yes</w:t>
            </w:r>
          </w:p>
        </w:tc>
        <w:tc>
          <w:tcPr>
            <w:tcW w:w="1141" w:type="dxa"/>
          </w:tcPr>
          <w:p w14:paraId="777C0957" w14:textId="45FDC722" w:rsidR="001C3DA4" w:rsidRDefault="00412847" w:rsidP="00C42DDD">
            <w:r>
              <w:t>yes</w:t>
            </w:r>
          </w:p>
        </w:tc>
        <w:tc>
          <w:tcPr>
            <w:tcW w:w="2051" w:type="dxa"/>
          </w:tcPr>
          <w:p w14:paraId="6C7F55C6" w14:textId="77777777" w:rsidR="001C3DA4" w:rsidRDefault="001C3DA4" w:rsidP="00C42DDD"/>
        </w:tc>
        <w:tc>
          <w:tcPr>
            <w:tcW w:w="1346" w:type="dxa"/>
          </w:tcPr>
          <w:p w14:paraId="6C0A80D7" w14:textId="18741843" w:rsidR="001C3DA4" w:rsidRDefault="001604B7" w:rsidP="00C42DDD">
            <w:r>
              <w:fldChar w:fldCharType="begin"/>
            </w:r>
            <w:r>
              <w:instrText xml:space="preserve"> ADDIN EN.CITE &lt;EndNote&gt;&lt;Cite&gt;&lt;Author&gt;Cardenas&lt;/Author&gt;&lt;Year&gt;1999&lt;/Year&gt;&lt;RecNum&gt;314&lt;/RecNum&gt;&lt;DisplayText&gt;&lt;style face="superscript"&gt;307&lt;/style&gt;&lt;/DisplayText&gt;&lt;record&gt;&lt;rec-number&gt;314&lt;/rec-number&gt;&lt;foreign-keys&gt;&lt;key app="EN" db-id="p5zs9pw5ltwzr3e0webppaa6ae5zxdxszf5s" timestamp="1547566508"&gt;314&lt;/key&gt;&lt;/foreign-keys&gt;&lt;ref-type name="Journal Article"&gt;17&lt;/ref-type&gt;&lt;contributors&gt;&lt;authors&gt;&lt;author&gt;Cardenas, M. E.&lt;/author&gt;&lt;author&gt;Cruz, M. C.&lt;/author&gt;&lt;author&gt;Del Poeta, M.&lt;/author&gt;&lt;author&gt;Chung, N.&lt;/author&gt;&lt;author&gt;Perfect, J. R.&lt;/author&gt;&lt;author&gt;Heitman, J.&lt;/author&gt;&lt;/authors&gt;&lt;/contributors&gt;&lt;auth-address&gt;Department of Genetics, Duke University Medical Center, Durham, North Carolina 27710, USA.&lt;/auth-address&gt;&lt;titles&gt;&lt;title&gt;Antifungal activities of antineoplastic agents: Saccharomyces cerevisiae as a model system to study drug action&lt;/title&gt;&lt;secondary-title&gt;Clin Microbiol Rev&lt;/secondary-title&gt;&lt;/titles&gt;&lt;periodical&gt;&lt;full-title&gt;Clin Microbiol Rev&lt;/full-title&gt;&lt;/periodical&gt;&lt;pages&gt;583-611&lt;/pages&gt;&lt;volume&gt;12&lt;/volume&gt;&lt;number&gt;4&lt;/number&gt;&lt;keywords&gt;&lt;keyword&gt;Acyltransferases/metabolism&lt;/keyword&gt;&lt;keyword&gt;Androstadienes/pharmacology&lt;/keyword&gt;&lt;keyword&gt;Angiogenesis Inhibitors/pharmacology&lt;/keyword&gt;&lt;keyword&gt;Animals&lt;/keyword&gt;&lt;keyword&gt;Antifungal Agents/*pharmacology&lt;/keyword&gt;&lt;keyword&gt;Antineoplastic Agents/*pharmacology&lt;/keyword&gt;&lt;keyword&gt;Cisplatin/pharmacology&lt;/keyword&gt;&lt;keyword&gt;Cyclosporine/pharmacology&lt;/keyword&gt;&lt;keyword&gt;Estrogen Antagonists/pharmacology&lt;/keyword&gt;&lt;keyword&gt;Humans&lt;/keyword&gt;&lt;keyword&gt;Sirolimus/pharmacology&lt;/keyword&gt;&lt;keyword&gt;Sphingolipids/metabolism&lt;/keyword&gt;&lt;keyword&gt;Tacrolimus/pharmacology&lt;/keyword&gt;&lt;keyword&gt;Topoisomerase I Inhibitors&lt;/keyword&gt;&lt;keyword&gt;Wortmannin&lt;/keyword&gt;&lt;/keywords&gt;&lt;dates&gt;&lt;year&gt;1999&lt;/year&gt;&lt;pub-dates&gt;&lt;date&gt;Oct&lt;/date&gt;&lt;/pub-dates&gt;&lt;/dates&gt;&lt;isbn&gt;0893-8512 (Print)&amp;#xD;0893-8512 (Linking)&lt;/isbn&gt;&lt;accession-num&gt;10515904&lt;/accession-num&gt;&lt;urls&gt;&lt;related-urls&gt;&lt;url&gt;https://www.ncbi.nlm.nih.gov/pubmed/10515904&lt;/url&gt;&lt;/related-urls&gt;&lt;/urls&gt;&lt;custom2&gt;88926&lt;/custom2&gt;&lt;/record&gt;&lt;/Cite&gt;&lt;/EndNote&gt;</w:instrText>
            </w:r>
            <w:r>
              <w:fldChar w:fldCharType="separate"/>
            </w:r>
            <w:r w:rsidRPr="001604B7">
              <w:rPr>
                <w:noProof/>
                <w:vertAlign w:val="superscript"/>
              </w:rPr>
              <w:t>307</w:t>
            </w:r>
            <w:r>
              <w:fldChar w:fldCharType="end"/>
            </w:r>
          </w:p>
        </w:tc>
      </w:tr>
      <w:tr w:rsidR="001C3DA4" w14:paraId="223141A8" w14:textId="77777777" w:rsidTr="00C42DDD">
        <w:tc>
          <w:tcPr>
            <w:tcW w:w="2287" w:type="dxa"/>
          </w:tcPr>
          <w:p w14:paraId="2045DA67" w14:textId="43512C06" w:rsidR="001C3DA4" w:rsidRDefault="003420B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ephyron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364" w:type="dxa"/>
          </w:tcPr>
          <w:p w14:paraId="32D863F5" w14:textId="77777777" w:rsidR="001C3DA4" w:rsidRDefault="001C3DA4" w:rsidP="00C42DDD"/>
        </w:tc>
        <w:tc>
          <w:tcPr>
            <w:tcW w:w="1364" w:type="dxa"/>
          </w:tcPr>
          <w:p w14:paraId="327F6CDF" w14:textId="77777777" w:rsidR="001C3DA4" w:rsidRDefault="001C3DA4" w:rsidP="00C42DDD"/>
        </w:tc>
        <w:tc>
          <w:tcPr>
            <w:tcW w:w="1141" w:type="dxa"/>
          </w:tcPr>
          <w:p w14:paraId="5D8069B2" w14:textId="4180F198" w:rsidR="001C3DA4" w:rsidRDefault="003420B2" w:rsidP="00C42DDD">
            <w:r>
              <w:t>yes</w:t>
            </w:r>
          </w:p>
        </w:tc>
        <w:tc>
          <w:tcPr>
            <w:tcW w:w="1141" w:type="dxa"/>
          </w:tcPr>
          <w:p w14:paraId="2263C4D5" w14:textId="3001D798" w:rsidR="001C3DA4" w:rsidRDefault="003420B2" w:rsidP="00C42DDD">
            <w:r>
              <w:t>yes</w:t>
            </w:r>
          </w:p>
        </w:tc>
        <w:tc>
          <w:tcPr>
            <w:tcW w:w="2051" w:type="dxa"/>
          </w:tcPr>
          <w:p w14:paraId="6882D9D2" w14:textId="77777777" w:rsidR="001C3DA4" w:rsidRDefault="001C3DA4" w:rsidP="00C42DDD"/>
        </w:tc>
        <w:tc>
          <w:tcPr>
            <w:tcW w:w="1346" w:type="dxa"/>
          </w:tcPr>
          <w:p w14:paraId="7EEB4133" w14:textId="1461AB36" w:rsidR="001C3DA4" w:rsidRDefault="00F84B5C" w:rsidP="00C42DDD">
            <w:r>
              <w:fldChar w:fldCharType="begin">
                <w:fldData xml:space="preserve">PEVuZE5vdGU+PENpdGU+PEF1dGhvcj5TYXNzZTwvQXV0aG9yPjxZZWFyPjE5OTU8L1llYXI+PFJl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NzZTwvQXV0aG9yPjxZZWFyPjE5OTU8L1llYXI+PFJl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84B5C">
              <w:rPr>
                <w:noProof/>
                <w:vertAlign w:val="superscript"/>
              </w:rPr>
              <w:t>308</w:t>
            </w:r>
            <w:r>
              <w:fldChar w:fldCharType="end"/>
            </w:r>
          </w:p>
        </w:tc>
      </w:tr>
      <w:tr w:rsidR="001C3DA4" w14:paraId="12FBACD3" w14:textId="77777777" w:rsidTr="00C42DDD">
        <w:tc>
          <w:tcPr>
            <w:tcW w:w="2287" w:type="dxa"/>
          </w:tcPr>
          <w:p w14:paraId="6986C0F7" w14:textId="727AF926" w:rsidR="001C3DA4" w:rsidRDefault="00F84B5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herbimycin</w:t>
            </w:r>
            <w:proofErr w:type="spellEnd"/>
          </w:p>
        </w:tc>
        <w:tc>
          <w:tcPr>
            <w:tcW w:w="1364" w:type="dxa"/>
          </w:tcPr>
          <w:p w14:paraId="71A5C44E" w14:textId="77777777" w:rsidR="001C3DA4" w:rsidRDefault="001C3DA4" w:rsidP="00C42DDD"/>
        </w:tc>
        <w:tc>
          <w:tcPr>
            <w:tcW w:w="1364" w:type="dxa"/>
          </w:tcPr>
          <w:p w14:paraId="7F68D8D9" w14:textId="77777777" w:rsidR="001C3DA4" w:rsidRDefault="001C3DA4" w:rsidP="00C42DDD"/>
        </w:tc>
        <w:tc>
          <w:tcPr>
            <w:tcW w:w="1141" w:type="dxa"/>
          </w:tcPr>
          <w:p w14:paraId="7453E80D" w14:textId="77777777" w:rsidR="001C3DA4" w:rsidRDefault="001C3DA4" w:rsidP="00C42DDD"/>
        </w:tc>
        <w:tc>
          <w:tcPr>
            <w:tcW w:w="1141" w:type="dxa"/>
          </w:tcPr>
          <w:p w14:paraId="51FA383A" w14:textId="6232020D" w:rsidR="001C3DA4" w:rsidRDefault="00F84B5C" w:rsidP="00C42DDD">
            <w:r>
              <w:t>yes</w:t>
            </w:r>
          </w:p>
        </w:tc>
        <w:tc>
          <w:tcPr>
            <w:tcW w:w="2051" w:type="dxa"/>
          </w:tcPr>
          <w:p w14:paraId="074BEC81" w14:textId="0DC7FAE7" w:rsidR="001C3DA4" w:rsidRDefault="00F84B5C" w:rsidP="00C42DDD">
            <w:r>
              <w:t>herbicide</w:t>
            </w:r>
          </w:p>
        </w:tc>
        <w:tc>
          <w:tcPr>
            <w:tcW w:w="1346" w:type="dxa"/>
          </w:tcPr>
          <w:p w14:paraId="06BCC5C4" w14:textId="274D8547" w:rsidR="001C3DA4" w:rsidRDefault="00F75DDD" w:rsidP="00C42DDD">
            <w:r>
              <w:fldChar w:fldCharType="begin"/>
            </w:r>
            <w:r>
              <w:instrText xml:space="preserve"> ADDIN EN.CITE &lt;EndNote&gt;&lt;Cite&gt;&lt;Author&gt;Okabe&lt;/Author&gt;&lt;Year&gt;1994&lt;/Year&gt;&lt;RecNum&gt;316&lt;/RecNum&gt;&lt;DisplayText&gt;&lt;style face="superscript"&gt;309&lt;/style&gt;&lt;/DisplayText&gt;&lt;record&gt;&lt;rec-number&gt;316&lt;/rec-number&gt;&lt;foreign-keys&gt;&lt;key app="EN" db-id="p5zs9pw5ltwzr3e0webppaa6ae5zxdxszf5s" timestamp="1547566704"&gt;316&lt;/key&gt;&lt;/foreign-keys&gt;&lt;ref-type name="Journal Article"&gt;17&lt;/ref-type&gt;&lt;contributors&gt;&lt;authors&gt;&lt;author&gt;Okabe, M.&lt;/author&gt;&lt;author&gt;Uehara, Y.&lt;/author&gt;&lt;author&gt;Noshima, T.&lt;/author&gt;&lt;author&gt;Itaya, T.&lt;/author&gt;&lt;author&gt;Kunieda, Y.&lt;/author&gt;&lt;author&gt;Kurosawa, M.&lt;/author&gt;&lt;/authors&gt;&lt;/contributors&gt;&lt;auth-address&gt;Third Department of Internal Medicine, Hokkaido University School of Medicine, Sapporo, Japan.&lt;/auth-address&gt;&lt;titles&gt;&lt;title&gt;In vivo antitumor activity of herbimycin A, a tyrosine kinase inhibitor, targeted against BCR/ABL oncoprotein in mice bearing BCR/ABL-transfected cells&lt;/title&gt;&lt;secondary-title&gt;Leuk Res&lt;/secondary-title&gt;&lt;/titles&gt;&lt;periodical&gt;&lt;full-title&gt;Leuk Res&lt;/full-title&gt;&lt;/periodical&gt;&lt;pages&gt;867-73&lt;/pages&gt;&lt;volume&gt;18&lt;/volume&gt;&lt;number&gt;11&lt;/number&gt;&lt;keywords&gt;&lt;keyword&gt;Animals&lt;/keyword&gt;&lt;keyword&gt;Antibiotics, Antineoplastic/pharmacology/*therapeutic use&lt;/keyword&gt;&lt;keyword&gt;Benzoquinones&lt;/keyword&gt;&lt;keyword&gt;Blotting, Western&lt;/keyword&gt;&lt;keyword&gt;Female&lt;/keyword&gt;&lt;keyword&gt;Fusion Proteins, bcr-abl/*genetics&lt;/keyword&gt;&lt;keyword&gt;Lactams, Macrocyclic&lt;/keyword&gt;&lt;keyword&gt;Leukemia, Experimental/*drug therapy/genetics/pathology&lt;/keyword&gt;&lt;keyword&gt;Mice&lt;/keyword&gt;&lt;keyword&gt;Mice, Inbred DBA&lt;/keyword&gt;&lt;keyword&gt;Protein-Tyrosine Kinases/*antagonists &amp;amp; inhibitors&lt;/keyword&gt;&lt;keyword&gt;Quinones/pharmacology/*therapeutic use&lt;/keyword&gt;&lt;keyword&gt;Rifabutin/analogs &amp;amp; derivatives&lt;/keyword&gt;&lt;keyword&gt;Transfection&lt;/keyword&gt;&lt;keyword&gt;Tumor Cells, Cultured/drug effects/pathology&lt;/keyword&gt;&lt;/keywords&gt;&lt;dates&gt;&lt;year&gt;1994&lt;/year&gt;&lt;pub-dates&gt;&lt;date&gt;Nov&lt;/date&gt;&lt;/pub-dates&gt;&lt;/dates&gt;&lt;isbn&gt;0145-2126 (Print)&amp;#xD;0145-2126 (Linking)&lt;/isbn&gt;&lt;accession-num&gt;7967714&lt;/accession-num&gt;&lt;urls&gt;&lt;related-urls&gt;&lt;url&gt;https://www.ncbi.nlm.nih.gov/pubmed/7967714&lt;/url&gt;&lt;/related-urls&gt;&lt;/urls&gt;&lt;/record&gt;&lt;/Cite&gt;&lt;/EndNote&gt;</w:instrText>
            </w:r>
            <w:r>
              <w:fldChar w:fldCharType="separate"/>
            </w:r>
            <w:r w:rsidRPr="00F75DDD">
              <w:rPr>
                <w:noProof/>
                <w:vertAlign w:val="superscript"/>
              </w:rPr>
              <w:t>309</w:t>
            </w:r>
            <w:r>
              <w:fldChar w:fldCharType="end"/>
            </w:r>
          </w:p>
        </w:tc>
      </w:tr>
      <w:tr w:rsidR="001C3DA4" w14:paraId="28D5D9B7" w14:textId="77777777" w:rsidTr="00C42DDD">
        <w:tc>
          <w:tcPr>
            <w:tcW w:w="2287" w:type="dxa"/>
          </w:tcPr>
          <w:p w14:paraId="49775864" w14:textId="4595F42E" w:rsidR="001C3DA4" w:rsidRDefault="005E3F5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ygrocin</w:t>
            </w:r>
            <w:proofErr w:type="spellEnd"/>
          </w:p>
        </w:tc>
        <w:tc>
          <w:tcPr>
            <w:tcW w:w="1364" w:type="dxa"/>
          </w:tcPr>
          <w:p w14:paraId="0286DA29" w14:textId="79DC96E3" w:rsidR="001C3DA4" w:rsidRDefault="005E3F5C" w:rsidP="00C42DDD">
            <w:r>
              <w:t>yes</w:t>
            </w:r>
          </w:p>
        </w:tc>
        <w:tc>
          <w:tcPr>
            <w:tcW w:w="1364" w:type="dxa"/>
          </w:tcPr>
          <w:p w14:paraId="0A6C049B" w14:textId="77777777" w:rsidR="001C3DA4" w:rsidRDefault="001C3DA4" w:rsidP="00C42DDD"/>
        </w:tc>
        <w:tc>
          <w:tcPr>
            <w:tcW w:w="1141" w:type="dxa"/>
          </w:tcPr>
          <w:p w14:paraId="6CF95A24" w14:textId="26F1E0A7" w:rsidR="001C3DA4" w:rsidRDefault="005E3F5C" w:rsidP="00C42DDD">
            <w:r>
              <w:t>yes</w:t>
            </w:r>
          </w:p>
        </w:tc>
        <w:tc>
          <w:tcPr>
            <w:tcW w:w="1141" w:type="dxa"/>
          </w:tcPr>
          <w:p w14:paraId="350411E1" w14:textId="77777777" w:rsidR="001C3DA4" w:rsidRDefault="001C3DA4" w:rsidP="00C42DDD"/>
        </w:tc>
        <w:tc>
          <w:tcPr>
            <w:tcW w:w="2051" w:type="dxa"/>
          </w:tcPr>
          <w:p w14:paraId="782EA433" w14:textId="77777777" w:rsidR="001C3DA4" w:rsidRDefault="001C3DA4" w:rsidP="00C42DDD"/>
        </w:tc>
        <w:tc>
          <w:tcPr>
            <w:tcW w:w="1346" w:type="dxa"/>
          </w:tcPr>
          <w:p w14:paraId="305E32F6" w14:textId="7205F6F7" w:rsidR="001C3DA4" w:rsidRDefault="00C53A91" w:rsidP="00C42DDD">
            <w:r>
              <w:fldChar w:fldCharType="begin"/>
            </w:r>
            <w:r>
              <w:instrText xml:space="preserve"> ADDIN EN.CITE &lt;EndNote&gt;&lt;Cite&gt;&lt;Author&gt;Cai&lt;/Author&gt;&lt;Year&gt;2005&lt;/Year&gt;&lt;RecNum&gt;317&lt;/RecNum&gt;&lt;DisplayText&gt;&lt;style face="superscript"&gt;310&lt;/style&gt;&lt;/DisplayText&gt;&lt;record&gt;&lt;rec-number&gt;317&lt;/rec-number&gt;&lt;foreign-keys&gt;&lt;key app="EN" db-id="p5zs9pw5ltwzr3e0webppaa6ae5zxdxszf5s" timestamp="1547566896"&gt;317&lt;/key&gt;&lt;/foreign-keys&gt;&lt;ref-type name="Journal Article"&gt;17&lt;/ref-type&gt;&lt;contributors&gt;&lt;authors&gt;&lt;author&gt;Cai, P.&lt;/author&gt;&lt;author&gt;Kong, F.&lt;/author&gt;&lt;author&gt;Ruppen, M. E.&lt;/author&gt;&lt;author&gt;Glasier, G.&lt;/author&gt;&lt;author&gt;Carter, G. T.&lt;/author&gt;&lt;/authors&gt;&lt;/contributors&gt;&lt;auth-address&gt;Chemical and Pharmaceutical Development, and Chemical and Screening Sciences, Wyeth Research, 401 N. Middletown Road, Pearl River, New York 10965, USA. caip@wyeth.com&lt;/auth-address&gt;&lt;titles&gt;&lt;title&gt;Hygrocins a and B, naphthoquinone macrolides from Streptomyces hygroscopicus&lt;/title&gt;&lt;secondary-title&gt;J Nat Prod&lt;/secondary-title&gt;&lt;/titles&gt;&lt;periodical&gt;&lt;full-title&gt;J Nat Prod&lt;/full-title&gt;&lt;/periodical&gt;&lt;pages&gt;1736-42&lt;/pages&gt;&lt;volume&gt;68&lt;/volume&gt;&lt;number&gt;12&lt;/number&gt;&lt;keywords&gt;&lt;keyword&gt;Lactams, Macrocyclic&lt;/keyword&gt;&lt;keyword&gt;Macrolides/*chemistry/*isolation &amp;amp; purification&lt;/keyword&gt;&lt;keyword&gt;Molecular Structure&lt;/keyword&gt;&lt;keyword&gt;Naphthoquinones/*chemistry/*isolation &amp;amp; purification&lt;/keyword&gt;&lt;keyword&gt;Nuclear Magnetic Resonance, Biomolecular&lt;/keyword&gt;&lt;keyword&gt;Streptomyces/*chemistry&lt;/keyword&gt;&lt;/keywords&gt;&lt;dates&gt;&lt;year&gt;2005&lt;/year&gt;&lt;pub-dates&gt;&lt;date&gt;Dec&lt;/date&gt;&lt;/pub-dates&gt;&lt;/dates&gt;&lt;isbn&gt;0163-3864 (Print)&amp;#xD;0163-3864 (Linking)&lt;/isbn&gt;&lt;accession-num&gt;16378365&lt;/accession-num&gt;&lt;urls&gt;&lt;related-urls&gt;&lt;url&gt;https://www.ncbi.nlm.nih.gov/pubmed/16378365&lt;/url&gt;&lt;/related-urls&gt;&lt;/urls&gt;&lt;electronic-resource-num&gt;10.1021/np050272l&lt;/electronic-resource-num&gt;&lt;/record&gt;&lt;/Cite&gt;&lt;/EndNote&gt;</w:instrText>
            </w:r>
            <w:r>
              <w:fldChar w:fldCharType="separate"/>
            </w:r>
            <w:r w:rsidRPr="00C53A91">
              <w:rPr>
                <w:noProof/>
                <w:vertAlign w:val="superscript"/>
              </w:rPr>
              <w:t>310</w:t>
            </w:r>
            <w:r>
              <w:fldChar w:fldCharType="end"/>
            </w:r>
          </w:p>
        </w:tc>
      </w:tr>
      <w:tr w:rsidR="001C3DA4" w14:paraId="5A3BD193" w14:textId="77777777" w:rsidTr="00C42DDD">
        <w:tc>
          <w:tcPr>
            <w:tcW w:w="2287" w:type="dxa"/>
          </w:tcPr>
          <w:p w14:paraId="44B83AD8" w14:textId="5D27A286" w:rsidR="001C3DA4" w:rsidRDefault="005F01B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cednine</w:t>
            </w:r>
            <w:proofErr w:type="spellEnd"/>
          </w:p>
        </w:tc>
        <w:tc>
          <w:tcPr>
            <w:tcW w:w="1364" w:type="dxa"/>
          </w:tcPr>
          <w:p w14:paraId="6AB64DE7" w14:textId="77777777" w:rsidR="001C3DA4" w:rsidRDefault="001C3DA4" w:rsidP="00C42DDD"/>
        </w:tc>
        <w:tc>
          <w:tcPr>
            <w:tcW w:w="1364" w:type="dxa"/>
          </w:tcPr>
          <w:p w14:paraId="6ED78429" w14:textId="77777777" w:rsidR="001C3DA4" w:rsidRDefault="001C3DA4" w:rsidP="00C42DDD"/>
        </w:tc>
        <w:tc>
          <w:tcPr>
            <w:tcW w:w="1141" w:type="dxa"/>
          </w:tcPr>
          <w:p w14:paraId="5CF612A7" w14:textId="77777777" w:rsidR="001C3DA4" w:rsidRDefault="001C3DA4" w:rsidP="00C42DDD"/>
        </w:tc>
        <w:tc>
          <w:tcPr>
            <w:tcW w:w="1141" w:type="dxa"/>
          </w:tcPr>
          <w:p w14:paraId="673670F3" w14:textId="38F80451" w:rsidR="001C3DA4" w:rsidRDefault="005F01B1" w:rsidP="00C42DDD">
            <w:r>
              <w:t>yes</w:t>
            </w:r>
          </w:p>
        </w:tc>
        <w:tc>
          <w:tcPr>
            <w:tcW w:w="2051" w:type="dxa"/>
          </w:tcPr>
          <w:p w14:paraId="2E9803C7" w14:textId="77777777" w:rsidR="001C3DA4" w:rsidRDefault="001C3DA4" w:rsidP="00C42DDD"/>
        </w:tc>
        <w:tc>
          <w:tcPr>
            <w:tcW w:w="1346" w:type="dxa"/>
          </w:tcPr>
          <w:p w14:paraId="18D5B98B" w14:textId="6F5A2526" w:rsidR="001C3DA4" w:rsidRDefault="005F01B1" w:rsidP="00C42DDD">
            <w:r>
              <w:fldChar w:fldCharType="begin">
                <w:fldData xml:space="preserve">PEVuZE5vdGU+PENpdGU+PEF1dGhvcj5GdXRhbXVyYTwvQXV0aG9yPjxZZWFyPjIwMDg8L1llYXI+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XRhbXVyYTwvQXV0aG9yPjxZZWFyPjIwMDg8L1llYXI+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F01B1">
              <w:rPr>
                <w:noProof/>
                <w:vertAlign w:val="superscript"/>
              </w:rPr>
              <w:t>311</w:t>
            </w:r>
            <w:r>
              <w:fldChar w:fldCharType="end"/>
            </w:r>
          </w:p>
        </w:tc>
      </w:tr>
      <w:tr w:rsidR="001C3DA4" w14:paraId="748AD429" w14:textId="77777777" w:rsidTr="00C42DDD">
        <w:tc>
          <w:tcPr>
            <w:tcW w:w="2287" w:type="dxa"/>
          </w:tcPr>
          <w:p w14:paraId="34525577" w14:textId="50AEA95C" w:rsidR="001C3DA4" w:rsidRDefault="009856A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jerangolid</w:t>
            </w:r>
            <w:proofErr w:type="spellEnd"/>
          </w:p>
        </w:tc>
        <w:tc>
          <w:tcPr>
            <w:tcW w:w="1364" w:type="dxa"/>
          </w:tcPr>
          <w:p w14:paraId="55A57DB6" w14:textId="77777777" w:rsidR="001C3DA4" w:rsidRDefault="001C3DA4" w:rsidP="00C42DDD"/>
        </w:tc>
        <w:tc>
          <w:tcPr>
            <w:tcW w:w="1364" w:type="dxa"/>
          </w:tcPr>
          <w:p w14:paraId="48D493E5" w14:textId="77777777" w:rsidR="001C3DA4" w:rsidRDefault="001C3DA4" w:rsidP="00C42DDD"/>
        </w:tc>
        <w:tc>
          <w:tcPr>
            <w:tcW w:w="1141" w:type="dxa"/>
          </w:tcPr>
          <w:p w14:paraId="1E3A9DCC" w14:textId="58CA6DB6" w:rsidR="001C3DA4" w:rsidRDefault="0005652C" w:rsidP="00C42DDD">
            <w:r>
              <w:t>yes</w:t>
            </w:r>
          </w:p>
        </w:tc>
        <w:tc>
          <w:tcPr>
            <w:tcW w:w="1141" w:type="dxa"/>
          </w:tcPr>
          <w:p w14:paraId="49C45A46" w14:textId="77777777" w:rsidR="001C3DA4" w:rsidRDefault="001C3DA4" w:rsidP="00C42DDD"/>
        </w:tc>
        <w:tc>
          <w:tcPr>
            <w:tcW w:w="2051" w:type="dxa"/>
          </w:tcPr>
          <w:p w14:paraId="0CC80DFE" w14:textId="77777777" w:rsidR="001C3DA4" w:rsidRDefault="001C3DA4" w:rsidP="00C42DDD"/>
        </w:tc>
        <w:tc>
          <w:tcPr>
            <w:tcW w:w="1346" w:type="dxa"/>
          </w:tcPr>
          <w:p w14:paraId="71CD8597" w14:textId="33DBAF6D" w:rsidR="001C3DA4" w:rsidRDefault="00BD19C3" w:rsidP="00C42DDD">
            <w:r>
              <w:fldChar w:fldCharType="begin"/>
            </w:r>
            <w:r>
              <w:instrText xml:space="preserve"> ADDIN EN.CITE &lt;EndNote&gt;&lt;Cite&gt;&lt;Author&gt;Gerth&lt;/Author&gt;&lt;Year&gt;1996&lt;/Year&gt;&lt;RecNum&gt;320&lt;/RecNum&gt;&lt;DisplayText&gt;&lt;style face="superscript"&gt;313&lt;/style&gt;&lt;/DisplayText&gt;&lt;record&gt;&lt;rec-number&gt;320&lt;/rec-number&gt;&lt;foreign-keys&gt;&lt;key app="EN" db-id="p5zs9pw5ltwzr3e0webppaa6ae5zxdxszf5s" timestamp="1547567840"&gt;320&lt;/key&gt;&lt;/foreign-keys&gt;&lt;ref-type name="Journal Article"&gt;17&lt;/ref-type&gt;&lt;contributors&gt;&lt;authors&gt;&lt;author&gt;Gerth, K.&lt;/author&gt;&lt;author&gt;Washausen, P.&lt;/author&gt;&lt;author&gt;Hofle, G.&lt;/author&gt;&lt;author&gt;Irschik, H.&lt;/author&gt;&lt;author&gt;Reichenbach, H.&lt;/author&gt;&lt;/authors&gt;&lt;/contributors&gt;&lt;auth-address&gt;GBF, Gesellschaft fur Biotechnologische Forschung, Abteilung Naturstoffbiologie, Braunschweig, Germany.&lt;/auth-address&gt;&lt;titles&gt;&lt;title&gt;The jerangolids: A family of new antifungal compounds from Sorangium cellulosum (Myxobacteria). Production, physico-chemical and biological properties of jerangolid A&lt;/title&gt;&lt;secondary-title&gt;J Antibiot (Tokyo)&lt;/secondary-title&gt;&lt;/titles&gt;&lt;periodical&gt;&lt;full-title&gt;J Antibiot (Tokyo)&lt;/full-title&gt;&lt;/periodical&gt;&lt;pages&gt;71-5&lt;/pages&gt;&lt;volume&gt;49&lt;/volume&gt;&lt;number&gt;1&lt;/number&gt;&lt;keywords&gt;&lt;keyword&gt;Antifungal Agents/*biosynthesis/chemistry/pharmacology&lt;/keyword&gt;&lt;keyword&gt;Myxococcales/*metabolism&lt;/keyword&gt;&lt;keyword&gt;Pyrans/chemistry/metabolism/pharmacology&lt;/keyword&gt;&lt;/keywords&gt;&lt;dates&gt;&lt;year&gt;1996&lt;/year&gt;&lt;pub-dates&gt;&lt;date&gt;Jan&lt;/date&gt;&lt;/pub-dates&gt;&lt;/dates&gt;&lt;isbn&gt;0021-8820 (Print)&amp;#xD;0021-8820 (Linking)&lt;/isbn&gt;&lt;accession-num&gt;8609090&lt;/accession-num&gt;&lt;urls&gt;&lt;related-urls&gt;&lt;url&gt;https://www.ncbi.nlm.nih.gov/pubmed/8609090&lt;/url&gt;&lt;/related-urls&gt;&lt;/urls&gt;&lt;/record&gt;&lt;/Cite&gt;&lt;/EndNote&gt;</w:instrText>
            </w:r>
            <w:r>
              <w:fldChar w:fldCharType="separate"/>
            </w:r>
            <w:r w:rsidRPr="00BD19C3">
              <w:rPr>
                <w:noProof/>
                <w:vertAlign w:val="superscript"/>
              </w:rPr>
              <w:t>313</w:t>
            </w:r>
            <w:r>
              <w:fldChar w:fldCharType="end"/>
            </w:r>
          </w:p>
        </w:tc>
      </w:tr>
      <w:tr w:rsidR="0005652C" w14:paraId="090DBEAF" w14:textId="77777777" w:rsidTr="00C42DDD">
        <w:tc>
          <w:tcPr>
            <w:tcW w:w="2287" w:type="dxa"/>
          </w:tcPr>
          <w:p w14:paraId="6051BC58" w14:textId="5E0DD9BB" w:rsidR="0005652C" w:rsidRDefault="00770BA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ijanimicin</w:t>
            </w:r>
            <w:proofErr w:type="spellEnd"/>
          </w:p>
        </w:tc>
        <w:tc>
          <w:tcPr>
            <w:tcW w:w="1364" w:type="dxa"/>
          </w:tcPr>
          <w:p w14:paraId="3AB367CB" w14:textId="7F81E7E5" w:rsidR="0005652C" w:rsidRDefault="00770BA1" w:rsidP="00C42DDD">
            <w:r>
              <w:t>yes</w:t>
            </w:r>
          </w:p>
        </w:tc>
        <w:tc>
          <w:tcPr>
            <w:tcW w:w="1364" w:type="dxa"/>
          </w:tcPr>
          <w:p w14:paraId="0FA198D6" w14:textId="79D464A6" w:rsidR="0005652C" w:rsidRDefault="00770BA1" w:rsidP="00C42DDD">
            <w:r>
              <w:t>Gram pos</w:t>
            </w:r>
          </w:p>
        </w:tc>
        <w:tc>
          <w:tcPr>
            <w:tcW w:w="1141" w:type="dxa"/>
          </w:tcPr>
          <w:p w14:paraId="45710529" w14:textId="77777777" w:rsidR="0005652C" w:rsidRDefault="0005652C" w:rsidP="00C42DDD"/>
        </w:tc>
        <w:tc>
          <w:tcPr>
            <w:tcW w:w="1141" w:type="dxa"/>
          </w:tcPr>
          <w:p w14:paraId="1BDFD14F" w14:textId="77777777" w:rsidR="0005652C" w:rsidRDefault="0005652C" w:rsidP="00C42DDD"/>
        </w:tc>
        <w:tc>
          <w:tcPr>
            <w:tcW w:w="2051" w:type="dxa"/>
          </w:tcPr>
          <w:p w14:paraId="746D8E40" w14:textId="77777777" w:rsidR="0005652C" w:rsidRDefault="0005652C" w:rsidP="00C42DDD"/>
        </w:tc>
        <w:tc>
          <w:tcPr>
            <w:tcW w:w="1346" w:type="dxa"/>
          </w:tcPr>
          <w:p w14:paraId="29F72330" w14:textId="5DB5B4C1" w:rsidR="0005652C" w:rsidRDefault="008D56F6" w:rsidP="00C42DDD">
            <w:r>
              <w:fldChar w:fldCharType="begin"/>
            </w:r>
            <w:r>
              <w:instrText xml:space="preserve"> ADDIN EN.CITE &lt;EndNote&gt;&lt;Cite&gt;&lt;Author&gt;Waitz&lt;/Author&gt;&lt;Year&gt;1981&lt;/Year&gt;&lt;RecNum&gt;321&lt;/RecNum&gt;&lt;DisplayText&gt;&lt;style face="superscript"&gt;314&lt;/style&gt;&lt;/DisplayText&gt;&lt;record&gt;&lt;rec-number&gt;321&lt;/rec-number&gt;&lt;foreign-keys&gt;&lt;key app="EN" db-id="p5zs9pw5ltwzr3e0webppaa6ae5zxdxszf5s" timestamp="1547568356"&gt;321&lt;/key&gt;&lt;/foreign-keys&gt;&lt;ref-type name="Journal Article"&gt;17&lt;/ref-type&gt;&lt;contributors&gt;&lt;authors&gt;&lt;author&gt;Waitz, J. A.&lt;/author&gt;&lt;author&gt;Horan, A. C.&lt;/author&gt;&lt;author&gt;Kalyanpur, M.&lt;/author&gt;&lt;author&gt;Lee, B. K.&lt;/author&gt;&lt;author&gt;Loebenberg, D.&lt;/author&gt;&lt;author&gt;Marquez, J. A.&lt;/author&gt;&lt;author&gt;Miller, G.&lt;/author&gt;&lt;author&gt;Patel, M. G.&lt;/author&gt;&lt;/authors&gt;&lt;/contributors&gt;&lt;titles&gt;&lt;title&gt;Kijanimicin (Sch 25663), a novel antibiotic produced by Actinomadura kijaniata SCC 1256. Fermentation, isolation, characterization and biological properties&lt;/title&gt;&lt;secondary-title&gt;J Antibiot (Tokyo)&lt;/secondary-title&gt;&lt;/titles&gt;&lt;periodical&gt;&lt;full-title&gt;J Antibiot (Tokyo)&lt;/full-title&gt;&lt;/periodical&gt;&lt;pages&gt;1101-6&lt;/pages&gt;&lt;volume&gt;34&lt;/volume&gt;&lt;number&gt;9&lt;/number&gt;&lt;keywords&gt;&lt;keyword&gt;*Aminoglycosides&lt;/keyword&gt;&lt;keyword&gt;Anti-Bacterial Agents/*isolation &amp;amp; purification/pharmacology&lt;/keyword&gt;&lt;keyword&gt;Bacteria/drug effects&lt;/keyword&gt;&lt;keyword&gt;Chemical Phenomena&lt;/keyword&gt;&lt;keyword&gt;Chemistry&lt;/keyword&gt;&lt;keyword&gt;Fermentation&lt;/keyword&gt;&lt;keyword&gt;Glycosides/isolation &amp;amp; purification/pharmacology&lt;/keyword&gt;&lt;keyword&gt;Nocardiaceae/*analysis&lt;/keyword&gt;&lt;/keywords&gt;&lt;dates&gt;&lt;year&gt;1981&lt;/year&gt;&lt;pub-dates&gt;&lt;date&gt;Sep&lt;/date&gt;&lt;/pub-dates&gt;&lt;/dates&gt;&lt;isbn&gt;0021-8820 (Print)&amp;#xD;0021-8820 (Linking)&lt;/isbn&gt;&lt;accession-num&gt;7328052&lt;/accession-num&gt;&lt;urls&gt;&lt;related-urls&gt;&lt;url&gt;https://www.ncbi.nlm.nih.gov/pubmed/7328052&lt;/url&gt;&lt;/related-urls&gt;&lt;/urls&gt;&lt;/record&gt;&lt;/Cite&gt;&lt;/EndNote&gt;</w:instrText>
            </w:r>
            <w:r>
              <w:fldChar w:fldCharType="separate"/>
            </w:r>
            <w:r w:rsidRPr="008D56F6">
              <w:rPr>
                <w:noProof/>
                <w:vertAlign w:val="superscript"/>
              </w:rPr>
              <w:t>314</w:t>
            </w:r>
            <w:r>
              <w:fldChar w:fldCharType="end"/>
            </w:r>
          </w:p>
        </w:tc>
      </w:tr>
      <w:tr w:rsidR="0005652C" w14:paraId="61C8EB5A" w14:textId="77777777" w:rsidTr="00C42DDD">
        <w:tc>
          <w:tcPr>
            <w:tcW w:w="2287" w:type="dxa"/>
          </w:tcPr>
          <w:p w14:paraId="164807B1" w14:textId="4E6083F0" w:rsidR="0005652C" w:rsidRDefault="00A8238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aidlomycin</w:t>
            </w:r>
          </w:p>
        </w:tc>
        <w:tc>
          <w:tcPr>
            <w:tcW w:w="1364" w:type="dxa"/>
          </w:tcPr>
          <w:p w14:paraId="645BC2AD" w14:textId="3D6FED9E" w:rsidR="0005652C" w:rsidRDefault="00020D36" w:rsidP="00C42DDD">
            <w:r>
              <w:t>yes</w:t>
            </w:r>
          </w:p>
        </w:tc>
        <w:tc>
          <w:tcPr>
            <w:tcW w:w="1364" w:type="dxa"/>
          </w:tcPr>
          <w:p w14:paraId="2F485B96" w14:textId="6F71FBF4" w:rsidR="0005652C" w:rsidRDefault="00020D36" w:rsidP="00C42DDD">
            <w:r>
              <w:t>Gram pos</w:t>
            </w:r>
          </w:p>
        </w:tc>
        <w:tc>
          <w:tcPr>
            <w:tcW w:w="1141" w:type="dxa"/>
          </w:tcPr>
          <w:p w14:paraId="05EE632F" w14:textId="349FE3FA" w:rsidR="0005652C" w:rsidRDefault="0005652C" w:rsidP="00C42DDD"/>
        </w:tc>
        <w:tc>
          <w:tcPr>
            <w:tcW w:w="1141" w:type="dxa"/>
          </w:tcPr>
          <w:p w14:paraId="255FC5D0" w14:textId="32B23744" w:rsidR="0005652C" w:rsidRDefault="00ED36B6" w:rsidP="00C42DDD">
            <w:r>
              <w:t>yes</w:t>
            </w:r>
          </w:p>
        </w:tc>
        <w:tc>
          <w:tcPr>
            <w:tcW w:w="2051" w:type="dxa"/>
          </w:tcPr>
          <w:p w14:paraId="663477D4" w14:textId="77777777" w:rsidR="0005652C" w:rsidRDefault="0005652C" w:rsidP="00C42DDD"/>
        </w:tc>
        <w:tc>
          <w:tcPr>
            <w:tcW w:w="1346" w:type="dxa"/>
          </w:tcPr>
          <w:p w14:paraId="05E5F3DC" w14:textId="1395D7BE" w:rsidR="0005652C" w:rsidRDefault="00D978FF" w:rsidP="00C42DDD">
            <w:r>
              <w:fldChar w:fldCharType="begin"/>
            </w:r>
            <w:r>
              <w:instrText xml:space="preserve"> ADDIN EN.CITE &lt;EndNote&gt;&lt;Cite&gt;&lt;Author&gt;Kitame&lt;/Author&gt;&lt;Year&gt;1974&lt;/Year&gt;&lt;RecNum&gt;322&lt;/RecNum&gt;&lt;DisplayText&gt;&lt;style face="superscript"&gt;315&lt;/style&gt;&lt;/DisplayText&gt;&lt;record&gt;&lt;rec-number&gt;322&lt;/rec-number&gt;&lt;foreign-keys&gt;&lt;key app="EN" db-id="p5zs9pw5ltwzr3e0webppaa6ae5zxdxszf5s" timestamp="1547568671"&gt;322&lt;/key&gt;&lt;/foreign-keys&gt;&lt;ref-type name="Journal Article"&gt;17&lt;/ref-type&gt;&lt;contributors&gt;&lt;authors&gt;&lt;author&gt;Kitame, F.&lt;/author&gt;&lt;author&gt;Utsushikawa, K.&lt;/author&gt;&lt;author&gt;Koama, T.&lt;/author&gt;&lt;author&gt;Saito, T.&lt;/author&gt;&lt;author&gt;Kikuchi, M.&lt;/author&gt;&lt;/authors&gt;&lt;/contributors&gt;&lt;titles&gt;&lt;title&gt;Laidlomycin, a new antimycoplasmal polyether antibiotic&lt;/title&gt;&lt;secondary-title&gt;J Antibiot (Tokyo)&lt;/secondary-title&gt;&lt;/titles&gt;&lt;periodical&gt;&lt;full-title&gt;J Antibiot (Tokyo)&lt;/full-title&gt;&lt;/periodical&gt;&lt;pages&gt;884-8&lt;/pages&gt;&lt;volume&gt;27&lt;/volume&gt;&lt;number&gt;11&lt;/number&gt;&lt;keywords&gt;&lt;keyword&gt;Anti-Bacterial Agents/analysis/*isolation &amp;amp; purification/pharmacology&lt;/keyword&gt;&lt;keyword&gt;Bacteria/drug effects&lt;/keyword&gt;&lt;keyword&gt;Chemical Phenomena&lt;/keyword&gt;&lt;keyword&gt;Chemistry, Physical&lt;/keyword&gt;&lt;keyword&gt;Ethers/analysis&lt;/keyword&gt;&lt;keyword&gt;Mycoplasma/*drug effects&lt;/keyword&gt;&lt;keyword&gt;Streptomyces/analysis&lt;/keyword&gt;&lt;/keywords&gt;&lt;dates&gt;&lt;year&gt;1974&lt;/year&gt;&lt;pub-dates&gt;&lt;date&gt;Nov&lt;/date&gt;&lt;/pub-dates&gt;&lt;/dates&gt;&lt;isbn&gt;0021-8820 (Print)&amp;#xD;0021-8820 (Linking)&lt;/isbn&gt;&lt;accession-num&gt;4452661&lt;/accession-num&gt;&lt;urls&gt;&lt;related-urls&gt;&lt;url&gt;https://www.ncbi.nlm.nih.gov/pubmed/4452661&lt;/url&gt;&lt;/related-urls&gt;&lt;/urls&gt;&lt;/record&gt;&lt;/Cite&gt;&lt;/EndNote&gt;</w:instrText>
            </w:r>
            <w:r>
              <w:fldChar w:fldCharType="separate"/>
            </w:r>
            <w:r w:rsidRPr="00D978FF">
              <w:rPr>
                <w:noProof/>
                <w:vertAlign w:val="superscript"/>
              </w:rPr>
              <w:t>315</w:t>
            </w:r>
            <w:r>
              <w:fldChar w:fldCharType="end"/>
            </w:r>
          </w:p>
        </w:tc>
      </w:tr>
      <w:tr w:rsidR="0005652C" w14:paraId="3A0418F8" w14:textId="77777777" w:rsidTr="00C42DDD">
        <w:tc>
          <w:tcPr>
            <w:tcW w:w="2287" w:type="dxa"/>
          </w:tcPr>
          <w:p w14:paraId="5DFA723E" w14:textId="7121370C" w:rsidR="0005652C" w:rsidRDefault="00D978F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nkamycin</w:t>
            </w:r>
            <w:proofErr w:type="spellEnd"/>
          </w:p>
        </w:tc>
        <w:tc>
          <w:tcPr>
            <w:tcW w:w="1364" w:type="dxa"/>
          </w:tcPr>
          <w:p w14:paraId="6BFDA60A" w14:textId="470B3E3F" w:rsidR="0005652C" w:rsidRDefault="00D978FF" w:rsidP="00C42DDD">
            <w:r>
              <w:t>yes</w:t>
            </w:r>
          </w:p>
        </w:tc>
        <w:tc>
          <w:tcPr>
            <w:tcW w:w="1364" w:type="dxa"/>
          </w:tcPr>
          <w:p w14:paraId="7CD7AE96" w14:textId="5DF06CA3" w:rsidR="0005652C" w:rsidRDefault="00AF063F" w:rsidP="00C42DDD">
            <w:r>
              <w:t>Gram pos</w:t>
            </w:r>
          </w:p>
        </w:tc>
        <w:tc>
          <w:tcPr>
            <w:tcW w:w="1141" w:type="dxa"/>
          </w:tcPr>
          <w:p w14:paraId="7951B27D" w14:textId="77777777" w:rsidR="0005652C" w:rsidRDefault="0005652C" w:rsidP="00C42DDD"/>
        </w:tc>
        <w:tc>
          <w:tcPr>
            <w:tcW w:w="1141" w:type="dxa"/>
          </w:tcPr>
          <w:p w14:paraId="4E396B4E" w14:textId="663FEC17" w:rsidR="0005652C" w:rsidRDefault="00AF063F" w:rsidP="00C42DDD">
            <w:r>
              <w:t>yes</w:t>
            </w:r>
          </w:p>
        </w:tc>
        <w:tc>
          <w:tcPr>
            <w:tcW w:w="2051" w:type="dxa"/>
          </w:tcPr>
          <w:p w14:paraId="0BD67FF5" w14:textId="77777777" w:rsidR="0005652C" w:rsidRDefault="0005652C" w:rsidP="00C42DDD"/>
        </w:tc>
        <w:tc>
          <w:tcPr>
            <w:tcW w:w="1346" w:type="dxa"/>
          </w:tcPr>
          <w:p w14:paraId="3EF78DB4" w14:textId="62CD478F" w:rsidR="0005652C" w:rsidRDefault="00DF49E5" w:rsidP="00C42DDD">
            <w:r>
              <w:fldChar w:fldCharType="begin">
                <w:fldData xml:space="preserve">PEVuZE5vdGU+PENpdGU+PEF1dGhvcj5CZWxvdXNvZmY8L0F1dGhvcj48WWVhcj4yMDExPC9ZZWFy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</w:fldData>
              </w:fldChar>
            </w:r>
            <w:r w:rsidR="00730AEF">
              <w:instrText xml:space="preserve"> ADDIN EN.CITE </w:instrText>
            </w:r>
            <w:r w:rsidR="00730AEF">
              <w:fldChar w:fldCharType="begin">
                <w:fldData xml:space="preserve">PEVuZE5vdGU+PENpdGU+PEF1dGhvcj5CZWxvdXNvZmY8L0F1dGhvcj48WWVhcj4yMDExPC9ZZWFy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</w:fldData>
              </w:fldChar>
            </w:r>
            <w:r w:rsidR="00730AEF">
              <w:instrText xml:space="preserve"> ADDIN EN.CITE.DATA </w:instrText>
            </w:r>
            <w:r w:rsidR="00730AEF">
              <w:fldChar w:fldCharType="end"/>
            </w:r>
            <w:r>
              <w:fldChar w:fldCharType="separate"/>
            </w:r>
            <w:r w:rsidR="00730AEF" w:rsidRPr="00730AEF">
              <w:rPr>
                <w:noProof/>
                <w:vertAlign w:val="superscript"/>
              </w:rPr>
              <w:t>316,317</w:t>
            </w:r>
            <w:r>
              <w:fldChar w:fldCharType="end"/>
            </w:r>
          </w:p>
        </w:tc>
      </w:tr>
      <w:tr w:rsidR="0005652C" w14:paraId="788F4B06" w14:textId="77777777" w:rsidTr="00C42DDD">
        <w:tc>
          <w:tcPr>
            <w:tcW w:w="2287" w:type="dxa"/>
          </w:tcPr>
          <w:p w14:paraId="681EB707" w14:textId="75BBEF36" w:rsidR="0005652C" w:rsidRDefault="0000740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salocid</w:t>
            </w:r>
            <w:proofErr w:type="spellEnd"/>
          </w:p>
        </w:tc>
        <w:tc>
          <w:tcPr>
            <w:tcW w:w="1364" w:type="dxa"/>
          </w:tcPr>
          <w:p w14:paraId="7D608831" w14:textId="2605F496" w:rsidR="0005652C" w:rsidRDefault="00007401" w:rsidP="00C42DDD">
            <w:r>
              <w:t>yes</w:t>
            </w:r>
          </w:p>
        </w:tc>
        <w:tc>
          <w:tcPr>
            <w:tcW w:w="1364" w:type="dxa"/>
          </w:tcPr>
          <w:p w14:paraId="7B55BB48" w14:textId="62EE4CFD" w:rsidR="0005652C" w:rsidRDefault="00007401" w:rsidP="00C42DDD">
            <w:r>
              <w:t>Gram pos</w:t>
            </w:r>
          </w:p>
        </w:tc>
        <w:tc>
          <w:tcPr>
            <w:tcW w:w="1141" w:type="dxa"/>
          </w:tcPr>
          <w:p w14:paraId="22FEA02F" w14:textId="77777777" w:rsidR="0005652C" w:rsidRDefault="0005652C" w:rsidP="00C42DDD"/>
        </w:tc>
        <w:tc>
          <w:tcPr>
            <w:tcW w:w="1141" w:type="dxa"/>
          </w:tcPr>
          <w:p w14:paraId="1D53FBA0" w14:textId="77777777" w:rsidR="0005652C" w:rsidRDefault="0005652C" w:rsidP="00C42DDD"/>
        </w:tc>
        <w:tc>
          <w:tcPr>
            <w:tcW w:w="2051" w:type="dxa"/>
          </w:tcPr>
          <w:p w14:paraId="39E8E6B7" w14:textId="77777777" w:rsidR="0005652C" w:rsidRDefault="0005652C" w:rsidP="00C42DDD"/>
        </w:tc>
        <w:tc>
          <w:tcPr>
            <w:tcW w:w="1346" w:type="dxa"/>
          </w:tcPr>
          <w:p w14:paraId="36E7E029" w14:textId="49B73E3C" w:rsidR="0005652C" w:rsidRDefault="004F1539" w:rsidP="00C42DDD">
            <w:r>
              <w:fldChar w:fldCharType="begin">
                <w:fldData xml:space="preserve">PEVuZE5vdGU+PENpdGU+PEF1dGhvcj5IaWNrZXk8L0F1dGhvcj48WWVhcj4yMDE4PC9ZZWFyPjxS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aWNrZXk8L0F1dGhvcj48WWVhcj4yMDE4PC9ZZWFyPjxS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F1539">
              <w:rPr>
                <w:noProof/>
                <w:vertAlign w:val="superscript"/>
              </w:rPr>
              <w:t>318</w:t>
            </w:r>
            <w:r>
              <w:fldChar w:fldCharType="end"/>
            </w:r>
          </w:p>
        </w:tc>
      </w:tr>
      <w:tr w:rsidR="0005652C" w14:paraId="3D31F1D2" w14:textId="77777777" w:rsidTr="00C42DDD">
        <w:tc>
          <w:tcPr>
            <w:tcW w:w="2287" w:type="dxa"/>
          </w:tcPr>
          <w:p w14:paraId="5F24A3FC" w14:textId="2AEDA56F" w:rsidR="0005652C" w:rsidRDefault="004F153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rineosin</w:t>
            </w:r>
            <w:proofErr w:type="spellEnd"/>
          </w:p>
        </w:tc>
        <w:tc>
          <w:tcPr>
            <w:tcW w:w="1364" w:type="dxa"/>
          </w:tcPr>
          <w:p w14:paraId="1BB3D25E" w14:textId="77777777" w:rsidR="0005652C" w:rsidRDefault="0005652C" w:rsidP="00C42DDD"/>
        </w:tc>
        <w:tc>
          <w:tcPr>
            <w:tcW w:w="1364" w:type="dxa"/>
          </w:tcPr>
          <w:p w14:paraId="5C9A0F21" w14:textId="77777777" w:rsidR="0005652C" w:rsidRDefault="0005652C" w:rsidP="00C42DDD"/>
        </w:tc>
        <w:tc>
          <w:tcPr>
            <w:tcW w:w="1141" w:type="dxa"/>
          </w:tcPr>
          <w:p w14:paraId="1D433A8F" w14:textId="77777777" w:rsidR="0005652C" w:rsidRDefault="0005652C" w:rsidP="00C42DDD"/>
        </w:tc>
        <w:tc>
          <w:tcPr>
            <w:tcW w:w="1141" w:type="dxa"/>
          </w:tcPr>
          <w:p w14:paraId="372A440F" w14:textId="5585A710" w:rsidR="0005652C" w:rsidRDefault="004F1539" w:rsidP="00C42DDD">
            <w:r>
              <w:t>yes</w:t>
            </w:r>
          </w:p>
        </w:tc>
        <w:tc>
          <w:tcPr>
            <w:tcW w:w="2051" w:type="dxa"/>
          </w:tcPr>
          <w:p w14:paraId="6B81D18F" w14:textId="77777777" w:rsidR="0005652C" w:rsidRDefault="0005652C" w:rsidP="00C42DDD"/>
        </w:tc>
        <w:tc>
          <w:tcPr>
            <w:tcW w:w="1346" w:type="dxa"/>
          </w:tcPr>
          <w:p w14:paraId="6E513A2E" w14:textId="5F69B593" w:rsidR="0005652C" w:rsidRDefault="00803A33" w:rsidP="00C42DDD">
            <w:r>
              <w:fldChar w:fldCharType="begin"/>
            </w:r>
            <w:r>
              <w:instrText xml:space="preserve"> ADDIN EN.CITE &lt;EndNote&gt;&lt;Cite&gt;&lt;Author&gt;Salem&lt;/Author&gt;&lt;Year&gt;2014&lt;/Year&gt;&lt;RecNum&gt;326&lt;/RecNum&gt;&lt;DisplayText&gt;&lt;style face="superscript"&gt;319&lt;/style&gt;&lt;/DisplayText&gt;&lt;record&gt;&lt;rec-number&gt;326&lt;/rec-number&gt;&lt;foreign-keys&gt;&lt;key app="EN" db-id="p5zs9pw5ltwzr3e0webppaa6ae5zxdxszf5s" timestamp="1547569076"&gt;326&lt;/key&gt;&lt;/foreign-keys&gt;&lt;ref-type name="Journal Article"&gt;17&lt;/ref-type&gt;&lt;contributors&gt;&lt;authors&gt;&lt;author&gt;Salem, S. M.&lt;/author&gt;&lt;author&gt;Kancharla, P.&lt;/author&gt;&lt;author&gt;Florova, G.&lt;/author&gt;&lt;author&gt;Gupta, S.&lt;/author&gt;&lt;author&gt;Lu, W.&lt;/author&gt;&lt;author&gt;Reynolds, K. A.&lt;/author&gt;&lt;/authors&gt;&lt;/contributors&gt;&lt;auth-address&gt;Department of Chemistry, Portland State University , Portland, Oregon, 97201-3203, United States.&lt;/auth-address&gt;&lt;titles&gt;&lt;title&gt;Elucidation of final steps of the marineosins biosynthetic pathway through identification and characterization of the corresponding gene cluster&lt;/title&gt;&lt;secondary-title&gt;J Am Chem Soc&lt;/secondary-title&gt;&lt;/titles&gt;&lt;periodical&gt;&lt;full-title&gt;J Am Chem Soc&lt;/full-title&gt;&lt;/periodical&gt;&lt;pages&gt;4565-74&lt;/pages&gt;&lt;volume&gt;136&lt;/volume&gt;&lt;number&gt;12&lt;/number&gt;&lt;keywords&gt;&lt;keyword&gt;Antimalarials/*metabolism/pharmacology&lt;/keyword&gt;&lt;keyword&gt;Cloning, Molecular&lt;/keyword&gt;&lt;keyword&gt;Drug Resistance, Multiple/drug effects&lt;/keyword&gt;&lt;keyword&gt;*Multigene Family&lt;/keyword&gt;&lt;keyword&gt;Oxidation-Reduction&lt;/keyword&gt;&lt;keyword&gt;Plasmodium falciparum/drug effects&lt;/keyword&gt;&lt;keyword&gt;Prodigiosin/analogs &amp;amp; derivatives/metabolism&lt;/keyword&gt;&lt;keyword&gt;Pyrroles/*metabolism/pharmacology&lt;/keyword&gt;&lt;keyword&gt;Sequence Analysis&lt;/keyword&gt;&lt;keyword&gt;Sequence Homology, Nucleic Acid&lt;/keyword&gt;&lt;keyword&gt;Spiro Compounds/*metabolism/pharmacology&lt;/keyword&gt;&lt;keyword&gt;Streptomyces/*genetics/*metabolism&lt;/keyword&gt;&lt;/keywords&gt;&lt;dates&gt;&lt;year&gt;2014&lt;/year&gt;&lt;pub-dates&gt;&lt;date&gt;Mar 26&lt;/date&gt;&lt;/pub-dates&gt;&lt;/dates&gt;&lt;isbn&gt;1520-5126 (Electronic)&amp;#xD;0002-7863 (Linking)&lt;/isbn&gt;&lt;accession-num&gt;24575817&lt;/accession-num&gt;&lt;urls&gt;&lt;related-urls&gt;&lt;url&gt;https://www.ncbi.nlm.nih.gov/pubmed/24575817&lt;/url&gt;&lt;/related-urls&gt;&lt;/urls&gt;&lt;custom2&gt;3985843&lt;/custom2&gt;&lt;electronic-resource-num&gt;10.1021/ja411544w&lt;/electronic-resource-num&gt;&lt;/record&gt;&lt;/Cite&gt;&lt;/EndNote&gt;</w:instrText>
            </w:r>
            <w:r>
              <w:fldChar w:fldCharType="separate"/>
            </w:r>
            <w:r w:rsidRPr="00803A33">
              <w:rPr>
                <w:noProof/>
                <w:vertAlign w:val="superscript"/>
              </w:rPr>
              <w:t>319</w:t>
            </w:r>
            <w:r>
              <w:fldChar w:fldCharType="end"/>
            </w:r>
          </w:p>
        </w:tc>
      </w:tr>
      <w:tr w:rsidR="0005652C" w14:paraId="13E46BCF" w14:textId="77777777" w:rsidTr="00C42DDD">
        <w:tc>
          <w:tcPr>
            <w:tcW w:w="2287" w:type="dxa"/>
          </w:tcPr>
          <w:p w14:paraId="12892043" w14:textId="5DCE0695" w:rsidR="0005652C" w:rsidRDefault="003327B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galomicin</w:t>
            </w:r>
            <w:proofErr w:type="spellEnd"/>
          </w:p>
        </w:tc>
        <w:tc>
          <w:tcPr>
            <w:tcW w:w="1364" w:type="dxa"/>
          </w:tcPr>
          <w:p w14:paraId="31A76A68" w14:textId="5FA194C7" w:rsidR="0005652C" w:rsidRDefault="003327B8" w:rsidP="00C42DDD">
            <w:r>
              <w:t>yes</w:t>
            </w:r>
          </w:p>
        </w:tc>
        <w:tc>
          <w:tcPr>
            <w:tcW w:w="1364" w:type="dxa"/>
          </w:tcPr>
          <w:p w14:paraId="7EA9D6DE" w14:textId="4C5B11A7" w:rsidR="0005652C" w:rsidRDefault="003327B8" w:rsidP="00C42DDD">
            <w:r>
              <w:t>Gram pos, gram neg</w:t>
            </w:r>
          </w:p>
        </w:tc>
        <w:tc>
          <w:tcPr>
            <w:tcW w:w="1141" w:type="dxa"/>
          </w:tcPr>
          <w:p w14:paraId="54A5009A" w14:textId="77777777" w:rsidR="0005652C" w:rsidRDefault="0005652C" w:rsidP="00C42DDD"/>
        </w:tc>
        <w:tc>
          <w:tcPr>
            <w:tcW w:w="1141" w:type="dxa"/>
          </w:tcPr>
          <w:p w14:paraId="5914FAD2" w14:textId="77777777" w:rsidR="0005652C" w:rsidRDefault="0005652C" w:rsidP="00C42DDD"/>
        </w:tc>
        <w:tc>
          <w:tcPr>
            <w:tcW w:w="2051" w:type="dxa"/>
          </w:tcPr>
          <w:p w14:paraId="14E73331" w14:textId="77777777" w:rsidR="0005652C" w:rsidRDefault="0005652C" w:rsidP="00C42DDD"/>
        </w:tc>
        <w:tc>
          <w:tcPr>
            <w:tcW w:w="1346" w:type="dxa"/>
          </w:tcPr>
          <w:p w14:paraId="04A39DAB" w14:textId="764AC929" w:rsidR="0005652C" w:rsidRDefault="00C802E2" w:rsidP="00C42DDD">
            <w:r>
              <w:fldChar w:fldCharType="begin"/>
            </w:r>
            <w:r>
              <w:instrText xml:space="preserve"> ADDIN EN.CITE &lt;EndNote&gt;&lt;Cite&gt;&lt;Author&gt;Waitz&lt;/Author&gt;&lt;Year&gt;1972&lt;/Year&gt;&lt;RecNum&gt;327&lt;/RecNum&gt;&lt;DisplayText&gt;&lt;style face="superscript"&gt;320&lt;/style&gt;&lt;/DisplayText&gt;&lt;record&gt;&lt;rec-number&gt;327&lt;/rec-number&gt;&lt;foreign-keys&gt;&lt;key app="EN" db-id="p5zs9pw5ltwzr3e0webppaa6ae5zxdxszf5s" timestamp="1547569247"&gt;327&lt;/key&gt;&lt;/foreign-keys&gt;&lt;ref-type name="Journal Article"&gt;17&lt;/ref-type&gt;&lt;contributors&gt;&lt;authors&gt;&lt;author&gt;Waitz, J. A.&lt;/author&gt;&lt;author&gt;Drube, C. G.&lt;/author&gt;&lt;author&gt;Moss, E. L., Jr.&lt;/author&gt;&lt;author&gt;Weinstein, M. J.&lt;/author&gt;&lt;/authors&gt;&lt;/contributors&gt;&lt;titles&gt;&lt;title&gt;Biological studies with rosamicin, a new Micromonospora-produced macrolide antibiotic&lt;/title&gt;&lt;secondary-title&gt;J Antibiot (Tokyo)&lt;/secondary-title&gt;&lt;/titles&gt;&lt;periodical&gt;&lt;full-title&gt;J Antibiot (Tokyo)&lt;/full-title&gt;&lt;/periodical&gt;&lt;pages&gt;647-52&lt;/pages&gt;&lt;volume&gt;25&lt;/volume&gt;&lt;number&gt;11&lt;/number&gt;&lt;keywords&gt;&lt;keyword&gt;Animals&lt;/keyword&gt;&lt;keyword&gt;Anti-Bacterial Agents/biosynthesis/*pharmacology/toxicity&lt;/keyword&gt;&lt;keyword&gt;Bacteria/drug effects&lt;/keyword&gt;&lt;keyword&gt;Erythromycin/pharmacology/toxicity&lt;/keyword&gt;&lt;keyword&gt;Hydrogen-Ion Concentration&lt;/keyword&gt;&lt;keyword&gt;Lethal Dose 50&lt;/keyword&gt;&lt;keyword&gt;Lincomycin/pharmacology&lt;/keyword&gt;&lt;keyword&gt;Mice&lt;/keyword&gt;&lt;keyword&gt;Microbial Sensitivity Tests&lt;/keyword&gt;&lt;keyword&gt;Micromonospora/metabolism&lt;/keyword&gt;&lt;keyword&gt;Mycoplasma/drug effects&lt;/keyword&gt;&lt;keyword&gt;Penicillin Resistance&lt;/keyword&gt;&lt;keyword&gt;Penicillins/pharmacology&lt;/keyword&gt;&lt;keyword&gt;Staphylococcus/drug effects&lt;/keyword&gt;&lt;keyword&gt;Streptococcus/drug effects&lt;/keyword&gt;&lt;keyword&gt;Tetracycline/pharmacology&lt;/keyword&gt;&lt;/keywords&gt;&lt;dates&gt;&lt;year&gt;1972&lt;/year&gt;&lt;pub-dates&gt;&lt;date&gt;Nov&lt;/date&gt;&lt;/pub-dates&gt;&lt;/dates&gt;&lt;isbn&gt;0021-8820 (Print)&amp;#xD;0021-8820 (Linking)&lt;/isbn&gt;&lt;accession-num&gt;4486485&lt;/accession-num&gt;&lt;urls&gt;&lt;related-urls&gt;&lt;url&gt;https://www.ncbi.nlm.nih.gov/pubmed/4486485&lt;/url&gt;&lt;/related-urls&gt;&lt;/urls&gt;&lt;/record&gt;&lt;/Cite&gt;&lt;/EndNote&gt;</w:instrText>
            </w:r>
            <w:r>
              <w:fldChar w:fldCharType="separate"/>
            </w:r>
            <w:r w:rsidRPr="00C802E2">
              <w:rPr>
                <w:noProof/>
                <w:vertAlign w:val="superscript"/>
              </w:rPr>
              <w:t>320</w:t>
            </w:r>
            <w:r>
              <w:fldChar w:fldCharType="end"/>
            </w:r>
          </w:p>
        </w:tc>
      </w:tr>
      <w:tr w:rsidR="0005652C" w14:paraId="0152F2BC" w14:textId="77777777" w:rsidTr="00C42DDD">
        <w:tc>
          <w:tcPr>
            <w:tcW w:w="2287" w:type="dxa"/>
          </w:tcPr>
          <w:p w14:paraId="28A5519C" w14:textId="6D2D64E4" w:rsidR="0005652C" w:rsidRDefault="00A2702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decamycin</w:t>
            </w:r>
          </w:p>
        </w:tc>
        <w:tc>
          <w:tcPr>
            <w:tcW w:w="1364" w:type="dxa"/>
          </w:tcPr>
          <w:p w14:paraId="693887E4" w14:textId="654254D1" w:rsidR="0005652C" w:rsidRDefault="00A2702E" w:rsidP="00C42DDD">
            <w:r>
              <w:t>yes</w:t>
            </w:r>
          </w:p>
        </w:tc>
        <w:tc>
          <w:tcPr>
            <w:tcW w:w="1364" w:type="dxa"/>
          </w:tcPr>
          <w:p w14:paraId="38C214D7" w14:textId="479B9E1A" w:rsidR="0005652C" w:rsidRDefault="00A2702E" w:rsidP="00C42DDD">
            <w:r>
              <w:t>Gram pos, gram neg</w:t>
            </w:r>
          </w:p>
        </w:tc>
        <w:tc>
          <w:tcPr>
            <w:tcW w:w="1141" w:type="dxa"/>
          </w:tcPr>
          <w:p w14:paraId="08A63BE0" w14:textId="77777777" w:rsidR="0005652C" w:rsidRDefault="0005652C" w:rsidP="00C42DDD"/>
        </w:tc>
        <w:tc>
          <w:tcPr>
            <w:tcW w:w="1141" w:type="dxa"/>
          </w:tcPr>
          <w:p w14:paraId="6C53A397" w14:textId="77777777" w:rsidR="0005652C" w:rsidRDefault="0005652C" w:rsidP="00C42DDD"/>
        </w:tc>
        <w:tc>
          <w:tcPr>
            <w:tcW w:w="2051" w:type="dxa"/>
          </w:tcPr>
          <w:p w14:paraId="5FB7BFEE" w14:textId="77777777" w:rsidR="0005652C" w:rsidRDefault="0005652C" w:rsidP="00C42DDD"/>
        </w:tc>
        <w:tc>
          <w:tcPr>
            <w:tcW w:w="1346" w:type="dxa"/>
          </w:tcPr>
          <w:p w14:paraId="274AF2D7" w14:textId="633FAB4A" w:rsidR="0005652C" w:rsidRDefault="00EE3788" w:rsidP="00C42DDD">
            <w:r>
              <w:fldChar w:fldCharType="begin"/>
            </w:r>
            <w:r>
              <w:instrText xml:space="preserve"> ADDIN EN.CITE &lt;EndNote&gt;&lt;Cite&gt;&lt;Author&gt;Neu&lt;/Author&gt;&lt;Year&gt;1983&lt;/Year&gt;&lt;RecNum&gt;328&lt;/RecNum&gt;&lt;DisplayText&gt;&lt;style face="superscript"&gt;321&lt;/style&gt;&lt;/DisplayText&gt;&lt;record&gt;&lt;rec-number&gt;328&lt;/rec-number&gt;&lt;foreign-keys&gt;&lt;key app="EN" db-id="p5zs9pw5ltwzr3e0webppaa6ae5zxdxszf5s" timestamp="1547569373"&gt;328&lt;/key&gt;&lt;/foreign-keys&gt;&lt;ref-type name="Journal Article"&gt;17&lt;/ref-type&gt;&lt;contributors&gt;&lt;authors&gt;&lt;author&gt;Neu, H. C.&lt;/author&gt;&lt;/authors&gt;&lt;/contributors&gt;&lt;titles&gt;&lt;title&gt;In vitro activity of midecamycin, a new macrolide antibiotic&lt;/title&gt;&lt;secondary-title&gt;Antimicrob Agents Chemother&lt;/secondary-title&gt;&lt;/titles&gt;&lt;periodical&gt;&lt;full-title&gt;Antimicrob Agents Chemother&lt;/full-title&gt;&lt;/periodical&gt;&lt;pages&gt;443-4&lt;/pages&gt;&lt;volume&gt;24&lt;/volume&gt;&lt;number&gt;3&lt;/number&gt;&lt;keywords&gt;&lt;keyword&gt;Anti-Bacterial Agents/pharmacology&lt;/keyword&gt;&lt;keyword&gt;Bacteria/*drug effects&lt;/keyword&gt;&lt;keyword&gt;Leucomycins/*pharmacology&lt;/keyword&gt;&lt;keyword&gt;Microbial Sensitivity Tests&lt;/keyword&gt;&lt;/keywords&gt;&lt;dates&gt;&lt;year&gt;1983&lt;/year&gt;&lt;pub-dates&gt;&lt;date&gt;Sep&lt;/date&gt;&lt;/pub-dates&gt;&lt;/dates&gt;&lt;isbn&gt;0066-4804 (Print)&amp;#xD;0066-4804 (Linking)&lt;/isbn&gt;&lt;accession-num&gt;6639001&lt;/accession-num&gt;&lt;urls&gt;&lt;related-urls&gt;&lt;url&gt;https://www.ncbi.nlm.nih.gov/pubmed/6639001&lt;/url&gt;&lt;/related-urls&gt;&lt;/urls&gt;&lt;custom2&gt;185343&lt;/custom2&gt;&lt;/record&gt;&lt;/Cite&gt;&lt;/EndNote&gt;</w:instrText>
            </w:r>
            <w:r>
              <w:fldChar w:fldCharType="separate"/>
            </w:r>
            <w:r w:rsidRPr="00EE3788">
              <w:rPr>
                <w:noProof/>
                <w:vertAlign w:val="superscript"/>
              </w:rPr>
              <w:t>321</w:t>
            </w:r>
            <w:r>
              <w:fldChar w:fldCharType="end"/>
            </w:r>
          </w:p>
        </w:tc>
      </w:tr>
      <w:tr w:rsidR="0005652C" w14:paraId="00930856" w14:textId="77777777" w:rsidTr="00C42DDD">
        <w:tc>
          <w:tcPr>
            <w:tcW w:w="2287" w:type="dxa"/>
          </w:tcPr>
          <w:p w14:paraId="3D6CFB2C" w14:textId="54795C92" w:rsidR="0005652C" w:rsidRDefault="008F6E0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onensin</w:t>
            </w:r>
            <w:proofErr w:type="spellEnd"/>
          </w:p>
        </w:tc>
        <w:tc>
          <w:tcPr>
            <w:tcW w:w="1364" w:type="dxa"/>
          </w:tcPr>
          <w:p w14:paraId="18ECA300" w14:textId="2052B25A" w:rsidR="0005652C" w:rsidRDefault="00332248" w:rsidP="00C42DDD">
            <w:r>
              <w:t>yes</w:t>
            </w:r>
          </w:p>
        </w:tc>
        <w:tc>
          <w:tcPr>
            <w:tcW w:w="1364" w:type="dxa"/>
          </w:tcPr>
          <w:p w14:paraId="4935EC93" w14:textId="721DAD1E" w:rsidR="0005652C" w:rsidRDefault="00332248" w:rsidP="00C42DDD">
            <w:r>
              <w:t>Gram pos</w:t>
            </w:r>
          </w:p>
        </w:tc>
        <w:tc>
          <w:tcPr>
            <w:tcW w:w="1141" w:type="dxa"/>
          </w:tcPr>
          <w:p w14:paraId="34C1985F" w14:textId="77777777" w:rsidR="0005652C" w:rsidRDefault="0005652C" w:rsidP="00C42DDD"/>
        </w:tc>
        <w:tc>
          <w:tcPr>
            <w:tcW w:w="1141" w:type="dxa"/>
          </w:tcPr>
          <w:p w14:paraId="01FF4D9B" w14:textId="77777777" w:rsidR="0005652C" w:rsidRDefault="0005652C" w:rsidP="00C42DDD"/>
        </w:tc>
        <w:tc>
          <w:tcPr>
            <w:tcW w:w="2051" w:type="dxa"/>
          </w:tcPr>
          <w:p w14:paraId="3A50E5A9" w14:textId="7D932935" w:rsidR="0005652C" w:rsidRDefault="008F6E00" w:rsidP="00C42DDD">
            <w:r>
              <w:t xml:space="preserve">Ionophore, </w:t>
            </w:r>
            <w:proofErr w:type="spellStart"/>
            <w:r>
              <w:t>antiparasite</w:t>
            </w:r>
            <w:proofErr w:type="spellEnd"/>
          </w:p>
        </w:tc>
        <w:tc>
          <w:tcPr>
            <w:tcW w:w="1346" w:type="dxa"/>
          </w:tcPr>
          <w:p w14:paraId="4C8760A2" w14:textId="5B568CF0" w:rsidR="0005652C" w:rsidRDefault="008111F6" w:rsidP="00C42DDD">
            <w:r>
              <w:fldChar w:fldCharType="begin"/>
            </w:r>
            <w:r>
              <w:instrText xml:space="preserve"> ADDIN EN.CITE &lt;EndNote&gt;&lt;Cite&gt;&lt;Author&gt;Aowicki&lt;/Author&gt;&lt;Year&gt;2013&lt;/Year&gt;&lt;RecNum&gt;329&lt;/RecNum&gt;&lt;DisplayText&gt;&lt;style face="superscript"&gt;322&lt;/style&gt;&lt;/DisplayText&gt;&lt;record&gt;&lt;rec-number&gt;329&lt;/rec-number&gt;&lt;foreign-keys&gt;&lt;key app="EN" db-id="p5zs9pw5ltwzr3e0webppaa6ae5zxdxszf5s" timestamp="1547569729"&gt;329&lt;/key&gt;&lt;/foreign-keys&gt;&lt;ref-type name="Journal Article"&gt;17&lt;/ref-type&gt;&lt;contributors&gt;&lt;authors&gt;&lt;author&gt;Aowicki, D.&lt;/author&gt;&lt;author&gt;Huczynski, A.&lt;/author&gt;&lt;/authors&gt;&lt;/contributors&gt;&lt;auth-address&gt;Faculty of Chemistry, Jagiellonian University, Ingardena 3, 30-060 Krakow, Poland. daniel.lowicki@uj.edu.pl&lt;/auth-address&gt;&lt;titles&gt;&lt;title&gt;Structure and antimicrobial properties of monensin A and its derivatives: summary of the achievements&lt;/title&gt;&lt;secondary-title&gt;Biomed Res Int&lt;/secondary-title&gt;&lt;/titles&gt;&lt;periodical&gt;&lt;full-title&gt;Biomed Res Int&lt;/full-title&gt;&lt;/periodical&gt;&lt;pages&gt;742149&lt;/pages&gt;&lt;volume&gt;2013&lt;/volume&gt;&lt;keywords&gt;&lt;keyword&gt;Amides/chemistry&lt;/keyword&gt;&lt;keyword&gt;Anti-Infective Agents/chemistry/*pharmacology&lt;/keyword&gt;&lt;keyword&gt;Cations&lt;/keyword&gt;&lt;keyword&gt;Coccidiostats/chemistry/*pharmacology&lt;/keyword&gt;&lt;keyword&gt;Crystallography, X-Ray&lt;/keyword&gt;&lt;keyword&gt;Drug Design&lt;/keyword&gt;&lt;keyword&gt;Ionophores/chemistry&lt;/keyword&gt;&lt;keyword&gt;Microbial Sensitivity Tests&lt;/keyword&gt;&lt;keyword&gt;Molecular Structure&lt;/keyword&gt;&lt;keyword&gt;Monensin/analogs &amp;amp; derivatives/*chemistry/*pharmacology&lt;/keyword&gt;&lt;keyword&gt;Protein Conformation&lt;/keyword&gt;&lt;keyword&gt;Structure-Activity Relationship&lt;/keyword&gt;&lt;/keywords&gt;&lt;dates&gt;&lt;year&gt;2013&lt;/year&gt;&lt;/dates&gt;&lt;isbn&gt;2314-6141 (Electronic)&lt;/isbn&gt;&lt;accession-num&gt;23509771&lt;/accession-num&gt;&lt;urls&gt;&lt;related-urls&gt;&lt;url&gt;https://www.ncbi.nlm.nih.gov/pubmed/23509771&lt;/url&gt;&lt;/related-urls&gt;&lt;/urls&gt;&lt;custom2&gt;3586448&lt;/custom2&gt;&lt;electronic-resource-num&gt;10.1155/2013/742149&lt;/electronic-resource-num&gt;&lt;/record&gt;&lt;/Cite&gt;&lt;/EndNote&gt;</w:instrText>
            </w:r>
            <w:r>
              <w:fldChar w:fldCharType="separate"/>
            </w:r>
            <w:r w:rsidRPr="008111F6">
              <w:rPr>
                <w:noProof/>
                <w:vertAlign w:val="superscript"/>
              </w:rPr>
              <w:t>322</w:t>
            </w:r>
            <w:r>
              <w:fldChar w:fldCharType="end"/>
            </w:r>
          </w:p>
        </w:tc>
      </w:tr>
      <w:tr w:rsidR="0005652C" w14:paraId="0BD32701" w14:textId="77777777" w:rsidTr="00C42DDD">
        <w:tc>
          <w:tcPr>
            <w:tcW w:w="2287" w:type="dxa"/>
          </w:tcPr>
          <w:p w14:paraId="1AA0CD93" w14:textId="1DDBC4A8" w:rsidR="0005652C" w:rsidRDefault="008111F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cinamicin</w:t>
            </w:r>
            <w:proofErr w:type="spellEnd"/>
          </w:p>
        </w:tc>
        <w:tc>
          <w:tcPr>
            <w:tcW w:w="1364" w:type="dxa"/>
          </w:tcPr>
          <w:p w14:paraId="25FB51DA" w14:textId="121ECCD6" w:rsidR="0005652C" w:rsidRDefault="008111F6" w:rsidP="00C42DDD">
            <w:r>
              <w:t>yes</w:t>
            </w:r>
          </w:p>
        </w:tc>
        <w:tc>
          <w:tcPr>
            <w:tcW w:w="1364" w:type="dxa"/>
          </w:tcPr>
          <w:p w14:paraId="357FDCAE" w14:textId="5788B1F0" w:rsidR="0005652C" w:rsidRDefault="008111F6" w:rsidP="00C42DDD">
            <w:r>
              <w:t>Gram pos</w:t>
            </w:r>
          </w:p>
        </w:tc>
        <w:tc>
          <w:tcPr>
            <w:tcW w:w="1141" w:type="dxa"/>
          </w:tcPr>
          <w:p w14:paraId="0541D9CE" w14:textId="77777777" w:rsidR="0005652C" w:rsidRDefault="0005652C" w:rsidP="00C42DDD"/>
        </w:tc>
        <w:tc>
          <w:tcPr>
            <w:tcW w:w="1141" w:type="dxa"/>
          </w:tcPr>
          <w:p w14:paraId="4A4D581A" w14:textId="77777777" w:rsidR="0005652C" w:rsidRDefault="0005652C" w:rsidP="00C42DDD"/>
        </w:tc>
        <w:tc>
          <w:tcPr>
            <w:tcW w:w="2051" w:type="dxa"/>
          </w:tcPr>
          <w:p w14:paraId="1439B3FE" w14:textId="77777777" w:rsidR="0005652C" w:rsidRDefault="0005652C" w:rsidP="00C42DDD"/>
        </w:tc>
        <w:tc>
          <w:tcPr>
            <w:tcW w:w="1346" w:type="dxa"/>
          </w:tcPr>
          <w:p w14:paraId="04BAC2E3" w14:textId="1D9F20AF" w:rsidR="0005652C" w:rsidRDefault="0080622E" w:rsidP="00C42DDD">
            <w:r>
              <w:fldChar w:fldCharType="begin"/>
            </w:r>
            <w:r>
              <w:instrText xml:space="preserve"> ADDIN EN.CITE &lt;EndNote&gt;&lt;Cite&gt;&lt;Author&gt;Anzai&lt;/Author&gt;&lt;Year&gt;2003&lt;/Year&gt;&lt;RecNum&gt;330&lt;/RecNum&gt;&lt;DisplayText&gt;&lt;style face="superscript"&gt;323&lt;/style&gt;&lt;/DisplayText&gt;&lt;record&gt;&lt;rec-number&gt;330&lt;/rec-number&gt;&lt;foreign-keys&gt;&lt;key app="EN" db-id="p5zs9pw5ltwzr3e0webppaa6ae5zxdxszf5s" timestamp="1547569826"&gt;330&lt;/key&gt;&lt;/foreign-keys&gt;&lt;ref-type name="Journal Article"&gt;17&lt;/ref-type&gt;&lt;contributors&gt;&lt;authors&gt;&lt;author&gt;Anzai, Y.&lt;/author&gt;&lt;author&gt;Saito, N.&lt;/author&gt;&lt;author&gt;Tanaka, M.&lt;/author&gt;&lt;author&gt;Kinoshita, K.&lt;/author&gt;&lt;author&gt;Koyama, Y.&lt;/author&gt;&lt;author&gt;Kato, F.&lt;/author&gt;&lt;/authors&gt;&lt;/contributors&gt;&lt;auth-address&gt;Faculty of Pharmaceutical Sciences, Toho University, 2-2-1 Miyama, Funabashi, Chiba 274-8510, Japan.&lt;/auth-address&gt;&lt;titles&gt;&lt;title&gt;Organization of the biosynthetic gene cluster for the polyketide macrolide mycinamicin in Micromonospora griseorubida&lt;/title&gt;&lt;secondary-title&gt;FEMS Microbiol Lett&lt;/secondary-title&gt;&lt;/titles&gt;&lt;periodical&gt;&lt;full-title&gt;FEMS Microbiol Lett&lt;/full-title&gt;&lt;/periodical&gt;&lt;pages&gt;135-41&lt;/pages&gt;&lt;volume&gt;218&lt;/volume&gt;&lt;number&gt;1&lt;/number&gt;&lt;keywords&gt;&lt;keyword&gt;Anti-Bacterial Agents/*biosynthesis/chemistry&lt;/keyword&gt;&lt;keyword&gt;Cloning, Molecular&lt;/keyword&gt;&lt;keyword&gt;Gene Expression Regulation, Bacterial&lt;/keyword&gt;&lt;keyword&gt;Gene Expression Regulation, Enzymologic&lt;/keyword&gt;&lt;keyword&gt;*Macrolides&lt;/keyword&gt;&lt;keyword&gt;Micromonospora/*enzymology/*genetics&lt;/keyword&gt;&lt;keyword&gt;Multienzyme Complexes/*genetics/metabolism&lt;/keyword&gt;&lt;keyword&gt;Multigene Family/genetics&lt;/keyword&gt;&lt;keyword&gt;Phylogeny&lt;/keyword&gt;&lt;keyword&gt;Sequence Analysis, DNA&lt;/keyword&gt;&lt;/keywords&gt;&lt;dates&gt;&lt;year&gt;2003&lt;/year&gt;&lt;pub-dates&gt;&lt;date&gt;Jan 21&lt;/date&gt;&lt;/pub-dates&gt;&lt;/dates&gt;&lt;isbn&gt;0378-1097 (Print)&amp;#xD;0378-1097 (Linking)&lt;/isbn&gt;&lt;accession-num&gt;12583909&lt;/accession-num&gt;&lt;urls&gt;&lt;related-urls&gt;&lt;url&gt;https://www.ncbi.nlm.nih.gov/pubmed/12583909&lt;/url&gt;&lt;/related-urls&gt;&lt;/urls&gt;&lt;electronic-resource-num&gt;10.1111/j.1574-6968.2003.tb11509.x&lt;/electronic-resource-num&gt;&lt;/record&gt;&lt;/Cite&gt;&lt;/EndNote&gt;</w:instrText>
            </w:r>
            <w:r>
              <w:fldChar w:fldCharType="separate"/>
            </w:r>
            <w:r w:rsidRPr="0080622E">
              <w:rPr>
                <w:noProof/>
                <w:vertAlign w:val="superscript"/>
              </w:rPr>
              <w:t>323</w:t>
            </w:r>
            <w:r>
              <w:fldChar w:fldCharType="end"/>
            </w:r>
          </w:p>
        </w:tc>
      </w:tr>
      <w:tr w:rsidR="0005652C" w14:paraId="4256FC7B" w14:textId="77777777" w:rsidTr="00C42DDD">
        <w:tc>
          <w:tcPr>
            <w:tcW w:w="2287" w:type="dxa"/>
          </w:tcPr>
          <w:p w14:paraId="36CE7682" w14:textId="7C836759" w:rsidR="0005652C" w:rsidRDefault="0080622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colactone</w:t>
            </w:r>
            <w:proofErr w:type="spellEnd"/>
          </w:p>
        </w:tc>
        <w:tc>
          <w:tcPr>
            <w:tcW w:w="1364" w:type="dxa"/>
          </w:tcPr>
          <w:p w14:paraId="29A531F1" w14:textId="77777777" w:rsidR="0005652C" w:rsidRDefault="0005652C" w:rsidP="00C42DDD"/>
        </w:tc>
        <w:tc>
          <w:tcPr>
            <w:tcW w:w="1364" w:type="dxa"/>
          </w:tcPr>
          <w:p w14:paraId="4179C6CA" w14:textId="77777777" w:rsidR="0005652C" w:rsidRDefault="0005652C" w:rsidP="00C42DDD"/>
        </w:tc>
        <w:tc>
          <w:tcPr>
            <w:tcW w:w="1141" w:type="dxa"/>
          </w:tcPr>
          <w:p w14:paraId="77CBFDDC" w14:textId="77777777" w:rsidR="0005652C" w:rsidRDefault="0005652C" w:rsidP="00C42DDD"/>
        </w:tc>
        <w:tc>
          <w:tcPr>
            <w:tcW w:w="1141" w:type="dxa"/>
          </w:tcPr>
          <w:p w14:paraId="67D6CFE3" w14:textId="42F3DA1F" w:rsidR="0005652C" w:rsidRDefault="0080622E" w:rsidP="00C42DDD">
            <w:r>
              <w:t>yes</w:t>
            </w:r>
          </w:p>
        </w:tc>
        <w:tc>
          <w:tcPr>
            <w:tcW w:w="2051" w:type="dxa"/>
          </w:tcPr>
          <w:p w14:paraId="36F2381E" w14:textId="1D3B87F9" w:rsidR="0005652C" w:rsidRDefault="00F67EAF" w:rsidP="00C42DDD">
            <w:r>
              <w:t>immunosuppressive</w:t>
            </w:r>
          </w:p>
        </w:tc>
        <w:tc>
          <w:tcPr>
            <w:tcW w:w="1346" w:type="dxa"/>
          </w:tcPr>
          <w:p w14:paraId="055FAC05" w14:textId="68FD58EA" w:rsidR="0005652C" w:rsidRDefault="002D4EDE" w:rsidP="00C42DDD">
            <w:r>
              <w:fldChar w:fldCharType="begin"/>
            </w:r>
            <w:r>
              <w:instrText xml:space="preserve"> ADDIN EN.CITE &lt;EndNote&gt;&lt;Cite&gt;&lt;Author&gt;Hong&lt;/Author&gt;&lt;Year&gt;2008&lt;/Year&gt;&lt;RecNum&gt;331&lt;/RecNum&gt;&lt;DisplayText&gt;&lt;style face="superscript"&gt;324&lt;/style&gt;&lt;/DisplayText&gt;&lt;record&gt;&lt;rec-number&gt;331&lt;/rec-number&gt;&lt;foreign-keys&gt;&lt;key app="EN" db-id="p5zs9pw5ltwzr3e0webppaa6ae5zxdxszf5s" timestamp="1547569945"&gt;331&lt;/key&gt;&lt;/foreign-keys&gt;&lt;ref-type name="Journal Article"&gt;17&lt;/ref-type&gt;&lt;contributors&gt;&lt;authors&gt;&lt;author&gt;Hong, H.&lt;/author&gt;&lt;author&gt;Demangel, C.&lt;/author&gt;&lt;author&gt;Pidot, S. J.&lt;/author&gt;&lt;author&gt;Leadlay, P. F.&lt;/author&gt;&lt;author&gt;Stinear, T.&lt;/author&gt;&lt;/authors&gt;&lt;/contributors&gt;&lt;auth-address&gt;Department of Biochemistry, University of Cambridge, 80 Tennis Court Road, Cambridge, CB2 1GA, UK.&lt;/auth-address&gt;&lt;titles&gt;&lt;title&gt;Mycolactones: immunosuppressive and cytotoxic polyketides produced by aquatic mycobacteria&lt;/title&gt;&lt;secondary-title&gt;Nat Prod Rep&lt;/secondary-title&gt;&lt;/titles&gt;&lt;periodical&gt;&lt;full-title&gt;Nat Prod Rep&lt;/full-title&gt;&lt;/periodical&gt;&lt;pages&gt;447-54&lt;/pages&gt;&lt;volume&gt;25&lt;/volume&gt;&lt;number&gt;3&lt;/number&gt;&lt;keywords&gt;&lt;keyword&gt;Animals&lt;/keyword&gt;&lt;keyword&gt;Anura&lt;/keyword&gt;&lt;keyword&gt;*Cytotoxins/chemistry/isolation &amp;amp; purification/pharmacology&lt;/keyword&gt;&lt;keyword&gt;Fishes&lt;/keyword&gt;&lt;keyword&gt;Humans&lt;/keyword&gt;&lt;keyword&gt;*Immunosuppressive Agents/chemistry/isolation &amp;amp; purification/pharmacology&lt;/keyword&gt;&lt;keyword&gt;*Lactones/chemistry/isolation &amp;amp; purification/pharmacology&lt;/keyword&gt;&lt;keyword&gt;Macrolides&lt;/keyword&gt;&lt;keyword&gt;Mice&lt;/keyword&gt;&lt;keyword&gt;Molecular Structure&lt;/keyword&gt;&lt;keyword&gt;Mycobacterium ulcerans/*chemistry/genetics&lt;/keyword&gt;&lt;keyword&gt;Structure-Activity Relationship&lt;/keyword&gt;&lt;keyword&gt;*Water Microbiology&lt;/keyword&gt;&lt;/keywords&gt;&lt;dates&gt;&lt;year&gt;2008&lt;/year&gt;&lt;pub-dates&gt;&lt;date&gt;Jun&lt;/date&gt;&lt;/pub-dates&gt;&lt;/dates&gt;&lt;isbn&gt;0265-0568 (Print)&amp;#xD;0265-0568 (Linking)&lt;/isbn&gt;&lt;accession-num&gt;18497894&lt;/accession-num&gt;&lt;urls&gt;&lt;related-urls&gt;&lt;url&gt;https://www.ncbi.nlm.nih.gov/pubmed/18497894&lt;/url&gt;&lt;/related-urls&gt;&lt;/urls&gt;&lt;custom2&gt;2730631&lt;/custom2&gt;&lt;electronic-resource-num&gt;10.1039/b803101k&lt;/electronic-resource-num&gt;&lt;/record&gt;&lt;/Cite&gt;&lt;/EndNote&gt;</w:instrText>
            </w:r>
            <w:r>
              <w:fldChar w:fldCharType="separate"/>
            </w:r>
            <w:r w:rsidRPr="002D4EDE">
              <w:rPr>
                <w:noProof/>
                <w:vertAlign w:val="superscript"/>
              </w:rPr>
              <w:t>324</w:t>
            </w:r>
            <w:r>
              <w:fldChar w:fldCharType="end"/>
            </w:r>
          </w:p>
        </w:tc>
      </w:tr>
      <w:tr w:rsidR="0005652C" w14:paraId="2A721D97" w14:textId="77777777" w:rsidTr="00C42DDD">
        <w:tc>
          <w:tcPr>
            <w:tcW w:w="2287" w:type="dxa"/>
          </w:tcPr>
          <w:p w14:paraId="068F8704" w14:textId="31F5E1B0" w:rsidR="0005652C" w:rsidRDefault="006238E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nchangmycin</w:t>
            </w:r>
            <w:proofErr w:type="spellEnd"/>
          </w:p>
        </w:tc>
        <w:tc>
          <w:tcPr>
            <w:tcW w:w="1364" w:type="dxa"/>
          </w:tcPr>
          <w:p w14:paraId="4B3B47F8" w14:textId="677BCCC5" w:rsidR="0005652C" w:rsidRDefault="006238E9" w:rsidP="00C42DDD">
            <w:r>
              <w:t>yes</w:t>
            </w:r>
          </w:p>
        </w:tc>
        <w:tc>
          <w:tcPr>
            <w:tcW w:w="1364" w:type="dxa"/>
          </w:tcPr>
          <w:p w14:paraId="3C44D2AE" w14:textId="77777777" w:rsidR="0005652C" w:rsidRDefault="0005652C" w:rsidP="00C42DDD"/>
        </w:tc>
        <w:tc>
          <w:tcPr>
            <w:tcW w:w="1141" w:type="dxa"/>
          </w:tcPr>
          <w:p w14:paraId="37533208" w14:textId="77777777" w:rsidR="0005652C" w:rsidRDefault="0005652C" w:rsidP="00C42DDD"/>
        </w:tc>
        <w:tc>
          <w:tcPr>
            <w:tcW w:w="1141" w:type="dxa"/>
          </w:tcPr>
          <w:p w14:paraId="0DB32810" w14:textId="77777777" w:rsidR="0005652C" w:rsidRDefault="0005652C" w:rsidP="00C42DDD"/>
        </w:tc>
        <w:tc>
          <w:tcPr>
            <w:tcW w:w="2051" w:type="dxa"/>
          </w:tcPr>
          <w:p w14:paraId="2D14A868" w14:textId="77777777" w:rsidR="0005652C" w:rsidRDefault="0005652C" w:rsidP="00C42DDD"/>
        </w:tc>
        <w:tc>
          <w:tcPr>
            <w:tcW w:w="1346" w:type="dxa"/>
          </w:tcPr>
          <w:p w14:paraId="0C8D7946" w14:textId="31A047E4" w:rsidR="0005652C" w:rsidRDefault="00A856B9" w:rsidP="00C42DDD">
            <w:r>
              <w:fldChar w:fldCharType="begin">
                <w:fldData xml:space="preserve">PEVuZE5vdGU+PENpdGU+PEF1dGhvcj5SYXVzY2g8L0F1dGhvcj48WWVhcj4yMDE3PC9ZZWFyPjxS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XVzY2g8L0F1dGhvcj48WWVhcj4yMDE3PC9ZZWFyPjxS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856B9">
              <w:rPr>
                <w:noProof/>
                <w:vertAlign w:val="superscript"/>
              </w:rPr>
              <w:t>325</w:t>
            </w:r>
            <w:r>
              <w:fldChar w:fldCharType="end"/>
            </w:r>
          </w:p>
        </w:tc>
      </w:tr>
      <w:tr w:rsidR="0005652C" w14:paraId="3FA4B22C" w14:textId="77777777" w:rsidTr="00C42DDD">
        <w:tc>
          <w:tcPr>
            <w:tcW w:w="2287" w:type="dxa"/>
          </w:tcPr>
          <w:p w14:paraId="3C9E14F4" w14:textId="53F9BB96" w:rsidR="0005652C" w:rsidRDefault="003B076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atamycin</w:t>
            </w:r>
          </w:p>
        </w:tc>
        <w:tc>
          <w:tcPr>
            <w:tcW w:w="1364" w:type="dxa"/>
          </w:tcPr>
          <w:p w14:paraId="1796B168" w14:textId="77777777" w:rsidR="0005652C" w:rsidRDefault="0005652C" w:rsidP="00C42DDD"/>
        </w:tc>
        <w:tc>
          <w:tcPr>
            <w:tcW w:w="1364" w:type="dxa"/>
          </w:tcPr>
          <w:p w14:paraId="0B209151" w14:textId="77777777" w:rsidR="0005652C" w:rsidRDefault="0005652C" w:rsidP="00C42DDD"/>
        </w:tc>
        <w:tc>
          <w:tcPr>
            <w:tcW w:w="1141" w:type="dxa"/>
          </w:tcPr>
          <w:p w14:paraId="7B737C2E" w14:textId="7E3A7013" w:rsidR="0005652C" w:rsidRDefault="003B076B" w:rsidP="00C42DDD">
            <w:r>
              <w:t>yes</w:t>
            </w:r>
          </w:p>
        </w:tc>
        <w:tc>
          <w:tcPr>
            <w:tcW w:w="1141" w:type="dxa"/>
          </w:tcPr>
          <w:p w14:paraId="186FF3EA" w14:textId="77777777" w:rsidR="0005652C" w:rsidRDefault="0005652C" w:rsidP="00C42DDD"/>
        </w:tc>
        <w:tc>
          <w:tcPr>
            <w:tcW w:w="2051" w:type="dxa"/>
          </w:tcPr>
          <w:p w14:paraId="19ED0D96" w14:textId="77777777" w:rsidR="0005652C" w:rsidRDefault="0005652C" w:rsidP="00C42DDD"/>
        </w:tc>
        <w:tc>
          <w:tcPr>
            <w:tcW w:w="1346" w:type="dxa"/>
          </w:tcPr>
          <w:p w14:paraId="362EE219" w14:textId="17F8ACF6" w:rsidR="0005652C" w:rsidRDefault="003C4ABC" w:rsidP="00C42DDD">
            <w:r>
              <w:fldChar w:fldCharType="begin"/>
            </w:r>
            <w:r>
              <w:instrText xml:space="preserve"> ADDIN EN.CITE &lt;EndNote&gt;&lt;Cite&gt;&lt;Author&gt;Brothers&lt;/Author&gt;&lt;Year&gt;2000&lt;/Year&gt;&lt;RecNum&gt;333&lt;/RecNum&gt;&lt;DisplayText&gt;&lt;style face="superscript"&gt;326&lt;/style&gt;&lt;/DisplayText&gt;&lt;record&gt;&lt;rec-number&gt;333&lt;/rec-number&gt;&lt;foreign-keys&gt;&lt;key app="EN" db-id="p5zs9pw5ltwzr3e0webppaa6ae5zxdxszf5s" timestamp="1547570332"&gt;333&lt;/key&gt;&lt;/foreign-keys&gt;&lt;ref-type name="Journal Article"&gt;17&lt;/ref-type&gt;&lt;contributors&gt;&lt;authors&gt;&lt;author&gt;Brothers, A. M.&lt;/author&gt;&lt;author&gt;Wyatt, R. D.&lt;/author&gt;&lt;/authors&gt;&lt;/contributors&gt;&lt;auth-address&gt;Department of Poultry Science, University of Georgia, Athens 30602, USA.&lt;/auth-address&gt;&lt;titles&gt;&lt;title&gt;The antifungal activity of natamycin toward molds isolated from commercially manufactured poultry feed&lt;/title&gt;&lt;secondary-title&gt;Avian Dis&lt;/secondary-title&gt;&lt;/titles&gt;&lt;periodical&gt;&lt;full-title&gt;Avian Dis&lt;/full-title&gt;&lt;/periodical&gt;&lt;pages&gt;490-7&lt;/pages&gt;&lt;volume&gt;44&lt;/volume&gt;&lt;number&gt;3&lt;/number&gt;&lt;keywords&gt;&lt;keyword&gt;Animal Feed/*microbiology&lt;/keyword&gt;&lt;keyword&gt;Animals&lt;/keyword&gt;&lt;keyword&gt;Antifungal Agents/*pharmacology&lt;/keyword&gt;&lt;keyword&gt;Aspergillus/drug effects/isolation &amp;amp; purification&lt;/keyword&gt;&lt;keyword&gt;Fusarium/drug effects/isolation &amp;amp; purification&lt;/keyword&gt;&lt;keyword&gt;Microbial Sensitivity Tests&lt;/keyword&gt;&lt;keyword&gt;Mitosporic Fungi/*drug effects/isolation &amp;amp; purification/physiology&lt;/keyword&gt;&lt;keyword&gt;Natamycin/*pharmacology&lt;/keyword&gt;&lt;keyword&gt;Paecilomyces/drug effects/isolation &amp;amp; purification&lt;/keyword&gt;&lt;keyword&gt;Penicillium/drug effects/isolation &amp;amp; purification&lt;/keyword&gt;&lt;keyword&gt;*Poultry&lt;/keyword&gt;&lt;keyword&gt;Spores, Bacterial/drug effects&lt;/keyword&gt;&lt;/keywords&gt;&lt;dates&gt;&lt;year&gt;2000&lt;/year&gt;&lt;pub-dates&gt;&lt;date&gt;Jul-Sep&lt;/date&gt;&lt;/pub-dates&gt;&lt;/dates&gt;&lt;isbn&gt;0005-2086 (Print)&amp;#xD;0005-2086 (Linking)&lt;/isbn&gt;&lt;accession-num&gt;11006995&lt;/accession-num&gt;&lt;urls&gt;&lt;related-urls&gt;&lt;url&gt;https://www.ncbi.nlm.nih.gov/pubmed/11006995&lt;/url&gt;&lt;/related-urls&gt;&lt;/urls&gt;&lt;/record&gt;&lt;/Cite&gt;&lt;/EndNote&gt;</w:instrText>
            </w:r>
            <w:r>
              <w:fldChar w:fldCharType="separate"/>
            </w:r>
            <w:r w:rsidRPr="003C4ABC">
              <w:rPr>
                <w:noProof/>
                <w:vertAlign w:val="superscript"/>
              </w:rPr>
              <w:t>326</w:t>
            </w:r>
            <w:r>
              <w:fldChar w:fldCharType="end"/>
            </w:r>
          </w:p>
        </w:tc>
      </w:tr>
      <w:tr w:rsidR="0005652C" w14:paraId="6DE3A51B" w14:textId="77777777" w:rsidTr="00C42DDD">
        <w:tc>
          <w:tcPr>
            <w:tcW w:w="2287" w:type="dxa"/>
          </w:tcPr>
          <w:p w14:paraId="24730A08" w14:textId="783AE921" w:rsidR="0005652C" w:rsidRDefault="0018236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eocarzilin</w:t>
            </w:r>
            <w:proofErr w:type="spellEnd"/>
          </w:p>
        </w:tc>
        <w:tc>
          <w:tcPr>
            <w:tcW w:w="1364" w:type="dxa"/>
          </w:tcPr>
          <w:p w14:paraId="6C54920C" w14:textId="77777777" w:rsidR="0005652C" w:rsidRDefault="0005652C" w:rsidP="00C42DDD"/>
        </w:tc>
        <w:tc>
          <w:tcPr>
            <w:tcW w:w="1364" w:type="dxa"/>
          </w:tcPr>
          <w:p w14:paraId="0373B898" w14:textId="77777777" w:rsidR="0005652C" w:rsidRDefault="0005652C" w:rsidP="00C42DDD"/>
        </w:tc>
        <w:tc>
          <w:tcPr>
            <w:tcW w:w="1141" w:type="dxa"/>
          </w:tcPr>
          <w:p w14:paraId="097D57CB" w14:textId="77777777" w:rsidR="0005652C" w:rsidRDefault="0005652C" w:rsidP="00C42DDD"/>
        </w:tc>
        <w:tc>
          <w:tcPr>
            <w:tcW w:w="1141" w:type="dxa"/>
          </w:tcPr>
          <w:p w14:paraId="289DBF8B" w14:textId="6A9F6D7E" w:rsidR="0005652C" w:rsidRDefault="00182369" w:rsidP="00C42DDD">
            <w:r>
              <w:t>yes</w:t>
            </w:r>
          </w:p>
        </w:tc>
        <w:tc>
          <w:tcPr>
            <w:tcW w:w="2051" w:type="dxa"/>
          </w:tcPr>
          <w:p w14:paraId="46CA0532" w14:textId="77777777" w:rsidR="0005652C" w:rsidRDefault="0005652C" w:rsidP="00C42DDD"/>
        </w:tc>
        <w:tc>
          <w:tcPr>
            <w:tcW w:w="1346" w:type="dxa"/>
          </w:tcPr>
          <w:p w14:paraId="4F3636DD" w14:textId="52C49F51" w:rsidR="0005652C" w:rsidRDefault="00476653" w:rsidP="00C42DDD">
            <w:r>
              <w:fldChar w:fldCharType="begin">
                <w:fldData xml:space="preserve">PEVuZE5vdGU+PENpdGU+PEF1dGhvcj5PdHN1a2E8L0F1dGhvcj48WWVhcj4yMDA0PC9ZZWFyPjxS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dHN1a2E8L0F1dGhvcj48WWVhcj4yMDA0PC9ZZWFyPjxS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76653">
              <w:rPr>
                <w:noProof/>
                <w:vertAlign w:val="superscript"/>
              </w:rPr>
              <w:t>328</w:t>
            </w:r>
            <w:r>
              <w:fldChar w:fldCharType="end"/>
            </w:r>
          </w:p>
        </w:tc>
      </w:tr>
      <w:tr w:rsidR="0005652C" w14:paraId="363FBB3C" w14:textId="77777777" w:rsidTr="00C42DDD">
        <w:tc>
          <w:tcPr>
            <w:tcW w:w="2287" w:type="dxa"/>
          </w:tcPr>
          <w:p w14:paraId="2DF8C509" w14:textId="61F254F2" w:rsidR="0005652C" w:rsidRDefault="008012C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iddamycin</w:t>
            </w:r>
            <w:proofErr w:type="spellEnd"/>
          </w:p>
        </w:tc>
        <w:tc>
          <w:tcPr>
            <w:tcW w:w="1364" w:type="dxa"/>
          </w:tcPr>
          <w:p w14:paraId="3BABAAEF" w14:textId="6B51CC85" w:rsidR="0005652C" w:rsidRDefault="008012C1" w:rsidP="00C42DDD">
            <w:r>
              <w:t>yes</w:t>
            </w:r>
          </w:p>
        </w:tc>
        <w:tc>
          <w:tcPr>
            <w:tcW w:w="1364" w:type="dxa"/>
          </w:tcPr>
          <w:p w14:paraId="43C9634C" w14:textId="399245CC" w:rsidR="0005652C" w:rsidRDefault="008012C1" w:rsidP="00C42DDD">
            <w:r>
              <w:t>Gram pos</w:t>
            </w:r>
          </w:p>
        </w:tc>
        <w:tc>
          <w:tcPr>
            <w:tcW w:w="1141" w:type="dxa"/>
          </w:tcPr>
          <w:p w14:paraId="1FF33799" w14:textId="77777777" w:rsidR="0005652C" w:rsidRDefault="0005652C" w:rsidP="00C42DDD"/>
        </w:tc>
        <w:tc>
          <w:tcPr>
            <w:tcW w:w="1141" w:type="dxa"/>
          </w:tcPr>
          <w:p w14:paraId="50A8AC04" w14:textId="77777777" w:rsidR="0005652C" w:rsidRDefault="0005652C" w:rsidP="00C42DDD"/>
        </w:tc>
        <w:tc>
          <w:tcPr>
            <w:tcW w:w="2051" w:type="dxa"/>
          </w:tcPr>
          <w:p w14:paraId="71DC0192" w14:textId="77777777" w:rsidR="0005652C" w:rsidRDefault="0005652C" w:rsidP="00C42DDD"/>
        </w:tc>
        <w:tc>
          <w:tcPr>
            <w:tcW w:w="1346" w:type="dxa"/>
          </w:tcPr>
          <w:p w14:paraId="2035425D" w14:textId="6E167BC0" w:rsidR="0005652C" w:rsidRDefault="002B3F7D" w:rsidP="00C42DDD">
            <w:r>
              <w:fldChar w:fldCharType="begin"/>
            </w:r>
            <w:r>
              <w:instrText xml:space="preserve"> ADDIN EN.CITE &lt;EndNote&gt;&lt;Cite&gt;&lt;Author&gt;Rakhit&lt;/Author&gt;&lt;Year&gt;1974&lt;/Year&gt;&lt;RecNum&gt;336&lt;/RecNum&gt;&lt;DisplayText&gt;&lt;style face="superscript"&gt;329&lt;/style&gt;&lt;/DisplayText&gt;&lt;record&gt;&lt;rec-number&gt;336&lt;/rec-number&gt;&lt;foreign-keys&gt;&lt;key app="EN" db-id="p5zs9pw5ltwzr3e0webppaa6ae5zxdxszf5s" timestamp="1547575217"&gt;336&lt;/key&gt;&lt;/foreign-keys&gt;&lt;ref-type name="Journal Article"&gt;17&lt;/ref-type&gt;&lt;contributors&gt;&lt;authors&gt;&lt;author&gt;Rakhit, S.&lt;/author&gt;&lt;author&gt;Singh, K.&lt;/author&gt;&lt;/authors&gt;&lt;/contributors&gt;&lt;titles&gt;&lt;title&gt;Structure activity relationship in sixteen membered macrolide antibiotics&lt;/title&gt;&lt;secondary-title&gt;J Antibiot (Tokyo)&lt;/secondary-title&gt;&lt;/titles&gt;&lt;periodical&gt;&lt;full-title&gt;J Antibiot (Tokyo)&lt;/full-title&gt;&lt;/periodical&gt;&lt;pages&gt;221-4&lt;/pages&gt;&lt;volume&gt;27&lt;/volume&gt;&lt;number&gt;3&lt;/number&gt;&lt;keywords&gt;&lt;keyword&gt;Anti-Bacterial Agents/*pharmacology&lt;/keyword&gt;&lt;keyword&gt;Bacillus subtilis/drug effects&lt;/keyword&gt;&lt;keyword&gt;Bacterial Proteins/biosynthesis&lt;/keyword&gt;&lt;keyword&gt;Carbon Radioisotopes&lt;/keyword&gt;&lt;keyword&gt;Cell-Free System&lt;/keyword&gt;&lt;keyword&gt;Escherichia coli/drug effects&lt;/keyword&gt;&lt;keyword&gt;Leucine/metabolism&lt;/keyword&gt;&lt;keyword&gt;Phenylalanine/metabolism&lt;/keyword&gt;&lt;keyword&gt;Streptococcus pyogenes/drug effects&lt;/keyword&gt;&lt;keyword&gt;Structure-Activity Relationship&lt;/keyword&gt;&lt;/keywords&gt;&lt;dates&gt;&lt;year&gt;1974&lt;/year&gt;&lt;pub-dates&gt;&lt;date&gt;Mar&lt;/date&gt;&lt;/pub-dates&gt;&lt;/dates&gt;&lt;isbn&gt;0021-8820 (Print)&amp;#xD;0021-8820 (Linking)&lt;/isbn&gt;&lt;accession-num&gt;4209920&lt;/accession-num&gt;&lt;urls&gt;&lt;related-urls&gt;&lt;url&gt;https://www.ncbi.nlm.nih.gov/pubmed/4209920&lt;/url&gt;&lt;/related-urls&gt;&lt;/urls&gt;&lt;/record&gt;&lt;/Cite&gt;&lt;/EndNote&gt;</w:instrText>
            </w:r>
            <w:r>
              <w:fldChar w:fldCharType="separate"/>
            </w:r>
            <w:r w:rsidRPr="002B3F7D">
              <w:rPr>
                <w:noProof/>
                <w:vertAlign w:val="superscript"/>
              </w:rPr>
              <w:t>329</w:t>
            </w:r>
            <w:r>
              <w:fldChar w:fldCharType="end"/>
            </w:r>
          </w:p>
        </w:tc>
      </w:tr>
      <w:tr w:rsidR="0005652C" w14:paraId="14716DA9" w14:textId="77777777" w:rsidTr="00C42DDD">
        <w:tc>
          <w:tcPr>
            <w:tcW w:w="2287" w:type="dxa"/>
          </w:tcPr>
          <w:p w14:paraId="3FE6A904" w14:textId="7F69CC0E" w:rsidR="0005652C" w:rsidRDefault="00000FAE" w:rsidP="00C42DDD">
            <w:pPr>
              <w:rPr>
                <w:rFonts w:ascii="Calibri" w:hAnsi="Calibri" w:cs="Calibri"/>
                <w:color w:val="000000"/>
              </w:rPr>
            </w:pPr>
            <w:r w:rsidRPr="00000FAE">
              <w:rPr>
                <w:rFonts w:ascii="Calibri" w:hAnsi="Calibri" w:cs="Calibri"/>
                <w:color w:val="000000"/>
              </w:rPr>
              <w:t xml:space="preserve">nystatin-like </w:t>
            </w:r>
            <w:proofErr w:type="spellStart"/>
            <w:r w:rsidRPr="00000FAE">
              <w:rPr>
                <w:rFonts w:ascii="Calibri" w:hAnsi="Calibri" w:cs="Calibri"/>
                <w:color w:val="000000"/>
              </w:rPr>
              <w:t>Pseudonocardia</w:t>
            </w:r>
            <w:proofErr w:type="spellEnd"/>
            <w:r w:rsidRPr="00000FAE">
              <w:rPr>
                <w:rFonts w:ascii="Calibri" w:hAnsi="Calibri" w:cs="Calibri"/>
                <w:color w:val="000000"/>
              </w:rPr>
              <w:t xml:space="preserve"> polyene</w:t>
            </w:r>
          </w:p>
        </w:tc>
        <w:tc>
          <w:tcPr>
            <w:tcW w:w="1364" w:type="dxa"/>
          </w:tcPr>
          <w:p w14:paraId="0EEEE303" w14:textId="77777777" w:rsidR="0005652C" w:rsidRDefault="0005652C" w:rsidP="00C42DDD"/>
        </w:tc>
        <w:tc>
          <w:tcPr>
            <w:tcW w:w="1364" w:type="dxa"/>
          </w:tcPr>
          <w:p w14:paraId="7D87946C" w14:textId="77777777" w:rsidR="0005652C" w:rsidRDefault="0005652C" w:rsidP="00C42DDD"/>
        </w:tc>
        <w:tc>
          <w:tcPr>
            <w:tcW w:w="1141" w:type="dxa"/>
          </w:tcPr>
          <w:p w14:paraId="5555E520" w14:textId="6455AB71" w:rsidR="0005652C" w:rsidRDefault="00A41AA0" w:rsidP="00C42DDD">
            <w:r>
              <w:t>yes</w:t>
            </w:r>
          </w:p>
        </w:tc>
        <w:tc>
          <w:tcPr>
            <w:tcW w:w="1141" w:type="dxa"/>
          </w:tcPr>
          <w:p w14:paraId="5B43DA0F" w14:textId="77777777" w:rsidR="0005652C" w:rsidRDefault="0005652C" w:rsidP="00C42DDD"/>
        </w:tc>
        <w:tc>
          <w:tcPr>
            <w:tcW w:w="2051" w:type="dxa"/>
          </w:tcPr>
          <w:p w14:paraId="55115EB2" w14:textId="77777777" w:rsidR="0005652C" w:rsidRDefault="0005652C" w:rsidP="00C42DDD"/>
        </w:tc>
        <w:tc>
          <w:tcPr>
            <w:tcW w:w="1346" w:type="dxa"/>
          </w:tcPr>
          <w:p w14:paraId="166AA610" w14:textId="5E7E5F4F" w:rsidR="0005652C" w:rsidRDefault="007B3768" w:rsidP="00C42DDD">
            <w:r>
              <w:fldChar w:fldCharType="begin"/>
            </w:r>
            <w:r>
              <w:instrText xml:space="preserve"> ADDIN EN.CITE &lt;EndNote&gt;&lt;Cite&gt;&lt;Author&gt;Serhan&lt;/Author&gt;&lt;Year&gt;2014&lt;/Year&gt;&lt;RecNum&gt;337&lt;/RecNum&gt;&lt;DisplayText&gt;&lt;style face="superscript"&gt;330&lt;/style&gt;&lt;/DisplayText&gt;&lt;record&gt;&lt;rec-number&gt;337&lt;/rec-number&gt;&lt;foreign-keys&gt;&lt;key app="EN" db-id="p5zs9pw5ltwzr3e0webppaa6ae5zxdxszf5s" timestamp="1547575334"&gt;337&lt;/key&gt;&lt;/foreign-keys&gt;&lt;ref-type name="Journal Article"&gt;17&lt;/ref-type&gt;&lt;contributors&gt;&lt;authors&gt;&lt;author&gt;Serhan, G.&lt;/author&gt;&lt;author&gt;Stack, C. M.&lt;/author&gt;&lt;author&gt;Perrone, G. G.&lt;/author&gt;&lt;author&gt;Morton, C. O.&lt;/author&gt;&lt;/authors&gt;&lt;/contributors&gt;&lt;auth-address&gt;University of Western Sydney, School of Science and Health, Campbelltown Campus, Narellan Road, Campbelltown, NSW 2560, Australia. o.morton@uws.edu.au.&lt;/auth-address&gt;&lt;titles&gt;&lt;title&gt;The polyene antifungals, amphotericin B and nystatin, cause cell death in Saccharomyces cerevisiae by a distinct mechanism to amphibian-derived antimicrobial peptides&lt;/title&gt;&lt;secondary-title&gt;Ann Clin Microbiol Antimicrob&lt;/secondary-title&gt;&lt;/titles&gt;&lt;periodical&gt;&lt;full-title&gt;Ann Clin Microbiol Antimicrob&lt;/full-title&gt;&lt;/periodical&gt;&lt;pages&gt;18&lt;/pages&gt;&lt;volume&gt;13&lt;/volume&gt;&lt;keywords&gt;&lt;keyword&gt;Amphotericin B/*pharmacology&lt;/keyword&gt;&lt;keyword&gt;Antifungal Agents/*pharmacology&lt;/keyword&gt;&lt;keyword&gt;Antimicrobial Cationic Peptides/*pharmacology&lt;/keyword&gt;&lt;keyword&gt;Gene Deletion&lt;/keyword&gt;&lt;keyword&gt;Microbial Sensitivity Tests&lt;/keyword&gt;&lt;keyword&gt;Microbial Viability/*drug effects&lt;/keyword&gt;&lt;keyword&gt;Nystatin/*pharmacology&lt;/keyword&gt;&lt;keyword&gt;Polyenes/*pharmacology&lt;/keyword&gt;&lt;keyword&gt;Saccharomyces cerevisiae/*drug effects/genetics&lt;/keyword&gt;&lt;/keywords&gt;&lt;dates&gt;&lt;year&gt;2014&lt;/year&gt;&lt;pub-dates&gt;&lt;date&gt;May 12&lt;/date&gt;&lt;/pub-dates&gt;&lt;/dates&gt;&lt;isbn&gt;1476-0711 (Electronic)&amp;#xD;1476-0711 (Linking)&lt;/isbn&gt;&lt;accession-num&gt;24884795&lt;/accession-num&gt;&lt;urls&gt;&lt;related-urls&gt;&lt;url&gt;https://www.ncbi.nlm.nih.gov/pubmed/24884795&lt;/url&gt;&lt;/related-urls&gt;&lt;/urls&gt;&lt;custom2&gt;4036090&lt;/custom2&gt;&lt;electronic-resource-num&gt;10.1186/1476-0711-13-18&lt;/electronic-resource-num&gt;&lt;/record&gt;&lt;/Cite&gt;&lt;/EndNote&gt;</w:instrText>
            </w:r>
            <w:r>
              <w:fldChar w:fldCharType="separate"/>
            </w:r>
            <w:r w:rsidRPr="007B3768">
              <w:rPr>
                <w:noProof/>
                <w:vertAlign w:val="superscript"/>
              </w:rPr>
              <w:t>330</w:t>
            </w:r>
            <w:r>
              <w:fldChar w:fldCharType="end"/>
            </w:r>
          </w:p>
        </w:tc>
      </w:tr>
      <w:tr w:rsidR="0005652C" w14:paraId="4599EF67" w14:textId="77777777" w:rsidTr="00C42DDD">
        <w:tc>
          <w:tcPr>
            <w:tcW w:w="2287" w:type="dxa"/>
          </w:tcPr>
          <w:p w14:paraId="6E1576C7" w14:textId="0140CBB7" w:rsidR="0005652C" w:rsidRDefault="007B376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ligomycin</w:t>
            </w:r>
          </w:p>
        </w:tc>
        <w:tc>
          <w:tcPr>
            <w:tcW w:w="1364" w:type="dxa"/>
          </w:tcPr>
          <w:p w14:paraId="487A9838" w14:textId="77777777" w:rsidR="0005652C" w:rsidRDefault="0005652C" w:rsidP="00C42DDD"/>
        </w:tc>
        <w:tc>
          <w:tcPr>
            <w:tcW w:w="1364" w:type="dxa"/>
          </w:tcPr>
          <w:p w14:paraId="222E73CA" w14:textId="77777777" w:rsidR="0005652C" w:rsidRDefault="0005652C" w:rsidP="00C42DDD"/>
        </w:tc>
        <w:tc>
          <w:tcPr>
            <w:tcW w:w="1141" w:type="dxa"/>
          </w:tcPr>
          <w:p w14:paraId="6B1CBEE2" w14:textId="4B132AAC" w:rsidR="0005652C" w:rsidRDefault="007B3768" w:rsidP="00C42DDD">
            <w:r>
              <w:t>yes</w:t>
            </w:r>
          </w:p>
        </w:tc>
        <w:tc>
          <w:tcPr>
            <w:tcW w:w="1141" w:type="dxa"/>
          </w:tcPr>
          <w:p w14:paraId="48D3CE46" w14:textId="1411CE5F" w:rsidR="0005652C" w:rsidRDefault="007B3768" w:rsidP="00C42DDD">
            <w:r>
              <w:t>yes</w:t>
            </w:r>
          </w:p>
        </w:tc>
        <w:tc>
          <w:tcPr>
            <w:tcW w:w="2051" w:type="dxa"/>
          </w:tcPr>
          <w:p w14:paraId="009D3C1C" w14:textId="77777777" w:rsidR="0005652C" w:rsidRDefault="0005652C" w:rsidP="00C42DDD"/>
        </w:tc>
        <w:tc>
          <w:tcPr>
            <w:tcW w:w="1346" w:type="dxa"/>
          </w:tcPr>
          <w:p w14:paraId="2B17A822" w14:textId="31B42AB9" w:rsidR="0005652C" w:rsidRDefault="00EB5011" w:rsidP="00C42DDD">
            <w:r>
              <w:fldChar w:fldCharType="begin"/>
            </w:r>
            <w:r>
              <w:instrText xml:space="preserve"> ADDIN EN.CITE &lt;EndNote&gt;&lt;Cite&gt;&lt;Author&gt;Kobayashi&lt;/Author&gt;&lt;Year&gt;1987&lt;/Year&gt;&lt;RecNum&gt;338&lt;/RecNum&gt;&lt;DisplayText&gt;&lt;style face="superscript"&gt;331&lt;/style&gt;&lt;/DisplayText&gt;&lt;record&gt;&lt;rec-number&gt;338&lt;/rec-number&gt;&lt;foreign-keys&gt;&lt;key app="EN" db-id="p5zs9pw5ltwzr3e0webppaa6ae5zxdxszf5s" timestamp="1547575456"&gt;338&lt;/key&gt;&lt;/foreign-keys&gt;&lt;ref-type name="Journal Article"&gt;17&lt;/ref-type&gt;&lt;contributors&gt;&lt;authors&gt;&lt;author&gt;Kobayashi, K.&lt;/author&gt;&lt;author&gt;Nishino, C.&lt;/author&gt;&lt;author&gt;Ohya, J.&lt;/author&gt;&lt;author&gt;Sato, S.&lt;/author&gt;&lt;author&gt;Mikawa, T.&lt;/author&gt;&lt;author&gt;Shiobara, Y.&lt;/author&gt;&lt;author&gt;Kodama, M.&lt;/author&gt;&lt;author&gt;Nishimoto, N.&lt;/author&gt;&lt;/authors&gt;&lt;/contributors&gt;&lt;titles&gt;&lt;title&gt;Oligomycin E, a new antitumor antibiotic produced by Streptomyces sp. MCI-2225&lt;/title&gt;&lt;secondary-title&gt;J Antibiot (Tokyo)&lt;/secondary-title&gt;&lt;/titles&gt;&lt;periodical&gt;&lt;full-title&gt;J Antibiot (Tokyo)&lt;/full-title&gt;&lt;/periodical&gt;&lt;pages&gt;1053-7&lt;/pages&gt;&lt;volume&gt;40&lt;/volume&gt;&lt;number&gt;7&lt;/number&gt;&lt;keywords&gt;&lt;keyword&gt;Antibiotics, Antineoplastic/*isolation &amp;amp; purification&lt;/keyword&gt;&lt;keyword&gt;Antifungal Agents/isolation &amp;amp; purification&lt;/keyword&gt;&lt;keyword&gt;HeLa Cells/drug effects&lt;/keyword&gt;&lt;keyword&gt;Humans&lt;/keyword&gt;&lt;keyword&gt;Magnetic Resonance Spectroscopy&lt;/keyword&gt;&lt;keyword&gt;Oligomycins/*isolation &amp;amp; purification&lt;/keyword&gt;&lt;keyword&gt;Streptomyces/*analysis&lt;/keyword&gt;&lt;/keywords&gt;&lt;dates&gt;&lt;year&gt;1987&lt;/year&gt;&lt;pub-dates&gt;&lt;date&gt;Jul&lt;/date&gt;&lt;/pub-dates&gt;&lt;/dates&gt;&lt;isbn&gt;0021-8820 (Print)&amp;#xD;0021-8820 (Linking)&lt;/isbn&gt;&lt;accession-num&gt;3624067&lt;/accession-num&gt;&lt;urls&gt;&lt;related-urls&gt;&lt;url&gt;https://www.ncbi.nlm.nih.gov/pubmed/3624067&lt;/url&gt;&lt;/related-urls&gt;&lt;/urls&gt;&lt;/record&gt;&lt;/Cite&gt;&lt;/EndNote&gt;</w:instrText>
            </w:r>
            <w:r>
              <w:fldChar w:fldCharType="separate"/>
            </w:r>
            <w:r w:rsidRPr="00EB5011">
              <w:rPr>
                <w:noProof/>
                <w:vertAlign w:val="superscript"/>
              </w:rPr>
              <w:t>331</w:t>
            </w:r>
            <w:r>
              <w:fldChar w:fldCharType="end"/>
            </w:r>
          </w:p>
        </w:tc>
      </w:tr>
      <w:tr w:rsidR="0005652C" w14:paraId="20FAAA52" w14:textId="77777777" w:rsidTr="00C42DDD">
        <w:tc>
          <w:tcPr>
            <w:tcW w:w="2287" w:type="dxa"/>
          </w:tcPr>
          <w:p w14:paraId="591E01F9" w14:textId="5211E972" w:rsidR="0005652C" w:rsidRDefault="00EB501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hoslacto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</w:t>
            </w:r>
          </w:p>
        </w:tc>
        <w:tc>
          <w:tcPr>
            <w:tcW w:w="1364" w:type="dxa"/>
          </w:tcPr>
          <w:p w14:paraId="6F3E85CC" w14:textId="77777777" w:rsidR="0005652C" w:rsidRDefault="0005652C" w:rsidP="00C42DDD"/>
        </w:tc>
        <w:tc>
          <w:tcPr>
            <w:tcW w:w="1364" w:type="dxa"/>
          </w:tcPr>
          <w:p w14:paraId="4C9FC2DE" w14:textId="77777777" w:rsidR="0005652C" w:rsidRDefault="0005652C" w:rsidP="00C42DDD"/>
        </w:tc>
        <w:tc>
          <w:tcPr>
            <w:tcW w:w="1141" w:type="dxa"/>
          </w:tcPr>
          <w:p w14:paraId="28039DE2" w14:textId="3F916FC4" w:rsidR="0005652C" w:rsidRDefault="00EB5011" w:rsidP="00C42DDD">
            <w:r>
              <w:t>yes</w:t>
            </w:r>
          </w:p>
        </w:tc>
        <w:tc>
          <w:tcPr>
            <w:tcW w:w="1141" w:type="dxa"/>
          </w:tcPr>
          <w:p w14:paraId="2DCCBBC6" w14:textId="48A8C5C2" w:rsidR="0005652C" w:rsidRDefault="00EB5011" w:rsidP="00C42DDD">
            <w:r>
              <w:t>yes</w:t>
            </w:r>
          </w:p>
        </w:tc>
        <w:tc>
          <w:tcPr>
            <w:tcW w:w="2051" w:type="dxa"/>
          </w:tcPr>
          <w:p w14:paraId="224C5826" w14:textId="77777777" w:rsidR="0005652C" w:rsidRDefault="0005652C" w:rsidP="00C42DDD"/>
        </w:tc>
        <w:tc>
          <w:tcPr>
            <w:tcW w:w="1346" w:type="dxa"/>
          </w:tcPr>
          <w:p w14:paraId="65DE6CA4" w14:textId="78875713" w:rsidR="0005652C" w:rsidRDefault="000C0020" w:rsidP="00C42DDD">
            <w:r>
              <w:fldChar w:fldCharType="begin"/>
            </w:r>
            <w:r>
              <w:instrText xml:space="preserve"> ADDIN EN.CITE &lt;EndNote&gt;&lt;Cite&gt;&lt;Author&gt;Choudhuri&lt;/Author&gt;&lt;Year&gt;2005&lt;/Year&gt;&lt;RecNum&gt;339&lt;/RecNum&gt;&lt;DisplayText&gt;&lt;style face="superscript"&gt;332&lt;/style&gt;&lt;/DisplayText&gt;&lt;record&gt;&lt;rec-number&gt;339&lt;/rec-number&gt;&lt;foreign-keys&gt;&lt;key app="EN" db-id="p5zs9pw5ltwzr3e0webppaa6ae5zxdxszf5s" timestamp="1547575537"&gt;339&lt;/key&gt;&lt;/foreign-keys&gt;&lt;ref-type name="Journal Article"&gt;17&lt;/ref-type&gt;&lt;contributors&gt;&lt;authors&gt;&lt;author&gt;Choudhuri, S. D.&lt;/author&gt;&lt;author&gt;Ayers, S.&lt;/author&gt;&lt;author&gt;Soine, W. H.&lt;/author&gt;&lt;author&gt;Reynolds, K. A.&lt;/author&gt;&lt;/authors&gt;&lt;/contributors&gt;&lt;auth-address&gt;ISBDD Suite 212B, Biotechnology Park, 800 East Leigh Street, Richmond, VA 23219, USA.&lt;/auth-address&gt;&lt;titles&gt;&lt;title&gt;A pH-stability study of phoslactomycin B and analysis of the acid and base degradation products&lt;/title&gt;&lt;secondary-title&gt;J Antibiot (Tokyo)&lt;/secondary-title&gt;&lt;/titles&gt;&lt;periodical&gt;&lt;full-title&gt;J Antibiot (Tokyo)&lt;/full-title&gt;&lt;/periodical&gt;&lt;pages&gt;573-82&lt;/pages&gt;&lt;volume&gt;58&lt;/volume&gt;&lt;number&gt;9&lt;/number&gt;&lt;keywords&gt;&lt;keyword&gt;Hydrogen-Ion Concentration&lt;/keyword&gt;&lt;keyword&gt;Lactones/chemistry/metabolism/pharmacology&lt;/keyword&gt;&lt;keyword&gt;Microbial Sensitivity Tests&lt;/keyword&gt;&lt;keyword&gt;Organophosphorus Compounds/chemistry/metabolism/pharmacology&lt;/keyword&gt;&lt;keyword&gt;Phosphoprotein Phosphatases/*antagonists &amp;amp; inhibitors&lt;/keyword&gt;&lt;keyword&gt;Streptomyces/genetics&lt;/keyword&gt;&lt;keyword&gt;Temperature&lt;/keyword&gt;&lt;/keywords&gt;&lt;dates&gt;&lt;year&gt;2005&lt;/year&gt;&lt;pub-dates&gt;&lt;date&gt;Sep&lt;/date&gt;&lt;/pub-dates&gt;&lt;/dates&gt;&lt;isbn&gt;0021-8820 (Print)&amp;#xD;0021-8820 (Linking)&lt;/isbn&gt;&lt;accession-num&gt;16323318&lt;/accession-num&gt;&lt;urls&gt;&lt;related-urls&gt;&lt;url&gt;https://www.ncbi.nlm.nih.gov/pubmed/16323318&lt;/url&gt;&lt;/related-urls&gt;&lt;/urls&gt;&lt;electronic-resource-num&gt;10.1038/ja.2005.78&lt;/electronic-resource-num&gt;&lt;/record&gt;&lt;/Cite&gt;&lt;/EndNote&gt;</w:instrText>
            </w:r>
            <w:r>
              <w:fldChar w:fldCharType="separate"/>
            </w:r>
            <w:r w:rsidRPr="000C0020">
              <w:rPr>
                <w:noProof/>
                <w:vertAlign w:val="superscript"/>
              </w:rPr>
              <w:t>332</w:t>
            </w:r>
            <w:r>
              <w:fldChar w:fldCharType="end"/>
            </w:r>
          </w:p>
        </w:tc>
      </w:tr>
      <w:tr w:rsidR="0005652C" w14:paraId="7F02B2A4" w14:textId="77777777" w:rsidTr="00C42DDD">
        <w:tc>
          <w:tcPr>
            <w:tcW w:w="2287" w:type="dxa"/>
          </w:tcPr>
          <w:p w14:paraId="2A2F5E4B" w14:textId="444BE99D" w:rsidR="0005652C" w:rsidRDefault="000C002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imaricin</w:t>
            </w:r>
          </w:p>
        </w:tc>
        <w:tc>
          <w:tcPr>
            <w:tcW w:w="1364" w:type="dxa"/>
          </w:tcPr>
          <w:p w14:paraId="76412BA0" w14:textId="77777777" w:rsidR="0005652C" w:rsidRDefault="0005652C" w:rsidP="00C42DDD"/>
        </w:tc>
        <w:tc>
          <w:tcPr>
            <w:tcW w:w="1364" w:type="dxa"/>
          </w:tcPr>
          <w:p w14:paraId="3D3384CC" w14:textId="77777777" w:rsidR="0005652C" w:rsidRDefault="0005652C" w:rsidP="00C42DDD"/>
        </w:tc>
        <w:tc>
          <w:tcPr>
            <w:tcW w:w="1141" w:type="dxa"/>
          </w:tcPr>
          <w:p w14:paraId="7C7A60B2" w14:textId="3D386362" w:rsidR="0005652C" w:rsidRDefault="000C0020" w:rsidP="00C42DDD">
            <w:r>
              <w:t>yes</w:t>
            </w:r>
          </w:p>
        </w:tc>
        <w:tc>
          <w:tcPr>
            <w:tcW w:w="1141" w:type="dxa"/>
          </w:tcPr>
          <w:p w14:paraId="7DDC7DA7" w14:textId="77777777" w:rsidR="0005652C" w:rsidRDefault="0005652C" w:rsidP="00C42DDD"/>
        </w:tc>
        <w:tc>
          <w:tcPr>
            <w:tcW w:w="2051" w:type="dxa"/>
          </w:tcPr>
          <w:p w14:paraId="0ECD6C94" w14:textId="77777777" w:rsidR="0005652C" w:rsidRDefault="0005652C" w:rsidP="00C42DDD"/>
        </w:tc>
        <w:tc>
          <w:tcPr>
            <w:tcW w:w="1346" w:type="dxa"/>
          </w:tcPr>
          <w:p w14:paraId="79CB1572" w14:textId="5B782F09" w:rsidR="0005652C" w:rsidRDefault="00077BFF" w:rsidP="00C42DDD">
            <w:r>
              <w:fldChar w:fldCharType="begin"/>
            </w:r>
            <w:r>
              <w:instrText xml:space="preserve"> ADDIN EN.CITE &lt;EndNote&gt;&lt;Cite&gt;&lt;Author&gt;Struyk&lt;/Author&gt;&lt;Year&gt;1957&lt;/Year&gt;&lt;RecNum&gt;340&lt;/RecNum&gt;&lt;DisplayText&gt;&lt;style face="superscript"&gt;333&lt;/style&gt;&lt;/DisplayText&gt;&lt;record&gt;&lt;rec-number&gt;340&lt;/rec-number&gt;&lt;foreign-keys&gt;&lt;key app="EN" db-id="p5zs9pw5ltwzr3e0webppaa6ae5zxdxszf5s" timestamp="1547575628"&gt;340&lt;/key&gt;&lt;/foreign-keys&gt;&lt;ref-type name="Journal Article"&gt;17&lt;/ref-type&gt;&lt;contributors&gt;&lt;authors&gt;&lt;author&gt;Struyk, A. P.&lt;/author&gt;&lt;author&gt;Hoette, I.&lt;/author&gt;&lt;author&gt;Drost, G.&lt;/author&gt;&lt;author&gt;Waisvisz, J. M.&lt;/author&gt;&lt;author&gt;Van Eek, T.&lt;/author&gt;&lt;author&gt;Hoogerheide, J. C.&lt;/author&gt;&lt;/authors&gt;&lt;/contributors&gt;&lt;titles&gt;&lt;title&gt;Pimaricin, a new antifungal antibiotic&lt;/title&gt;&lt;secondary-title&gt;Antibiot Annu&lt;/secondary-title&gt;&lt;/titles&gt;&lt;periodical&gt;&lt;full-title&gt;Antibiot Annu&lt;/full-title&gt;&lt;/periodical&gt;&lt;pages&gt;878-85&lt;/pages&gt;&lt;volume&gt;5&lt;/volume&gt;&lt;keywords&gt;&lt;keyword&gt;*Antifungal Agents&lt;/keyword&gt;&lt;keyword&gt;*Fungicides, Industrial&lt;/keyword&gt;&lt;keyword&gt;Humans&lt;/keyword&gt;&lt;keyword&gt;*Natamycin&lt;/keyword&gt;&lt;keyword&gt;*Fungicides&lt;/keyword&gt;&lt;/keywords&gt;&lt;dates&gt;&lt;year&gt;1957&lt;/year&gt;&lt;/dates&gt;&lt;isbn&gt;0570-3131 (Print)&amp;#xD;0570-3131 (Linking)&lt;/isbn&gt;&lt;accession-num&gt;13521908&lt;/accession-num&gt;&lt;urls&gt;&lt;related-urls&gt;&lt;url&gt;https://www.ncbi.nlm.nih.gov/pubmed/13521908&lt;/url&gt;&lt;/related-urls&gt;&lt;/urls&gt;&lt;/record&gt;&lt;/Cite&gt;&lt;/EndNote&gt;</w:instrText>
            </w:r>
            <w:r>
              <w:fldChar w:fldCharType="separate"/>
            </w:r>
            <w:r w:rsidRPr="00077BFF">
              <w:rPr>
                <w:noProof/>
                <w:vertAlign w:val="superscript"/>
              </w:rPr>
              <w:t>333</w:t>
            </w:r>
            <w:r>
              <w:fldChar w:fldCharType="end"/>
            </w:r>
          </w:p>
        </w:tc>
      </w:tr>
      <w:tr w:rsidR="0005652C" w14:paraId="1A54F2A4" w14:textId="77777777" w:rsidTr="00C42DDD">
        <w:tc>
          <w:tcPr>
            <w:tcW w:w="2287" w:type="dxa"/>
          </w:tcPr>
          <w:p w14:paraId="3DBB7482" w14:textId="136A0CE9" w:rsidR="0005652C" w:rsidRDefault="00D0250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ladienolide</w:t>
            </w:r>
          </w:p>
        </w:tc>
        <w:tc>
          <w:tcPr>
            <w:tcW w:w="1364" w:type="dxa"/>
          </w:tcPr>
          <w:p w14:paraId="5B717338" w14:textId="77777777" w:rsidR="0005652C" w:rsidRDefault="0005652C" w:rsidP="00C42DDD"/>
        </w:tc>
        <w:tc>
          <w:tcPr>
            <w:tcW w:w="1364" w:type="dxa"/>
          </w:tcPr>
          <w:p w14:paraId="2A5E1CF0" w14:textId="77777777" w:rsidR="0005652C" w:rsidRDefault="0005652C" w:rsidP="00C42DDD"/>
        </w:tc>
        <w:tc>
          <w:tcPr>
            <w:tcW w:w="1141" w:type="dxa"/>
          </w:tcPr>
          <w:p w14:paraId="7788E4BF" w14:textId="77777777" w:rsidR="0005652C" w:rsidRDefault="0005652C" w:rsidP="00C42DDD"/>
        </w:tc>
        <w:tc>
          <w:tcPr>
            <w:tcW w:w="1141" w:type="dxa"/>
          </w:tcPr>
          <w:p w14:paraId="59BC711D" w14:textId="77777777" w:rsidR="0005652C" w:rsidRDefault="0005652C" w:rsidP="00C42DDD"/>
        </w:tc>
        <w:tc>
          <w:tcPr>
            <w:tcW w:w="2051" w:type="dxa"/>
          </w:tcPr>
          <w:p w14:paraId="2D4C5DF2" w14:textId="4FAC64DD" w:rsidR="0005652C" w:rsidRDefault="00D02507" w:rsidP="00C42DDD">
            <w:r>
              <w:t>yes</w:t>
            </w:r>
          </w:p>
        </w:tc>
        <w:tc>
          <w:tcPr>
            <w:tcW w:w="1346" w:type="dxa"/>
          </w:tcPr>
          <w:p w14:paraId="65BCE2C8" w14:textId="6474AF03" w:rsidR="0005652C" w:rsidRDefault="00757EAA" w:rsidP="00C42DDD">
            <w:r>
              <w:fldChar w:fldCharType="begin">
                <w:fldData xml:space="preserve">PEVuZE5vdGU+PENpdGU+PEF1dGhvcj5TYXRvPC9BdXRob3I+PFllYXI+MjAxNDwvWWVhcj48UmVj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XRvPC9BdXRob3I+PFllYXI+MjAxNDwvWWVhcj48UmVj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57EAA">
              <w:rPr>
                <w:noProof/>
                <w:vertAlign w:val="superscript"/>
              </w:rPr>
              <w:t>334</w:t>
            </w:r>
            <w:r>
              <w:fldChar w:fldCharType="end"/>
            </w:r>
          </w:p>
        </w:tc>
      </w:tr>
      <w:tr w:rsidR="0005652C" w14:paraId="3F371A16" w14:textId="77777777" w:rsidTr="00C42DDD">
        <w:tc>
          <w:tcPr>
            <w:tcW w:w="2287" w:type="dxa"/>
          </w:tcPr>
          <w:p w14:paraId="1928F275" w14:textId="5C1C0FD0" w:rsidR="0005652C" w:rsidRDefault="00757EA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yoluteorin</w:t>
            </w:r>
            <w:proofErr w:type="spellEnd"/>
          </w:p>
        </w:tc>
        <w:tc>
          <w:tcPr>
            <w:tcW w:w="1364" w:type="dxa"/>
          </w:tcPr>
          <w:p w14:paraId="52EA3B7C" w14:textId="77777777" w:rsidR="0005652C" w:rsidRDefault="0005652C" w:rsidP="00C42DDD"/>
        </w:tc>
        <w:tc>
          <w:tcPr>
            <w:tcW w:w="1364" w:type="dxa"/>
          </w:tcPr>
          <w:p w14:paraId="7EF8DABC" w14:textId="77777777" w:rsidR="0005652C" w:rsidRDefault="0005652C" w:rsidP="00C42DDD"/>
        </w:tc>
        <w:tc>
          <w:tcPr>
            <w:tcW w:w="1141" w:type="dxa"/>
          </w:tcPr>
          <w:p w14:paraId="2BEC6492" w14:textId="41BE7236" w:rsidR="0005652C" w:rsidRDefault="00757EAA" w:rsidP="00C42DDD">
            <w:r>
              <w:t>yes</w:t>
            </w:r>
          </w:p>
        </w:tc>
        <w:tc>
          <w:tcPr>
            <w:tcW w:w="1141" w:type="dxa"/>
          </w:tcPr>
          <w:p w14:paraId="26DAFBB3" w14:textId="77777777" w:rsidR="0005652C" w:rsidRDefault="0005652C" w:rsidP="00C42DDD"/>
        </w:tc>
        <w:tc>
          <w:tcPr>
            <w:tcW w:w="2051" w:type="dxa"/>
          </w:tcPr>
          <w:p w14:paraId="39F6C085" w14:textId="77777777" w:rsidR="0005652C" w:rsidRDefault="0005652C" w:rsidP="00C42DDD"/>
        </w:tc>
        <w:tc>
          <w:tcPr>
            <w:tcW w:w="1346" w:type="dxa"/>
          </w:tcPr>
          <w:p w14:paraId="4A447486" w14:textId="34B33072" w:rsidR="0005652C" w:rsidRDefault="000A26E6" w:rsidP="00C42DDD">
            <w:r>
              <w:fldChar w:fldCharType="begin"/>
            </w:r>
            <w:r>
              <w:instrText xml:space="preserve"> ADDIN EN.CITE &lt;EndNote&gt;&lt;Cite&gt;&lt;Author&gt;Nowak-Thompson&lt;/Author&gt;&lt;Year&gt;1999&lt;/Year&gt;&lt;RecNum&gt;342&lt;/RecNum&gt;&lt;DisplayText&gt;&lt;style face="superscript"&gt;335&lt;/style&gt;&lt;/DisplayText&gt;&lt;record&gt;&lt;rec-number&gt;342&lt;/rec-number&gt;&lt;foreign-keys&gt;&lt;key app="EN" db-id="p5zs9pw5ltwzr3e0webppaa6ae5zxdxszf5s" timestamp="1547575785"&gt;342&lt;/key&gt;&lt;/foreign-keys&gt;&lt;ref-type name="Journal Article"&gt;17&lt;/ref-type&gt;&lt;contributors&gt;&lt;authors&gt;&lt;author&gt;Nowak-Thompson, B.&lt;/author&gt;&lt;author&gt;Chaney, N.&lt;/author&gt;&lt;author&gt;Wing, J. S.&lt;/author&gt;&lt;author&gt;Gould, S. J.&lt;/author&gt;&lt;author&gt;Loper, J. E.&lt;/author&gt;&lt;/authors&gt;&lt;/contributors&gt;&lt;auth-address&gt;Agricultural Research Service, U.S. Department of Agriculture, Corvallis, Oregon 97330, USA.&lt;/auth-address&gt;&lt;titles&gt;&lt;title&gt;Characterization of the pyoluteorin biosynthetic gene cluster of Pseudomonas fluorescens Pf-5&lt;/title&gt;&lt;secondary-title&gt;J Bacteriol&lt;/secondary-title&gt;&lt;/titles&gt;&lt;periodical&gt;&lt;full-title&gt;J Bacteriol&lt;/full-title&gt;&lt;/periodical&gt;&lt;pages&gt;2166-74&lt;/pages&gt;&lt;volume&gt;181&lt;/volume&gt;&lt;number&gt;7&lt;/number&gt;&lt;keywords&gt;&lt;keyword&gt;Amino Acid Sequence&lt;/keyword&gt;&lt;keyword&gt;Anti-Bacterial Agents/*biosynthesis&lt;/keyword&gt;&lt;keyword&gt;Base Sequence&lt;/keyword&gt;&lt;keyword&gt;DNA, Bacterial&lt;/keyword&gt;&lt;keyword&gt;*Genes, Bacterial&lt;/keyword&gt;&lt;keyword&gt;Molecular Sequence Data&lt;/keyword&gt;&lt;keyword&gt;*Multigene Family&lt;/keyword&gt;&lt;keyword&gt;Mutagenesis, Insertional&lt;/keyword&gt;&lt;keyword&gt;Phenols&lt;/keyword&gt;&lt;keyword&gt;Promoter Regions, Genetic&lt;/keyword&gt;&lt;keyword&gt;Pseudomonas fluorescens/*genetics&lt;/keyword&gt;&lt;keyword&gt;Pyrroles&lt;/keyword&gt;&lt;keyword&gt;Sequence Homology, Amino Acid&lt;/keyword&gt;&lt;/keywords&gt;&lt;dates&gt;&lt;year&gt;1999&lt;/year&gt;&lt;pub-dates&gt;&lt;date&gt;Apr&lt;/date&gt;&lt;/pub-dates&gt;&lt;/dates&gt;&lt;isbn&gt;0021-9193 (Print)&amp;#xD;0021-9193 (Linking)&lt;/isbn&gt;&lt;accession-num&gt;10094695&lt;/accession-num&gt;&lt;urls&gt;&lt;related-urls&gt;&lt;url&gt;https://www.ncbi.nlm.nih.gov/pubmed/10094695&lt;/url&gt;&lt;/related-urls&gt;&lt;/urls&gt;&lt;custom2&gt;93630&lt;/custom2&gt;&lt;/record&gt;&lt;/Cite&gt;&lt;/EndNote&gt;</w:instrText>
            </w:r>
            <w:r>
              <w:fldChar w:fldCharType="separate"/>
            </w:r>
            <w:r w:rsidRPr="000A26E6">
              <w:rPr>
                <w:noProof/>
                <w:vertAlign w:val="superscript"/>
              </w:rPr>
              <w:t>335</w:t>
            </w:r>
            <w:r>
              <w:fldChar w:fldCharType="end"/>
            </w:r>
          </w:p>
        </w:tc>
      </w:tr>
      <w:tr w:rsidR="0005652C" w14:paraId="2F82827C" w14:textId="77777777" w:rsidTr="00C42DDD">
        <w:tc>
          <w:tcPr>
            <w:tcW w:w="2287" w:type="dxa"/>
          </w:tcPr>
          <w:p w14:paraId="4F314BA6" w14:textId="4909BDDF" w:rsidR="0005652C" w:rsidRDefault="0045787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yrrolomycin</w:t>
            </w:r>
            <w:proofErr w:type="spellEnd"/>
          </w:p>
        </w:tc>
        <w:tc>
          <w:tcPr>
            <w:tcW w:w="1364" w:type="dxa"/>
          </w:tcPr>
          <w:p w14:paraId="313003A3" w14:textId="3AF3C98C" w:rsidR="0005652C" w:rsidRDefault="0045787B" w:rsidP="00C42DDD">
            <w:r>
              <w:t>yes</w:t>
            </w:r>
          </w:p>
        </w:tc>
        <w:tc>
          <w:tcPr>
            <w:tcW w:w="1364" w:type="dxa"/>
          </w:tcPr>
          <w:p w14:paraId="1A084003" w14:textId="6E87F746" w:rsidR="0005652C" w:rsidRDefault="0045787B" w:rsidP="00C42DDD">
            <w:r>
              <w:t>Gram pos</w:t>
            </w:r>
          </w:p>
        </w:tc>
        <w:tc>
          <w:tcPr>
            <w:tcW w:w="1141" w:type="dxa"/>
          </w:tcPr>
          <w:p w14:paraId="498C649E" w14:textId="77777777" w:rsidR="0005652C" w:rsidRDefault="0005652C" w:rsidP="00C42DDD"/>
        </w:tc>
        <w:tc>
          <w:tcPr>
            <w:tcW w:w="1141" w:type="dxa"/>
          </w:tcPr>
          <w:p w14:paraId="29FCDDB6" w14:textId="77777777" w:rsidR="0005652C" w:rsidRDefault="0005652C" w:rsidP="00C42DDD"/>
        </w:tc>
        <w:tc>
          <w:tcPr>
            <w:tcW w:w="2051" w:type="dxa"/>
          </w:tcPr>
          <w:p w14:paraId="64D26090" w14:textId="77777777" w:rsidR="0005652C" w:rsidRDefault="0005652C" w:rsidP="00C42DDD"/>
        </w:tc>
        <w:tc>
          <w:tcPr>
            <w:tcW w:w="1346" w:type="dxa"/>
          </w:tcPr>
          <w:p w14:paraId="75CF5F28" w14:textId="1EE8B0A7" w:rsidR="0005652C" w:rsidRDefault="009C09C7" w:rsidP="00C42DDD">
            <w:r>
              <w:fldChar w:fldCharType="begin">
                <w:fldData xml:space="preserve">PEVuZE5vdGU+PENpdGU+PEF1dGhvcj5DYXNjaW9mZXJybzwvQXV0aG9yPjxZZWFyPjIwMTU8L1ll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NjaW9mZXJybzwvQXV0aG9yPjxZZWFyPjIwMTU8L1ll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C09C7">
              <w:rPr>
                <w:noProof/>
                <w:vertAlign w:val="superscript"/>
              </w:rPr>
              <w:t>336</w:t>
            </w:r>
            <w:r>
              <w:fldChar w:fldCharType="end"/>
            </w:r>
          </w:p>
        </w:tc>
      </w:tr>
      <w:tr w:rsidR="0005652C" w14:paraId="75191251" w14:textId="77777777" w:rsidTr="00C42DDD">
        <w:tc>
          <w:tcPr>
            <w:tcW w:w="2287" w:type="dxa"/>
          </w:tcPr>
          <w:p w14:paraId="09A1A290" w14:textId="1F6A30BB" w:rsidR="0005652C" w:rsidRDefault="009C09C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quartromicin</w:t>
            </w:r>
            <w:proofErr w:type="spellEnd"/>
          </w:p>
        </w:tc>
        <w:tc>
          <w:tcPr>
            <w:tcW w:w="1364" w:type="dxa"/>
          </w:tcPr>
          <w:p w14:paraId="18E63007" w14:textId="77777777" w:rsidR="0005652C" w:rsidRDefault="0005652C" w:rsidP="00C42DDD"/>
        </w:tc>
        <w:tc>
          <w:tcPr>
            <w:tcW w:w="1364" w:type="dxa"/>
          </w:tcPr>
          <w:p w14:paraId="51CD3B7B" w14:textId="77777777" w:rsidR="0005652C" w:rsidRDefault="0005652C" w:rsidP="00C42DDD"/>
        </w:tc>
        <w:tc>
          <w:tcPr>
            <w:tcW w:w="1141" w:type="dxa"/>
          </w:tcPr>
          <w:p w14:paraId="496FCDB3" w14:textId="77777777" w:rsidR="0005652C" w:rsidRDefault="0005652C" w:rsidP="00C42DDD"/>
        </w:tc>
        <w:tc>
          <w:tcPr>
            <w:tcW w:w="1141" w:type="dxa"/>
          </w:tcPr>
          <w:p w14:paraId="61333B12" w14:textId="77777777" w:rsidR="0005652C" w:rsidRDefault="0005652C" w:rsidP="00C42DDD"/>
        </w:tc>
        <w:tc>
          <w:tcPr>
            <w:tcW w:w="2051" w:type="dxa"/>
          </w:tcPr>
          <w:p w14:paraId="056E02BA" w14:textId="24381B70" w:rsidR="0005652C" w:rsidRDefault="009C09C7" w:rsidP="00C42DDD">
            <w:r>
              <w:t>Antiviral</w:t>
            </w:r>
          </w:p>
        </w:tc>
        <w:tc>
          <w:tcPr>
            <w:tcW w:w="1346" w:type="dxa"/>
          </w:tcPr>
          <w:p w14:paraId="686B3D3C" w14:textId="40B24275" w:rsidR="0005652C" w:rsidRDefault="009D3667" w:rsidP="00C42DDD">
            <w:r>
              <w:fldChar w:fldCharType="begin"/>
            </w:r>
            <w:r>
              <w:instrText xml:space="preserve"> ADDIN EN.CITE &lt;EndNote&gt;&lt;Cite&gt;&lt;Author&gt;Tsunakawa&lt;/Author&gt;&lt;Year&gt;1992&lt;/Year&gt;&lt;RecNum&gt;344&lt;/RecNum&gt;&lt;DisplayText&gt;&lt;style face="superscript"&gt;337&lt;/style&gt;&lt;/DisplayText&gt;&lt;record&gt;&lt;rec-number&gt;344&lt;/rec-number&gt;&lt;foreign-keys&gt;&lt;key app="EN" db-id="p5zs9pw5ltwzr3e0webppaa6ae5zxdxszf5s" timestamp="1547575941"&gt;344&lt;/key&gt;&lt;/foreign-keys&gt;&lt;ref-type name="Journal Article"&gt;17&lt;/ref-type&gt;&lt;contributors&gt;&lt;authors&gt;&lt;author&gt;Tsunakawa, M.&lt;/author&gt;&lt;author&gt;Tenmyo, O.&lt;/author&gt;&lt;author&gt;Tomita, K.&lt;/author&gt;&lt;author&gt;Naruse, N.&lt;/author&gt;&lt;author&gt;Kotake, C.&lt;/author&gt;&lt;author&gt;Miyaki, T.&lt;/author&gt;&lt;author&gt;Konishi, M.&lt;/author&gt;&lt;author&gt;Oki, T.&lt;/author&gt;&lt;/authors&gt;&lt;/contributors&gt;&lt;auth-address&gt;Bristol-Myers Squibb Research Institute, Tokyo, Japan.&lt;/auth-address&gt;&lt;titles&gt;&lt;title&gt;Quartromicin, a complex of novel antiviral antibiotics. I. Production, isolation, physico-chemical properties and antiviral activity&lt;/title&gt;&lt;secondary-title&gt;J Antibiot (Tokyo)&lt;/secondary-title&gt;&lt;/titles&gt;&lt;periodical&gt;&lt;full-title&gt;J Antibiot (Tokyo)&lt;/full-title&gt;&lt;/periodical&gt;&lt;pages&gt;180-8&lt;/pages&gt;&lt;volume&gt;45&lt;/volume&gt;&lt;number&gt;2&lt;/number&gt;&lt;keywords&gt;&lt;keyword&gt;Actinomycetales/*classification/metabolism&lt;/keyword&gt;&lt;keyword&gt;Animals&lt;/keyword&gt;&lt;keyword&gt;Antiviral Agents/chemistry/*isolation &amp;amp; purification/metabolism/pharmacology&lt;/keyword&gt;&lt;keyword&gt;Chemical Phenomena&lt;/keyword&gt;&lt;keyword&gt;Chemistry, Physical&lt;/keyword&gt;&lt;keyword&gt;Fermentation&lt;/keyword&gt;&lt;keyword&gt;Lactones/chemistry/isolation &amp;amp; purification/metabolism/pharmacology&lt;/keyword&gt;&lt;keyword&gt;Magnetic Resonance Spectroscopy&lt;/keyword&gt;&lt;keyword&gt;Orthomyxoviridae/*drug effects&lt;/keyword&gt;&lt;keyword&gt;Simplexvirus/*drug effects&lt;/keyword&gt;&lt;keyword&gt;Spiro Compounds/chemistry/isolation &amp;amp; purification/metabolism/pharmacology&lt;/keyword&gt;&lt;keyword&gt;Vero Cells&lt;/keyword&gt;&lt;/keywords&gt;&lt;dates&gt;&lt;year&gt;1992&lt;/year&gt;&lt;pub-dates&gt;&lt;date&gt;Feb&lt;/date&gt;&lt;/pub-dates&gt;&lt;/dates&gt;&lt;isbn&gt;0021-8820 (Print)&amp;#xD;0021-8820 (Linking)&lt;/isbn&gt;&lt;accession-num&gt;1313409&lt;/accession-num&gt;&lt;urls&gt;&lt;related-urls&gt;&lt;url&gt;https://www.ncbi.nlm.nih.gov/pubmed/1313409&lt;/url&gt;&lt;/related-urls&gt;&lt;/urls&gt;&lt;/record&gt;&lt;/Cite&gt;&lt;/EndNote&gt;</w:instrText>
            </w:r>
            <w:r>
              <w:fldChar w:fldCharType="separate"/>
            </w:r>
            <w:r w:rsidRPr="009D3667">
              <w:rPr>
                <w:noProof/>
                <w:vertAlign w:val="superscript"/>
              </w:rPr>
              <w:t>337</w:t>
            </w:r>
            <w:r>
              <w:fldChar w:fldCharType="end"/>
            </w:r>
          </w:p>
        </w:tc>
      </w:tr>
      <w:tr w:rsidR="0005652C" w14:paraId="4DE72B28" w14:textId="77777777" w:rsidTr="00C42DDD">
        <w:tc>
          <w:tcPr>
            <w:tcW w:w="2287" w:type="dxa"/>
          </w:tcPr>
          <w:p w14:paraId="0CC60B89" w14:textId="5AC8DB3D" w:rsidR="0005652C" w:rsidRDefault="006E496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veromycin</w:t>
            </w:r>
          </w:p>
        </w:tc>
        <w:tc>
          <w:tcPr>
            <w:tcW w:w="1364" w:type="dxa"/>
          </w:tcPr>
          <w:p w14:paraId="24B54650" w14:textId="77777777" w:rsidR="0005652C" w:rsidRDefault="0005652C" w:rsidP="00C42DDD"/>
        </w:tc>
        <w:tc>
          <w:tcPr>
            <w:tcW w:w="1364" w:type="dxa"/>
          </w:tcPr>
          <w:p w14:paraId="59571FBC" w14:textId="77777777" w:rsidR="0005652C" w:rsidRDefault="0005652C" w:rsidP="00C42DDD"/>
        </w:tc>
        <w:tc>
          <w:tcPr>
            <w:tcW w:w="1141" w:type="dxa"/>
          </w:tcPr>
          <w:p w14:paraId="7E6963BB" w14:textId="336DC2F7" w:rsidR="0005652C" w:rsidRDefault="006E496E" w:rsidP="00C42DDD">
            <w:r>
              <w:t>yes</w:t>
            </w:r>
          </w:p>
        </w:tc>
        <w:tc>
          <w:tcPr>
            <w:tcW w:w="1141" w:type="dxa"/>
          </w:tcPr>
          <w:p w14:paraId="2C24077A" w14:textId="77777777" w:rsidR="0005652C" w:rsidRDefault="0005652C" w:rsidP="00C42DDD"/>
        </w:tc>
        <w:tc>
          <w:tcPr>
            <w:tcW w:w="2051" w:type="dxa"/>
          </w:tcPr>
          <w:p w14:paraId="7D3FA79C" w14:textId="77777777" w:rsidR="0005652C" w:rsidRDefault="0005652C" w:rsidP="00C42DDD"/>
        </w:tc>
        <w:tc>
          <w:tcPr>
            <w:tcW w:w="1346" w:type="dxa"/>
          </w:tcPr>
          <w:p w14:paraId="0E0E1924" w14:textId="2153C1DF" w:rsidR="0005652C" w:rsidRDefault="006E496E" w:rsidP="00C42DDD">
            <w:r>
              <w:fldChar w:fldCharType="begin"/>
            </w:r>
            <w:r>
              <w:instrText xml:space="preserve"> ADDIN EN.CITE &lt;EndNote&gt;&lt;Cite&gt;&lt;Author&gt;Lyu&lt;/Author&gt;&lt;Year&gt;2017&lt;/Year&gt;&lt;RecNum&gt;345&lt;/RecNum&gt;&lt;DisplayText&gt;&lt;style face="superscript"&gt;338&lt;/style&gt;&lt;/DisplayText&gt;&lt;record&gt;&lt;rec-number&gt;345&lt;/rec-number&gt;&lt;foreign-keys&gt;&lt;key app="EN" db-id="p5zs9pw5ltwzr3e0webppaa6ae5zxdxszf5s" timestamp="1547575999"&gt;345&lt;/key&gt;&lt;/foreign-keys&gt;&lt;ref-type name="Journal Article"&gt;17&lt;/ref-type&gt;&lt;contributors&gt;&lt;authors&gt;&lt;author&gt;Lyu, A.&lt;/author&gt;&lt;author&gt;Liu, H.&lt;/author&gt;&lt;author&gt;Che, H.&lt;/author&gt;&lt;author&gt;Yang, L.&lt;/author&gt;&lt;author&gt;Zhang, J.&lt;/author&gt;&lt;author&gt;Wu, M.&lt;/author&gt;&lt;author&gt;Chen, W.&lt;/author&gt;&lt;author&gt;Li, G.&lt;/author&gt;&lt;/authors&gt;&lt;/contributors&gt;&lt;auth-address&gt;State Key Laboratory of Agricultural Microbiology, Key Laboratory of Plant Pathology of Hubei Province, Huazhong Agricultural UniversityWuhan, China.&amp;#xD;United States Department of Agriculture, Agricultural Research Service, Washington State UniversityPullman, WA, USA.&lt;/auth-address&gt;&lt;titles&gt;&lt;title&gt;Reveromycins A and B from Streptomyces sp. 3-10: Antifungal Activity against Plant Pathogenic Fungi In vitro and in a Strawberry Food Model System&lt;/title&gt;&lt;secondary-title&gt;Front Microbiol&lt;/secondary-title&gt;&lt;/titles&gt;&lt;periodical&gt;&lt;full-title&gt;Front Microbiol&lt;/full-title&gt;&lt;/periodical&gt;&lt;pages&gt;550&lt;/pages&gt;&lt;volume&gt;8&lt;/volume&gt;&lt;keywords&gt;&lt;keyword&gt;Streptomyces sp. 3-10&lt;/keyword&gt;&lt;keyword&gt;antifungal activity&lt;/keyword&gt;&lt;keyword&gt;biological control&lt;/keyword&gt;&lt;keyword&gt;plant pathogenic fungi&lt;/keyword&gt;&lt;keyword&gt;reveromycins&lt;/keyword&gt;&lt;keyword&gt;strawberry&lt;/keyword&gt;&lt;/keywords&gt;&lt;dates&gt;&lt;year&gt;2017&lt;/year&gt;&lt;/dates&gt;&lt;isbn&gt;1664-302X (Print)&amp;#xD;1664-302X (Linking)&lt;/isbn&gt;&lt;accession-num&gt;28421050&lt;/accession-num&gt;&lt;urls&gt;&lt;related-urls&gt;&lt;url&gt;https://www.ncbi.nlm.nih.gov/pubmed/28421050&lt;/url&gt;&lt;/related-urls&gt;&lt;/urls&gt;&lt;custom2&gt;5376619&lt;/custom2&gt;&lt;electronic-resource-num&gt;10.3389/fmicb.2017.00550&lt;/electronic-resource-num&gt;&lt;/record&gt;&lt;/Cite&gt;&lt;/EndNote&gt;</w:instrText>
            </w:r>
            <w:r>
              <w:fldChar w:fldCharType="separate"/>
            </w:r>
            <w:r w:rsidRPr="006E496E">
              <w:rPr>
                <w:noProof/>
                <w:vertAlign w:val="superscript"/>
              </w:rPr>
              <w:t>338</w:t>
            </w:r>
            <w:r>
              <w:fldChar w:fldCharType="end"/>
            </w:r>
          </w:p>
        </w:tc>
      </w:tr>
      <w:tr w:rsidR="0005652C" w14:paraId="10D70AA4" w14:textId="77777777" w:rsidTr="00C42DDD">
        <w:tc>
          <w:tcPr>
            <w:tcW w:w="2287" w:type="dxa"/>
          </w:tcPr>
          <w:p w14:paraId="779F8132" w14:textId="0B737B75" w:rsidR="0005652C" w:rsidRDefault="006E496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rifamycin</w:t>
            </w:r>
          </w:p>
        </w:tc>
        <w:tc>
          <w:tcPr>
            <w:tcW w:w="1364" w:type="dxa"/>
          </w:tcPr>
          <w:p w14:paraId="3D2C53CD" w14:textId="36327312" w:rsidR="0005652C" w:rsidRDefault="0002572B" w:rsidP="00C42DDD">
            <w:r>
              <w:t>yes</w:t>
            </w:r>
          </w:p>
        </w:tc>
        <w:tc>
          <w:tcPr>
            <w:tcW w:w="1364" w:type="dxa"/>
          </w:tcPr>
          <w:p w14:paraId="6897A408" w14:textId="004E91F3" w:rsidR="0005652C" w:rsidRDefault="0002572B" w:rsidP="00C42DDD">
            <w:r>
              <w:t>Gram pos, gram neg</w:t>
            </w:r>
          </w:p>
        </w:tc>
        <w:tc>
          <w:tcPr>
            <w:tcW w:w="1141" w:type="dxa"/>
          </w:tcPr>
          <w:p w14:paraId="1C7CA877" w14:textId="0412A647" w:rsidR="0005652C" w:rsidRDefault="0005652C" w:rsidP="00C42DDD"/>
        </w:tc>
        <w:tc>
          <w:tcPr>
            <w:tcW w:w="1141" w:type="dxa"/>
          </w:tcPr>
          <w:p w14:paraId="7557A3BC" w14:textId="77777777" w:rsidR="0005652C" w:rsidRDefault="0005652C" w:rsidP="00C42DDD"/>
        </w:tc>
        <w:tc>
          <w:tcPr>
            <w:tcW w:w="2051" w:type="dxa"/>
          </w:tcPr>
          <w:p w14:paraId="3E316094" w14:textId="77777777" w:rsidR="0005652C" w:rsidRDefault="0005652C" w:rsidP="00C42DDD"/>
        </w:tc>
        <w:tc>
          <w:tcPr>
            <w:tcW w:w="1346" w:type="dxa"/>
          </w:tcPr>
          <w:p w14:paraId="0752DC38" w14:textId="19B5CE63" w:rsidR="0005652C" w:rsidRDefault="00427F29" w:rsidP="00C42DDD">
            <w:r>
              <w:fldChar w:fldCharType="begin">
                <w:fldData xml:space="preserve">PEVuZE5vdGU+PENpdGU+PEF1dGhvcj5UaG9ybnNiZXJyeTwvQXV0aG9yPjxZZWFyPjE5ODM8L1ll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aG9ybnNiZXJyeTwvQXV0aG9yPjxZZWFyPjE5ODM8L1ll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27F29">
              <w:rPr>
                <w:noProof/>
                <w:vertAlign w:val="superscript"/>
              </w:rPr>
              <w:t>339,340</w:t>
            </w:r>
            <w:r>
              <w:fldChar w:fldCharType="end"/>
            </w:r>
          </w:p>
        </w:tc>
      </w:tr>
      <w:tr w:rsidR="0005652C" w14:paraId="7FC4440B" w14:textId="77777777" w:rsidTr="00C42DDD">
        <w:tc>
          <w:tcPr>
            <w:tcW w:w="2287" w:type="dxa"/>
          </w:tcPr>
          <w:p w14:paraId="6225F975" w14:textId="4EE35C9D" w:rsidR="0005652C" w:rsidRDefault="001F593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imocidin</w:t>
            </w:r>
          </w:p>
        </w:tc>
        <w:tc>
          <w:tcPr>
            <w:tcW w:w="1364" w:type="dxa"/>
          </w:tcPr>
          <w:p w14:paraId="65DFF0AB" w14:textId="77777777" w:rsidR="0005652C" w:rsidRDefault="0005652C" w:rsidP="00C42DDD"/>
        </w:tc>
        <w:tc>
          <w:tcPr>
            <w:tcW w:w="1364" w:type="dxa"/>
          </w:tcPr>
          <w:p w14:paraId="5B20B0ED" w14:textId="77777777" w:rsidR="0005652C" w:rsidRDefault="0005652C" w:rsidP="00C42DDD"/>
        </w:tc>
        <w:tc>
          <w:tcPr>
            <w:tcW w:w="1141" w:type="dxa"/>
          </w:tcPr>
          <w:p w14:paraId="10306804" w14:textId="672F1DAC" w:rsidR="0005652C" w:rsidRDefault="001F5933" w:rsidP="00C42DDD">
            <w:r>
              <w:t>yes</w:t>
            </w:r>
          </w:p>
        </w:tc>
        <w:tc>
          <w:tcPr>
            <w:tcW w:w="1141" w:type="dxa"/>
          </w:tcPr>
          <w:p w14:paraId="2C1314DB" w14:textId="77777777" w:rsidR="0005652C" w:rsidRDefault="0005652C" w:rsidP="00C42DDD"/>
        </w:tc>
        <w:tc>
          <w:tcPr>
            <w:tcW w:w="2051" w:type="dxa"/>
          </w:tcPr>
          <w:p w14:paraId="7313E042" w14:textId="77777777" w:rsidR="0005652C" w:rsidRDefault="0005652C" w:rsidP="00C42DDD"/>
        </w:tc>
        <w:tc>
          <w:tcPr>
            <w:tcW w:w="1346" w:type="dxa"/>
          </w:tcPr>
          <w:p w14:paraId="5C8F47D9" w14:textId="001F1484" w:rsidR="0005652C" w:rsidRDefault="00893F3A" w:rsidP="00C42DDD">
            <w:r>
              <w:fldChar w:fldCharType="begin">
                <w:fldData xml:space="preserve">PEVuZE5vdGU+PENpdGU+PEF1dGhvcj5KZW9uPC9BdXRob3I+PFllYXI+MjAxNjwvWWVhcj48UmVj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ZW9uPC9BdXRob3I+PFllYXI+MjAxNjwvWWVhcj48UmVj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93F3A">
              <w:rPr>
                <w:noProof/>
                <w:vertAlign w:val="superscript"/>
              </w:rPr>
              <w:t>341</w:t>
            </w:r>
            <w:r>
              <w:fldChar w:fldCharType="end"/>
            </w:r>
          </w:p>
        </w:tc>
      </w:tr>
      <w:tr w:rsidR="0005652C" w14:paraId="45EDA422" w14:textId="77777777" w:rsidTr="00C42DDD">
        <w:tc>
          <w:tcPr>
            <w:tcW w:w="2287" w:type="dxa"/>
          </w:tcPr>
          <w:p w14:paraId="28AD7C08" w14:textId="2E550699" w:rsidR="0005652C" w:rsidRDefault="007E15A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ubradirin</w:t>
            </w:r>
            <w:proofErr w:type="spellEnd"/>
          </w:p>
        </w:tc>
        <w:tc>
          <w:tcPr>
            <w:tcW w:w="1364" w:type="dxa"/>
          </w:tcPr>
          <w:p w14:paraId="227C1959" w14:textId="671B9FFF" w:rsidR="0005652C" w:rsidRDefault="007E15A9" w:rsidP="00C42DDD">
            <w:r>
              <w:t>yes</w:t>
            </w:r>
          </w:p>
        </w:tc>
        <w:tc>
          <w:tcPr>
            <w:tcW w:w="1364" w:type="dxa"/>
          </w:tcPr>
          <w:p w14:paraId="0DE52807" w14:textId="10016016" w:rsidR="0005652C" w:rsidRDefault="007E15A9" w:rsidP="00C42DDD">
            <w:r>
              <w:t>Gram pos</w:t>
            </w:r>
          </w:p>
        </w:tc>
        <w:tc>
          <w:tcPr>
            <w:tcW w:w="1141" w:type="dxa"/>
          </w:tcPr>
          <w:p w14:paraId="2B3D4CF7" w14:textId="77777777" w:rsidR="0005652C" w:rsidRDefault="0005652C" w:rsidP="00C42DDD"/>
        </w:tc>
        <w:tc>
          <w:tcPr>
            <w:tcW w:w="1141" w:type="dxa"/>
          </w:tcPr>
          <w:p w14:paraId="69BE70F3" w14:textId="77777777" w:rsidR="0005652C" w:rsidRDefault="0005652C" w:rsidP="00C42DDD"/>
        </w:tc>
        <w:tc>
          <w:tcPr>
            <w:tcW w:w="2051" w:type="dxa"/>
          </w:tcPr>
          <w:p w14:paraId="4A001695" w14:textId="77777777" w:rsidR="0005652C" w:rsidRDefault="0005652C" w:rsidP="00C42DDD"/>
        </w:tc>
        <w:tc>
          <w:tcPr>
            <w:tcW w:w="1346" w:type="dxa"/>
          </w:tcPr>
          <w:p w14:paraId="006F3916" w14:textId="09593D72" w:rsidR="0005652C" w:rsidRDefault="009C7834" w:rsidP="00C42DDD">
            <w:r>
              <w:fldChar w:fldCharType="begin"/>
            </w:r>
            <w:r>
              <w:instrText xml:space="preserve"> ADDIN EN.CITE &lt;EndNote&gt;&lt;Cite&gt;&lt;Author&gt;Hoeksema&lt;/Author&gt;&lt;Year&gt;1978&lt;/Year&gt;&lt;RecNum&gt;351&lt;/RecNum&gt;&lt;DisplayText&gt;&lt;style face="superscript"&gt;344&lt;/style&gt;&lt;/DisplayText&gt;&lt;record&gt;&lt;rec-number&gt;351&lt;/rec-number&gt;&lt;foreign-keys&gt;&lt;key app="EN" db-id="p5zs9pw5ltwzr3e0webppaa6ae5zxdxszf5s" timestamp="1547576645"&gt;351&lt;/key&gt;&lt;/foreign-keys&gt;&lt;ref-type name="Journal Article"&gt;17&lt;/ref-type&gt;&lt;contributors&gt;&lt;authors&gt;&lt;author&gt;Hoeksema, H.&lt;/author&gt;&lt;author&gt;Lewis, C.&lt;/author&gt;&lt;author&gt;Mizsak, S. A.&lt;/author&gt;&lt;author&gt;Shiley, J. A.&lt;/author&gt;&lt;author&gt;Wait, D. R.&lt;/author&gt;&lt;author&gt;Whaley, H. A.&lt;/author&gt;&lt;author&gt;Zurenko, G. E.&lt;/author&gt;&lt;/authors&gt;&lt;/contributors&gt;&lt;titles&gt;&lt;title&gt;The isolation and characterization of rubradirin B&lt;/title&gt;&lt;secondary-title&gt;J Antibiot (Tokyo)&lt;/secondary-title&gt;&lt;/titles&gt;&lt;periodical&gt;&lt;full-title&gt;J Antibiot (Tokyo)&lt;/full-title&gt;&lt;/periodical&gt;&lt;pages&gt;945-8&lt;/pages&gt;&lt;volume&gt;31&lt;/volume&gt;&lt;number&gt;10&lt;/number&gt;&lt;keywords&gt;&lt;keyword&gt;Animals&lt;/keyword&gt;&lt;keyword&gt;Anti-Bacterial Agents/*isolation &amp;amp; purification/pharmacology&lt;/keyword&gt;&lt;keyword&gt;Bacteria/drug effects&lt;/keyword&gt;&lt;keyword&gt;Chemical Phenomena&lt;/keyword&gt;&lt;keyword&gt;Chemistry&lt;/keyword&gt;&lt;keyword&gt;Magnetic Resonance Spectroscopy&lt;/keyword&gt;&lt;keyword&gt;Mass Spectrometry&lt;/keyword&gt;&lt;keyword&gt;Mice&lt;/keyword&gt;&lt;keyword&gt;Sarcina/drug effects&lt;/keyword&gt;&lt;keyword&gt;Spectrophotometry, Infrared&lt;/keyword&gt;&lt;keyword&gt;Staphylococcal Infections/prevention &amp;amp; control&lt;/keyword&gt;&lt;/keywords&gt;&lt;dates&gt;&lt;year&gt;1978&lt;/year&gt;&lt;pub-dates&gt;&lt;date&gt;Oct&lt;/date&gt;&lt;/pub-dates&gt;&lt;/dates&gt;&lt;isbn&gt;0021-8820 (Print)&amp;#xD;0021-8820 (Linking)&lt;/isbn&gt;&lt;accession-num&gt;711617&lt;/accession-num&gt;&lt;urls&gt;&lt;related-urls&gt;&lt;url&gt;https://www.ncbi.nlm.nih.gov/pubmed/711617&lt;/url&gt;&lt;/related-urls&gt;&lt;/urls&gt;&lt;/record&gt;&lt;/Cite&gt;&lt;/EndNote&gt;</w:instrText>
            </w:r>
            <w:r>
              <w:fldChar w:fldCharType="separate"/>
            </w:r>
            <w:r w:rsidRPr="009C7834">
              <w:rPr>
                <w:noProof/>
                <w:vertAlign w:val="superscript"/>
              </w:rPr>
              <w:t>344</w:t>
            </w:r>
            <w:r>
              <w:fldChar w:fldCharType="end"/>
            </w:r>
          </w:p>
        </w:tc>
      </w:tr>
      <w:tr w:rsidR="0005652C" w14:paraId="21CC8817" w14:textId="77777777" w:rsidTr="00C42DDD">
        <w:tc>
          <w:tcPr>
            <w:tcW w:w="2287" w:type="dxa"/>
          </w:tcPr>
          <w:p w14:paraId="156A4C02" w14:textId="566016D1" w:rsidR="0005652C" w:rsidRDefault="0082285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linosporamide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29F29B9B" w14:textId="77777777" w:rsidR="0005652C" w:rsidRDefault="0005652C" w:rsidP="00C42DDD"/>
        </w:tc>
        <w:tc>
          <w:tcPr>
            <w:tcW w:w="1364" w:type="dxa"/>
          </w:tcPr>
          <w:p w14:paraId="5B484999" w14:textId="77777777" w:rsidR="0005652C" w:rsidRDefault="0005652C" w:rsidP="00C42DDD"/>
        </w:tc>
        <w:tc>
          <w:tcPr>
            <w:tcW w:w="1141" w:type="dxa"/>
          </w:tcPr>
          <w:p w14:paraId="7F3C4693" w14:textId="77777777" w:rsidR="0005652C" w:rsidRDefault="0005652C" w:rsidP="00C42DDD"/>
        </w:tc>
        <w:tc>
          <w:tcPr>
            <w:tcW w:w="1141" w:type="dxa"/>
          </w:tcPr>
          <w:p w14:paraId="466C66FE" w14:textId="56E2746E" w:rsidR="0005652C" w:rsidRDefault="00822859" w:rsidP="00C42DDD">
            <w:r>
              <w:t>yes</w:t>
            </w:r>
          </w:p>
        </w:tc>
        <w:tc>
          <w:tcPr>
            <w:tcW w:w="2051" w:type="dxa"/>
          </w:tcPr>
          <w:p w14:paraId="47B80633" w14:textId="77777777" w:rsidR="0005652C" w:rsidRDefault="0005652C" w:rsidP="00C42DDD"/>
        </w:tc>
        <w:tc>
          <w:tcPr>
            <w:tcW w:w="1346" w:type="dxa"/>
          </w:tcPr>
          <w:p w14:paraId="79D2A9E4" w14:textId="7C75A4E1" w:rsidR="0005652C" w:rsidRDefault="005D3396" w:rsidP="00C42DDD">
            <w:r>
              <w:fldChar w:fldCharType="begin"/>
            </w:r>
            <w:r>
              <w:instrText xml:space="preserve"> ADDIN EN.CITE &lt;EndNote&gt;&lt;Cite&gt;&lt;Author&gt;Fenical&lt;/Author&gt;&lt;Year&gt;2009&lt;/Year&gt;&lt;RecNum&gt;352&lt;/RecNum&gt;&lt;DisplayText&gt;&lt;style face="superscript"&gt;345&lt;/style&gt;&lt;/DisplayText&gt;&lt;record&gt;&lt;rec-number&gt;352&lt;/rec-number&gt;&lt;foreign-keys&gt;&lt;key app="EN" db-id="p5zs9pw5ltwzr3e0webppaa6ae5zxdxszf5s" timestamp="1547576743"&gt;352&lt;/key&gt;&lt;/foreign-keys&gt;&lt;ref-type name="Journal Article"&gt;17&lt;/ref-type&gt;&lt;contributors&gt;&lt;authors&gt;&lt;author&gt;Fenical, W.&lt;/author&gt;&lt;author&gt;Jensen, P. R.&lt;/author&gt;&lt;author&gt;Palladino, M. A.&lt;/author&gt;&lt;author&gt;Lam, K. S.&lt;/author&gt;&lt;author&gt;Lloyd, G. K.&lt;/author&gt;&lt;author&gt;Potts, B. C.&lt;/author&gt;&lt;/authors&gt;&lt;/contributors&gt;&lt;auth-address&gt;Center for Marine Biotechnology and Biomedicine, Scripps Institution of Oceanography, University of California, San Diego, La Jolla, CA 92093-0204, USA.&lt;/auth-address&gt;&lt;titles&gt;&lt;title&gt;Discovery and development of the anticancer agent salinosporamide A (NPI-0052)&lt;/title&gt;&lt;secondary-title&gt;Bioorg Med Chem&lt;/secondary-title&gt;&lt;/titles&gt;&lt;periodical&gt;&lt;full-title&gt;Bioorg Med Chem&lt;/full-title&gt;&lt;/periodical&gt;&lt;pages&gt;2175-80&lt;/pages&gt;&lt;volume&gt;17&lt;/volume&gt;&lt;number&gt;6&lt;/number&gt;&lt;keywords&gt;&lt;keyword&gt;Antineoplastic Agents/*chemistry&lt;/keyword&gt;&lt;keyword&gt;*Drug Discovery&lt;/keyword&gt;&lt;keyword&gt;Drugs, Investigational&lt;/keyword&gt;&lt;keyword&gt;Lactones/*chemistry&lt;/keyword&gt;&lt;keyword&gt;Molecular Structure&lt;/keyword&gt;&lt;keyword&gt;Pyrroles/*chemistry&lt;/keyword&gt;&lt;/keywords&gt;&lt;dates&gt;&lt;year&gt;2009&lt;/year&gt;&lt;pub-dates&gt;&lt;date&gt;Mar 15&lt;/date&gt;&lt;/pub-dates&gt;&lt;/dates&gt;&lt;isbn&gt;1464-3391 (Electronic)&amp;#xD;0968-0896 (Linking)&lt;/isbn&gt;&lt;accession-num&gt;19022674&lt;/accession-num&gt;&lt;urls&gt;&lt;related-urls&gt;&lt;url&gt;https://www.ncbi.nlm.nih.gov/pubmed/19022674&lt;/url&gt;&lt;/related-urls&gt;&lt;/urls&gt;&lt;custom2&gt;2814440&lt;/custom2&gt;&lt;electronic-resource-num&gt;10.1016/j.bmc.2008.10.075&lt;/electronic-resource-num&gt;&lt;/record&gt;&lt;/Cite&gt;&lt;/EndNote&gt;</w:instrText>
            </w:r>
            <w:r>
              <w:fldChar w:fldCharType="separate"/>
            </w:r>
            <w:r w:rsidRPr="005D3396">
              <w:rPr>
                <w:noProof/>
                <w:vertAlign w:val="superscript"/>
              </w:rPr>
              <w:t>345</w:t>
            </w:r>
            <w:r>
              <w:fldChar w:fldCharType="end"/>
            </w:r>
          </w:p>
        </w:tc>
      </w:tr>
      <w:tr w:rsidR="0005652C" w14:paraId="405C8790" w14:textId="77777777" w:rsidTr="00C42DDD">
        <w:tc>
          <w:tcPr>
            <w:tcW w:w="2287" w:type="dxa"/>
          </w:tcPr>
          <w:p w14:paraId="6B8D5B2E" w14:textId="357307D8" w:rsidR="0005652C" w:rsidRDefault="00327C2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automycetin</w:t>
            </w:r>
            <w:proofErr w:type="spellEnd"/>
          </w:p>
        </w:tc>
        <w:tc>
          <w:tcPr>
            <w:tcW w:w="1364" w:type="dxa"/>
          </w:tcPr>
          <w:p w14:paraId="28EFD9FD" w14:textId="77777777" w:rsidR="0005652C" w:rsidRDefault="0005652C" w:rsidP="00C42DDD"/>
        </w:tc>
        <w:tc>
          <w:tcPr>
            <w:tcW w:w="1364" w:type="dxa"/>
          </w:tcPr>
          <w:p w14:paraId="148A9681" w14:textId="77777777" w:rsidR="0005652C" w:rsidRDefault="0005652C" w:rsidP="00C42DDD"/>
        </w:tc>
        <w:tc>
          <w:tcPr>
            <w:tcW w:w="1141" w:type="dxa"/>
          </w:tcPr>
          <w:p w14:paraId="23BC934E" w14:textId="77777777" w:rsidR="0005652C" w:rsidRDefault="0005652C" w:rsidP="00C42DDD"/>
        </w:tc>
        <w:tc>
          <w:tcPr>
            <w:tcW w:w="1141" w:type="dxa"/>
          </w:tcPr>
          <w:p w14:paraId="146BD2E8" w14:textId="486B1AA0" w:rsidR="0005652C" w:rsidRDefault="00327C21" w:rsidP="00C42DDD">
            <w:r>
              <w:t>yes</w:t>
            </w:r>
          </w:p>
        </w:tc>
        <w:tc>
          <w:tcPr>
            <w:tcW w:w="2051" w:type="dxa"/>
          </w:tcPr>
          <w:p w14:paraId="0786D145" w14:textId="77777777" w:rsidR="0005652C" w:rsidRDefault="0005652C" w:rsidP="00C42DDD"/>
        </w:tc>
        <w:tc>
          <w:tcPr>
            <w:tcW w:w="1346" w:type="dxa"/>
          </w:tcPr>
          <w:p w14:paraId="5A170660" w14:textId="1CF53C24" w:rsidR="0005652C" w:rsidRDefault="008735E6" w:rsidP="00C42DDD">
            <w:r>
              <w:fldChar w:fldCharType="begin"/>
            </w:r>
            <w:r>
              <w:instrText xml:space="preserve"> ADDIN EN.CITE &lt;EndNote&gt;&lt;Cite&gt;&lt;Author&gt;Niu&lt;/Author&gt;&lt;Year&gt;2012&lt;/Year&gt;&lt;RecNum&gt;354&lt;/RecNum&gt;&lt;DisplayText&gt;&lt;style face="superscript"&gt;347&lt;/style&gt;&lt;/DisplayText&gt;&lt;record&gt;&lt;rec-number&gt;354&lt;/rec-number&gt;&lt;foreign-keys&gt;&lt;key app="EN" db-id="p5zs9pw5ltwzr3e0webppaa6ae5zxdxszf5s" timestamp="1547576894"&gt;354&lt;/key&gt;&lt;/foreign-keys&gt;&lt;ref-type name="Journal Article"&gt;17&lt;/ref-type&gt;&lt;contributors&gt;&lt;authors&gt;&lt;author&gt;Niu, M.&lt;/author&gt;&lt;author&gt;Sun, Y.&lt;/author&gt;&lt;author&gt;Liu, B.&lt;/author&gt;&lt;author&gt;Tang, L.&lt;/author&gt;&lt;author&gt;Qiu, R.&lt;/author&gt;&lt;/authors&gt;&lt;/contributors&gt;&lt;auth-address&gt;Research Center for Molecular Medicine, Dalian University of Technology, Dalian 116023, China.&lt;/auth-address&gt;&lt;titles&gt;&lt;title&gt;Differential effects of tautomycetin and its derivatives on protein phosphatase inhibition, immunosuppressive function and antitumor activity&lt;/title&gt;&lt;secondary-title&gt;Korean J Physiol Pharmacol&lt;/secondary-title&gt;&lt;/titles&gt;&lt;periodical&gt;&lt;full-title&gt;Korean J Physiol Pharmacol&lt;/full-title&gt;&lt;/periodical&gt;&lt;pages&gt;145-51&lt;/pages&gt;&lt;volume&gt;16&lt;/volume&gt;&lt;number&gt;2&lt;/number&gt;&lt;keywords&gt;&lt;keyword&gt;Anticancer activity&lt;/keyword&gt;&lt;keyword&gt;Immunosuppressive activity&lt;/keyword&gt;&lt;keyword&gt;Protein phosphatase&lt;/keyword&gt;&lt;keyword&gt;Tautomycetin&lt;/keyword&gt;&lt;/keywords&gt;&lt;dates&gt;&lt;year&gt;2012&lt;/year&gt;&lt;pub-dates&gt;&lt;date&gt;Apr&lt;/date&gt;&lt;/pub-dates&gt;&lt;/dates&gt;&lt;isbn&gt;2093-3827 (Electronic)&amp;#xD;1226-4512 (Linking)&lt;/isbn&gt;&lt;accession-num&gt;22563261&lt;/accession-num&gt;&lt;urls&gt;&lt;related-urls&gt;&lt;url&gt;https://www.ncbi.nlm.nih.gov/pubmed/22563261&lt;/url&gt;&lt;/related-urls&gt;&lt;/urls&gt;&lt;custom2&gt;3339291&lt;/custom2&gt;&lt;electronic-resource-num&gt;10.4196/kjpp.2012.16.2.145&lt;/electronic-resource-num&gt;&lt;/record&gt;&lt;/Cite&gt;&lt;/EndNote&gt;</w:instrText>
            </w:r>
            <w:r>
              <w:fldChar w:fldCharType="separate"/>
            </w:r>
            <w:r w:rsidRPr="008735E6">
              <w:rPr>
                <w:noProof/>
                <w:vertAlign w:val="superscript"/>
              </w:rPr>
              <w:t>347</w:t>
            </w:r>
            <w:r>
              <w:fldChar w:fldCharType="end"/>
            </w:r>
          </w:p>
        </w:tc>
      </w:tr>
      <w:tr w:rsidR="0005652C" w14:paraId="4A7EC18C" w14:textId="77777777" w:rsidTr="00C42DDD">
        <w:tc>
          <w:tcPr>
            <w:tcW w:w="2287" w:type="dxa"/>
          </w:tcPr>
          <w:p w14:paraId="4888E1C1" w14:textId="5FF768CF" w:rsidR="0005652C" w:rsidRDefault="008735E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trocar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46497AEF" w14:textId="20229112" w:rsidR="0005652C" w:rsidRDefault="008735E6" w:rsidP="00C42DDD">
            <w:r>
              <w:t>yes</w:t>
            </w:r>
          </w:p>
        </w:tc>
        <w:tc>
          <w:tcPr>
            <w:tcW w:w="1364" w:type="dxa"/>
          </w:tcPr>
          <w:p w14:paraId="0BFE0A27" w14:textId="0957D383" w:rsidR="0005652C" w:rsidRDefault="007E66F5" w:rsidP="00C42DDD">
            <w:r>
              <w:t>Gram pos</w:t>
            </w:r>
          </w:p>
        </w:tc>
        <w:tc>
          <w:tcPr>
            <w:tcW w:w="1141" w:type="dxa"/>
          </w:tcPr>
          <w:p w14:paraId="2BD84027" w14:textId="77777777" w:rsidR="0005652C" w:rsidRDefault="0005652C" w:rsidP="00C42DDD"/>
        </w:tc>
        <w:tc>
          <w:tcPr>
            <w:tcW w:w="1141" w:type="dxa"/>
          </w:tcPr>
          <w:p w14:paraId="2221E4AC" w14:textId="4F87E92C" w:rsidR="0005652C" w:rsidRDefault="008735E6" w:rsidP="00C42DDD">
            <w:r>
              <w:t>yes</w:t>
            </w:r>
          </w:p>
        </w:tc>
        <w:tc>
          <w:tcPr>
            <w:tcW w:w="2051" w:type="dxa"/>
          </w:tcPr>
          <w:p w14:paraId="094E5F6C" w14:textId="77777777" w:rsidR="0005652C" w:rsidRDefault="0005652C" w:rsidP="00C42DDD"/>
        </w:tc>
        <w:tc>
          <w:tcPr>
            <w:tcW w:w="1346" w:type="dxa"/>
          </w:tcPr>
          <w:p w14:paraId="1EAF69E9" w14:textId="6B85D01C" w:rsidR="0005652C" w:rsidRDefault="000E027B" w:rsidP="00C42DDD">
            <w:r>
              <w:fldChar w:fldCharType="begin">
                <w:fldData xml:space="preserve">PEVuZE5vdGU+PENpdGU+PEF1dGhvcj5GYW5nPC9BdXRob3I+PFllYXI+MjAwODwvWWVhcj48UmVj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YW5nPC9BdXRob3I+PFllYXI+MjAwODwvWWVhcj48UmVj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E027B">
              <w:rPr>
                <w:noProof/>
                <w:vertAlign w:val="superscript"/>
              </w:rPr>
              <w:t>348</w:t>
            </w:r>
            <w:r>
              <w:fldChar w:fldCharType="end"/>
            </w:r>
          </w:p>
        </w:tc>
      </w:tr>
      <w:tr w:rsidR="0005652C" w14:paraId="241817CF" w14:textId="77777777" w:rsidTr="00C42DDD">
        <w:tc>
          <w:tcPr>
            <w:tcW w:w="2287" w:type="dxa"/>
          </w:tcPr>
          <w:p w14:paraId="538DC93D" w14:textId="152E6976" w:rsidR="0005652C" w:rsidRDefault="0021206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tronasin</w:t>
            </w:r>
            <w:proofErr w:type="spellEnd"/>
          </w:p>
        </w:tc>
        <w:tc>
          <w:tcPr>
            <w:tcW w:w="1364" w:type="dxa"/>
          </w:tcPr>
          <w:p w14:paraId="016E1CC7" w14:textId="12B233FA" w:rsidR="0005652C" w:rsidRDefault="0021206C" w:rsidP="00C42DDD">
            <w:r>
              <w:t>yes</w:t>
            </w:r>
          </w:p>
        </w:tc>
        <w:tc>
          <w:tcPr>
            <w:tcW w:w="1364" w:type="dxa"/>
          </w:tcPr>
          <w:p w14:paraId="7852BC2E" w14:textId="5C5B5E48" w:rsidR="0005652C" w:rsidRDefault="0021206C" w:rsidP="00C42DDD">
            <w:r>
              <w:t>Gram pos</w:t>
            </w:r>
          </w:p>
        </w:tc>
        <w:tc>
          <w:tcPr>
            <w:tcW w:w="1141" w:type="dxa"/>
          </w:tcPr>
          <w:p w14:paraId="190A3244" w14:textId="555B4D19" w:rsidR="0005652C" w:rsidRDefault="0021206C" w:rsidP="00C42DDD">
            <w:r>
              <w:t>yes</w:t>
            </w:r>
          </w:p>
        </w:tc>
        <w:tc>
          <w:tcPr>
            <w:tcW w:w="1141" w:type="dxa"/>
          </w:tcPr>
          <w:p w14:paraId="37371BF7" w14:textId="77777777" w:rsidR="0005652C" w:rsidRDefault="0005652C" w:rsidP="00C42DDD"/>
        </w:tc>
        <w:tc>
          <w:tcPr>
            <w:tcW w:w="2051" w:type="dxa"/>
          </w:tcPr>
          <w:p w14:paraId="5838B496" w14:textId="77777777" w:rsidR="0005652C" w:rsidRDefault="0005652C" w:rsidP="00C42DDD"/>
        </w:tc>
        <w:tc>
          <w:tcPr>
            <w:tcW w:w="1346" w:type="dxa"/>
          </w:tcPr>
          <w:p w14:paraId="1274C0E0" w14:textId="365EF8DC" w:rsidR="0005652C" w:rsidRDefault="008F481C" w:rsidP="00C42DDD">
            <w:r>
              <w:fldChar w:fldCharType="begin"/>
            </w:r>
            <w:r>
              <w:instrText xml:space="preserve"> ADDIN EN.CITE &lt;EndNote&gt;&lt;Cite&gt;&lt;Author&gt;Newbold&lt;/Author&gt;&lt;Year&gt;1988&lt;/Year&gt;&lt;RecNum&gt;356&lt;/RecNum&gt;&lt;DisplayText&gt;&lt;style face="superscript"&gt;349&lt;/style&gt;&lt;/DisplayText&gt;&lt;record&gt;&lt;rec-number&gt;356&lt;/rec-number&gt;&lt;foreign-keys&gt;&lt;key app="EN" db-id="p5zs9pw5ltwzr3e0webppaa6ae5zxdxszf5s" timestamp="1547577276"&gt;356&lt;/key&gt;&lt;/foreign-keys&gt;&lt;ref-type name="Journal Article"&gt;17&lt;/ref-type&gt;&lt;contributors&gt;&lt;authors&gt;&lt;author&gt;Newbold, C. J.&lt;/author&gt;&lt;author&gt;Wallace, R. J.&lt;/author&gt;&lt;author&gt;Watt, N. D.&lt;/author&gt;&lt;author&gt;Richardson, A. J.&lt;/author&gt;&lt;/authors&gt;&lt;/contributors&gt;&lt;auth-address&gt;Rowett Research Institute, Bucksburn, Aberdeen, United Kingdom.&lt;/auth-address&gt;&lt;titles&gt;&lt;title&gt;Effect of the novel ionophore tetronasin (ICI 139603) on ruminal microorganisms&lt;/title&gt;&lt;secondary-title&gt;Appl Environ Microbiol&lt;/secondary-title&gt;&lt;/titles&gt;&lt;periodical&gt;&lt;full-title&gt;Appl Environ Microbiol&lt;/full-title&gt;&lt;/periodical&gt;&lt;pages&gt;544-7&lt;/pages&gt;&lt;volume&gt;54&lt;/volume&gt;&lt;number&gt;2&lt;/number&gt;&lt;keywords&gt;&lt;keyword&gt;Animals&lt;/keyword&gt;&lt;keyword&gt;Bacteria/*drug effects/growth &amp;amp; development&lt;/keyword&gt;&lt;keyword&gt;Cattle&lt;/keyword&gt;&lt;keyword&gt;Eukaryota/*drug effects/growth &amp;amp; development&lt;/keyword&gt;&lt;keyword&gt;Fungi/*drug effects/metabolism&lt;/keyword&gt;&lt;keyword&gt;Furans/pharmacology&lt;/keyword&gt;&lt;keyword&gt;Gram-Negative Bacteria/drug effects&lt;/keyword&gt;&lt;keyword&gt;Gram-Positive Bacteria/drug effects&lt;/keyword&gt;&lt;keyword&gt;Ionophores/*pharmacology&lt;/keyword&gt;&lt;keyword&gt;Monensin/pharmacology&lt;/keyword&gt;&lt;keyword&gt;Rumen/*microbiology&lt;/keyword&gt;&lt;keyword&gt;Sheep&lt;/keyword&gt;&lt;/keywords&gt;&lt;dates&gt;&lt;year&gt;1988&lt;/year&gt;&lt;pub-dates&gt;&lt;date&gt;Feb&lt;/date&gt;&lt;/pub-dates&gt;&lt;/dates&gt;&lt;isbn&gt;0099-2240 (Print)&amp;#xD;0099-2240 (Linking)&lt;/isbn&gt;&lt;accession-num&gt;3355139&lt;/accession-num&gt;&lt;urls&gt;&lt;related-urls&gt;&lt;url&gt;https://www.ncbi.nlm.nih.gov/pubmed/3355139&lt;/url&gt;&lt;/related-urls&gt;&lt;/urls&gt;&lt;custom2&gt;202488&lt;/custom2&gt;&lt;/record&gt;&lt;/Cite&gt;&lt;/EndNote&gt;</w:instrText>
            </w:r>
            <w:r>
              <w:fldChar w:fldCharType="separate"/>
            </w:r>
            <w:r w:rsidRPr="008F481C">
              <w:rPr>
                <w:noProof/>
                <w:vertAlign w:val="superscript"/>
              </w:rPr>
              <w:t>349</w:t>
            </w:r>
            <w:r>
              <w:fldChar w:fldCharType="end"/>
            </w:r>
          </w:p>
        </w:tc>
      </w:tr>
      <w:tr w:rsidR="0005652C" w14:paraId="184EECCF" w14:textId="77777777" w:rsidTr="00C42DDD">
        <w:tc>
          <w:tcPr>
            <w:tcW w:w="2287" w:type="dxa"/>
          </w:tcPr>
          <w:p w14:paraId="0ED6DC61" w14:textId="4AA9D28D" w:rsidR="0005652C" w:rsidRDefault="008F481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tronomycin</w:t>
            </w:r>
            <w:proofErr w:type="spellEnd"/>
          </w:p>
        </w:tc>
        <w:tc>
          <w:tcPr>
            <w:tcW w:w="1364" w:type="dxa"/>
          </w:tcPr>
          <w:p w14:paraId="63D13766" w14:textId="185FB735" w:rsidR="0005652C" w:rsidRDefault="008F481C" w:rsidP="00C42DDD">
            <w:r>
              <w:t>yes</w:t>
            </w:r>
          </w:p>
        </w:tc>
        <w:tc>
          <w:tcPr>
            <w:tcW w:w="1364" w:type="dxa"/>
          </w:tcPr>
          <w:p w14:paraId="6C472CCD" w14:textId="408A7B61" w:rsidR="0005652C" w:rsidRDefault="008F481C" w:rsidP="00C42DDD">
            <w:r>
              <w:t>Gram pos</w:t>
            </w:r>
          </w:p>
        </w:tc>
        <w:tc>
          <w:tcPr>
            <w:tcW w:w="1141" w:type="dxa"/>
          </w:tcPr>
          <w:p w14:paraId="018EB222" w14:textId="07A2DC22" w:rsidR="0005652C" w:rsidRDefault="008F481C" w:rsidP="00C42DDD">
            <w:r>
              <w:t>yes</w:t>
            </w:r>
          </w:p>
        </w:tc>
        <w:tc>
          <w:tcPr>
            <w:tcW w:w="1141" w:type="dxa"/>
          </w:tcPr>
          <w:p w14:paraId="5A5466FD" w14:textId="77777777" w:rsidR="0005652C" w:rsidRDefault="0005652C" w:rsidP="00C42DDD"/>
        </w:tc>
        <w:tc>
          <w:tcPr>
            <w:tcW w:w="2051" w:type="dxa"/>
          </w:tcPr>
          <w:p w14:paraId="72FFF14B" w14:textId="77777777" w:rsidR="0005652C" w:rsidRDefault="0005652C" w:rsidP="00C42DDD"/>
        </w:tc>
        <w:tc>
          <w:tcPr>
            <w:tcW w:w="1346" w:type="dxa"/>
          </w:tcPr>
          <w:p w14:paraId="5FD8B970" w14:textId="4BEBC2D3" w:rsidR="0005652C" w:rsidRDefault="003A6ADC" w:rsidP="00C42DDD">
            <w:r>
              <w:fldChar w:fldCharType="begin"/>
            </w:r>
            <w:r>
              <w:instrText xml:space="preserve"> ADDIN EN.CITE &lt;EndNote&gt;&lt;Cite&gt;&lt;Author&gt;Keller-Juslen&lt;/Author&gt;&lt;Year&gt;1982&lt;/Year&gt;&lt;RecNum&gt;357&lt;/RecNum&gt;&lt;DisplayText&gt;&lt;style face="superscript"&gt;350&lt;/style&gt;&lt;/DisplayText&gt;&lt;record&gt;&lt;rec-number&gt;357&lt;/rec-number&gt;&lt;foreign-keys&gt;&lt;key app="EN" db-id="p5zs9pw5ltwzr3e0webppaa6ae5zxdxszf5s" timestamp="1547577368"&gt;357&lt;/key&gt;&lt;/foreign-keys&gt;&lt;ref-type name="Journal Article"&gt;17&lt;/ref-type&gt;&lt;contributors&gt;&lt;authors&gt;&lt;author&gt;Keller-Juslen, C.&lt;/author&gt;&lt;author&gt;King, H. D.&lt;/author&gt;&lt;author&gt;Kuhn, M.&lt;/author&gt;&lt;author&gt;Loosli, H. R.&lt;/author&gt;&lt;author&gt;Pache, W.&lt;/author&gt;&lt;author&gt;Petcher, T. J.&lt;/author&gt;&lt;author&gt;Weber, H. P.&lt;/author&gt;&lt;author&gt;von Wartburg, A.&lt;/author&gt;&lt;/authors&gt;&lt;/contributors&gt;&lt;titles&gt;&lt;title&gt;Tetronomycin, a novel polyether of unusual structure&lt;/title&gt;&lt;secondary-title&gt;J Antibiot (Tokyo)&lt;/secondary-title&gt;&lt;/titles&gt;&lt;periodical&gt;&lt;full-title&gt;J Antibiot (Tokyo)&lt;/full-title&gt;&lt;/periodical&gt;&lt;pages&gt;142-50&lt;/pages&gt;&lt;volume&gt;35&lt;/volume&gt;&lt;number&gt;2&lt;/number&gt;&lt;keywords&gt;&lt;keyword&gt;Anti-Bacterial Agents/*isolation &amp;amp; purification/pharmacology&lt;/keyword&gt;&lt;keyword&gt;Chemical Phenomena&lt;/keyword&gt;&lt;keyword&gt;Chemistry&lt;/keyword&gt;&lt;keyword&gt;Ethers/isolation &amp;amp; purification/pharmacology&lt;/keyword&gt;&lt;keyword&gt;Fermentation&lt;/keyword&gt;&lt;keyword&gt;Magnetic Resonance Spectroscopy&lt;/keyword&gt;&lt;keyword&gt;Microbial Sensitivity Tests&lt;/keyword&gt;&lt;keyword&gt;Streptomyces/*metabolism&lt;/keyword&gt;&lt;/keywords&gt;&lt;dates&gt;&lt;year&gt;1982&lt;/year&gt;&lt;pub-dates&gt;&lt;date&gt;Feb&lt;/date&gt;&lt;/pub-dates&gt;&lt;/dates&gt;&lt;isbn&gt;0021-8820 (Print)&amp;#xD;0021-8820 (Linking)&lt;/isbn&gt;&lt;accession-num&gt;7076564&lt;/accession-num&gt;&lt;urls&gt;&lt;related-urls&gt;&lt;url&gt;https://www.ncbi.nlm.nih.gov/pubmed/7076564&lt;/url&gt;&lt;/related-urls&gt;&lt;/urls&gt;&lt;/record&gt;&lt;/Cite&gt;&lt;/EndNote&gt;</w:instrText>
            </w:r>
            <w:r>
              <w:fldChar w:fldCharType="separate"/>
            </w:r>
            <w:r w:rsidRPr="003A6ADC">
              <w:rPr>
                <w:noProof/>
                <w:vertAlign w:val="superscript"/>
              </w:rPr>
              <w:t>350</w:t>
            </w:r>
            <w:r>
              <w:fldChar w:fldCharType="end"/>
            </w:r>
          </w:p>
        </w:tc>
      </w:tr>
      <w:tr w:rsidR="0005652C" w14:paraId="071C5280" w14:textId="77777777" w:rsidTr="00C42DDD">
        <w:tc>
          <w:tcPr>
            <w:tcW w:w="2287" w:type="dxa"/>
          </w:tcPr>
          <w:p w14:paraId="0B7826EA" w14:textId="06ABD24F" w:rsidR="0005652C" w:rsidRDefault="003A6AD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icenistatin</w:t>
            </w:r>
            <w:proofErr w:type="spellEnd"/>
          </w:p>
        </w:tc>
        <w:tc>
          <w:tcPr>
            <w:tcW w:w="1364" w:type="dxa"/>
          </w:tcPr>
          <w:p w14:paraId="1B79909D" w14:textId="77777777" w:rsidR="0005652C" w:rsidRDefault="0005652C" w:rsidP="00C42DDD"/>
        </w:tc>
        <w:tc>
          <w:tcPr>
            <w:tcW w:w="1364" w:type="dxa"/>
          </w:tcPr>
          <w:p w14:paraId="21AD93F4" w14:textId="77777777" w:rsidR="0005652C" w:rsidRDefault="0005652C" w:rsidP="00C42DDD"/>
        </w:tc>
        <w:tc>
          <w:tcPr>
            <w:tcW w:w="1141" w:type="dxa"/>
          </w:tcPr>
          <w:p w14:paraId="1B11C4F8" w14:textId="77777777" w:rsidR="0005652C" w:rsidRDefault="0005652C" w:rsidP="00C42DDD"/>
        </w:tc>
        <w:tc>
          <w:tcPr>
            <w:tcW w:w="1141" w:type="dxa"/>
          </w:tcPr>
          <w:p w14:paraId="13BE22F5" w14:textId="4BF0E1EA" w:rsidR="0005652C" w:rsidRDefault="003A6ADC" w:rsidP="00C42DDD">
            <w:r>
              <w:t>yes</w:t>
            </w:r>
          </w:p>
        </w:tc>
        <w:tc>
          <w:tcPr>
            <w:tcW w:w="2051" w:type="dxa"/>
          </w:tcPr>
          <w:p w14:paraId="004FC1B6" w14:textId="77777777" w:rsidR="0005652C" w:rsidRDefault="0005652C" w:rsidP="00C42DDD"/>
        </w:tc>
        <w:tc>
          <w:tcPr>
            <w:tcW w:w="1346" w:type="dxa"/>
          </w:tcPr>
          <w:p w14:paraId="0EC71925" w14:textId="00730B29" w:rsidR="0005652C" w:rsidRDefault="00425074" w:rsidP="00C42DDD">
            <w:r>
              <w:fldChar w:fldCharType="begin">
                <w:fldData xml:space="preserve">PEVuZE5vdGU+PENpdGU+PEF1dGhvcj5GYW5nPC9BdXRob3I+PFllYXI+MjAwODwvWWVhcj48UmVj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YW5nPC9BdXRob3I+PFllYXI+MjAwODwvWWVhcj48UmVj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25074">
              <w:rPr>
                <w:noProof/>
                <w:vertAlign w:val="superscript"/>
              </w:rPr>
              <w:t>348</w:t>
            </w:r>
            <w:r>
              <w:fldChar w:fldCharType="end"/>
            </w:r>
          </w:p>
        </w:tc>
      </w:tr>
      <w:tr w:rsidR="0005652C" w14:paraId="77073B5F" w14:textId="77777777" w:rsidTr="00C42DDD">
        <w:tc>
          <w:tcPr>
            <w:tcW w:w="2287" w:type="dxa"/>
          </w:tcPr>
          <w:p w14:paraId="4B8F1BCA" w14:textId="26C519B8" w:rsidR="0005652C" w:rsidRDefault="0042507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siliskamide</w:t>
            </w:r>
            <w:proofErr w:type="spellEnd"/>
          </w:p>
        </w:tc>
        <w:tc>
          <w:tcPr>
            <w:tcW w:w="1364" w:type="dxa"/>
          </w:tcPr>
          <w:p w14:paraId="4C29F929" w14:textId="77777777" w:rsidR="0005652C" w:rsidRDefault="0005652C" w:rsidP="00C42DDD"/>
        </w:tc>
        <w:tc>
          <w:tcPr>
            <w:tcW w:w="1364" w:type="dxa"/>
          </w:tcPr>
          <w:p w14:paraId="01487F80" w14:textId="77777777" w:rsidR="0005652C" w:rsidRDefault="0005652C" w:rsidP="00C42DDD"/>
        </w:tc>
        <w:tc>
          <w:tcPr>
            <w:tcW w:w="1141" w:type="dxa"/>
          </w:tcPr>
          <w:p w14:paraId="555010AA" w14:textId="2DF6DFE8" w:rsidR="0005652C" w:rsidRDefault="00425074" w:rsidP="00C42DDD">
            <w:r>
              <w:t>yes</w:t>
            </w:r>
          </w:p>
        </w:tc>
        <w:tc>
          <w:tcPr>
            <w:tcW w:w="1141" w:type="dxa"/>
          </w:tcPr>
          <w:p w14:paraId="7B9C2851" w14:textId="77777777" w:rsidR="0005652C" w:rsidRDefault="0005652C" w:rsidP="00C42DDD"/>
        </w:tc>
        <w:tc>
          <w:tcPr>
            <w:tcW w:w="2051" w:type="dxa"/>
          </w:tcPr>
          <w:p w14:paraId="30C39992" w14:textId="77777777" w:rsidR="0005652C" w:rsidRDefault="0005652C" w:rsidP="00C42DDD"/>
        </w:tc>
        <w:tc>
          <w:tcPr>
            <w:tcW w:w="1346" w:type="dxa"/>
          </w:tcPr>
          <w:p w14:paraId="5AE7507A" w14:textId="5DA422E5" w:rsidR="0005652C" w:rsidRDefault="00907D29" w:rsidP="00C42DDD">
            <w:r>
              <w:fldChar w:fldCharType="begin"/>
            </w:r>
            <w:r>
              <w:instrText xml:space="preserve"> ADDIN EN.CITE &lt;EndNote&gt;&lt;Cite&gt;&lt;Author&gt;Barsby&lt;/Author&gt;&lt;Year&gt;2002&lt;/Year&gt;&lt;RecNum&gt;359&lt;/RecNum&gt;&lt;DisplayText&gt;&lt;style face="superscript"&gt;351&lt;/style&gt;&lt;/DisplayText&gt;&lt;record&gt;&lt;rec-number&gt;359&lt;/rec-number&gt;&lt;foreign-keys&gt;&lt;key app="EN" db-id="p5zs9pw5ltwzr3e0webppaa6ae5zxdxszf5s" timestamp="1547577511"&gt;359&lt;/key&gt;&lt;/foreign-keys&gt;&lt;ref-type name="Journal Article"&gt;17&lt;/ref-type&gt;&lt;contributors&gt;&lt;authors&gt;&lt;author&gt;Barsby, T.&lt;/author&gt;&lt;author&gt;Kelly, M. T.&lt;/author&gt;&lt;author&gt;Andersen, R. J.&lt;/author&gt;&lt;/authors&gt;&lt;/contributors&gt;&lt;auth-address&gt;Departments of Chemistry and Oceanography-Earth and Ocean Sciences, University of British Columbia, 2036 Main Mall, Vancouver, Canada.&lt;/auth-address&gt;&lt;titles&gt;&lt;title&gt;Tupuseleiamides and basiliskamides, new acyldipeptides and antifungal polyketides produced in culture by a Bacillus laterosporus isolate obtained from a tropical marine habitat&lt;/title&gt;&lt;secondary-title&gt;J Nat Prod&lt;/secondary-title&gt;&lt;/titles&gt;&lt;periodical&gt;&lt;full-title&gt;J Nat Prod&lt;/full-title&gt;&lt;/periodical&gt;&lt;pages&gt;1447-51&lt;/pages&gt;&lt;volume&gt;65&lt;/volume&gt;&lt;number&gt;10&lt;/number&gt;&lt;keywords&gt;&lt;keyword&gt;Antifungal Agents/chemistry/*isolation &amp;amp; purification/pharmacology&lt;/keyword&gt;&lt;keyword&gt;Bacillus/*metabolism&lt;/keyword&gt;&lt;keyword&gt;Dipeptides/*biosynthesis/chemistry/pharmacology&lt;/keyword&gt;&lt;keyword&gt;Marine Biology&lt;/keyword&gt;&lt;keyword&gt;Protein Conformation&lt;/keyword&gt;&lt;keyword&gt;Spectrum Analysis&lt;/keyword&gt;&lt;/keywords&gt;&lt;dates&gt;&lt;year&gt;2002&lt;/year&gt;&lt;pub-dates&gt;&lt;date&gt;Oct&lt;/date&gt;&lt;/pub-dates&gt;&lt;/dates&gt;&lt;isbn&gt;0163-3864 (Print)&amp;#xD;0163-3864 (Linking)&lt;/isbn&gt;&lt;accession-num&gt;12398541&lt;/accession-num&gt;&lt;urls&gt;&lt;related-urls&gt;&lt;url&gt;https://www.ncbi.nlm.nih.gov/pubmed/12398541&lt;/url&gt;&lt;/related-urls&gt;&lt;/urls&gt;&lt;/record&gt;&lt;/Cite&gt;&lt;/EndNote&gt;</w:instrText>
            </w:r>
            <w:r>
              <w:fldChar w:fldCharType="separate"/>
            </w:r>
            <w:r w:rsidRPr="00907D29">
              <w:rPr>
                <w:noProof/>
                <w:vertAlign w:val="superscript"/>
              </w:rPr>
              <w:t>351</w:t>
            </w:r>
            <w:r>
              <w:fldChar w:fldCharType="end"/>
            </w:r>
          </w:p>
        </w:tc>
      </w:tr>
      <w:tr w:rsidR="0005652C" w14:paraId="58A6301D" w14:textId="77777777" w:rsidTr="00C42DDD">
        <w:tc>
          <w:tcPr>
            <w:tcW w:w="2287" w:type="dxa"/>
          </w:tcPr>
          <w:p w14:paraId="3CFB908D" w14:textId="2393978B" w:rsidR="0005652C" w:rsidRDefault="001523F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artrolon</w:t>
            </w:r>
            <w:proofErr w:type="spellEnd"/>
          </w:p>
        </w:tc>
        <w:tc>
          <w:tcPr>
            <w:tcW w:w="1364" w:type="dxa"/>
          </w:tcPr>
          <w:p w14:paraId="19E5546E" w14:textId="75C71C27" w:rsidR="0005652C" w:rsidRDefault="001523FF" w:rsidP="00C42DDD">
            <w:r>
              <w:t>yes</w:t>
            </w:r>
          </w:p>
        </w:tc>
        <w:tc>
          <w:tcPr>
            <w:tcW w:w="1364" w:type="dxa"/>
          </w:tcPr>
          <w:p w14:paraId="0DE4C652" w14:textId="4DEEEA9D" w:rsidR="0005652C" w:rsidRDefault="001523FF" w:rsidP="00C42DDD">
            <w:r>
              <w:t>Gram pos</w:t>
            </w:r>
          </w:p>
        </w:tc>
        <w:tc>
          <w:tcPr>
            <w:tcW w:w="1141" w:type="dxa"/>
          </w:tcPr>
          <w:p w14:paraId="1C9900C6" w14:textId="77777777" w:rsidR="0005652C" w:rsidRDefault="0005652C" w:rsidP="00C42DDD"/>
        </w:tc>
        <w:tc>
          <w:tcPr>
            <w:tcW w:w="1141" w:type="dxa"/>
          </w:tcPr>
          <w:p w14:paraId="34BF5C42" w14:textId="2C99254F" w:rsidR="0005652C" w:rsidRDefault="00433B86" w:rsidP="00C42DDD">
            <w:r>
              <w:t>yes</w:t>
            </w:r>
          </w:p>
        </w:tc>
        <w:tc>
          <w:tcPr>
            <w:tcW w:w="2051" w:type="dxa"/>
          </w:tcPr>
          <w:p w14:paraId="2C432FE3" w14:textId="77777777" w:rsidR="0005652C" w:rsidRDefault="0005652C" w:rsidP="00C42DDD"/>
        </w:tc>
        <w:tc>
          <w:tcPr>
            <w:tcW w:w="1346" w:type="dxa"/>
          </w:tcPr>
          <w:p w14:paraId="2890DE20" w14:textId="1740C4FA" w:rsidR="0005652C" w:rsidRDefault="004F3B0A" w:rsidP="00C42DDD">
            <w:r>
              <w:fldChar w:fldCharType="begin"/>
            </w:r>
            <w:r>
              <w:instrText xml:space="preserve"> ADDIN EN.CITE &lt;EndNote&gt;&lt;Cite&gt;&lt;Author&gt;Irschik&lt;/Author&gt;&lt;Year&gt;1995&lt;/Year&gt;&lt;RecNum&gt;360&lt;/RecNum&gt;&lt;DisplayText&gt;&lt;style face="superscript"&gt;352&lt;/style&gt;&lt;/DisplayText&gt;&lt;record&gt;&lt;rec-number&gt;360&lt;/rec-number&gt;&lt;foreign-keys&gt;&lt;key app="EN" db-id="p5zs9pw5ltwzr3e0webppaa6ae5zxdxszf5s" timestamp="1547577667"&gt;360&lt;/key&gt;&lt;/foreign-keys&gt;&lt;ref-type name="Journal Article"&gt;17&lt;/ref-type&gt;&lt;contributors&gt;&lt;authors&gt;&lt;author&gt;Irschik, H.&lt;/author&gt;&lt;author&gt;Schummer, D.&lt;/author&gt;&lt;author&gt;Gerth, K.&lt;/author&gt;&lt;author&gt;Hofle, G.&lt;/author&gt;&lt;author&gt;Reichenbach, H.&lt;/author&gt;&lt;/authors&gt;&lt;/contributors&gt;&lt;auth-address&gt;GBF, Gesellschaft fur Biotechnologische Forschung, Dept. of Biology of Natural Products, Braunschweig, Germany.&lt;/auth-address&gt;&lt;titles&gt;&lt;title&gt;The tartrolons, new boron-containing antibiotics from a myxobacterium, Sorangium cellulosum&lt;/title&gt;&lt;secondary-title&gt;J Antibiot (Tokyo)&lt;/secondary-title&gt;&lt;/titles&gt;&lt;periodical&gt;&lt;full-title&gt;J Antibiot (Tokyo)&lt;/full-title&gt;&lt;/periodical&gt;&lt;pages&gt;26-30&lt;/pages&gt;&lt;volume&gt;48&lt;/volume&gt;&lt;number&gt;1&lt;/number&gt;&lt;keywords&gt;&lt;keyword&gt;Anti-Bacterial Agents/*biosynthesis/*pharmacology&lt;/keyword&gt;&lt;keyword&gt;Borates/metabolism/pharmacology&lt;/keyword&gt;&lt;keyword&gt;Boron Compounds/*metabolism/*pharmacology&lt;/keyword&gt;&lt;keyword&gt;Chemical Phenomena&lt;/keyword&gt;&lt;keyword&gt;Chemistry, Physical&lt;/keyword&gt;&lt;keyword&gt;DNA, Bacterial/biosynthesis/drug effects&lt;/keyword&gt;&lt;keyword&gt;Gram-Negative Bacteria/drug effects/metabolism&lt;/keyword&gt;&lt;keyword&gt;Gram-Positive Bacteria/drug effects/metabolism&lt;/keyword&gt;&lt;keyword&gt;Lactones/metabolism/pharmacology&lt;/keyword&gt;&lt;keyword&gt;Microbial Sensitivity Tests&lt;/keyword&gt;&lt;keyword&gt;Myxococcales/chemistry/*metabolism&lt;/keyword&gt;&lt;keyword&gt;RNA, Bacterial/biosynthesis/drug effects&lt;/keyword&gt;&lt;keyword&gt;Staphylococcus aureus/drug effects/metabolism&lt;/keyword&gt;&lt;/keywords&gt;&lt;dates&gt;&lt;year&gt;1995&lt;/year&gt;&lt;pub-dates&gt;&lt;date&gt;Jan&lt;/date&gt;&lt;/pub-dates&gt;&lt;/dates&gt;&lt;isbn&gt;0021-8820 (Print)&amp;#xD;0021-8820 (Linking)&lt;/isbn&gt;&lt;accession-num&gt;7532644&lt;/accession-num&gt;&lt;urls&gt;&lt;related-urls&gt;&lt;url&gt;https://www.ncbi.nlm.nih.gov/pubmed/7532644&lt;/url&gt;&lt;/related-urls&gt;&lt;/urls&gt;&lt;/record&gt;&lt;/Cite&gt;&lt;/EndNote&gt;</w:instrText>
            </w:r>
            <w:r>
              <w:fldChar w:fldCharType="separate"/>
            </w:r>
            <w:r w:rsidRPr="004F3B0A">
              <w:rPr>
                <w:noProof/>
                <w:vertAlign w:val="superscript"/>
              </w:rPr>
              <w:t>352</w:t>
            </w:r>
            <w:r>
              <w:fldChar w:fldCharType="end"/>
            </w:r>
          </w:p>
        </w:tc>
      </w:tr>
      <w:tr w:rsidR="0005652C" w14:paraId="1BBD7C2A" w14:textId="77777777" w:rsidTr="00C42DDD">
        <w:tc>
          <w:tcPr>
            <w:tcW w:w="2287" w:type="dxa"/>
          </w:tcPr>
          <w:p w14:paraId="6737FE21" w14:textId="5BDDCFDF" w:rsidR="0005652C" w:rsidRDefault="004F3B0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-74528</w:t>
            </w:r>
          </w:p>
        </w:tc>
        <w:tc>
          <w:tcPr>
            <w:tcW w:w="1364" w:type="dxa"/>
          </w:tcPr>
          <w:p w14:paraId="6A1D2C20" w14:textId="77777777" w:rsidR="0005652C" w:rsidRDefault="0005652C" w:rsidP="00C42DDD"/>
        </w:tc>
        <w:tc>
          <w:tcPr>
            <w:tcW w:w="1364" w:type="dxa"/>
          </w:tcPr>
          <w:p w14:paraId="7C32B64A" w14:textId="77777777" w:rsidR="0005652C" w:rsidRDefault="0005652C" w:rsidP="00C42DDD"/>
        </w:tc>
        <w:tc>
          <w:tcPr>
            <w:tcW w:w="1141" w:type="dxa"/>
          </w:tcPr>
          <w:p w14:paraId="40883FF3" w14:textId="77777777" w:rsidR="0005652C" w:rsidRDefault="0005652C" w:rsidP="00C42DDD"/>
        </w:tc>
        <w:tc>
          <w:tcPr>
            <w:tcW w:w="1141" w:type="dxa"/>
          </w:tcPr>
          <w:p w14:paraId="460A2BE9" w14:textId="77777777" w:rsidR="0005652C" w:rsidRDefault="0005652C" w:rsidP="00C42DDD"/>
        </w:tc>
        <w:tc>
          <w:tcPr>
            <w:tcW w:w="2051" w:type="dxa"/>
          </w:tcPr>
          <w:p w14:paraId="0F43734C" w14:textId="6D352A1B" w:rsidR="0005652C" w:rsidRDefault="004F3B0A" w:rsidP="00C42DDD">
            <w:r>
              <w:t>antiviral</w:t>
            </w:r>
          </w:p>
        </w:tc>
        <w:tc>
          <w:tcPr>
            <w:tcW w:w="1346" w:type="dxa"/>
          </w:tcPr>
          <w:p w14:paraId="29AAE26F" w14:textId="2C661993" w:rsidR="0005652C" w:rsidRDefault="00C42B8D" w:rsidP="00C42DDD">
            <w:r>
              <w:fldChar w:fldCharType="begin"/>
            </w:r>
            <w:r>
              <w:instrText xml:space="preserve"> ADDIN EN.CITE &lt;EndNote&gt;&lt;Cite&gt;&lt;Author&gt;Fitzgerald&lt;/Author&gt;&lt;Year&gt;2013&lt;/Year&gt;&lt;RecNum&gt;361&lt;/RecNum&gt;&lt;DisplayText&gt;&lt;style face="superscript"&gt;353&lt;/style&gt;&lt;/DisplayText&gt;&lt;record&gt;&lt;rec-number&gt;361&lt;/rec-number&gt;&lt;foreign-keys&gt;&lt;key app="EN" db-id="p5zs9pw5ltwzr3e0webppaa6ae5zxdxszf5s" timestamp="1547577787"&gt;361&lt;/key&gt;&lt;/foreign-keys&gt;&lt;ref-type name="Journal Article"&gt;17&lt;/ref-type&gt;&lt;contributors&gt;&lt;authors&gt;&lt;author&gt;Fitzgerald, J. T.&lt;/author&gt;&lt;author&gt;Charkoudian, L. K.&lt;/author&gt;&lt;author&gt;Watts, K. R.&lt;/author&gt;&lt;author&gt;Khosla, C.&lt;/author&gt;&lt;/authors&gt;&lt;/contributors&gt;&lt;auth-address&gt;Department of Chemistry, Stanford University, Stanford, California 94305, USA.&lt;/auth-address&gt;&lt;titles&gt;&lt;title&gt;Analysis and refactoring of the A-74528 biosynthetic pathway&lt;/title&gt;&lt;secondary-title&gt;J Am Chem Soc&lt;/secondary-title&gt;&lt;/titles&gt;&lt;periodical&gt;&lt;full-title&gt;J Am Chem Soc&lt;/full-title&gt;&lt;/periodical&gt;&lt;pages&gt;3752-5&lt;/pages&gt;&lt;volume&gt;135&lt;/volume&gt;&lt;number&gt;10&lt;/number&gt;&lt;keywords&gt;&lt;keyword&gt;Adenylyl Cyclases/*metabolism&lt;/keyword&gt;&lt;keyword&gt;Molecular Structure&lt;/keyword&gt;&lt;keyword&gt;Oxygenases/*metabolism&lt;/keyword&gt;&lt;keyword&gt;Polycyclic Compounds/chemistry/*metabolism&lt;/keyword&gt;&lt;keyword&gt;Pyrones/chemistry/*metabolism&lt;/keyword&gt;&lt;keyword&gt;Streptomyces coelicolor/chemistry/*metabolism&lt;/keyword&gt;&lt;/keywords&gt;&lt;dates&gt;&lt;year&gt;2013&lt;/year&gt;&lt;pub-dates&gt;&lt;date&gt;Mar 13&lt;/date&gt;&lt;/pub-dates&gt;&lt;/dates&gt;&lt;isbn&gt;1520-5126 (Electronic)&amp;#xD;0002-7863 (Linking)&lt;/isbn&gt;&lt;accession-num&gt;23442197&lt;/accession-num&gt;&lt;urls&gt;&lt;related-urls&gt;&lt;url&gt;https://www.ncbi.nlm.nih.gov/pubmed/23442197&lt;/url&gt;&lt;/related-urls&gt;&lt;/urls&gt;&lt;custom2&gt;3601660&lt;/custom2&gt;&lt;electronic-resource-num&gt;10.1021/ja311579s&lt;/electronic-resource-num&gt;&lt;/record&gt;&lt;/Cite&gt;&lt;/EndNote&gt;</w:instrText>
            </w:r>
            <w:r>
              <w:fldChar w:fldCharType="separate"/>
            </w:r>
            <w:r w:rsidRPr="00C42B8D">
              <w:rPr>
                <w:noProof/>
                <w:vertAlign w:val="superscript"/>
              </w:rPr>
              <w:t>353</w:t>
            </w:r>
            <w:r>
              <w:fldChar w:fldCharType="end"/>
            </w:r>
          </w:p>
        </w:tc>
      </w:tr>
      <w:tr w:rsidR="0005652C" w14:paraId="32B4CDE9" w14:textId="77777777" w:rsidTr="00C42DDD">
        <w:tc>
          <w:tcPr>
            <w:tcW w:w="2287" w:type="dxa"/>
          </w:tcPr>
          <w:p w14:paraId="2249005D" w14:textId="341F534A" w:rsidR="0005652C" w:rsidRDefault="00BA00D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clacinomycin</w:t>
            </w:r>
            <w:proofErr w:type="spellEnd"/>
          </w:p>
        </w:tc>
        <w:tc>
          <w:tcPr>
            <w:tcW w:w="1364" w:type="dxa"/>
          </w:tcPr>
          <w:p w14:paraId="659FBF82" w14:textId="77777777" w:rsidR="0005652C" w:rsidRDefault="0005652C" w:rsidP="00C42DDD"/>
        </w:tc>
        <w:tc>
          <w:tcPr>
            <w:tcW w:w="1364" w:type="dxa"/>
          </w:tcPr>
          <w:p w14:paraId="3C82C242" w14:textId="77777777" w:rsidR="0005652C" w:rsidRDefault="0005652C" w:rsidP="00C42DDD"/>
        </w:tc>
        <w:tc>
          <w:tcPr>
            <w:tcW w:w="1141" w:type="dxa"/>
          </w:tcPr>
          <w:p w14:paraId="7F632441" w14:textId="77777777" w:rsidR="0005652C" w:rsidRDefault="0005652C" w:rsidP="00C42DDD"/>
        </w:tc>
        <w:tc>
          <w:tcPr>
            <w:tcW w:w="1141" w:type="dxa"/>
          </w:tcPr>
          <w:p w14:paraId="1972E05B" w14:textId="3D0A410A" w:rsidR="0005652C" w:rsidRDefault="00BA00D6" w:rsidP="00C42DDD">
            <w:r>
              <w:t>yes</w:t>
            </w:r>
          </w:p>
        </w:tc>
        <w:tc>
          <w:tcPr>
            <w:tcW w:w="2051" w:type="dxa"/>
          </w:tcPr>
          <w:p w14:paraId="6715B795" w14:textId="77777777" w:rsidR="0005652C" w:rsidRDefault="0005652C" w:rsidP="00C42DDD"/>
        </w:tc>
        <w:tc>
          <w:tcPr>
            <w:tcW w:w="1346" w:type="dxa"/>
          </w:tcPr>
          <w:p w14:paraId="4730B5A1" w14:textId="2C1D23CF" w:rsidR="0005652C" w:rsidRDefault="00BA00D6" w:rsidP="00C42DDD">
            <w:r>
              <w:fldChar w:fldCharType="begin"/>
            </w:r>
            <w:r>
              <w:instrText xml:space="preserve"> ADDIN EN.CITE &lt;EndNote&gt;&lt;Cite&gt;&lt;Author&gt;Kleeberger&lt;/Author&gt;&lt;Year&gt;1993&lt;/Year&gt;&lt;RecNum&gt;362&lt;/RecNum&gt;&lt;DisplayText&gt;&lt;style face="superscript"&gt;354&lt;/style&gt;&lt;/DisplayText&gt;&lt;record&gt;&lt;rec-number&gt;362&lt;/rec-number&gt;&lt;foreign-keys&gt;&lt;key app="EN" db-id="p5zs9pw5ltwzr3e0webppaa6ae5zxdxszf5s" timestamp="1547577861"&gt;362&lt;/key&gt;&lt;/foreign-keys&gt;&lt;ref-type name="Journal Article"&gt;17&lt;/ref-type&gt;&lt;contributors&gt;&lt;authors&gt;&lt;author&gt;Kleeberger, L.&lt;/author&gt;&lt;author&gt;Rottinger, E. M.&lt;/author&gt;&lt;/authors&gt;&lt;/contributors&gt;&lt;auth-address&gt;Department of Radiation Therapy, University of Ulm, Germany.&lt;/auth-address&gt;&lt;titles&gt;&lt;title&gt;Effect of pH and moderate hyperthermia on doxorubicin, epirubicin and aclacinomycin A cytotoxicity for Chinese hamster ovary cells&lt;/title&gt;&lt;secondary-title&gt;Cancer Chemother Pharmacol&lt;/secondary-title&gt;&lt;/titles&gt;&lt;periodical&gt;&lt;full-title&gt;Cancer Chemother Pharmacol&lt;/full-title&gt;&lt;/periodical&gt;&lt;pages&gt;144-8&lt;/pages&gt;&lt;volume&gt;33&lt;/volume&gt;&lt;number&gt;2&lt;/number&gt;&lt;keywords&gt;&lt;keyword&gt;Aclarubicin/*pharmacology&lt;/keyword&gt;&lt;keyword&gt;Animals&lt;/keyword&gt;&lt;keyword&gt;CHO Cells&lt;/keyword&gt;&lt;keyword&gt;Cell Survival/*drug effects&lt;/keyword&gt;&lt;keyword&gt;Cricetinae&lt;/keyword&gt;&lt;keyword&gt;Dose-Response Relationship, Drug&lt;/keyword&gt;&lt;keyword&gt;Doxorubicin/*pharmacology&lt;/keyword&gt;&lt;keyword&gt;Epirubicin/*pharmacology&lt;/keyword&gt;&lt;keyword&gt;Hydrogen-Ion Concentration&lt;/keyword&gt;&lt;keyword&gt;*Hyperthermia, Induced&lt;/keyword&gt;&lt;/keywords&gt;&lt;dates&gt;&lt;year&gt;1993&lt;/year&gt;&lt;/dates&gt;&lt;isbn&gt;0344-5704 (Print)&amp;#xD;0344-5704 (Linking)&lt;/isbn&gt;&lt;accession-num&gt;8261573&lt;/accession-num&gt;&lt;urls&gt;&lt;related-urls&gt;&lt;url&gt;https://www.ncbi.nlm.nih.gov/pubmed/8261573&lt;/url&gt;&lt;/related-urls&gt;&lt;/urls&gt;&lt;/record&gt;&lt;/Cite&gt;&lt;/EndNote&gt;</w:instrText>
            </w:r>
            <w:r>
              <w:fldChar w:fldCharType="separate"/>
            </w:r>
            <w:r w:rsidRPr="00BA00D6">
              <w:rPr>
                <w:noProof/>
                <w:vertAlign w:val="superscript"/>
              </w:rPr>
              <w:t>354</w:t>
            </w:r>
            <w:r>
              <w:fldChar w:fldCharType="end"/>
            </w:r>
          </w:p>
        </w:tc>
      </w:tr>
      <w:tr w:rsidR="0005652C" w14:paraId="39C6BA71" w14:textId="77777777" w:rsidTr="00C42DDD">
        <w:tc>
          <w:tcPr>
            <w:tcW w:w="2287" w:type="dxa"/>
          </w:tcPr>
          <w:p w14:paraId="35F6121D" w14:textId="2DEC93A5" w:rsidR="0005652C" w:rsidRDefault="00BA00D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zicemicin</w:t>
            </w:r>
            <w:proofErr w:type="spellEnd"/>
          </w:p>
        </w:tc>
        <w:tc>
          <w:tcPr>
            <w:tcW w:w="1364" w:type="dxa"/>
          </w:tcPr>
          <w:p w14:paraId="3C21C298" w14:textId="74887590" w:rsidR="0005652C" w:rsidRDefault="00BA00D6" w:rsidP="00C42DDD">
            <w:r>
              <w:t>yes</w:t>
            </w:r>
          </w:p>
        </w:tc>
        <w:tc>
          <w:tcPr>
            <w:tcW w:w="1364" w:type="dxa"/>
          </w:tcPr>
          <w:p w14:paraId="763315CF" w14:textId="60861E6C" w:rsidR="0005652C" w:rsidRDefault="00BA00D6" w:rsidP="00C42DDD">
            <w:r>
              <w:t>Gram pos, gram neg</w:t>
            </w:r>
          </w:p>
        </w:tc>
        <w:tc>
          <w:tcPr>
            <w:tcW w:w="1141" w:type="dxa"/>
          </w:tcPr>
          <w:p w14:paraId="20D8A92D" w14:textId="77777777" w:rsidR="0005652C" w:rsidRDefault="0005652C" w:rsidP="00C42DDD"/>
        </w:tc>
        <w:tc>
          <w:tcPr>
            <w:tcW w:w="1141" w:type="dxa"/>
          </w:tcPr>
          <w:p w14:paraId="32DEEA4E" w14:textId="77777777" w:rsidR="0005652C" w:rsidRDefault="0005652C" w:rsidP="00C42DDD"/>
        </w:tc>
        <w:tc>
          <w:tcPr>
            <w:tcW w:w="2051" w:type="dxa"/>
          </w:tcPr>
          <w:p w14:paraId="2CCF8CB3" w14:textId="77777777" w:rsidR="0005652C" w:rsidRDefault="0005652C" w:rsidP="00C42DDD"/>
        </w:tc>
        <w:tc>
          <w:tcPr>
            <w:tcW w:w="1346" w:type="dxa"/>
          </w:tcPr>
          <w:p w14:paraId="31558B1E" w14:textId="4B7F4A50" w:rsidR="0005652C" w:rsidRDefault="00AE237D" w:rsidP="00C42DDD">
            <w:r>
              <w:fldChar w:fldCharType="begin"/>
            </w:r>
            <w:r>
              <w:instrText xml:space="preserve"> ADDIN EN.CITE &lt;EndNote&gt;&lt;Cite&gt;&lt;Author&gt;Tsuchida&lt;/Author&gt;&lt;Year&gt;1993&lt;/Year&gt;&lt;RecNum&gt;363&lt;/RecNum&gt;&lt;DisplayText&gt;&lt;style face="superscript"&gt;355&lt;/style&gt;&lt;/DisplayText&gt;&lt;record&gt;&lt;rec-number&gt;363&lt;/rec-number&gt;&lt;foreign-keys&gt;&lt;key app="EN" db-id="p5zs9pw5ltwzr3e0webppaa6ae5zxdxszf5s" timestamp="1547577951"&gt;363&lt;/key&gt;&lt;/foreign-keys&gt;&lt;ref-type name="Journal Article"&gt;17&lt;/ref-type&gt;&lt;contributors&gt;&lt;authors&gt;&lt;author&gt;Tsuchida, T.&lt;/author&gt;&lt;author&gt;Iinuma, H.&lt;/author&gt;&lt;author&gt;Kinoshita, N.&lt;/author&gt;&lt;author&gt;Ikeda, T.&lt;/author&gt;&lt;author&gt;Sawa, R.&lt;/author&gt;&lt;author&gt;Takahashi, Y.&lt;/author&gt;&lt;author&gt;Naganawa, H.&lt;/author&gt;&lt;author&gt;Sawa, T.&lt;/author&gt;&lt;author&gt;Hamada, M.&lt;/author&gt;&lt;author&gt;Takeuchi, T.&lt;/author&gt;&lt;/authors&gt;&lt;/contributors&gt;&lt;titles&gt;&lt;title&gt;Azicemicin A, a new antimicrobial antibiotic from Amycolatopsis&lt;/title&gt;&lt;secondary-title&gt;J Antibiot (Tokyo)&lt;/secondary-title&gt;&lt;/titles&gt;&lt;periodical&gt;&lt;full-title&gt;J Antibiot (Tokyo)&lt;/full-title&gt;&lt;/periodical&gt;&lt;pages&gt;1772-4&lt;/pages&gt;&lt;volume&gt;46&lt;/volume&gt;&lt;number&gt;11&lt;/number&gt;&lt;keywords&gt;&lt;keyword&gt;Actinobacteria/*chemistry&lt;/keyword&gt;&lt;keyword&gt;Animals&lt;/keyword&gt;&lt;keyword&gt;Anti-Bacterial Agents/*isolation &amp;amp; purification/pharmacology&lt;/keyword&gt;&lt;keyword&gt;Benz(a)Anthracenes/isolation &amp;amp; purification/pharmacology&lt;/keyword&gt;&lt;keyword&gt;Mice&lt;/keyword&gt;&lt;keyword&gt;Microbial Sensitivity Tests&lt;/keyword&gt;&lt;/keywords&gt;&lt;dates&gt;&lt;year&gt;1993&lt;/year&gt;&lt;pub-dates&gt;&lt;date&gt;Nov&lt;/date&gt;&lt;/pub-dates&gt;&lt;/dates&gt;&lt;isbn&gt;0021-8820 (Print)&amp;#xD;0021-8820 (Linking)&lt;/isbn&gt;&lt;accession-num&gt;8270504&lt;/accession-num&gt;&lt;urls&gt;&lt;related-urls&gt;&lt;url&gt;https://www.ncbi.nlm.nih.gov/pubmed/8270504&lt;/url&gt;&lt;/related-urls&gt;&lt;/urls&gt;&lt;/record&gt;&lt;/Cite&gt;&lt;/EndNote&gt;</w:instrText>
            </w:r>
            <w:r>
              <w:fldChar w:fldCharType="separate"/>
            </w:r>
            <w:r w:rsidRPr="00AE237D">
              <w:rPr>
                <w:noProof/>
                <w:vertAlign w:val="superscript"/>
              </w:rPr>
              <w:t>355</w:t>
            </w:r>
            <w:r>
              <w:fldChar w:fldCharType="end"/>
            </w:r>
          </w:p>
        </w:tc>
      </w:tr>
      <w:tr w:rsidR="0005652C" w14:paraId="0FD98290" w14:textId="77777777" w:rsidTr="00C42DDD">
        <w:tc>
          <w:tcPr>
            <w:tcW w:w="2287" w:type="dxa"/>
          </w:tcPr>
          <w:p w14:paraId="37F7AF14" w14:textId="5071844E" w:rsidR="0005652C" w:rsidRDefault="00D571E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ryostatin</w:t>
            </w:r>
            <w:proofErr w:type="spellEnd"/>
          </w:p>
        </w:tc>
        <w:tc>
          <w:tcPr>
            <w:tcW w:w="1364" w:type="dxa"/>
          </w:tcPr>
          <w:p w14:paraId="34046A02" w14:textId="77777777" w:rsidR="0005652C" w:rsidRDefault="0005652C" w:rsidP="00C42DDD"/>
        </w:tc>
        <w:tc>
          <w:tcPr>
            <w:tcW w:w="1364" w:type="dxa"/>
          </w:tcPr>
          <w:p w14:paraId="28639D1A" w14:textId="77777777" w:rsidR="0005652C" w:rsidRDefault="0005652C" w:rsidP="00C42DDD"/>
        </w:tc>
        <w:tc>
          <w:tcPr>
            <w:tcW w:w="1141" w:type="dxa"/>
          </w:tcPr>
          <w:p w14:paraId="108EC823" w14:textId="77777777" w:rsidR="0005652C" w:rsidRDefault="0005652C" w:rsidP="00C42DDD"/>
        </w:tc>
        <w:tc>
          <w:tcPr>
            <w:tcW w:w="1141" w:type="dxa"/>
          </w:tcPr>
          <w:p w14:paraId="50A0AA73" w14:textId="678605C4" w:rsidR="0005652C" w:rsidRDefault="00D571E9" w:rsidP="00C42DDD">
            <w:r>
              <w:t>yes</w:t>
            </w:r>
          </w:p>
        </w:tc>
        <w:tc>
          <w:tcPr>
            <w:tcW w:w="2051" w:type="dxa"/>
          </w:tcPr>
          <w:p w14:paraId="3EB7DF69" w14:textId="77777777" w:rsidR="0005652C" w:rsidRDefault="0005652C" w:rsidP="00C42DDD"/>
        </w:tc>
        <w:tc>
          <w:tcPr>
            <w:tcW w:w="1346" w:type="dxa"/>
          </w:tcPr>
          <w:p w14:paraId="2F028C9F" w14:textId="40FBFB47" w:rsidR="0005652C" w:rsidRDefault="00D571E9" w:rsidP="00C42DDD">
            <w:r>
              <w:fldChar w:fldCharType="begin"/>
            </w:r>
            <w:r>
              <w:instrText xml:space="preserve"> ADDIN EN.CITE &lt;EndNote&gt;&lt;Cite&gt;&lt;Author&gt;Hale&lt;/Author&gt;&lt;Year&gt;2010&lt;/Year&gt;&lt;RecNum&gt;364&lt;/RecNum&gt;&lt;DisplayText&gt;&lt;style face="superscript"&gt;356&lt;/style&gt;&lt;/DisplayText&gt;&lt;record&gt;&lt;rec-number&gt;364&lt;/rec-number&gt;&lt;foreign-keys&gt;&lt;key app="EN" db-id="p5zs9pw5ltwzr3e0webppaa6ae5zxdxszf5s" timestamp="1547578040"&gt;364&lt;/key&gt;&lt;/foreign-keys&gt;&lt;ref-type name="Journal Article"&gt;17&lt;/ref-type&gt;&lt;contributors&gt;&lt;authors&gt;&lt;author&gt;Hale, K. J.&lt;/author&gt;&lt;author&gt;Manaviazar, S.&lt;/author&gt;&lt;/authors&gt;&lt;/contributors&gt;&lt;auth-address&gt;School of Chemistry &amp;amp; Chemical Engineering, Queen&amp;apos;s Universty Belfast, Stranmillis Road, Belfast BT9 5AG, Northern Ireland, UK. k.j.hale@qub.ac.uk&lt;/auth-address&gt;&lt;titles&gt;&lt;title&gt;New approaches to the total synthesis of the bryostatin antitumor macrolides&lt;/title&gt;&lt;secondary-title&gt;Chem Asian J&lt;/secondary-title&gt;&lt;/titles&gt;&lt;periodical&gt;&lt;full-title&gt;Chem Asian J&lt;/full-title&gt;&lt;/periodical&gt;&lt;pages&gt;704-54&lt;/pages&gt;&lt;volume&gt;5&lt;/volume&gt;&lt;number&gt;4&lt;/number&gt;&lt;keywords&gt;&lt;keyword&gt;Alzheimer Disease/drug therapy&lt;/keyword&gt;&lt;keyword&gt;Antineoplastic Agents/*chemical synthesis/chemistry/therapeutic use&lt;/keyword&gt;&lt;keyword&gt;Bryostatins/*chemical synthesis/chemistry/therapeutic use&lt;/keyword&gt;&lt;keyword&gt;Protein Kinase C/antagonists &amp;amp; inhibitors/metabolism&lt;/keyword&gt;&lt;/keywords&gt;&lt;dates&gt;&lt;year&gt;2010&lt;/year&gt;&lt;pub-dates&gt;&lt;date&gt;Apr 1&lt;/date&gt;&lt;/pub-dates&gt;&lt;/dates&gt;&lt;isbn&gt;1861-471X (Electronic)&amp;#xD;1861-471X (Linking)&lt;/isbn&gt;&lt;accession-num&gt;20354984&lt;/accession-num&gt;&lt;urls&gt;&lt;related-urls&gt;&lt;url&gt;https://www.ncbi.nlm.nih.gov/pubmed/20354984&lt;/url&gt;&lt;/related-urls&gt;&lt;/urls&gt;&lt;electronic-resource-num&gt;10.1002/asia.200900634&lt;/electronic-resource-num&gt;&lt;/record&gt;&lt;/Cite&gt;&lt;/EndNote&gt;</w:instrText>
            </w:r>
            <w:r>
              <w:fldChar w:fldCharType="separate"/>
            </w:r>
            <w:r w:rsidRPr="00D571E9">
              <w:rPr>
                <w:noProof/>
                <w:vertAlign w:val="superscript"/>
              </w:rPr>
              <w:t>356</w:t>
            </w:r>
            <w:r>
              <w:fldChar w:fldCharType="end"/>
            </w:r>
          </w:p>
        </w:tc>
      </w:tr>
      <w:tr w:rsidR="0005652C" w14:paraId="4525E265" w14:textId="77777777" w:rsidTr="00C42DDD">
        <w:tc>
          <w:tcPr>
            <w:tcW w:w="2287" w:type="dxa"/>
          </w:tcPr>
          <w:p w14:paraId="7C61DD6D" w14:textId="7DEC588B" w:rsidR="0005652C" w:rsidRDefault="00812F0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elocardin</w:t>
            </w:r>
            <w:proofErr w:type="spellEnd"/>
          </w:p>
        </w:tc>
        <w:tc>
          <w:tcPr>
            <w:tcW w:w="1364" w:type="dxa"/>
          </w:tcPr>
          <w:p w14:paraId="51789FEC" w14:textId="07CB6E8A" w:rsidR="0005652C" w:rsidRDefault="00812F0C" w:rsidP="00C42DDD">
            <w:r>
              <w:t>yes</w:t>
            </w:r>
          </w:p>
        </w:tc>
        <w:tc>
          <w:tcPr>
            <w:tcW w:w="1364" w:type="dxa"/>
          </w:tcPr>
          <w:p w14:paraId="1B9C0E5B" w14:textId="06EAA995" w:rsidR="0005652C" w:rsidRDefault="00812F0C" w:rsidP="00C42DDD">
            <w:r>
              <w:t>Gram pos, gram neg</w:t>
            </w:r>
          </w:p>
        </w:tc>
        <w:tc>
          <w:tcPr>
            <w:tcW w:w="1141" w:type="dxa"/>
          </w:tcPr>
          <w:p w14:paraId="4CDF88EF" w14:textId="77777777" w:rsidR="0005652C" w:rsidRDefault="0005652C" w:rsidP="00C42DDD"/>
        </w:tc>
        <w:tc>
          <w:tcPr>
            <w:tcW w:w="1141" w:type="dxa"/>
          </w:tcPr>
          <w:p w14:paraId="3695046E" w14:textId="77777777" w:rsidR="0005652C" w:rsidRDefault="0005652C" w:rsidP="00C42DDD"/>
        </w:tc>
        <w:tc>
          <w:tcPr>
            <w:tcW w:w="2051" w:type="dxa"/>
          </w:tcPr>
          <w:p w14:paraId="0DD7AE01" w14:textId="77777777" w:rsidR="0005652C" w:rsidRDefault="0005652C" w:rsidP="00C42DDD"/>
        </w:tc>
        <w:tc>
          <w:tcPr>
            <w:tcW w:w="1346" w:type="dxa"/>
          </w:tcPr>
          <w:p w14:paraId="263B1F20" w14:textId="57603EE4" w:rsidR="0005652C" w:rsidRDefault="002D4416" w:rsidP="00C42DDD">
            <w:r>
              <w:fldChar w:fldCharType="begin"/>
            </w:r>
            <w:r>
              <w:instrText xml:space="preserve"> ADDIN EN.CITE &lt;EndNote&gt;&lt;Cite&gt;&lt;Author&gt;Lukezic&lt;/Author&gt;&lt;Year&gt;2013&lt;/Year&gt;&lt;RecNum&gt;365&lt;/RecNum&gt;&lt;DisplayText&gt;&lt;style face="superscript"&gt;357&lt;/style&gt;&lt;/DisplayText&gt;&lt;record&gt;&lt;rec-number&gt;365&lt;/rec-number&gt;&lt;foreign-keys&gt;&lt;key app="EN" db-id="p5zs9pw5ltwzr3e0webppaa6ae5zxdxszf5s" timestamp="1547578180"&gt;365&lt;/key&gt;&lt;/foreign-keys&gt;&lt;ref-type name="Journal Article"&gt;17&lt;/ref-type&gt;&lt;contributors&gt;&lt;authors&gt;&lt;author&gt;Lukezic, T.&lt;/author&gt;&lt;author&gt;Lesnik, U.&lt;/author&gt;&lt;author&gt;Podgorsek, A.&lt;/author&gt;&lt;author&gt;Horvat, J.&lt;/author&gt;&lt;author&gt;Polak, T.&lt;/author&gt;&lt;author&gt;Sala, M.&lt;/author&gt;&lt;author&gt;Jenko, B.&lt;/author&gt;&lt;author&gt;Raspor, P.&lt;/author&gt;&lt;author&gt;Herron, P. R.&lt;/author&gt;&lt;author&gt;Hunter, I. S.&lt;/author&gt;&lt;author&gt;Petkovic, H.&lt;/author&gt;&lt;/authors&gt;&lt;/contributors&gt;&lt;auth-address&gt;Acies Bio d.o.o., Tehnoloski Park 21, SI-1000 Ljubljana, Slovenia.&lt;/auth-address&gt;&lt;titles&gt;&lt;title&gt;Identification of the chelocardin biosynthetic gene cluster from Amycolatopsis sulphurea: a platform for producing novel tetracycline antibiotics&lt;/title&gt;&lt;secondary-title&gt;Microbiology&lt;/secondary-title&gt;&lt;/titles&gt;&lt;periodical&gt;&lt;full-title&gt;Microbiology&lt;/full-title&gt;&lt;/periodical&gt;&lt;pages&gt;2524-32&lt;/pages&gt;&lt;volume&gt;159&lt;/volume&gt;&lt;number&gt;Pt 12&lt;/number&gt;&lt;keywords&gt;&lt;keyword&gt;Actinomycetales/*genetics/*metabolism&lt;/keyword&gt;&lt;keyword&gt;Anti-Bacterial Agents/*biosynthesis&lt;/keyword&gt;&lt;keyword&gt;Biosynthetic Pathways/*genetics&lt;/keyword&gt;&lt;keyword&gt;DNA, Bacterial/chemistry/genetics&lt;/keyword&gt;&lt;keyword&gt;Molecular Sequence Data&lt;/keyword&gt;&lt;keyword&gt;*Multigene Family&lt;/keyword&gt;&lt;keyword&gt;Open Reading Frames&lt;/keyword&gt;&lt;keyword&gt;Sequence Analysis, DNA&lt;/keyword&gt;&lt;keyword&gt;Tetracyclines/*biosynthesis&lt;/keyword&gt;&lt;/keywords&gt;&lt;dates&gt;&lt;year&gt;2013&lt;/year&gt;&lt;pub-dates&gt;&lt;date&gt;Dec&lt;/date&gt;&lt;/pub-dates&gt;&lt;/dates&gt;&lt;isbn&gt;1465-2080 (Electronic)&amp;#xD;1350-0872 (Linking)&lt;/isbn&gt;&lt;accession-num&gt;24043447&lt;/accession-num&gt;&lt;urls&gt;&lt;related-urls&gt;&lt;url&gt;https://www.ncbi.nlm.nih.gov/pubmed/24043447&lt;/url&gt;&lt;/related-urls&gt;&lt;/urls&gt;&lt;electronic-resource-num&gt;10.1099/mic.0.070995-0&lt;/electronic-resource-num&gt;&lt;/record&gt;&lt;/Cite&gt;&lt;/EndNote&gt;</w:instrText>
            </w:r>
            <w:r>
              <w:fldChar w:fldCharType="separate"/>
            </w:r>
            <w:r w:rsidRPr="002D4416">
              <w:rPr>
                <w:noProof/>
                <w:vertAlign w:val="superscript"/>
              </w:rPr>
              <w:t>357</w:t>
            </w:r>
            <w:r>
              <w:fldChar w:fldCharType="end"/>
            </w:r>
          </w:p>
        </w:tc>
      </w:tr>
      <w:tr w:rsidR="0005652C" w14:paraId="47FF2542" w14:textId="77777777" w:rsidTr="00C42DDD">
        <w:tc>
          <w:tcPr>
            <w:tcW w:w="2287" w:type="dxa"/>
          </w:tcPr>
          <w:p w14:paraId="75EDD135" w14:textId="0F5290A4" w:rsidR="0005652C" w:rsidRDefault="0052335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h</w:t>
            </w:r>
            <w:r w:rsidR="001B42BA">
              <w:rPr>
                <w:rFonts w:ascii="Calibri" w:hAnsi="Calibri" w:cs="Calibri"/>
                <w:color w:val="000000"/>
              </w:rPr>
              <w:t>l</w:t>
            </w:r>
            <w:r>
              <w:rPr>
                <w:rFonts w:ascii="Calibri" w:hAnsi="Calibri" w:cs="Calibri"/>
                <w:color w:val="000000"/>
              </w:rPr>
              <w:t>ortetracycline</w:t>
            </w:r>
          </w:p>
        </w:tc>
        <w:tc>
          <w:tcPr>
            <w:tcW w:w="1364" w:type="dxa"/>
          </w:tcPr>
          <w:p w14:paraId="3F7FE68D" w14:textId="246B823B" w:rsidR="0005652C" w:rsidRDefault="00523359" w:rsidP="00C42DDD">
            <w:r>
              <w:t>yes</w:t>
            </w:r>
          </w:p>
        </w:tc>
        <w:tc>
          <w:tcPr>
            <w:tcW w:w="1364" w:type="dxa"/>
          </w:tcPr>
          <w:p w14:paraId="28BC7249" w14:textId="49F09FB8" w:rsidR="0005652C" w:rsidRDefault="00523359" w:rsidP="00C42DDD">
            <w:r>
              <w:t>Gram pos, gram neg</w:t>
            </w:r>
          </w:p>
        </w:tc>
        <w:tc>
          <w:tcPr>
            <w:tcW w:w="1141" w:type="dxa"/>
          </w:tcPr>
          <w:p w14:paraId="607923CC" w14:textId="77777777" w:rsidR="0005652C" w:rsidRDefault="0005652C" w:rsidP="00C42DDD"/>
        </w:tc>
        <w:tc>
          <w:tcPr>
            <w:tcW w:w="1141" w:type="dxa"/>
          </w:tcPr>
          <w:p w14:paraId="225F3BAD" w14:textId="77777777" w:rsidR="0005652C" w:rsidRDefault="0005652C" w:rsidP="00C42DDD"/>
        </w:tc>
        <w:tc>
          <w:tcPr>
            <w:tcW w:w="2051" w:type="dxa"/>
          </w:tcPr>
          <w:p w14:paraId="3A812B46" w14:textId="77777777" w:rsidR="0005652C" w:rsidRDefault="0005652C" w:rsidP="00C42DDD"/>
        </w:tc>
        <w:tc>
          <w:tcPr>
            <w:tcW w:w="1346" w:type="dxa"/>
          </w:tcPr>
          <w:p w14:paraId="0865E497" w14:textId="550A8203" w:rsidR="0005652C" w:rsidRDefault="002934EE" w:rsidP="00C42DDD">
            <w:r>
              <w:fldChar w:fldCharType="begin"/>
            </w:r>
            <w:r>
              <w:instrText xml:space="preserve"> ADDIN EN.CITE &lt;EndNote&gt;&lt;Cite&gt;&lt;Author&gt;Grossman&lt;/Author&gt;&lt;Year&gt;2016&lt;/Year&gt;&lt;RecNum&gt;366&lt;/RecNum&gt;&lt;DisplayText&gt;&lt;style face="superscript"&gt;358&lt;/style&gt;&lt;/DisplayText&gt;&lt;record&gt;&lt;rec-number&gt;366&lt;/rec-number&gt;&lt;foreign-keys&gt;&lt;key app="EN" db-id="p5zs9pw5ltwzr3e0webppaa6ae5zxdxszf5s" timestamp="1547578429"&gt;366&lt;/key&gt;&lt;/foreign-keys&gt;&lt;ref-type name="Journal Article"&gt;17&lt;/ref-type&gt;&lt;contributors&gt;&lt;authors&gt;&lt;author&gt;Grossman, T. H.&lt;/author&gt;&lt;/authors&gt;&lt;/contributors&gt;&lt;auth-address&gt;Tetraphase Pharmaceuticals, Watertown, Massachusetts 02472.&lt;/auth-address&gt;&lt;titles&gt;&lt;title&gt;Tetracycline Antibiotics and Resistance&lt;/title&gt;&lt;secondary-title&gt;Cold Spring Harb Perspect Med&lt;/secondary-title&gt;&lt;/titles&gt;&lt;periodical&gt;&lt;full-title&gt;Cold Spring Harb Perspect Med&lt;/full-title&gt;&lt;/periodical&gt;&lt;pages&gt;a025387&lt;/pages&gt;&lt;volume&gt;6&lt;/volume&gt;&lt;number&gt;4&lt;/number&gt;&lt;keywords&gt;&lt;keyword&gt;Anti-Bacterial Agents/history/*pharmacology/therapeutic use&lt;/keyword&gt;&lt;keyword&gt;Gram-Negative Bacteria/drug effects/genetics&lt;/keyword&gt;&lt;keyword&gt;Gram-Positive Bacteria/drug effects/genetics&lt;/keyword&gt;&lt;keyword&gt;History, 20th Century&lt;/keyword&gt;&lt;keyword&gt;Humans&lt;/keyword&gt;&lt;keyword&gt;Tetracycline Resistance/genetics/*physiology&lt;/keyword&gt;&lt;keyword&gt;Tetracyclines/history/*pharmacology/therapeutic use&lt;/keyword&gt;&lt;/keywords&gt;&lt;dates&gt;&lt;year&gt;2016&lt;/year&gt;&lt;pub-dates&gt;&lt;date&gt;Apr 1&lt;/date&gt;&lt;/pub-dates&gt;&lt;/dates&gt;&lt;isbn&gt;2157-1422 (Electronic)&amp;#xD;2157-1422 (Linking)&lt;/isbn&gt;&lt;accession-num&gt;26989065&lt;/accession-num&gt;&lt;urls&gt;&lt;related-urls&gt;&lt;url&gt;https://www.ncbi.nlm.nih.gov/pubmed/26989065&lt;/url&gt;&lt;/related-urls&gt;&lt;/urls&gt;&lt;custom2&gt;4817740&lt;/custom2&gt;&lt;electronic-resource-num&gt;10.1101/cshperspect.a025387&lt;/electronic-resource-num&gt;&lt;/record&gt;&lt;/Cite&gt;&lt;/EndNote&gt;</w:instrText>
            </w:r>
            <w:r>
              <w:fldChar w:fldCharType="separate"/>
            </w:r>
            <w:r w:rsidRPr="002934EE">
              <w:rPr>
                <w:noProof/>
                <w:vertAlign w:val="superscript"/>
              </w:rPr>
              <w:t>358</w:t>
            </w:r>
            <w:r>
              <w:fldChar w:fldCharType="end"/>
            </w:r>
          </w:p>
        </w:tc>
      </w:tr>
      <w:tr w:rsidR="0005652C" w14:paraId="26EF310A" w14:textId="77777777" w:rsidTr="00C42DDD">
        <w:tc>
          <w:tcPr>
            <w:tcW w:w="2287" w:type="dxa"/>
          </w:tcPr>
          <w:p w14:paraId="69370C3E" w14:textId="525137CE" w:rsidR="0005652C" w:rsidRDefault="002934E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rysomycin</w:t>
            </w:r>
            <w:proofErr w:type="spellEnd"/>
          </w:p>
        </w:tc>
        <w:tc>
          <w:tcPr>
            <w:tcW w:w="1364" w:type="dxa"/>
          </w:tcPr>
          <w:p w14:paraId="7FDD9E8E" w14:textId="5C50D52A" w:rsidR="0005652C" w:rsidRDefault="002934EE" w:rsidP="00C42DDD">
            <w:r>
              <w:t>yes</w:t>
            </w:r>
          </w:p>
        </w:tc>
        <w:tc>
          <w:tcPr>
            <w:tcW w:w="1364" w:type="dxa"/>
          </w:tcPr>
          <w:p w14:paraId="7418AD56" w14:textId="5AB565CE" w:rsidR="0005652C" w:rsidRDefault="002934EE" w:rsidP="00C42DDD">
            <w:r>
              <w:t>Gram pos</w:t>
            </w:r>
          </w:p>
        </w:tc>
        <w:tc>
          <w:tcPr>
            <w:tcW w:w="1141" w:type="dxa"/>
          </w:tcPr>
          <w:p w14:paraId="71BEB0E7" w14:textId="77777777" w:rsidR="0005652C" w:rsidRDefault="0005652C" w:rsidP="00C42DDD"/>
        </w:tc>
        <w:tc>
          <w:tcPr>
            <w:tcW w:w="1141" w:type="dxa"/>
          </w:tcPr>
          <w:p w14:paraId="3B958714" w14:textId="0C71AA9F" w:rsidR="0005652C" w:rsidRDefault="00920939" w:rsidP="00C42DDD">
            <w:r>
              <w:t>yes</w:t>
            </w:r>
          </w:p>
        </w:tc>
        <w:tc>
          <w:tcPr>
            <w:tcW w:w="2051" w:type="dxa"/>
          </w:tcPr>
          <w:p w14:paraId="726BD92A" w14:textId="77777777" w:rsidR="0005652C" w:rsidRDefault="0005652C" w:rsidP="00C42DDD"/>
        </w:tc>
        <w:tc>
          <w:tcPr>
            <w:tcW w:w="1346" w:type="dxa"/>
          </w:tcPr>
          <w:p w14:paraId="2E77045D" w14:textId="374F6F66" w:rsidR="0005652C" w:rsidRDefault="00007413" w:rsidP="00C42DDD">
            <w:r>
              <w:fldChar w:fldCharType="begin"/>
            </w:r>
            <w:r>
              <w:instrText xml:space="preserve"> ADDIN EN.CITE &lt;EndNote&gt;&lt;Cite&gt;&lt;Author&gt;Strelitz&lt;/Author&gt;&lt;Year&gt;1955&lt;/Year&gt;&lt;RecNum&gt;367&lt;/RecNum&gt;&lt;DisplayText&gt;&lt;style face="superscript"&gt;359&lt;/style&gt;&lt;/DisplayText&gt;&lt;record&gt;&lt;rec-number&gt;367&lt;/rec-number&gt;&lt;foreign-keys&gt;&lt;key app="EN" db-id="p5zs9pw5ltwzr3e0webppaa6ae5zxdxszf5s" timestamp="1547578982"&gt;367&lt;/key&gt;&lt;/foreign-keys&gt;&lt;ref-type name="Journal Article"&gt;17&lt;/ref-type&gt;&lt;contributors&gt;&lt;authors&gt;&lt;author&gt;Strelitz, F.&lt;/author&gt;&lt;author&gt;Flon, H.&lt;/author&gt;&lt;author&gt;Asheshov, I. N.&lt;/author&gt;&lt;/authors&gt;&lt;/contributors&gt;&lt;titles&gt;&lt;title&gt;Chrysomycin: a new antibiotic substance for bacterial viruses&lt;/title&gt;&lt;secondary-title&gt;J Bacteriol&lt;/secondary-title&gt;&lt;/titles&gt;&lt;periodical&gt;&lt;full-title&gt;J Bacteriol&lt;/full-title&gt;&lt;/periodical&gt;&lt;pages&gt;280-3&lt;/pages&gt;&lt;volume&gt;69&lt;/volume&gt;&lt;number&gt;3&lt;/number&gt;&lt;keywords&gt;&lt;keyword&gt;*Anti-Bacterial Agents&lt;/keyword&gt;&lt;keyword&gt;Bacteriophages/*drug effects&lt;/keyword&gt;&lt;keyword&gt;Humans&lt;/keyword&gt;&lt;keyword&gt;*Antibiotics&lt;/keyword&gt;&lt;keyword&gt;*BACTERIOPHAGE/effect of drugs on&lt;/keyword&gt;&lt;/keywords&gt;&lt;dates&gt;&lt;year&gt;1955&lt;/year&gt;&lt;pub-dates&gt;&lt;date&gt;Mar&lt;/date&gt;&lt;/pub-dates&gt;&lt;/dates&gt;&lt;isbn&gt;0021-9193 (Print)&amp;#xD;0021-9193 (Linking)&lt;/isbn&gt;&lt;accession-num&gt;14367272&lt;/accession-num&gt;&lt;urls&gt;&lt;related-urls&gt;&lt;url&gt;https://www.ncbi.nlm.nih.gov/pubmed/14367272&lt;/url&gt;&lt;/related-urls&gt;&lt;/urls&gt;&lt;custom2&gt;357526&lt;/custom2&gt;&lt;/record&gt;&lt;/Cite&gt;&lt;/EndNote&gt;</w:instrText>
            </w:r>
            <w:r>
              <w:fldChar w:fldCharType="separate"/>
            </w:r>
            <w:r w:rsidRPr="00007413">
              <w:rPr>
                <w:noProof/>
                <w:vertAlign w:val="superscript"/>
              </w:rPr>
              <w:t>359</w:t>
            </w:r>
            <w:r>
              <w:fldChar w:fldCharType="end"/>
            </w:r>
          </w:p>
        </w:tc>
      </w:tr>
      <w:tr w:rsidR="00960E20" w14:paraId="4D3B6581" w14:textId="77777777" w:rsidTr="00C42DDD">
        <w:tc>
          <w:tcPr>
            <w:tcW w:w="2287" w:type="dxa"/>
          </w:tcPr>
          <w:p w14:paraId="30B94451" w14:textId="4CF05673" w:rsidR="00960E20" w:rsidRDefault="00960E2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smomycin</w:t>
            </w:r>
            <w:proofErr w:type="spellEnd"/>
          </w:p>
        </w:tc>
        <w:tc>
          <w:tcPr>
            <w:tcW w:w="1364" w:type="dxa"/>
          </w:tcPr>
          <w:p w14:paraId="4E7E98EA" w14:textId="77777777" w:rsidR="00960E20" w:rsidRDefault="00960E20" w:rsidP="00C42DDD"/>
        </w:tc>
        <w:tc>
          <w:tcPr>
            <w:tcW w:w="1364" w:type="dxa"/>
          </w:tcPr>
          <w:p w14:paraId="69BD1967" w14:textId="77777777" w:rsidR="00960E20" w:rsidRDefault="00960E20" w:rsidP="00C42DDD"/>
        </w:tc>
        <w:tc>
          <w:tcPr>
            <w:tcW w:w="1141" w:type="dxa"/>
          </w:tcPr>
          <w:p w14:paraId="168480CD" w14:textId="77777777" w:rsidR="00960E20" w:rsidRDefault="00960E20" w:rsidP="00C42DDD"/>
        </w:tc>
        <w:tc>
          <w:tcPr>
            <w:tcW w:w="1141" w:type="dxa"/>
          </w:tcPr>
          <w:p w14:paraId="744E0007" w14:textId="171703C1" w:rsidR="00960E20" w:rsidRDefault="00960E20" w:rsidP="00C42DDD">
            <w:r>
              <w:t>yes</w:t>
            </w:r>
          </w:p>
        </w:tc>
        <w:tc>
          <w:tcPr>
            <w:tcW w:w="2051" w:type="dxa"/>
          </w:tcPr>
          <w:p w14:paraId="6F63F84A" w14:textId="77777777" w:rsidR="00960E20" w:rsidRDefault="00960E20" w:rsidP="00C42DDD"/>
        </w:tc>
        <w:tc>
          <w:tcPr>
            <w:tcW w:w="1346" w:type="dxa"/>
          </w:tcPr>
          <w:p w14:paraId="69391083" w14:textId="519005E8" w:rsidR="00960E20" w:rsidRDefault="00581655" w:rsidP="00C42DDD">
            <w:r>
              <w:fldChar w:fldCharType="begin"/>
            </w:r>
            <w:r>
              <w:instrText xml:space="preserve"> ADDIN EN.CITE &lt;EndNote&gt;&lt;Cite&gt;&lt;Author&gt;Guglielmetti&lt;/Author&gt;&lt;Year&gt;1989&lt;/Year&gt;&lt;RecNum&gt;368&lt;/RecNum&gt;&lt;DisplayText&gt;&lt;style face="superscript"&gt;360&lt;/style&gt;&lt;/DisplayText&gt;&lt;record&gt;&lt;rec-number&gt;368&lt;/rec-number&gt;&lt;foreign-keys&gt;&lt;key app="EN" db-id="p5zs9pw5ltwzr3e0webppaa6ae5zxdxszf5s" timestamp="1547579541"&gt;368&lt;/key&gt;&lt;/foreign-keys&gt;&lt;ref-type name="Journal Article"&gt;17&lt;/ref-type&gt;&lt;contributors&gt;&lt;authors&gt;&lt;author&gt;Guglielmetti, G.&lt;/author&gt;&lt;author&gt;Andriollo, N.&lt;/author&gt;&lt;author&gt;Cassani, G.&lt;/author&gt;&lt;author&gt;Vincenti, M.&lt;/author&gt;&lt;/authors&gt;&lt;/contributors&gt;&lt;auth-address&gt;Istituo Guido Donegani S.p.A., Via Fauser, 4, Novara, Italy.&lt;/auth-address&gt;&lt;titles&gt;&lt;title&gt;Desorption chemical ionization mass spectrometry of cosmomycins A, B, C, D and ditrisarubicin B&lt;/title&gt;&lt;secondary-title&gt;Biomed Environ Mass Spectrom&lt;/secondary-title&gt;&lt;/titles&gt;&lt;periodical&gt;&lt;full-title&gt;Biomed Environ Mass Spectrom&lt;/full-title&gt;&lt;/periodical&gt;&lt;pages&gt;352-4&lt;/pages&gt;&lt;volume&gt;18&lt;/volume&gt;&lt;number&gt;5&lt;/number&gt;&lt;keywords&gt;&lt;keyword&gt;Anthracyclines&lt;/keyword&gt;&lt;keyword&gt;Antibiotics, Antineoplastic/*analysis&lt;/keyword&gt;&lt;keyword&gt;Mass Spectrometry&lt;/keyword&gt;&lt;keyword&gt;Streptomyces/analysis&lt;/keyword&gt;&lt;/keywords&gt;&lt;dates&gt;&lt;year&gt;1989&lt;/year&gt;&lt;pub-dates&gt;&lt;date&gt;May&lt;/date&gt;&lt;/pub-dates&gt;&lt;/dates&gt;&lt;isbn&gt;0887-6134 (Print)&amp;#xD;0887-6134 (Linking)&lt;/isbn&gt;&lt;accession-num&gt;2752189&lt;/accession-num&gt;&lt;urls&gt;&lt;related-urls&gt;&lt;url&gt;https://www.ncbi.nlm.nih.gov/pubmed/2752189&lt;/url&gt;&lt;/related-urls&gt;&lt;/urls&gt;&lt;electronic-resource-num&gt;10.1002/bms.1200180510&lt;/electronic-resource-num&gt;&lt;/record&gt;&lt;/Cite&gt;&lt;/EndNote&gt;</w:instrText>
            </w:r>
            <w:r>
              <w:fldChar w:fldCharType="separate"/>
            </w:r>
            <w:r w:rsidRPr="00581655">
              <w:rPr>
                <w:noProof/>
                <w:vertAlign w:val="superscript"/>
              </w:rPr>
              <w:t>360</w:t>
            </w:r>
            <w:r>
              <w:fldChar w:fldCharType="end"/>
            </w:r>
          </w:p>
        </w:tc>
      </w:tr>
      <w:tr w:rsidR="00960E20" w14:paraId="133E7003" w14:textId="77777777" w:rsidTr="00C42DDD">
        <w:tc>
          <w:tcPr>
            <w:tcW w:w="2287" w:type="dxa"/>
          </w:tcPr>
          <w:p w14:paraId="7BA1553C" w14:textId="61D748D7" w:rsidR="00960E20" w:rsidRDefault="006C3A5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uramycin</w:t>
            </w:r>
            <w:proofErr w:type="spellEnd"/>
          </w:p>
        </w:tc>
        <w:tc>
          <w:tcPr>
            <w:tcW w:w="1364" w:type="dxa"/>
          </w:tcPr>
          <w:p w14:paraId="774FE225" w14:textId="09E9FB06" w:rsidR="00960E20" w:rsidRDefault="006C3A58" w:rsidP="00C42DDD">
            <w:r>
              <w:t>yes</w:t>
            </w:r>
          </w:p>
        </w:tc>
        <w:tc>
          <w:tcPr>
            <w:tcW w:w="1364" w:type="dxa"/>
          </w:tcPr>
          <w:p w14:paraId="4EA38F51" w14:textId="2AFAE22C" w:rsidR="00960E20" w:rsidRDefault="006C3A58" w:rsidP="00C42DDD">
            <w:r>
              <w:t>Gram pos</w:t>
            </w:r>
          </w:p>
        </w:tc>
        <w:tc>
          <w:tcPr>
            <w:tcW w:w="1141" w:type="dxa"/>
          </w:tcPr>
          <w:p w14:paraId="73BDE339" w14:textId="77777777" w:rsidR="00960E20" w:rsidRDefault="00960E20" w:rsidP="00C42DDD"/>
        </w:tc>
        <w:tc>
          <w:tcPr>
            <w:tcW w:w="1141" w:type="dxa"/>
          </w:tcPr>
          <w:p w14:paraId="56C308E0" w14:textId="77777777" w:rsidR="00960E20" w:rsidRDefault="00960E20" w:rsidP="00C42DDD"/>
        </w:tc>
        <w:tc>
          <w:tcPr>
            <w:tcW w:w="2051" w:type="dxa"/>
          </w:tcPr>
          <w:p w14:paraId="13386D4B" w14:textId="77777777" w:rsidR="00960E20" w:rsidRDefault="00960E20" w:rsidP="00C42DDD"/>
        </w:tc>
        <w:tc>
          <w:tcPr>
            <w:tcW w:w="1346" w:type="dxa"/>
          </w:tcPr>
          <w:p w14:paraId="76C589A5" w14:textId="57693D87" w:rsidR="00960E20" w:rsidRDefault="0029551E" w:rsidP="00C42DDD">
            <w:r>
              <w:fldChar w:fldCharType="begin"/>
            </w:r>
            <w:r>
              <w:instrText xml:space="preserve"> ADDIN EN.CITE &lt;EndNote&gt;&lt;Cite&gt;&lt;Year&gt;2000&lt;/Year&gt;&lt;RecNum&gt;369&lt;/RecNum&gt;&lt;DisplayText&gt;&lt;style face="superscript"&gt;361&lt;/style&gt;&lt;/DisplayText&gt;&lt;record&gt;&lt;rec-number&gt;369&lt;/rec-number&gt;&lt;foreign-keys&gt;&lt;key app="EN" db-id="p5zs9pw5ltwzr3e0webppaa6ae5zxdxszf5s" timestamp="1547588332"&gt;369&lt;/key&gt;&lt;/foreign-keys&gt;&lt;ref-type name="Book"&gt;6&lt;/ref-type&gt;&lt;contributors&gt;&lt;secondary-authors&gt;&lt;author&gt;Steglich, W., Fugmann, B., Lang-Fugmann, S.&lt;/author&gt;&lt;/secondary-authors&gt;&lt;/contributors&gt;&lt;titles&gt;&lt;title&gt;ROMPP Encyclopedia Natural Products&lt;/title&gt;&lt;/titles&gt;&lt;edition&gt;1&lt;/edition&gt;&lt;dates&gt;&lt;year&gt;2000&lt;/year&gt;&lt;/dates&gt;&lt;pub-location&gt;New York&lt;/pub-location&gt;&lt;publisher&gt;Georg Thieme Verlag&lt;/publisher&gt;&lt;urls&gt;&lt;/urls&gt;&lt;/record&gt;&lt;/Cite&gt;&lt;/EndNote&gt;</w:instrText>
            </w:r>
            <w:r>
              <w:fldChar w:fldCharType="separate"/>
            </w:r>
            <w:r w:rsidRPr="0029551E">
              <w:rPr>
                <w:noProof/>
                <w:vertAlign w:val="superscript"/>
              </w:rPr>
              <w:t>361</w:t>
            </w:r>
            <w:r>
              <w:fldChar w:fldCharType="end"/>
            </w:r>
          </w:p>
        </w:tc>
      </w:tr>
      <w:tr w:rsidR="00960E20" w14:paraId="5F2C4090" w14:textId="77777777" w:rsidTr="00C42DDD">
        <w:tc>
          <w:tcPr>
            <w:tcW w:w="2287" w:type="dxa"/>
          </w:tcPr>
          <w:p w14:paraId="043F4C76" w14:textId="21E61221" w:rsidR="00960E20" w:rsidRDefault="0029551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actylocycline</w:t>
            </w:r>
            <w:proofErr w:type="spellEnd"/>
          </w:p>
        </w:tc>
        <w:tc>
          <w:tcPr>
            <w:tcW w:w="1364" w:type="dxa"/>
          </w:tcPr>
          <w:p w14:paraId="0B64EFA9" w14:textId="683C38FF" w:rsidR="00960E20" w:rsidRDefault="0029551E" w:rsidP="00C42DDD">
            <w:r>
              <w:t>yes</w:t>
            </w:r>
          </w:p>
        </w:tc>
        <w:tc>
          <w:tcPr>
            <w:tcW w:w="1364" w:type="dxa"/>
          </w:tcPr>
          <w:p w14:paraId="3A4AE0FD" w14:textId="751450F7" w:rsidR="00960E20" w:rsidRDefault="0029551E" w:rsidP="00C42DDD">
            <w:r>
              <w:t>Gram pos</w:t>
            </w:r>
          </w:p>
        </w:tc>
        <w:tc>
          <w:tcPr>
            <w:tcW w:w="1141" w:type="dxa"/>
          </w:tcPr>
          <w:p w14:paraId="65A62565" w14:textId="77777777" w:rsidR="00960E20" w:rsidRDefault="00960E20" w:rsidP="00C42DDD"/>
        </w:tc>
        <w:tc>
          <w:tcPr>
            <w:tcW w:w="1141" w:type="dxa"/>
          </w:tcPr>
          <w:p w14:paraId="31F58B94" w14:textId="77777777" w:rsidR="00960E20" w:rsidRDefault="00960E20" w:rsidP="00C42DDD"/>
        </w:tc>
        <w:tc>
          <w:tcPr>
            <w:tcW w:w="2051" w:type="dxa"/>
          </w:tcPr>
          <w:p w14:paraId="33F87838" w14:textId="77777777" w:rsidR="00960E20" w:rsidRDefault="00960E20" w:rsidP="00C42DDD"/>
        </w:tc>
        <w:tc>
          <w:tcPr>
            <w:tcW w:w="1346" w:type="dxa"/>
          </w:tcPr>
          <w:p w14:paraId="5E28D2CF" w14:textId="6A77E1D8" w:rsidR="00960E20" w:rsidRDefault="00786294" w:rsidP="00C42DDD">
            <w:r>
              <w:fldChar w:fldCharType="begin"/>
            </w:r>
            <w:r>
              <w:instrText xml:space="preserve"> ADDIN EN.CITE &lt;EndNote&gt;&lt;Cite&gt;&lt;Author&gt;Wells&lt;/Author&gt;&lt;Year&gt;1992&lt;/Year&gt;&lt;RecNum&gt;370&lt;/RecNum&gt;&lt;DisplayText&gt;&lt;style face="superscript"&gt;362&lt;/style&gt;&lt;/DisplayText&gt;&lt;record&gt;&lt;rec-number&gt;370&lt;/rec-number&gt;&lt;foreign-keys&gt;&lt;key app="EN" db-id="p5zs9pw5ltwzr3e0webppaa6ae5zxdxszf5s" timestamp="1547588529"&gt;370&lt;/key&gt;&lt;/foreign-keys&gt;&lt;ref-type name="Journal Article"&gt;17&lt;/ref-type&gt;&lt;contributors&gt;&lt;authors&gt;&lt;author&gt;Wells, J. S.&lt;/author&gt;&lt;author&gt;O&amp;apos;Sullivan, J.&lt;/author&gt;&lt;author&gt;Aklonis, C.&lt;/author&gt;&lt;author&gt;Ax, H. A.&lt;/author&gt;&lt;author&gt;Tymiak, A. A.&lt;/author&gt;&lt;author&gt;Kirsch, D. R.&lt;/author&gt;&lt;author&gt;Trejo, W. H.&lt;/author&gt;&lt;author&gt;Principe, P.&lt;/author&gt;&lt;/authors&gt;&lt;/contributors&gt;&lt;auth-address&gt;Bristol-Myers Squibb Pharmaceutical Research Institute, Princeton, NJ 08543-4000.&lt;/auth-address&gt;&lt;titles&gt;&lt;title&gt;Dactylocyclines, novel tetracycline derivatives produced by a Dactylosporangium sp. I. Taxonomy, production, isolation and biological activity&lt;/title&gt;&lt;secondary-title&gt;J Antibiot (Tokyo)&lt;/secondary-title&gt;&lt;/titles&gt;&lt;periodical&gt;&lt;full-title&gt;J Antibiot (Tokyo)&lt;/full-title&gt;&lt;/periodical&gt;&lt;pages&gt;1892-8&lt;/pages&gt;&lt;volume&gt;45&lt;/volume&gt;&lt;number&gt;12&lt;/number&gt;&lt;keywords&gt;&lt;keyword&gt;Actinomycetales/*chemistry&lt;/keyword&gt;&lt;keyword&gt;Anti-Bacterial Agents/chemistry/*isolation &amp;amp; purification/*pharmacology&lt;/keyword&gt;&lt;keyword&gt;Chlortetracycline/*analogs &amp;amp; derivatives/chemistry/isolation &amp;amp;&lt;/keyword&gt;&lt;keyword&gt;purification/pharmacology&lt;/keyword&gt;&lt;keyword&gt;Gram-Negative Bacteria/drug effects&lt;/keyword&gt;&lt;keyword&gt;Gram-Positive Bacteria/*drug effects&lt;/keyword&gt;&lt;keyword&gt;Magnetic Resonance Spectroscopy&lt;/keyword&gt;&lt;keyword&gt;Microbial Sensitivity Tests&lt;/keyword&gt;&lt;keyword&gt;Spectrophotometry, Infrared&lt;/keyword&gt;&lt;keyword&gt;Tetracycline Resistance&lt;/keyword&gt;&lt;/keywords&gt;&lt;dates&gt;&lt;year&gt;1992&lt;/year&gt;&lt;pub-dates&gt;&lt;date&gt;Dec&lt;/date&gt;&lt;/pub-dates&gt;&lt;/dates&gt;&lt;isbn&gt;0021-8820 (Print)&amp;#xD;0021-8820 (Linking)&lt;/isbn&gt;&lt;accession-num&gt;1490880&lt;/accession-num&gt;&lt;urls&gt;&lt;related-urls&gt;&lt;url&gt;https://www.ncbi.nlm.nih.gov/pubmed/1490880&lt;/url&gt;&lt;/related-urls&gt;&lt;/urls&gt;&lt;/record&gt;&lt;/Cite&gt;&lt;/EndNote&gt;</w:instrText>
            </w:r>
            <w:r>
              <w:fldChar w:fldCharType="separate"/>
            </w:r>
            <w:r w:rsidRPr="00786294">
              <w:rPr>
                <w:noProof/>
                <w:vertAlign w:val="superscript"/>
              </w:rPr>
              <w:t>362</w:t>
            </w:r>
            <w:r>
              <w:fldChar w:fldCharType="end"/>
            </w:r>
          </w:p>
        </w:tc>
      </w:tr>
      <w:tr w:rsidR="00960E20" w14:paraId="46192E04" w14:textId="77777777" w:rsidTr="00C42DDD">
        <w:tc>
          <w:tcPr>
            <w:tcW w:w="2287" w:type="dxa"/>
          </w:tcPr>
          <w:p w14:paraId="67DCE03B" w14:textId="54FDFCEA" w:rsidR="00960E20" w:rsidRDefault="00A82F1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aunorubicin</w:t>
            </w:r>
          </w:p>
        </w:tc>
        <w:tc>
          <w:tcPr>
            <w:tcW w:w="1364" w:type="dxa"/>
          </w:tcPr>
          <w:p w14:paraId="1F931BEA" w14:textId="77777777" w:rsidR="00960E20" w:rsidRDefault="00960E20" w:rsidP="00C42DDD"/>
        </w:tc>
        <w:tc>
          <w:tcPr>
            <w:tcW w:w="1364" w:type="dxa"/>
          </w:tcPr>
          <w:p w14:paraId="69A2A9BC" w14:textId="77777777" w:rsidR="00960E20" w:rsidRDefault="00960E20" w:rsidP="00C42DDD"/>
        </w:tc>
        <w:tc>
          <w:tcPr>
            <w:tcW w:w="1141" w:type="dxa"/>
          </w:tcPr>
          <w:p w14:paraId="20568750" w14:textId="77777777" w:rsidR="00960E20" w:rsidRDefault="00960E20" w:rsidP="00C42DDD"/>
        </w:tc>
        <w:tc>
          <w:tcPr>
            <w:tcW w:w="1141" w:type="dxa"/>
          </w:tcPr>
          <w:p w14:paraId="3291BEC3" w14:textId="0EA5A165" w:rsidR="00960E20" w:rsidRDefault="00A82F17" w:rsidP="00C42DDD">
            <w:r>
              <w:t>yes</w:t>
            </w:r>
          </w:p>
        </w:tc>
        <w:tc>
          <w:tcPr>
            <w:tcW w:w="2051" w:type="dxa"/>
          </w:tcPr>
          <w:p w14:paraId="1C50093F" w14:textId="77777777" w:rsidR="00960E20" w:rsidRDefault="00960E20" w:rsidP="00C42DDD"/>
        </w:tc>
        <w:tc>
          <w:tcPr>
            <w:tcW w:w="1346" w:type="dxa"/>
          </w:tcPr>
          <w:p w14:paraId="457F7786" w14:textId="3FEFF06D" w:rsidR="00960E20" w:rsidRDefault="00F96BE5" w:rsidP="00C42DDD">
            <w:r>
              <w:fldChar w:fldCharType="begin"/>
            </w:r>
            <w:r>
              <w:instrText xml:space="preserve"> ADDIN EN.CITE &lt;EndNote&gt;&lt;Cite&gt;&lt;Author&gt;Wu&lt;/Author&gt;&lt;Year&gt;2005&lt;/Year&gt;&lt;RecNum&gt;371&lt;/RecNum&gt;&lt;DisplayText&gt;&lt;style face="superscript"&gt;363&lt;/style&gt;&lt;/DisplayText&gt;&lt;record&gt;&lt;rec-number&gt;371&lt;/rec-number&gt;&lt;foreign-keys&gt;&lt;key app="EN" db-id="p5zs9pw5ltwzr3e0webppaa6ae5zxdxszf5s" timestamp="1547588615"&gt;371&lt;/key&gt;&lt;/foreign-keys&gt;&lt;ref-type name="Journal Article"&gt;17&lt;/ref-type&gt;&lt;contributors&gt;&lt;authors&gt;&lt;author&gt;Wu, X.&lt;/author&gt;&lt;author&gt;Hasinoff, B. B.&lt;/author&gt;&lt;/authors&gt;&lt;/contributors&gt;&lt;auth-address&gt;Faculty of Pharmacy, University of Manitoba, Winnipeg, Manitoba, Canada.&lt;/auth-address&gt;&lt;titles&gt;&lt;title&gt;The antitumor anthracyclines doxorubicin and daunorubicin do not inhibit cell growth through the formation of iron-mediated reactive oxygen species&lt;/title&gt;&lt;secondary-title&gt;Anticancer Drugs&lt;/secondary-title&gt;&lt;/titles&gt;&lt;periodical&gt;&lt;full-title&gt;Anticancer Drugs&lt;/full-title&gt;&lt;/periodical&gt;&lt;pages&gt;93-9&lt;/pages&gt;&lt;volume&gt;16&lt;/volume&gt;&lt;number&gt;1&lt;/number&gt;&lt;keywords&gt;&lt;keyword&gt;Animals&lt;/keyword&gt;&lt;keyword&gt;Anthracyclines/pharmacology&lt;/keyword&gt;&lt;keyword&gt;Antibiotics, Antineoplastic/*pharmacology&lt;/keyword&gt;&lt;keyword&gt;Cardiovascular Agents/pharmacology&lt;/keyword&gt;&lt;keyword&gt;Cell Culture Techniques&lt;/keyword&gt;&lt;keyword&gt;Cell Proliferation/*drug effects&lt;/keyword&gt;&lt;keyword&gt;Daunorubicin/*pharmacology&lt;/keyword&gt;&lt;keyword&gt;Doxorubicin/*pharmacology&lt;/keyword&gt;&lt;keyword&gt;Enzyme Inhibitors/pharmacology&lt;/keyword&gt;&lt;keyword&gt;Iron/metabolism&lt;/keyword&gt;&lt;keyword&gt;Models, Animal&lt;/keyword&gt;&lt;keyword&gt;Myocytes, Cardiac/*drug effects&lt;/keyword&gt;&lt;keyword&gt;Rats&lt;/keyword&gt;&lt;keyword&gt;Rats, Sprague-Dawley&lt;/keyword&gt;&lt;keyword&gt;Razoxane/pharmacology&lt;/keyword&gt;&lt;keyword&gt;Reactive Oxygen Species/*metabolism&lt;/keyword&gt;&lt;keyword&gt;Topoisomerase II Inhibitors&lt;/keyword&gt;&lt;/keywords&gt;&lt;dates&gt;&lt;year&gt;2005&lt;/year&gt;&lt;pub-dates&gt;&lt;date&gt;Jan&lt;/date&gt;&lt;/pub-dates&gt;&lt;/dates&gt;&lt;isbn&gt;0959-4973 (Print)&amp;#xD;0959-4973 (Linking)&lt;/isbn&gt;&lt;accession-num&gt;15613911&lt;/accession-num&gt;&lt;urls&gt;&lt;related-urls&gt;&lt;url&gt;https://www.ncbi.nlm.nih.gov/pubmed/15613911&lt;/url&gt;&lt;/related-urls&gt;&lt;/urls&gt;&lt;/record&gt;&lt;/Cite&gt;&lt;/EndNote&gt;</w:instrText>
            </w:r>
            <w:r>
              <w:fldChar w:fldCharType="separate"/>
            </w:r>
            <w:r w:rsidRPr="00F96BE5">
              <w:rPr>
                <w:noProof/>
                <w:vertAlign w:val="superscript"/>
              </w:rPr>
              <w:t>363</w:t>
            </w:r>
            <w:r>
              <w:fldChar w:fldCharType="end"/>
            </w:r>
          </w:p>
        </w:tc>
      </w:tr>
      <w:tr w:rsidR="00960E20" w14:paraId="2CB9B424" w14:textId="77777777" w:rsidTr="00C42DDD">
        <w:tc>
          <w:tcPr>
            <w:tcW w:w="2287" w:type="dxa"/>
          </w:tcPr>
          <w:p w14:paraId="5B75C8B8" w14:textId="0DF90A9F" w:rsidR="00960E20" w:rsidRDefault="00C0248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oxorubicin</w:t>
            </w:r>
          </w:p>
        </w:tc>
        <w:tc>
          <w:tcPr>
            <w:tcW w:w="1364" w:type="dxa"/>
          </w:tcPr>
          <w:p w14:paraId="50A21F8C" w14:textId="77777777" w:rsidR="00960E20" w:rsidRDefault="00960E20" w:rsidP="00C42DDD"/>
        </w:tc>
        <w:tc>
          <w:tcPr>
            <w:tcW w:w="1364" w:type="dxa"/>
          </w:tcPr>
          <w:p w14:paraId="76A11C7E" w14:textId="77777777" w:rsidR="00960E20" w:rsidRDefault="00960E20" w:rsidP="00C42DDD"/>
        </w:tc>
        <w:tc>
          <w:tcPr>
            <w:tcW w:w="1141" w:type="dxa"/>
          </w:tcPr>
          <w:p w14:paraId="1DCEF76D" w14:textId="77777777" w:rsidR="00960E20" w:rsidRDefault="00960E20" w:rsidP="00C42DDD"/>
        </w:tc>
        <w:tc>
          <w:tcPr>
            <w:tcW w:w="1141" w:type="dxa"/>
          </w:tcPr>
          <w:p w14:paraId="27F6C892" w14:textId="4E3FA2F6" w:rsidR="00960E20" w:rsidRDefault="00C02481" w:rsidP="00C42DDD">
            <w:r>
              <w:t>yes</w:t>
            </w:r>
          </w:p>
        </w:tc>
        <w:tc>
          <w:tcPr>
            <w:tcW w:w="2051" w:type="dxa"/>
          </w:tcPr>
          <w:p w14:paraId="417956D1" w14:textId="77777777" w:rsidR="00960E20" w:rsidRDefault="00960E20" w:rsidP="00C42DDD"/>
        </w:tc>
        <w:tc>
          <w:tcPr>
            <w:tcW w:w="1346" w:type="dxa"/>
          </w:tcPr>
          <w:p w14:paraId="6704583B" w14:textId="44194A42" w:rsidR="00960E20" w:rsidRDefault="00C02481" w:rsidP="00C42DDD">
            <w:r>
              <w:fldChar w:fldCharType="begin"/>
            </w:r>
            <w:r>
              <w:instrText xml:space="preserve"> ADDIN EN.CITE &lt;EndNote&gt;&lt;Cite&gt;&lt;Author&gt;Wu&lt;/Author&gt;&lt;Year&gt;2005&lt;/Year&gt;&lt;RecNum&gt;371&lt;/RecNum&gt;&lt;DisplayText&gt;&lt;style face="superscript"&gt;363&lt;/style&gt;&lt;/DisplayText&gt;&lt;record&gt;&lt;rec-number&gt;371&lt;/rec-number&gt;&lt;foreign-keys&gt;&lt;key app="EN" db-id="p5zs9pw5ltwzr3e0webppaa6ae5zxdxszf5s" timestamp="1547588615"&gt;371&lt;/key&gt;&lt;/foreign-keys&gt;&lt;ref-type name="Journal Article"&gt;17&lt;/ref-type&gt;&lt;contributors&gt;&lt;authors&gt;&lt;author&gt;Wu, X.&lt;/author&gt;&lt;author&gt;Hasinoff, B. B.&lt;/author&gt;&lt;/authors&gt;&lt;/contributors&gt;&lt;auth-address&gt;Faculty of Pharmacy, University of Manitoba, Winnipeg, Manitoba, Canada.&lt;/auth-address&gt;&lt;titles&gt;&lt;title&gt;The antitumor anthracyclines doxorubicin and daunorubicin do not inhibit cell growth through the formation of iron-mediated reactive oxygen species&lt;/title&gt;&lt;secondary-title&gt;Anticancer Drugs&lt;/secondary-title&gt;&lt;/titles&gt;&lt;periodical&gt;&lt;full-title&gt;Anticancer Drugs&lt;/full-title&gt;&lt;/periodical&gt;&lt;pages&gt;93-9&lt;/pages&gt;&lt;volume&gt;16&lt;/volume&gt;&lt;number&gt;1&lt;/number&gt;&lt;keywords&gt;&lt;keyword&gt;Animals&lt;/keyword&gt;&lt;keyword&gt;Anthracyclines/pharmacology&lt;/keyword&gt;&lt;keyword&gt;Antibiotics, Antineoplastic/*pharmacology&lt;/keyword&gt;&lt;keyword&gt;Cardiovascular Agents/pharmacology&lt;/keyword&gt;&lt;keyword&gt;Cell Culture Techniques&lt;/keyword&gt;&lt;keyword&gt;Cell Proliferation/*drug effects&lt;/keyword&gt;&lt;keyword&gt;Daunorubicin/*pharmacology&lt;/keyword&gt;&lt;keyword&gt;Doxorubicin/*pharmacology&lt;/keyword&gt;&lt;keyword&gt;Enzyme Inhibitors/pharmacology&lt;/keyword&gt;&lt;keyword&gt;Iron/metabolism&lt;/keyword&gt;&lt;keyword&gt;Models, Animal&lt;/keyword&gt;&lt;keyword&gt;Myocytes, Cardiac/*drug effects&lt;/keyword&gt;&lt;keyword&gt;Rats&lt;/keyword&gt;&lt;keyword&gt;Rats, Sprague-Dawley&lt;/keyword&gt;&lt;keyword&gt;Razoxane/pharmacology&lt;/keyword&gt;&lt;keyword&gt;Reactive Oxygen Species/*metabolism&lt;/keyword&gt;&lt;keyword&gt;Topoisomerase II Inhibitors&lt;/keyword&gt;&lt;/keywords&gt;&lt;dates&gt;&lt;year&gt;2005&lt;/year&gt;&lt;pub-dates&gt;&lt;date&gt;Jan&lt;/date&gt;&lt;/pub-dates&gt;&lt;/dates&gt;&lt;isbn&gt;0959-4973 (Print)&amp;#xD;0959-4973 (Linking)&lt;/isbn&gt;&lt;accession-num&gt;15613911&lt;/accession-num&gt;&lt;urls&gt;&lt;related-urls&gt;&lt;url&gt;https://www.ncbi.nlm.nih.gov/pubmed/15613911&lt;/url&gt;&lt;/related-urls&gt;&lt;/urls&gt;&lt;/record&gt;&lt;/Cite&gt;&lt;/EndNote&gt;</w:instrText>
            </w:r>
            <w:r>
              <w:fldChar w:fldCharType="separate"/>
            </w:r>
            <w:r w:rsidRPr="00C02481">
              <w:rPr>
                <w:noProof/>
                <w:vertAlign w:val="superscript"/>
              </w:rPr>
              <w:t>363</w:t>
            </w:r>
            <w:r>
              <w:fldChar w:fldCharType="end"/>
            </w:r>
          </w:p>
        </w:tc>
      </w:tr>
      <w:tr w:rsidR="00960E20" w14:paraId="734918EC" w14:textId="77777777" w:rsidTr="00C42DDD">
        <w:tc>
          <w:tcPr>
            <w:tcW w:w="2287" w:type="dxa"/>
          </w:tcPr>
          <w:p w14:paraId="5B41023E" w14:textId="16F0BB21" w:rsidR="00960E20" w:rsidRDefault="00D2440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rdacin</w:t>
            </w:r>
            <w:proofErr w:type="spellEnd"/>
          </w:p>
        </w:tc>
        <w:tc>
          <w:tcPr>
            <w:tcW w:w="1364" w:type="dxa"/>
          </w:tcPr>
          <w:p w14:paraId="67FFDC0A" w14:textId="77777777" w:rsidR="00960E20" w:rsidRDefault="00960E20" w:rsidP="00C42DDD"/>
        </w:tc>
        <w:tc>
          <w:tcPr>
            <w:tcW w:w="1364" w:type="dxa"/>
          </w:tcPr>
          <w:p w14:paraId="5DA94B77" w14:textId="77777777" w:rsidR="00960E20" w:rsidRDefault="00960E20" w:rsidP="00C42DDD"/>
        </w:tc>
        <w:tc>
          <w:tcPr>
            <w:tcW w:w="1141" w:type="dxa"/>
          </w:tcPr>
          <w:p w14:paraId="42C0FA48" w14:textId="77777777" w:rsidR="00960E20" w:rsidRDefault="00960E20" w:rsidP="00C42DDD"/>
        </w:tc>
        <w:tc>
          <w:tcPr>
            <w:tcW w:w="1141" w:type="dxa"/>
          </w:tcPr>
          <w:p w14:paraId="004E8523" w14:textId="77777777" w:rsidR="00960E20" w:rsidRDefault="00960E20" w:rsidP="00C42DDD"/>
        </w:tc>
        <w:tc>
          <w:tcPr>
            <w:tcW w:w="2051" w:type="dxa"/>
          </w:tcPr>
          <w:p w14:paraId="5F562F2F" w14:textId="7468EAF9" w:rsidR="00960E20" w:rsidRDefault="00D2440B" w:rsidP="00C42DDD">
            <w:r>
              <w:t>antioxidant</w:t>
            </w:r>
          </w:p>
        </w:tc>
        <w:tc>
          <w:tcPr>
            <w:tcW w:w="1346" w:type="dxa"/>
          </w:tcPr>
          <w:p w14:paraId="085D0302" w14:textId="557F501F" w:rsidR="00960E20" w:rsidRDefault="004949E0" w:rsidP="00C42DDD">
            <w:r>
              <w:fldChar w:fldCharType="begin"/>
            </w:r>
            <w:r>
              <w:instrText xml:space="preserve"> ADDIN EN.CITE &lt;EndNote&gt;&lt;Cite&gt;&lt;Author&gt;King&lt;/Author&gt;&lt;Year&gt;2009&lt;/Year&gt;&lt;RecNum&gt;372&lt;/RecNum&gt;&lt;DisplayText&gt;&lt;style face="superscript"&gt;364&lt;/style&gt;&lt;/DisplayText&gt;&lt;record&gt;&lt;rec-number&gt;372&lt;/rec-number&gt;&lt;foreign-keys&gt;&lt;key app="EN" db-id="p5zs9pw5ltwzr3e0webppaa6ae5zxdxszf5s" timestamp="1547588760"&gt;372&lt;/key&gt;&lt;/foreign-keys&gt;&lt;ref-type name="Journal Article"&gt;17&lt;/ref-type&gt;&lt;contributors&gt;&lt;authors&gt;&lt;author&gt;King, R. W.&lt;/author&gt;&lt;author&gt;Bauer, J. D.&lt;/author&gt;&lt;author&gt;Brady, S. F.&lt;/author&gt;&lt;/authors&gt;&lt;/contributors&gt;&lt;auth-address&gt;Laboratory of Genetically Encoded Small Molecules, The Rockefeller University, 1230 York Avenue, New York, NY 10065, USA.&lt;/auth-address&gt;&lt;titles&gt;&lt;title&gt;An environmental DNA-derived type II polyketide biosynthetic pathway encodes the biosynthesis of the pentacyclic polyketide erdacin&lt;/title&gt;&lt;secondary-title&gt;Angew Chem Int Ed Engl&lt;/secondary-title&gt;&lt;/titles&gt;&lt;periodical&gt;&lt;full-title&gt;Angew Chem Int Ed Engl&lt;/full-title&gt;&lt;/periodical&gt;&lt;pages&gt;6257-61&lt;/pages&gt;&lt;volume&gt;48&lt;/volume&gt;&lt;number&gt;34&lt;/number&gt;&lt;keywords&gt;&lt;keyword&gt;DNA/chemistry/isolation &amp;amp; purification&lt;/keyword&gt;&lt;keyword&gt;Macrolides/*metabolism&lt;/keyword&gt;&lt;keyword&gt;Multigene Family&lt;/keyword&gt;&lt;keyword&gt;Polycyclic Compounds/chemistry/*metabolism&lt;/keyword&gt;&lt;keyword&gt;Polyketide Synthases/genetics/*metabolism&lt;/keyword&gt;&lt;keyword&gt;Soil Microbiology&lt;/keyword&gt;&lt;/keywords&gt;&lt;dates&gt;&lt;year&gt;2009&lt;/year&gt;&lt;/dates&gt;&lt;isbn&gt;1521-3773 (Electronic)&amp;#xD;1433-7851 (Linking)&lt;/isbn&gt;&lt;accession-num&gt;19621341&lt;/accession-num&gt;&lt;urls&gt;&lt;related-urls&gt;&lt;url&gt;https://www.ncbi.nlm.nih.gov/pubmed/19621341&lt;/url&gt;&lt;/related-urls&gt;&lt;/urls&gt;&lt;custom2&gt;2930765&lt;/custom2&gt;&lt;electronic-resource-num&gt;10.1002/anie.200901209&lt;/electronic-resource-num&gt;&lt;/record&gt;&lt;/Cite&gt;&lt;/EndNote&gt;</w:instrText>
            </w:r>
            <w:r>
              <w:fldChar w:fldCharType="separate"/>
            </w:r>
            <w:r w:rsidRPr="004949E0">
              <w:rPr>
                <w:noProof/>
                <w:vertAlign w:val="superscript"/>
              </w:rPr>
              <w:t>364</w:t>
            </w:r>
            <w:r>
              <w:fldChar w:fldCharType="end"/>
            </w:r>
          </w:p>
        </w:tc>
      </w:tr>
      <w:tr w:rsidR="00960E20" w14:paraId="701B6C88" w14:textId="77777777" w:rsidTr="00C42DDD">
        <w:tc>
          <w:tcPr>
            <w:tcW w:w="2287" w:type="dxa"/>
          </w:tcPr>
          <w:p w14:paraId="2317A1A2" w14:textId="56FA962E" w:rsidR="00960E20" w:rsidRDefault="009814ED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D-594</w:t>
            </w:r>
          </w:p>
        </w:tc>
        <w:tc>
          <w:tcPr>
            <w:tcW w:w="1364" w:type="dxa"/>
          </w:tcPr>
          <w:p w14:paraId="5CA094EC" w14:textId="0548BF5D" w:rsidR="00960E20" w:rsidRDefault="0036376A" w:rsidP="00C42DDD">
            <w:r>
              <w:t>yes</w:t>
            </w:r>
          </w:p>
        </w:tc>
        <w:tc>
          <w:tcPr>
            <w:tcW w:w="1364" w:type="dxa"/>
          </w:tcPr>
          <w:p w14:paraId="177E101B" w14:textId="1AFFDA4A" w:rsidR="00960E20" w:rsidRDefault="008D6691" w:rsidP="00C42DDD">
            <w:r>
              <w:t>Gram pos</w:t>
            </w:r>
          </w:p>
        </w:tc>
        <w:tc>
          <w:tcPr>
            <w:tcW w:w="1141" w:type="dxa"/>
          </w:tcPr>
          <w:p w14:paraId="5A3CA4A3" w14:textId="77777777" w:rsidR="00960E20" w:rsidRDefault="00960E20" w:rsidP="00C42DDD"/>
        </w:tc>
        <w:tc>
          <w:tcPr>
            <w:tcW w:w="1141" w:type="dxa"/>
          </w:tcPr>
          <w:p w14:paraId="6384F055" w14:textId="60566D60" w:rsidR="00960E20" w:rsidRDefault="008D6691" w:rsidP="00C42DDD">
            <w:r>
              <w:t>yes</w:t>
            </w:r>
          </w:p>
        </w:tc>
        <w:tc>
          <w:tcPr>
            <w:tcW w:w="2051" w:type="dxa"/>
          </w:tcPr>
          <w:p w14:paraId="7E04D507" w14:textId="77777777" w:rsidR="00960E20" w:rsidRDefault="00960E20" w:rsidP="00C42DDD"/>
        </w:tc>
        <w:tc>
          <w:tcPr>
            <w:tcW w:w="1346" w:type="dxa"/>
          </w:tcPr>
          <w:p w14:paraId="1A6D59D1" w14:textId="45FF4B73" w:rsidR="00960E20" w:rsidRDefault="002E0CD6" w:rsidP="00C42DDD">
            <w:r>
              <w:fldChar w:fldCharType="begin"/>
            </w:r>
            <w:r>
              <w:instrText xml:space="preserve"> ADDIN EN.CITE &lt;EndNote&gt;&lt;Cite&gt;&lt;Author&gt;Qiao&lt;/Author&gt;&lt;Year&gt;1998&lt;/Year&gt;&lt;RecNum&gt;373&lt;/RecNum&gt;&lt;DisplayText&gt;&lt;style face="superscript"&gt;365&lt;/style&gt;&lt;/DisplayText&gt;&lt;record&gt;&lt;rec-number&gt;373&lt;/rec-number&gt;&lt;foreign-keys&gt;&lt;key app="EN" db-id="p5zs9pw5ltwzr3e0webppaa6ae5zxdxszf5s" timestamp="1547588930"&gt;373&lt;/key&gt;&lt;/foreign-keys&gt;&lt;ref-type name="Journal Article"&gt;17&lt;/ref-type&gt;&lt;contributors&gt;&lt;authors&gt;&lt;author&gt;Qiao, Y. F.&lt;/author&gt;&lt;author&gt;Okazaki, T.&lt;/author&gt;&lt;author&gt;Ando, T.&lt;/author&gt;&lt;author&gt;Mizoue, K.&lt;/author&gt;&lt;/authors&gt;&lt;/contributors&gt;&lt;auth-address&gt;Medicinal Research Laboratories, Taisho Pharmaceutical Co., Ltd., Saitama, Japan.&lt;/auth-address&gt;&lt;titles&gt;&lt;title&gt;Isolation and characterization of a new pyrano[4&amp;apos;,3&amp;apos;:6,7]naphtho[1,2-b]xanthene antibiotic FD-594&lt;/title&gt;&lt;secondary-title&gt;J Antibiot (Tokyo)&lt;/secondary-title&gt;&lt;/titles&gt;&lt;periodical&gt;&lt;full-title&gt;J Antibiot (Tokyo)&lt;/full-title&gt;&lt;/periodical&gt;&lt;pages&gt;282-7&lt;/pages&gt;&lt;volume&gt;51&lt;/volume&gt;&lt;number&gt;3&lt;/number&gt;&lt;keywords&gt;&lt;keyword&gt;Animals&lt;/keyword&gt;&lt;keyword&gt;Antibiotics, Antineoplastic/chemistry/*isolation &amp;amp; purification/pharmacology&lt;/keyword&gt;&lt;keyword&gt;Fermentation&lt;/keyword&gt;&lt;keyword&gt;HL-60 Cells&lt;/keyword&gt;&lt;keyword&gt;Humans&lt;/keyword&gt;&lt;keyword&gt;Mice&lt;/keyword&gt;&lt;keyword&gt;Pyrans/chemistry/*isolation &amp;amp; purification/pharmacology&lt;/keyword&gt;&lt;keyword&gt;Streptomyces/*classification/metabolism&lt;/keyword&gt;&lt;keyword&gt;Xanthenes/chemistry/*isolation &amp;amp; purification/pharmacology&lt;/keyword&gt;&lt;/keywords&gt;&lt;dates&gt;&lt;year&gt;1998&lt;/year&gt;&lt;pub-dates&gt;&lt;date&gt;Mar&lt;/date&gt;&lt;/pub-dates&gt;&lt;/dates&gt;&lt;isbn&gt;0021-8820 (Print)&amp;#xD;0021-8820 (Linking)&lt;/isbn&gt;&lt;accession-num&gt;9589063&lt;/accession-num&gt;&lt;urls&gt;&lt;related-urls&gt;&lt;url&gt;https://www.ncbi.nlm.nih.gov/pubmed/9589063&lt;/url&gt;&lt;/related-urls&gt;&lt;/urls&gt;&lt;/record&gt;&lt;/Cite&gt;&lt;/EndNote&gt;</w:instrText>
            </w:r>
            <w:r>
              <w:fldChar w:fldCharType="separate"/>
            </w:r>
            <w:r w:rsidRPr="002E0CD6">
              <w:rPr>
                <w:noProof/>
                <w:vertAlign w:val="superscript"/>
              </w:rPr>
              <w:t>365</w:t>
            </w:r>
            <w:r>
              <w:fldChar w:fldCharType="end"/>
            </w:r>
          </w:p>
        </w:tc>
      </w:tr>
      <w:tr w:rsidR="00960E20" w14:paraId="42C27F20" w14:textId="77777777" w:rsidTr="00C42DDD">
        <w:tc>
          <w:tcPr>
            <w:tcW w:w="2287" w:type="dxa"/>
          </w:tcPr>
          <w:p w14:paraId="7225C246" w14:textId="4C11C76B" w:rsidR="00960E20" w:rsidRDefault="0069074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renolicin</w:t>
            </w:r>
            <w:proofErr w:type="spellEnd"/>
          </w:p>
        </w:tc>
        <w:tc>
          <w:tcPr>
            <w:tcW w:w="1364" w:type="dxa"/>
          </w:tcPr>
          <w:p w14:paraId="2D9AEC05" w14:textId="755ADEFF" w:rsidR="00960E20" w:rsidRDefault="0069074C" w:rsidP="00C42DDD">
            <w:r>
              <w:t>yes</w:t>
            </w:r>
          </w:p>
        </w:tc>
        <w:tc>
          <w:tcPr>
            <w:tcW w:w="1364" w:type="dxa"/>
          </w:tcPr>
          <w:p w14:paraId="2B5D4792" w14:textId="5330CCD3" w:rsidR="00960E20" w:rsidRDefault="0069074C" w:rsidP="00C42DDD">
            <w:r>
              <w:t>Gram pos</w:t>
            </w:r>
          </w:p>
        </w:tc>
        <w:tc>
          <w:tcPr>
            <w:tcW w:w="1141" w:type="dxa"/>
          </w:tcPr>
          <w:p w14:paraId="348F7804" w14:textId="072EBC75" w:rsidR="00960E20" w:rsidRDefault="0069074C" w:rsidP="00C42DDD">
            <w:r>
              <w:t>yes</w:t>
            </w:r>
          </w:p>
        </w:tc>
        <w:tc>
          <w:tcPr>
            <w:tcW w:w="1141" w:type="dxa"/>
          </w:tcPr>
          <w:p w14:paraId="7EFC1255" w14:textId="77777777" w:rsidR="00960E20" w:rsidRDefault="00960E20" w:rsidP="00C42DDD"/>
        </w:tc>
        <w:tc>
          <w:tcPr>
            <w:tcW w:w="2051" w:type="dxa"/>
          </w:tcPr>
          <w:p w14:paraId="275841C3" w14:textId="77777777" w:rsidR="00960E20" w:rsidRDefault="00960E20" w:rsidP="00C42DDD"/>
        </w:tc>
        <w:tc>
          <w:tcPr>
            <w:tcW w:w="1346" w:type="dxa"/>
          </w:tcPr>
          <w:p w14:paraId="7FDFAB7B" w14:textId="5A9BC889" w:rsidR="00960E20" w:rsidRDefault="00A46B9E" w:rsidP="00C42DDD">
            <w:r>
              <w:fldChar w:fldCharType="begin"/>
            </w:r>
            <w:r>
              <w:instrText xml:space="preserve"> ADDIN EN.CITE &lt;EndNote&gt;&lt;Cite&gt;&lt;Author&gt;Iwai&lt;/Author&gt;&lt;Year&gt;1978&lt;/Year&gt;&lt;RecNum&gt;374&lt;/RecNum&gt;&lt;DisplayText&gt;&lt;style face="superscript"&gt;366&lt;/style&gt;&lt;/DisplayText&gt;&lt;record&gt;&lt;rec-number&gt;374&lt;/rec-number&gt;&lt;foreign-keys&gt;&lt;key app="EN" db-id="p5zs9pw5ltwzr3e0webppaa6ae5zxdxszf5s" timestamp="1547589218"&gt;374&lt;/key&gt;&lt;/foreign-keys&gt;&lt;ref-type name="Journal Article"&gt;17&lt;/ref-type&gt;&lt;contributors&gt;&lt;authors&gt;&lt;author&gt;Iwai, Y.&lt;/author&gt;&lt;author&gt;Kora, A.&lt;/author&gt;&lt;author&gt;Takahashi, Y.&lt;/author&gt;&lt;author&gt;Hayashi, T.&lt;/author&gt;&lt;author&gt;Awaya, J.&lt;/author&gt;&lt;author&gt;Masuma, R.&lt;/author&gt;&lt;author&gt;Oiwa, R.&lt;/author&gt;&lt;author&gt;Omura, S.&lt;/author&gt;&lt;/authors&gt;&lt;/contributors&gt;&lt;titles&gt;&lt;title&gt;Production of deoxyfrenolicin and a new antibiotic, frenolicin B by Streptomyces roseofulvus strain AM-3867&lt;/title&gt;&lt;secondary-title&gt;J Antibiot (Tokyo)&lt;/secondary-title&gt;&lt;/titles&gt;&lt;periodical&gt;&lt;full-title&gt;J Antibiot (Tokyo)&lt;/full-title&gt;&lt;/periodical&gt;&lt;pages&gt;959-65&lt;/pages&gt;&lt;volume&gt;31&lt;/volume&gt;&lt;number&gt;10&lt;/number&gt;&lt;keywords&gt;&lt;keyword&gt;Anti-Bacterial Agents/*biosynthesis/isolation &amp;amp; purification/pharmacology&lt;/keyword&gt;&lt;keyword&gt;Bacteria/drug effects&lt;/keyword&gt;&lt;keyword&gt;Chemical Phenomena&lt;/keyword&gt;&lt;keyword&gt;Chemistry&lt;/keyword&gt;&lt;keyword&gt;Fungi/drug effects&lt;/keyword&gt;&lt;keyword&gt;Mycoplasma/drug effects&lt;/keyword&gt;&lt;keyword&gt;Naphthoquinones&lt;/keyword&gt;&lt;keyword&gt;Streptomyces/classification/*metabolism&lt;/keyword&gt;&lt;/keywords&gt;&lt;dates&gt;&lt;year&gt;1978&lt;/year&gt;&lt;pub-dates&gt;&lt;date&gt;Oct&lt;/date&gt;&lt;/pub-dates&gt;&lt;/dates&gt;&lt;isbn&gt;0021-8820 (Print)&amp;#xD;0021-8820 (Linking)&lt;/isbn&gt;&lt;accession-num&gt;711620&lt;/accession-num&gt;&lt;urls&gt;&lt;related-urls&gt;&lt;url&gt;https://www.ncbi.nlm.nih.gov/pubmed/711620&lt;/url&gt;&lt;/related-urls&gt;&lt;/urls&gt;&lt;/record&gt;&lt;/Cite&gt;&lt;/EndNote&gt;</w:instrText>
            </w:r>
            <w:r>
              <w:fldChar w:fldCharType="separate"/>
            </w:r>
            <w:r w:rsidRPr="00A46B9E">
              <w:rPr>
                <w:noProof/>
                <w:vertAlign w:val="superscript"/>
              </w:rPr>
              <w:t>366</w:t>
            </w:r>
            <w:r>
              <w:fldChar w:fldCharType="end"/>
            </w:r>
          </w:p>
        </w:tc>
      </w:tr>
      <w:tr w:rsidR="00960E20" w14:paraId="7FFD45CB" w14:textId="77777777" w:rsidTr="00C42DDD">
        <w:tc>
          <w:tcPr>
            <w:tcW w:w="2287" w:type="dxa"/>
          </w:tcPr>
          <w:p w14:paraId="3059C2B0" w14:textId="04E3BE30" w:rsidR="00960E20" w:rsidRDefault="00F952D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iseusin</w:t>
            </w:r>
            <w:proofErr w:type="spellEnd"/>
          </w:p>
        </w:tc>
        <w:tc>
          <w:tcPr>
            <w:tcW w:w="1364" w:type="dxa"/>
          </w:tcPr>
          <w:p w14:paraId="7E8EB798" w14:textId="77777777" w:rsidR="00960E20" w:rsidRDefault="00960E20" w:rsidP="00C42DDD"/>
        </w:tc>
        <w:tc>
          <w:tcPr>
            <w:tcW w:w="1364" w:type="dxa"/>
          </w:tcPr>
          <w:p w14:paraId="4426445F" w14:textId="77777777" w:rsidR="00960E20" w:rsidRDefault="00960E20" w:rsidP="00C42DDD"/>
        </w:tc>
        <w:tc>
          <w:tcPr>
            <w:tcW w:w="1141" w:type="dxa"/>
          </w:tcPr>
          <w:p w14:paraId="0B19B79F" w14:textId="77777777" w:rsidR="00960E20" w:rsidRDefault="00960E20" w:rsidP="00C42DDD"/>
        </w:tc>
        <w:tc>
          <w:tcPr>
            <w:tcW w:w="1141" w:type="dxa"/>
          </w:tcPr>
          <w:p w14:paraId="74A610B2" w14:textId="7CC82DF2" w:rsidR="00960E20" w:rsidRDefault="00F952D5" w:rsidP="00C42DDD">
            <w:r>
              <w:t>yes</w:t>
            </w:r>
          </w:p>
        </w:tc>
        <w:tc>
          <w:tcPr>
            <w:tcW w:w="2051" w:type="dxa"/>
          </w:tcPr>
          <w:p w14:paraId="21DB76E0" w14:textId="77777777" w:rsidR="00960E20" w:rsidRDefault="00960E20" w:rsidP="00C42DDD"/>
        </w:tc>
        <w:tc>
          <w:tcPr>
            <w:tcW w:w="1346" w:type="dxa"/>
          </w:tcPr>
          <w:p w14:paraId="7B6C2CBD" w14:textId="30CEEBD4" w:rsidR="00960E20" w:rsidRDefault="0018580D" w:rsidP="00C42DDD">
            <w:r>
              <w:fldChar w:fldCharType="begin">
                <w:fldData xml:space="preserve">PEVuZE5vdGU+PENpdGU+PEF1dGhvcj5IZTwvQXV0aG9yPjxZZWFyPjIwMDc8L1llYXI+PFJlY051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TwvQXV0aG9yPjxZZWFyPjIwMDc8L1llYXI+PFJlY051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8580D">
              <w:rPr>
                <w:noProof/>
                <w:vertAlign w:val="superscript"/>
              </w:rPr>
              <w:t>368</w:t>
            </w:r>
            <w:r>
              <w:fldChar w:fldCharType="end"/>
            </w:r>
          </w:p>
        </w:tc>
      </w:tr>
      <w:tr w:rsidR="00960E20" w14:paraId="5C39A589" w14:textId="77777777" w:rsidTr="00C42DDD">
        <w:tc>
          <w:tcPr>
            <w:tcW w:w="2287" w:type="dxa"/>
          </w:tcPr>
          <w:p w14:paraId="620731D2" w14:textId="6BAC910C" w:rsidR="00960E20" w:rsidRDefault="00A70E1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tomarubigin</w:t>
            </w:r>
            <w:proofErr w:type="spellEnd"/>
          </w:p>
        </w:tc>
        <w:tc>
          <w:tcPr>
            <w:tcW w:w="1364" w:type="dxa"/>
          </w:tcPr>
          <w:p w14:paraId="490F2B57" w14:textId="77777777" w:rsidR="00960E20" w:rsidRDefault="00960E20" w:rsidP="00C42DDD"/>
        </w:tc>
        <w:tc>
          <w:tcPr>
            <w:tcW w:w="1364" w:type="dxa"/>
          </w:tcPr>
          <w:p w14:paraId="65FE9194" w14:textId="77777777" w:rsidR="00960E20" w:rsidRDefault="00960E20" w:rsidP="00C42DDD"/>
        </w:tc>
        <w:tc>
          <w:tcPr>
            <w:tcW w:w="1141" w:type="dxa"/>
          </w:tcPr>
          <w:p w14:paraId="7223C6F6" w14:textId="77777777" w:rsidR="00960E20" w:rsidRDefault="00960E20" w:rsidP="00C42DDD"/>
        </w:tc>
        <w:tc>
          <w:tcPr>
            <w:tcW w:w="1141" w:type="dxa"/>
          </w:tcPr>
          <w:p w14:paraId="6194B04B" w14:textId="07345A59" w:rsidR="00960E20" w:rsidRDefault="00A70E1F" w:rsidP="00C42DDD">
            <w:r>
              <w:t>yes</w:t>
            </w:r>
          </w:p>
        </w:tc>
        <w:tc>
          <w:tcPr>
            <w:tcW w:w="2051" w:type="dxa"/>
          </w:tcPr>
          <w:p w14:paraId="203C20DD" w14:textId="77777777" w:rsidR="00960E20" w:rsidRDefault="00960E20" w:rsidP="00C42DDD"/>
        </w:tc>
        <w:tc>
          <w:tcPr>
            <w:tcW w:w="1346" w:type="dxa"/>
          </w:tcPr>
          <w:p w14:paraId="3DC57C2D" w14:textId="2F4AE151" w:rsidR="00960E20" w:rsidRDefault="00256ADA" w:rsidP="00C42DDD">
            <w:r>
              <w:fldChar w:fldCharType="begin"/>
            </w:r>
            <w:r>
              <w:instrText xml:space="preserve"> ADDIN EN.CITE &lt;EndNote&gt;&lt;Cite&gt;&lt;Author&gt;Kawasaki&lt;/Author&gt;&lt;Year&gt;2010&lt;/Year&gt;&lt;RecNum&gt;377&lt;/RecNum&gt;&lt;DisplayText&gt;&lt;style face="superscript"&gt;369&lt;/style&gt;&lt;/DisplayText&gt;&lt;record&gt;&lt;rec-number&gt;377&lt;/rec-number&gt;&lt;foreign-keys&gt;&lt;key app="EN" db-id="p5zs9pw5ltwzr3e0webppaa6ae5zxdxszf5s" timestamp="1547589913"&gt;377&lt;/key&gt;&lt;/foreign-keys&gt;&lt;ref-type name="Journal Article"&gt;17&lt;/ref-type&gt;&lt;contributors&gt;&lt;authors&gt;&lt;author&gt;Kawasaki, T.&lt;/author&gt;&lt;author&gt;Hirashima, R.&lt;/author&gt;&lt;author&gt;Maruta, T.&lt;/author&gt;&lt;author&gt;Sato, H.&lt;/author&gt;&lt;author&gt;Maeda, A.&lt;/author&gt;&lt;author&gt;Yamada, Y.&lt;/author&gt;&lt;author&gt;Takeda, M.&lt;/author&gt;&lt;author&gt;Hayakawa, Y.&lt;/author&gt;&lt;/authors&gt;&lt;/contributors&gt;&lt;auth-address&gt;Faculty of Pharmaceutical Sciences, Tokyo University of Science, 2641 Yamazaki, Noda, Chiba 278-8510, Japan.&lt;/auth-address&gt;&lt;titles&gt;&lt;title&gt;Cloning and characterization of a gene cluster for hatomarubigin biosynthesis in Streptomyces sp. strain 2238-SVT4&lt;/title&gt;&lt;secondary-title&gt;Appl Environ Microbiol&lt;/secondary-title&gt;&lt;/titles&gt;&lt;periodical&gt;&lt;full-title&gt;Appl Environ Microbiol&lt;/full-title&gt;&lt;/periodical&gt;&lt;pages&gt;4201-6&lt;/pages&gt;&lt;volume&gt;76&lt;/volume&gt;&lt;number&gt;13&lt;/number&gt;&lt;keywords&gt;&lt;keyword&gt;Anthraquinones/chemistry/*metabolism&lt;/keyword&gt;&lt;keyword&gt;*Cloning, Molecular&lt;/keyword&gt;&lt;keyword&gt;Genes, Bacterial&lt;/keyword&gt;&lt;keyword&gt;Molecular Sequence Data&lt;/keyword&gt;&lt;keyword&gt;*Multigene Family&lt;/keyword&gt;&lt;keyword&gt;Sequence Analysis, DNA&lt;/keyword&gt;&lt;keyword&gt;Streptomyces/classification/enzymology/*genetics&lt;/keyword&gt;&lt;/keywords&gt;&lt;dates&gt;&lt;year&gt;2010&lt;/year&gt;&lt;pub-dates&gt;&lt;date&gt;Jul&lt;/date&gt;&lt;/pub-dates&gt;&lt;/dates&gt;&lt;isbn&gt;1098-5336 (Electronic)&amp;#xD;0099-2240 (Linking)&lt;/isbn&gt;&lt;accession-num&gt;20453135&lt;/accession-num&gt;&lt;urls&gt;&lt;related-urls&gt;&lt;url&gt;https://www.ncbi.nlm.nih.gov/pubmed/20453135&lt;/url&gt;&lt;/related-urls&gt;&lt;/urls&gt;&lt;custom2&gt;2897453&lt;/custom2&gt;&lt;electronic-resource-num&gt;10.1128/AEM.00668-10&lt;/electronic-resource-num&gt;&lt;/record&gt;&lt;/Cite&gt;&lt;/EndNote&gt;</w:instrText>
            </w:r>
            <w:r>
              <w:fldChar w:fldCharType="separate"/>
            </w:r>
            <w:r w:rsidRPr="00256ADA">
              <w:rPr>
                <w:noProof/>
                <w:vertAlign w:val="superscript"/>
              </w:rPr>
              <w:t>369</w:t>
            </w:r>
            <w:r>
              <w:fldChar w:fldCharType="end"/>
            </w:r>
          </w:p>
        </w:tc>
      </w:tr>
      <w:tr w:rsidR="00960E20" w14:paraId="2CD716F6" w14:textId="77777777" w:rsidTr="00C42DDD">
        <w:tc>
          <w:tcPr>
            <w:tcW w:w="2287" w:type="dxa"/>
          </w:tcPr>
          <w:p w14:paraId="3C9F6DA8" w14:textId="66730EF5" w:rsidR="00960E20" w:rsidRDefault="00BF05B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hedamycin</w:t>
            </w:r>
            <w:proofErr w:type="spellEnd"/>
          </w:p>
        </w:tc>
        <w:tc>
          <w:tcPr>
            <w:tcW w:w="1364" w:type="dxa"/>
          </w:tcPr>
          <w:p w14:paraId="4B3E91A2" w14:textId="07A795E6" w:rsidR="00960E20" w:rsidRDefault="00BF05B7" w:rsidP="00C42DDD">
            <w:r>
              <w:t>yes</w:t>
            </w:r>
          </w:p>
        </w:tc>
        <w:tc>
          <w:tcPr>
            <w:tcW w:w="1364" w:type="dxa"/>
          </w:tcPr>
          <w:p w14:paraId="3A65D842" w14:textId="77777777" w:rsidR="00960E20" w:rsidRDefault="00960E20" w:rsidP="00C42DDD"/>
        </w:tc>
        <w:tc>
          <w:tcPr>
            <w:tcW w:w="1141" w:type="dxa"/>
          </w:tcPr>
          <w:p w14:paraId="70261EBC" w14:textId="77777777" w:rsidR="00960E20" w:rsidRDefault="00960E20" w:rsidP="00C42DDD"/>
        </w:tc>
        <w:tc>
          <w:tcPr>
            <w:tcW w:w="1141" w:type="dxa"/>
          </w:tcPr>
          <w:p w14:paraId="01760C6F" w14:textId="03FA1938" w:rsidR="00960E20" w:rsidRDefault="00BF05B7" w:rsidP="00C42DDD">
            <w:r>
              <w:t>yes</w:t>
            </w:r>
          </w:p>
        </w:tc>
        <w:tc>
          <w:tcPr>
            <w:tcW w:w="2051" w:type="dxa"/>
          </w:tcPr>
          <w:p w14:paraId="28C7B4CD" w14:textId="77777777" w:rsidR="00960E20" w:rsidRDefault="00960E20" w:rsidP="00C42DDD"/>
        </w:tc>
        <w:tc>
          <w:tcPr>
            <w:tcW w:w="1346" w:type="dxa"/>
          </w:tcPr>
          <w:p w14:paraId="106FD1FA" w14:textId="7AEE13AE" w:rsidR="00960E20" w:rsidRDefault="00BF05B7" w:rsidP="00C42DDD">
            <w:r>
              <w:fldChar w:fldCharType="begin"/>
            </w:r>
            <w:r>
              <w:instrText xml:space="preserve"> ADDIN EN.CITE &lt;EndNote&gt;&lt;Cite&gt;&lt;Author&gt;Sequin&lt;/Author&gt;&lt;Year&gt;1977&lt;/Year&gt;&lt;RecNum&gt;378&lt;/RecNum&gt;&lt;DisplayText&gt;&lt;style face="superscript"&gt;370&lt;/style&gt;&lt;/DisplayText&gt;&lt;record&gt;&lt;rec-number&gt;378&lt;/rec-number&gt;&lt;foreign-keys&gt;&lt;key app="EN" db-id="p5zs9pw5ltwzr3e0webppaa6ae5zxdxszf5s" timestamp="1547590009"&gt;378&lt;/key&gt;&lt;/foreign-keys&gt;&lt;ref-type name="Journal Article"&gt;17&lt;/ref-type&gt;&lt;contributors&gt;&lt;authors&gt;&lt;author&gt;Sequin, U.&lt;/author&gt;&lt;author&gt;Bedford, C. T.&lt;/author&gt;&lt;author&gt;Chung, S. K.&lt;/author&gt;&lt;author&gt;Scott, A. I.&lt;/author&gt;&lt;/authors&gt;&lt;/contributors&gt;&lt;titles&gt;&lt;title&gt;The structure of the antibiotic hedamycin I. Chemical, physical and spectral properties&lt;/title&gt;&lt;secondary-title&gt;Helv Chim Acta&lt;/secondary-title&gt;&lt;/titles&gt;&lt;periodical&gt;&lt;full-title&gt;Helv Chim Acta&lt;/full-title&gt;&lt;/periodical&gt;&lt;pages&gt;896-906&lt;/pages&gt;&lt;volume&gt;60&lt;/volume&gt;&lt;number&gt;3&lt;/number&gt;&lt;keywords&gt;&lt;keyword&gt;Antibiotics, Antineoplastic/*analysis&lt;/keyword&gt;&lt;keyword&gt;Chemical Phenomena&lt;/keyword&gt;&lt;keyword&gt;Chemistry, Physical&lt;/keyword&gt;&lt;keyword&gt;Crystallization&lt;/keyword&gt;&lt;keyword&gt;Magnetic Resonance Spectroscopy&lt;/keyword&gt;&lt;keyword&gt;Solubility&lt;/keyword&gt;&lt;/keywords&gt;&lt;dates&gt;&lt;year&gt;1977&lt;/year&gt;&lt;pub-dates&gt;&lt;date&gt;Apr 20&lt;/date&gt;&lt;/pub-dates&gt;&lt;/dates&gt;&lt;isbn&gt;0018-019X (Print)&amp;#xD;0018-019X (Linking)&lt;/isbn&gt;&lt;accession-num&gt;863729&lt;/accession-num&gt;&lt;urls&gt;&lt;related-urls&gt;&lt;url&gt;https://www.ncbi.nlm.nih.gov/pubmed/863729&lt;/url&gt;&lt;/related-urls&gt;&lt;/urls&gt;&lt;electronic-resource-num&gt;10.1002/hlca.19770600320&lt;/electronic-resource-num&gt;&lt;/record&gt;&lt;/Cite&gt;&lt;/EndNote&gt;</w:instrText>
            </w:r>
            <w:r>
              <w:fldChar w:fldCharType="separate"/>
            </w:r>
            <w:r w:rsidRPr="00BF05B7">
              <w:rPr>
                <w:noProof/>
                <w:vertAlign w:val="superscript"/>
              </w:rPr>
              <w:t>370</w:t>
            </w:r>
            <w:r>
              <w:fldChar w:fldCharType="end"/>
            </w:r>
          </w:p>
        </w:tc>
      </w:tr>
      <w:tr w:rsidR="00960E20" w14:paraId="180C3A40" w14:textId="77777777" w:rsidTr="00C42DDD">
        <w:tc>
          <w:tcPr>
            <w:tcW w:w="2287" w:type="dxa"/>
          </w:tcPr>
          <w:p w14:paraId="20F5A296" w14:textId="739F9685" w:rsidR="00960E20" w:rsidRDefault="00D77D2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adomycin</w:t>
            </w:r>
          </w:p>
        </w:tc>
        <w:tc>
          <w:tcPr>
            <w:tcW w:w="1364" w:type="dxa"/>
          </w:tcPr>
          <w:p w14:paraId="0A6B1CBA" w14:textId="2876C1F2" w:rsidR="00960E20" w:rsidRDefault="00D77D23" w:rsidP="00C42DDD">
            <w:r>
              <w:t>yes</w:t>
            </w:r>
          </w:p>
        </w:tc>
        <w:tc>
          <w:tcPr>
            <w:tcW w:w="1364" w:type="dxa"/>
          </w:tcPr>
          <w:p w14:paraId="4A39C2F1" w14:textId="5052BDF9" w:rsidR="00960E20" w:rsidRDefault="00D77D23" w:rsidP="00C42DDD">
            <w:r>
              <w:t>Gram pos</w:t>
            </w:r>
          </w:p>
        </w:tc>
        <w:tc>
          <w:tcPr>
            <w:tcW w:w="1141" w:type="dxa"/>
          </w:tcPr>
          <w:p w14:paraId="24F87A4F" w14:textId="77777777" w:rsidR="00960E20" w:rsidRDefault="00960E20" w:rsidP="00C42DDD"/>
        </w:tc>
        <w:tc>
          <w:tcPr>
            <w:tcW w:w="1141" w:type="dxa"/>
          </w:tcPr>
          <w:p w14:paraId="6B78EB9C" w14:textId="77777777" w:rsidR="00960E20" w:rsidRDefault="00960E20" w:rsidP="00C42DDD"/>
        </w:tc>
        <w:tc>
          <w:tcPr>
            <w:tcW w:w="2051" w:type="dxa"/>
          </w:tcPr>
          <w:p w14:paraId="18F3A162" w14:textId="77777777" w:rsidR="00960E20" w:rsidRDefault="00960E20" w:rsidP="00C42DDD"/>
        </w:tc>
        <w:tc>
          <w:tcPr>
            <w:tcW w:w="1346" w:type="dxa"/>
          </w:tcPr>
          <w:p w14:paraId="5582DAAE" w14:textId="68023FFA" w:rsidR="00960E20" w:rsidRDefault="00EC3F51" w:rsidP="00C42DDD">
            <w:r>
              <w:fldChar w:fldCharType="begin"/>
            </w:r>
            <w:r>
              <w:instrText xml:space="preserve"> ADDIN EN.CITE &lt;EndNote&gt;&lt;Cite&gt;&lt;Author&gt;Jakeman&lt;/Author&gt;&lt;Year&gt;2009&lt;/Year&gt;&lt;RecNum&gt;379&lt;/RecNum&gt;&lt;DisplayText&gt;&lt;style face="superscript"&gt;371&lt;/style&gt;&lt;/DisplayText&gt;&lt;record&gt;&lt;rec-number&gt;379&lt;/rec-number&gt;&lt;foreign-keys&gt;&lt;key app="EN" db-id="p5zs9pw5ltwzr3e0webppaa6ae5zxdxszf5s" timestamp="1547590191"&gt;379&lt;/key&gt;&lt;/foreign-keys&gt;&lt;ref-type name="Journal Article"&gt;17&lt;/ref-type&gt;&lt;contributors&gt;&lt;authors&gt;&lt;author&gt;Jakeman, D. L.&lt;/author&gt;&lt;author&gt;Bandi, S.&lt;/author&gt;&lt;author&gt;Graham, C. L.&lt;/author&gt;&lt;author&gt;Reid, T. R.&lt;/author&gt;&lt;author&gt;Wentzell, J. R.&lt;/author&gt;&lt;author&gt;Douglas, S. E.&lt;/author&gt;&lt;/authors&gt;&lt;/contributors&gt;&lt;auth-address&gt;College of Pharmacy, Dalhousie University, Halifax, Nova Scotia, Canada. david.jakeman@dal.ca&lt;/auth-address&gt;&lt;titles&gt;&lt;title&gt;Antimicrobial activities of jadomycin B and structurally related analogues&lt;/title&gt;&lt;secondary-title&gt;Antimicrob Agents Chemother&lt;/secondary-title&gt;&lt;/titles&gt;&lt;periodical&gt;&lt;full-title&gt;Antimicrob Agents Chemother&lt;/full-title&gt;&lt;/periodical&gt;&lt;pages&gt;1245-7&lt;/pages&gt;&lt;volume&gt;53&lt;/volume&gt;&lt;number&gt;3&lt;/number&gt;&lt;keywords&gt;&lt;keyword&gt;Anti-Bacterial Agents/chemistry/*pharmacology&lt;/keyword&gt;&lt;keyword&gt;Isoquinolines/chemistry/pharmacology&lt;/keyword&gt;&lt;keyword&gt;Methicillin-Resistant Staphylococcus aureus/drug effects&lt;/keyword&gt;&lt;keyword&gt;Microbial Sensitivity Tests&lt;/keyword&gt;&lt;keyword&gt;Molecular Structure&lt;/keyword&gt;&lt;keyword&gt;Staphylococcus epidermidis/drug effects&lt;/keyword&gt;&lt;keyword&gt;Streptomyces/*drug effects/genetics&lt;/keyword&gt;&lt;/keywords&gt;&lt;dates&gt;&lt;year&gt;2009&lt;/year&gt;&lt;pub-dates&gt;&lt;date&gt;Mar&lt;/date&gt;&lt;/pub-dates&gt;&lt;/dates&gt;&lt;isbn&gt;1098-6596 (Electronic)&amp;#xD;0066-4804 (Linking)&lt;/isbn&gt;&lt;accession-num&gt;19075054&lt;/accession-num&gt;&lt;urls&gt;&lt;related-urls&gt;&lt;url&gt;https://www.ncbi.nlm.nih.gov/pubmed/19075054&lt;/url&gt;&lt;/related-urls&gt;&lt;/urls&gt;&lt;custom2&gt;2650534&lt;/custom2&gt;&lt;electronic-resource-num&gt;10.1128/AAC.00801-08&lt;/electronic-resource-num&gt;&lt;/record&gt;&lt;/Cite&gt;&lt;/EndNote&gt;</w:instrText>
            </w:r>
            <w:r>
              <w:fldChar w:fldCharType="separate"/>
            </w:r>
            <w:r w:rsidRPr="00EC3F51">
              <w:rPr>
                <w:noProof/>
                <w:vertAlign w:val="superscript"/>
              </w:rPr>
              <w:t>371</w:t>
            </w:r>
            <w:r>
              <w:fldChar w:fldCharType="end"/>
            </w:r>
          </w:p>
        </w:tc>
      </w:tr>
      <w:tr w:rsidR="00960E20" w14:paraId="508A1CD5" w14:textId="77777777" w:rsidTr="00C42DDD">
        <w:tc>
          <w:tcPr>
            <w:tcW w:w="2287" w:type="dxa"/>
          </w:tcPr>
          <w:p w14:paraId="38BCF395" w14:textId="65AD4381" w:rsidR="00960E20" w:rsidRDefault="0042599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iamycin</w:t>
            </w:r>
            <w:proofErr w:type="spellEnd"/>
          </w:p>
        </w:tc>
        <w:tc>
          <w:tcPr>
            <w:tcW w:w="1364" w:type="dxa"/>
          </w:tcPr>
          <w:p w14:paraId="43D96981" w14:textId="77777777" w:rsidR="00960E20" w:rsidRDefault="00960E20" w:rsidP="00C42DDD"/>
        </w:tc>
        <w:tc>
          <w:tcPr>
            <w:tcW w:w="1364" w:type="dxa"/>
          </w:tcPr>
          <w:p w14:paraId="06B1538E" w14:textId="77777777" w:rsidR="00960E20" w:rsidRDefault="00960E20" w:rsidP="00C42DDD"/>
        </w:tc>
        <w:tc>
          <w:tcPr>
            <w:tcW w:w="1141" w:type="dxa"/>
          </w:tcPr>
          <w:p w14:paraId="5BDF3252" w14:textId="77777777" w:rsidR="00960E20" w:rsidRDefault="00960E20" w:rsidP="00C42DDD"/>
        </w:tc>
        <w:tc>
          <w:tcPr>
            <w:tcW w:w="1141" w:type="dxa"/>
          </w:tcPr>
          <w:p w14:paraId="1C9A556C" w14:textId="6A27CA9C" w:rsidR="00960E20" w:rsidRDefault="00425995" w:rsidP="00C42DDD">
            <w:r>
              <w:t>yes</w:t>
            </w:r>
          </w:p>
        </w:tc>
        <w:tc>
          <w:tcPr>
            <w:tcW w:w="2051" w:type="dxa"/>
          </w:tcPr>
          <w:p w14:paraId="67CBDDB5" w14:textId="77777777" w:rsidR="00960E20" w:rsidRDefault="00960E20" w:rsidP="00C42DDD"/>
        </w:tc>
        <w:tc>
          <w:tcPr>
            <w:tcW w:w="1346" w:type="dxa"/>
          </w:tcPr>
          <w:p w14:paraId="130561EB" w14:textId="4669701B" w:rsidR="00960E20" w:rsidRDefault="00332F04" w:rsidP="00C42DDD">
            <w:r>
              <w:fldChar w:fldCharType="begin">
                <w:fldData xml:space="preserve">PEVuZE5vdGU+PENpdGU+PEF1dGhvcj5YaWU8L0F1dGhvcj48WWVhcj4yMDEyPC9ZZWFyPjxSZWNO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YaWU8L0F1dGhvcj48WWVhcj4yMDEyPC9ZZWFyPjxSZWNO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32F04">
              <w:rPr>
                <w:noProof/>
                <w:vertAlign w:val="superscript"/>
              </w:rPr>
              <w:t>372</w:t>
            </w:r>
            <w:r>
              <w:fldChar w:fldCharType="end"/>
            </w:r>
          </w:p>
        </w:tc>
      </w:tr>
      <w:tr w:rsidR="00960E20" w14:paraId="172DC62D" w14:textId="77777777" w:rsidTr="00C42DDD">
        <w:tc>
          <w:tcPr>
            <w:tcW w:w="2287" w:type="dxa"/>
          </w:tcPr>
          <w:p w14:paraId="4AABB75B" w14:textId="29CCAD35" w:rsidR="00960E20" w:rsidRDefault="00422616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ctomycin</w:t>
            </w:r>
            <w:proofErr w:type="spellEnd"/>
          </w:p>
        </w:tc>
        <w:tc>
          <w:tcPr>
            <w:tcW w:w="1364" w:type="dxa"/>
          </w:tcPr>
          <w:p w14:paraId="38A60B88" w14:textId="09CD3E14" w:rsidR="00960E20" w:rsidRDefault="00422616" w:rsidP="00C42DDD">
            <w:r>
              <w:t>yes</w:t>
            </w:r>
          </w:p>
        </w:tc>
        <w:tc>
          <w:tcPr>
            <w:tcW w:w="1364" w:type="dxa"/>
          </w:tcPr>
          <w:p w14:paraId="55152258" w14:textId="148EAAC2" w:rsidR="00960E20" w:rsidRDefault="00BD7995" w:rsidP="00C42DDD">
            <w:r>
              <w:t>Gram pos</w:t>
            </w:r>
          </w:p>
        </w:tc>
        <w:tc>
          <w:tcPr>
            <w:tcW w:w="1141" w:type="dxa"/>
          </w:tcPr>
          <w:p w14:paraId="26D35DD1" w14:textId="77777777" w:rsidR="00960E20" w:rsidRDefault="00960E20" w:rsidP="00C42DDD"/>
        </w:tc>
        <w:tc>
          <w:tcPr>
            <w:tcW w:w="1141" w:type="dxa"/>
          </w:tcPr>
          <w:p w14:paraId="15C2D838" w14:textId="77777777" w:rsidR="00960E20" w:rsidRDefault="00960E20" w:rsidP="00C42DDD"/>
        </w:tc>
        <w:tc>
          <w:tcPr>
            <w:tcW w:w="2051" w:type="dxa"/>
          </w:tcPr>
          <w:p w14:paraId="6EEDA625" w14:textId="77777777" w:rsidR="00960E20" w:rsidRDefault="00960E20" w:rsidP="00C42DDD"/>
        </w:tc>
        <w:tc>
          <w:tcPr>
            <w:tcW w:w="1346" w:type="dxa"/>
          </w:tcPr>
          <w:p w14:paraId="2E0BD66C" w14:textId="7F1143C1" w:rsidR="00960E20" w:rsidRDefault="0006628B" w:rsidP="00C42DDD">
            <w:r>
              <w:fldChar w:fldCharType="begin">
                <w:fldData xml:space="preserve">PEVuZE5vdGU+PENpdGU+PEF1dGhvcj5QYXJzb25zPC9BdXRob3I+PFllYXI+MjAxMTwvWWVhcj48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XJzb25zPC9BdXRob3I+PFllYXI+MjAxMTwvWWVhcj48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6628B">
              <w:rPr>
                <w:noProof/>
                <w:vertAlign w:val="superscript"/>
              </w:rPr>
              <w:t>373</w:t>
            </w:r>
            <w:r>
              <w:fldChar w:fldCharType="end"/>
            </w:r>
          </w:p>
        </w:tc>
      </w:tr>
      <w:tr w:rsidR="00960E20" w14:paraId="6BAE8F2F" w14:textId="77777777" w:rsidTr="00C42DDD">
        <w:tc>
          <w:tcPr>
            <w:tcW w:w="2287" w:type="dxa"/>
          </w:tcPr>
          <w:p w14:paraId="000D39CE" w14:textId="0849E699" w:rsidR="00960E20" w:rsidRDefault="00446EE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ysolipin</w:t>
            </w:r>
            <w:proofErr w:type="spellEnd"/>
          </w:p>
        </w:tc>
        <w:tc>
          <w:tcPr>
            <w:tcW w:w="1364" w:type="dxa"/>
          </w:tcPr>
          <w:p w14:paraId="166F3B53" w14:textId="2446413E" w:rsidR="00960E20" w:rsidRDefault="00446EEC" w:rsidP="00C42DDD">
            <w:r>
              <w:t>yes</w:t>
            </w:r>
          </w:p>
        </w:tc>
        <w:tc>
          <w:tcPr>
            <w:tcW w:w="1364" w:type="dxa"/>
          </w:tcPr>
          <w:p w14:paraId="4443AE6E" w14:textId="74F872AB" w:rsidR="00960E20" w:rsidRDefault="00446EEC" w:rsidP="00C42DDD">
            <w:r>
              <w:t>Gram pos, gram neg</w:t>
            </w:r>
          </w:p>
        </w:tc>
        <w:tc>
          <w:tcPr>
            <w:tcW w:w="1141" w:type="dxa"/>
          </w:tcPr>
          <w:p w14:paraId="738779D5" w14:textId="77777777" w:rsidR="00960E20" w:rsidRDefault="00960E20" w:rsidP="00C42DDD"/>
        </w:tc>
        <w:tc>
          <w:tcPr>
            <w:tcW w:w="1141" w:type="dxa"/>
          </w:tcPr>
          <w:p w14:paraId="2F59E022" w14:textId="77777777" w:rsidR="00960E20" w:rsidRDefault="00960E20" w:rsidP="00C42DDD"/>
        </w:tc>
        <w:tc>
          <w:tcPr>
            <w:tcW w:w="2051" w:type="dxa"/>
          </w:tcPr>
          <w:p w14:paraId="25F846A7" w14:textId="77777777" w:rsidR="00960E20" w:rsidRDefault="00960E20" w:rsidP="00C42DDD"/>
        </w:tc>
        <w:tc>
          <w:tcPr>
            <w:tcW w:w="1346" w:type="dxa"/>
          </w:tcPr>
          <w:p w14:paraId="40BB4764" w14:textId="646AE0CC" w:rsidR="00960E20" w:rsidRDefault="005E2ACE" w:rsidP="00C42DDD">
            <w:r>
              <w:fldChar w:fldCharType="begin"/>
            </w:r>
            <w:r>
              <w:instrText xml:space="preserve"> ADDIN EN.CITE &lt;EndNote&gt;&lt;Cite&gt;&lt;Author&gt;Drautz&lt;/Author&gt;&lt;Year&gt;1975&lt;/Year&gt;&lt;RecNum&gt;382&lt;/RecNum&gt;&lt;DisplayText&gt;&lt;style face="superscript"&gt;374&lt;/style&gt;&lt;/DisplayText&gt;&lt;record&gt;&lt;rec-number&gt;382&lt;/rec-number&gt;&lt;foreign-keys&gt;&lt;key app="EN" db-id="p5zs9pw5ltwzr3e0webppaa6ae5zxdxszf5s" timestamp="1547590588"&gt;382&lt;/key&gt;&lt;/foreign-keys&gt;&lt;ref-type name="Journal Article"&gt;17&lt;/ref-type&gt;&lt;contributors&gt;&lt;authors&gt;&lt;author&gt;Drautz, H.&lt;/author&gt;&lt;author&gt;Keller-Schierlein, W.&lt;/author&gt;&lt;author&gt;Zahner, H.&lt;/author&gt;&lt;/authors&gt;&lt;/contributors&gt;&lt;titles&gt;&lt;title&gt;[Metabolic products of microorganisms, 149. Lysolipin I, a new antibiotic from streptomyces violaceoniger (author&amp;apos;s transl)]&lt;/title&gt;&lt;secondary-title&gt;Arch Microbiol&lt;/secondary-title&gt;&lt;/titles&gt;&lt;periodical&gt;&lt;full-title&gt;Arch Microbiol&lt;/full-title&gt;&lt;/periodical&gt;&lt;pages&gt;175-90&lt;/pages&gt;&lt;volume&gt;106&lt;/volume&gt;&lt;number&gt;3&lt;/number&gt;&lt;keywords&gt;&lt;keyword&gt;Anti-Bacterial Agents/*isolation &amp;amp; purification&lt;/keyword&gt;&lt;keyword&gt;Bacillus subtilis/drug effects&lt;/keyword&gt;&lt;keyword&gt;Bacterial Proteins/metabolism&lt;/keyword&gt;&lt;keyword&gt;Cell Wall/drug effects&lt;/keyword&gt;&lt;keyword&gt;DNA, Bacterial/metabolism&lt;/keyword&gt;&lt;keyword&gt;Drug Resistance, Microbial&lt;/keyword&gt;&lt;keyword&gt;Drug Stability&lt;/keyword&gt;&lt;keyword&gt;Molecular Conformation&lt;/keyword&gt;&lt;keyword&gt;Peptidoglycan/biosynthesis&lt;/keyword&gt;&lt;keyword&gt;Quinones/antagonists &amp;amp; inhibitors/*isolation &amp;amp; purification&lt;/keyword&gt;&lt;keyword&gt;RNA, Bacterial/metabolism&lt;/keyword&gt;&lt;keyword&gt;*Streptomyces&lt;/keyword&gt;&lt;/keywords&gt;&lt;dates&gt;&lt;year&gt;1975&lt;/year&gt;&lt;pub-dates&gt;&lt;date&gt;Dec 31&lt;/date&gt;&lt;/pub-dates&gt;&lt;/dates&gt;&lt;orig-pub&gt;Stoffwechselprodukte von Mikroorganismen 149. Mitteilung. Lysolipin I, ein neues Antibioticum aus Streptomyces violaceoniger&lt;/orig-pub&gt;&lt;isbn&gt;0302-8933 (Print)&amp;#xD;0302-8933 (Linking)&lt;/isbn&gt;&lt;accession-num&gt;814871&lt;/accession-num&gt;&lt;urls&gt;&lt;related-urls&gt;&lt;url&gt;https://www.ncbi.nlm.nih.gov/pubmed/814871&lt;/url&gt;&lt;/related-urls&gt;&lt;/urls&gt;&lt;/record&gt;&lt;/Cite&gt;&lt;/EndNote&gt;</w:instrText>
            </w:r>
            <w:r>
              <w:fldChar w:fldCharType="separate"/>
            </w:r>
            <w:r w:rsidRPr="005E2ACE">
              <w:rPr>
                <w:noProof/>
                <w:vertAlign w:val="superscript"/>
              </w:rPr>
              <w:t>374</w:t>
            </w:r>
            <w:r>
              <w:fldChar w:fldCharType="end"/>
            </w:r>
          </w:p>
        </w:tc>
      </w:tr>
      <w:tr w:rsidR="00960E20" w14:paraId="7FB53ABF" w14:textId="77777777" w:rsidTr="00C42DDD">
        <w:tc>
          <w:tcPr>
            <w:tcW w:w="2287" w:type="dxa"/>
          </w:tcPr>
          <w:p w14:paraId="4F63A78C" w14:textId="5708E9F4" w:rsidR="00960E20" w:rsidRDefault="00F70E0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crotetrolide</w:t>
            </w:r>
          </w:p>
        </w:tc>
        <w:tc>
          <w:tcPr>
            <w:tcW w:w="1364" w:type="dxa"/>
          </w:tcPr>
          <w:p w14:paraId="3D1F7CB4" w14:textId="612121A5" w:rsidR="00960E20" w:rsidRDefault="00F70E00" w:rsidP="00C42DDD">
            <w:r>
              <w:t>yes</w:t>
            </w:r>
          </w:p>
        </w:tc>
        <w:tc>
          <w:tcPr>
            <w:tcW w:w="1364" w:type="dxa"/>
          </w:tcPr>
          <w:p w14:paraId="7BFFCCDE" w14:textId="4DC1BDD0" w:rsidR="00960E20" w:rsidRDefault="00F70E00" w:rsidP="00C42DDD">
            <w:r>
              <w:t>Gram pos</w:t>
            </w:r>
          </w:p>
        </w:tc>
        <w:tc>
          <w:tcPr>
            <w:tcW w:w="1141" w:type="dxa"/>
          </w:tcPr>
          <w:p w14:paraId="1F636BCB" w14:textId="77777777" w:rsidR="00960E20" w:rsidRDefault="00960E20" w:rsidP="00C42DDD"/>
        </w:tc>
        <w:tc>
          <w:tcPr>
            <w:tcW w:w="1141" w:type="dxa"/>
          </w:tcPr>
          <w:p w14:paraId="442B0A10" w14:textId="77777777" w:rsidR="00960E20" w:rsidRDefault="00960E20" w:rsidP="00C42DDD"/>
        </w:tc>
        <w:tc>
          <w:tcPr>
            <w:tcW w:w="2051" w:type="dxa"/>
          </w:tcPr>
          <w:p w14:paraId="422DCDF2" w14:textId="77777777" w:rsidR="00960E20" w:rsidRDefault="00960E20" w:rsidP="00C42DDD"/>
        </w:tc>
        <w:tc>
          <w:tcPr>
            <w:tcW w:w="1346" w:type="dxa"/>
          </w:tcPr>
          <w:p w14:paraId="7242975A" w14:textId="3B15CCAA" w:rsidR="00960E20" w:rsidRDefault="00D6069F" w:rsidP="00C42DDD">
            <w:r>
              <w:fldChar w:fldCharType="begin"/>
            </w:r>
            <w:r>
              <w:instrText xml:space="preserve"> ADDIN EN.CITE &lt;EndNote&gt;&lt;Cite&gt;&lt;Author&gt;Aowicki&lt;/Author&gt;&lt;Year&gt;2013&lt;/Year&gt;&lt;RecNum&gt;383&lt;/RecNum&gt;&lt;DisplayText&gt;&lt;style face="superscript"&gt;322&lt;/style&gt;&lt;/DisplayText&gt;&lt;record&gt;&lt;rec-number&gt;383&lt;/rec-number&gt;&lt;foreign-keys&gt;&lt;key app="EN" db-id="p5zs9pw5ltwzr3e0webppaa6ae5zxdxszf5s" timestamp="1547590847"&gt;383&lt;/key&gt;&lt;/foreign-keys&gt;&lt;ref-type name="Journal Article"&gt;17&lt;/ref-type&gt;&lt;contributors&gt;&lt;authors&gt;&lt;author&gt;Aowicki, D.&lt;/author&gt;&lt;author&gt;Huczynski, A.&lt;/author&gt;&lt;/authors&gt;&lt;/contributors&gt;&lt;auth-address&gt;Faculty of Chemistry, Jagiellonian University, Ingardena 3, 30-060 Krakow, Poland. daniel.lowicki@uj.edu.pl&lt;/auth-address&gt;&lt;titles&gt;&lt;title&gt;Structure and antimicrobial properties of monensin A and its derivatives: summary of the achievements&lt;/title&gt;&lt;secondary-title&gt;Biomed Res Int&lt;/secondary-title&gt;&lt;/titles&gt;&lt;periodical&gt;&lt;full-title&gt;Biomed Res Int&lt;/full-title&gt;&lt;/periodical&gt;&lt;pages&gt;742149&lt;/pages&gt;&lt;volume&gt;2013&lt;/volume&gt;&lt;keywords&gt;&lt;keyword&gt;Amides/chemistry&lt;/keyword&gt;&lt;keyword&gt;Anti-Infective Agents/chemistry/*pharmacology&lt;/keyword&gt;&lt;keyword&gt;Cations&lt;/keyword&gt;&lt;keyword&gt;Coccidiostats/chemistry/*pharmacology&lt;/keyword&gt;&lt;keyword&gt;Crystallography, X-Ray&lt;/keyword&gt;&lt;keyword&gt;Drug Design&lt;/keyword&gt;&lt;keyword&gt;Ionophores/chemistry&lt;/keyword&gt;&lt;keyword&gt;Microbial Sensitivity Tests&lt;/keyword&gt;&lt;keyword&gt;Molecular Structure&lt;/keyword&gt;&lt;keyword&gt;Monensin/analogs &amp;amp; derivatives/*chemistry/*pharmacology&lt;/keyword&gt;&lt;keyword&gt;Protein Conformation&lt;/keyword&gt;&lt;keyword&gt;Structure-Activity Relationship&lt;/keyword&gt;&lt;/keywords&gt;&lt;dates&gt;&lt;year&gt;2013&lt;/year&gt;&lt;/dates&gt;&lt;isbn&gt;2314-6141 (Electronic)&lt;/isbn&gt;&lt;accession-num&gt;23509771&lt;/accession-num&gt;&lt;urls&gt;&lt;related-urls&gt;&lt;url&gt;https://www.ncbi.nlm.nih.gov/pubmed/23509771&lt;/url&gt;&lt;/related-urls&gt;&lt;/urls&gt;&lt;custom2&gt;3586448&lt;/custom2&gt;&lt;electronic-resource-num&gt;10.1155/2013/742149&lt;/electronic-resource-num&gt;&lt;/record&gt;&lt;/Cite&gt;&lt;/EndNote&gt;</w:instrText>
            </w:r>
            <w:r>
              <w:fldChar w:fldCharType="separate"/>
            </w:r>
            <w:r w:rsidRPr="00D6069F">
              <w:rPr>
                <w:noProof/>
                <w:vertAlign w:val="superscript"/>
              </w:rPr>
              <w:t>322</w:t>
            </w:r>
            <w:r>
              <w:fldChar w:fldCharType="end"/>
            </w:r>
          </w:p>
        </w:tc>
      </w:tr>
      <w:tr w:rsidR="00960E20" w14:paraId="0EA80D3F" w14:textId="77777777" w:rsidTr="00C42DDD">
        <w:tc>
          <w:tcPr>
            <w:tcW w:w="2287" w:type="dxa"/>
          </w:tcPr>
          <w:p w14:paraId="43869554" w14:textId="1CAF0D1D" w:rsidR="00960E20" w:rsidRDefault="0093575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edermycin</w:t>
            </w:r>
          </w:p>
        </w:tc>
        <w:tc>
          <w:tcPr>
            <w:tcW w:w="1364" w:type="dxa"/>
          </w:tcPr>
          <w:p w14:paraId="1D1B8345" w14:textId="74C6E1C0" w:rsidR="00960E20" w:rsidRDefault="0093575D" w:rsidP="00C42DDD">
            <w:r>
              <w:t>yes</w:t>
            </w:r>
          </w:p>
        </w:tc>
        <w:tc>
          <w:tcPr>
            <w:tcW w:w="1364" w:type="dxa"/>
          </w:tcPr>
          <w:p w14:paraId="4387BA0B" w14:textId="66041552" w:rsidR="00960E20" w:rsidRDefault="0093575D" w:rsidP="00C42DDD">
            <w:r>
              <w:t>Gram pos, gram neg</w:t>
            </w:r>
          </w:p>
        </w:tc>
        <w:tc>
          <w:tcPr>
            <w:tcW w:w="1141" w:type="dxa"/>
          </w:tcPr>
          <w:p w14:paraId="48F918E1" w14:textId="77777777" w:rsidR="00960E20" w:rsidRDefault="00960E20" w:rsidP="00C42DDD"/>
        </w:tc>
        <w:tc>
          <w:tcPr>
            <w:tcW w:w="1141" w:type="dxa"/>
          </w:tcPr>
          <w:p w14:paraId="173C4443" w14:textId="437810DF" w:rsidR="00960E20" w:rsidRDefault="0093575D" w:rsidP="00C42DDD">
            <w:r>
              <w:t>yes</w:t>
            </w:r>
          </w:p>
        </w:tc>
        <w:tc>
          <w:tcPr>
            <w:tcW w:w="2051" w:type="dxa"/>
          </w:tcPr>
          <w:p w14:paraId="7E136D9E" w14:textId="77777777" w:rsidR="00960E20" w:rsidRDefault="00960E20" w:rsidP="00C42DDD"/>
        </w:tc>
        <w:tc>
          <w:tcPr>
            <w:tcW w:w="1346" w:type="dxa"/>
          </w:tcPr>
          <w:p w14:paraId="4A6137D7" w14:textId="1EE6FEEF" w:rsidR="00960E20" w:rsidRDefault="0093575D" w:rsidP="00C42DDD">
            <w:r>
              <w:fldChar w:fldCharType="begin"/>
            </w:r>
            <w:r>
              <w:instrText xml:space="preserve"> ADDIN EN.CITE &lt;EndNote&gt;&lt;Cite&gt;&lt;Author&gt;Takano&lt;/Author&gt;&lt;Year&gt;1976&lt;/Year&gt;&lt;RecNum&gt;384&lt;/RecNum&gt;&lt;DisplayText&gt;&lt;style face="superscript"&gt;375&lt;/style&gt;&lt;/DisplayText&gt;&lt;record&gt;&lt;rec-number&gt;384&lt;/rec-number&gt;&lt;foreign-keys&gt;&lt;key app="EN" db-id="p5zs9pw5ltwzr3e0webppaa6ae5zxdxszf5s" timestamp="1547590930"&gt;384&lt;/key&gt;&lt;/foreign-keys&gt;&lt;ref-type name="Journal Article"&gt;17&lt;/ref-type&gt;&lt;contributors&gt;&lt;authors&gt;&lt;author&gt;Takano, S.&lt;/author&gt;&lt;author&gt;Hasuda, K.&lt;/author&gt;&lt;author&gt;Ito, A.&lt;/author&gt;&lt;author&gt;Koide, Y.&lt;/author&gt;&lt;author&gt;Ishii, F.&lt;/author&gt;&lt;/authors&gt;&lt;/contributors&gt;&lt;titles&gt;&lt;title&gt;A new antibiotic, medermycin&lt;/title&gt;&lt;secondary-title&gt;J Antibiot (Tokyo)&lt;/secondary-title&gt;&lt;/titles&gt;&lt;periodical&gt;&lt;full-title&gt;J Antibiot (Tokyo)&lt;/full-title&gt;&lt;/periodical&gt;&lt;pages&gt;765-8&lt;/pages&gt;&lt;volume&gt;29&lt;/volume&gt;&lt;number&gt;7&lt;/number&gt;&lt;keywords&gt;&lt;keyword&gt;Animals&lt;/keyword&gt;&lt;keyword&gt;*Anti-Bacterial Agents/analysis/biosynthesis/pharmacology&lt;/keyword&gt;&lt;keyword&gt;Antibiotics, Antineoplastic/pharmacology&lt;/keyword&gt;&lt;keyword&gt;Bacteria/drug effects&lt;/keyword&gt;&lt;keyword&gt;Chemical Phenomena&lt;/keyword&gt;&lt;keyword&gt;Chemistry&lt;/keyword&gt;&lt;keyword&gt;Lethal Dose 50&lt;/keyword&gt;&lt;keyword&gt;Mice&lt;/keyword&gt;&lt;keyword&gt;Sarcoma, Yoshida&lt;/keyword&gt;&lt;keyword&gt;Solubility&lt;/keyword&gt;&lt;keyword&gt;Streptomyces/metabolism&lt;/keyword&gt;&lt;/keywords&gt;&lt;dates&gt;&lt;year&gt;1976&lt;/year&gt;&lt;pub-dates&gt;&lt;date&gt;Jul&lt;/date&gt;&lt;/pub-dates&gt;&lt;/dates&gt;&lt;isbn&gt;0021-8820 (Print)&amp;#xD;0021-8820 (Linking)&lt;/isbn&gt;&lt;accession-num&gt;956059&lt;/accession-num&gt;&lt;urls&gt;&lt;related-urls&gt;&lt;url&gt;https://www.ncbi.nlm.nih.gov/pubmed/956059&lt;/url&gt;&lt;/related-urls&gt;&lt;/urls&gt;&lt;/record&gt;&lt;/Cite&gt;&lt;/EndNote&gt;</w:instrText>
            </w:r>
            <w:r>
              <w:fldChar w:fldCharType="separate"/>
            </w:r>
            <w:r w:rsidRPr="0093575D">
              <w:rPr>
                <w:noProof/>
                <w:vertAlign w:val="superscript"/>
              </w:rPr>
              <w:t>375</w:t>
            </w:r>
            <w:r>
              <w:fldChar w:fldCharType="end"/>
            </w:r>
          </w:p>
        </w:tc>
      </w:tr>
      <w:tr w:rsidR="00960E20" w14:paraId="0D263931" w14:textId="77777777" w:rsidTr="00C42DDD">
        <w:tc>
          <w:tcPr>
            <w:tcW w:w="2287" w:type="dxa"/>
          </w:tcPr>
          <w:p w14:paraId="506334FC" w14:textId="780569FE" w:rsidR="00960E20" w:rsidRDefault="004E4F6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nactin</w:t>
            </w:r>
            <w:proofErr w:type="spellEnd"/>
          </w:p>
        </w:tc>
        <w:tc>
          <w:tcPr>
            <w:tcW w:w="1364" w:type="dxa"/>
          </w:tcPr>
          <w:p w14:paraId="08F49013" w14:textId="49FDDA43" w:rsidR="00960E20" w:rsidRDefault="004E4F65" w:rsidP="00C42DDD">
            <w:r>
              <w:t>yes</w:t>
            </w:r>
          </w:p>
        </w:tc>
        <w:tc>
          <w:tcPr>
            <w:tcW w:w="1364" w:type="dxa"/>
          </w:tcPr>
          <w:p w14:paraId="2947EB4A" w14:textId="1EDDB841" w:rsidR="00960E20" w:rsidRDefault="004E4F65" w:rsidP="00C42DDD">
            <w:r>
              <w:t>Gram pos</w:t>
            </w:r>
          </w:p>
        </w:tc>
        <w:tc>
          <w:tcPr>
            <w:tcW w:w="1141" w:type="dxa"/>
          </w:tcPr>
          <w:p w14:paraId="471A4D2D" w14:textId="2C55AC17" w:rsidR="00960E20" w:rsidRDefault="004E4F65" w:rsidP="00C42DDD">
            <w:r>
              <w:t>yes</w:t>
            </w:r>
          </w:p>
        </w:tc>
        <w:tc>
          <w:tcPr>
            <w:tcW w:w="1141" w:type="dxa"/>
          </w:tcPr>
          <w:p w14:paraId="570F8246" w14:textId="2AA1B8E8" w:rsidR="00960E20" w:rsidRDefault="004E4F65" w:rsidP="00C42DDD">
            <w:r>
              <w:t>yes</w:t>
            </w:r>
          </w:p>
        </w:tc>
        <w:tc>
          <w:tcPr>
            <w:tcW w:w="2051" w:type="dxa"/>
          </w:tcPr>
          <w:p w14:paraId="0905A9D9" w14:textId="77777777" w:rsidR="00960E20" w:rsidRDefault="00960E20" w:rsidP="00C42DDD"/>
        </w:tc>
        <w:tc>
          <w:tcPr>
            <w:tcW w:w="1346" w:type="dxa"/>
          </w:tcPr>
          <w:p w14:paraId="3951AB52" w14:textId="2FC1B991" w:rsidR="00960E20" w:rsidRDefault="001E545F" w:rsidP="00C42DDD">
            <w:r>
              <w:fldChar w:fldCharType="begin"/>
            </w:r>
            <w:r>
              <w:instrText xml:space="preserve"> ADDIN EN.CITE &lt;EndNote&gt;&lt;Cite&gt;&lt;Author&gt;Kusche&lt;/Author&gt;&lt;Year&gt;2009&lt;/Year&gt;&lt;RecNum&gt;386&lt;/RecNum&gt;&lt;DisplayText&gt;&lt;style face="superscript"&gt;377&lt;/style&gt;&lt;/DisplayText&gt;&lt;record&gt;&lt;rec-number&gt;386&lt;/rec-number&gt;&lt;foreign-keys&gt;&lt;key app="EN" db-id="p5zs9pw5ltwzr3e0webppaa6ae5zxdxszf5s" timestamp="1547591646"&gt;386&lt;/key&gt;&lt;/foreign-keys&gt;&lt;ref-type name="Journal Article"&gt;17&lt;/ref-type&gt;&lt;contributors&gt;&lt;authors&gt;&lt;author&gt;Kusche, B. R.&lt;/author&gt;&lt;author&gt;Smith, A. E.&lt;/author&gt;&lt;author&gt;McGuirl, M. A.&lt;/author&gt;&lt;author&gt;Priestley, N. D.&lt;/author&gt;&lt;/authors&gt;&lt;/contributors&gt;&lt;auth-address&gt;Department of Chemistry and Biochemistry, University of Montana, 32 Campus Drive, Missoula, Montana 59812-1656, USA.&lt;/auth-address&gt;&lt;titles&gt;&lt;title&gt;Alternating pattern of stereochemistry in the nonactin macrocycle is required for antibacterial activity and efficient ion binding&lt;/title&gt;&lt;secondary-title&gt;J Am Chem Soc&lt;/secondary-title&gt;&lt;/titles&gt;&lt;periodical&gt;&lt;full-title&gt;J Am Chem Soc&lt;/full-title&gt;&lt;/periodical&gt;&lt;pages&gt;17155-65&lt;/pages&gt;&lt;volume&gt;131&lt;/volume&gt;&lt;number&gt;47&lt;/number&gt;&lt;keywords&gt;&lt;keyword&gt;Anti-Bacterial Agents/*chemistry/pharmacology&lt;/keyword&gt;&lt;keyword&gt;Gram-Negative Bacteria/drug effects&lt;/keyword&gt;&lt;keyword&gt;Ions&lt;/keyword&gt;&lt;keyword&gt;Macrocyclic Compounds/*chemistry/pharmacology&lt;/keyword&gt;&lt;keyword&gt;Macrolides/chemistry&lt;/keyword&gt;&lt;keyword&gt;Microbial Sensitivity Tests&lt;/keyword&gt;&lt;keyword&gt;Stereoisomerism&lt;/keyword&gt;&lt;/keywords&gt;&lt;dates&gt;&lt;year&gt;2009&lt;/year&gt;&lt;pub-dates&gt;&lt;date&gt;Dec 2&lt;/date&gt;&lt;/pub-dates&gt;&lt;/dates&gt;&lt;isbn&gt;1520-5126 (Electronic)&amp;#xD;0002-7863 (Linking)&lt;/isbn&gt;&lt;accession-num&gt;19902940&lt;/accession-num&gt;&lt;urls&gt;&lt;related-urls&gt;&lt;url&gt;https://www.ncbi.nlm.nih.gov/pubmed/19902940&lt;/url&gt;&lt;/related-urls&gt;&lt;/urls&gt;&lt;custom2&gt;2879896&lt;/custom2&gt;&lt;electronic-resource-num&gt;10.1021/ja9050235&lt;/electronic-resource-num&gt;&lt;/record&gt;&lt;/Cite&gt;&lt;/EndNote&gt;</w:instrText>
            </w:r>
            <w:r>
              <w:fldChar w:fldCharType="separate"/>
            </w:r>
            <w:r w:rsidRPr="001E545F">
              <w:rPr>
                <w:noProof/>
                <w:vertAlign w:val="superscript"/>
              </w:rPr>
              <w:t>377</w:t>
            </w:r>
            <w:r>
              <w:fldChar w:fldCharType="end"/>
            </w:r>
          </w:p>
        </w:tc>
      </w:tr>
      <w:tr w:rsidR="00960E20" w14:paraId="12773EA6" w14:textId="77777777" w:rsidTr="00C42DDD">
        <w:tc>
          <w:tcPr>
            <w:tcW w:w="2287" w:type="dxa"/>
          </w:tcPr>
          <w:p w14:paraId="33D417E4" w14:textId="5C0A2D91" w:rsidR="00960E20" w:rsidRDefault="00FD195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oxytetracycline</w:t>
            </w:r>
          </w:p>
        </w:tc>
        <w:tc>
          <w:tcPr>
            <w:tcW w:w="1364" w:type="dxa"/>
          </w:tcPr>
          <w:p w14:paraId="6AA55746" w14:textId="20E278C8" w:rsidR="00960E20" w:rsidRDefault="00FD195F" w:rsidP="00C42DDD">
            <w:r>
              <w:t>yes</w:t>
            </w:r>
          </w:p>
        </w:tc>
        <w:tc>
          <w:tcPr>
            <w:tcW w:w="1364" w:type="dxa"/>
          </w:tcPr>
          <w:p w14:paraId="64120347" w14:textId="291EC4F6" w:rsidR="00960E20" w:rsidRDefault="00FD195F" w:rsidP="00C42DDD">
            <w:r>
              <w:t>Gram pos, gram neg</w:t>
            </w:r>
          </w:p>
        </w:tc>
        <w:tc>
          <w:tcPr>
            <w:tcW w:w="1141" w:type="dxa"/>
          </w:tcPr>
          <w:p w14:paraId="22149562" w14:textId="77777777" w:rsidR="00960E20" w:rsidRDefault="00960E20" w:rsidP="00C42DDD"/>
        </w:tc>
        <w:tc>
          <w:tcPr>
            <w:tcW w:w="1141" w:type="dxa"/>
          </w:tcPr>
          <w:p w14:paraId="0AB39B3C" w14:textId="77777777" w:rsidR="00960E20" w:rsidRDefault="00960E20" w:rsidP="00C42DDD"/>
        </w:tc>
        <w:tc>
          <w:tcPr>
            <w:tcW w:w="2051" w:type="dxa"/>
          </w:tcPr>
          <w:p w14:paraId="2756FCFA" w14:textId="77777777" w:rsidR="00960E20" w:rsidRDefault="00960E20" w:rsidP="00C42DDD"/>
        </w:tc>
        <w:tc>
          <w:tcPr>
            <w:tcW w:w="1346" w:type="dxa"/>
          </w:tcPr>
          <w:p w14:paraId="4F33D4CB" w14:textId="0DC22027" w:rsidR="00960E20" w:rsidRDefault="00FD195F" w:rsidP="00C42DDD">
            <w:r>
              <w:fldChar w:fldCharType="begin"/>
            </w:r>
            <w:r>
              <w:instrText xml:space="preserve"> ADDIN EN.CITE &lt;EndNote&gt;&lt;Cite&gt;&lt;Author&gt;Chopra&lt;/Author&gt;&lt;Year&gt;2001&lt;/Year&gt;&lt;RecNum&gt;167&lt;/RecNum&gt;&lt;DisplayText&gt;&lt;style face="superscript"&gt;164&lt;/style&gt;&lt;/DisplayText&gt;&lt;record&gt;&lt;rec-number&gt;167&lt;/rec-number&gt;&lt;foreign-keys&gt;&lt;key app="EN" db-id="p5zs9pw5ltwzr3e0webppaa6ae5zxdxszf5s" timestamp="1547151264"&gt;167&lt;/key&gt;&lt;/foreign-keys&gt;&lt;ref-type name="Journal Article"&gt;17&lt;/ref-type&gt;&lt;contributors&gt;&lt;authors&gt;&lt;author&gt;Chopra, I.&lt;/author&gt;&lt;author&gt;Roberts, M.&lt;/author&gt;&lt;/authors&gt;&lt;/contributors&gt;&lt;auth-address&gt;Antimicrobial Research Centre and Division of Microbiology, School of Biochemistry &amp;amp; Molecular Biology, University of Leeds, Leeds LS2 9JT, United Kingdom.&lt;/auth-address&gt;&lt;titles&gt;&lt;title&gt;Tetracycline antibiotics: mode of action, applications, molecular biology, and epidemiology of bacterial resistance&lt;/title&gt;&lt;secondary-title&gt;Microbiol Mol Biol Rev&lt;/secondary-title&gt;&lt;/titles&gt;&lt;periodical&gt;&lt;full-title&gt;Microbiol Mol Biol Rev&lt;/full-title&gt;&lt;/periodical&gt;&lt;pages&gt;232-60 ; second page, table of contents&lt;/pages&gt;&lt;volume&gt;65&lt;/volume&gt;&lt;number&gt;2&lt;/number&gt;&lt;keywords&gt;&lt;keyword&gt;Animal Husbandry&lt;/keyword&gt;&lt;keyword&gt;Animals&lt;/keyword&gt;&lt;keyword&gt;Anti-Bacterial Agents/chemistry/*pharmacology/therapeutic use&lt;/keyword&gt;&lt;keyword&gt;Bacterial Infections/drug therapy/veterinary&lt;/keyword&gt;&lt;keyword&gt;Humans&lt;/keyword&gt;&lt;keyword&gt;Molecular Structure&lt;/keyword&gt;&lt;keyword&gt;Structure-Activity Relationship&lt;/keyword&gt;&lt;keyword&gt;*Tetracycline Resistance&lt;/keyword&gt;&lt;keyword&gt;Tetracyclines&lt;/keyword&gt;&lt;/keywords&gt;&lt;dates&gt;&lt;year&gt;2001&lt;/year&gt;&lt;pub-dates&gt;&lt;date&gt;Jun&lt;/date&gt;&lt;/pub-dates&gt;&lt;/dates&gt;&lt;isbn&gt;1092-2172 (Print)&amp;#xD;1092-2172 (Linking)&lt;/isbn&gt;&lt;accession-num&gt;11381101&lt;/accession-num&gt;&lt;urls&gt;&lt;related-urls&gt;&lt;url&gt;https://www.ncbi.nlm.nih.gov/pubmed/11381101&lt;/url&gt;&lt;/related-urls&gt;&lt;/urls&gt;&lt;custom2&gt;99026&lt;/custom2&gt;&lt;electronic-resource-num&gt;10.1128/MMBR.65.2.232-260.2001&lt;/electronic-resource-num&gt;&lt;/record&gt;&lt;/Cite&gt;&lt;/EndNote&gt;</w:instrText>
            </w:r>
            <w:r>
              <w:fldChar w:fldCharType="separate"/>
            </w:r>
            <w:r w:rsidRPr="00FD195F">
              <w:rPr>
                <w:noProof/>
                <w:vertAlign w:val="superscript"/>
              </w:rPr>
              <w:t>164</w:t>
            </w:r>
            <w:r>
              <w:fldChar w:fldCharType="end"/>
            </w:r>
          </w:p>
        </w:tc>
      </w:tr>
      <w:tr w:rsidR="00960E20" w14:paraId="3C779599" w14:textId="77777777" w:rsidTr="00C42DDD">
        <w:tc>
          <w:tcPr>
            <w:tcW w:w="2287" w:type="dxa"/>
          </w:tcPr>
          <w:p w14:paraId="0B518D6E" w14:textId="0C9112E4" w:rsidR="00960E20" w:rsidRDefault="008646D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adimicin</w:t>
            </w:r>
            <w:proofErr w:type="spellEnd"/>
          </w:p>
        </w:tc>
        <w:tc>
          <w:tcPr>
            <w:tcW w:w="1364" w:type="dxa"/>
          </w:tcPr>
          <w:p w14:paraId="52AB7540" w14:textId="77777777" w:rsidR="00960E20" w:rsidRDefault="00960E20" w:rsidP="00C42DDD"/>
        </w:tc>
        <w:tc>
          <w:tcPr>
            <w:tcW w:w="1364" w:type="dxa"/>
          </w:tcPr>
          <w:p w14:paraId="16BDEC3F" w14:textId="77777777" w:rsidR="00960E20" w:rsidRDefault="00960E20" w:rsidP="00C42DDD"/>
        </w:tc>
        <w:tc>
          <w:tcPr>
            <w:tcW w:w="1141" w:type="dxa"/>
          </w:tcPr>
          <w:p w14:paraId="0F1CF81E" w14:textId="51A05AB3" w:rsidR="00960E20" w:rsidRDefault="008646D8" w:rsidP="00C42DDD">
            <w:r>
              <w:t>yes</w:t>
            </w:r>
          </w:p>
        </w:tc>
        <w:tc>
          <w:tcPr>
            <w:tcW w:w="1141" w:type="dxa"/>
          </w:tcPr>
          <w:p w14:paraId="65675875" w14:textId="77777777" w:rsidR="00960E20" w:rsidRDefault="00960E20" w:rsidP="00C42DDD"/>
        </w:tc>
        <w:tc>
          <w:tcPr>
            <w:tcW w:w="2051" w:type="dxa"/>
          </w:tcPr>
          <w:p w14:paraId="48B97E3C" w14:textId="77777777" w:rsidR="00960E20" w:rsidRDefault="00960E20" w:rsidP="00C42DDD"/>
        </w:tc>
        <w:tc>
          <w:tcPr>
            <w:tcW w:w="1346" w:type="dxa"/>
          </w:tcPr>
          <w:p w14:paraId="0F2C95B2" w14:textId="48D63539" w:rsidR="00960E20" w:rsidRDefault="008646D8" w:rsidP="00C42DDD">
            <w:r>
              <w:fldChar w:fldCharType="begin"/>
            </w:r>
            <w:r>
              <w:instrText xml:space="preserve"> ADDIN EN.CITE &lt;EndNote&gt;&lt;Cite&gt;&lt;Author&gt;Walsh&lt;/Author&gt;&lt;Year&gt;1997&lt;/Year&gt;&lt;RecNum&gt;387&lt;/RecNum&gt;&lt;DisplayText&gt;&lt;style face="superscript"&gt;378&lt;/style&gt;&lt;/DisplayText&gt;&lt;record&gt;&lt;rec-number&gt;387&lt;/rec-number&gt;&lt;foreign-keys&gt;&lt;key app="EN" db-id="p5zs9pw5ltwzr3e0webppaa6ae5zxdxszf5s" timestamp="1547591834"&gt;387&lt;/key&gt;&lt;/foreign-keys&gt;&lt;ref-type name="Journal Article"&gt;17&lt;/ref-type&gt;&lt;contributors&gt;&lt;authors&gt;&lt;author&gt;Walsh, T. J.&lt;/author&gt;&lt;author&gt;Giri, N.&lt;/author&gt;&lt;/authors&gt;&lt;/contributors&gt;&lt;auth-address&gt;Immunocompromised Host Section, National Cancer Institute, Bethesda, Maryland 20892, USA.&lt;/auth-address&gt;&lt;titles&gt;&lt;title&gt;Pradimicins: a novel class of broad-spectrum antifungal compounds&lt;/title&gt;&lt;secondary-title&gt;Eur J Clin Microbiol Infect Dis&lt;/secondary-title&gt;&lt;/titles&gt;&lt;periodical&gt;&lt;full-title&gt;Eur J Clin Microbiol Infect Dis&lt;/full-title&gt;&lt;/periodical&gt;&lt;pages&gt;93-7&lt;/pages&gt;&lt;volume&gt;16&lt;/volume&gt;&lt;number&gt;1&lt;/number&gt;&lt;keywords&gt;&lt;keyword&gt;Antibiotics, Antineoplastic/*pharmacology/therapeutic use&lt;/keyword&gt;&lt;keyword&gt;Antifungal Agents/adverse effects/pharmacology/*therapeutic use&lt;/keyword&gt;&lt;keyword&gt;Chemical Phenomena&lt;/keyword&gt;&lt;keyword&gt;Chemistry&lt;/keyword&gt;&lt;keyword&gt;Humans&lt;/keyword&gt;&lt;keyword&gt;Mycoses/drug therapy&lt;/keyword&gt;&lt;keyword&gt;Structure-Activity Relationship&lt;/keyword&gt;&lt;/keywords&gt;&lt;dates&gt;&lt;year&gt;1997&lt;/year&gt;&lt;pub-dates&gt;&lt;date&gt;Jan&lt;/date&gt;&lt;/pub-dates&gt;&lt;/dates&gt;&lt;isbn&gt;0934-9723 (Print)&amp;#xD;0934-9723 (Linking)&lt;/isbn&gt;&lt;accession-num&gt;9063679&lt;/accession-num&gt;&lt;urls&gt;&lt;related-urls&gt;&lt;url&gt;https://www.ncbi.nlm.nih.gov/pubmed/9063679&lt;/url&gt;&lt;/related-urls&gt;&lt;/urls&gt;&lt;/record&gt;&lt;/Cite&gt;&lt;/EndNote&gt;</w:instrText>
            </w:r>
            <w:r>
              <w:fldChar w:fldCharType="separate"/>
            </w:r>
            <w:r w:rsidRPr="008646D8">
              <w:rPr>
                <w:noProof/>
                <w:vertAlign w:val="superscript"/>
              </w:rPr>
              <w:t>378</w:t>
            </w:r>
            <w:r>
              <w:fldChar w:fldCharType="end"/>
            </w:r>
          </w:p>
        </w:tc>
      </w:tr>
      <w:tr w:rsidR="00960E20" w14:paraId="1BE5A88B" w14:textId="77777777" w:rsidTr="00C42DDD">
        <w:tc>
          <w:tcPr>
            <w:tcW w:w="2287" w:type="dxa"/>
          </w:tcPr>
          <w:p w14:paraId="06BE6AE0" w14:textId="3FD272CF" w:rsidR="00960E20" w:rsidRDefault="007B4B4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rodigiosin</w:t>
            </w:r>
            <w:proofErr w:type="spellEnd"/>
          </w:p>
        </w:tc>
        <w:tc>
          <w:tcPr>
            <w:tcW w:w="1364" w:type="dxa"/>
          </w:tcPr>
          <w:p w14:paraId="5216D10A" w14:textId="167287BE" w:rsidR="00960E20" w:rsidRDefault="007B4B44" w:rsidP="00C42DDD">
            <w:r>
              <w:t>yes</w:t>
            </w:r>
          </w:p>
        </w:tc>
        <w:tc>
          <w:tcPr>
            <w:tcW w:w="1364" w:type="dxa"/>
          </w:tcPr>
          <w:p w14:paraId="505E5947" w14:textId="5C759B01" w:rsidR="00960E20" w:rsidRDefault="007B4B44" w:rsidP="00C42DDD">
            <w:r>
              <w:t>Gram pos</w:t>
            </w:r>
          </w:p>
        </w:tc>
        <w:tc>
          <w:tcPr>
            <w:tcW w:w="1141" w:type="dxa"/>
          </w:tcPr>
          <w:p w14:paraId="4E93E12B" w14:textId="64C14968" w:rsidR="00960E20" w:rsidRDefault="007B4B44" w:rsidP="00C42DDD">
            <w:r>
              <w:t>yes</w:t>
            </w:r>
          </w:p>
        </w:tc>
        <w:tc>
          <w:tcPr>
            <w:tcW w:w="1141" w:type="dxa"/>
          </w:tcPr>
          <w:p w14:paraId="1A320970" w14:textId="4ED082F9" w:rsidR="00960E20" w:rsidRDefault="007B4B44" w:rsidP="00C42DDD">
            <w:r>
              <w:t>yes</w:t>
            </w:r>
          </w:p>
        </w:tc>
        <w:tc>
          <w:tcPr>
            <w:tcW w:w="2051" w:type="dxa"/>
          </w:tcPr>
          <w:p w14:paraId="0CA0C6DC" w14:textId="77777777" w:rsidR="00960E20" w:rsidRDefault="00960E20" w:rsidP="00C42DDD"/>
        </w:tc>
        <w:tc>
          <w:tcPr>
            <w:tcW w:w="1346" w:type="dxa"/>
          </w:tcPr>
          <w:p w14:paraId="0EF9B01B" w14:textId="6E517EB5" w:rsidR="00960E20" w:rsidRDefault="00D7509F" w:rsidP="00C42DDD">
            <w:r>
              <w:fldChar w:fldCharType="begin"/>
            </w:r>
            <w:r>
              <w:instrText xml:space="preserve"> ADDIN EN.CITE &lt;EndNote&gt;&lt;Cite&gt;&lt;Author&gt;Darshan&lt;/Author&gt;&lt;Year&gt;2015&lt;/Year&gt;&lt;RecNum&gt;388&lt;/RecNum&gt;&lt;DisplayText&gt;&lt;style face="superscript"&gt;379&lt;/style&gt;&lt;/DisplayText&gt;&lt;record&gt;&lt;rec-number&gt;388&lt;/rec-number&gt;&lt;foreign-keys&gt;&lt;key app="EN" db-id="p5zs9pw5ltwzr3e0webppaa6ae5zxdxszf5s" timestamp="1547592009"&gt;388&lt;/key&gt;&lt;/foreign-keys&gt;&lt;ref-type name="Journal Article"&gt;17&lt;/ref-type&gt;&lt;contributors&gt;&lt;authors&gt;&lt;author&gt;Darshan, N.&lt;/author&gt;&lt;author&gt;Manonmani, H. K.&lt;/author&gt;&lt;/authors&gt;&lt;/contributors&gt;&lt;auth-address&gt;Academy of Scientific and Innovative Research (AcSIR), New Delhi, 110 025 India ; Central Food Technological Research Institute (CSIR - CFTRI), Mysore, 570020 India.&lt;/auth-address&gt;&lt;titles&gt;&lt;title&gt;Prodigiosin and its potential applications&lt;/title&gt;&lt;secondary-title&gt;J Food Sci Technol&lt;/secondary-title&gt;&lt;/titles&gt;&lt;periodical&gt;&lt;full-title&gt;J Food Sci Technol&lt;/full-title&gt;&lt;/periodical&gt;&lt;pages&gt;5393-407&lt;/pages&gt;&lt;volume&gt;52&lt;/volume&gt;&lt;number&gt;9&lt;/number&gt;&lt;keywords&gt;&lt;keyword&gt;Cancer treatment&lt;/keyword&gt;&lt;keyword&gt;Food colorant&lt;/keyword&gt;&lt;keyword&gt;Prodigiosin&lt;/keyword&gt;&lt;keyword&gt;Serratia&lt;/keyword&gt;&lt;/keywords&gt;&lt;dates&gt;&lt;year&gt;2015&lt;/year&gt;&lt;pub-dates&gt;&lt;date&gt;Sep&lt;/date&gt;&lt;/pub-dates&gt;&lt;/dates&gt;&lt;isbn&gt;0022-1155 (Print)&amp;#xD;0022-1155 (Linking)&lt;/isbn&gt;&lt;accession-num&gt;26344956&lt;/accession-num&gt;&lt;urls&gt;&lt;related-urls&gt;&lt;url&gt;https://www.ncbi.nlm.nih.gov/pubmed/26344956&lt;/url&gt;&lt;/related-urls&gt;&lt;/urls&gt;&lt;custom2&gt;4554646&lt;/custom2&gt;&lt;electronic-resource-num&gt;10.1007/s13197-015-1740-4&lt;/electronic-resource-num&gt;&lt;/record&gt;&lt;/Cite&gt;&lt;/EndNote&gt;</w:instrText>
            </w:r>
            <w:r>
              <w:fldChar w:fldCharType="separate"/>
            </w:r>
            <w:r w:rsidRPr="00D7509F">
              <w:rPr>
                <w:noProof/>
                <w:vertAlign w:val="superscript"/>
              </w:rPr>
              <w:t>379</w:t>
            </w:r>
            <w:r>
              <w:fldChar w:fldCharType="end"/>
            </w:r>
          </w:p>
        </w:tc>
      </w:tr>
      <w:tr w:rsidR="00960E20" w14:paraId="5D2466EE" w14:textId="77777777" w:rsidTr="00C42DDD">
        <w:tc>
          <w:tcPr>
            <w:tcW w:w="2287" w:type="dxa"/>
          </w:tcPr>
          <w:p w14:paraId="7C1BCFAD" w14:textId="13E9A9A5" w:rsidR="00960E20" w:rsidRDefault="00D7509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avidomycin</w:t>
            </w:r>
            <w:proofErr w:type="spellEnd"/>
          </w:p>
        </w:tc>
        <w:tc>
          <w:tcPr>
            <w:tcW w:w="1364" w:type="dxa"/>
          </w:tcPr>
          <w:p w14:paraId="51FB2059" w14:textId="77777777" w:rsidR="00960E20" w:rsidRDefault="00960E20" w:rsidP="00C42DDD"/>
        </w:tc>
        <w:tc>
          <w:tcPr>
            <w:tcW w:w="1364" w:type="dxa"/>
          </w:tcPr>
          <w:p w14:paraId="2A14E3F4" w14:textId="77777777" w:rsidR="00960E20" w:rsidRDefault="00960E20" w:rsidP="00C42DDD"/>
        </w:tc>
        <w:tc>
          <w:tcPr>
            <w:tcW w:w="1141" w:type="dxa"/>
          </w:tcPr>
          <w:p w14:paraId="7E79D783" w14:textId="2EDE4B3A" w:rsidR="00960E20" w:rsidRDefault="00D7509F" w:rsidP="00C42DDD">
            <w:r>
              <w:t>yes</w:t>
            </w:r>
          </w:p>
        </w:tc>
        <w:tc>
          <w:tcPr>
            <w:tcW w:w="1141" w:type="dxa"/>
          </w:tcPr>
          <w:p w14:paraId="234DAE8F" w14:textId="1C7C737B" w:rsidR="00960E20" w:rsidRDefault="00D7509F" w:rsidP="00C42DDD">
            <w:r>
              <w:t>yes</w:t>
            </w:r>
          </w:p>
        </w:tc>
        <w:tc>
          <w:tcPr>
            <w:tcW w:w="2051" w:type="dxa"/>
          </w:tcPr>
          <w:p w14:paraId="762E6210" w14:textId="77777777" w:rsidR="00960E20" w:rsidRDefault="00960E20" w:rsidP="00C42DDD"/>
        </w:tc>
        <w:tc>
          <w:tcPr>
            <w:tcW w:w="1346" w:type="dxa"/>
          </w:tcPr>
          <w:p w14:paraId="6C74EFE7" w14:textId="22ED0E47" w:rsidR="00960E20" w:rsidRDefault="00FC15F0" w:rsidP="00C42DDD">
            <w:r>
              <w:fldChar w:fldCharType="begin"/>
            </w:r>
            <w:r>
              <w:instrText xml:space="preserve"> ADDIN EN.CITE &lt;EndNote&gt;&lt;Cite&gt;&lt;Author&gt;Roemer&lt;/Author&gt;&lt;Year&gt;2011&lt;/Year&gt;&lt;RecNum&gt;389&lt;/RecNum&gt;&lt;DisplayText&gt;&lt;style face="superscript"&gt;380&lt;/style&gt;&lt;/DisplayText&gt;&lt;record&gt;&lt;rec-number&gt;389&lt;/rec-number&gt;&lt;foreign-keys&gt;&lt;key app="EN" db-id="p5zs9pw5ltwzr3e0webppaa6ae5zxdxszf5s" timestamp="1547592205"&gt;389&lt;/key&gt;&lt;/foreign-keys&gt;&lt;ref-type name="Journal Article"&gt;17&lt;/ref-type&gt;&lt;contributors&gt;&lt;authors&gt;&lt;author&gt;Roemer, T.&lt;/author&gt;&lt;author&gt;Xu, D.&lt;/author&gt;&lt;author&gt;Singh, S. B.&lt;/author&gt;&lt;author&gt;Parish, C. A.&lt;/author&gt;&lt;author&gt;Harris, G.&lt;/author&gt;&lt;author&gt;Wang, H.&lt;/author&gt;&lt;author&gt;Davies, J. E.&lt;/author&gt;&lt;author&gt;Bills, G. F.&lt;/author&gt;&lt;/authors&gt;&lt;/contributors&gt;&lt;auth-address&gt;Department of Infectious Disease, Merck Frosst Canada Ltd., Montreal, QC, Canada. terry_roemer@merck.com&lt;/auth-address&gt;&lt;titles&gt;&lt;title&gt;Confronting the challenges of natural product-based antifungal discovery&lt;/title&gt;&lt;secondary-title&gt;Chem Biol&lt;/secondary-title&gt;&lt;/titles&gt;&lt;periodical&gt;&lt;full-title&gt;Chem Biol&lt;/full-title&gt;&lt;/periodical&gt;&lt;pages&gt;148-64&lt;/pages&gt;&lt;volume&gt;18&lt;/volume&gt;&lt;number&gt;2&lt;/number&gt;&lt;keywords&gt;&lt;keyword&gt;Animals&lt;/keyword&gt;&lt;keyword&gt;Antifungal Agents/isolation &amp;amp; purification/*pharmacology&lt;/keyword&gt;&lt;keyword&gt;Biological Products/isolation &amp;amp; purification/*pharmacology&lt;/keyword&gt;&lt;keyword&gt;Candida albicans/drug effects/growth &amp;amp; development/metabolism&lt;/keyword&gt;&lt;keyword&gt;Drug Discovery/*methods&lt;/keyword&gt;&lt;keyword&gt;Drug Evaluation, Preclinical&lt;/keyword&gt;&lt;keyword&gt;Humans&lt;/keyword&gt;&lt;/keywords&gt;&lt;dates&gt;&lt;year&gt;2011&lt;/year&gt;&lt;pub-dates&gt;&lt;date&gt;Feb 25&lt;/date&gt;&lt;/pub-dates&gt;&lt;/dates&gt;&lt;isbn&gt;1879-1301 (Electronic)&amp;#xD;1074-5521 (Linking)&lt;/isbn&gt;&lt;accession-num&gt;21338914&lt;/accession-num&gt;&lt;urls&gt;&lt;related-urls&gt;&lt;url&gt;https://www.ncbi.nlm.nih.gov/pubmed/21338914&lt;/url&gt;&lt;/related-urls&gt;&lt;/urls&gt;&lt;electronic-resource-num&gt;10.1016/j.chembiol.2011.01.009&lt;/electronic-resource-num&gt;&lt;/record&gt;&lt;/Cite&gt;&lt;/EndNote&gt;</w:instrText>
            </w:r>
            <w:r>
              <w:fldChar w:fldCharType="separate"/>
            </w:r>
            <w:r w:rsidRPr="00FC15F0">
              <w:rPr>
                <w:noProof/>
                <w:vertAlign w:val="superscript"/>
              </w:rPr>
              <w:t>380</w:t>
            </w:r>
            <w:r>
              <w:fldChar w:fldCharType="end"/>
            </w:r>
          </w:p>
        </w:tc>
      </w:tr>
      <w:tr w:rsidR="00960E20" w14:paraId="11FA1D62" w14:textId="77777777" w:rsidTr="00C42DDD">
        <w:tc>
          <w:tcPr>
            <w:tcW w:w="2287" w:type="dxa"/>
          </w:tcPr>
          <w:p w14:paraId="1E2B133B" w14:textId="7AECE014" w:rsidR="00960E20" w:rsidRDefault="0013616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hodomycin</w:t>
            </w:r>
            <w:proofErr w:type="spellEnd"/>
          </w:p>
        </w:tc>
        <w:tc>
          <w:tcPr>
            <w:tcW w:w="1364" w:type="dxa"/>
          </w:tcPr>
          <w:p w14:paraId="758D8E28" w14:textId="28F42EAA" w:rsidR="00960E20" w:rsidRDefault="00136162" w:rsidP="00C42DDD">
            <w:r>
              <w:t>yes</w:t>
            </w:r>
          </w:p>
        </w:tc>
        <w:tc>
          <w:tcPr>
            <w:tcW w:w="1364" w:type="dxa"/>
          </w:tcPr>
          <w:p w14:paraId="5293788F" w14:textId="07D88C87" w:rsidR="00960E20" w:rsidRDefault="00136162" w:rsidP="00C42DDD">
            <w:r>
              <w:t>Gram pos</w:t>
            </w:r>
          </w:p>
        </w:tc>
        <w:tc>
          <w:tcPr>
            <w:tcW w:w="1141" w:type="dxa"/>
          </w:tcPr>
          <w:p w14:paraId="7E84F2AB" w14:textId="077775E6" w:rsidR="00960E20" w:rsidRDefault="00960E20" w:rsidP="00C42DDD"/>
        </w:tc>
        <w:tc>
          <w:tcPr>
            <w:tcW w:w="1141" w:type="dxa"/>
          </w:tcPr>
          <w:p w14:paraId="4D5E7977" w14:textId="5F45A374" w:rsidR="00960E20" w:rsidRDefault="00136162" w:rsidP="00C42DDD">
            <w:r>
              <w:t>yes</w:t>
            </w:r>
          </w:p>
        </w:tc>
        <w:tc>
          <w:tcPr>
            <w:tcW w:w="2051" w:type="dxa"/>
          </w:tcPr>
          <w:p w14:paraId="3C66A113" w14:textId="77777777" w:rsidR="00960E20" w:rsidRDefault="00960E20" w:rsidP="00C42DDD"/>
        </w:tc>
        <w:tc>
          <w:tcPr>
            <w:tcW w:w="1346" w:type="dxa"/>
          </w:tcPr>
          <w:p w14:paraId="483E1D62" w14:textId="3A90F468" w:rsidR="00960E20" w:rsidRDefault="00C23DE1" w:rsidP="00C42DDD">
            <w:r>
              <w:fldChar w:fldCharType="begin"/>
            </w:r>
            <w:r>
              <w:instrText xml:space="preserve"> ADDIN EN.CITE &lt;EndNote&gt;&lt;Cite&gt;&lt;Author&gt;Holkar&lt;/Author&gt;&lt;Year&gt;2013&lt;/Year&gt;&lt;RecNum&gt;390&lt;/RecNum&gt;&lt;DisplayText&gt;&lt;style face="superscript"&gt;381&lt;/style&gt;&lt;/DisplayText&gt;&lt;record&gt;&lt;rec-number&gt;390&lt;/rec-number&gt;&lt;foreign-keys&gt;&lt;key app="EN" db-id="p5zs9pw5ltwzr3e0webppaa6ae5zxdxszf5s" timestamp="1547592313"&gt;390&lt;/key&gt;&lt;/foreign-keys&gt;&lt;ref-type name="Journal Article"&gt;17&lt;/ref-type&gt;&lt;contributors&gt;&lt;authors&gt;&lt;author&gt;Holkar, S.&lt;/author&gt;&lt;author&gt;Begde, D.&lt;/author&gt;&lt;author&gt;Nashikkar, N.&lt;/author&gt;&lt;author&gt;Kadam, T.&lt;/author&gt;&lt;author&gt;Upadhyay, A.&lt;/author&gt;&lt;/authors&gt;&lt;/contributors&gt;&lt;auth-address&gt;Department of Microbiology, School of Life Sciences, Swami Ramanand Teerth Marathwada University (SRTMU), Nanded, 431 401 Maharashtra India.&lt;/auth-address&gt;&lt;titles&gt;&lt;title&gt;Rhodomycin analogues from Streptomyces purpurascens: isolation, characterization and biological activities&lt;/title&gt;&lt;secondary-title&gt;Springerplus&lt;/secondary-title&gt;&lt;/titles&gt;&lt;periodical&gt;&lt;full-title&gt;Springerplus&lt;/full-title&gt;&lt;/periodical&gt;&lt;pages&gt;93&lt;/pages&gt;&lt;volume&gt;2&lt;/volume&gt;&lt;number&gt;1&lt;/number&gt;&lt;keywords&gt;&lt;keyword&gt;16S rRNA&lt;/keyword&gt;&lt;keyword&gt;Bioactivity&lt;/keyword&gt;&lt;keyword&gt;Rhodomycin&lt;/keyword&gt;&lt;keyword&gt;Streptomyces purpurascens&lt;/keyword&gt;&lt;keyword&gt;Taxonomy&lt;/keyword&gt;&lt;/keywords&gt;&lt;dates&gt;&lt;year&gt;2013&lt;/year&gt;&lt;pub-dates&gt;&lt;date&gt;Dec&lt;/date&gt;&lt;/pub-dates&gt;&lt;/dates&gt;&lt;isbn&gt;2193-1801 (Print)&amp;#xD;2193-1801 (Linking)&lt;/isbn&gt;&lt;accession-num&gt;23741637&lt;/accession-num&gt;&lt;urls&gt;&lt;related-urls&gt;&lt;url&gt;https://www.ncbi.nlm.nih.gov/pubmed/23741637&lt;/url&gt;&lt;/related-urls&gt;&lt;/urls&gt;&lt;custom2&gt;3667366&lt;/custom2&gt;&lt;electronic-resource-num&gt;10.1186/2193-1801-2-93&lt;/electronic-resource-num&gt;&lt;/record&gt;&lt;/Cite&gt;&lt;/EndNote&gt;</w:instrText>
            </w:r>
            <w:r>
              <w:fldChar w:fldCharType="separate"/>
            </w:r>
            <w:r w:rsidRPr="00C23DE1">
              <w:rPr>
                <w:noProof/>
                <w:vertAlign w:val="superscript"/>
              </w:rPr>
              <w:t>381</w:t>
            </w:r>
            <w:r>
              <w:fldChar w:fldCharType="end"/>
            </w:r>
          </w:p>
        </w:tc>
      </w:tr>
      <w:tr w:rsidR="00960E20" w14:paraId="2EB1890E" w14:textId="77777777" w:rsidTr="00C42DDD">
        <w:tc>
          <w:tcPr>
            <w:tcW w:w="2287" w:type="dxa"/>
          </w:tcPr>
          <w:p w14:paraId="49B1C2EA" w14:textId="35DBCE6B" w:rsidR="00960E20" w:rsidRDefault="00C23DE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pore pigment</w:t>
            </w:r>
          </w:p>
        </w:tc>
        <w:tc>
          <w:tcPr>
            <w:tcW w:w="1364" w:type="dxa"/>
          </w:tcPr>
          <w:p w14:paraId="438F6872" w14:textId="77777777" w:rsidR="00960E20" w:rsidRDefault="00960E20" w:rsidP="00C42DDD"/>
        </w:tc>
        <w:tc>
          <w:tcPr>
            <w:tcW w:w="1364" w:type="dxa"/>
          </w:tcPr>
          <w:p w14:paraId="6FA6A44B" w14:textId="77777777" w:rsidR="00960E20" w:rsidRDefault="00960E20" w:rsidP="00C42DDD"/>
        </w:tc>
        <w:tc>
          <w:tcPr>
            <w:tcW w:w="1141" w:type="dxa"/>
          </w:tcPr>
          <w:p w14:paraId="66F9CB01" w14:textId="77777777" w:rsidR="00960E20" w:rsidRDefault="00960E20" w:rsidP="00C42DDD"/>
        </w:tc>
        <w:tc>
          <w:tcPr>
            <w:tcW w:w="1141" w:type="dxa"/>
          </w:tcPr>
          <w:p w14:paraId="17EDC5A6" w14:textId="77777777" w:rsidR="00960E20" w:rsidRDefault="00960E20" w:rsidP="00C42DDD"/>
        </w:tc>
        <w:tc>
          <w:tcPr>
            <w:tcW w:w="2051" w:type="dxa"/>
          </w:tcPr>
          <w:p w14:paraId="17C43471" w14:textId="3EEEF457" w:rsidR="00960E20" w:rsidRDefault="000B693C" w:rsidP="00C42DDD">
            <w:r>
              <w:t>P</w:t>
            </w:r>
            <w:r w:rsidR="00C23DE1">
              <w:t>i</w:t>
            </w:r>
            <w:r>
              <w:t>g</w:t>
            </w:r>
            <w:r w:rsidR="00C23DE1">
              <w:t>men</w:t>
            </w:r>
            <w:r>
              <w:t>t</w:t>
            </w:r>
          </w:p>
        </w:tc>
        <w:tc>
          <w:tcPr>
            <w:tcW w:w="1346" w:type="dxa"/>
          </w:tcPr>
          <w:p w14:paraId="5D1CA34C" w14:textId="2867FD85" w:rsidR="00960E20" w:rsidRDefault="00B70B57" w:rsidP="00C42DDD">
            <w:r>
              <w:fldChar w:fldCharType="begin"/>
            </w:r>
            <w:r>
              <w:instrText xml:space="preserve"> ADDIN EN.CITE &lt;EndNote&gt;&lt;Cite&gt;&lt;Author&gt;Novakova&lt;/Author&gt;&lt;Year&gt;2004&lt;/Year&gt;&lt;RecNum&gt;391&lt;/RecNum&gt;&lt;DisplayText&gt;&lt;style face="superscript"&gt;382&lt;/style&gt;&lt;/DisplayText&gt;&lt;record&gt;&lt;rec-number&gt;391&lt;/rec-number&gt;&lt;foreign-keys&gt;&lt;key app="EN" db-id="p5zs9pw5ltwzr3e0webppaa6ae5zxdxszf5s" timestamp="1547592415"&gt;391&lt;/key&gt;&lt;/foreign-keys&gt;&lt;ref-type name="Journal Article"&gt;17&lt;/ref-type&gt;&lt;contributors&gt;&lt;authors&gt;&lt;author&gt;Novakova, R.&lt;/author&gt;&lt;author&gt;Bistakova, J.&lt;/author&gt;&lt;author&gt;Kormanec, J.&lt;/author&gt;&lt;/authors&gt;&lt;/contributors&gt;&lt;auth-address&gt;Institute of Molecular Biology, Center of Excellence for Molecular Medicine, Slovak Academy of Sciences, 845 51 Bratislava, Slovakia.&lt;/auth-address&gt;&lt;titles&gt;&lt;title&gt;Characterization of the polyketide spore pigment cluster whiESa in Streptomyces aureofaciens CCM3239&lt;/title&gt;&lt;secondary-title&gt;Arch Microbiol&lt;/secondary-title&gt;&lt;/titles&gt;&lt;periodical&gt;&lt;full-title&gt;Arch Microbiol&lt;/full-title&gt;&lt;/periodical&gt;&lt;pages&gt;388-95&lt;/pages&gt;&lt;volume&gt;182&lt;/volume&gt;&lt;number&gt;5&lt;/number&gt;&lt;keywords&gt;&lt;keyword&gt;Bacterial Proteins/chemistry/*genetics/*metabolism&lt;/keyword&gt;&lt;keyword&gt;Base Sequence&lt;/keyword&gt;&lt;keyword&gt;Gene Expression Regulation, Bacterial&lt;/keyword&gt;&lt;keyword&gt;Molecular Sequence Data&lt;/keyword&gt;&lt;keyword&gt;*Multigene Family&lt;/keyword&gt;&lt;keyword&gt;Mutation&lt;/keyword&gt;&lt;keyword&gt;Peptides/chemistry/genetics/*metabolism&lt;/keyword&gt;&lt;keyword&gt;Polyketide Synthases/chemistry/*genetics/metabolism&lt;/keyword&gt;&lt;keyword&gt;Promoter Regions, Genetic&lt;/keyword&gt;&lt;keyword&gt;Sequence Analysis, DNA&lt;/keyword&gt;&lt;keyword&gt;Sigma Factor&lt;/keyword&gt;&lt;keyword&gt;Streptomyces aureofaciens/genetics/*growth &amp;amp; development/metabolism&lt;/keyword&gt;&lt;keyword&gt;Transcription Factors&lt;/keyword&gt;&lt;keyword&gt;Transcription, Genetic&lt;/keyword&gt;&lt;/keywords&gt;&lt;dates&gt;&lt;year&gt;2004&lt;/year&gt;&lt;pub-dates&gt;&lt;date&gt;Nov&lt;/date&gt;&lt;/pub-dates&gt;&lt;/dates&gt;&lt;isbn&gt;0302-8933 (Print)&amp;#xD;0302-8933 (Linking)&lt;/isbn&gt;&lt;accession-num&gt;15365693&lt;/accession-num&gt;&lt;urls&gt;&lt;related-urls&gt;&lt;url&gt;https://www.ncbi.nlm.nih.gov/pubmed/15365693&lt;/url&gt;&lt;/related-urls&gt;&lt;/urls&gt;&lt;electronic-resource-num&gt;10.1007/s00203-004-0720-2&lt;/electronic-resource-num&gt;&lt;/record&gt;&lt;/Cite&gt;&lt;/EndNote&gt;</w:instrText>
            </w:r>
            <w:r>
              <w:fldChar w:fldCharType="separate"/>
            </w:r>
            <w:r w:rsidRPr="00B70B57">
              <w:rPr>
                <w:noProof/>
                <w:vertAlign w:val="superscript"/>
              </w:rPr>
              <w:t>382</w:t>
            </w:r>
            <w:r>
              <w:fldChar w:fldCharType="end"/>
            </w:r>
          </w:p>
        </w:tc>
      </w:tr>
      <w:tr w:rsidR="00960E20" w14:paraId="3B44F5DA" w14:textId="77777777" w:rsidTr="00C42DDD">
        <w:tc>
          <w:tcPr>
            <w:tcW w:w="2287" w:type="dxa"/>
          </w:tcPr>
          <w:p w14:paraId="1AABE327" w14:textId="5B3B2858" w:rsidR="00960E20" w:rsidRDefault="00B70B5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urdamycin</w:t>
            </w:r>
            <w:proofErr w:type="spellEnd"/>
          </w:p>
        </w:tc>
        <w:tc>
          <w:tcPr>
            <w:tcW w:w="1364" w:type="dxa"/>
          </w:tcPr>
          <w:p w14:paraId="4F361F91" w14:textId="4343ABF5" w:rsidR="00960E20" w:rsidRDefault="00B70B57" w:rsidP="00C42DDD">
            <w:r>
              <w:t>yes</w:t>
            </w:r>
          </w:p>
        </w:tc>
        <w:tc>
          <w:tcPr>
            <w:tcW w:w="1364" w:type="dxa"/>
          </w:tcPr>
          <w:p w14:paraId="6A65D3B1" w14:textId="604823A8" w:rsidR="00960E20" w:rsidRDefault="00B70B57" w:rsidP="00C42DDD">
            <w:r>
              <w:t>Gram pos</w:t>
            </w:r>
          </w:p>
        </w:tc>
        <w:tc>
          <w:tcPr>
            <w:tcW w:w="1141" w:type="dxa"/>
          </w:tcPr>
          <w:p w14:paraId="5F771B38" w14:textId="77777777" w:rsidR="00960E20" w:rsidRDefault="00960E20" w:rsidP="00C42DDD"/>
        </w:tc>
        <w:tc>
          <w:tcPr>
            <w:tcW w:w="1141" w:type="dxa"/>
          </w:tcPr>
          <w:p w14:paraId="775C1F16" w14:textId="718DA8DD" w:rsidR="00960E20" w:rsidRDefault="00B70B57" w:rsidP="00C42DDD">
            <w:r>
              <w:t>yes</w:t>
            </w:r>
          </w:p>
        </w:tc>
        <w:tc>
          <w:tcPr>
            <w:tcW w:w="2051" w:type="dxa"/>
          </w:tcPr>
          <w:p w14:paraId="242196D7" w14:textId="77777777" w:rsidR="00960E20" w:rsidRDefault="00960E20" w:rsidP="00C42DDD"/>
        </w:tc>
        <w:tc>
          <w:tcPr>
            <w:tcW w:w="1346" w:type="dxa"/>
          </w:tcPr>
          <w:p w14:paraId="37A475B8" w14:textId="0B72B64E" w:rsidR="00960E20" w:rsidRDefault="00C5206A" w:rsidP="00C42DDD">
            <w:r>
              <w:fldChar w:fldCharType="begin"/>
            </w:r>
            <w:r>
              <w:instrText xml:space="preserve"> ADDIN EN.CITE &lt;EndNote&gt;&lt;Cite&gt;&lt;Author&gt;Drautz&lt;/Author&gt;&lt;Year&gt;1986&lt;/Year&gt;&lt;RecNum&gt;392&lt;/RecNum&gt;&lt;DisplayText&gt;&lt;style face="superscript"&gt;383&lt;/style&gt;&lt;/DisplayText&gt;&lt;record&gt;&lt;rec-number&gt;392&lt;/rec-number&gt;&lt;foreign-keys&gt;&lt;key app="EN" db-id="p5zs9pw5ltwzr3e0webppaa6ae5zxdxszf5s" timestamp="1547592546"&gt;392&lt;/key&gt;&lt;/foreign-keys&gt;&lt;ref-type name="Journal Article"&gt;17&lt;/ref-type&gt;&lt;contributors&gt;&lt;authors&gt;&lt;author&gt;Drautz, H.&lt;/author&gt;&lt;author&gt;Zahner, H.&lt;/author&gt;&lt;author&gt;Rohr, J.&lt;/author&gt;&lt;author&gt;Zeeck, A.&lt;/author&gt;&lt;/authors&gt;&lt;/contributors&gt;&lt;titles&gt;&lt;title&gt;Metabolic products of microorganisms. 234. Urdamycins, new angucycline antibiotics from Streptomyces fradiae. I. Isolation, characterization and biological properties&lt;/title&gt;&lt;secondary-title&gt;J Antibiot (Tokyo)&lt;/secondary-title&gt;&lt;/titles&gt;&lt;periodical&gt;&lt;full-title&gt;J Antibiot (Tokyo)&lt;/full-title&gt;&lt;/periodical&gt;&lt;pages&gt;1657-69&lt;/pages&gt;&lt;volume&gt;39&lt;/volume&gt;&lt;number&gt;12&lt;/number&gt;&lt;keywords&gt;&lt;keyword&gt;*Aminoglycosides&lt;/keyword&gt;&lt;keyword&gt;Animals&lt;/keyword&gt;&lt;keyword&gt;Anthraquinones/isolation &amp;amp; purification/pharmacology&lt;/keyword&gt;&lt;keyword&gt;Anti-Bacterial Agents/*isolation &amp;amp; purification/pharmacology&lt;/keyword&gt;&lt;keyword&gt;Chemical Phenomena&lt;/keyword&gt;&lt;keyword&gt;Chemistry&lt;/keyword&gt;&lt;keyword&gt;Fermentation&lt;/keyword&gt;&lt;keyword&gt;Glycosides/isolation &amp;amp; purification/pharmacology&lt;/keyword&gt;&lt;keyword&gt;Magnetic Resonance Spectroscopy&lt;/keyword&gt;&lt;keyword&gt;Mice&lt;/keyword&gt;&lt;keyword&gt;Streptomyces/*metabolism&lt;/keyword&gt;&lt;/keywords&gt;&lt;dates&gt;&lt;year&gt;1986&lt;/year&gt;&lt;pub-dates&gt;&lt;date&gt;Dec&lt;/date&gt;&lt;/pub-dates&gt;&lt;/dates&gt;&lt;isbn&gt;0021-8820 (Print)&amp;#xD;0021-8820 (Linking)&lt;/isbn&gt;&lt;accession-num&gt;3818439&lt;/accession-num&gt;&lt;urls&gt;&lt;related-urls&gt;&lt;url&gt;https://www.ncbi.nlm.nih.gov/pubmed/3818439&lt;/url&gt;&lt;/related-urls&gt;&lt;/urls&gt;&lt;/record&gt;&lt;/Cite&gt;&lt;/EndNote&gt;</w:instrText>
            </w:r>
            <w:r>
              <w:fldChar w:fldCharType="separate"/>
            </w:r>
            <w:r w:rsidRPr="00C5206A">
              <w:rPr>
                <w:noProof/>
                <w:vertAlign w:val="superscript"/>
              </w:rPr>
              <w:t>383</w:t>
            </w:r>
            <w:r>
              <w:fldChar w:fldCharType="end"/>
            </w:r>
          </w:p>
        </w:tc>
      </w:tr>
      <w:tr w:rsidR="00C5206A" w14:paraId="3C669A62" w14:textId="77777777" w:rsidTr="00C42DDD">
        <w:tc>
          <w:tcPr>
            <w:tcW w:w="2287" w:type="dxa"/>
          </w:tcPr>
          <w:p w14:paraId="41D5CD54" w14:textId="7858AF0E" w:rsidR="00C5206A" w:rsidRDefault="00C5206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antholipin</w:t>
            </w:r>
            <w:proofErr w:type="spellEnd"/>
          </w:p>
        </w:tc>
        <w:tc>
          <w:tcPr>
            <w:tcW w:w="1364" w:type="dxa"/>
          </w:tcPr>
          <w:p w14:paraId="4232F51E" w14:textId="782E7D3E" w:rsidR="00C5206A" w:rsidRDefault="00C5206A" w:rsidP="00C42DDD">
            <w:r>
              <w:t>yes</w:t>
            </w:r>
          </w:p>
        </w:tc>
        <w:tc>
          <w:tcPr>
            <w:tcW w:w="1364" w:type="dxa"/>
          </w:tcPr>
          <w:p w14:paraId="37F2656D" w14:textId="4EA8AB67" w:rsidR="00C5206A" w:rsidRDefault="00C5206A" w:rsidP="00C42DDD">
            <w:r>
              <w:t>Gram pos</w:t>
            </w:r>
          </w:p>
        </w:tc>
        <w:tc>
          <w:tcPr>
            <w:tcW w:w="1141" w:type="dxa"/>
          </w:tcPr>
          <w:p w14:paraId="6929E528" w14:textId="7E4DC24D" w:rsidR="00C5206A" w:rsidRDefault="00F13183" w:rsidP="00C42DDD">
            <w:r>
              <w:t>yes</w:t>
            </w:r>
          </w:p>
        </w:tc>
        <w:tc>
          <w:tcPr>
            <w:tcW w:w="1141" w:type="dxa"/>
          </w:tcPr>
          <w:p w14:paraId="07491237" w14:textId="67ECFE25" w:rsidR="00C5206A" w:rsidRDefault="00F13183" w:rsidP="00C42DDD">
            <w:r>
              <w:t>yes</w:t>
            </w:r>
          </w:p>
        </w:tc>
        <w:tc>
          <w:tcPr>
            <w:tcW w:w="2051" w:type="dxa"/>
          </w:tcPr>
          <w:p w14:paraId="194C83ED" w14:textId="77777777" w:rsidR="00C5206A" w:rsidRDefault="00C5206A" w:rsidP="00C42DDD"/>
        </w:tc>
        <w:tc>
          <w:tcPr>
            <w:tcW w:w="1346" w:type="dxa"/>
          </w:tcPr>
          <w:p w14:paraId="276DDA90" w14:textId="71514C9D" w:rsidR="00C5206A" w:rsidRDefault="004E322C" w:rsidP="00C42DDD">
            <w:r>
              <w:fldChar w:fldCharType="begin"/>
            </w:r>
            <w:r>
              <w:instrText xml:space="preserve"> ADDIN EN.CITE &lt;EndNote&gt;&lt;Cite&gt;&lt;Author&gt;Zhang&lt;/Author&gt;&lt;Year&gt;2012&lt;/Year&gt;&lt;RecNum&gt;393&lt;/RecNum&gt;&lt;DisplayText&gt;&lt;style face="superscript"&gt;384&lt;/style&gt;&lt;/DisplayText&gt;&lt;record&gt;&lt;rec-number&gt;393&lt;/rec-number&gt;&lt;foreign-keys&gt;&lt;key app="EN" db-id="p5zs9pw5ltwzr3e0webppaa6ae5zxdxszf5s" timestamp="1547592658"&gt;393&lt;/key&gt;&lt;/foreign-keys&gt;&lt;ref-type name="Journal Article"&gt;17&lt;/ref-type&gt;&lt;contributors&gt;&lt;authors&gt;&lt;author&gt;Zhang, W.&lt;/author&gt;&lt;author&gt;Wang, L.&lt;/author&gt;&lt;author&gt;Kong, L.&lt;/author&gt;&lt;author&gt;Wang, T.&lt;/author&gt;&lt;author&gt;Chu, Y.&lt;/author&gt;&lt;author&gt;Deng, Z.&lt;/author&gt;&lt;author&gt;You, D.&lt;/author&gt;&lt;/authors&gt;&lt;/contributors&gt;&lt;auth-address&gt;State Key Laboratory of Microbial Metabolism and School of Life Sciences and Biotechnology, Shanghai Jiao Tong University, 1954 Huashan Road, Shanghai 200030, China.&lt;/auth-address&gt;&lt;titles&gt;&lt;title&gt;Unveiling the post-PKS redox tailoring steps in biosynthesis of the type II polyketide antitumor antibiotic xantholipin&lt;/title&gt;&lt;secondary-title&gt;Chem Biol&lt;/secondary-title&gt;&lt;/titles&gt;&lt;periodical&gt;&lt;full-title&gt;Chem Biol&lt;/full-title&gt;&lt;/periodical&gt;&lt;pages&gt;422-32&lt;/pages&gt;&lt;volume&gt;19&lt;/volume&gt;&lt;number&gt;3&lt;/number&gt;&lt;keywords&gt;&lt;keyword&gt;Anti-Bacterial Agents/*biosynthesis/toxicity&lt;/keyword&gt;&lt;keyword&gt;Antineoplastic Agents/*metabolism/toxicity&lt;/keyword&gt;&lt;keyword&gt;Apoptosis/drug effects&lt;/keyword&gt;&lt;keyword&gt;Bacterial Proteins/classification/genetics&lt;/keyword&gt;&lt;keyword&gt;Cell Line, Tumor&lt;/keyword&gt;&lt;keyword&gt;HL-60 Cells&lt;/keyword&gt;&lt;keyword&gt;Humans&lt;/keyword&gt;&lt;keyword&gt;Lactams/metabolism&lt;/keyword&gt;&lt;keyword&gt;Multigene Family&lt;/keyword&gt;&lt;keyword&gt;Oxidation-Reduction&lt;/keyword&gt;&lt;keyword&gt;Phylogeny&lt;/keyword&gt;&lt;keyword&gt;Polyketides/chemistry/*metabolism&lt;/keyword&gt;&lt;keyword&gt;Streptomyces/enzymology/genetics&lt;/keyword&gt;&lt;/keywords&gt;&lt;dates&gt;&lt;year&gt;2012&lt;/year&gt;&lt;pub-dates&gt;&lt;date&gt;Mar 23&lt;/date&gt;&lt;/pub-dates&gt;&lt;/dates&gt;&lt;isbn&gt;1879-1301 (Electronic)&amp;#xD;1074-5521 (Linking)&lt;/isbn&gt;&lt;accession-num&gt;22444597&lt;/accession-num&gt;&lt;urls&gt;&lt;related-urls&gt;&lt;url&gt;https://www.ncbi.nlm.nih.gov/pubmed/22444597&lt;/url&gt;&lt;/related-urls&gt;&lt;/urls&gt;&lt;electronic-resource-num&gt;10.1016/j.chembiol.2012.01.016&lt;/electronic-resource-num&gt;&lt;/record&gt;&lt;/Cite&gt;&lt;/EndNote&gt;</w:instrText>
            </w:r>
            <w:r>
              <w:fldChar w:fldCharType="separate"/>
            </w:r>
            <w:r w:rsidRPr="004E322C">
              <w:rPr>
                <w:noProof/>
                <w:vertAlign w:val="superscript"/>
              </w:rPr>
              <w:t>384</w:t>
            </w:r>
            <w:r>
              <w:fldChar w:fldCharType="end"/>
            </w:r>
          </w:p>
        </w:tc>
      </w:tr>
      <w:tr w:rsidR="00C5206A" w14:paraId="11019D65" w14:textId="77777777" w:rsidTr="00C42DDD">
        <w:tc>
          <w:tcPr>
            <w:tcW w:w="2287" w:type="dxa"/>
          </w:tcPr>
          <w:p w14:paraId="029AB06A" w14:textId="72676EBB" w:rsidR="00C5206A" w:rsidRDefault="00C234CC" w:rsidP="00C42DDD">
            <w:pPr>
              <w:rPr>
                <w:rFonts w:ascii="Calibri" w:hAnsi="Calibri" w:cs="Calibri"/>
                <w:color w:val="000000"/>
              </w:rPr>
            </w:pPr>
            <w:r w:rsidRPr="00C234CC">
              <w:rPr>
                <w:rFonts w:ascii="Calibri" w:hAnsi="Calibri" w:cs="Calibri"/>
                <w:color w:val="000000"/>
              </w:rPr>
              <w:t>2</w:t>
            </w:r>
            <w:r>
              <w:rPr>
                <w:rFonts w:ascii="Calibri" w:hAnsi="Calibri" w:cs="Calibri"/>
                <w:color w:val="000000"/>
              </w:rPr>
              <w:t>,</w:t>
            </w:r>
            <w:r w:rsidRPr="00C234CC">
              <w:rPr>
                <w:rFonts w:ascii="Calibri" w:hAnsi="Calibri" w:cs="Calibri"/>
                <w:color w:val="000000"/>
              </w:rPr>
              <w:t>4</w:t>
            </w:r>
            <w:r>
              <w:rPr>
                <w:rFonts w:ascii="Calibri" w:hAnsi="Calibri" w:cs="Calibri"/>
                <w:color w:val="000000"/>
              </w:rPr>
              <w:t>-</w:t>
            </w:r>
            <w:r w:rsidRPr="00C234CC">
              <w:rPr>
                <w:rFonts w:ascii="Calibri" w:hAnsi="Calibri" w:cs="Calibri"/>
                <w:color w:val="000000"/>
              </w:rPr>
              <w:t>diacetylphloroglucinol</w:t>
            </w:r>
          </w:p>
        </w:tc>
        <w:tc>
          <w:tcPr>
            <w:tcW w:w="1364" w:type="dxa"/>
          </w:tcPr>
          <w:p w14:paraId="036E7F52" w14:textId="3CEFD4E7" w:rsidR="00C5206A" w:rsidRDefault="00C234CC" w:rsidP="00C42DDD">
            <w:r>
              <w:t>yes</w:t>
            </w:r>
          </w:p>
        </w:tc>
        <w:tc>
          <w:tcPr>
            <w:tcW w:w="1364" w:type="dxa"/>
          </w:tcPr>
          <w:p w14:paraId="411711BB" w14:textId="5316B06A" w:rsidR="00C5206A" w:rsidRDefault="00C234CC" w:rsidP="00C42DDD">
            <w:r>
              <w:t>Gram pos</w:t>
            </w:r>
          </w:p>
        </w:tc>
        <w:tc>
          <w:tcPr>
            <w:tcW w:w="1141" w:type="dxa"/>
          </w:tcPr>
          <w:p w14:paraId="2D101276" w14:textId="71301ABF" w:rsidR="00C5206A" w:rsidRDefault="00C234CC" w:rsidP="00C42DDD">
            <w:r>
              <w:t>yes</w:t>
            </w:r>
          </w:p>
        </w:tc>
        <w:tc>
          <w:tcPr>
            <w:tcW w:w="1141" w:type="dxa"/>
          </w:tcPr>
          <w:p w14:paraId="5CA0F3C2" w14:textId="77777777" w:rsidR="00C5206A" w:rsidRDefault="00C5206A" w:rsidP="00C42DDD"/>
        </w:tc>
        <w:tc>
          <w:tcPr>
            <w:tcW w:w="2051" w:type="dxa"/>
          </w:tcPr>
          <w:p w14:paraId="25B450D7" w14:textId="77777777" w:rsidR="00C5206A" w:rsidRDefault="00C5206A" w:rsidP="00C42DDD"/>
        </w:tc>
        <w:tc>
          <w:tcPr>
            <w:tcW w:w="1346" w:type="dxa"/>
          </w:tcPr>
          <w:p w14:paraId="118E0925" w14:textId="39E67E85" w:rsidR="00C5206A" w:rsidRDefault="006C7CE2" w:rsidP="00C42DDD">
            <w:r>
              <w:fldChar w:fldCharType="begin"/>
            </w:r>
            <w:r>
              <w:instrText xml:space="preserve"> ADDIN EN.CITE &lt;EndNote&gt;&lt;Cite&gt;&lt;Author&gt;Isnansetyo&lt;/Author&gt;&lt;Year&gt;2001&lt;/Year&gt;&lt;RecNum&gt;394&lt;/RecNum&gt;&lt;DisplayText&gt;&lt;style face="superscript"&gt;385&lt;/style&gt;&lt;/DisplayText&gt;&lt;record&gt;&lt;rec-number&gt;394&lt;/rec-number&gt;&lt;foreign-keys&gt;&lt;key app="EN" db-id="p5zs9pw5ltwzr3e0webppaa6ae5zxdxszf5s" timestamp="1547592806"&gt;394&lt;/key&gt;&lt;/foreign-keys&gt;&lt;ref-type name="Journal Article"&gt;17&lt;/ref-type&gt;&lt;contributors&gt;&lt;authors&gt;&lt;author&gt;Isnansetyo, A.&lt;/author&gt;&lt;author&gt;Horikawa, M.&lt;/author&gt;&lt;author&gt;Kamei, Y.&lt;/author&gt;&lt;/authors&gt;&lt;/contributors&gt;&lt;titles&gt;&lt;title&gt;In vitro anti-methicillin-resistant Staphylococcus aureus activity of 2,4-diacetylphloroglucinol produced by Pseudomonas sp. AMSN isolated from a marine alga&lt;/title&gt;&lt;secondary-title&gt;J Antimicrob Chemother&lt;/secondary-title&gt;&lt;/titles&gt;&lt;periodical&gt;&lt;full-title&gt;J Antimicrob Chemother&lt;/full-title&gt;&lt;/periodical&gt;&lt;pages&gt;724-5&lt;/pages&gt;&lt;volume&gt;47&lt;/volume&gt;&lt;number&gt;5&lt;/number&gt;&lt;keywords&gt;&lt;keyword&gt;Anti-Bacterial Agents/*pharmacology&lt;/keyword&gt;&lt;keyword&gt;Eukaryota/*microbiology&lt;/keyword&gt;&lt;keyword&gt;Humans&lt;/keyword&gt;&lt;keyword&gt;Marine Biology&lt;/keyword&gt;&lt;keyword&gt;Methicillin Resistance&lt;/keyword&gt;&lt;keyword&gt;Microbial Sensitivity Tests&lt;/keyword&gt;&lt;keyword&gt;Phloroglucinol/analogs &amp;amp; derivatives/*pharmacology&lt;/keyword&gt;&lt;keyword&gt;Pseudomonas/*chemistry&lt;/keyword&gt;&lt;keyword&gt;Staphylococcus aureus/*drug effects&lt;/keyword&gt;&lt;/keywords&gt;&lt;dates&gt;&lt;year&gt;2001&lt;/year&gt;&lt;pub-dates&gt;&lt;date&gt;May&lt;/date&gt;&lt;/pub-dates&gt;&lt;/dates&gt;&lt;isbn&gt;0305-7453 (Print)&amp;#xD;0305-7453 (Linking)&lt;/isbn&gt;&lt;accession-num&gt;11328799&lt;/accession-num&gt;&lt;urls&gt;&lt;related-urls&gt;&lt;url&gt;https://www.ncbi.nlm.nih.gov/pubmed/11328799&lt;/url&gt;&lt;/related-urls&gt;&lt;/urls&gt;&lt;/record&gt;&lt;/Cite&gt;&lt;/EndNote&gt;</w:instrText>
            </w:r>
            <w:r>
              <w:fldChar w:fldCharType="separate"/>
            </w:r>
            <w:r w:rsidRPr="006C7CE2">
              <w:rPr>
                <w:noProof/>
                <w:vertAlign w:val="superscript"/>
              </w:rPr>
              <w:t>385</w:t>
            </w:r>
            <w:r>
              <w:fldChar w:fldCharType="end"/>
            </w:r>
          </w:p>
        </w:tc>
      </w:tr>
      <w:tr w:rsidR="00C5206A" w14:paraId="4B2BE578" w14:textId="77777777" w:rsidTr="00C42DDD">
        <w:tc>
          <w:tcPr>
            <w:tcW w:w="2287" w:type="dxa"/>
          </w:tcPr>
          <w:p w14:paraId="17AD86AF" w14:textId="21B4093C" w:rsidR="00C5206A" w:rsidRDefault="006C7CE2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henolic lipids</w:t>
            </w:r>
          </w:p>
        </w:tc>
        <w:tc>
          <w:tcPr>
            <w:tcW w:w="1364" w:type="dxa"/>
          </w:tcPr>
          <w:p w14:paraId="7714AF6D" w14:textId="77777777" w:rsidR="00C5206A" w:rsidRDefault="00C5206A" w:rsidP="00C42DDD"/>
        </w:tc>
        <w:tc>
          <w:tcPr>
            <w:tcW w:w="1364" w:type="dxa"/>
          </w:tcPr>
          <w:p w14:paraId="6F9AF037" w14:textId="77777777" w:rsidR="00C5206A" w:rsidRDefault="00C5206A" w:rsidP="00C42DDD"/>
        </w:tc>
        <w:tc>
          <w:tcPr>
            <w:tcW w:w="1141" w:type="dxa"/>
          </w:tcPr>
          <w:p w14:paraId="25FE657E" w14:textId="77777777" w:rsidR="00C5206A" w:rsidRDefault="00C5206A" w:rsidP="00C42DDD"/>
        </w:tc>
        <w:tc>
          <w:tcPr>
            <w:tcW w:w="1141" w:type="dxa"/>
          </w:tcPr>
          <w:p w14:paraId="2B8861D3" w14:textId="77777777" w:rsidR="00C5206A" w:rsidRDefault="00C5206A" w:rsidP="00C42DDD"/>
        </w:tc>
        <w:tc>
          <w:tcPr>
            <w:tcW w:w="2051" w:type="dxa"/>
          </w:tcPr>
          <w:p w14:paraId="2A1DA755" w14:textId="40749F64" w:rsidR="00C5206A" w:rsidRDefault="006C7CE2" w:rsidP="00C42DDD">
            <w:r>
              <w:t>Cyst formation</w:t>
            </w:r>
          </w:p>
        </w:tc>
        <w:tc>
          <w:tcPr>
            <w:tcW w:w="1346" w:type="dxa"/>
          </w:tcPr>
          <w:p w14:paraId="4EA92CE3" w14:textId="39B8289A" w:rsidR="00C5206A" w:rsidRDefault="002752FF" w:rsidP="00C42DDD">
            <w:r>
              <w:fldChar w:fldCharType="begin"/>
            </w:r>
            <w:r>
              <w:instrText xml:space="preserve"> ADDIN EN.CITE &lt;EndNote&gt;&lt;Cite&gt;&lt;Author&gt;Funa&lt;/Author&gt;&lt;Year&gt;2006&lt;/Year&gt;&lt;RecNum&gt;395&lt;/RecNum&gt;&lt;DisplayText&gt;&lt;style face="superscript"&gt;386&lt;/style&gt;&lt;/DisplayText&gt;&lt;record&gt;&lt;rec-number&gt;395&lt;/rec-number&gt;&lt;foreign-keys&gt;&lt;key app="EN" db-id="p5zs9pw5ltwzr3e0webppaa6ae5zxdxszf5s" timestamp="1547592903"&gt;395&lt;/key&gt;&lt;/foreign-keys&gt;&lt;ref-type name="Journal Article"&gt;17&lt;/ref-type&gt;&lt;contributors&gt;&lt;authors&gt;&lt;author&gt;Funa, N.&lt;/author&gt;&lt;author&gt;Ozawa, H.&lt;/author&gt;&lt;author&gt;Hirata, A.&lt;/author&gt;&lt;author&gt;Horinouchi, S.&lt;/author&gt;&lt;/authors&gt;&lt;/contributors&gt;&lt;auth-address&gt;Department of Biotechnology, Graduate School of Agriculture and Life Sciences, University of Tokyo, Bunkyo-ku, Tokyo 113-8657, Japan.&lt;/auth-address&gt;&lt;titles&gt;&lt;title&gt;Phenolic lipid synthesis by type III polyketide synthases is essential for cyst formation in Azotobacter vinelandii&lt;/title&gt;&lt;secondary-title&gt;Proc Natl Acad Sci U S A&lt;/secondary-title&gt;&lt;/titles&gt;&lt;periodical&gt;&lt;full-title&gt;Proc Natl Acad Sci U S A&lt;/full-title&gt;&lt;/periodical&gt;&lt;pages&gt;6356-61&lt;/pages&gt;&lt;volume&gt;103&lt;/volume&gt;&lt;number&gt;16&lt;/number&gt;&lt;keywords&gt;&lt;keyword&gt;Azotobacter vinelandii/enzymology/genetics/*physiology&lt;/keyword&gt;&lt;keyword&gt;Genes, Bacterial/genetics/physiology&lt;/keyword&gt;&lt;keyword&gt;Lipids/*biosynthesis&lt;/keyword&gt;&lt;keyword&gt;Multigene Family/*physiology&lt;/keyword&gt;&lt;keyword&gt;Operon/genetics/physiology&lt;/keyword&gt;&lt;keyword&gt;Polyketide Synthases/genetics/*metabolism&lt;/keyword&gt;&lt;keyword&gt;Pyrones/*metabolism&lt;/keyword&gt;&lt;keyword&gt;Resorcinols/*metabolism&lt;/keyword&gt;&lt;keyword&gt;Substrate Specificity&lt;/keyword&gt;&lt;/keywords&gt;&lt;dates&gt;&lt;year&gt;2006&lt;/year&gt;&lt;pub-dates&gt;&lt;date&gt;Apr 18&lt;/date&gt;&lt;/pub-dates&gt;&lt;/dates&gt;&lt;isbn&gt;0027-8424 (Print)&amp;#xD;0027-8424 (Linking)&lt;/isbn&gt;&lt;accession-num&gt;16597676&lt;/accession-num&gt;&lt;urls&gt;&lt;related-urls&gt;&lt;url&gt;https://www.ncbi.nlm.nih.gov/pubmed/16597676&lt;/url&gt;&lt;/related-urls&gt;&lt;/urls&gt;&lt;custom2&gt;1458882&lt;/custom2&gt;&lt;electronic-resource-num&gt;10.1073/pnas.0511227103&lt;/electronic-resource-num&gt;&lt;/record&gt;&lt;/Cite&gt;&lt;/EndNote&gt;</w:instrText>
            </w:r>
            <w:r>
              <w:fldChar w:fldCharType="separate"/>
            </w:r>
            <w:r w:rsidRPr="002752FF">
              <w:rPr>
                <w:noProof/>
                <w:vertAlign w:val="superscript"/>
              </w:rPr>
              <w:t>386</w:t>
            </w:r>
            <w:r>
              <w:fldChar w:fldCharType="end"/>
            </w:r>
          </w:p>
        </w:tc>
      </w:tr>
      <w:tr w:rsidR="00C5206A" w14:paraId="3F76572F" w14:textId="77777777" w:rsidTr="00C42DDD">
        <w:tc>
          <w:tcPr>
            <w:tcW w:w="2287" w:type="dxa"/>
          </w:tcPr>
          <w:p w14:paraId="4ACD252B" w14:textId="6E4AAC8A" w:rsidR="00C5206A" w:rsidRDefault="00776B32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-</w:t>
            </w:r>
            <w:r w:rsidR="002752FF">
              <w:rPr>
                <w:rFonts w:ascii="Calibri" w:hAnsi="Calibri" w:cs="Calibri"/>
                <w:color w:val="000000"/>
              </w:rPr>
              <w:t>2-amino-4-methoxy-trans-3-butenoic acid</w:t>
            </w:r>
          </w:p>
        </w:tc>
        <w:tc>
          <w:tcPr>
            <w:tcW w:w="1364" w:type="dxa"/>
          </w:tcPr>
          <w:p w14:paraId="3B17C00F" w14:textId="4B96F853" w:rsidR="00C5206A" w:rsidRDefault="0080345A" w:rsidP="00C42DDD">
            <w:r>
              <w:t>yes</w:t>
            </w:r>
          </w:p>
        </w:tc>
        <w:tc>
          <w:tcPr>
            <w:tcW w:w="1364" w:type="dxa"/>
          </w:tcPr>
          <w:p w14:paraId="192FC656" w14:textId="77777777" w:rsidR="00C5206A" w:rsidRDefault="00C5206A" w:rsidP="00C42DDD"/>
        </w:tc>
        <w:tc>
          <w:tcPr>
            <w:tcW w:w="1141" w:type="dxa"/>
          </w:tcPr>
          <w:p w14:paraId="58D87E46" w14:textId="77777777" w:rsidR="00C5206A" w:rsidRDefault="00C5206A" w:rsidP="00C42DDD"/>
        </w:tc>
        <w:tc>
          <w:tcPr>
            <w:tcW w:w="1141" w:type="dxa"/>
          </w:tcPr>
          <w:p w14:paraId="047123A4" w14:textId="2ACC8486" w:rsidR="00C5206A" w:rsidRDefault="0080345A" w:rsidP="00C42DDD">
            <w:r>
              <w:t>yes</w:t>
            </w:r>
          </w:p>
        </w:tc>
        <w:tc>
          <w:tcPr>
            <w:tcW w:w="2051" w:type="dxa"/>
          </w:tcPr>
          <w:p w14:paraId="037106C0" w14:textId="77777777" w:rsidR="00C5206A" w:rsidRDefault="00C5206A" w:rsidP="00C42DDD"/>
        </w:tc>
        <w:tc>
          <w:tcPr>
            <w:tcW w:w="1346" w:type="dxa"/>
          </w:tcPr>
          <w:p w14:paraId="221CA1C2" w14:textId="0661A480" w:rsidR="00C5206A" w:rsidRDefault="00DB5BD5" w:rsidP="00C42DDD">
            <w:r>
              <w:fldChar w:fldCharType="begin"/>
            </w:r>
            <w:r>
              <w:instrText xml:space="preserve"> ADDIN EN.CITE &lt;EndNote&gt;&lt;Cite&gt;&lt;Author&gt;Rojas Murcia&lt;/Author&gt;&lt;Year&gt;2015&lt;/Year&gt;&lt;RecNum&gt;396&lt;/RecNum&gt;&lt;DisplayText&gt;&lt;style face="superscript"&gt;387&lt;/style&gt;&lt;/DisplayText&gt;&lt;record&gt;&lt;rec-number&gt;396&lt;/rec-number&gt;&lt;foreign-keys&gt;&lt;key app="EN" db-id="p5zs9pw5ltwzr3e0webppaa6ae5zxdxszf5s" timestamp="1547593055"&gt;396&lt;/key&gt;&lt;/foreign-keys&gt;&lt;ref-type name="Journal Article"&gt;17&lt;/ref-type&gt;&lt;contributors&gt;&lt;authors&gt;&lt;author&gt;Rojas Murcia, N.&lt;/author&gt;&lt;author&gt;Lee, X.&lt;/author&gt;&lt;author&gt;Waridel, P.&lt;/author&gt;&lt;author&gt;Maspoli, A.&lt;/author&gt;&lt;author&gt;Imker, H. J.&lt;/author&gt;&lt;author&gt;Chai, T.&lt;/author&gt;&lt;author&gt;Walsh, C. T.&lt;/author&gt;&lt;author&gt;Reimmann, C.&lt;/author&gt;&lt;/authors&gt;&lt;/contributors&gt;&lt;auth-address&gt;Department of Fundamental Microbiology, University of Lausanne, Lausanne Switzerland.&amp;#xD;Protein Analysis Facility, University of Lausanne, Lausanne Switzerland.&amp;#xD;Department of Biological Chemistry and Molecular Pharmacology, Harvard Medical School, Boston, MA USA.&lt;/auth-address&gt;&lt;titles&gt;&lt;title&gt;The Pseudomonas aeruginosa antimetabolite L -2-amino-4-methoxy-trans-3-butenoic acid (AMB) is made from glutamate and two alanine residues via a thiotemplate-linked tripeptide precursor&lt;/title&gt;&lt;secondary-title&gt;Front Microbiol&lt;/secondary-title&gt;&lt;/titles&gt;&lt;periodical&gt;&lt;full-title&gt;Front Microbiol&lt;/full-title&gt;&lt;/periodical&gt;&lt;pages&gt;170&lt;/pages&gt;&lt;volume&gt;6&lt;/volume&gt;&lt;keywords&gt;&lt;keyword&gt;Pseudomonas&lt;/keyword&gt;&lt;keyword&gt;oxyvinylglycine&lt;/keyword&gt;&lt;keyword&gt;secondary metabolite&lt;/keyword&gt;&lt;keyword&gt;thiotemplate&lt;/keyword&gt;&lt;keyword&gt;toxin&lt;/keyword&gt;&lt;/keywords&gt;&lt;dates&gt;&lt;year&gt;2015&lt;/year&gt;&lt;/dates&gt;&lt;isbn&gt;1664-302X (Print)&amp;#xD;1664-302X (Linking)&lt;/isbn&gt;&lt;accession-num&gt;25814981&lt;/accession-num&gt;&lt;urls&gt;&lt;related-urls&gt;&lt;url&gt;https://www.ncbi.nlm.nih.gov/pubmed/25814981&lt;/url&gt;&lt;/related-urls&gt;&lt;/urls&gt;&lt;custom2&gt;4357302&lt;/custom2&gt;&lt;electronic-resource-num&gt;10.3389/fmicb.2015.00170&lt;/electronic-resource-num&gt;&lt;/record&gt;&lt;/Cite&gt;&lt;/EndNote&gt;</w:instrText>
            </w:r>
            <w:r>
              <w:fldChar w:fldCharType="separate"/>
            </w:r>
            <w:r w:rsidRPr="00DB5BD5">
              <w:rPr>
                <w:noProof/>
                <w:vertAlign w:val="superscript"/>
              </w:rPr>
              <w:t>387</w:t>
            </w:r>
            <w:r>
              <w:fldChar w:fldCharType="end"/>
            </w:r>
          </w:p>
        </w:tc>
      </w:tr>
      <w:tr w:rsidR="00C5206A" w14:paraId="40B1481D" w14:textId="77777777" w:rsidTr="00C42DDD">
        <w:tc>
          <w:tcPr>
            <w:tcW w:w="2287" w:type="dxa"/>
          </w:tcPr>
          <w:p w14:paraId="31F8CC08" w14:textId="288E2FAD" w:rsidR="00C5206A" w:rsidRDefault="0086334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</w:t>
            </w:r>
            <w:r w:rsidR="003A07BF">
              <w:rPr>
                <w:rFonts w:ascii="Calibri" w:hAnsi="Calibri" w:cs="Calibri"/>
                <w:color w:val="000000"/>
              </w:rPr>
              <w:t>-</w:t>
            </w:r>
            <w:r>
              <w:rPr>
                <w:rFonts w:ascii="Calibri" w:hAnsi="Calibri" w:cs="Calibri"/>
                <w:color w:val="000000"/>
              </w:rPr>
              <w:t>503083</w:t>
            </w:r>
          </w:p>
        </w:tc>
        <w:tc>
          <w:tcPr>
            <w:tcW w:w="1364" w:type="dxa"/>
          </w:tcPr>
          <w:p w14:paraId="30B813FE" w14:textId="5C6572E0" w:rsidR="00C5206A" w:rsidRDefault="00DB5BD5" w:rsidP="00C42DDD">
            <w:r>
              <w:t>yes</w:t>
            </w:r>
          </w:p>
        </w:tc>
        <w:tc>
          <w:tcPr>
            <w:tcW w:w="1364" w:type="dxa"/>
          </w:tcPr>
          <w:p w14:paraId="20E3BCE2" w14:textId="77777777" w:rsidR="00C5206A" w:rsidRDefault="00C5206A" w:rsidP="00C42DDD"/>
        </w:tc>
        <w:tc>
          <w:tcPr>
            <w:tcW w:w="1141" w:type="dxa"/>
          </w:tcPr>
          <w:p w14:paraId="5BD1FA20" w14:textId="77777777" w:rsidR="00C5206A" w:rsidRDefault="00C5206A" w:rsidP="00C42DDD"/>
        </w:tc>
        <w:tc>
          <w:tcPr>
            <w:tcW w:w="1141" w:type="dxa"/>
          </w:tcPr>
          <w:p w14:paraId="2175772B" w14:textId="77777777" w:rsidR="00C5206A" w:rsidRDefault="00C5206A" w:rsidP="00C42DDD"/>
        </w:tc>
        <w:tc>
          <w:tcPr>
            <w:tcW w:w="2051" w:type="dxa"/>
          </w:tcPr>
          <w:p w14:paraId="3269626C" w14:textId="77777777" w:rsidR="00C5206A" w:rsidRDefault="00C5206A" w:rsidP="00C42DDD"/>
        </w:tc>
        <w:tc>
          <w:tcPr>
            <w:tcW w:w="1346" w:type="dxa"/>
          </w:tcPr>
          <w:p w14:paraId="0FF18CBF" w14:textId="0D5C3803" w:rsidR="00C5206A" w:rsidRDefault="003A07BF" w:rsidP="00C42DDD">
            <w:r>
              <w:fldChar w:fldCharType="begin"/>
            </w:r>
            <w:r>
              <w:instrText xml:space="preserve"> ADDIN EN.CITE &lt;EndNote&gt;&lt;Cite&gt;&lt;Author&gt;Muramatsu&lt;/Author&gt;&lt;Year&gt;2004&lt;/Year&gt;&lt;RecNum&gt;397&lt;/RecNum&gt;&lt;DisplayText&gt;&lt;style face="superscript"&gt;388&lt;/style&gt;&lt;/DisplayText&gt;&lt;record&gt;&lt;rec-number&gt;397&lt;/rec-number&gt;&lt;foreign-keys&gt;&lt;key app="EN" db-id="p5zs9pw5ltwzr3e0webppaa6ae5zxdxszf5s" timestamp="1547593194"&gt;397&lt;/key&gt;&lt;/foreign-keys&gt;&lt;ref-type name="Journal Article"&gt;17&lt;/ref-type&gt;&lt;contributors&gt;&lt;authors&gt;&lt;author&gt;Muramatsu, Y.&lt;/author&gt;&lt;author&gt;Ohnuki, T.&lt;/author&gt;&lt;author&gt;Ishii, M. M.&lt;/author&gt;&lt;author&gt;Kizuka, M.&lt;/author&gt;&lt;author&gt;Enokita, R.&lt;/author&gt;&lt;author&gt;Miyakoshi, S.&lt;/author&gt;&lt;author&gt;Takatsu, T.&lt;/author&gt;&lt;author&gt;Inukai, M.&lt;/author&gt;&lt;/authors&gt;&lt;/contributors&gt;&lt;auth-address&gt;Lead Discovery Research Laboratories, Sankyo Co., Ltd., 1-2-58 Hiromachi, Shinagawa-ku, Tokyo 140-8710, Japan. yasuno@shina.sankyo.co.jp&lt;/auth-address&gt;&lt;titles&gt;&lt;title&gt;A-503083 A, B, E and F, novel inhibitors of bacterial translocase I, produced by Streptomyces sp. SANK 62799&lt;/title&gt;&lt;secondary-title&gt;J Antibiot (Tokyo)&lt;/secondary-title&gt;&lt;/titles&gt;&lt;periodical&gt;&lt;full-title&gt;J Antibiot (Tokyo)&lt;/full-title&gt;&lt;/periodical&gt;&lt;pages&gt;639-46&lt;/pages&gt;&lt;volume&gt;57&lt;/volume&gt;&lt;number&gt;10&lt;/number&gt;&lt;keywords&gt;&lt;keyword&gt;Anti-Bacterial Agents/chemistry/*isolation &amp;amp; purification/pharmacology&lt;/keyword&gt;&lt;keyword&gt;Azepines/chemistry/*isolation &amp;amp; purification/pharmacology&lt;/keyword&gt;&lt;keyword&gt;Bacteria/*enzymology&lt;/keyword&gt;&lt;keyword&gt;Enzyme Inhibitors/chemistry/*isolation &amp;amp; purification/pharmacology&lt;/keyword&gt;&lt;keyword&gt;Streptomyces/classification/*metabolism&lt;/keyword&gt;&lt;keyword&gt;Transferases (Other Substituted Phosphate Groups)/*antagonists &amp;amp; inhibitors&lt;/keyword&gt;&lt;keyword&gt;Uridine/*analogs &amp;amp; derivatives/chemistry/*isolation &amp;amp; purification/pharmacology&lt;/keyword&gt;&lt;/keywords&gt;&lt;dates&gt;&lt;year&gt;2004&lt;/year&gt;&lt;pub-dates&gt;&lt;date&gt;Oct&lt;/date&gt;&lt;/pub-dates&gt;&lt;/dates&gt;&lt;isbn&gt;0021-8820 (Print)&amp;#xD;0021-8820 (Linking)&lt;/isbn&gt;&lt;accession-num&gt;15638324&lt;/accession-num&gt;&lt;urls&gt;&lt;related-urls&gt;&lt;url&gt;https://www.ncbi.nlm.nih.gov/pubmed/15638324&lt;/url&gt;&lt;/related-urls&gt;&lt;/urls&gt;&lt;/record&gt;&lt;/Cite&gt;&lt;/EndNote&gt;</w:instrText>
            </w:r>
            <w:r>
              <w:fldChar w:fldCharType="separate"/>
            </w:r>
            <w:r w:rsidRPr="003A07BF">
              <w:rPr>
                <w:noProof/>
                <w:vertAlign w:val="superscript"/>
              </w:rPr>
              <w:t>388</w:t>
            </w:r>
            <w:r>
              <w:fldChar w:fldCharType="end"/>
            </w:r>
          </w:p>
        </w:tc>
      </w:tr>
      <w:tr w:rsidR="00C5206A" w14:paraId="160C00D2" w14:textId="77777777" w:rsidTr="00C42DDD">
        <w:tc>
          <w:tcPr>
            <w:tcW w:w="2287" w:type="dxa"/>
          </w:tcPr>
          <w:p w14:paraId="3C363E10" w14:textId="703BA125" w:rsidR="00C5206A" w:rsidRDefault="003A07B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54145</w:t>
            </w:r>
          </w:p>
        </w:tc>
        <w:tc>
          <w:tcPr>
            <w:tcW w:w="1364" w:type="dxa"/>
          </w:tcPr>
          <w:p w14:paraId="07F7C37B" w14:textId="00884675" w:rsidR="00C5206A" w:rsidRDefault="003A07BF" w:rsidP="00C42DDD">
            <w:r>
              <w:t>yes</w:t>
            </w:r>
          </w:p>
        </w:tc>
        <w:tc>
          <w:tcPr>
            <w:tcW w:w="1364" w:type="dxa"/>
          </w:tcPr>
          <w:p w14:paraId="47130D17" w14:textId="6DA7A67B" w:rsidR="00C5206A" w:rsidRDefault="003A07BF" w:rsidP="00C42DDD">
            <w:r>
              <w:t>Gram pos</w:t>
            </w:r>
          </w:p>
        </w:tc>
        <w:tc>
          <w:tcPr>
            <w:tcW w:w="1141" w:type="dxa"/>
          </w:tcPr>
          <w:p w14:paraId="40EA092A" w14:textId="77777777" w:rsidR="00C5206A" w:rsidRDefault="00C5206A" w:rsidP="00C42DDD"/>
        </w:tc>
        <w:tc>
          <w:tcPr>
            <w:tcW w:w="1141" w:type="dxa"/>
          </w:tcPr>
          <w:p w14:paraId="6D6E79FB" w14:textId="77777777" w:rsidR="00C5206A" w:rsidRDefault="00C5206A" w:rsidP="00C42DDD"/>
        </w:tc>
        <w:tc>
          <w:tcPr>
            <w:tcW w:w="2051" w:type="dxa"/>
          </w:tcPr>
          <w:p w14:paraId="424A7756" w14:textId="77777777" w:rsidR="00C5206A" w:rsidRDefault="00C5206A" w:rsidP="00C42DDD"/>
        </w:tc>
        <w:tc>
          <w:tcPr>
            <w:tcW w:w="1346" w:type="dxa"/>
          </w:tcPr>
          <w:p w14:paraId="3DD10079" w14:textId="6DAC620D" w:rsidR="00C5206A" w:rsidRDefault="0021494E" w:rsidP="00C42DDD">
            <w:r>
              <w:fldChar w:fldCharType="begin">
                <w:fldData xml:space="preserve">PEVuZE5vdGU+PENpdGU+PEF1dGhvcj5Db3VudGVyPC9BdXRob3I+PFllYXI+MTk5MDwvWWVhcj48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3VudGVyPC9BdXRob3I+PFllYXI+MTk5MDwvWWVhcj48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1494E">
              <w:rPr>
                <w:noProof/>
                <w:vertAlign w:val="superscript"/>
              </w:rPr>
              <w:t>389</w:t>
            </w:r>
            <w:r>
              <w:fldChar w:fldCharType="end"/>
            </w:r>
          </w:p>
        </w:tc>
      </w:tr>
      <w:tr w:rsidR="00C5206A" w14:paraId="4D366A8D" w14:textId="77777777" w:rsidTr="00C42DDD">
        <w:tc>
          <w:tcPr>
            <w:tcW w:w="2287" w:type="dxa"/>
          </w:tcPr>
          <w:p w14:paraId="0644642E" w14:textId="707E8231" w:rsidR="00C5206A" w:rsidRDefault="001E44D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cinetobactin</w:t>
            </w:r>
            <w:proofErr w:type="spellEnd"/>
          </w:p>
        </w:tc>
        <w:tc>
          <w:tcPr>
            <w:tcW w:w="1364" w:type="dxa"/>
          </w:tcPr>
          <w:p w14:paraId="08C3EB24" w14:textId="77777777" w:rsidR="00C5206A" w:rsidRDefault="00C5206A" w:rsidP="00C42DDD"/>
        </w:tc>
        <w:tc>
          <w:tcPr>
            <w:tcW w:w="1364" w:type="dxa"/>
          </w:tcPr>
          <w:p w14:paraId="5F2080EB" w14:textId="77777777" w:rsidR="00C5206A" w:rsidRDefault="00C5206A" w:rsidP="00C42DDD"/>
        </w:tc>
        <w:tc>
          <w:tcPr>
            <w:tcW w:w="1141" w:type="dxa"/>
          </w:tcPr>
          <w:p w14:paraId="7CFEA417" w14:textId="77777777" w:rsidR="00C5206A" w:rsidRDefault="00C5206A" w:rsidP="00C42DDD"/>
        </w:tc>
        <w:tc>
          <w:tcPr>
            <w:tcW w:w="1141" w:type="dxa"/>
          </w:tcPr>
          <w:p w14:paraId="4FE9F5B3" w14:textId="77777777" w:rsidR="00C5206A" w:rsidRDefault="00C5206A" w:rsidP="00C42DDD"/>
        </w:tc>
        <w:tc>
          <w:tcPr>
            <w:tcW w:w="2051" w:type="dxa"/>
          </w:tcPr>
          <w:p w14:paraId="5D83AADE" w14:textId="6987931D" w:rsidR="00C5206A" w:rsidRDefault="001E44DE" w:rsidP="00C42DDD">
            <w:r>
              <w:t>siderophore</w:t>
            </w:r>
          </w:p>
        </w:tc>
        <w:tc>
          <w:tcPr>
            <w:tcW w:w="1346" w:type="dxa"/>
          </w:tcPr>
          <w:p w14:paraId="1F3EF47F" w14:textId="503B1011" w:rsidR="00C5206A" w:rsidRDefault="001E44DE" w:rsidP="00C42DDD">
            <w:r>
              <w:fldChar w:fldCharType="begin"/>
            </w:r>
            <w:r>
              <w:instrText xml:space="preserve"> ADDIN EN.CITE &lt;EndNote&gt;&lt;Cite&gt;&lt;Author&gt;Song&lt;/Author&gt;&lt;Year&gt;2017&lt;/Year&gt;&lt;RecNum&gt;399&lt;/RecNum&gt;&lt;DisplayText&gt;&lt;style face="superscript"&gt;390&lt;/style&gt;&lt;/DisplayText&gt;&lt;record&gt;&lt;rec-number&gt;399&lt;/rec-number&gt;&lt;foreign-keys&gt;&lt;key app="EN" db-id="p5zs9pw5ltwzr3e0webppaa6ae5zxdxszf5s" timestamp="1547593362"&gt;399&lt;/key&gt;&lt;/foreign-keys&gt;&lt;ref-type name="Journal Article"&gt;17&lt;/ref-type&gt;&lt;contributors&gt;&lt;authors&gt;&lt;author&gt;Song, W. Y.&lt;/author&gt;&lt;author&gt;Jeong, D.&lt;/author&gt;&lt;author&gt;Kim, J.&lt;/author&gt;&lt;author&gt;Lee, M. W.&lt;/author&gt;&lt;author&gt;Oh, M. H.&lt;/author&gt;&lt;author&gt;Kim, H. J.&lt;/author&gt;&lt;/authors&gt;&lt;/contributors&gt;&lt;auth-address&gt;Department of Chemistry, Korea University , 145 Anam-ro, Seongbuk-gu, Seoul 02841, Republic of Korea.&amp;#xD;Department of Nanobiomedical Science, Dankook University , Cheonan 31116, Republic of Korea.&lt;/auth-address&gt;&lt;titles&gt;&lt;title&gt;Key Structural Elements for Cellular Uptake of Acinetobactin, a Major Siderophore of Acinetobacter baumannii&lt;/title&gt;&lt;secondary-title&gt;Org Lett&lt;/secondary-title&gt;&lt;/titles&gt;&lt;periodical&gt;&lt;full-title&gt;Org Lett&lt;/full-title&gt;&lt;/periodical&gt;&lt;pages&gt;500-503&lt;/pages&gt;&lt;volume&gt;19&lt;/volume&gt;&lt;number&gt;3&lt;/number&gt;&lt;keywords&gt;&lt;keyword&gt;Acinetobacter baumannii&lt;/keyword&gt;&lt;keyword&gt;Ferric Compounds&lt;/keyword&gt;&lt;keyword&gt;Imidazoles/*chemistry&lt;/keyword&gt;&lt;keyword&gt;Molecular Structure&lt;/keyword&gt;&lt;keyword&gt;Oxazoles/*chemistry&lt;/keyword&gt;&lt;keyword&gt;Siderophores&lt;/keyword&gt;&lt;/keywords&gt;&lt;dates&gt;&lt;year&gt;2017&lt;/year&gt;&lt;pub-dates&gt;&lt;date&gt;Feb 3&lt;/date&gt;&lt;/pub-dates&gt;&lt;/dates&gt;&lt;isbn&gt;1523-7052 (Electronic)&amp;#xD;1523-7052 (Linking)&lt;/isbn&gt;&lt;accession-num&gt;28102683&lt;/accession-num&gt;&lt;urls&gt;&lt;related-urls&gt;&lt;url&gt;https://www.ncbi.nlm.nih.gov/pubmed/28102683&lt;/url&gt;&lt;/related-urls&gt;&lt;/urls&gt;&lt;electronic-resource-num&gt;10.1021/acs.orglett.6b03671&lt;/electronic-resource-num&gt;&lt;/record&gt;&lt;/Cite&gt;&lt;/EndNote&gt;</w:instrText>
            </w:r>
            <w:r>
              <w:fldChar w:fldCharType="separate"/>
            </w:r>
            <w:r w:rsidRPr="001E44DE">
              <w:rPr>
                <w:noProof/>
                <w:vertAlign w:val="superscript"/>
              </w:rPr>
              <w:t>390</w:t>
            </w:r>
            <w:r>
              <w:fldChar w:fldCharType="end"/>
            </w:r>
          </w:p>
        </w:tc>
      </w:tr>
      <w:tr w:rsidR="00C5206A" w14:paraId="4CE78D1E" w14:textId="77777777" w:rsidTr="00C42DDD">
        <w:tc>
          <w:tcPr>
            <w:tcW w:w="2287" w:type="dxa"/>
          </w:tcPr>
          <w:p w14:paraId="037C4C85" w14:textId="152D1426" w:rsidR="00C5206A" w:rsidRDefault="001E44D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cinetoferrin</w:t>
            </w:r>
            <w:proofErr w:type="spellEnd"/>
          </w:p>
        </w:tc>
        <w:tc>
          <w:tcPr>
            <w:tcW w:w="1364" w:type="dxa"/>
          </w:tcPr>
          <w:p w14:paraId="529043A3" w14:textId="77777777" w:rsidR="00C5206A" w:rsidRDefault="00C5206A" w:rsidP="00C42DDD"/>
        </w:tc>
        <w:tc>
          <w:tcPr>
            <w:tcW w:w="1364" w:type="dxa"/>
          </w:tcPr>
          <w:p w14:paraId="037F9C56" w14:textId="77777777" w:rsidR="00C5206A" w:rsidRDefault="00C5206A" w:rsidP="00C42DDD"/>
        </w:tc>
        <w:tc>
          <w:tcPr>
            <w:tcW w:w="1141" w:type="dxa"/>
          </w:tcPr>
          <w:p w14:paraId="519D33BB" w14:textId="77777777" w:rsidR="00C5206A" w:rsidRDefault="00C5206A" w:rsidP="00C42DDD"/>
        </w:tc>
        <w:tc>
          <w:tcPr>
            <w:tcW w:w="1141" w:type="dxa"/>
          </w:tcPr>
          <w:p w14:paraId="16D67862" w14:textId="77777777" w:rsidR="00C5206A" w:rsidRDefault="00C5206A" w:rsidP="00C42DDD"/>
        </w:tc>
        <w:tc>
          <w:tcPr>
            <w:tcW w:w="2051" w:type="dxa"/>
          </w:tcPr>
          <w:p w14:paraId="3CD50D36" w14:textId="173D0BBA" w:rsidR="00C5206A" w:rsidRDefault="00741183" w:rsidP="00C42DDD">
            <w:r>
              <w:t>siderophore</w:t>
            </w:r>
          </w:p>
        </w:tc>
        <w:tc>
          <w:tcPr>
            <w:tcW w:w="1346" w:type="dxa"/>
          </w:tcPr>
          <w:p w14:paraId="5468A0A4" w14:textId="1D4018CD" w:rsidR="00C5206A" w:rsidRDefault="00714519" w:rsidP="00C42DDD">
            <w:r>
              <w:fldChar w:fldCharType="begin"/>
            </w:r>
            <w:r>
              <w:instrText xml:space="preserve"> ADDIN EN.CITE &lt;EndNote&gt;&lt;Cite&gt;&lt;Author&gt;Luo&lt;/Author&gt;&lt;Year&gt;2005&lt;/Year&gt;&lt;RecNum&gt;400&lt;/RecNum&gt;&lt;DisplayText&gt;&lt;style face="superscript"&gt;391&lt;/style&gt;&lt;/DisplayText&gt;&lt;record&gt;&lt;rec-number&gt;400&lt;/rec-number&gt;&lt;foreign-keys&gt;&lt;key app="EN" db-id="p5zs9pw5ltwzr3e0webppaa6ae5zxdxszf5s" timestamp="1547593449"&gt;400&lt;/key&gt;&lt;/foreign-keys&gt;&lt;ref-type name="Journal Article"&gt;17&lt;/ref-type&gt;&lt;contributors&gt;&lt;authors&gt;&lt;author&gt;Luo, M.&lt;/author&gt;&lt;author&gt;Fadeev, E. A.&lt;/author&gt;&lt;author&gt;Groves, J. T.&lt;/author&gt;&lt;/authors&gt;&lt;/contributors&gt;&lt;auth-address&gt;Department of Chemistry, Princeton University, Princeton, NJ 08540, USA.&lt;/auth-address&gt;&lt;titles&gt;&lt;title&gt;Membrane dynamics of the amphiphilic siderophore, acinetoferrin&lt;/title&gt;&lt;secondary-title&gt;J Am Chem Soc&lt;/secondary-title&gt;&lt;/titles&gt;&lt;periodical&gt;&lt;full-title&gt;J Am Chem Soc&lt;/full-title&gt;&lt;/periodical&gt;&lt;pages&gt;1726-36&lt;/pages&gt;&lt;volume&gt;127&lt;/volume&gt;&lt;number&gt;6&lt;/number&gt;&lt;keywords&gt;&lt;keyword&gt;Acinetobacter/metabolism&lt;/keyword&gt;&lt;keyword&gt;Cell Membrane/metabolism&lt;/keyword&gt;&lt;keyword&gt;Citrates/*chemistry/metabolism&lt;/keyword&gt;&lt;keyword&gt;Dimyristoylphosphatidylcholine/chemistry&lt;/keyword&gt;&lt;keyword&gt;Ferric Compounds/chemistry/metabolism&lt;/keyword&gt;&lt;keyword&gt;Hydrophobic and Hydrophilic Interactions&lt;/keyword&gt;&lt;keyword&gt;Hydroxamic Acids/*chemistry/metabolism&lt;/keyword&gt;&lt;keyword&gt;Kinetics&lt;/keyword&gt;&lt;keyword&gt;Lipid Bilayers/*chemistry/metabolism&lt;/keyword&gt;&lt;keyword&gt;Membranes, Artificial&lt;/keyword&gt;&lt;keyword&gt;Models, Molecular&lt;/keyword&gt;&lt;keyword&gt;Nuclear Magnetic Resonance, Biomolecular&lt;/keyword&gt;&lt;keyword&gt;Phosphatidylcholines/chemistry&lt;/keyword&gt;&lt;keyword&gt;Phospholipids/chemistry/metabolism&lt;/keyword&gt;&lt;keyword&gt;Siderophores/*chemistry/metabolism&lt;/keyword&gt;&lt;keyword&gt;Spectrophotometry, Ultraviolet&lt;/keyword&gt;&lt;/keywords&gt;&lt;dates&gt;&lt;year&gt;2005&lt;/year&gt;&lt;pub-dates&gt;&lt;date&gt;Feb 16&lt;/date&gt;&lt;/pub-dates&gt;&lt;/dates&gt;&lt;isbn&gt;0002-7863 (Print)&amp;#xD;0002-7863 (Linking)&lt;/isbn&gt;&lt;accession-num&gt;15701007&lt;/accession-num&gt;&lt;urls&gt;&lt;related-urls&gt;&lt;url&gt;https://www.ncbi.nlm.nih.gov/pubmed/15701007&lt;/url&gt;&lt;/related-urls&gt;&lt;/urls&gt;&lt;electronic-resource-num&gt;10.1021/ja044230f&lt;/electronic-resource-num&gt;&lt;/record&gt;&lt;/Cite&gt;&lt;/EndNote&gt;</w:instrText>
            </w:r>
            <w:r>
              <w:fldChar w:fldCharType="separate"/>
            </w:r>
            <w:r w:rsidRPr="00714519">
              <w:rPr>
                <w:noProof/>
                <w:vertAlign w:val="superscript"/>
              </w:rPr>
              <w:t>391</w:t>
            </w:r>
            <w:r>
              <w:fldChar w:fldCharType="end"/>
            </w:r>
          </w:p>
        </w:tc>
      </w:tr>
      <w:tr w:rsidR="00C5206A" w14:paraId="6D101ED0" w14:textId="77777777" w:rsidTr="00C42DDD">
        <w:tc>
          <w:tcPr>
            <w:tcW w:w="2287" w:type="dxa"/>
          </w:tcPr>
          <w:p w14:paraId="68BC6586" w14:textId="0B92FD7E" w:rsidR="00C5206A" w:rsidRDefault="0071451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ctinomycin</w:t>
            </w:r>
          </w:p>
        </w:tc>
        <w:tc>
          <w:tcPr>
            <w:tcW w:w="1364" w:type="dxa"/>
          </w:tcPr>
          <w:p w14:paraId="1E8FB806" w14:textId="2326D603" w:rsidR="00C5206A" w:rsidRDefault="008A3A6B" w:rsidP="00C42DDD">
            <w:r>
              <w:t>yes</w:t>
            </w:r>
          </w:p>
        </w:tc>
        <w:tc>
          <w:tcPr>
            <w:tcW w:w="1364" w:type="dxa"/>
          </w:tcPr>
          <w:p w14:paraId="0A9378B4" w14:textId="4CD94A98" w:rsidR="00C5206A" w:rsidRDefault="008A3A6B" w:rsidP="00C42DDD">
            <w:r>
              <w:t>Gram pos, gram neg</w:t>
            </w:r>
          </w:p>
        </w:tc>
        <w:tc>
          <w:tcPr>
            <w:tcW w:w="1141" w:type="dxa"/>
          </w:tcPr>
          <w:p w14:paraId="568A3F8C" w14:textId="6CD5DDEA" w:rsidR="00C5206A" w:rsidRDefault="008A3A6B" w:rsidP="00C42DDD">
            <w:r>
              <w:t>yes</w:t>
            </w:r>
          </w:p>
        </w:tc>
        <w:tc>
          <w:tcPr>
            <w:tcW w:w="1141" w:type="dxa"/>
          </w:tcPr>
          <w:p w14:paraId="10B4B381" w14:textId="3DFBC1EB" w:rsidR="00C5206A" w:rsidRDefault="008A3A6B" w:rsidP="00C42DDD">
            <w:r>
              <w:t>yes</w:t>
            </w:r>
          </w:p>
        </w:tc>
        <w:tc>
          <w:tcPr>
            <w:tcW w:w="2051" w:type="dxa"/>
          </w:tcPr>
          <w:p w14:paraId="7F5726F0" w14:textId="77777777" w:rsidR="00C5206A" w:rsidRDefault="00C5206A" w:rsidP="00C42DDD"/>
        </w:tc>
        <w:tc>
          <w:tcPr>
            <w:tcW w:w="1346" w:type="dxa"/>
          </w:tcPr>
          <w:p w14:paraId="4D7DC58A" w14:textId="108E59B4" w:rsidR="00C5206A" w:rsidRDefault="0036639E" w:rsidP="00C42DDD">
            <w:r>
              <w:fldChar w:fldCharType="begin">
                <w:fldData xml:space="preserve">PEVuZE5vdGU+PENpdGU+PEF1dGhvcj5NYWNBbGlzdGVyPC9BdXRob3I+PFllYXI+MTk3MjwvWWVh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</w:fldData>
              </w:fldChar>
            </w:r>
            <w:r w:rsidR="0006419C">
              <w:instrText xml:space="preserve"> ADDIN EN.CITE </w:instrText>
            </w:r>
            <w:r w:rsidR="0006419C">
              <w:fldChar w:fldCharType="begin">
                <w:fldData xml:space="preserve">PEVuZE5vdGU+PENpdGU+PEF1dGhvcj5NYWNBbGlzdGVyPC9BdXRob3I+PFllYXI+MTk3MjwvWWVh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</w:fldData>
              </w:fldChar>
            </w:r>
            <w:r w:rsidR="0006419C">
              <w:instrText xml:space="preserve"> ADDIN EN.CITE.DATA </w:instrText>
            </w:r>
            <w:r w:rsidR="0006419C">
              <w:fldChar w:fldCharType="end"/>
            </w:r>
            <w:r>
              <w:fldChar w:fldCharType="separate"/>
            </w:r>
            <w:r w:rsidR="0006419C" w:rsidRPr="0006419C">
              <w:rPr>
                <w:noProof/>
                <w:vertAlign w:val="superscript"/>
              </w:rPr>
              <w:t>392-394</w:t>
            </w:r>
            <w:r>
              <w:fldChar w:fldCharType="end"/>
            </w:r>
          </w:p>
        </w:tc>
      </w:tr>
      <w:tr w:rsidR="00C5206A" w14:paraId="7324132D" w14:textId="77777777" w:rsidTr="00C42DDD">
        <w:tc>
          <w:tcPr>
            <w:tcW w:w="2287" w:type="dxa"/>
          </w:tcPr>
          <w:p w14:paraId="695D43FD" w14:textId="70322C8F" w:rsidR="00C5206A" w:rsidRDefault="00BE1AD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mychelin</w:t>
            </w:r>
            <w:proofErr w:type="spellEnd"/>
          </w:p>
        </w:tc>
        <w:tc>
          <w:tcPr>
            <w:tcW w:w="1364" w:type="dxa"/>
          </w:tcPr>
          <w:p w14:paraId="3A063127" w14:textId="77777777" w:rsidR="00C5206A" w:rsidRDefault="00C5206A" w:rsidP="00C42DDD"/>
        </w:tc>
        <w:tc>
          <w:tcPr>
            <w:tcW w:w="1364" w:type="dxa"/>
          </w:tcPr>
          <w:p w14:paraId="1A9882C2" w14:textId="77777777" w:rsidR="00C5206A" w:rsidRDefault="00C5206A" w:rsidP="00C42DDD"/>
        </w:tc>
        <w:tc>
          <w:tcPr>
            <w:tcW w:w="1141" w:type="dxa"/>
          </w:tcPr>
          <w:p w14:paraId="67DCFAEE" w14:textId="77777777" w:rsidR="00C5206A" w:rsidRDefault="00C5206A" w:rsidP="00C42DDD"/>
        </w:tc>
        <w:tc>
          <w:tcPr>
            <w:tcW w:w="1141" w:type="dxa"/>
          </w:tcPr>
          <w:p w14:paraId="23936DFB" w14:textId="77777777" w:rsidR="00C5206A" w:rsidRDefault="00C5206A" w:rsidP="00C42DDD"/>
        </w:tc>
        <w:tc>
          <w:tcPr>
            <w:tcW w:w="2051" w:type="dxa"/>
          </w:tcPr>
          <w:p w14:paraId="69EEF0C6" w14:textId="47DB281C" w:rsidR="00C5206A" w:rsidRDefault="00BE1AD2" w:rsidP="00C42DDD">
            <w:r>
              <w:t>siderophore</w:t>
            </w:r>
          </w:p>
        </w:tc>
        <w:tc>
          <w:tcPr>
            <w:tcW w:w="1346" w:type="dxa"/>
          </w:tcPr>
          <w:p w14:paraId="0E97DDC9" w14:textId="708657F1" w:rsidR="00C5206A" w:rsidRDefault="002E6414" w:rsidP="00C42DDD">
            <w:r>
              <w:fldChar w:fldCharType="begin"/>
            </w:r>
            <w:r>
              <w:instrText xml:space="preserve"> ADDIN EN.CITE &lt;EndNote&gt;&lt;Cite&gt;&lt;Author&gt;Seyedsayamdost&lt;/Author&gt;&lt;Year&gt;2011&lt;/Year&gt;&lt;RecNum&gt;404&lt;/RecNum&gt;&lt;DisplayText&gt;&lt;style face="superscript"&gt;395&lt;/style&gt;&lt;/DisplayText&gt;&lt;record&gt;&lt;rec-number&gt;404&lt;/rec-number&gt;&lt;foreign-keys&gt;&lt;key app="EN" db-id="p5zs9pw5ltwzr3e0webppaa6ae5zxdxszf5s" timestamp="1547593747"&gt;404&lt;/key&gt;&lt;/foreign-keys&gt;&lt;ref-type name="Journal Article"&gt;17&lt;/ref-type&gt;&lt;contributors&gt;&lt;authors&gt;&lt;author&gt;Seyedsayamdost, M. R.&lt;/author&gt;&lt;author&gt;Traxler, M. F.&lt;/author&gt;&lt;author&gt;Zheng, S. L.&lt;/author&gt;&lt;author&gt;Kolter, R.&lt;/author&gt;&lt;author&gt;Clardy, J.&lt;/author&gt;&lt;/authors&gt;&lt;/contributors&gt;&lt;auth-address&gt;Department of Biological Chemistry and Molecular Pharmacology, Harvard Medical School, Boston, Massachusetts 02115, USA.&lt;/auth-address&gt;&lt;titles&gt;&lt;title&gt;Structure and biosynthesis of amychelin, an unusual mixed-ligand siderophore from Amycolatopsis sp. AA4&lt;/title&gt;&lt;secondary-title&gt;J Am Chem Soc&lt;/secondary-title&gt;&lt;/titles&gt;&lt;periodical&gt;&lt;full-title&gt;J Am Chem Soc&lt;/full-title&gt;&lt;/periodical&gt;&lt;pages&gt;11434-7&lt;/pages&gt;&lt;volume&gt;133&lt;/volume&gt;&lt;number&gt;30&lt;/number&gt;&lt;keywords&gt;&lt;keyword&gt;Actinomycetales/*chemistry/metabolism&lt;/keyword&gt;&lt;keyword&gt;Crystallography, X-Ray&lt;/keyword&gt;&lt;keyword&gt;Iron/*chemistry&lt;/keyword&gt;&lt;keyword&gt;Ligands&lt;/keyword&gt;&lt;keyword&gt;Models, Molecular&lt;/keyword&gt;&lt;keyword&gt;Molecular Structure&lt;/keyword&gt;&lt;keyword&gt;Phenotype&lt;/keyword&gt;&lt;keyword&gt;Siderophores/*biosynthesis/*chemistry&lt;/keyword&gt;&lt;/keywords&gt;&lt;dates&gt;&lt;year&gt;2011&lt;/year&gt;&lt;pub-dates&gt;&lt;date&gt;Aug 3&lt;/date&gt;&lt;/pub-dates&gt;&lt;/dates&gt;&lt;isbn&gt;1520-5126 (Electronic)&amp;#xD;0002-7863 (Linking)&lt;/isbn&gt;&lt;accession-num&gt;21699219&lt;/accession-num&gt;&lt;urls&gt;&lt;related-urls&gt;&lt;url&gt;https://www.ncbi.nlm.nih.gov/pubmed/21699219&lt;/url&gt;&lt;/related-urls&gt;&lt;/urls&gt;&lt;custom2&gt;3144690&lt;/custom2&gt;&lt;electronic-resource-num&gt;10.1021/ja203577e&lt;/electronic-resource-num&gt;&lt;/record&gt;&lt;/Cite&gt;&lt;/EndNote&gt;</w:instrText>
            </w:r>
            <w:r>
              <w:fldChar w:fldCharType="separate"/>
            </w:r>
            <w:r w:rsidRPr="002E6414">
              <w:rPr>
                <w:noProof/>
                <w:vertAlign w:val="superscript"/>
              </w:rPr>
              <w:t>395</w:t>
            </w:r>
            <w:r>
              <w:fldChar w:fldCharType="end"/>
            </w:r>
          </w:p>
        </w:tc>
      </w:tr>
      <w:tr w:rsidR="00C5206A" w14:paraId="2330596F" w14:textId="77777777" w:rsidTr="00C42DDD">
        <w:tc>
          <w:tcPr>
            <w:tcW w:w="2287" w:type="dxa"/>
          </w:tcPr>
          <w:p w14:paraId="2D33A418" w14:textId="7C168839" w:rsidR="00C5206A" w:rsidRDefault="001501A6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nthramycin</w:t>
            </w:r>
          </w:p>
        </w:tc>
        <w:tc>
          <w:tcPr>
            <w:tcW w:w="1364" w:type="dxa"/>
          </w:tcPr>
          <w:p w14:paraId="312B0536" w14:textId="2B881AD2" w:rsidR="00C5206A" w:rsidRDefault="001501A6" w:rsidP="00C42DDD">
            <w:r>
              <w:t>yes</w:t>
            </w:r>
          </w:p>
        </w:tc>
        <w:tc>
          <w:tcPr>
            <w:tcW w:w="1364" w:type="dxa"/>
          </w:tcPr>
          <w:p w14:paraId="5A73AFF3" w14:textId="77777777" w:rsidR="00C5206A" w:rsidRDefault="00C5206A" w:rsidP="00C42DDD"/>
        </w:tc>
        <w:tc>
          <w:tcPr>
            <w:tcW w:w="1141" w:type="dxa"/>
          </w:tcPr>
          <w:p w14:paraId="2331D41F" w14:textId="7C7614E8" w:rsidR="00C5206A" w:rsidRDefault="001501A6" w:rsidP="00C42DDD">
            <w:r>
              <w:t>yes</w:t>
            </w:r>
          </w:p>
        </w:tc>
        <w:tc>
          <w:tcPr>
            <w:tcW w:w="1141" w:type="dxa"/>
          </w:tcPr>
          <w:p w14:paraId="49A370BE" w14:textId="59C8D3B7" w:rsidR="00C5206A" w:rsidRDefault="001501A6" w:rsidP="00C42DDD">
            <w:r>
              <w:t>yes</w:t>
            </w:r>
          </w:p>
        </w:tc>
        <w:tc>
          <w:tcPr>
            <w:tcW w:w="2051" w:type="dxa"/>
          </w:tcPr>
          <w:p w14:paraId="1E290DCE" w14:textId="77777777" w:rsidR="00C5206A" w:rsidRDefault="00C5206A" w:rsidP="00C42DDD"/>
        </w:tc>
        <w:tc>
          <w:tcPr>
            <w:tcW w:w="1346" w:type="dxa"/>
          </w:tcPr>
          <w:p w14:paraId="28035714" w14:textId="347D97EB" w:rsidR="00C5206A" w:rsidRDefault="008B5EAD" w:rsidP="00C42DDD">
            <w:r>
              <w:fldChar w:fldCharType="begin">
                <w:fldData xml:space="preserve">PEVuZE5vdGU+PENpdGU+PEF1dGhvcj5Lb2huPC9BdXRob3I+PFllYXI+MTk2ODwvWWVhcj48UmVj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</w:fldData>
              </w:fldChar>
            </w:r>
            <w:r w:rsidR="00640BC7">
              <w:instrText xml:space="preserve"> ADDIN EN.CITE </w:instrText>
            </w:r>
            <w:r w:rsidR="00640BC7">
              <w:fldChar w:fldCharType="begin">
                <w:fldData xml:space="preserve">PEVuZE5vdGU+PENpdGU+PEF1dGhvcj5Lb2huPC9BdXRob3I+PFllYXI+MTk2ODwvWWVhcj48UmVj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</w:fldData>
              </w:fldChar>
            </w:r>
            <w:r w:rsidR="00640BC7">
              <w:instrText xml:space="preserve"> ADDIN EN.CITE.DATA </w:instrText>
            </w:r>
            <w:r w:rsidR="00640BC7">
              <w:fldChar w:fldCharType="end"/>
            </w:r>
            <w:r>
              <w:fldChar w:fldCharType="separate"/>
            </w:r>
            <w:r w:rsidR="00640BC7" w:rsidRPr="00640BC7">
              <w:rPr>
                <w:noProof/>
                <w:vertAlign w:val="superscript"/>
              </w:rPr>
              <w:t>396,397</w:t>
            </w:r>
            <w:r>
              <w:fldChar w:fldCharType="end"/>
            </w:r>
          </w:p>
        </w:tc>
      </w:tr>
      <w:tr w:rsidR="00C5206A" w14:paraId="34D89C9C" w14:textId="77777777" w:rsidTr="00C42DDD">
        <w:tc>
          <w:tcPr>
            <w:tcW w:w="2287" w:type="dxa"/>
          </w:tcPr>
          <w:p w14:paraId="32AE0161" w14:textId="01DCA43A" w:rsidR="00C5206A" w:rsidRDefault="008735C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ureusimine</w:t>
            </w:r>
            <w:proofErr w:type="spellEnd"/>
          </w:p>
        </w:tc>
        <w:tc>
          <w:tcPr>
            <w:tcW w:w="1364" w:type="dxa"/>
          </w:tcPr>
          <w:p w14:paraId="5877B49D" w14:textId="77777777" w:rsidR="00C5206A" w:rsidRDefault="00C5206A" w:rsidP="00C42DDD"/>
        </w:tc>
        <w:tc>
          <w:tcPr>
            <w:tcW w:w="1364" w:type="dxa"/>
          </w:tcPr>
          <w:p w14:paraId="0358C4BA" w14:textId="77777777" w:rsidR="00C5206A" w:rsidRDefault="00C5206A" w:rsidP="00C42DDD"/>
        </w:tc>
        <w:tc>
          <w:tcPr>
            <w:tcW w:w="1141" w:type="dxa"/>
          </w:tcPr>
          <w:p w14:paraId="7F7FD74D" w14:textId="77777777" w:rsidR="00C5206A" w:rsidRDefault="00C5206A" w:rsidP="00C42DDD"/>
        </w:tc>
        <w:tc>
          <w:tcPr>
            <w:tcW w:w="1141" w:type="dxa"/>
          </w:tcPr>
          <w:p w14:paraId="6673ACF7" w14:textId="77777777" w:rsidR="00C5206A" w:rsidRDefault="00C5206A" w:rsidP="00C42DDD"/>
        </w:tc>
        <w:tc>
          <w:tcPr>
            <w:tcW w:w="2051" w:type="dxa"/>
          </w:tcPr>
          <w:p w14:paraId="7EBF73A4" w14:textId="7A65F9A4" w:rsidR="00C5206A" w:rsidRDefault="008735CA" w:rsidP="00C42DDD">
            <w:r>
              <w:t>Virulence factor</w:t>
            </w:r>
          </w:p>
        </w:tc>
        <w:tc>
          <w:tcPr>
            <w:tcW w:w="1346" w:type="dxa"/>
          </w:tcPr>
          <w:p w14:paraId="11C45AB5" w14:textId="72ED8A46" w:rsidR="00C5206A" w:rsidRDefault="00B51F0A" w:rsidP="00C42DDD">
            <w:r>
              <w:fldChar w:fldCharType="begin"/>
            </w:r>
            <w:r>
              <w:instrText xml:space="preserve"> ADDIN EN.CITE &lt;EndNote&gt;&lt;Cite&gt;&lt;Author&gt;Wilson&lt;/Author&gt;&lt;Year&gt;2013&lt;/Year&gt;&lt;RecNum&gt;407&lt;/RecNum&gt;&lt;DisplayText&gt;&lt;style face="superscript"&gt;398&lt;/style&gt;&lt;/DisplayText&gt;&lt;record&gt;&lt;rec-number&gt;407&lt;/rec-number&gt;&lt;foreign-keys&gt;&lt;key app="EN" db-id="p5zs9pw5ltwzr3e0webppaa6ae5zxdxszf5s" timestamp="1547827552"&gt;407&lt;/key&gt;&lt;/foreign-keys&gt;&lt;ref-type name="Journal Article"&gt;17&lt;/ref-type&gt;&lt;contributors&gt;&lt;authors&gt;&lt;author&gt;Wilson, D. J.&lt;/author&gt;&lt;author&gt;Shi, C.&lt;/author&gt;&lt;author&gt;Teitelbaum, A. M.&lt;/author&gt;&lt;author&gt;Gulick, A. M.&lt;/author&gt;&lt;author&gt;Aldrich, C. C.&lt;/author&gt;&lt;/authors&gt;&lt;/contributors&gt;&lt;auth-address&gt;Center for Drug Design, University of Minnesota , Minneapolis, MN 55455, United States.&lt;/auth-address&gt;&lt;titles&gt;&lt;title&gt;Characterization of AusA: a dimodular nonribosomal peptide synthetase responsible for the production of aureusimine pyrazinones&lt;/title&gt;&lt;secondary-title&gt;Biochemistry&lt;/secondary-title&gt;&lt;/titles&gt;&lt;periodical&gt;&lt;full-title&gt;Biochemistry&lt;/full-title&gt;&lt;/periodical&gt;&lt;pages&gt;926-37&lt;/pages&gt;&lt;volume&gt;52&lt;/volume&gt;&lt;number&gt;5&lt;/number&gt;&lt;keywords&gt;&lt;keyword&gt;Cloning, Molecular&lt;/keyword&gt;&lt;keyword&gt;Kinetics&lt;/keyword&gt;&lt;keyword&gt;Peptide Synthases/chemistry/genetics/*metabolism&lt;/keyword&gt;&lt;keyword&gt;Protein Structure, Tertiary&lt;/keyword&gt;&lt;keyword&gt;Pyrazines/chemistry/*metabolism&lt;/keyword&gt;&lt;keyword&gt;Staphylococcus aureus/chemistry/*enzymology/genetics/metabolism&lt;/keyword&gt;&lt;keyword&gt;Substrate Specificity&lt;/keyword&gt;&lt;/keywords&gt;&lt;dates&gt;&lt;year&gt;2013&lt;/year&gt;&lt;pub-dates&gt;&lt;date&gt;Feb 5&lt;/date&gt;&lt;/pub-dates&gt;&lt;/dates&gt;&lt;isbn&gt;1520-4995 (Electronic)&amp;#xD;0006-2960 (Linking)&lt;/isbn&gt;&lt;accession-num&gt;23302043&lt;/accession-num&gt;&lt;urls&gt;&lt;related-urls&gt;&lt;url&gt;https://www.ncbi.nlm.nih.gov/pubmed/23302043&lt;/url&gt;&lt;/related-urls&gt;&lt;/urls&gt;&lt;custom2&gt;3577359&lt;/custom2&gt;&lt;electronic-resource-num&gt;10.1021/bi301330q&lt;/electronic-resource-num&gt;&lt;/record&gt;&lt;/Cite&gt;&lt;/EndNote&gt;</w:instrText>
            </w:r>
            <w:r>
              <w:fldChar w:fldCharType="separate"/>
            </w:r>
            <w:r w:rsidRPr="00B51F0A">
              <w:rPr>
                <w:noProof/>
                <w:vertAlign w:val="superscript"/>
              </w:rPr>
              <w:t>398</w:t>
            </w:r>
            <w:r>
              <w:fldChar w:fldCharType="end"/>
            </w:r>
          </w:p>
        </w:tc>
      </w:tr>
      <w:tr w:rsidR="00C5206A" w14:paraId="5396DAC7" w14:textId="77777777" w:rsidTr="00C42DDD">
        <w:tc>
          <w:tcPr>
            <w:tcW w:w="2287" w:type="dxa"/>
          </w:tcPr>
          <w:p w14:paraId="4AC76A1A" w14:textId="3F016036" w:rsidR="00C5206A" w:rsidRDefault="009B6D4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acitracin</w:t>
            </w:r>
          </w:p>
        </w:tc>
        <w:tc>
          <w:tcPr>
            <w:tcW w:w="1364" w:type="dxa"/>
          </w:tcPr>
          <w:p w14:paraId="5F3E3E40" w14:textId="0C428C9E" w:rsidR="00C5206A" w:rsidRDefault="009B6D46" w:rsidP="00C42DDD">
            <w:r>
              <w:t>yes</w:t>
            </w:r>
          </w:p>
        </w:tc>
        <w:tc>
          <w:tcPr>
            <w:tcW w:w="1364" w:type="dxa"/>
          </w:tcPr>
          <w:p w14:paraId="71E6F477" w14:textId="18098ED6" w:rsidR="00C5206A" w:rsidRDefault="009B6D46" w:rsidP="00C42DDD">
            <w:r>
              <w:t>Gram pos</w:t>
            </w:r>
          </w:p>
        </w:tc>
        <w:tc>
          <w:tcPr>
            <w:tcW w:w="1141" w:type="dxa"/>
          </w:tcPr>
          <w:p w14:paraId="443D638E" w14:textId="77777777" w:rsidR="00C5206A" w:rsidRDefault="00C5206A" w:rsidP="00C42DDD"/>
        </w:tc>
        <w:tc>
          <w:tcPr>
            <w:tcW w:w="1141" w:type="dxa"/>
          </w:tcPr>
          <w:p w14:paraId="02210ED7" w14:textId="77777777" w:rsidR="00C5206A" w:rsidRDefault="00C5206A" w:rsidP="00C42DDD"/>
        </w:tc>
        <w:tc>
          <w:tcPr>
            <w:tcW w:w="2051" w:type="dxa"/>
          </w:tcPr>
          <w:p w14:paraId="4942EFD3" w14:textId="77777777" w:rsidR="00C5206A" w:rsidRDefault="00C5206A" w:rsidP="00C42DDD"/>
        </w:tc>
        <w:tc>
          <w:tcPr>
            <w:tcW w:w="1346" w:type="dxa"/>
          </w:tcPr>
          <w:p w14:paraId="27F74175" w14:textId="2DBD7C33" w:rsidR="00C5206A" w:rsidRDefault="00063713" w:rsidP="00C42DDD">
            <w:r>
              <w:fldChar w:fldCharType="begin">
                <w:fldData xml:space="preserve">PEVuZE5vdGU+PENpdGU+PEF1dGhvcj5Kb25lczwvQXV0aG9yPjxZZWFyPjIwMDY8L1llYXI+PFJl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b25lczwvQXV0aG9yPjxZZWFyPjIwMDY8L1llYXI+PFJl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63713">
              <w:rPr>
                <w:noProof/>
                <w:vertAlign w:val="superscript"/>
              </w:rPr>
              <w:t>399</w:t>
            </w:r>
            <w:r>
              <w:fldChar w:fldCharType="end"/>
            </w:r>
          </w:p>
        </w:tc>
      </w:tr>
      <w:tr w:rsidR="00C5206A" w14:paraId="36D660DF" w14:textId="77777777" w:rsidTr="00C42DDD">
        <w:tc>
          <w:tcPr>
            <w:tcW w:w="2287" w:type="dxa"/>
          </w:tcPr>
          <w:p w14:paraId="63F58D6D" w14:textId="6ACAE17F" w:rsidR="00C5206A" w:rsidRDefault="0006371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lhimycin</w:t>
            </w:r>
            <w:proofErr w:type="spellEnd"/>
          </w:p>
        </w:tc>
        <w:tc>
          <w:tcPr>
            <w:tcW w:w="1364" w:type="dxa"/>
          </w:tcPr>
          <w:p w14:paraId="5E3F7AB8" w14:textId="2CF80723" w:rsidR="00C5206A" w:rsidRDefault="00063713" w:rsidP="00C42DDD">
            <w:r>
              <w:t>yes</w:t>
            </w:r>
          </w:p>
        </w:tc>
        <w:tc>
          <w:tcPr>
            <w:tcW w:w="1364" w:type="dxa"/>
          </w:tcPr>
          <w:p w14:paraId="4453C2CE" w14:textId="658AE150" w:rsidR="00C5206A" w:rsidRDefault="00063713" w:rsidP="00C42DDD">
            <w:r>
              <w:t>Gram pos</w:t>
            </w:r>
          </w:p>
        </w:tc>
        <w:tc>
          <w:tcPr>
            <w:tcW w:w="1141" w:type="dxa"/>
          </w:tcPr>
          <w:p w14:paraId="5C652A22" w14:textId="77777777" w:rsidR="00C5206A" w:rsidRDefault="00C5206A" w:rsidP="00C42DDD"/>
        </w:tc>
        <w:tc>
          <w:tcPr>
            <w:tcW w:w="1141" w:type="dxa"/>
          </w:tcPr>
          <w:p w14:paraId="300E3744" w14:textId="77777777" w:rsidR="00C5206A" w:rsidRDefault="00C5206A" w:rsidP="00C42DDD"/>
        </w:tc>
        <w:tc>
          <w:tcPr>
            <w:tcW w:w="2051" w:type="dxa"/>
          </w:tcPr>
          <w:p w14:paraId="2C6AE82C" w14:textId="77777777" w:rsidR="00C5206A" w:rsidRDefault="00C5206A" w:rsidP="00C42DDD"/>
        </w:tc>
        <w:tc>
          <w:tcPr>
            <w:tcW w:w="1346" w:type="dxa"/>
          </w:tcPr>
          <w:p w14:paraId="1C59A9DE" w14:textId="4744BC0C" w:rsidR="00C5206A" w:rsidRDefault="005E1EA4" w:rsidP="00C42DDD">
            <w:r>
              <w:fldChar w:fldCharType="begin"/>
            </w:r>
            <w:r>
              <w:instrText xml:space="preserve"> ADDIN EN.CITE &lt;EndNote&gt;&lt;Cite&gt;&lt;Author&gt;Pelzer&lt;/Author&gt;&lt;Year&gt;1999&lt;/Year&gt;&lt;RecNum&gt;409&lt;/RecNum&gt;&lt;DisplayText&gt;&lt;style face="superscript"&gt;400&lt;/style&gt;&lt;/DisplayText&gt;&lt;record&gt;&lt;rec-number&gt;409&lt;/rec-number&gt;&lt;foreign-keys&gt;&lt;key app="EN" db-id="p5zs9pw5ltwzr3e0webppaa6ae5zxdxszf5s" timestamp="1547828027"&gt;409&lt;/key&gt;&lt;/foreign-keys&gt;&lt;ref-type name="Journal Article"&gt;17&lt;/ref-type&gt;&lt;contributors&gt;&lt;authors&gt;&lt;author&gt;Pelzer, S.&lt;/author&gt;&lt;author&gt;Sussmuth, R.&lt;/author&gt;&lt;author&gt;Heckmann, D.&lt;/author&gt;&lt;author&gt;Recktenwald, J.&lt;/author&gt;&lt;author&gt;Huber, P.&lt;/author&gt;&lt;author&gt;Jung, G.&lt;/author&gt;&lt;author&gt;Wohlleben, W.&lt;/author&gt;&lt;/authors&gt;&lt;/contributors&gt;&lt;auth-address&gt;Mikrobiologie/Biotechnologie, Eberhard-Karls-Universitat Tubingen, D-72076 Tubingen, Germany.&lt;/auth-address&gt;&lt;titles&gt;&lt;title&gt;Identification and analysis of the balhimycin biosynthetic gene cluster and its use for manipulating glycopeptide biosynthesis in Amycolatopsis mediterranei DSM5908&lt;/title&gt;&lt;secondary-title&gt;Antimicrob Agents Chemother&lt;/secondary-title&gt;&lt;/titles&gt;&lt;periodical&gt;&lt;full-title&gt;Antimicrob Agents Chemother&lt;/full-title&gt;&lt;/periodical&gt;&lt;pages&gt;1565-73&lt;/pages&gt;&lt;volume&gt;43&lt;/volume&gt;&lt;number&gt;7&lt;/number&gt;&lt;keywords&gt;&lt;keyword&gt;Anti-Bacterial Agents/*biosynthesis&lt;/keyword&gt;&lt;keyword&gt;*Genes, Bacterial&lt;/keyword&gt;&lt;keyword&gt;Glycosyltransferases/genetics&lt;/keyword&gt;&lt;keyword&gt;*Multigene Family&lt;/keyword&gt;&lt;keyword&gt;Nocardia/*genetics/metabolism&lt;/keyword&gt;&lt;keyword&gt;Oxygenases/genetics&lt;/keyword&gt;&lt;keyword&gt;Vancomycin/*analogs &amp;amp; derivatives/biosynthesis&lt;/keyword&gt;&lt;/keywords&gt;&lt;dates&gt;&lt;year&gt;1999&lt;/year&gt;&lt;pub-dates&gt;&lt;date&gt;Jul&lt;/date&gt;&lt;/pub-dates&gt;&lt;/dates&gt;&lt;isbn&gt;0066-4804 (Print)&amp;#xD;0066-4804 (Linking)&lt;/isbn&gt;&lt;accession-num&gt;10390204&lt;/accession-num&gt;&lt;urls&gt;&lt;related-urls&gt;&lt;url&gt;https://www.ncbi.nlm.nih.gov/pubmed/10390204&lt;/url&gt;&lt;/related-urls&gt;&lt;/urls&gt;&lt;custom2&gt;89325&lt;/custom2&gt;&lt;/record&gt;&lt;/Cite&gt;&lt;/EndNote&gt;</w:instrText>
            </w:r>
            <w:r>
              <w:fldChar w:fldCharType="separate"/>
            </w:r>
            <w:r w:rsidRPr="005E1EA4">
              <w:rPr>
                <w:noProof/>
                <w:vertAlign w:val="superscript"/>
              </w:rPr>
              <w:t>400</w:t>
            </w:r>
            <w:r>
              <w:fldChar w:fldCharType="end"/>
            </w:r>
          </w:p>
        </w:tc>
      </w:tr>
      <w:tr w:rsidR="00C5206A" w14:paraId="56B53275" w14:textId="77777777" w:rsidTr="00C42DDD">
        <w:tc>
          <w:tcPr>
            <w:tcW w:w="2287" w:type="dxa"/>
          </w:tcPr>
          <w:p w14:paraId="4BB33771" w14:textId="59AD36F8" w:rsidR="00C5206A" w:rsidRDefault="00F1732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capreomycin</w:t>
            </w:r>
          </w:p>
        </w:tc>
        <w:tc>
          <w:tcPr>
            <w:tcW w:w="1364" w:type="dxa"/>
          </w:tcPr>
          <w:p w14:paraId="3562BD13" w14:textId="4F92CF8C" w:rsidR="00C5206A" w:rsidRDefault="00F17327" w:rsidP="00C42DDD">
            <w:r>
              <w:t>yes</w:t>
            </w:r>
          </w:p>
        </w:tc>
        <w:tc>
          <w:tcPr>
            <w:tcW w:w="1364" w:type="dxa"/>
          </w:tcPr>
          <w:p w14:paraId="27FC3F45" w14:textId="4B345A12" w:rsidR="00C5206A" w:rsidRDefault="00F17327" w:rsidP="00C42DDD">
            <w:r>
              <w:t>Gram pos, gram neg</w:t>
            </w:r>
          </w:p>
        </w:tc>
        <w:tc>
          <w:tcPr>
            <w:tcW w:w="1141" w:type="dxa"/>
          </w:tcPr>
          <w:p w14:paraId="13140AD8" w14:textId="77777777" w:rsidR="00C5206A" w:rsidRDefault="00C5206A" w:rsidP="00C42DDD"/>
        </w:tc>
        <w:tc>
          <w:tcPr>
            <w:tcW w:w="1141" w:type="dxa"/>
          </w:tcPr>
          <w:p w14:paraId="02F0AC9B" w14:textId="77777777" w:rsidR="00C5206A" w:rsidRDefault="00C5206A" w:rsidP="00C42DDD"/>
        </w:tc>
        <w:tc>
          <w:tcPr>
            <w:tcW w:w="2051" w:type="dxa"/>
          </w:tcPr>
          <w:p w14:paraId="661A6942" w14:textId="77777777" w:rsidR="00C5206A" w:rsidRDefault="00C5206A" w:rsidP="00C42DDD"/>
        </w:tc>
        <w:tc>
          <w:tcPr>
            <w:tcW w:w="1346" w:type="dxa"/>
          </w:tcPr>
          <w:p w14:paraId="1E44F69A" w14:textId="55A242EF" w:rsidR="00C5206A" w:rsidRDefault="00486BDB" w:rsidP="00C42DDD">
            <w:r>
              <w:fldChar w:fldCharType="begin">
                <w:fldData xml:space="preserve">PEVuZE5vdGU+PENpdGU+PEF1dGhvcj5NYW48L0F1dGhvcj48WWVhcj4yMDE4PC9ZZWFyPjxSZWNO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48L0F1dGhvcj48WWVhcj4yMDE4PC9ZZWFyPjxSZWNO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86BDB">
              <w:rPr>
                <w:noProof/>
                <w:vertAlign w:val="superscript"/>
              </w:rPr>
              <w:t>401</w:t>
            </w:r>
            <w:r>
              <w:fldChar w:fldCharType="end"/>
            </w:r>
          </w:p>
        </w:tc>
      </w:tr>
      <w:tr w:rsidR="000571FF" w14:paraId="0AB68C4F" w14:textId="77777777" w:rsidTr="00C42DDD">
        <w:tc>
          <w:tcPr>
            <w:tcW w:w="2287" w:type="dxa"/>
          </w:tcPr>
          <w:p w14:paraId="4023B728" w14:textId="0EC1D434" w:rsidR="000571FF" w:rsidRDefault="00DF2CF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elibactin</w:t>
            </w:r>
            <w:proofErr w:type="spellEnd"/>
          </w:p>
        </w:tc>
        <w:tc>
          <w:tcPr>
            <w:tcW w:w="1364" w:type="dxa"/>
          </w:tcPr>
          <w:p w14:paraId="35364B81" w14:textId="77777777" w:rsidR="000571FF" w:rsidRDefault="000571FF" w:rsidP="00C42DDD"/>
        </w:tc>
        <w:tc>
          <w:tcPr>
            <w:tcW w:w="1364" w:type="dxa"/>
          </w:tcPr>
          <w:p w14:paraId="7EFB62C2" w14:textId="77777777" w:rsidR="000571FF" w:rsidRDefault="000571FF" w:rsidP="00C42DDD"/>
        </w:tc>
        <w:tc>
          <w:tcPr>
            <w:tcW w:w="1141" w:type="dxa"/>
          </w:tcPr>
          <w:p w14:paraId="0D08B6F3" w14:textId="77777777" w:rsidR="000571FF" w:rsidRDefault="000571FF" w:rsidP="00C42DDD"/>
        </w:tc>
        <w:tc>
          <w:tcPr>
            <w:tcW w:w="1141" w:type="dxa"/>
          </w:tcPr>
          <w:p w14:paraId="225F2F2B" w14:textId="77777777" w:rsidR="000571FF" w:rsidRDefault="000571FF" w:rsidP="00C42DDD"/>
        </w:tc>
        <w:tc>
          <w:tcPr>
            <w:tcW w:w="2051" w:type="dxa"/>
          </w:tcPr>
          <w:p w14:paraId="38A14283" w14:textId="4FB2298E" w:rsidR="000571FF" w:rsidRDefault="00DF2CF7" w:rsidP="00C42DDD">
            <w:r>
              <w:t>ionophore</w:t>
            </w:r>
          </w:p>
        </w:tc>
        <w:tc>
          <w:tcPr>
            <w:tcW w:w="1346" w:type="dxa"/>
          </w:tcPr>
          <w:p w14:paraId="1D8176C8" w14:textId="7A564A8E" w:rsidR="000571FF" w:rsidRDefault="00E05785" w:rsidP="00C42DDD">
            <w:r>
              <w:fldChar w:fldCharType="begin">
                <w:fldData xml:space="preserve">PEVuZE5vdGU+PENpdGU+PEF1dGhvcj5DYW5vLVByaWV0bzwvQXV0aG9yPjxZZWFyPjIwMTU8L1ll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W5vLVByaWV0bzwvQXV0aG9yPjxZZWFyPjIwMTU8L1ll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05785">
              <w:rPr>
                <w:noProof/>
                <w:vertAlign w:val="superscript"/>
              </w:rPr>
              <w:t>403</w:t>
            </w:r>
            <w:r>
              <w:fldChar w:fldCharType="end"/>
            </w:r>
          </w:p>
        </w:tc>
      </w:tr>
      <w:tr w:rsidR="000571FF" w14:paraId="7235CDBC" w14:textId="77777777" w:rsidTr="00C42DDD">
        <w:tc>
          <w:tcPr>
            <w:tcW w:w="2287" w:type="dxa"/>
          </w:tcPr>
          <w:p w14:paraId="15BC5BF2" w14:textId="53AE8D2B" w:rsidR="000571FF" w:rsidRDefault="00DF2CF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elichelin</w:t>
            </w:r>
            <w:proofErr w:type="spellEnd"/>
          </w:p>
        </w:tc>
        <w:tc>
          <w:tcPr>
            <w:tcW w:w="1364" w:type="dxa"/>
          </w:tcPr>
          <w:p w14:paraId="76202110" w14:textId="77777777" w:rsidR="000571FF" w:rsidRDefault="000571FF" w:rsidP="00C42DDD"/>
        </w:tc>
        <w:tc>
          <w:tcPr>
            <w:tcW w:w="1364" w:type="dxa"/>
          </w:tcPr>
          <w:p w14:paraId="49A14DF6" w14:textId="77777777" w:rsidR="000571FF" w:rsidRDefault="000571FF" w:rsidP="00C42DDD"/>
        </w:tc>
        <w:tc>
          <w:tcPr>
            <w:tcW w:w="1141" w:type="dxa"/>
          </w:tcPr>
          <w:p w14:paraId="4C38A69D" w14:textId="77777777" w:rsidR="000571FF" w:rsidRDefault="000571FF" w:rsidP="00C42DDD"/>
        </w:tc>
        <w:tc>
          <w:tcPr>
            <w:tcW w:w="1141" w:type="dxa"/>
          </w:tcPr>
          <w:p w14:paraId="345CC37B" w14:textId="77777777" w:rsidR="000571FF" w:rsidRDefault="000571FF" w:rsidP="00C42DDD"/>
        </w:tc>
        <w:tc>
          <w:tcPr>
            <w:tcW w:w="2051" w:type="dxa"/>
          </w:tcPr>
          <w:p w14:paraId="65C4157B" w14:textId="3FCD9C15" w:rsidR="000571FF" w:rsidRDefault="00DF2CF7" w:rsidP="00C42DDD">
            <w:r>
              <w:t>siderophore</w:t>
            </w:r>
          </w:p>
        </w:tc>
        <w:tc>
          <w:tcPr>
            <w:tcW w:w="1346" w:type="dxa"/>
          </w:tcPr>
          <w:p w14:paraId="2E78FAAF" w14:textId="766992D3" w:rsidR="000571FF" w:rsidRDefault="00BE2D62" w:rsidP="00C42DDD">
            <w:r>
              <w:fldChar w:fldCharType="begin"/>
            </w:r>
            <w:r>
              <w:instrText xml:space="preserve"> ADDIN EN.CITE &lt;EndNote&gt;&lt;Cite&gt;&lt;Author&gt;Challis&lt;/Author&gt;&lt;Year&gt;2000&lt;/Year&gt;&lt;RecNum&gt;413&lt;/RecNum&gt;&lt;DisplayText&gt;&lt;style face="superscript"&gt;404&lt;/style&gt;&lt;/DisplayText&gt;&lt;record&gt;&lt;rec-number&gt;413&lt;/rec-number&gt;&lt;foreign-keys&gt;&lt;key app="EN" db-id="p5zs9pw5ltwzr3e0webppaa6ae5zxdxszf5s" timestamp="1547830778"&gt;413&lt;/key&gt;&lt;/foreign-keys&gt;&lt;ref-type name="Journal Article"&gt;17&lt;/ref-type&gt;&lt;contributors&gt;&lt;authors&gt;&lt;author&gt;Challis, G. L.&lt;/author&gt;&lt;author&gt;Ravel, J.&lt;/author&gt;&lt;/authors&gt;&lt;/contributors&gt;&lt;auth-address&gt;Department of Genetics, John Innes Centre, Norwich, UK. gchallis@ix.netcom.com&lt;/auth-address&gt;&lt;titles&gt;&lt;title&gt;Coelichelin, a new peptide siderophore encoded by the Streptomyces coelicolor genome: structure prediction from the sequence of its non-ribosomal peptide synthetase&lt;/title&gt;&lt;secondary-title&gt;FEMS Microbiol Lett&lt;/secondary-title&gt;&lt;/titles&gt;&lt;periodical&gt;&lt;full-title&gt;FEMS Microbiol Lett&lt;/full-title&gt;&lt;/periodical&gt;&lt;pages&gt;111-4&lt;/pages&gt;&lt;volume&gt;187&lt;/volume&gt;&lt;number&gt;2&lt;/number&gt;&lt;keywords&gt;&lt;keyword&gt;Amino Acid Motifs&lt;/keyword&gt;&lt;keyword&gt;Computational Biology&lt;/keyword&gt;&lt;keyword&gt;*Genome, Bacterial&lt;/keyword&gt;&lt;keyword&gt;Molecular Sequence Data&lt;/keyword&gt;&lt;keyword&gt;Multigene Family&lt;/keyword&gt;&lt;keyword&gt;Oligopeptides/biosynthesis/*chemistry/genetics&lt;/keyword&gt;&lt;keyword&gt;Peptide Biosynthesis&lt;/keyword&gt;&lt;keyword&gt;Peptide Synthases/*chemistry/*genetics/metabolism&lt;/keyword&gt;&lt;keyword&gt;Protein Structure, Tertiary&lt;/keyword&gt;&lt;keyword&gt;Siderophores/biosynthesis/*chemistry/genetics&lt;/keyword&gt;&lt;keyword&gt;Streptomyces/enzymology/*genetics&lt;/keyword&gt;&lt;/keywords&gt;&lt;dates&gt;&lt;year&gt;2000&lt;/year&gt;&lt;pub-dates&gt;&lt;date&gt;Jun 15&lt;/date&gt;&lt;/pub-dates&gt;&lt;/dates&gt;&lt;isbn&gt;0378-1097 (Print)&amp;#xD;0378-1097 (Linking)&lt;/isbn&gt;&lt;accession-num&gt;10856642&lt;/accession-num&gt;&lt;urls&gt;&lt;related-urls&gt;&lt;url&gt;https://www.ncbi.nlm.nih.gov/pubmed/10856642&lt;/url&gt;&lt;/related-urls&gt;&lt;/urls&gt;&lt;electronic-resource-num&gt;10.1111/j.1574-6968.2000.tb09145.x&lt;/electronic-resource-num&gt;&lt;/record&gt;&lt;/Cite&gt;&lt;/EndNote&gt;</w:instrText>
            </w:r>
            <w:r>
              <w:fldChar w:fldCharType="separate"/>
            </w:r>
            <w:r w:rsidRPr="00BE2D62">
              <w:rPr>
                <w:noProof/>
                <w:vertAlign w:val="superscript"/>
              </w:rPr>
              <w:t>404</w:t>
            </w:r>
            <w:r>
              <w:fldChar w:fldCharType="end"/>
            </w:r>
          </w:p>
        </w:tc>
      </w:tr>
      <w:tr w:rsidR="000571FF" w14:paraId="70049FA2" w14:textId="77777777" w:rsidTr="00C42DDD">
        <w:tc>
          <w:tcPr>
            <w:tcW w:w="2287" w:type="dxa"/>
          </w:tcPr>
          <w:p w14:paraId="36D95449" w14:textId="64964FB0" w:rsidR="000571FF" w:rsidRDefault="00B36B8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mplestatin</w:t>
            </w:r>
            <w:proofErr w:type="spellEnd"/>
          </w:p>
        </w:tc>
        <w:tc>
          <w:tcPr>
            <w:tcW w:w="1364" w:type="dxa"/>
          </w:tcPr>
          <w:p w14:paraId="4A833D20" w14:textId="12DDFA50" w:rsidR="000571FF" w:rsidRDefault="00AE3926" w:rsidP="00C42DDD">
            <w:r>
              <w:t>Y</w:t>
            </w:r>
            <w:r w:rsidR="00B36B8C">
              <w:t>es</w:t>
            </w:r>
          </w:p>
        </w:tc>
        <w:tc>
          <w:tcPr>
            <w:tcW w:w="1364" w:type="dxa"/>
          </w:tcPr>
          <w:p w14:paraId="27CCCED7" w14:textId="067D205C" w:rsidR="000571FF" w:rsidRDefault="00B36B8C" w:rsidP="00C42DDD">
            <w:r>
              <w:t>Gram pos</w:t>
            </w:r>
          </w:p>
        </w:tc>
        <w:tc>
          <w:tcPr>
            <w:tcW w:w="1141" w:type="dxa"/>
          </w:tcPr>
          <w:p w14:paraId="7727DC41" w14:textId="77777777" w:rsidR="000571FF" w:rsidRDefault="000571FF" w:rsidP="00C42DDD"/>
        </w:tc>
        <w:tc>
          <w:tcPr>
            <w:tcW w:w="1141" w:type="dxa"/>
          </w:tcPr>
          <w:p w14:paraId="4F3994C3" w14:textId="77777777" w:rsidR="000571FF" w:rsidRDefault="000571FF" w:rsidP="00C42DDD"/>
        </w:tc>
        <w:tc>
          <w:tcPr>
            <w:tcW w:w="2051" w:type="dxa"/>
          </w:tcPr>
          <w:p w14:paraId="6F0CCD16" w14:textId="77777777" w:rsidR="000571FF" w:rsidRDefault="000571FF" w:rsidP="00C42DDD"/>
        </w:tc>
        <w:tc>
          <w:tcPr>
            <w:tcW w:w="1346" w:type="dxa"/>
          </w:tcPr>
          <w:p w14:paraId="5924B36F" w14:textId="758BA6DA" w:rsidR="000571FF" w:rsidRDefault="00245C8B" w:rsidP="00C42DDD">
            <w:r>
              <w:fldChar w:fldCharType="begin">
                <w:fldData xml:space="preserve">PEVuZE5vdGU+PENpdGU+PEF1dGhvcj5Ld29uPC9BdXRob3I+PFllYXI+MjAxNTwvWWVhcj48UmVj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d29uPC9BdXRob3I+PFllYXI+MjAxNTwvWWVhcj48UmVj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45C8B">
              <w:rPr>
                <w:noProof/>
                <w:vertAlign w:val="superscript"/>
              </w:rPr>
              <w:t>405</w:t>
            </w:r>
            <w:r>
              <w:fldChar w:fldCharType="end"/>
            </w:r>
          </w:p>
        </w:tc>
      </w:tr>
      <w:tr w:rsidR="000571FF" w14:paraId="56097C06" w14:textId="77777777" w:rsidTr="00C42DDD">
        <w:tc>
          <w:tcPr>
            <w:tcW w:w="2287" w:type="dxa"/>
          </w:tcPr>
          <w:p w14:paraId="08EF47E6" w14:textId="1AD995E4" w:rsidR="000571FF" w:rsidRDefault="00AE227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ronatine</w:t>
            </w:r>
          </w:p>
        </w:tc>
        <w:tc>
          <w:tcPr>
            <w:tcW w:w="1364" w:type="dxa"/>
          </w:tcPr>
          <w:p w14:paraId="5EA5ECBD" w14:textId="77777777" w:rsidR="000571FF" w:rsidRDefault="000571FF" w:rsidP="00C42DDD"/>
        </w:tc>
        <w:tc>
          <w:tcPr>
            <w:tcW w:w="1364" w:type="dxa"/>
          </w:tcPr>
          <w:p w14:paraId="1E77F29E" w14:textId="77777777" w:rsidR="000571FF" w:rsidRDefault="000571FF" w:rsidP="00C42DDD"/>
        </w:tc>
        <w:tc>
          <w:tcPr>
            <w:tcW w:w="1141" w:type="dxa"/>
          </w:tcPr>
          <w:p w14:paraId="7AA356B6" w14:textId="77777777" w:rsidR="000571FF" w:rsidRDefault="000571FF" w:rsidP="00C42DDD"/>
        </w:tc>
        <w:tc>
          <w:tcPr>
            <w:tcW w:w="1141" w:type="dxa"/>
          </w:tcPr>
          <w:p w14:paraId="6742709C" w14:textId="77777777" w:rsidR="000571FF" w:rsidRDefault="000571FF" w:rsidP="00C42DDD"/>
        </w:tc>
        <w:tc>
          <w:tcPr>
            <w:tcW w:w="2051" w:type="dxa"/>
          </w:tcPr>
          <w:p w14:paraId="7AE71178" w14:textId="557D4246" w:rsidR="000571FF" w:rsidRDefault="00AE2270" w:rsidP="00C42DDD">
            <w:r>
              <w:t>phytotoxic</w:t>
            </w:r>
          </w:p>
        </w:tc>
        <w:tc>
          <w:tcPr>
            <w:tcW w:w="1346" w:type="dxa"/>
          </w:tcPr>
          <w:p w14:paraId="0D963204" w14:textId="7A748D78" w:rsidR="000571FF" w:rsidRDefault="00D774DE" w:rsidP="00C42DDD">
            <w:r>
              <w:fldChar w:fldCharType="begin"/>
            </w:r>
            <w:r>
              <w:instrText xml:space="preserve"> ADDIN EN.CITE &lt;EndNote&gt;&lt;Cite&gt;&lt;Author&gt;Fyans&lt;/Author&gt;&lt;Year&gt;2015&lt;/Year&gt;&lt;RecNum&gt;416&lt;/RecNum&gt;&lt;DisplayText&gt;&lt;style face="superscript"&gt;407&lt;/style&gt;&lt;/DisplayText&gt;&lt;record&gt;&lt;rec-number&gt;416&lt;/rec-number&gt;&lt;foreign-keys&gt;&lt;key app="EN" db-id="p5zs9pw5ltwzr3e0webppaa6ae5zxdxszf5s" timestamp="1547831900"&gt;416&lt;/key&gt;&lt;/foreign-keys&gt;&lt;ref-type name="Journal Article"&gt;17&lt;/ref-type&gt;&lt;contributors&gt;&lt;authors&gt;&lt;author&gt;Fyans, J. K.&lt;/author&gt;&lt;author&gt;Altowairish, M. S.&lt;/author&gt;&lt;author&gt;Li, Y.&lt;/author&gt;&lt;author&gt;Bignell, D. R.&lt;/author&gt;&lt;/authors&gt;&lt;/contributors&gt;&lt;auth-address&gt;Department of Biology, Memorial University of Newfoundland, St. John&amp;apos;s, NL A1B 3X9, Canada.&lt;/auth-address&gt;&lt;titles&gt;&lt;title&gt;Characterization of the Coronatine-Like Phytotoxins Produced by the Common Scab Pathogen Streptomyces scabies&lt;/title&gt;&lt;secondary-title&gt;Mol Plant Microbe Interact&lt;/secondary-title&gt;&lt;/titles&gt;&lt;periodical&gt;&lt;full-title&gt;Mol Plant Microbe Interact&lt;/full-title&gt;&lt;/periodical&gt;&lt;pages&gt;443-54&lt;/pages&gt;&lt;volume&gt;28&lt;/volume&gt;&lt;number&gt;4&lt;/number&gt;&lt;keywords&gt;&lt;keyword&gt;Amino Acids/*chemistry/isolation &amp;amp; purification&lt;/keyword&gt;&lt;keyword&gt;Bacterial Toxins/*chemistry/isolation &amp;amp; purification&lt;/keyword&gt;&lt;keyword&gt;Cell Culture Techniques&lt;/keyword&gt;&lt;keyword&gt;Culture Media/chemistry/metabolism&lt;/keyword&gt;&lt;keyword&gt;Genes, Bacterial/genetics&lt;/keyword&gt;&lt;keyword&gt;Genetic Complementation Test&lt;/keyword&gt;&lt;keyword&gt;Indenes/*chemistry/isolation &amp;amp; purification/metabolism&lt;/keyword&gt;&lt;keyword&gt;Multigene Family/genetics&lt;/keyword&gt;&lt;keyword&gt;Mutation&lt;/keyword&gt;&lt;keyword&gt;Plant Diseases/*microbiology&lt;/keyword&gt;&lt;keyword&gt;Streptomyces/chemistry/*metabolism/pathogenicity&lt;/keyword&gt;&lt;/keywords&gt;&lt;dates&gt;&lt;year&gt;2015&lt;/year&gt;&lt;pub-dates&gt;&lt;date&gt;Apr&lt;/date&gt;&lt;/pub-dates&gt;&lt;/dates&gt;&lt;isbn&gt;0894-0282 (Print)&amp;#xD;0894-0282 (Linking)&lt;/isbn&gt;&lt;accession-num&gt;25423263&lt;/accession-num&gt;&lt;urls&gt;&lt;related-urls&gt;&lt;url&gt;https://www.ncbi.nlm.nih.gov/pubmed/25423263&lt;/url&gt;&lt;/related-urls&gt;&lt;/urls&gt;&lt;electronic-resource-num&gt;10.1094/MPMI-09-14-0255-R&lt;/electronic-resource-num&gt;&lt;/record&gt;&lt;/Cite&gt;&lt;/EndNote&gt;</w:instrText>
            </w:r>
            <w:r>
              <w:fldChar w:fldCharType="separate"/>
            </w:r>
            <w:r w:rsidRPr="00D774DE">
              <w:rPr>
                <w:noProof/>
                <w:vertAlign w:val="superscript"/>
              </w:rPr>
              <w:t>407</w:t>
            </w:r>
            <w:r>
              <w:fldChar w:fldCharType="end"/>
            </w:r>
          </w:p>
        </w:tc>
      </w:tr>
      <w:tr w:rsidR="000571FF" w14:paraId="23F74275" w14:textId="77777777" w:rsidTr="00C42DDD">
        <w:tc>
          <w:tcPr>
            <w:tcW w:w="2287" w:type="dxa"/>
          </w:tcPr>
          <w:p w14:paraId="2D147A4D" w14:textId="4211536C" w:rsidR="000571FF" w:rsidRDefault="00C003B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rpeptin</w:t>
            </w:r>
            <w:proofErr w:type="spellEnd"/>
          </w:p>
        </w:tc>
        <w:tc>
          <w:tcPr>
            <w:tcW w:w="1364" w:type="dxa"/>
          </w:tcPr>
          <w:p w14:paraId="05A4B25E" w14:textId="7563FEFB" w:rsidR="000571FF" w:rsidRDefault="00C003B4" w:rsidP="00C42DDD">
            <w:r>
              <w:t>yes</w:t>
            </w:r>
          </w:p>
        </w:tc>
        <w:tc>
          <w:tcPr>
            <w:tcW w:w="1364" w:type="dxa"/>
          </w:tcPr>
          <w:p w14:paraId="1A5B8430" w14:textId="3417A746" w:rsidR="000571FF" w:rsidRDefault="001574B0" w:rsidP="00C42DDD">
            <w:r>
              <w:t>Gram pos</w:t>
            </w:r>
          </w:p>
        </w:tc>
        <w:tc>
          <w:tcPr>
            <w:tcW w:w="1141" w:type="dxa"/>
          </w:tcPr>
          <w:p w14:paraId="43EAD637" w14:textId="77777777" w:rsidR="000571FF" w:rsidRDefault="000571FF" w:rsidP="00C42DDD"/>
        </w:tc>
        <w:tc>
          <w:tcPr>
            <w:tcW w:w="1141" w:type="dxa"/>
          </w:tcPr>
          <w:p w14:paraId="2328DF56" w14:textId="77777777" w:rsidR="000571FF" w:rsidRDefault="000571FF" w:rsidP="00C42DDD"/>
        </w:tc>
        <w:tc>
          <w:tcPr>
            <w:tcW w:w="2051" w:type="dxa"/>
          </w:tcPr>
          <w:p w14:paraId="720CBA89" w14:textId="77777777" w:rsidR="000571FF" w:rsidRDefault="000571FF" w:rsidP="00C42DDD"/>
        </w:tc>
        <w:tc>
          <w:tcPr>
            <w:tcW w:w="1346" w:type="dxa"/>
          </w:tcPr>
          <w:p w14:paraId="6D5D00DE" w14:textId="194206E1" w:rsidR="000571FF" w:rsidRDefault="00925DFB" w:rsidP="00C42DDD">
            <w:r>
              <w:fldChar w:fldCharType="begin">
                <w:fldData xml:space="preserve">PEVuZE5vdGU+PENpdGU+PEF1dGhvcj5TdHJhbm88L0F1dGhvcj48WWVhcj4yMDE1PC9ZZWFyPjxS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HJhbm88L0F1dGhvcj48WWVhcj4yMDE1PC9ZZWFyPjxS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25DFB">
              <w:rPr>
                <w:noProof/>
                <w:vertAlign w:val="superscript"/>
              </w:rPr>
              <w:t>408</w:t>
            </w:r>
            <w:r>
              <w:fldChar w:fldCharType="end"/>
            </w:r>
          </w:p>
        </w:tc>
      </w:tr>
      <w:tr w:rsidR="000571FF" w14:paraId="5C1E351A" w14:textId="77777777" w:rsidTr="00C42DDD">
        <w:tc>
          <w:tcPr>
            <w:tcW w:w="2287" w:type="dxa"/>
          </w:tcPr>
          <w:p w14:paraId="4A82CC4A" w14:textId="7842A02E" w:rsidR="000571FF" w:rsidRDefault="00411CE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daptomycin</w:t>
            </w:r>
          </w:p>
        </w:tc>
        <w:tc>
          <w:tcPr>
            <w:tcW w:w="1364" w:type="dxa"/>
          </w:tcPr>
          <w:p w14:paraId="16E3FC9D" w14:textId="1DEA66FB" w:rsidR="000571FF" w:rsidRDefault="00C83BB6" w:rsidP="00C42DDD">
            <w:r>
              <w:t>yes</w:t>
            </w:r>
          </w:p>
        </w:tc>
        <w:tc>
          <w:tcPr>
            <w:tcW w:w="1364" w:type="dxa"/>
          </w:tcPr>
          <w:p w14:paraId="435EE2AF" w14:textId="0D838A10" w:rsidR="000571FF" w:rsidRDefault="00C83BB6" w:rsidP="00C42DDD">
            <w:r>
              <w:t>Gram pos</w:t>
            </w:r>
          </w:p>
        </w:tc>
        <w:tc>
          <w:tcPr>
            <w:tcW w:w="1141" w:type="dxa"/>
          </w:tcPr>
          <w:p w14:paraId="2A2B30A3" w14:textId="77777777" w:rsidR="000571FF" w:rsidRDefault="000571FF" w:rsidP="00C42DDD"/>
        </w:tc>
        <w:tc>
          <w:tcPr>
            <w:tcW w:w="1141" w:type="dxa"/>
          </w:tcPr>
          <w:p w14:paraId="55F5A79E" w14:textId="77777777" w:rsidR="000571FF" w:rsidRDefault="000571FF" w:rsidP="00C42DDD"/>
        </w:tc>
        <w:tc>
          <w:tcPr>
            <w:tcW w:w="2051" w:type="dxa"/>
          </w:tcPr>
          <w:p w14:paraId="4C2C4066" w14:textId="77777777" w:rsidR="000571FF" w:rsidRDefault="000571FF" w:rsidP="00C42DDD"/>
        </w:tc>
        <w:tc>
          <w:tcPr>
            <w:tcW w:w="1346" w:type="dxa"/>
          </w:tcPr>
          <w:p w14:paraId="58AF6763" w14:textId="286E1168" w:rsidR="000571FF" w:rsidRDefault="00AE3E74" w:rsidP="00C42DDD">
            <w:r>
              <w:fldChar w:fldCharType="begin">
                <w:fldData xml:space="preserve">PEVuZE5vdGU+PENpdGU+PEF1dGhvcj5NYTwvQXV0aG9yPjxZZWFyPjIwMTc8L1llYXI+PFJlY051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TwvQXV0aG9yPjxZZWFyPjIwMTc8L1llYXI+PFJlY051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E3E74">
              <w:rPr>
                <w:noProof/>
                <w:vertAlign w:val="superscript"/>
              </w:rPr>
              <w:t>409</w:t>
            </w:r>
            <w:r>
              <w:fldChar w:fldCharType="end"/>
            </w:r>
          </w:p>
        </w:tc>
      </w:tr>
      <w:tr w:rsidR="000571FF" w14:paraId="5EA7F0E8" w14:textId="77777777" w:rsidTr="00C42DDD">
        <w:tc>
          <w:tcPr>
            <w:tcW w:w="2287" w:type="dxa"/>
          </w:tcPr>
          <w:p w14:paraId="752D237F" w14:textId="56F3A270" w:rsidR="000571FF" w:rsidRDefault="00EC694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chinomycin</w:t>
            </w:r>
          </w:p>
        </w:tc>
        <w:tc>
          <w:tcPr>
            <w:tcW w:w="1364" w:type="dxa"/>
          </w:tcPr>
          <w:p w14:paraId="5FB7A4BD" w14:textId="350F6EBB" w:rsidR="000571FF" w:rsidRDefault="00EC694B" w:rsidP="00C42DDD">
            <w:r>
              <w:t>yes</w:t>
            </w:r>
          </w:p>
        </w:tc>
        <w:tc>
          <w:tcPr>
            <w:tcW w:w="1364" w:type="dxa"/>
          </w:tcPr>
          <w:p w14:paraId="2337CC31" w14:textId="3B88DC3C" w:rsidR="000571FF" w:rsidRDefault="00233340" w:rsidP="00C42DDD">
            <w:r>
              <w:t>Gram pos</w:t>
            </w:r>
          </w:p>
        </w:tc>
        <w:tc>
          <w:tcPr>
            <w:tcW w:w="1141" w:type="dxa"/>
          </w:tcPr>
          <w:p w14:paraId="2EA12C00" w14:textId="0AD1E98F" w:rsidR="000571FF" w:rsidRDefault="00EC694B" w:rsidP="00C42DDD">
            <w:r>
              <w:t>yes</w:t>
            </w:r>
          </w:p>
        </w:tc>
        <w:tc>
          <w:tcPr>
            <w:tcW w:w="1141" w:type="dxa"/>
          </w:tcPr>
          <w:p w14:paraId="7821B850" w14:textId="4EF4C605" w:rsidR="000571FF" w:rsidRDefault="00233340" w:rsidP="00C42DDD">
            <w:r>
              <w:t>yes</w:t>
            </w:r>
          </w:p>
        </w:tc>
        <w:tc>
          <w:tcPr>
            <w:tcW w:w="2051" w:type="dxa"/>
          </w:tcPr>
          <w:p w14:paraId="40A8DDBB" w14:textId="77777777" w:rsidR="000571FF" w:rsidRDefault="000571FF" w:rsidP="00C42DDD"/>
        </w:tc>
        <w:tc>
          <w:tcPr>
            <w:tcW w:w="1346" w:type="dxa"/>
          </w:tcPr>
          <w:p w14:paraId="294F34C3" w14:textId="49D9FA92" w:rsidR="000571FF" w:rsidRDefault="00983E1C" w:rsidP="00C42DDD">
            <w:r>
              <w:fldChar w:fldCharType="begin">
                <w:fldData xml:space="preserve">PEVuZE5vdGU+PENpdGU+PEF1dGhvcj5Tb2NoYTwvQXV0aG9yPjxZZWFyPjIwMDk8L1llYXI+PFJl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b2NoYTwvQXV0aG9yPjxZZWFyPjIwMDk8L1llYXI+PFJl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83E1C">
              <w:rPr>
                <w:noProof/>
                <w:vertAlign w:val="superscript"/>
              </w:rPr>
              <w:t>410</w:t>
            </w:r>
            <w:r>
              <w:fldChar w:fldCharType="end"/>
            </w:r>
          </w:p>
        </w:tc>
      </w:tr>
      <w:tr w:rsidR="000571FF" w14:paraId="6CD92686" w14:textId="77777777" w:rsidTr="00C42DDD">
        <w:tc>
          <w:tcPr>
            <w:tcW w:w="2287" w:type="dxa"/>
          </w:tcPr>
          <w:p w14:paraId="118A4493" w14:textId="126B5E98" w:rsidR="000571FF" w:rsidRDefault="0034418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choside</w:t>
            </w:r>
            <w:proofErr w:type="spellEnd"/>
          </w:p>
        </w:tc>
        <w:tc>
          <w:tcPr>
            <w:tcW w:w="1364" w:type="dxa"/>
          </w:tcPr>
          <w:p w14:paraId="00757A59" w14:textId="77777777" w:rsidR="000571FF" w:rsidRDefault="000571FF" w:rsidP="00C42DDD"/>
        </w:tc>
        <w:tc>
          <w:tcPr>
            <w:tcW w:w="1364" w:type="dxa"/>
          </w:tcPr>
          <w:p w14:paraId="35E34BA0" w14:textId="77777777" w:rsidR="000571FF" w:rsidRDefault="000571FF" w:rsidP="00C42DDD"/>
        </w:tc>
        <w:tc>
          <w:tcPr>
            <w:tcW w:w="1141" w:type="dxa"/>
          </w:tcPr>
          <w:p w14:paraId="6BD901CE" w14:textId="77777777" w:rsidR="000571FF" w:rsidRDefault="000571FF" w:rsidP="00C42DDD"/>
        </w:tc>
        <w:tc>
          <w:tcPr>
            <w:tcW w:w="1141" w:type="dxa"/>
          </w:tcPr>
          <w:p w14:paraId="7F27287A" w14:textId="1B76B824" w:rsidR="000571FF" w:rsidRDefault="00344181" w:rsidP="00C42DDD">
            <w:r>
              <w:t>yes</w:t>
            </w:r>
          </w:p>
        </w:tc>
        <w:tc>
          <w:tcPr>
            <w:tcW w:w="2051" w:type="dxa"/>
          </w:tcPr>
          <w:p w14:paraId="1C48DF36" w14:textId="77777777" w:rsidR="000571FF" w:rsidRDefault="000571FF" w:rsidP="00C42DDD"/>
        </w:tc>
        <w:tc>
          <w:tcPr>
            <w:tcW w:w="1346" w:type="dxa"/>
          </w:tcPr>
          <w:p w14:paraId="32A7DD14" w14:textId="4F5F3E39" w:rsidR="000571FF" w:rsidRDefault="006B428A" w:rsidP="00C42DDD">
            <w:r>
              <w:fldChar w:fldCharType="begin"/>
            </w:r>
            <w:r>
              <w:instrText xml:space="preserve"> ADDIN EN.CITE &lt;EndNote&gt;&lt;Cite&gt;&lt;Author&gt;Naughton&lt;/Author&gt;&lt;Year&gt;2017&lt;/Year&gt;&lt;RecNum&gt;421&lt;/RecNum&gt;&lt;DisplayText&gt;&lt;style face="superscript"&gt;411&lt;/style&gt;&lt;/DisplayText&gt;&lt;record&gt;&lt;rec-number&gt;421&lt;/rec-number&gt;&lt;foreign-keys&gt;&lt;key app="EN" db-id="p5zs9pw5ltwzr3e0webppaa6ae5zxdxszf5s" timestamp="1547836354"&gt;421&lt;/key&gt;&lt;/foreign-keys&gt;&lt;ref-type name="Journal Article"&gt;17&lt;/ref-type&gt;&lt;contributors&gt;&lt;authors&gt;&lt;author&gt;Naughton, L. M.&lt;/author&gt;&lt;author&gt;Romano, S.&lt;/author&gt;&lt;author&gt;O&amp;apos;Gara, F.&lt;/author&gt;&lt;author&gt;Dobson, A. D. W.&lt;/author&gt;&lt;/authors&gt;&lt;/contributors&gt;&lt;auth-address&gt;School of Microbiology, University College Cork, National University of IrelandCork, Ireland.&amp;#xD;Division of Microbial Ecology, Department of Microbiology and Ecosystem Science, University of ViennaVienna, Austria.&amp;#xD;School of Biomedical Sciences, Curtin University, PerthWA, Australia.&amp;#xD;BIOMERIT Research Centre, School of Microbiology, University College Cork, National University of IrelandCork, Ireland.&lt;/auth-address&gt;&lt;titles&gt;&lt;title&gt;Identification of Secondary Metabolite Gene Clusters in the Pseudovibrio Genus Reveals Encouraging Biosynthetic Potential toward the Production of Novel Bioactive Compounds&lt;/title&gt;&lt;secondary-title&gt;Front Microbiol&lt;/secondary-title&gt;&lt;/titles&gt;&lt;periodical&gt;&lt;full-title&gt;Front Microbiol&lt;/full-title&gt;&lt;/periodical&gt;&lt;pages&gt;1494&lt;/pages&gt;&lt;volume&gt;8&lt;/volume&gt;&lt;keywords&gt;&lt;keyword&gt;Nrps&lt;/keyword&gt;&lt;keyword&gt;Pks&lt;/keyword&gt;&lt;keyword&gt;antibiotic resistance&lt;/keyword&gt;&lt;keyword&gt;bioactive compounds&lt;/keyword&gt;&lt;keyword&gt;symbiont&lt;/keyword&gt;&lt;/keywords&gt;&lt;dates&gt;&lt;year&gt;2017&lt;/year&gt;&lt;/dates&gt;&lt;isbn&gt;1664-302X (Print)&amp;#xD;1664-302X (Linking)&lt;/isbn&gt;&lt;accession-num&gt;28868049&lt;/accession-num&gt;&lt;urls&gt;&lt;related-urls&gt;&lt;url&gt;https://www.ncbi.nlm.nih.gov/pubmed/28868049&lt;/url&gt;&lt;/related-urls&gt;&lt;/urls&gt;&lt;custom2&gt;5563371&lt;/custom2&gt;&lt;electronic-resource-num&gt;10.3389/fmicb.2017.01494&lt;/electronic-resource-num&gt;&lt;/record&gt;&lt;/Cite&gt;&lt;/EndNote&gt;</w:instrText>
            </w:r>
            <w:r>
              <w:fldChar w:fldCharType="separate"/>
            </w:r>
            <w:r w:rsidRPr="006B428A">
              <w:rPr>
                <w:noProof/>
                <w:vertAlign w:val="superscript"/>
              </w:rPr>
              <w:t>411</w:t>
            </w:r>
            <w:r>
              <w:fldChar w:fldCharType="end"/>
            </w:r>
          </w:p>
        </w:tc>
      </w:tr>
      <w:tr w:rsidR="000571FF" w14:paraId="64E4FFC7" w14:textId="77777777" w:rsidTr="00C42DDD">
        <w:tc>
          <w:tcPr>
            <w:tcW w:w="2287" w:type="dxa"/>
          </w:tcPr>
          <w:p w14:paraId="5040B5A1" w14:textId="52AB15FD" w:rsidR="000571FF" w:rsidRDefault="002C0D3F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nduracidin</w:t>
            </w:r>
          </w:p>
        </w:tc>
        <w:tc>
          <w:tcPr>
            <w:tcW w:w="1364" w:type="dxa"/>
          </w:tcPr>
          <w:p w14:paraId="5D84D0D5" w14:textId="58B04F25" w:rsidR="000571FF" w:rsidRDefault="002C0D3F" w:rsidP="00C42DDD">
            <w:r>
              <w:t>yes</w:t>
            </w:r>
          </w:p>
        </w:tc>
        <w:tc>
          <w:tcPr>
            <w:tcW w:w="1364" w:type="dxa"/>
          </w:tcPr>
          <w:p w14:paraId="4B4C5212" w14:textId="39AFC266" w:rsidR="000571FF" w:rsidRDefault="002C0D3F" w:rsidP="00C42DDD">
            <w:r>
              <w:t>Gram pos, gram neg</w:t>
            </w:r>
          </w:p>
        </w:tc>
        <w:tc>
          <w:tcPr>
            <w:tcW w:w="1141" w:type="dxa"/>
          </w:tcPr>
          <w:p w14:paraId="49F55C72" w14:textId="77777777" w:rsidR="000571FF" w:rsidRDefault="000571FF" w:rsidP="00C42DDD"/>
        </w:tc>
        <w:tc>
          <w:tcPr>
            <w:tcW w:w="1141" w:type="dxa"/>
          </w:tcPr>
          <w:p w14:paraId="64E86E6F" w14:textId="77777777" w:rsidR="000571FF" w:rsidRDefault="000571FF" w:rsidP="00C42DDD"/>
        </w:tc>
        <w:tc>
          <w:tcPr>
            <w:tcW w:w="2051" w:type="dxa"/>
          </w:tcPr>
          <w:p w14:paraId="43E17D2E" w14:textId="77777777" w:rsidR="000571FF" w:rsidRDefault="000571FF" w:rsidP="00C42DDD"/>
        </w:tc>
        <w:tc>
          <w:tcPr>
            <w:tcW w:w="1346" w:type="dxa"/>
          </w:tcPr>
          <w:p w14:paraId="3C8C13EB" w14:textId="61E6AA0E" w:rsidR="000571FF" w:rsidRDefault="00470E4C" w:rsidP="00C42DDD">
            <w:r>
              <w:fldChar w:fldCharType="begin"/>
            </w:r>
            <w:r>
              <w:instrText xml:space="preserve"> ADDIN EN.CITE &lt;EndNote&gt;&lt;Cite&gt;&lt;Author&gt;Higashide&lt;/Author&gt;&lt;Year&gt;1968&lt;/Year&gt;&lt;RecNum&gt;422&lt;/RecNum&gt;&lt;DisplayText&gt;&lt;style face="superscript"&gt;412&lt;/style&gt;&lt;/DisplayText&gt;&lt;record&gt;&lt;rec-number&gt;422&lt;/rec-number&gt;&lt;foreign-keys&gt;&lt;key app="EN" db-id="p5zs9pw5ltwzr3e0webppaa6ae5zxdxszf5s" timestamp="1547836574"&gt;422&lt;/key&gt;&lt;/foreign-keys&gt;&lt;ref-type name="Journal Article"&gt;17&lt;/ref-type&gt;&lt;contributors&gt;&lt;authors&gt;&lt;author&gt;Higashide, E.&lt;/author&gt;&lt;author&gt;Hatano, K.&lt;/author&gt;&lt;author&gt;Shibata, M.&lt;/author&gt;&lt;author&gt;Nakazawa, K.&lt;/author&gt;&lt;/authors&gt;&lt;/contributors&gt;&lt;titles&gt;&lt;title&gt;Enduracidin, a new antibiotic. I. Streptomyces fungicidicus No. B5477, an enduracidin producing organism&lt;/title&gt;&lt;secondary-title&gt;J Antibiot (Tokyo)&lt;/secondary-title&gt;&lt;/titles&gt;&lt;periodical&gt;&lt;full-title&gt;J Antibiot (Tokyo)&lt;/full-title&gt;&lt;/periodical&gt;&lt;pages&gt;126-37&lt;/pages&gt;&lt;volume&gt;21&lt;/volume&gt;&lt;number&gt;2&lt;/number&gt;&lt;keywords&gt;&lt;keyword&gt;Agar&lt;/keyword&gt;&lt;keyword&gt;Anti-Bacterial Agents/biosynthesis/*pharmacology&lt;/keyword&gt;&lt;keyword&gt;Bacteria/*drug effects&lt;/keyword&gt;&lt;keyword&gt;Blood&lt;/keyword&gt;&lt;keyword&gt;Carbon&lt;/keyword&gt;&lt;keyword&gt;Culture Media&lt;/keyword&gt;&lt;keyword&gt;Erythromycin/pharmacology&lt;/keyword&gt;&lt;keyword&gt;Hexoses&lt;/keyword&gt;&lt;keyword&gt;Microscopy, Electron&lt;/keyword&gt;&lt;keyword&gt;Mutation&lt;/keyword&gt;&lt;keyword&gt;Neomycin/pharmacology&lt;/keyword&gt;&lt;keyword&gt;Radiation Effects&lt;/keyword&gt;&lt;keyword&gt;Spores&lt;/keyword&gt;&lt;keyword&gt;Streptomyces/cytology/*metabolism/radiation effects&lt;/keyword&gt;&lt;keyword&gt;Streptomycin/pharmacology&lt;/keyword&gt;&lt;keyword&gt;Ultraviolet Rays&lt;/keyword&gt;&lt;/keywords&gt;&lt;dates&gt;&lt;year&gt;1968&lt;/year&gt;&lt;pub-dates&gt;&lt;date&gt;Feb&lt;/date&gt;&lt;/pub-dates&gt;&lt;/dates&gt;&lt;isbn&gt;0021-8820 (Print)&amp;#xD;0021-8820 (Linking)&lt;/isbn&gt;&lt;accession-num&gt;5674368&lt;/accession-num&gt;&lt;urls&gt;&lt;related-urls&gt;&lt;url&gt;https://www.ncbi.nlm.nih.gov/pubmed/5674368&lt;/url&gt;&lt;/related-urls&gt;&lt;/urls&gt;&lt;/record&gt;&lt;/Cite&gt;&lt;/EndNote&gt;</w:instrText>
            </w:r>
            <w:r>
              <w:fldChar w:fldCharType="separate"/>
            </w:r>
            <w:r w:rsidRPr="00470E4C">
              <w:rPr>
                <w:noProof/>
                <w:vertAlign w:val="superscript"/>
              </w:rPr>
              <w:t>412</w:t>
            </w:r>
            <w:r>
              <w:fldChar w:fldCharType="end"/>
            </w:r>
          </w:p>
        </w:tc>
      </w:tr>
      <w:tr w:rsidR="000571FF" w14:paraId="58AB109A" w14:textId="77777777" w:rsidTr="00C42DDD">
        <w:tc>
          <w:tcPr>
            <w:tcW w:w="2287" w:type="dxa"/>
          </w:tcPr>
          <w:p w14:paraId="732B81DB" w14:textId="2A20ED2B" w:rsidR="000571FF" w:rsidRDefault="00F94E5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terobactin</w:t>
            </w:r>
            <w:proofErr w:type="spellEnd"/>
          </w:p>
        </w:tc>
        <w:tc>
          <w:tcPr>
            <w:tcW w:w="1364" w:type="dxa"/>
          </w:tcPr>
          <w:p w14:paraId="67219343" w14:textId="77777777" w:rsidR="000571FF" w:rsidRDefault="000571FF" w:rsidP="00C42DDD"/>
        </w:tc>
        <w:tc>
          <w:tcPr>
            <w:tcW w:w="1364" w:type="dxa"/>
          </w:tcPr>
          <w:p w14:paraId="0E1B4FFA" w14:textId="77777777" w:rsidR="000571FF" w:rsidRDefault="000571FF" w:rsidP="00C42DDD"/>
        </w:tc>
        <w:tc>
          <w:tcPr>
            <w:tcW w:w="1141" w:type="dxa"/>
          </w:tcPr>
          <w:p w14:paraId="48D7ED1B" w14:textId="77777777" w:rsidR="000571FF" w:rsidRDefault="000571FF" w:rsidP="00C42DDD"/>
        </w:tc>
        <w:tc>
          <w:tcPr>
            <w:tcW w:w="1141" w:type="dxa"/>
          </w:tcPr>
          <w:p w14:paraId="1EB002FF" w14:textId="77777777" w:rsidR="000571FF" w:rsidRDefault="000571FF" w:rsidP="00C42DDD"/>
        </w:tc>
        <w:tc>
          <w:tcPr>
            <w:tcW w:w="2051" w:type="dxa"/>
          </w:tcPr>
          <w:p w14:paraId="616FB079" w14:textId="6596BDDA" w:rsidR="000571FF" w:rsidRDefault="00F94E55" w:rsidP="00C42DDD">
            <w:r>
              <w:t>siderophore</w:t>
            </w:r>
          </w:p>
        </w:tc>
        <w:tc>
          <w:tcPr>
            <w:tcW w:w="1346" w:type="dxa"/>
          </w:tcPr>
          <w:p w14:paraId="14D208DF" w14:textId="032AFD61" w:rsidR="000571FF" w:rsidRDefault="00794DE5" w:rsidP="00C42DDD">
            <w:r>
              <w:fldChar w:fldCharType="begin"/>
            </w:r>
            <w:r>
              <w:instrText xml:space="preserve"> ADDIN EN.CITE &lt;EndNote&gt;&lt;Cite&gt;&lt;Author&gt;Raymond&lt;/Author&gt;&lt;Year&gt;2003&lt;/Year&gt;&lt;RecNum&gt;423&lt;/RecNum&gt;&lt;DisplayText&gt;&lt;style face="superscript"&gt;413&lt;/style&gt;&lt;/DisplayText&gt;&lt;record&gt;&lt;rec-number&gt;423&lt;/rec-number&gt;&lt;foreign-keys&gt;&lt;key app="EN" db-id="p5zs9pw5ltwzr3e0webppaa6ae5zxdxszf5s" timestamp="1547836810"&gt;423&lt;/key&gt;&lt;/foreign-keys&gt;&lt;ref-type name="Journal Article"&gt;17&lt;/ref-type&gt;&lt;contributors&gt;&lt;authors&gt;&lt;author&gt;Raymond, K. N.&lt;/author&gt;&lt;author&gt;Dertz, E. A.&lt;/author&gt;&lt;author&gt;Kim, S. S.&lt;/author&gt;&lt;/authors&gt;&lt;/contributors&gt;&lt;auth-address&gt;Department of Chemistry, University of California, Berkeley, CA 94720-1460, USA. raymond@socrates.berkeley.edu&lt;/auth-address&gt;&lt;titles&gt;&lt;title&gt;Enterobactin: an archetype for microbial iron transport&lt;/title&gt;&lt;secondary-title&gt;Proc Natl Acad Sci U S A&lt;/secondary-title&gt;&lt;/titles&gt;&lt;periodical&gt;&lt;full-title&gt;Proc Natl Acad Sci U S A&lt;/full-title&gt;&lt;/periodical&gt;&lt;pages&gt;3584-8&lt;/pages&gt;&lt;volume&gt;100&lt;/volume&gt;&lt;number&gt;7&lt;/number&gt;&lt;keywords&gt;&lt;keyword&gt;Bacteria/*metabolism&lt;/keyword&gt;&lt;keyword&gt;Binding Sites&lt;/keyword&gt;&lt;keyword&gt;Carrier Proteins/chemistry/metabolism&lt;/keyword&gt;&lt;keyword&gt;Enterobactin/*chemistry/*metabolism&lt;/keyword&gt;&lt;keyword&gt;Iron/*metabolism&lt;/keyword&gt;&lt;keyword&gt;Models, Molecular&lt;/keyword&gt;&lt;keyword&gt;Protein Conformation&lt;/keyword&gt;&lt;keyword&gt;Protein Structure, Secondary&lt;/keyword&gt;&lt;/keywords&gt;&lt;dates&gt;&lt;year&gt;2003&lt;/year&gt;&lt;pub-dates&gt;&lt;date&gt;Apr 1&lt;/date&gt;&lt;/pub-dates&gt;&lt;/dates&gt;&lt;isbn&gt;0027-8424 (Print)&amp;#xD;0027-8424 (Linking)&lt;/isbn&gt;&lt;accession-num&gt;12655062&lt;/accession-num&gt;&lt;urls&gt;&lt;related-urls&gt;&lt;url&gt;https://www.ncbi.nlm.nih.gov/pubmed/12655062&lt;/url&gt;&lt;/related-urls&gt;&lt;/urls&gt;&lt;custom2&gt;152965&lt;/custom2&gt;&lt;electronic-resource-num&gt;10.1073/pnas.0630018100&lt;/electronic-resource-num&gt;&lt;/record&gt;&lt;/Cite&gt;&lt;/EndNote&gt;</w:instrText>
            </w:r>
            <w:r>
              <w:fldChar w:fldCharType="separate"/>
            </w:r>
            <w:r w:rsidRPr="00794DE5">
              <w:rPr>
                <w:noProof/>
                <w:vertAlign w:val="superscript"/>
              </w:rPr>
              <w:t>413</w:t>
            </w:r>
            <w:r>
              <w:fldChar w:fldCharType="end"/>
            </w:r>
          </w:p>
        </w:tc>
      </w:tr>
      <w:tr w:rsidR="000571FF" w14:paraId="15461885" w14:textId="77777777" w:rsidTr="00C42DDD">
        <w:tc>
          <w:tcPr>
            <w:tcW w:w="2287" w:type="dxa"/>
          </w:tcPr>
          <w:p w14:paraId="3C857FBF" w14:textId="70D17E23" w:rsidR="000571FF" w:rsidRDefault="00D430B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tolysin</w:t>
            </w:r>
            <w:proofErr w:type="spellEnd"/>
          </w:p>
        </w:tc>
        <w:tc>
          <w:tcPr>
            <w:tcW w:w="1364" w:type="dxa"/>
          </w:tcPr>
          <w:p w14:paraId="68828BE4" w14:textId="77777777" w:rsidR="000571FF" w:rsidRDefault="000571FF" w:rsidP="00C42DDD"/>
        </w:tc>
        <w:tc>
          <w:tcPr>
            <w:tcW w:w="1364" w:type="dxa"/>
          </w:tcPr>
          <w:p w14:paraId="733D8AEF" w14:textId="77777777" w:rsidR="000571FF" w:rsidRDefault="000571FF" w:rsidP="00C42DDD"/>
        </w:tc>
        <w:tc>
          <w:tcPr>
            <w:tcW w:w="1141" w:type="dxa"/>
          </w:tcPr>
          <w:p w14:paraId="1B07DC40" w14:textId="77777777" w:rsidR="000571FF" w:rsidRDefault="000571FF" w:rsidP="00C42DDD"/>
        </w:tc>
        <w:tc>
          <w:tcPr>
            <w:tcW w:w="1141" w:type="dxa"/>
          </w:tcPr>
          <w:p w14:paraId="17994C9C" w14:textId="77777777" w:rsidR="000571FF" w:rsidRDefault="000571FF" w:rsidP="00C42DDD"/>
        </w:tc>
        <w:tc>
          <w:tcPr>
            <w:tcW w:w="2051" w:type="dxa"/>
          </w:tcPr>
          <w:p w14:paraId="6F1CA97A" w14:textId="3E14748C" w:rsidR="000571FF" w:rsidRDefault="00D430B3" w:rsidP="00C42DDD">
            <w:r>
              <w:t>Swarming motility</w:t>
            </w:r>
          </w:p>
        </w:tc>
        <w:tc>
          <w:tcPr>
            <w:tcW w:w="1346" w:type="dxa"/>
          </w:tcPr>
          <w:p w14:paraId="399E9EFD" w14:textId="4A748C69" w:rsidR="000571FF" w:rsidRDefault="0006111D" w:rsidP="00C42DDD">
            <w:r>
              <w:fldChar w:fldCharType="begin">
                <w:fldData xml:space="preserve">PEVuZE5vdGU+PENpdGU+PEF1dGhvcj5WYWxsZXQtR2VseTwvQXV0aG9yPjxZZWFyPjIwMTA8L1ll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YWxsZXQtR2VseTwvQXV0aG9yPjxZZWFyPjIwMTA8L1ll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6111D">
              <w:rPr>
                <w:noProof/>
                <w:vertAlign w:val="superscript"/>
              </w:rPr>
              <w:t>414</w:t>
            </w:r>
            <w:r>
              <w:fldChar w:fldCharType="end"/>
            </w:r>
          </w:p>
        </w:tc>
      </w:tr>
      <w:tr w:rsidR="000571FF" w14:paraId="34C1DB4F" w14:textId="77777777" w:rsidTr="00C42DDD">
        <w:tc>
          <w:tcPr>
            <w:tcW w:w="2287" w:type="dxa"/>
          </w:tcPr>
          <w:p w14:paraId="62AE90AC" w14:textId="256B310F" w:rsidR="000571FF" w:rsidRDefault="000067D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quibactin</w:t>
            </w:r>
            <w:proofErr w:type="spellEnd"/>
          </w:p>
        </w:tc>
        <w:tc>
          <w:tcPr>
            <w:tcW w:w="1364" w:type="dxa"/>
          </w:tcPr>
          <w:p w14:paraId="5DF10228" w14:textId="5F9B1DE3" w:rsidR="000571FF" w:rsidRDefault="000571FF" w:rsidP="00C42DDD"/>
        </w:tc>
        <w:tc>
          <w:tcPr>
            <w:tcW w:w="1364" w:type="dxa"/>
          </w:tcPr>
          <w:p w14:paraId="01EC930C" w14:textId="77777777" w:rsidR="000571FF" w:rsidRDefault="000571FF" w:rsidP="00C42DDD"/>
        </w:tc>
        <w:tc>
          <w:tcPr>
            <w:tcW w:w="1141" w:type="dxa"/>
          </w:tcPr>
          <w:p w14:paraId="6BD1F704" w14:textId="77777777" w:rsidR="000571FF" w:rsidRDefault="000571FF" w:rsidP="00C42DDD"/>
        </w:tc>
        <w:tc>
          <w:tcPr>
            <w:tcW w:w="1141" w:type="dxa"/>
          </w:tcPr>
          <w:p w14:paraId="70FE557B" w14:textId="77777777" w:rsidR="000571FF" w:rsidRDefault="000571FF" w:rsidP="00C42DDD"/>
        </w:tc>
        <w:tc>
          <w:tcPr>
            <w:tcW w:w="2051" w:type="dxa"/>
          </w:tcPr>
          <w:p w14:paraId="6822385B" w14:textId="4EF32ECD" w:rsidR="000571FF" w:rsidRDefault="00203D0C" w:rsidP="00C42DDD">
            <w:r>
              <w:t>siderophore</w:t>
            </w:r>
          </w:p>
        </w:tc>
        <w:tc>
          <w:tcPr>
            <w:tcW w:w="1346" w:type="dxa"/>
          </w:tcPr>
          <w:p w14:paraId="03D8F1D3" w14:textId="10BD78D7" w:rsidR="000571FF" w:rsidRDefault="009A6B75" w:rsidP="00C42DDD">
            <w:r>
              <w:fldChar w:fldCharType="begin">
                <w:fldData xml:space="preserve">PEVuZE5vdGU+PENpdGU+PEF1dGhvcj5IZWF0aGVyPC9BdXRob3I+PFllYXI+MjAwODwvWWVhcj48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F0aGVyPC9BdXRob3I+PFllYXI+MjAwODwvWWVhcj48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A6B75">
              <w:rPr>
                <w:noProof/>
                <w:vertAlign w:val="superscript"/>
              </w:rPr>
              <w:t>415</w:t>
            </w:r>
            <w:r>
              <w:fldChar w:fldCharType="end"/>
            </w:r>
          </w:p>
        </w:tc>
      </w:tr>
      <w:tr w:rsidR="000571FF" w14:paraId="3AEB06B5" w14:textId="77777777" w:rsidTr="00C42DDD">
        <w:tc>
          <w:tcPr>
            <w:tcW w:w="2287" w:type="dxa"/>
          </w:tcPr>
          <w:p w14:paraId="55799261" w14:textId="7F1B6315" w:rsidR="000571FF" w:rsidRDefault="005A49F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rythrochelin</w:t>
            </w:r>
            <w:proofErr w:type="spellEnd"/>
          </w:p>
        </w:tc>
        <w:tc>
          <w:tcPr>
            <w:tcW w:w="1364" w:type="dxa"/>
          </w:tcPr>
          <w:p w14:paraId="33F173BF" w14:textId="05FCB9C3" w:rsidR="000571FF" w:rsidRDefault="005A49FC" w:rsidP="00C42DDD">
            <w:r>
              <w:t>yes</w:t>
            </w:r>
          </w:p>
        </w:tc>
        <w:tc>
          <w:tcPr>
            <w:tcW w:w="1364" w:type="dxa"/>
          </w:tcPr>
          <w:p w14:paraId="50F23E6D" w14:textId="18617D86" w:rsidR="000571FF" w:rsidRDefault="005A49FC" w:rsidP="00C42DDD">
            <w:r>
              <w:t>Gram pos</w:t>
            </w:r>
          </w:p>
        </w:tc>
        <w:tc>
          <w:tcPr>
            <w:tcW w:w="1141" w:type="dxa"/>
          </w:tcPr>
          <w:p w14:paraId="7851C5D8" w14:textId="77777777" w:rsidR="000571FF" w:rsidRDefault="000571FF" w:rsidP="00C42DDD"/>
        </w:tc>
        <w:tc>
          <w:tcPr>
            <w:tcW w:w="1141" w:type="dxa"/>
          </w:tcPr>
          <w:p w14:paraId="741FDF09" w14:textId="77777777" w:rsidR="000571FF" w:rsidRDefault="000571FF" w:rsidP="00C42DDD"/>
        </w:tc>
        <w:tc>
          <w:tcPr>
            <w:tcW w:w="2051" w:type="dxa"/>
          </w:tcPr>
          <w:p w14:paraId="05BC47F2" w14:textId="74B0D3C4" w:rsidR="000571FF" w:rsidRDefault="002247DB" w:rsidP="00C42DDD">
            <w:r>
              <w:t>siderophore</w:t>
            </w:r>
          </w:p>
        </w:tc>
        <w:tc>
          <w:tcPr>
            <w:tcW w:w="1346" w:type="dxa"/>
          </w:tcPr>
          <w:p w14:paraId="2320C324" w14:textId="7F5BA365" w:rsidR="000571FF" w:rsidRDefault="002247DB" w:rsidP="00C42DDD">
            <w:r>
              <w:fldChar w:fldCharType="begin"/>
            </w:r>
            <w:r>
              <w:instrText xml:space="preserve"> ADDIN EN.CITE &lt;EndNote&gt;&lt;Cite&gt;&lt;Author&gt;Lazos&lt;/Author&gt;&lt;Year&gt;2010&lt;/Year&gt;&lt;RecNum&gt;426&lt;/RecNum&gt;&lt;DisplayText&gt;&lt;style face="superscript"&gt;416&lt;/style&gt;&lt;/DisplayText&gt;&lt;record&gt;&lt;rec-number&gt;426&lt;/rec-number&gt;&lt;foreign-keys&gt;&lt;key app="EN" db-id="p5zs9pw5ltwzr3e0webppaa6ae5zxdxszf5s" timestamp="1547839607"&gt;426&lt;/key&gt;&lt;/foreign-keys&gt;&lt;ref-type name="Journal Article"&gt;17&lt;/ref-type&gt;&lt;contributors&gt;&lt;authors&gt;&lt;author&gt;Lazos, O.&lt;/author&gt;&lt;author&gt;Tosin, M.&lt;/author&gt;&lt;author&gt;Slusarczyk, A. L.&lt;/author&gt;&lt;author&gt;Boakes, S.&lt;/author&gt;&lt;author&gt;Cortes, J.&lt;/author&gt;&lt;author&gt;Sidebottom, P. J.&lt;/author&gt;&lt;author&gt;Leadlay, P. F.&lt;/author&gt;&lt;/authors&gt;&lt;/contributors&gt;&lt;auth-address&gt;Department of Biochemistry, University of Cambridge, Cambridge CB2 1GA, UK.&lt;/auth-address&gt;&lt;titles&gt;&lt;title&gt;Biosynthesis of the putative siderophore erythrochelin requires unprecedented crosstalk between separate nonribosomal peptide gene clusters&lt;/title&gt;&lt;secondary-title&gt;Chem Biol&lt;/secondary-title&gt;&lt;/titles&gt;&lt;periodical&gt;&lt;full-title&gt;Chem Biol&lt;/full-title&gt;&lt;/periodical&gt;&lt;pages&gt;160-73&lt;/pages&gt;&lt;volume&gt;17&lt;/volume&gt;&lt;number&gt;2&lt;/number&gt;&lt;keywords&gt;&lt;keyword&gt;Amino Acid Sequence&lt;/keyword&gt;&lt;keyword&gt;Anti-Bacterial Agents/*biosynthesis/chemistry/pharmacology&lt;/keyword&gt;&lt;keyword&gt;Computational Biology&lt;/keyword&gt;&lt;keyword&gt;Diketopiperazines/chemistry/pharmacology&lt;/keyword&gt;&lt;keyword&gt;Genes, Bacterial&lt;/keyword&gt;&lt;keyword&gt;Molecular Sequence Data&lt;/keyword&gt;&lt;keyword&gt;Multigene Family&lt;/keyword&gt;&lt;keyword&gt;Oligopeptides/*biosynthesis/chemistry/pharmacology&lt;/keyword&gt;&lt;keyword&gt;Peptide Biosynthesis, Nucleic Acid-Independent/*genetics&lt;/keyword&gt;&lt;keyword&gt;Peptide Synthases/deficiency/genetics/*metabolism&lt;/keyword&gt;&lt;keyword&gt;Siderophores/*biosynthesis/chemistry/pharmacology&lt;/keyword&gt;&lt;/keywords&gt;&lt;dates&gt;&lt;year&gt;2010&lt;/year&gt;&lt;pub-dates&gt;&lt;date&gt;Feb 26&lt;/date&gt;&lt;/pub-dates&gt;&lt;/dates&gt;&lt;isbn&gt;1879-1301 (Electronic)&amp;#xD;1074-5521 (Linking)&lt;/isbn&gt;&lt;accession-num&gt;20189106&lt;/accession-num&gt;&lt;urls&gt;&lt;related-urls&gt;&lt;url&gt;https://www.ncbi.nlm.nih.gov/pubmed/20189106&lt;/url&gt;&lt;/related-urls&gt;&lt;/urls&gt;&lt;electronic-resource-num&gt;10.1016/j.chembiol.2010.01.011&lt;/electronic-resource-num&gt;&lt;/record&gt;&lt;/Cite&gt;&lt;/EndNote&gt;</w:instrText>
            </w:r>
            <w:r>
              <w:fldChar w:fldCharType="separate"/>
            </w:r>
            <w:r w:rsidRPr="002247DB">
              <w:rPr>
                <w:noProof/>
                <w:vertAlign w:val="superscript"/>
              </w:rPr>
              <w:t>416</w:t>
            </w:r>
            <w:r>
              <w:fldChar w:fldCharType="end"/>
            </w:r>
          </w:p>
        </w:tc>
      </w:tr>
      <w:tr w:rsidR="000571FF" w14:paraId="1D11DEE8" w14:textId="77777777" w:rsidTr="00C42DDD">
        <w:tc>
          <w:tcPr>
            <w:tcW w:w="2287" w:type="dxa"/>
          </w:tcPr>
          <w:p w14:paraId="186A9C56" w14:textId="202FF292" w:rsidR="000571FF" w:rsidRDefault="00B4262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xochelin</w:t>
            </w:r>
            <w:proofErr w:type="spellEnd"/>
          </w:p>
        </w:tc>
        <w:tc>
          <w:tcPr>
            <w:tcW w:w="1364" w:type="dxa"/>
          </w:tcPr>
          <w:p w14:paraId="4CFC4BC9" w14:textId="77777777" w:rsidR="000571FF" w:rsidRDefault="000571FF" w:rsidP="00C42DDD"/>
        </w:tc>
        <w:tc>
          <w:tcPr>
            <w:tcW w:w="1364" w:type="dxa"/>
          </w:tcPr>
          <w:p w14:paraId="05F42EDF" w14:textId="77777777" w:rsidR="000571FF" w:rsidRDefault="000571FF" w:rsidP="00C42DDD"/>
        </w:tc>
        <w:tc>
          <w:tcPr>
            <w:tcW w:w="1141" w:type="dxa"/>
          </w:tcPr>
          <w:p w14:paraId="03B6D41E" w14:textId="77777777" w:rsidR="000571FF" w:rsidRDefault="000571FF" w:rsidP="00C42DDD"/>
        </w:tc>
        <w:tc>
          <w:tcPr>
            <w:tcW w:w="1141" w:type="dxa"/>
          </w:tcPr>
          <w:p w14:paraId="17F431BB" w14:textId="77777777" w:rsidR="000571FF" w:rsidRDefault="000571FF" w:rsidP="00C42DDD"/>
        </w:tc>
        <w:tc>
          <w:tcPr>
            <w:tcW w:w="2051" w:type="dxa"/>
          </w:tcPr>
          <w:p w14:paraId="0E249A92" w14:textId="4DDD7697" w:rsidR="00E0107B" w:rsidRDefault="00E0107B" w:rsidP="00C42DDD">
            <w:r>
              <w:t>Siderophore</w:t>
            </w:r>
          </w:p>
        </w:tc>
        <w:tc>
          <w:tcPr>
            <w:tcW w:w="1346" w:type="dxa"/>
          </w:tcPr>
          <w:p w14:paraId="2D4A7907" w14:textId="14BD49E4" w:rsidR="000571FF" w:rsidRDefault="00B42621" w:rsidP="00C42DDD">
            <w:r>
              <w:fldChar w:fldCharType="begin">
                <w:fldData xml:space="preserve">PEVuZE5vdGU+PENpdGU+PEF1dGhvcj5PamhhPC9BdXRob3I+PFllYXI+MjAwNzwvWWVhcj48UmVj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amhhPC9BdXRob3I+PFllYXI+MjAwNzwvWWVhcj48UmVj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42621">
              <w:rPr>
                <w:noProof/>
                <w:vertAlign w:val="superscript"/>
              </w:rPr>
              <w:t>417</w:t>
            </w:r>
            <w:r>
              <w:fldChar w:fldCharType="end"/>
            </w:r>
          </w:p>
        </w:tc>
      </w:tr>
      <w:tr w:rsidR="000571FF" w14:paraId="6183B538" w14:textId="77777777" w:rsidTr="00C42DDD">
        <w:tc>
          <w:tcPr>
            <w:tcW w:w="2287" w:type="dxa"/>
          </w:tcPr>
          <w:p w14:paraId="2835479C" w14:textId="4FFB2C65" w:rsidR="000571FF" w:rsidRDefault="007C78C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riulimicin</w:t>
            </w:r>
            <w:proofErr w:type="spellEnd"/>
          </w:p>
        </w:tc>
        <w:tc>
          <w:tcPr>
            <w:tcW w:w="1364" w:type="dxa"/>
          </w:tcPr>
          <w:p w14:paraId="1F08FF4B" w14:textId="3ACA3D0E" w:rsidR="000571FF" w:rsidRDefault="007C78CC" w:rsidP="00C42DDD">
            <w:r>
              <w:t>yes</w:t>
            </w:r>
          </w:p>
        </w:tc>
        <w:tc>
          <w:tcPr>
            <w:tcW w:w="1364" w:type="dxa"/>
          </w:tcPr>
          <w:p w14:paraId="3736AEFF" w14:textId="7D0E6D08" w:rsidR="000571FF" w:rsidRDefault="007C78CC" w:rsidP="00C42DDD">
            <w:r>
              <w:t>Gram pos</w:t>
            </w:r>
          </w:p>
        </w:tc>
        <w:tc>
          <w:tcPr>
            <w:tcW w:w="1141" w:type="dxa"/>
          </w:tcPr>
          <w:p w14:paraId="47E442CE" w14:textId="77777777" w:rsidR="000571FF" w:rsidRDefault="000571FF" w:rsidP="00C42DDD"/>
        </w:tc>
        <w:tc>
          <w:tcPr>
            <w:tcW w:w="1141" w:type="dxa"/>
          </w:tcPr>
          <w:p w14:paraId="1AE3AE55" w14:textId="77777777" w:rsidR="000571FF" w:rsidRDefault="000571FF" w:rsidP="00C42DDD"/>
        </w:tc>
        <w:tc>
          <w:tcPr>
            <w:tcW w:w="2051" w:type="dxa"/>
          </w:tcPr>
          <w:p w14:paraId="2BA3B006" w14:textId="77777777" w:rsidR="000571FF" w:rsidRDefault="000571FF" w:rsidP="00C42DDD"/>
        </w:tc>
        <w:tc>
          <w:tcPr>
            <w:tcW w:w="1346" w:type="dxa"/>
          </w:tcPr>
          <w:p w14:paraId="41A4920C" w14:textId="2B7944F7" w:rsidR="000571FF" w:rsidRDefault="00D453EB" w:rsidP="00C42DDD">
            <w:r>
              <w:fldChar w:fldCharType="begin"/>
            </w:r>
            <w:r>
              <w:instrText xml:space="preserve"> ADDIN EN.CITE &lt;EndNote&gt;&lt;Cite&gt;&lt;Author&gt;Schneider&lt;/Author&gt;&lt;Year&gt;2009&lt;/Year&gt;&lt;RecNum&gt;429&lt;/RecNum&gt;&lt;DisplayText&gt;&lt;style face="superscript"&gt;419&lt;/style&gt;&lt;/DisplayText&gt;&lt;record&gt;&lt;rec-number&gt;429&lt;/rec-number&gt;&lt;foreign-keys&gt;&lt;key app="EN" db-id="p5zs9pw5ltwzr3e0webppaa6ae5zxdxszf5s" timestamp="1547840123"&gt;429&lt;/key&gt;&lt;/foreign-keys&gt;&lt;ref-type name="Journal Article"&gt;17&lt;/ref-type&gt;&lt;contributors&gt;&lt;authors&gt;&lt;author&gt;Schneider, T.&lt;/author&gt;&lt;author&gt;Gries, K.&lt;/author&gt;&lt;author&gt;Josten, M.&lt;/author&gt;&lt;author&gt;Wiedemann, I.&lt;/author&gt;&lt;author&gt;Pelzer, S.&lt;/author&gt;&lt;author&gt;Labischinski, H.&lt;/author&gt;&lt;author&gt;Sahl, H. G.&lt;/author&gt;&lt;/authors&gt;&lt;/contributors&gt;&lt;auth-address&gt;Institute of Pharmaceutical Microbiology, Pharmaceutical Microbiology Section, University of Bonn, Bonn, Germany. tanja@mibi03.meb.uni-bonn.de&lt;/auth-address&gt;&lt;titles&gt;&lt;title&gt;The lipopeptide antibiotic Friulimicin B inhibits cell wall biosynthesis through complex formation with bactoprenol phosphate&lt;/title&gt;&lt;secondary-title&gt;Antimicrob Agents Chemother&lt;/secondary-title&gt;&lt;/titles&gt;&lt;periodical&gt;&lt;full-title&gt;Antimicrob Agents Chemother&lt;/full-title&gt;&lt;/periodical&gt;&lt;pages&gt;1610-8&lt;/pages&gt;&lt;volume&gt;53&lt;/volume&gt;&lt;number&gt;4&lt;/number&gt;&lt;keywords&gt;&lt;keyword&gt;Anti-Bacterial Agents/*pharmacology&lt;/keyword&gt;&lt;keyword&gt;Bacillus subtilis/drug effects/metabolism&lt;/keyword&gt;&lt;keyword&gt;Cell Wall/*drug effects/metabolism&lt;/keyword&gt;&lt;keyword&gt;Microbial Sensitivity Tests&lt;/keyword&gt;&lt;keyword&gt;Peptides/metabolism/*pharmacology&lt;/keyword&gt;&lt;keyword&gt;Staphylococcus/drug effects&lt;/keyword&gt;&lt;keyword&gt;Terpenes/*metabolism&lt;/keyword&gt;&lt;keyword&gt;Uridine Diphosphate N-Acetylmuramic Acid/analogs &amp;amp; derivatives/metabolism&lt;/keyword&gt;&lt;/keywords&gt;&lt;dates&gt;&lt;year&gt;2009&lt;/year&gt;&lt;pub-dates&gt;&lt;date&gt;Apr&lt;/date&gt;&lt;/pub-dates&gt;&lt;/dates&gt;&lt;isbn&gt;1098-6596 (Electronic)&amp;#xD;0066-4804 (Linking)&lt;/isbn&gt;&lt;accession-num&gt;19164139&lt;/accession-num&gt;&lt;urls&gt;&lt;related-urls&gt;&lt;url&gt;https://www.ncbi.nlm.nih.gov/pubmed/19164139&lt;/url&gt;&lt;/related-urls&gt;&lt;/urls&gt;&lt;custom2&gt;2663061&lt;/custom2&gt;&lt;electronic-resource-num&gt;10.1128/AAC.01040-08&lt;/electronic-resource-num&gt;&lt;/record&gt;&lt;/Cite&gt;&lt;/EndNote&gt;</w:instrText>
            </w:r>
            <w:r>
              <w:fldChar w:fldCharType="separate"/>
            </w:r>
            <w:r w:rsidRPr="00D453EB">
              <w:rPr>
                <w:noProof/>
                <w:vertAlign w:val="superscript"/>
              </w:rPr>
              <w:t>419</w:t>
            </w:r>
            <w:r>
              <w:fldChar w:fldCharType="end"/>
            </w:r>
          </w:p>
        </w:tc>
      </w:tr>
      <w:tr w:rsidR="000571FF" w14:paraId="1458CF22" w14:textId="77777777" w:rsidTr="00C42DDD">
        <w:tc>
          <w:tcPr>
            <w:tcW w:w="2287" w:type="dxa"/>
          </w:tcPr>
          <w:p w14:paraId="3433AF51" w14:textId="3784BFC6" w:rsidR="000571FF" w:rsidRDefault="004F798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uscachelin</w:t>
            </w:r>
            <w:proofErr w:type="spellEnd"/>
          </w:p>
        </w:tc>
        <w:tc>
          <w:tcPr>
            <w:tcW w:w="1364" w:type="dxa"/>
          </w:tcPr>
          <w:p w14:paraId="3DD9889F" w14:textId="77777777" w:rsidR="000571FF" w:rsidRDefault="000571FF" w:rsidP="00C42DDD"/>
        </w:tc>
        <w:tc>
          <w:tcPr>
            <w:tcW w:w="1364" w:type="dxa"/>
          </w:tcPr>
          <w:p w14:paraId="5D5B1F91" w14:textId="77777777" w:rsidR="000571FF" w:rsidRDefault="000571FF" w:rsidP="00C42DDD"/>
        </w:tc>
        <w:tc>
          <w:tcPr>
            <w:tcW w:w="1141" w:type="dxa"/>
          </w:tcPr>
          <w:p w14:paraId="0BD6D56C" w14:textId="77777777" w:rsidR="000571FF" w:rsidRDefault="000571FF" w:rsidP="00C42DDD"/>
        </w:tc>
        <w:tc>
          <w:tcPr>
            <w:tcW w:w="1141" w:type="dxa"/>
          </w:tcPr>
          <w:p w14:paraId="4BC6383F" w14:textId="77777777" w:rsidR="000571FF" w:rsidRDefault="000571FF" w:rsidP="00C42DDD"/>
        </w:tc>
        <w:tc>
          <w:tcPr>
            <w:tcW w:w="2051" w:type="dxa"/>
          </w:tcPr>
          <w:p w14:paraId="0E68A294" w14:textId="4B802B7A" w:rsidR="000571FF" w:rsidRDefault="004F7986" w:rsidP="00C42DDD">
            <w:r>
              <w:t>Siderophore</w:t>
            </w:r>
          </w:p>
        </w:tc>
        <w:tc>
          <w:tcPr>
            <w:tcW w:w="1346" w:type="dxa"/>
          </w:tcPr>
          <w:p w14:paraId="5F31CB80" w14:textId="5A006ADB" w:rsidR="000571FF" w:rsidRDefault="00801949" w:rsidP="00C42DDD">
            <w:r>
              <w:fldChar w:fldCharType="begin"/>
            </w:r>
            <w:r>
              <w:instrText xml:space="preserve"> ADDIN EN.CITE &lt;EndNote&gt;&lt;Cite&gt;&lt;Author&gt;Li&lt;/Author&gt;&lt;Year&gt;2015&lt;/Year&gt;&lt;RecNum&gt;430&lt;/RecNum&gt;&lt;DisplayText&gt;&lt;style face="superscript"&gt;420&lt;/style&gt;&lt;/DisplayText&gt;&lt;record&gt;&lt;rec-number&gt;430&lt;/rec-number&gt;&lt;foreign-keys&gt;&lt;key app="EN" db-id="p5zs9pw5ltwzr3e0webppaa6ae5zxdxszf5s" timestamp="1547840235"&gt;430&lt;/key&gt;&lt;/foreign-keys&gt;&lt;ref-type name="Journal Article"&gt;17&lt;/ref-type&gt;&lt;contributors&gt;&lt;authors&gt;&lt;author&gt;Li, K.&lt;/author&gt;&lt;author&gt;Chen, W. H.&lt;/author&gt;&lt;author&gt;Bruner, S. D.&lt;/author&gt;&lt;/authors&gt;&lt;/contributors&gt;&lt;auth-address&gt;Department of Chemistry, University of Florida, P.O. Box 117200, Gainesville, Florida 32611, United States.&lt;/auth-address&gt;&lt;titles&gt;&lt;title&gt;Structure and Mechanism of the Siderophore-Interacting Protein from the Fuscachelin Gene Cluster of Thermobifida fusca&lt;/title&gt;&lt;secondary-title&gt;Biochemistry&lt;/secondary-title&gt;&lt;/titles&gt;&lt;periodical&gt;&lt;full-title&gt;Biochemistry&lt;/full-title&gt;&lt;/periodical&gt;&lt;pages&gt;3989-4000&lt;/pages&gt;&lt;volume&gt;54&lt;/volume&gt;&lt;number&gt;25&lt;/number&gt;&lt;keywords&gt;&lt;keyword&gt;Actinobacteria/chemistry/genetics/*metabolism&lt;/keyword&gt;&lt;keyword&gt;Amino Acid Sequence&lt;/keyword&gt;&lt;keyword&gt;Bacterial Proteins/*chemistry/genetics/*metabolism&lt;/keyword&gt;&lt;keyword&gt;Models, Molecular&lt;/keyword&gt;&lt;keyword&gt;Molecular Sequence Data&lt;/keyword&gt;&lt;keyword&gt;*Multigene Family&lt;/keyword&gt;&lt;keyword&gt;Protein Binding&lt;/keyword&gt;&lt;keyword&gt;Sequence Alignment&lt;/keyword&gt;&lt;keyword&gt;Siderophores/chemistry/*metabolism&lt;/keyword&gt;&lt;/keywords&gt;&lt;dates&gt;&lt;year&gt;2015&lt;/year&gt;&lt;pub-dates&gt;&lt;date&gt;Jun 30&lt;/date&gt;&lt;/pub-dates&gt;&lt;/dates&gt;&lt;isbn&gt;1520-4995 (Electronic)&amp;#xD;0006-2960 (Linking)&lt;/isbn&gt;&lt;accession-num&gt;26043104&lt;/accession-num&gt;&lt;urls&gt;&lt;related-urls&gt;&lt;url&gt;https://www.ncbi.nlm.nih.gov/pubmed/26043104&lt;/url&gt;&lt;/related-urls&gt;&lt;/urls&gt;&lt;electronic-resource-num&gt;10.1021/acs.biochem.5b00354&lt;/electronic-resource-num&gt;&lt;/record&gt;&lt;/Cite&gt;&lt;/EndNote&gt;</w:instrText>
            </w:r>
            <w:r>
              <w:fldChar w:fldCharType="separate"/>
            </w:r>
            <w:r w:rsidRPr="00801949">
              <w:rPr>
                <w:noProof/>
                <w:vertAlign w:val="superscript"/>
              </w:rPr>
              <w:t>420</w:t>
            </w:r>
            <w:r>
              <w:fldChar w:fldCharType="end"/>
            </w:r>
          </w:p>
        </w:tc>
      </w:tr>
      <w:tr w:rsidR="000571FF" w14:paraId="55A266F9" w14:textId="77777777" w:rsidTr="00C42DDD">
        <w:tc>
          <w:tcPr>
            <w:tcW w:w="2287" w:type="dxa"/>
          </w:tcPr>
          <w:p w14:paraId="5E0DE51D" w14:textId="393F4AE5" w:rsidR="000571FF" w:rsidRDefault="00E4019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E81112</w:t>
            </w:r>
          </w:p>
        </w:tc>
        <w:tc>
          <w:tcPr>
            <w:tcW w:w="1364" w:type="dxa"/>
          </w:tcPr>
          <w:p w14:paraId="561B6399" w14:textId="34156BDB" w:rsidR="000571FF" w:rsidRDefault="00E40197" w:rsidP="00C42DDD">
            <w:r>
              <w:t>yes</w:t>
            </w:r>
          </w:p>
        </w:tc>
        <w:tc>
          <w:tcPr>
            <w:tcW w:w="1364" w:type="dxa"/>
          </w:tcPr>
          <w:p w14:paraId="73C8CB28" w14:textId="4F4607E2" w:rsidR="000571FF" w:rsidRDefault="00E40197" w:rsidP="00C42DDD">
            <w:r>
              <w:t>Gram pos, gram neg</w:t>
            </w:r>
          </w:p>
        </w:tc>
        <w:tc>
          <w:tcPr>
            <w:tcW w:w="1141" w:type="dxa"/>
          </w:tcPr>
          <w:p w14:paraId="7926B0EB" w14:textId="77777777" w:rsidR="000571FF" w:rsidRDefault="000571FF" w:rsidP="00C42DDD"/>
        </w:tc>
        <w:tc>
          <w:tcPr>
            <w:tcW w:w="1141" w:type="dxa"/>
          </w:tcPr>
          <w:p w14:paraId="5C5E1D15" w14:textId="77777777" w:rsidR="000571FF" w:rsidRDefault="000571FF" w:rsidP="00C42DDD"/>
        </w:tc>
        <w:tc>
          <w:tcPr>
            <w:tcW w:w="2051" w:type="dxa"/>
          </w:tcPr>
          <w:p w14:paraId="218E9642" w14:textId="77777777" w:rsidR="000571FF" w:rsidRDefault="000571FF" w:rsidP="00C42DDD"/>
        </w:tc>
        <w:tc>
          <w:tcPr>
            <w:tcW w:w="1346" w:type="dxa"/>
          </w:tcPr>
          <w:p w14:paraId="76271D77" w14:textId="4E1715F2" w:rsidR="000571FF" w:rsidRDefault="00A37337" w:rsidP="00C42DDD">
            <w:r>
              <w:fldChar w:fldCharType="begin"/>
            </w:r>
            <w:r>
              <w:instrText xml:space="preserve"> ADDIN EN.CITE &lt;EndNote&gt;&lt;Cite&gt;&lt;Author&gt;Maio&lt;/Author&gt;&lt;Year&gt;2016&lt;/Year&gt;&lt;RecNum&gt;431&lt;/RecNum&gt;&lt;DisplayText&gt;&lt;style face="superscript"&gt;421&lt;/style&gt;&lt;/DisplayText&gt;&lt;record&gt;&lt;rec-number&gt;431&lt;/rec-number&gt;&lt;foreign-keys&gt;&lt;key app="EN" db-id="p5zs9pw5ltwzr3e0webppaa6ae5zxdxszf5s" timestamp="1547840389"&gt;431&lt;/key&gt;&lt;/foreign-keys&gt;&lt;ref-type name="Journal Article"&gt;17&lt;/ref-type&gt;&lt;contributors&gt;&lt;authors&gt;&lt;author&gt;Maio, A.&lt;/author&gt;&lt;author&gt;Brandi, L.&lt;/author&gt;&lt;author&gt;Donadio, S.&lt;/author&gt;&lt;author&gt;Gualerzi, C. O.&lt;/author&gt;&lt;/authors&gt;&lt;/contributors&gt;&lt;auth-address&gt;Laboratory of Genetics, University of Camerino, via Gentile III da Varano, Camerino 62032 (MC), Italy. Alessandro.Maio@ppdi.com.&amp;#xD;Laboratory of Genetics, University of Camerino, via Gentile III da Varano, Camerino 62032 (MC), Italy. letizia.brandi@unicam.it.&amp;#xD;NAICONS Scrl, Viale Ortles 22/4, Milano 20139, Italy. s.donadio@naicons.com.&amp;#xD;Laboratory of Genetics, University of Camerino, via Gentile III da Varano, Camerino 62032 (MC), Italy. claudio.gualerzi@unicam.it.&lt;/auth-address&gt;&lt;titles&gt;&lt;title&gt;The Oligopeptide Permease Opp Mediates Illicit Transport of the Bacterial P-site Decoding Inhibitor GE81112&lt;/title&gt;&lt;secondary-title&gt;Antibiotics (Basel)&lt;/secondary-title&gt;&lt;/titles&gt;&lt;periodical&gt;&lt;full-title&gt;Antibiotics (Basel)&lt;/full-title&gt;&lt;/periodical&gt;&lt;volume&gt;5&lt;/volume&gt;&lt;number&gt;2&lt;/number&gt;&lt;keywords&gt;&lt;keyword&gt;Mic&lt;/keyword&gt;&lt;keyword&gt;antibiotic resistance&lt;/keyword&gt;&lt;keyword&gt;cross resistance&lt;/keyword&gt;&lt;keyword&gt;peptide antibiotic&lt;/keyword&gt;&lt;keyword&gt;peptide transport&lt;/keyword&gt;&lt;keyword&gt;translation inhibitors&lt;/keyword&gt;&lt;/keywords&gt;&lt;dates&gt;&lt;year&gt;2016&lt;/year&gt;&lt;pub-dates&gt;&lt;date&gt;May 24&lt;/date&gt;&lt;/pub-dates&gt;&lt;/dates&gt;&lt;isbn&gt;2079-6382 (Print)&amp;#xD;2079-6382 (Linking)&lt;/isbn&gt;&lt;accession-num&gt;27231947&lt;/accession-num&gt;&lt;urls&gt;&lt;related-urls&gt;&lt;url&gt;https://www.ncbi.nlm.nih.gov/pubmed/27231947&lt;/url&gt;&lt;/related-urls&gt;&lt;/urls&gt;&lt;custom2&gt;4929432&lt;/custom2&gt;&lt;electronic-resource-num&gt;10.3390/antibiotics5020017&lt;/electronic-resource-num&gt;&lt;/record&gt;&lt;/Cite&gt;&lt;/EndNote&gt;</w:instrText>
            </w:r>
            <w:r>
              <w:fldChar w:fldCharType="separate"/>
            </w:r>
            <w:r w:rsidRPr="00A37337">
              <w:rPr>
                <w:noProof/>
                <w:vertAlign w:val="superscript"/>
              </w:rPr>
              <w:t>421</w:t>
            </w:r>
            <w:r>
              <w:fldChar w:fldCharType="end"/>
            </w:r>
          </w:p>
        </w:tc>
      </w:tr>
      <w:tr w:rsidR="000571FF" w14:paraId="56AF2B90" w14:textId="77777777" w:rsidTr="00C42DDD">
        <w:tc>
          <w:tcPr>
            <w:tcW w:w="2287" w:type="dxa"/>
          </w:tcPr>
          <w:p w14:paraId="32DAD21C" w14:textId="3E10B819" w:rsidR="000571FF" w:rsidRDefault="00CA418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lycopeptidolipid</w:t>
            </w:r>
            <w:proofErr w:type="spellEnd"/>
          </w:p>
        </w:tc>
        <w:tc>
          <w:tcPr>
            <w:tcW w:w="1364" w:type="dxa"/>
          </w:tcPr>
          <w:p w14:paraId="0FBB4CDF" w14:textId="77777777" w:rsidR="000571FF" w:rsidRDefault="000571FF" w:rsidP="00C42DDD"/>
        </w:tc>
        <w:tc>
          <w:tcPr>
            <w:tcW w:w="1364" w:type="dxa"/>
          </w:tcPr>
          <w:p w14:paraId="1F80D28B" w14:textId="77777777" w:rsidR="000571FF" w:rsidRDefault="000571FF" w:rsidP="00C42DDD"/>
        </w:tc>
        <w:tc>
          <w:tcPr>
            <w:tcW w:w="1141" w:type="dxa"/>
          </w:tcPr>
          <w:p w14:paraId="2C19D592" w14:textId="77777777" w:rsidR="000571FF" w:rsidRDefault="000571FF" w:rsidP="00C42DDD"/>
        </w:tc>
        <w:tc>
          <w:tcPr>
            <w:tcW w:w="1141" w:type="dxa"/>
          </w:tcPr>
          <w:p w14:paraId="762308EB" w14:textId="77777777" w:rsidR="000571FF" w:rsidRDefault="000571FF" w:rsidP="00C42DDD"/>
        </w:tc>
        <w:tc>
          <w:tcPr>
            <w:tcW w:w="2051" w:type="dxa"/>
          </w:tcPr>
          <w:p w14:paraId="391A1921" w14:textId="2062BEA7" w:rsidR="000571FF" w:rsidRDefault="00CA4182" w:rsidP="00C42DDD">
            <w:r>
              <w:t>membrane</w:t>
            </w:r>
          </w:p>
        </w:tc>
        <w:tc>
          <w:tcPr>
            <w:tcW w:w="1346" w:type="dxa"/>
          </w:tcPr>
          <w:p w14:paraId="3942E746" w14:textId="5EC095AE" w:rsidR="000571FF" w:rsidRDefault="00315623" w:rsidP="00C42DDD">
            <w:r>
              <w:fldChar w:fldCharType="begin"/>
            </w:r>
            <w:r>
              <w:instrText xml:space="preserve"> ADDIN EN.CITE &lt;EndNote&gt;&lt;Cite&gt;&lt;Author&gt;Schorey&lt;/Author&gt;&lt;Year&gt;2008&lt;/Year&gt;&lt;RecNum&gt;432&lt;/RecNum&gt;&lt;DisplayText&gt;&lt;style face="superscript"&gt;422&lt;/style&gt;&lt;/DisplayText&gt;&lt;record&gt;&lt;rec-number&gt;432&lt;/rec-number&gt;&lt;foreign-keys&gt;&lt;key app="EN" db-id="p5zs9pw5ltwzr3e0webppaa6ae5zxdxszf5s" timestamp="1547840567"&gt;432&lt;/key&gt;&lt;/foreign-keys&gt;&lt;ref-type name="Journal Article"&gt;17&lt;/ref-type&gt;&lt;contributors&gt;&lt;authors&gt;&lt;author&gt;Schorey, J. S.&lt;/author&gt;&lt;author&gt;Sweet, L.&lt;/author&gt;&lt;/authors&gt;&lt;/contributors&gt;&lt;auth-address&gt;Department of Biological Sciences, Eck Institute for Global Health and Infectious Diseases, University of Notre Dame, Notre Dame, IN 46556, USA. Schorey.1@nd.edu&lt;/auth-address&gt;&lt;titles&gt;&lt;title&gt;The mycobacterial glycopeptidolipids: structure, function, and their role in pathogenesis&lt;/title&gt;&lt;secondary-title&gt;Glycobiology&lt;/secondary-title&gt;&lt;/titles&gt;&lt;periodical&gt;&lt;full-title&gt;Glycobiology&lt;/full-title&gt;&lt;/periodical&gt;&lt;pages&gt;832-41&lt;/pages&gt;&lt;volume&gt;18&lt;/volume&gt;&lt;number&gt;11&lt;/number&gt;&lt;keywords&gt;&lt;keyword&gt;Animals&lt;/keyword&gt;&lt;keyword&gt;Biofilms&lt;/keyword&gt;&lt;keyword&gt;Biosynthetic Pathways&lt;/keyword&gt;&lt;keyword&gt;Carbohydrate Sequence&lt;/keyword&gt;&lt;keyword&gt;Glycolipids/*chemistry/immunology/*metabolism&lt;/keyword&gt;&lt;keyword&gt;Glycopeptides/*chemistry/immunology/*metabolism&lt;/keyword&gt;&lt;keyword&gt;Humans&lt;/keyword&gt;&lt;keyword&gt;Models, Biological&lt;/keyword&gt;&lt;keyword&gt;Molecular Sequence Data&lt;/keyword&gt;&lt;keyword&gt;Mycobacterium/metabolism/*pathogenicity&lt;/keyword&gt;&lt;/keywords&gt;&lt;dates&gt;&lt;year&gt;2008&lt;/year&gt;&lt;pub-dates&gt;&lt;date&gt;Nov&lt;/date&gt;&lt;/pub-dates&gt;&lt;/dates&gt;&lt;isbn&gt;1460-2423 (Electronic)&amp;#xD;0959-6658 (Linking)&lt;/isbn&gt;&lt;accession-num&gt;18723691&lt;/accession-num&gt;&lt;urls&gt;&lt;related-urls&gt;&lt;url&gt;https://www.ncbi.nlm.nih.gov/pubmed/18723691&lt;/url&gt;&lt;/related-urls&gt;&lt;/urls&gt;&lt;custom2&gt;2733780&lt;/custom2&gt;&lt;electronic-resource-num&gt;10.1093/glycob/cwn076&lt;/electronic-resource-num&gt;&lt;/record&gt;&lt;/Cite&gt;&lt;/EndNote&gt;</w:instrText>
            </w:r>
            <w:r>
              <w:fldChar w:fldCharType="separate"/>
            </w:r>
            <w:r w:rsidRPr="00315623">
              <w:rPr>
                <w:noProof/>
                <w:vertAlign w:val="superscript"/>
              </w:rPr>
              <w:t>422</w:t>
            </w:r>
            <w:r>
              <w:fldChar w:fldCharType="end"/>
            </w:r>
          </w:p>
        </w:tc>
      </w:tr>
      <w:tr w:rsidR="000571FF" w14:paraId="059D0CF1" w14:textId="77777777" w:rsidTr="00C42DDD">
        <w:tc>
          <w:tcPr>
            <w:tcW w:w="2287" w:type="dxa"/>
          </w:tcPr>
          <w:p w14:paraId="4F7D16F7" w14:textId="6432D388" w:rsidR="000571FF" w:rsidRDefault="00054EF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obichelin</w:t>
            </w:r>
            <w:proofErr w:type="spellEnd"/>
          </w:p>
        </w:tc>
        <w:tc>
          <w:tcPr>
            <w:tcW w:w="1364" w:type="dxa"/>
          </w:tcPr>
          <w:p w14:paraId="0CE6F486" w14:textId="77777777" w:rsidR="000571FF" w:rsidRDefault="000571FF" w:rsidP="00C42DDD"/>
        </w:tc>
        <w:tc>
          <w:tcPr>
            <w:tcW w:w="1364" w:type="dxa"/>
          </w:tcPr>
          <w:p w14:paraId="133F76A6" w14:textId="77777777" w:rsidR="000571FF" w:rsidRDefault="000571FF" w:rsidP="00C42DDD"/>
        </w:tc>
        <w:tc>
          <w:tcPr>
            <w:tcW w:w="1141" w:type="dxa"/>
          </w:tcPr>
          <w:p w14:paraId="04B77A1A" w14:textId="77777777" w:rsidR="000571FF" w:rsidRDefault="000571FF" w:rsidP="00C42DDD"/>
        </w:tc>
        <w:tc>
          <w:tcPr>
            <w:tcW w:w="1141" w:type="dxa"/>
          </w:tcPr>
          <w:p w14:paraId="0DD3E8FA" w14:textId="77777777" w:rsidR="000571FF" w:rsidRDefault="000571FF" w:rsidP="00C42DDD"/>
        </w:tc>
        <w:tc>
          <w:tcPr>
            <w:tcW w:w="2051" w:type="dxa"/>
          </w:tcPr>
          <w:p w14:paraId="159D74C6" w14:textId="100FCD41" w:rsidR="000571FF" w:rsidRDefault="00054EFD" w:rsidP="00C42DDD">
            <w:r>
              <w:t>siderophore</w:t>
            </w:r>
          </w:p>
        </w:tc>
        <w:tc>
          <w:tcPr>
            <w:tcW w:w="1346" w:type="dxa"/>
          </w:tcPr>
          <w:p w14:paraId="54957B03" w14:textId="60B9A584" w:rsidR="000571FF" w:rsidRDefault="000445A1" w:rsidP="00C42DDD">
            <w:r>
              <w:fldChar w:fldCharType="begin"/>
            </w:r>
            <w:r>
              <w:instrText xml:space="preserve"> ADDIN EN.CITE &lt;EndNote&gt;&lt;Cite&gt;&lt;Author&gt;Chen&lt;/Author&gt;&lt;Year&gt;2013&lt;/Year&gt;&lt;RecNum&gt;433&lt;/RecNum&gt;&lt;DisplayText&gt;&lt;style face="superscript"&gt;423&lt;/style&gt;&lt;/DisplayText&gt;&lt;record&gt;&lt;rec-number&gt;433&lt;/rec-number&gt;&lt;foreign-keys&gt;&lt;key app="EN" db-id="p5zs9pw5ltwzr3e0webppaa6ae5zxdxszf5s" timestamp="1547840761"&gt;433&lt;/key&gt;&lt;/foreign-keys&gt;&lt;ref-type name="Journal Article"&gt;17&lt;/ref-type&gt;&lt;contributors&gt;&lt;authors&gt;&lt;author&gt;Chen, Y.&lt;/author&gt;&lt;author&gt;Unger, M.&lt;/author&gt;&lt;author&gt;Ntai, I.&lt;/author&gt;&lt;author&gt;McClure, R. A.&lt;/author&gt;&lt;author&gt;Albright, J. C.&lt;/author&gt;&lt;author&gt;Thomson, R. J.&lt;/author&gt;&lt;author&gt;Kelleher, N. L.&lt;/author&gt;&lt;/authors&gt;&lt;/contributors&gt;&lt;auth-address&gt;Department of Chemistry and Chemistry of Life Processes Institute, Northwestern University, 2145 Sheridan Road, Evanston, IL, 60208.&lt;/auth-address&gt;&lt;titles&gt;&lt;title&gt;Gobichelin A and B: Mixed-Ligand Siderophores Discovered Using Proteomics&lt;/title&gt;&lt;secondary-title&gt;Medchemcomm&lt;/secondary-title&gt;&lt;/titles&gt;&lt;periodical&gt;&lt;full-title&gt;Medchemcomm&lt;/full-title&gt;&lt;/periodical&gt;&lt;pages&gt;233-238&lt;/pages&gt;&lt;volume&gt;4&lt;/volume&gt;&lt;number&gt;1&lt;/number&gt;&lt;dates&gt;&lt;year&gt;2013&lt;/year&gt;&lt;pub-dates&gt;&lt;date&gt;Jan 1&lt;/date&gt;&lt;/pub-dates&gt;&lt;/dates&gt;&lt;isbn&gt;2040-2503 (Print)&amp;#xD;2040-2503 (Linking)&lt;/isbn&gt;&lt;accession-num&gt;23336063&lt;/accession-num&gt;&lt;urls&gt;&lt;related-urls&gt;&lt;url&gt;https://www.ncbi.nlm.nih.gov/pubmed/23336063&lt;/url&gt;&lt;/related-urls&gt;&lt;/urls&gt;&lt;custom2&gt;3547389&lt;/custom2&gt;&lt;electronic-resource-num&gt;10.1039/C2MD20232H&lt;/electronic-resource-num&gt;&lt;/record&gt;&lt;/Cite&gt;&lt;/EndNote&gt;</w:instrText>
            </w:r>
            <w:r>
              <w:fldChar w:fldCharType="separate"/>
            </w:r>
            <w:r w:rsidRPr="000445A1">
              <w:rPr>
                <w:noProof/>
                <w:vertAlign w:val="superscript"/>
              </w:rPr>
              <w:t>423</w:t>
            </w:r>
            <w:r>
              <w:fldChar w:fldCharType="end"/>
            </w:r>
          </w:p>
        </w:tc>
      </w:tr>
      <w:tr w:rsidR="000571FF" w14:paraId="28681B60" w14:textId="77777777" w:rsidTr="00C42DDD">
        <w:tc>
          <w:tcPr>
            <w:tcW w:w="2287" w:type="dxa"/>
          </w:tcPr>
          <w:p w14:paraId="6C73C949" w14:textId="63779618" w:rsidR="000571FF" w:rsidRDefault="000445A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ramicidin</w:t>
            </w:r>
          </w:p>
        </w:tc>
        <w:tc>
          <w:tcPr>
            <w:tcW w:w="1364" w:type="dxa"/>
          </w:tcPr>
          <w:p w14:paraId="30FDD7AD" w14:textId="7A008961" w:rsidR="000571FF" w:rsidRDefault="000445A1" w:rsidP="00C42DDD">
            <w:r>
              <w:t>yes</w:t>
            </w:r>
          </w:p>
        </w:tc>
        <w:tc>
          <w:tcPr>
            <w:tcW w:w="1364" w:type="dxa"/>
          </w:tcPr>
          <w:p w14:paraId="1547DFE4" w14:textId="0F088D58" w:rsidR="000571FF" w:rsidRDefault="000445A1" w:rsidP="00C42DDD">
            <w:r>
              <w:t>Gram pos, gram neg</w:t>
            </w:r>
          </w:p>
        </w:tc>
        <w:tc>
          <w:tcPr>
            <w:tcW w:w="1141" w:type="dxa"/>
          </w:tcPr>
          <w:p w14:paraId="0164F1B8" w14:textId="77777777" w:rsidR="000571FF" w:rsidRDefault="000571FF" w:rsidP="00C42DDD"/>
        </w:tc>
        <w:tc>
          <w:tcPr>
            <w:tcW w:w="1141" w:type="dxa"/>
          </w:tcPr>
          <w:p w14:paraId="1899C2B0" w14:textId="77777777" w:rsidR="000571FF" w:rsidRDefault="000571FF" w:rsidP="00C42DDD"/>
        </w:tc>
        <w:tc>
          <w:tcPr>
            <w:tcW w:w="2051" w:type="dxa"/>
          </w:tcPr>
          <w:p w14:paraId="5DCE9F2C" w14:textId="77777777" w:rsidR="000571FF" w:rsidRDefault="000571FF" w:rsidP="00C42DDD"/>
        </w:tc>
        <w:tc>
          <w:tcPr>
            <w:tcW w:w="1346" w:type="dxa"/>
          </w:tcPr>
          <w:p w14:paraId="5ABD3A08" w14:textId="17B5566F" w:rsidR="000571FF" w:rsidRDefault="00B73B74" w:rsidP="00C42DDD">
            <w:r>
              <w:fldChar w:fldCharType="begin"/>
            </w:r>
            <w:r>
              <w:instrText xml:space="preserve"> ADDIN EN.CITE &lt;EndNote&gt;&lt;Cite&gt;&lt;Author&gt;Kondejewski&lt;/Author&gt;&lt;Year&gt;1996&lt;/Year&gt;&lt;RecNum&gt;434&lt;/RecNum&gt;&lt;DisplayText&gt;&lt;style face="superscript"&gt;424&lt;/style&gt;&lt;/DisplayText&gt;&lt;record&gt;&lt;rec-number&gt;434&lt;/rec-number&gt;&lt;foreign-keys&gt;&lt;key app="EN" db-id="p5zs9pw5ltwzr3e0webppaa6ae5zxdxszf5s" timestamp="1547840899"&gt;434&lt;/key&gt;&lt;/foreign-keys&gt;&lt;ref-type name="Journal Article"&gt;17&lt;/ref-type&gt;&lt;contributors&gt;&lt;authors&gt;&lt;author&gt;Kondejewski, L. H.&lt;/author&gt;&lt;author&gt;Farmer, S. W.&lt;/author&gt;&lt;author&gt;Wishart, D. S.&lt;/author&gt;&lt;author&gt;Hancock, R. E.&lt;/author&gt;&lt;author&gt;Hodges, R. S.&lt;/author&gt;&lt;/authors&gt;&lt;/contributors&gt;&lt;auth-address&gt;Department of Biochemistry, University of Alberta, Edmonton, Canada.&lt;/auth-address&gt;&lt;titles&gt;&lt;title&gt;Gramicidin S is active against both gram-positive and gram-negative bacteria&lt;/title&gt;&lt;secondary-title&gt;Int J Pept Protein Res&lt;/secondary-title&gt;&lt;/titles&gt;&lt;periodical&gt;&lt;full-title&gt;Int J Pept Protein Res&lt;/full-title&gt;&lt;/periodical&gt;&lt;pages&gt;460-6&lt;/pages&gt;&lt;volume&gt;47&lt;/volume&gt;&lt;number&gt;6&lt;/number&gt;&lt;keywords&gt;&lt;keyword&gt;1-Naphthylamine/analogs &amp;amp; derivatives/metabolism&lt;/keyword&gt;&lt;keyword&gt;Anti-Bacterial Agents/chemistry/pharmacology&lt;/keyword&gt;&lt;keyword&gt;Erythrocytes/metabolism&lt;/keyword&gt;&lt;keyword&gt;Fluorescent Dyes/metabolism&lt;/keyword&gt;&lt;keyword&gt;Gram-Negative Bacteria/*drug effects&lt;/keyword&gt;&lt;keyword&gt;Gram-Positive Bacteria/*drug effects&lt;/keyword&gt;&lt;keyword&gt;Gramicidin/*analogs &amp;amp; derivatives/*pharmacology&lt;/keyword&gt;&lt;keyword&gt;Hemolysis/drug effects&lt;/keyword&gt;&lt;keyword&gt;Peptides/chemistry/pharmacology&lt;/keyword&gt;&lt;keyword&gt;Peptides, Cyclic/chemical synthesis/pharmacology&lt;/keyword&gt;&lt;keyword&gt;Permeability/drug effects&lt;/keyword&gt;&lt;/keywords&gt;&lt;dates&gt;&lt;year&gt;1996&lt;/year&gt;&lt;pub-dates&gt;&lt;date&gt;Jun&lt;/date&gt;&lt;/pub-dates&gt;&lt;/dates&gt;&lt;isbn&gt;0367-8377 (Print)&amp;#xD;0367-8377 (Linking)&lt;/isbn&gt;&lt;accession-num&gt;8836773&lt;/accession-num&gt;&lt;urls&gt;&lt;related-urls&gt;&lt;url&gt;https://www.ncbi.nlm.nih.gov/pubmed/8836773&lt;/url&gt;&lt;/related-urls&gt;&lt;/urls&gt;&lt;/record&gt;&lt;/Cite&gt;&lt;/EndNote&gt;</w:instrText>
            </w:r>
            <w:r>
              <w:fldChar w:fldCharType="separate"/>
            </w:r>
            <w:r w:rsidRPr="00B73B74">
              <w:rPr>
                <w:noProof/>
                <w:vertAlign w:val="superscript"/>
              </w:rPr>
              <w:t>424</w:t>
            </w:r>
            <w:r>
              <w:fldChar w:fldCharType="end"/>
            </w:r>
          </w:p>
        </w:tc>
      </w:tr>
      <w:tr w:rsidR="00466936" w14:paraId="738559DE" w14:textId="77777777" w:rsidTr="00C42DDD">
        <w:tc>
          <w:tcPr>
            <w:tcW w:w="2287" w:type="dxa"/>
          </w:tcPr>
          <w:p w14:paraId="48518D5E" w14:textId="23FF68BA" w:rsidR="00466936" w:rsidRDefault="00DA42C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eterobactin</w:t>
            </w:r>
            <w:proofErr w:type="spellEnd"/>
          </w:p>
        </w:tc>
        <w:tc>
          <w:tcPr>
            <w:tcW w:w="1364" w:type="dxa"/>
          </w:tcPr>
          <w:p w14:paraId="7BA93D24" w14:textId="77777777" w:rsidR="00466936" w:rsidRDefault="00466936" w:rsidP="00C42DDD"/>
        </w:tc>
        <w:tc>
          <w:tcPr>
            <w:tcW w:w="1364" w:type="dxa"/>
          </w:tcPr>
          <w:p w14:paraId="269B80CC" w14:textId="77777777" w:rsidR="00466936" w:rsidRDefault="00466936" w:rsidP="00C42DDD"/>
        </w:tc>
        <w:tc>
          <w:tcPr>
            <w:tcW w:w="1141" w:type="dxa"/>
          </w:tcPr>
          <w:p w14:paraId="36A8C92F" w14:textId="77777777" w:rsidR="00466936" w:rsidRDefault="00466936" w:rsidP="00C42DDD"/>
        </w:tc>
        <w:tc>
          <w:tcPr>
            <w:tcW w:w="1141" w:type="dxa"/>
          </w:tcPr>
          <w:p w14:paraId="043AD6F6" w14:textId="77777777" w:rsidR="00466936" w:rsidRDefault="00466936" w:rsidP="00C42DDD"/>
        </w:tc>
        <w:tc>
          <w:tcPr>
            <w:tcW w:w="2051" w:type="dxa"/>
          </w:tcPr>
          <w:p w14:paraId="60554866" w14:textId="02B8FEA4" w:rsidR="00466936" w:rsidRDefault="00DA42C0" w:rsidP="00C42DDD">
            <w:r>
              <w:t>siderophore</w:t>
            </w:r>
          </w:p>
        </w:tc>
        <w:tc>
          <w:tcPr>
            <w:tcW w:w="1346" w:type="dxa"/>
          </w:tcPr>
          <w:p w14:paraId="42C75143" w14:textId="29A6BBC4" w:rsidR="00466936" w:rsidRDefault="00465B5D" w:rsidP="00C42DDD">
            <w:r>
              <w:fldChar w:fldCharType="begin"/>
            </w:r>
            <w:r>
              <w:instrText xml:space="preserve"> ADDIN EN.CITE &lt;EndNote&gt;&lt;Cite&gt;&lt;Author&gt;Bosello&lt;/Author&gt;&lt;Year&gt;2013&lt;/Year&gt;&lt;RecNum&gt;436&lt;/RecNum&gt;&lt;DisplayText&gt;&lt;style face="superscript"&gt;426&lt;/style&gt;&lt;/DisplayText&gt;&lt;record&gt;&lt;rec-number&gt;436&lt;/rec-number&gt;&lt;foreign-keys&gt;&lt;key app="EN" db-id="p5zs9pw5ltwzr3e0webppaa6ae5zxdxszf5s" timestamp="1547841093"&gt;436&lt;/key&gt;&lt;/foreign-keys&gt;&lt;ref-type name="Journal Article"&gt;17&lt;/ref-type&gt;&lt;contributors&gt;&lt;authors&gt;&lt;author&gt;Bosello, M.&lt;/author&gt;&lt;author&gt;Zeyadi, M.&lt;/author&gt;&lt;author&gt;Kraas, F. I.&lt;/author&gt;&lt;author&gt;Linne, U.&lt;/author&gt;&lt;author&gt;Xie, X.&lt;/author&gt;&lt;author&gt;Marahiel, M. A.&lt;/author&gt;&lt;/authors&gt;&lt;/contributors&gt;&lt;auth-address&gt;Biochemistry, Department of Chemistry, Philipps-University Marburg , Hans-Meerwein-Strasse D-35043 Marburg, Germany.&lt;/auth-address&gt;&lt;titles&gt;&lt;title&gt;Structural characterization of the heterobactin siderophores from Rhodococcus erythropolis PR4 and elucidation of their biosynthetic machinery&lt;/title&gt;&lt;secondary-title&gt;J Nat Prod&lt;/secondary-title&gt;&lt;/titles&gt;&lt;periodical&gt;&lt;full-title&gt;J Nat Prod&lt;/full-title&gt;&lt;/periodical&gt;&lt;pages&gt;2282-90&lt;/pages&gt;&lt;volume&gt;76&lt;/volume&gt;&lt;number&gt;12&lt;/number&gt;&lt;keywords&gt;&lt;keyword&gt;Hydroxybenzoates/chemistry&lt;/keyword&gt;&lt;keyword&gt;Models, Biological&lt;/keyword&gt;&lt;keyword&gt;Molecular Structure&lt;/keyword&gt;&lt;keyword&gt;Nuclear Magnetic Resonance, Biomolecular&lt;/keyword&gt;&lt;keyword&gt;Peptide Synthases/chemistry/genetics/*metabolism&lt;/keyword&gt;&lt;keyword&gt;Rhodococcus/*chemistry&lt;/keyword&gt;&lt;keyword&gt;Siderophores/biosynthesis/*chemistry/genetics&lt;/keyword&gt;&lt;/keywords&gt;&lt;dates&gt;&lt;year&gt;2013&lt;/year&gt;&lt;pub-dates&gt;&lt;date&gt;Dec 27&lt;/date&gt;&lt;/pub-dates&gt;&lt;/dates&gt;&lt;isbn&gt;1520-6025 (Electronic)&amp;#xD;0163-3864 (Linking)&lt;/isbn&gt;&lt;accession-num&gt;24274668&lt;/accession-num&gt;&lt;urls&gt;&lt;related-urls&gt;&lt;url&gt;https://www.ncbi.nlm.nih.gov/pubmed/24274668&lt;/url&gt;&lt;/related-urls&gt;&lt;/urls&gt;&lt;electronic-resource-num&gt;10.1021/np4006579&lt;/electronic-resource-num&gt;&lt;/record&gt;&lt;/Cite&gt;&lt;/EndNote&gt;</w:instrText>
            </w:r>
            <w:r>
              <w:fldChar w:fldCharType="separate"/>
            </w:r>
            <w:r w:rsidRPr="00465B5D">
              <w:rPr>
                <w:noProof/>
                <w:vertAlign w:val="superscript"/>
              </w:rPr>
              <w:t>426</w:t>
            </w:r>
            <w:r>
              <w:fldChar w:fldCharType="end"/>
            </w:r>
          </w:p>
        </w:tc>
      </w:tr>
      <w:tr w:rsidR="00466936" w14:paraId="0EB64399" w14:textId="77777777" w:rsidTr="00C42DDD">
        <w:tc>
          <w:tcPr>
            <w:tcW w:w="2287" w:type="dxa"/>
          </w:tcPr>
          <w:p w14:paraId="5CA1435C" w14:textId="4A990A5D" w:rsidR="00466936" w:rsidRDefault="008E0CB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olomycin</w:t>
            </w:r>
            <w:proofErr w:type="spellEnd"/>
          </w:p>
        </w:tc>
        <w:tc>
          <w:tcPr>
            <w:tcW w:w="1364" w:type="dxa"/>
          </w:tcPr>
          <w:p w14:paraId="31A208E0" w14:textId="61322456" w:rsidR="00466936" w:rsidRDefault="008E0CB2" w:rsidP="00C42DDD">
            <w:r>
              <w:t>yes</w:t>
            </w:r>
          </w:p>
        </w:tc>
        <w:tc>
          <w:tcPr>
            <w:tcW w:w="1364" w:type="dxa"/>
          </w:tcPr>
          <w:p w14:paraId="303B4042" w14:textId="4811878C" w:rsidR="00466936" w:rsidRDefault="008E0CB2" w:rsidP="00C42DDD">
            <w:r>
              <w:t>Gram pos, gram neg</w:t>
            </w:r>
          </w:p>
        </w:tc>
        <w:tc>
          <w:tcPr>
            <w:tcW w:w="1141" w:type="dxa"/>
          </w:tcPr>
          <w:p w14:paraId="6C1CF75F" w14:textId="01A3B638" w:rsidR="00466936" w:rsidRDefault="00AD1F1E" w:rsidP="00C42DDD">
            <w:r>
              <w:t>yes</w:t>
            </w:r>
          </w:p>
        </w:tc>
        <w:tc>
          <w:tcPr>
            <w:tcW w:w="1141" w:type="dxa"/>
          </w:tcPr>
          <w:p w14:paraId="2E4AD7B9" w14:textId="6B97AB2B" w:rsidR="00466936" w:rsidRDefault="008E0CB2" w:rsidP="00C42DDD">
            <w:r>
              <w:t>yes</w:t>
            </w:r>
          </w:p>
        </w:tc>
        <w:tc>
          <w:tcPr>
            <w:tcW w:w="2051" w:type="dxa"/>
          </w:tcPr>
          <w:p w14:paraId="08429061" w14:textId="77777777" w:rsidR="00466936" w:rsidRDefault="00466936" w:rsidP="00C42DDD"/>
        </w:tc>
        <w:tc>
          <w:tcPr>
            <w:tcW w:w="1346" w:type="dxa"/>
          </w:tcPr>
          <w:p w14:paraId="7CA9873E" w14:textId="64276C0D" w:rsidR="00466936" w:rsidRDefault="00D72E80" w:rsidP="00C42DDD">
            <w:r>
              <w:fldChar w:fldCharType="begin">
                <w:fldData xml:space="preserve">PEVuZE5vdGU+PENpdGU+PEF1dGhvcj5PbGl2YTwvQXV0aG9yPjxZZWFyPjIwMDE8L1llYXI+PFJl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</w:fldData>
              </w:fldChar>
            </w:r>
            <w:r w:rsidR="00D445F9">
              <w:instrText xml:space="preserve"> ADDIN EN.CITE </w:instrText>
            </w:r>
            <w:r w:rsidR="00D445F9">
              <w:fldChar w:fldCharType="begin">
                <w:fldData xml:space="preserve">PEVuZE5vdGU+PENpdGU+PEF1dGhvcj5PbGl2YTwvQXV0aG9yPjxZZWFyPjIwMDE8L1llYXI+PFJl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</w:fldData>
              </w:fldChar>
            </w:r>
            <w:r w:rsidR="00D445F9">
              <w:instrText xml:space="preserve"> ADDIN EN.CITE.DATA </w:instrText>
            </w:r>
            <w:r w:rsidR="00D445F9">
              <w:fldChar w:fldCharType="end"/>
            </w:r>
            <w:r>
              <w:fldChar w:fldCharType="separate"/>
            </w:r>
            <w:r w:rsidR="00D445F9" w:rsidRPr="00D445F9">
              <w:rPr>
                <w:noProof/>
                <w:vertAlign w:val="superscript"/>
              </w:rPr>
              <w:t>427,428</w:t>
            </w:r>
            <w:r>
              <w:fldChar w:fldCharType="end"/>
            </w:r>
          </w:p>
        </w:tc>
      </w:tr>
      <w:tr w:rsidR="00466936" w14:paraId="039196FE" w14:textId="77777777" w:rsidTr="00C42DDD">
        <w:tc>
          <w:tcPr>
            <w:tcW w:w="2287" w:type="dxa"/>
          </w:tcPr>
          <w:p w14:paraId="1417A794" w14:textId="70BF6DA0" w:rsidR="00466936" w:rsidRDefault="00204EF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digoidine</w:t>
            </w:r>
            <w:proofErr w:type="spellEnd"/>
          </w:p>
        </w:tc>
        <w:tc>
          <w:tcPr>
            <w:tcW w:w="1364" w:type="dxa"/>
          </w:tcPr>
          <w:p w14:paraId="6A84A1D2" w14:textId="57C9B900" w:rsidR="00466936" w:rsidRDefault="00204EF7" w:rsidP="00C42DDD">
            <w:r>
              <w:t>yes</w:t>
            </w:r>
          </w:p>
        </w:tc>
        <w:tc>
          <w:tcPr>
            <w:tcW w:w="1364" w:type="dxa"/>
          </w:tcPr>
          <w:p w14:paraId="7D40D2F2" w14:textId="61DF54FB" w:rsidR="00466936" w:rsidRDefault="00204EF7" w:rsidP="00C42DDD">
            <w:r>
              <w:t>Gram neg</w:t>
            </w:r>
          </w:p>
        </w:tc>
        <w:tc>
          <w:tcPr>
            <w:tcW w:w="1141" w:type="dxa"/>
          </w:tcPr>
          <w:p w14:paraId="3AE99011" w14:textId="77777777" w:rsidR="00466936" w:rsidRDefault="00466936" w:rsidP="00C42DDD"/>
        </w:tc>
        <w:tc>
          <w:tcPr>
            <w:tcW w:w="1141" w:type="dxa"/>
          </w:tcPr>
          <w:p w14:paraId="2D48A349" w14:textId="77777777" w:rsidR="00466936" w:rsidRDefault="00466936" w:rsidP="00C42DDD"/>
        </w:tc>
        <w:tc>
          <w:tcPr>
            <w:tcW w:w="2051" w:type="dxa"/>
          </w:tcPr>
          <w:p w14:paraId="56ACE975" w14:textId="77777777" w:rsidR="00466936" w:rsidRDefault="00466936" w:rsidP="00C42DDD"/>
        </w:tc>
        <w:tc>
          <w:tcPr>
            <w:tcW w:w="1346" w:type="dxa"/>
          </w:tcPr>
          <w:p w14:paraId="42850159" w14:textId="5AC07810" w:rsidR="00466936" w:rsidRDefault="00DD5FF9" w:rsidP="00C42DDD">
            <w:r>
              <w:fldChar w:fldCharType="begin"/>
            </w:r>
            <w:r>
              <w:instrText xml:space="preserve"> ADDIN EN.CITE &lt;EndNote&gt;&lt;Cite&gt;&lt;Author&gt;Desriac&lt;/Author&gt;&lt;Year&gt;2013&lt;/Year&gt;&lt;RecNum&gt;439&lt;/RecNum&gt;&lt;DisplayText&gt;&lt;style face="superscript"&gt;429&lt;/style&gt;&lt;/DisplayText&gt;&lt;record&gt;&lt;rec-number&gt;439&lt;/rec-number&gt;&lt;foreign-keys&gt;&lt;key app="EN" db-id="p5zs9pw5ltwzr3e0webppaa6ae5zxdxszf5s" timestamp="1547841490"&gt;439&lt;/key&gt;&lt;/foreign-keys&gt;&lt;ref-type name="Journal Article"&gt;17&lt;/ref-type&gt;&lt;contributors&gt;&lt;authors&gt;&lt;author&gt;Desriac, F.&lt;/author&gt;&lt;author&gt;Jegou, C.&lt;/author&gt;&lt;author&gt;Balnois, E.&lt;/author&gt;&lt;author&gt;Brillet, B.&lt;/author&gt;&lt;author&gt;Le Chevalier, P.&lt;/author&gt;&lt;author&gt;Fleury, Y.&lt;/author&gt;&lt;/authors&gt;&lt;/contributors&gt;&lt;auth-address&gt;University of Brest, LUBEM EA 3882, SFR 148, Quimper 29000, France. florie.desriac@univ-brest.fr.&lt;/auth-address&gt;&lt;titles&gt;&lt;title&gt;Antimicrobial peptides from marine proteobacteria&lt;/title&gt;&lt;secondary-title&gt;Mar Drugs&lt;/secondary-title&gt;&lt;/titles&gt;&lt;periodical&gt;&lt;full-title&gt;Mar Drugs&lt;/full-title&gt;&lt;/periodical&gt;&lt;pages&gt;3632-60&lt;/pages&gt;&lt;volume&gt;11&lt;/volume&gt;&lt;number&gt;10&lt;/number&gt;&lt;keywords&gt;&lt;keyword&gt;Animals&lt;/keyword&gt;&lt;keyword&gt;Anti-Infective Agents/*chemistry/*pharmacology&lt;/keyword&gt;&lt;keyword&gt;Humans&lt;/keyword&gt;&lt;keyword&gt;Peptides/*chemistry/*pharmacology&lt;/keyword&gt;&lt;keyword&gt;Proteobacteria/*chemistry/*metabolism&lt;/keyword&gt;&lt;keyword&gt;Seawater/*microbiology&lt;/keyword&gt;&lt;keyword&gt;Water Microbiology&lt;/keyword&gt;&lt;/keywords&gt;&lt;dates&gt;&lt;year&gt;2013&lt;/year&gt;&lt;pub-dates&gt;&lt;date&gt;Sep 30&lt;/date&gt;&lt;/pub-dates&gt;&lt;/dates&gt;&lt;isbn&gt;1660-3397 (Electronic)&amp;#xD;1660-3397 (Linking)&lt;/isbn&gt;&lt;accession-num&gt;24084784&lt;/accession-num&gt;&lt;urls&gt;&lt;related-urls&gt;&lt;url&gt;https://www.ncbi.nlm.nih.gov/pubmed/24084784&lt;/url&gt;&lt;/related-urls&gt;&lt;/urls&gt;&lt;custom2&gt;3826127&lt;/custom2&gt;&lt;electronic-resource-num&gt;10.3390/md11103632&lt;/electronic-resource-num&gt;&lt;/record&gt;&lt;/Cite&gt;&lt;/EndNote&gt;</w:instrText>
            </w:r>
            <w:r>
              <w:fldChar w:fldCharType="separate"/>
            </w:r>
            <w:r w:rsidRPr="00DD5FF9">
              <w:rPr>
                <w:noProof/>
                <w:vertAlign w:val="superscript"/>
              </w:rPr>
              <w:t>429</w:t>
            </w:r>
            <w:r>
              <w:fldChar w:fldCharType="end"/>
            </w:r>
          </w:p>
        </w:tc>
      </w:tr>
      <w:tr w:rsidR="00466936" w14:paraId="4765463C" w14:textId="77777777" w:rsidTr="00C42DDD">
        <w:tc>
          <w:tcPr>
            <w:tcW w:w="2287" w:type="dxa"/>
          </w:tcPr>
          <w:p w14:paraId="5B87449C" w14:textId="50AF309E" w:rsidR="00466936" w:rsidRDefault="00C1148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BIR-34</w:t>
            </w:r>
          </w:p>
        </w:tc>
        <w:tc>
          <w:tcPr>
            <w:tcW w:w="1364" w:type="dxa"/>
          </w:tcPr>
          <w:p w14:paraId="6F600570" w14:textId="77777777" w:rsidR="00466936" w:rsidRDefault="00466936" w:rsidP="00C42DDD"/>
        </w:tc>
        <w:tc>
          <w:tcPr>
            <w:tcW w:w="1364" w:type="dxa"/>
          </w:tcPr>
          <w:p w14:paraId="51BD81B0" w14:textId="77777777" w:rsidR="00466936" w:rsidRDefault="00466936" w:rsidP="00C42DDD"/>
        </w:tc>
        <w:tc>
          <w:tcPr>
            <w:tcW w:w="1141" w:type="dxa"/>
          </w:tcPr>
          <w:p w14:paraId="6E251B45" w14:textId="77777777" w:rsidR="00466936" w:rsidRDefault="00466936" w:rsidP="00C42DDD"/>
        </w:tc>
        <w:tc>
          <w:tcPr>
            <w:tcW w:w="1141" w:type="dxa"/>
          </w:tcPr>
          <w:p w14:paraId="20941A35" w14:textId="77777777" w:rsidR="00466936" w:rsidRDefault="00466936" w:rsidP="00C42DDD"/>
        </w:tc>
        <w:tc>
          <w:tcPr>
            <w:tcW w:w="2051" w:type="dxa"/>
          </w:tcPr>
          <w:p w14:paraId="6CBE2BB5" w14:textId="09A2629C" w:rsidR="00466936" w:rsidRDefault="00C1148C" w:rsidP="00C42DDD">
            <w:r>
              <w:t xml:space="preserve">Radical </w:t>
            </w:r>
            <w:proofErr w:type="spellStart"/>
            <w:r>
              <w:t>scavanging</w:t>
            </w:r>
            <w:proofErr w:type="spellEnd"/>
          </w:p>
        </w:tc>
        <w:tc>
          <w:tcPr>
            <w:tcW w:w="1346" w:type="dxa"/>
          </w:tcPr>
          <w:p w14:paraId="569FB165" w14:textId="71299398" w:rsidR="00466936" w:rsidRDefault="005A3A26" w:rsidP="00C42DDD">
            <w:r>
              <w:fldChar w:fldCharType="begin"/>
            </w:r>
            <w:r>
              <w:instrText xml:space="preserve"> ADDIN EN.CITE &lt;EndNote&gt;&lt;Cite&gt;&lt;Author&gt;Motohashi&lt;/Author&gt;&lt;Year&gt;2010&lt;/Year&gt;&lt;RecNum&gt;440&lt;/RecNum&gt;&lt;DisplayText&gt;&lt;style face="superscript"&gt;430&lt;/style&gt;&lt;/DisplayText&gt;&lt;record&gt;&lt;rec-number&gt;440&lt;/rec-number&gt;&lt;foreign-keys&gt;&lt;key app="EN" db-id="p5zs9pw5ltwzr3e0webppaa6ae5zxdxszf5s" timestamp="1547841740"&gt;440&lt;/key&gt;&lt;/foreign-keys&gt;&lt;ref-type name="Journal Article"&gt;17&lt;/ref-type&gt;&lt;contributors&gt;&lt;authors&gt;&lt;author&gt;Motohashi, K.&lt;/author&gt;&lt;author&gt;Takagi, M.&lt;/author&gt;&lt;author&gt;Shin-Ya, K.&lt;/author&gt;&lt;/authors&gt;&lt;/contributors&gt;&lt;auth-address&gt;Biomedicinal Information Research Center, Japan Biological Informatics Consortium, 2-4-7 Aomi, Koto-ku, Tokyo 135-0064, Japan.&lt;/auth-address&gt;&lt;titles&gt;&lt;title&gt;Tetrapeptides possessing a unique skeleton, JBIR-34 and JBIR-35, isolated from a sponge-derived actinomycete, Streptomyces sp. Sp080513GE-23&lt;/title&gt;&lt;secondary-title&gt;J Nat Prod&lt;/secondary-title&gt;&lt;/titles&gt;&lt;periodical&gt;&lt;full-title&gt;J Nat Prod&lt;/full-title&gt;&lt;/periodical&gt;&lt;pages&gt;226-8&lt;/pages&gt;&lt;volume&gt;73&lt;/volume&gt;&lt;number&gt;2&lt;/number&gt;&lt;keywords&gt;&lt;keyword&gt;Animals&lt;/keyword&gt;&lt;keyword&gt;Biphenyl Compounds/pharmacology&lt;/keyword&gt;&lt;keyword&gt;Free Radical Scavengers/analysis&lt;/keyword&gt;&lt;keyword&gt;Indoles/chemistry/*isolation &amp;amp; purification/pharmacology&lt;/keyword&gt;&lt;keyword&gt;Molecular Structure&lt;/keyword&gt;&lt;keyword&gt;Nuclear Magnetic Resonance, Biomolecular&lt;/keyword&gt;&lt;keyword&gt;Oligopeptides/chemistry/*isolation &amp;amp; purification/pharmacology&lt;/keyword&gt;&lt;keyword&gt;Picrates/pharmacology&lt;/keyword&gt;&lt;keyword&gt;Porifera/microbiology&lt;/keyword&gt;&lt;keyword&gt;Streptomyces/*chemistry&lt;/keyword&gt;&lt;/keywords&gt;&lt;dates&gt;&lt;year&gt;2010&lt;/year&gt;&lt;pub-dates&gt;&lt;date&gt;Feb 26&lt;/date&gt;&lt;/pub-dates&gt;&lt;/dates&gt;&lt;isbn&gt;1520-6025 (Electronic)&amp;#xD;0163-3864 (Linking)&lt;/isbn&gt;&lt;accession-num&gt;20146504&lt;/accession-num&gt;&lt;urls&gt;&lt;related-urls&gt;&lt;url&gt;https://www.ncbi.nlm.nih.gov/pubmed/20146504&lt;/url&gt;&lt;/related-urls&gt;&lt;/urls&gt;&lt;electronic-resource-num&gt;10.1021/np900810r&lt;/electronic-resource-num&gt;&lt;/record&gt;&lt;/Cite&gt;&lt;/EndNote&gt;</w:instrText>
            </w:r>
            <w:r>
              <w:fldChar w:fldCharType="separate"/>
            </w:r>
            <w:r w:rsidRPr="005A3A26">
              <w:rPr>
                <w:noProof/>
                <w:vertAlign w:val="superscript"/>
              </w:rPr>
              <w:t>430</w:t>
            </w:r>
            <w:r>
              <w:fldChar w:fldCharType="end"/>
            </w:r>
          </w:p>
        </w:tc>
      </w:tr>
      <w:tr w:rsidR="00466936" w14:paraId="05840B17" w14:textId="77777777" w:rsidTr="00C42DDD">
        <w:tc>
          <w:tcPr>
            <w:tcW w:w="2287" w:type="dxa"/>
          </w:tcPr>
          <w:p w14:paraId="231943DA" w14:textId="2A48A35C" w:rsidR="00466936" w:rsidRDefault="0076049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utzneride</w:t>
            </w:r>
            <w:proofErr w:type="spellEnd"/>
          </w:p>
        </w:tc>
        <w:tc>
          <w:tcPr>
            <w:tcW w:w="1364" w:type="dxa"/>
          </w:tcPr>
          <w:p w14:paraId="1B4CD72B" w14:textId="77777777" w:rsidR="00466936" w:rsidRDefault="00466936" w:rsidP="00C42DDD"/>
        </w:tc>
        <w:tc>
          <w:tcPr>
            <w:tcW w:w="1364" w:type="dxa"/>
          </w:tcPr>
          <w:p w14:paraId="6DE73F58" w14:textId="77777777" w:rsidR="00466936" w:rsidRDefault="00466936" w:rsidP="00C42DDD"/>
        </w:tc>
        <w:tc>
          <w:tcPr>
            <w:tcW w:w="1141" w:type="dxa"/>
          </w:tcPr>
          <w:p w14:paraId="5B76120C" w14:textId="6E1320E8" w:rsidR="00466936" w:rsidRDefault="00760495" w:rsidP="00C42DDD">
            <w:r>
              <w:t>yes</w:t>
            </w:r>
          </w:p>
        </w:tc>
        <w:tc>
          <w:tcPr>
            <w:tcW w:w="1141" w:type="dxa"/>
          </w:tcPr>
          <w:p w14:paraId="5B9F3298" w14:textId="77777777" w:rsidR="00466936" w:rsidRDefault="00466936" w:rsidP="00C42DDD"/>
        </w:tc>
        <w:tc>
          <w:tcPr>
            <w:tcW w:w="2051" w:type="dxa"/>
          </w:tcPr>
          <w:p w14:paraId="0564E211" w14:textId="77777777" w:rsidR="00466936" w:rsidRDefault="00466936" w:rsidP="00C42DDD"/>
        </w:tc>
        <w:tc>
          <w:tcPr>
            <w:tcW w:w="1346" w:type="dxa"/>
          </w:tcPr>
          <w:p w14:paraId="0A41486C" w14:textId="441ACFE5" w:rsidR="00466936" w:rsidRDefault="0074737E" w:rsidP="00C42DDD">
            <w:r>
              <w:fldChar w:fldCharType="begin"/>
            </w:r>
            <w:r>
              <w:instrText xml:space="preserve"> ADDIN EN.CITE &lt;EndNote&gt;&lt;Cite&gt;&lt;Author&gt;Fujimori&lt;/Author&gt;&lt;Year&gt;2007&lt;/Year&gt;&lt;RecNum&gt;441&lt;/RecNum&gt;&lt;DisplayText&gt;&lt;style face="superscript"&gt;431&lt;/style&gt;&lt;/DisplayText&gt;&lt;record&gt;&lt;rec-number&gt;441&lt;/rec-number&gt;&lt;foreign-keys&gt;&lt;key app="EN" db-id="p5zs9pw5ltwzr3e0webppaa6ae5zxdxszf5s" timestamp="1547841864"&gt;441&lt;/key&gt;&lt;/foreign-keys&gt;&lt;ref-type name="Journal Article"&gt;17&lt;/ref-type&gt;&lt;contributors&gt;&lt;authors&gt;&lt;author&gt;Fujimori, D. G.&lt;/author&gt;&lt;author&gt;Hrvatin, S.&lt;/author&gt;&lt;author&gt;Neumann, C. S.&lt;/author&gt;&lt;author&gt;Strieker, M.&lt;/author&gt;&lt;author&gt;Marahiel, M. A.&lt;/author&gt;&lt;author&gt;Walsh, C. T.&lt;/author&gt;&lt;/authors&gt;&lt;/contributors&gt;&lt;auth-address&gt;Department of Biological Chemistry and Molecular Pharmacology, Harvard Medical School, Boston, MA 02115, USA.&lt;/auth-address&gt;&lt;titles&gt;&lt;title&gt;Cloning and characterization of the biosynthetic gene cluster for kutznerides&lt;/title&gt;&lt;secondary-title&gt;Proc Natl Acad Sci U S A&lt;/secondary-title&gt;&lt;/titles&gt;&lt;periodical&gt;&lt;full-title&gt;Proc Natl Acad Sci U S A&lt;/full-title&gt;&lt;/periodical&gt;&lt;pages&gt;16498-503&lt;/pages&gt;&lt;volume&gt;104&lt;/volume&gt;&lt;number&gt;42&lt;/number&gt;&lt;keywords&gt;&lt;keyword&gt;Actinomycetales/*genetics/*metabolism&lt;/keyword&gt;&lt;keyword&gt;Adenosine Monophosphate/chemistry/metabolism&lt;/keyword&gt;&lt;keyword&gt;Amino Acid Sequence&lt;/keyword&gt;&lt;keyword&gt;Cloning, Molecular&lt;/keyword&gt;&lt;keyword&gt;Depsipeptides/*biosynthesis/chemistry/*genetics&lt;/keyword&gt;&lt;keyword&gt;Molecular Sequence Data&lt;/keyword&gt;&lt;keyword&gt;*Multigene Family&lt;/keyword&gt;&lt;/keywords&gt;&lt;dates&gt;&lt;year&gt;2007&lt;/year&gt;&lt;pub-dates&gt;&lt;date&gt;Oct 16&lt;/date&gt;&lt;/pub-dates&gt;&lt;/dates&gt;&lt;isbn&gt;0027-8424 (Print)&amp;#xD;0027-8424 (Linking)&lt;/isbn&gt;&lt;accession-num&gt;17940045&lt;/accession-num&gt;&lt;urls&gt;&lt;related-urls&gt;&lt;url&gt;https://www.ncbi.nlm.nih.gov/pubmed/17940045&lt;/url&gt;&lt;/related-urls&gt;&lt;/urls&gt;&lt;custom2&gt;2034236&lt;/custom2&gt;&lt;electronic-resource-num&gt;10.1073/pnas.0708242104&lt;/electronic-resource-num&gt;&lt;/record&gt;&lt;/Cite&gt;&lt;/EndNote&gt;</w:instrText>
            </w:r>
            <w:r>
              <w:fldChar w:fldCharType="separate"/>
            </w:r>
            <w:r w:rsidRPr="0074737E">
              <w:rPr>
                <w:noProof/>
                <w:vertAlign w:val="superscript"/>
              </w:rPr>
              <w:t>431</w:t>
            </w:r>
            <w:r>
              <w:fldChar w:fldCharType="end"/>
            </w:r>
          </w:p>
        </w:tc>
      </w:tr>
      <w:tr w:rsidR="00466936" w14:paraId="091B003F" w14:textId="77777777" w:rsidTr="00C42DDD">
        <w:tc>
          <w:tcPr>
            <w:tcW w:w="2287" w:type="dxa"/>
          </w:tcPr>
          <w:p w14:paraId="6BC5FDA4" w14:textId="25398562" w:rsidR="00466936" w:rsidRDefault="008B605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chenysin</w:t>
            </w:r>
            <w:proofErr w:type="spellEnd"/>
          </w:p>
        </w:tc>
        <w:tc>
          <w:tcPr>
            <w:tcW w:w="1364" w:type="dxa"/>
          </w:tcPr>
          <w:p w14:paraId="25A07F7B" w14:textId="2BBA92BC" w:rsidR="00466936" w:rsidRDefault="008B605E" w:rsidP="00C42DDD">
            <w:r>
              <w:t>yes</w:t>
            </w:r>
          </w:p>
        </w:tc>
        <w:tc>
          <w:tcPr>
            <w:tcW w:w="1364" w:type="dxa"/>
          </w:tcPr>
          <w:p w14:paraId="194751C0" w14:textId="0A918DA5" w:rsidR="00466936" w:rsidRDefault="008B605E" w:rsidP="00C42DDD">
            <w:r>
              <w:t>Gram pos, gram neg</w:t>
            </w:r>
          </w:p>
        </w:tc>
        <w:tc>
          <w:tcPr>
            <w:tcW w:w="1141" w:type="dxa"/>
          </w:tcPr>
          <w:p w14:paraId="6017F1D7" w14:textId="77777777" w:rsidR="00466936" w:rsidRDefault="00466936" w:rsidP="00C42DDD"/>
        </w:tc>
        <w:tc>
          <w:tcPr>
            <w:tcW w:w="1141" w:type="dxa"/>
          </w:tcPr>
          <w:p w14:paraId="11A59CB3" w14:textId="27A1FE04" w:rsidR="00466936" w:rsidRDefault="008B605E" w:rsidP="00C42DDD">
            <w:r>
              <w:t>yes</w:t>
            </w:r>
          </w:p>
        </w:tc>
        <w:tc>
          <w:tcPr>
            <w:tcW w:w="2051" w:type="dxa"/>
          </w:tcPr>
          <w:p w14:paraId="19793F78" w14:textId="77777777" w:rsidR="00466936" w:rsidRDefault="00466936" w:rsidP="00C42DDD"/>
        </w:tc>
        <w:tc>
          <w:tcPr>
            <w:tcW w:w="1346" w:type="dxa"/>
          </w:tcPr>
          <w:p w14:paraId="5B849A29" w14:textId="328B6B9A" w:rsidR="00466936" w:rsidRDefault="008E15D1" w:rsidP="00C42DDD">
            <w:r>
              <w:fldChar w:fldCharType="begin">
                <w:fldData xml:space="preserve">PEVuZE5vdGU+PENpdGU+PEF1dGhvcj5ZYWtpbW92PC9BdXRob3I+PFllYXI+MTk5NTwvWWVhcj48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</w:fldData>
              </w:fldChar>
            </w:r>
            <w:r w:rsidR="00ED35F9">
              <w:instrText xml:space="preserve"> ADDIN EN.CITE </w:instrText>
            </w:r>
            <w:r w:rsidR="00ED35F9">
              <w:fldChar w:fldCharType="begin">
                <w:fldData xml:space="preserve">PEVuZE5vdGU+PENpdGU+PEF1dGhvcj5ZYWtpbW92PC9BdXRob3I+PFllYXI+MTk5NTwvWWVhcj48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</w:fldData>
              </w:fldChar>
            </w:r>
            <w:r w:rsidR="00ED35F9">
              <w:instrText xml:space="preserve"> ADDIN EN.CITE.DATA </w:instrText>
            </w:r>
            <w:r w:rsidR="00ED35F9">
              <w:fldChar w:fldCharType="end"/>
            </w:r>
            <w:r>
              <w:fldChar w:fldCharType="separate"/>
            </w:r>
            <w:r w:rsidR="00ED35F9" w:rsidRPr="00ED35F9">
              <w:rPr>
                <w:noProof/>
                <w:vertAlign w:val="superscript"/>
              </w:rPr>
              <w:t>433,434</w:t>
            </w:r>
            <w:r>
              <w:fldChar w:fldCharType="end"/>
            </w:r>
          </w:p>
        </w:tc>
      </w:tr>
      <w:tr w:rsidR="00466936" w14:paraId="14D91C31" w14:textId="77777777" w:rsidTr="00C42DDD">
        <w:tc>
          <w:tcPr>
            <w:tcW w:w="2287" w:type="dxa"/>
          </w:tcPr>
          <w:p w14:paraId="1232FAF6" w14:textId="722439A4" w:rsidR="00466936" w:rsidRDefault="00BF521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lipstatin</w:t>
            </w:r>
            <w:proofErr w:type="spellEnd"/>
          </w:p>
        </w:tc>
        <w:tc>
          <w:tcPr>
            <w:tcW w:w="1364" w:type="dxa"/>
          </w:tcPr>
          <w:p w14:paraId="48D2598D" w14:textId="77777777" w:rsidR="00466936" w:rsidRDefault="00466936" w:rsidP="00C42DDD"/>
        </w:tc>
        <w:tc>
          <w:tcPr>
            <w:tcW w:w="1364" w:type="dxa"/>
          </w:tcPr>
          <w:p w14:paraId="48C25A2D" w14:textId="77777777" w:rsidR="00466936" w:rsidRDefault="00466936" w:rsidP="00C42DDD"/>
        </w:tc>
        <w:tc>
          <w:tcPr>
            <w:tcW w:w="1141" w:type="dxa"/>
          </w:tcPr>
          <w:p w14:paraId="630A5606" w14:textId="77777777" w:rsidR="00466936" w:rsidRDefault="00466936" w:rsidP="00C42DDD"/>
        </w:tc>
        <w:tc>
          <w:tcPr>
            <w:tcW w:w="1141" w:type="dxa"/>
          </w:tcPr>
          <w:p w14:paraId="1E9310AE" w14:textId="77777777" w:rsidR="00466936" w:rsidRDefault="00466936" w:rsidP="00C42DDD"/>
        </w:tc>
        <w:tc>
          <w:tcPr>
            <w:tcW w:w="2051" w:type="dxa"/>
          </w:tcPr>
          <w:p w14:paraId="0AF3974A" w14:textId="5FA5310F" w:rsidR="00466936" w:rsidRDefault="008C5E79" w:rsidP="00C42DDD">
            <w:r>
              <w:t>Inhibitor of human pancreatic lipase</w:t>
            </w:r>
          </w:p>
        </w:tc>
        <w:tc>
          <w:tcPr>
            <w:tcW w:w="1346" w:type="dxa"/>
          </w:tcPr>
          <w:p w14:paraId="3DFFAE93" w14:textId="2DE38D4E" w:rsidR="00466936" w:rsidRDefault="0071393F" w:rsidP="00C42DDD">
            <w:r>
              <w:fldChar w:fldCharType="begin">
                <w:fldData xml:space="preserve">PEVuZE5vdGU+PENpdGU+PEF1dGhvcj5CYWk8L0F1dGhvcj48WWVhcj4yMDE0PC9ZZWFyPjxSZWNO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k8L0F1dGhvcj48WWVhcj4yMDE0PC9ZZWFyPjxSZWNO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1393F">
              <w:rPr>
                <w:noProof/>
                <w:vertAlign w:val="superscript"/>
              </w:rPr>
              <w:t>435</w:t>
            </w:r>
            <w:r>
              <w:fldChar w:fldCharType="end"/>
            </w:r>
          </w:p>
        </w:tc>
      </w:tr>
      <w:tr w:rsidR="00466936" w14:paraId="34A52F45" w14:textId="77777777" w:rsidTr="00C42DDD">
        <w:tc>
          <w:tcPr>
            <w:tcW w:w="2287" w:type="dxa"/>
          </w:tcPr>
          <w:p w14:paraId="21F19FD0" w14:textId="2111A3E4" w:rsidR="00466936" w:rsidRDefault="00A87C4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ysobactin</w:t>
            </w:r>
            <w:proofErr w:type="spellEnd"/>
          </w:p>
        </w:tc>
        <w:tc>
          <w:tcPr>
            <w:tcW w:w="1364" w:type="dxa"/>
          </w:tcPr>
          <w:p w14:paraId="4D8CBB37" w14:textId="323EF900" w:rsidR="00466936" w:rsidRDefault="00A87C4D" w:rsidP="00C42DDD">
            <w:r>
              <w:t>yes</w:t>
            </w:r>
          </w:p>
        </w:tc>
        <w:tc>
          <w:tcPr>
            <w:tcW w:w="1364" w:type="dxa"/>
          </w:tcPr>
          <w:p w14:paraId="2AF6FFDA" w14:textId="1754ECBB" w:rsidR="00466936" w:rsidRDefault="00A87C4D" w:rsidP="00C42DDD">
            <w:r>
              <w:t>Gram pos</w:t>
            </w:r>
          </w:p>
        </w:tc>
        <w:tc>
          <w:tcPr>
            <w:tcW w:w="1141" w:type="dxa"/>
          </w:tcPr>
          <w:p w14:paraId="60C223FD" w14:textId="77777777" w:rsidR="00466936" w:rsidRDefault="00466936" w:rsidP="00C42DDD"/>
        </w:tc>
        <w:tc>
          <w:tcPr>
            <w:tcW w:w="1141" w:type="dxa"/>
          </w:tcPr>
          <w:p w14:paraId="12EB79EE" w14:textId="77777777" w:rsidR="00466936" w:rsidRDefault="00466936" w:rsidP="00C42DDD"/>
        </w:tc>
        <w:tc>
          <w:tcPr>
            <w:tcW w:w="2051" w:type="dxa"/>
          </w:tcPr>
          <w:p w14:paraId="6EB14AD8" w14:textId="77777777" w:rsidR="00466936" w:rsidRDefault="00466936" w:rsidP="00C42DDD"/>
        </w:tc>
        <w:tc>
          <w:tcPr>
            <w:tcW w:w="1346" w:type="dxa"/>
          </w:tcPr>
          <w:p w14:paraId="229120D4" w14:textId="567327BE" w:rsidR="00466936" w:rsidRDefault="00DE18F5" w:rsidP="00C42DDD">
            <w:r>
              <w:fldChar w:fldCharType="begin"/>
            </w:r>
            <w:r>
              <w:instrText xml:space="preserve"> ADDIN EN.CITE &lt;EndNote&gt;&lt;Cite&gt;&lt;Author&gt;O&amp;apos;Sullivan&lt;/Author&gt;&lt;Year&gt;1988&lt;/Year&gt;&lt;RecNum&gt;446&lt;/RecNum&gt;&lt;DisplayText&gt;&lt;style face="superscript"&gt;436&lt;/style&gt;&lt;/DisplayText&gt;&lt;record&gt;&lt;rec-number&gt;446&lt;/rec-number&gt;&lt;foreign-keys&gt;&lt;key app="EN" db-id="p5zs9pw5ltwzr3e0webppaa6ae5zxdxszf5s" timestamp="1547842756"&gt;446&lt;/key&gt;&lt;/foreign-keys&gt;&lt;ref-type name="Journal Article"&gt;17&lt;/ref-type&gt;&lt;contributors&gt;&lt;authors&gt;&lt;author&gt;O&amp;apos;Sullivan, J.&lt;/author&gt;&lt;author&gt;McCullough, J. E.&lt;/author&gt;&lt;author&gt;Tymiak, A. A.&lt;/author&gt;&lt;author&gt;Kirsch, D. R.&lt;/author&gt;&lt;author&gt;Trejo, W. H.&lt;/author&gt;&lt;author&gt;Principe, P. A.&lt;/author&gt;&lt;/authors&gt;&lt;/contributors&gt;&lt;auth-address&gt;Squibb Institute for Medical Research, Princeton, New Jersey 08543-4000.&lt;/auth-address&gt;&lt;titles&gt;&lt;title&gt;Lysobactin, a novel antibacterial agent produced by Lysobacter sp. I. Taxonomy, isolation and partial characterization&lt;/title&gt;&lt;secondary-title&gt;J Antibiot (Tokyo)&lt;/secondary-title&gt;&lt;/titles&gt;&lt;periodical&gt;&lt;full-title&gt;J Antibiot (Tokyo)&lt;/full-title&gt;&lt;/periodical&gt;&lt;pages&gt;1740-4&lt;/pages&gt;&lt;volume&gt;41&lt;/volume&gt;&lt;number&gt;12&lt;/number&gt;&lt;keywords&gt;&lt;keyword&gt;Anti-Bacterial Agents/*isolation &amp;amp; purification/pharmacology&lt;/keyword&gt;&lt;keyword&gt;*Depsipeptides&lt;/keyword&gt;&lt;keyword&gt;Fermentation&lt;/keyword&gt;&lt;keyword&gt;Gram-Negative Bacteria/*classification/metabolism&lt;/keyword&gt;&lt;keyword&gt;Oligopeptides/isolation &amp;amp; purification/pharmacology&lt;/keyword&gt;&lt;/keywords&gt;&lt;dates&gt;&lt;year&gt;1988&lt;/year&gt;&lt;pub-dates&gt;&lt;date&gt;Dec&lt;/date&gt;&lt;/pub-dates&gt;&lt;/dates&gt;&lt;isbn&gt;0021-8820 (Print)&amp;#xD;0021-8820 (Linking)&lt;/isbn&gt;&lt;accession-num&gt;3209465&lt;/accession-num&gt;&lt;urls&gt;&lt;related-urls&gt;&lt;url&gt;https://www.ncbi.nlm.nih.gov/pubmed/3209465&lt;/url&gt;&lt;/related-urls&gt;&lt;/urls&gt;&lt;/record&gt;&lt;/Cite&gt;&lt;/EndNote&gt;</w:instrText>
            </w:r>
            <w:r>
              <w:fldChar w:fldCharType="separate"/>
            </w:r>
            <w:r w:rsidRPr="00DE18F5">
              <w:rPr>
                <w:noProof/>
                <w:vertAlign w:val="superscript"/>
              </w:rPr>
              <w:t>436</w:t>
            </w:r>
            <w:r>
              <w:fldChar w:fldCharType="end"/>
            </w:r>
          </w:p>
        </w:tc>
      </w:tr>
      <w:tr w:rsidR="00466936" w14:paraId="68A14356" w14:textId="77777777" w:rsidTr="00C42DDD">
        <w:tc>
          <w:tcPr>
            <w:tcW w:w="2287" w:type="dxa"/>
          </w:tcPr>
          <w:p w14:paraId="0AAB3E15" w14:textId="1CEE9A2E" w:rsidR="00466936" w:rsidRDefault="00727E3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ngotoxin</w:t>
            </w:r>
          </w:p>
        </w:tc>
        <w:tc>
          <w:tcPr>
            <w:tcW w:w="1364" w:type="dxa"/>
          </w:tcPr>
          <w:p w14:paraId="6679549D" w14:textId="77777777" w:rsidR="00466936" w:rsidRDefault="00466936" w:rsidP="00C42DDD"/>
        </w:tc>
        <w:tc>
          <w:tcPr>
            <w:tcW w:w="1364" w:type="dxa"/>
          </w:tcPr>
          <w:p w14:paraId="57AFF296" w14:textId="77777777" w:rsidR="00466936" w:rsidRDefault="00466936" w:rsidP="00C42DDD"/>
        </w:tc>
        <w:tc>
          <w:tcPr>
            <w:tcW w:w="1141" w:type="dxa"/>
          </w:tcPr>
          <w:p w14:paraId="13FA3F62" w14:textId="77777777" w:rsidR="00466936" w:rsidRDefault="00466936" w:rsidP="00C42DDD"/>
        </w:tc>
        <w:tc>
          <w:tcPr>
            <w:tcW w:w="1141" w:type="dxa"/>
          </w:tcPr>
          <w:p w14:paraId="025E52BF" w14:textId="77777777" w:rsidR="00466936" w:rsidRDefault="00466936" w:rsidP="00C42DDD"/>
        </w:tc>
        <w:tc>
          <w:tcPr>
            <w:tcW w:w="2051" w:type="dxa"/>
          </w:tcPr>
          <w:p w14:paraId="77990914" w14:textId="43604F54" w:rsidR="00466936" w:rsidRDefault="00727E3A" w:rsidP="00C42DDD">
            <w:r>
              <w:t>phytotoxic</w:t>
            </w:r>
          </w:p>
        </w:tc>
        <w:tc>
          <w:tcPr>
            <w:tcW w:w="1346" w:type="dxa"/>
          </w:tcPr>
          <w:p w14:paraId="44FE3E1A" w14:textId="1A2BA0CF" w:rsidR="00466936" w:rsidRDefault="0028062E" w:rsidP="00C42DDD">
            <w:r>
              <w:fldChar w:fldCharType="begin">
                <w:fldData xml:space="preserve">PEVuZE5vdGU+PENpdGU+PEF1dGhvcj5DYXJyaW9uPC9BdXRob3I+PFllYXI+MjAxNDwvWWVhcj48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YXJyaW9uPC9BdXRob3I+PFllYXI+MjAxNDwvWWVhcj48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8062E">
              <w:rPr>
                <w:noProof/>
                <w:vertAlign w:val="superscript"/>
              </w:rPr>
              <w:t>437</w:t>
            </w:r>
            <w:r>
              <w:fldChar w:fldCharType="end"/>
            </w:r>
          </w:p>
        </w:tc>
      </w:tr>
      <w:tr w:rsidR="00466936" w14:paraId="4AF6664C" w14:textId="77777777" w:rsidTr="00C42DDD">
        <w:tc>
          <w:tcPr>
            <w:tcW w:w="2287" w:type="dxa"/>
          </w:tcPr>
          <w:p w14:paraId="4F232746" w14:textId="3F7D2401" w:rsidR="00466936" w:rsidRDefault="00C25D3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annopeptimycin</w:t>
            </w:r>
          </w:p>
        </w:tc>
        <w:tc>
          <w:tcPr>
            <w:tcW w:w="1364" w:type="dxa"/>
          </w:tcPr>
          <w:p w14:paraId="12A68C9D" w14:textId="3A370475" w:rsidR="00466936" w:rsidRDefault="00C25D3D" w:rsidP="00C42DDD">
            <w:r>
              <w:t>yes</w:t>
            </w:r>
          </w:p>
        </w:tc>
        <w:tc>
          <w:tcPr>
            <w:tcW w:w="1364" w:type="dxa"/>
          </w:tcPr>
          <w:p w14:paraId="1A6D10E5" w14:textId="010F8974" w:rsidR="00466936" w:rsidRDefault="00C25D3D" w:rsidP="00C42DDD">
            <w:r>
              <w:t>Gram pos</w:t>
            </w:r>
          </w:p>
        </w:tc>
        <w:tc>
          <w:tcPr>
            <w:tcW w:w="1141" w:type="dxa"/>
          </w:tcPr>
          <w:p w14:paraId="652DDAF6" w14:textId="77777777" w:rsidR="00466936" w:rsidRDefault="00466936" w:rsidP="00C42DDD"/>
        </w:tc>
        <w:tc>
          <w:tcPr>
            <w:tcW w:w="1141" w:type="dxa"/>
          </w:tcPr>
          <w:p w14:paraId="2B35EAEE" w14:textId="77777777" w:rsidR="00466936" w:rsidRDefault="00466936" w:rsidP="00C42DDD"/>
        </w:tc>
        <w:tc>
          <w:tcPr>
            <w:tcW w:w="2051" w:type="dxa"/>
          </w:tcPr>
          <w:p w14:paraId="4E8284F3" w14:textId="77777777" w:rsidR="00466936" w:rsidRDefault="00466936" w:rsidP="00C42DDD"/>
        </w:tc>
        <w:tc>
          <w:tcPr>
            <w:tcW w:w="1346" w:type="dxa"/>
          </w:tcPr>
          <w:p w14:paraId="00334BFA" w14:textId="5ED74611" w:rsidR="00466936" w:rsidRDefault="00B6491F" w:rsidP="00C42DDD">
            <w:r>
              <w:fldChar w:fldCharType="begin">
                <w:fldData xml:space="preserve">PEVuZE5vdGU+PENpdGU+PEF1dGhvcj5SdXppbjwvQXV0aG9yPjxZZWFyPjIwMDQ8L1llYXI+PFJl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dXppbjwvQXV0aG9yPjxZZWFyPjIwMDQ8L1llYXI+PFJl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6491F">
              <w:rPr>
                <w:noProof/>
                <w:vertAlign w:val="superscript"/>
              </w:rPr>
              <w:t>438</w:t>
            </w:r>
            <w:r>
              <w:fldChar w:fldCharType="end"/>
            </w:r>
          </w:p>
        </w:tc>
      </w:tr>
      <w:tr w:rsidR="00466936" w14:paraId="15956E19" w14:textId="77777777" w:rsidTr="00C42DDD">
        <w:tc>
          <w:tcPr>
            <w:tcW w:w="2287" w:type="dxa"/>
          </w:tcPr>
          <w:p w14:paraId="4C5352F7" w14:textId="45FDF99B" w:rsidR="00466936" w:rsidRDefault="003460C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rubactin</w:t>
            </w:r>
            <w:proofErr w:type="spellEnd"/>
          </w:p>
        </w:tc>
        <w:tc>
          <w:tcPr>
            <w:tcW w:w="1364" w:type="dxa"/>
          </w:tcPr>
          <w:p w14:paraId="33A29D15" w14:textId="77777777" w:rsidR="00466936" w:rsidRDefault="00466936" w:rsidP="00C42DDD"/>
        </w:tc>
        <w:tc>
          <w:tcPr>
            <w:tcW w:w="1364" w:type="dxa"/>
          </w:tcPr>
          <w:p w14:paraId="0070EFD2" w14:textId="77777777" w:rsidR="00466936" w:rsidRDefault="00466936" w:rsidP="00C42DDD"/>
        </w:tc>
        <w:tc>
          <w:tcPr>
            <w:tcW w:w="1141" w:type="dxa"/>
          </w:tcPr>
          <w:p w14:paraId="07ACFFD1" w14:textId="77777777" w:rsidR="00466936" w:rsidRDefault="00466936" w:rsidP="00C42DDD"/>
        </w:tc>
        <w:tc>
          <w:tcPr>
            <w:tcW w:w="1141" w:type="dxa"/>
          </w:tcPr>
          <w:p w14:paraId="12DEB512" w14:textId="77777777" w:rsidR="00466936" w:rsidRDefault="00466936" w:rsidP="00C42DDD"/>
        </w:tc>
        <w:tc>
          <w:tcPr>
            <w:tcW w:w="2051" w:type="dxa"/>
          </w:tcPr>
          <w:p w14:paraId="04D51EBD" w14:textId="59443E8D" w:rsidR="00466936" w:rsidRDefault="003460CE" w:rsidP="00C42DDD">
            <w:r>
              <w:t>siderophore</w:t>
            </w:r>
          </w:p>
        </w:tc>
        <w:tc>
          <w:tcPr>
            <w:tcW w:w="1346" w:type="dxa"/>
          </w:tcPr>
          <w:p w14:paraId="7F08F469" w14:textId="5AB6CDF6" w:rsidR="00466936" w:rsidRDefault="003460CE" w:rsidP="00C42DDD">
            <w:r>
              <w:fldChar w:fldCharType="begin"/>
            </w:r>
            <w:r>
              <w:instrText xml:space="preserve"> ADDIN EN.CITE &lt;EndNote&gt;&lt;Cite&gt;&lt;Author&gt;Giessen&lt;/Author&gt;&lt;Year&gt;2012&lt;/Year&gt;&lt;RecNum&gt;449&lt;/RecNum&gt;&lt;DisplayText&gt;&lt;style face="superscript"&gt;439&lt;/style&gt;&lt;/DisplayText&gt;&lt;record&gt;&lt;rec-number&gt;449&lt;/rec-number&gt;&lt;foreign-keys&gt;&lt;key app="EN" db-id="p5zs9pw5ltwzr3e0webppaa6ae5zxdxszf5s" timestamp="1547843162"&gt;449&lt;/key&gt;&lt;/foreign-keys&gt;&lt;ref-type name="Journal Article"&gt;17&lt;/ref-type&gt;&lt;contributors&gt;&lt;authors&gt;&lt;author&gt;Giessen, T. W.&lt;/author&gt;&lt;author&gt;Franke, K. B.&lt;/author&gt;&lt;author&gt;Knappe, T. A.&lt;/author&gt;&lt;author&gt;Kraas, F. I.&lt;/author&gt;&lt;author&gt;Bosello, M.&lt;/author&gt;&lt;author&gt;Xie, X.&lt;/author&gt;&lt;author&gt;Linne, U.&lt;/author&gt;&lt;author&gt;Marahiel, M. A.&lt;/author&gt;&lt;/authors&gt;&lt;/contributors&gt;&lt;auth-address&gt;Department of Chemistry/Biochemistry, Philipps-University , Hans-Meerwein-Strasse, D-35032 Marburg, Germany.&lt;/auth-address&gt;&lt;titles&gt;&lt;title&gt;Isolation, structure elucidation, and biosynthesis of an unusual hydroxamic acid ester-containing siderophore from Actinosynnema mirum&lt;/title&gt;&lt;secondary-title&gt;J Nat Prod&lt;/secondary-title&gt;&lt;/titles&gt;&lt;periodical&gt;&lt;full-title&gt;J Nat Prod&lt;/full-title&gt;&lt;/periodical&gt;&lt;pages&gt;905-14&lt;/pages&gt;&lt;volume&gt;75&lt;/volume&gt;&lt;number&gt;5&lt;/number&gt;&lt;keywords&gt;&lt;keyword&gt;Actinomycetales/*chemistry/genetics&lt;/keyword&gt;&lt;keyword&gt;Esters&lt;/keyword&gt;&lt;keyword&gt;Hydroxamic Acids/chemistry/*isolation &amp;amp; purification&lt;/keyword&gt;&lt;keyword&gt;Lactams/chemistry&lt;/keyword&gt;&lt;keyword&gt;Molecular Structure&lt;/keyword&gt;&lt;keyword&gt;Multigene Family&lt;/keyword&gt;&lt;keyword&gt;Nuclear Magnetic Resonance, Biomolecular&lt;/keyword&gt;&lt;keyword&gt;Siderophores/biosynthesis/chemistry/*isolation &amp;amp; purification/metabolism&lt;/keyword&gt;&lt;/keywords&gt;&lt;dates&gt;&lt;year&gt;2012&lt;/year&gt;&lt;pub-dates&gt;&lt;date&gt;May 25&lt;/date&gt;&lt;/pub-dates&gt;&lt;/dates&gt;&lt;isbn&gt;1520-6025 (Electronic)&amp;#xD;0163-3864 (Linking)&lt;/isbn&gt;&lt;accession-num&gt;22578145&lt;/accession-num&gt;&lt;urls&gt;&lt;related-urls&gt;&lt;url&gt;https://www.ncbi.nlm.nih.gov/pubmed/22578145&lt;/url&gt;&lt;/related-urls&gt;&lt;/urls&gt;&lt;electronic-resource-num&gt;10.1021/np300046k&lt;/electronic-resource-num&gt;&lt;/record&gt;&lt;/Cite&gt;&lt;/EndNote&gt;</w:instrText>
            </w:r>
            <w:r>
              <w:fldChar w:fldCharType="separate"/>
            </w:r>
            <w:r w:rsidRPr="003460CE">
              <w:rPr>
                <w:noProof/>
                <w:vertAlign w:val="superscript"/>
              </w:rPr>
              <w:t>439</w:t>
            </w:r>
            <w:r>
              <w:fldChar w:fldCharType="end"/>
            </w:r>
          </w:p>
        </w:tc>
      </w:tr>
      <w:tr w:rsidR="00466936" w14:paraId="5B72BC78" w14:textId="77777777" w:rsidTr="00C42DDD">
        <w:tc>
          <w:tcPr>
            <w:tcW w:w="2287" w:type="dxa"/>
          </w:tcPr>
          <w:p w14:paraId="65AD1992" w14:textId="470745AD" w:rsidR="00466936" w:rsidRDefault="00623DC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phthyridinomycin</w:t>
            </w:r>
            <w:proofErr w:type="spellEnd"/>
          </w:p>
        </w:tc>
        <w:tc>
          <w:tcPr>
            <w:tcW w:w="1364" w:type="dxa"/>
          </w:tcPr>
          <w:p w14:paraId="3CBAF258" w14:textId="3D956D4A" w:rsidR="00466936" w:rsidRDefault="00623DC9" w:rsidP="00C42DDD">
            <w:r>
              <w:t>yes</w:t>
            </w:r>
          </w:p>
        </w:tc>
        <w:tc>
          <w:tcPr>
            <w:tcW w:w="1364" w:type="dxa"/>
          </w:tcPr>
          <w:p w14:paraId="6AF000EB" w14:textId="1D8718A2" w:rsidR="00466936" w:rsidRDefault="00623DC9" w:rsidP="00C42DDD">
            <w:r>
              <w:t>Gram pos, gram neg</w:t>
            </w:r>
          </w:p>
        </w:tc>
        <w:tc>
          <w:tcPr>
            <w:tcW w:w="1141" w:type="dxa"/>
          </w:tcPr>
          <w:p w14:paraId="1460273E" w14:textId="77777777" w:rsidR="00466936" w:rsidRDefault="00466936" w:rsidP="00C42DDD"/>
        </w:tc>
        <w:tc>
          <w:tcPr>
            <w:tcW w:w="1141" w:type="dxa"/>
          </w:tcPr>
          <w:p w14:paraId="47CE3058" w14:textId="7DC06876" w:rsidR="00466936" w:rsidRDefault="00623DC9" w:rsidP="00C42DDD">
            <w:r>
              <w:t>yes</w:t>
            </w:r>
          </w:p>
        </w:tc>
        <w:tc>
          <w:tcPr>
            <w:tcW w:w="2051" w:type="dxa"/>
          </w:tcPr>
          <w:p w14:paraId="4C2169FF" w14:textId="77777777" w:rsidR="00466936" w:rsidRDefault="00466936" w:rsidP="00C42DDD"/>
        </w:tc>
        <w:tc>
          <w:tcPr>
            <w:tcW w:w="1346" w:type="dxa"/>
          </w:tcPr>
          <w:p w14:paraId="38EC4729" w14:textId="3EDDA6D2" w:rsidR="00466936" w:rsidRDefault="00C90C43" w:rsidP="00C42DDD">
            <w:r>
              <w:fldChar w:fldCharType="begin"/>
            </w:r>
            <w:r>
              <w:instrText xml:space="preserve"> ADDIN EN.CITE &lt;EndNote&gt;&lt;Cite&gt;&lt;Author&gt;Kita&lt;/Author&gt;&lt;Year&gt;2008&lt;/Year&gt;&lt;RecNum&gt;450&lt;/RecNum&gt;&lt;DisplayText&gt;&lt;style face="superscript"&gt;440&lt;/style&gt;&lt;/DisplayText&gt;&lt;record&gt;&lt;rec-number&gt;450&lt;/rec-number&gt;&lt;foreign-keys&gt;&lt;key app="EN" db-id="p5zs9pw5ltwzr3e0webppaa6ae5zxdxszf5s" timestamp="1547843299"&gt;450&lt;/key&gt;&lt;/foreign-keys&gt;&lt;ref-type name="Journal Article"&gt;17&lt;/ref-type&gt;&lt;contributors&gt;&lt;authors&gt;&lt;author&gt;Kita, Y.&lt;/author&gt;&lt;author&gt;Toma, T.&lt;/author&gt;&lt;author&gt;Kan, T.&lt;/author&gt;&lt;author&gt;Fukuyama, T.&lt;/author&gt;&lt;/authors&gt;&lt;/contributors&gt;&lt;auth-address&gt;Graduate School of Pharmaceutical Sciences, University of Tokyo, 7-3-1 Hongo, Bunkyo-ku, Tokyo, Japan.&lt;/auth-address&gt;&lt;titles&gt;&lt;title&gt;Synthetic studies on (+)-manzamine A: stereoselective synthesis of the tetracyclic core framework&lt;/title&gt;&lt;secondary-title&gt;Org Lett&lt;/secondary-title&gt;&lt;/titles&gt;&lt;periodical&gt;&lt;full-title&gt;Org Lett&lt;/full-title&gt;&lt;/periodical&gt;&lt;pages&gt;3251-3&lt;/pages&gt;&lt;volume&gt;10&lt;/volume&gt;&lt;number&gt;15&lt;/number&gt;&lt;keywords&gt;&lt;keyword&gt;Carbazoles/*chemical synthesis&lt;/keyword&gt;&lt;keyword&gt;Polycyclic Compounds/*chemical synthesis&lt;/keyword&gt;&lt;keyword&gt;Stereoisomerism&lt;/keyword&gt;&lt;/keywords&gt;&lt;dates&gt;&lt;year&gt;2008&lt;/year&gt;&lt;pub-dates&gt;&lt;date&gt;Aug 7&lt;/date&gt;&lt;/pub-dates&gt;&lt;/dates&gt;&lt;isbn&gt;1523-7060 (Print)&amp;#xD;1523-7052 (Linking)&lt;/isbn&gt;&lt;accession-num&gt;18597476&lt;/accession-num&gt;&lt;urls&gt;&lt;related-urls&gt;&lt;url&gt;https://www.ncbi.nlm.nih.gov/pubmed/18597476&lt;/url&gt;&lt;/related-urls&gt;&lt;/urls&gt;&lt;electronic-resource-num&gt;10.1021/ol801111r&lt;/electronic-resource-num&gt;&lt;/record&gt;&lt;/Cite&gt;&lt;/EndNote&gt;</w:instrText>
            </w:r>
            <w:r>
              <w:fldChar w:fldCharType="separate"/>
            </w:r>
            <w:r w:rsidRPr="00C90C43">
              <w:rPr>
                <w:noProof/>
                <w:vertAlign w:val="superscript"/>
              </w:rPr>
              <w:t>440</w:t>
            </w:r>
            <w:r>
              <w:fldChar w:fldCharType="end"/>
            </w:r>
          </w:p>
        </w:tc>
      </w:tr>
      <w:tr w:rsidR="00466936" w14:paraId="72217B54" w14:textId="77777777" w:rsidTr="00C42DDD">
        <w:tc>
          <w:tcPr>
            <w:tcW w:w="2287" w:type="dxa"/>
          </w:tcPr>
          <w:p w14:paraId="59936171" w14:textId="73212F48" w:rsidR="00466936" w:rsidRDefault="00F2459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cardicin</w:t>
            </w:r>
            <w:proofErr w:type="spellEnd"/>
          </w:p>
        </w:tc>
        <w:tc>
          <w:tcPr>
            <w:tcW w:w="1364" w:type="dxa"/>
          </w:tcPr>
          <w:p w14:paraId="060E1554" w14:textId="01C3AAB1" w:rsidR="00466936" w:rsidRDefault="00F2459C" w:rsidP="00C42DDD">
            <w:r>
              <w:t>yes</w:t>
            </w:r>
          </w:p>
        </w:tc>
        <w:tc>
          <w:tcPr>
            <w:tcW w:w="1364" w:type="dxa"/>
          </w:tcPr>
          <w:p w14:paraId="6554F2DB" w14:textId="3617394A" w:rsidR="00466936" w:rsidRDefault="00F2459C" w:rsidP="00C42DDD">
            <w:r>
              <w:t>Gram neg</w:t>
            </w:r>
          </w:p>
        </w:tc>
        <w:tc>
          <w:tcPr>
            <w:tcW w:w="1141" w:type="dxa"/>
          </w:tcPr>
          <w:p w14:paraId="06F5B65F" w14:textId="77777777" w:rsidR="00466936" w:rsidRDefault="00466936" w:rsidP="00C42DDD"/>
        </w:tc>
        <w:tc>
          <w:tcPr>
            <w:tcW w:w="1141" w:type="dxa"/>
          </w:tcPr>
          <w:p w14:paraId="1B6202D3" w14:textId="77777777" w:rsidR="00466936" w:rsidRDefault="00466936" w:rsidP="00C42DDD"/>
        </w:tc>
        <w:tc>
          <w:tcPr>
            <w:tcW w:w="2051" w:type="dxa"/>
          </w:tcPr>
          <w:p w14:paraId="1A1327DB" w14:textId="77777777" w:rsidR="00466936" w:rsidRDefault="00466936" w:rsidP="00C42DDD"/>
        </w:tc>
        <w:tc>
          <w:tcPr>
            <w:tcW w:w="1346" w:type="dxa"/>
          </w:tcPr>
          <w:p w14:paraId="6BECAFCF" w14:textId="15D1D674" w:rsidR="00466936" w:rsidRDefault="00185470" w:rsidP="00C42DDD">
            <w:r>
              <w:fldChar w:fldCharType="begin"/>
            </w:r>
            <w:r>
              <w:instrText xml:space="preserve"> ADDIN EN.CITE &lt;EndNote&gt;&lt;Cite&gt;&lt;Author&gt;Nishida&lt;/Author&gt;&lt;Year&gt;1977&lt;/Year&gt;&lt;RecNum&gt;451&lt;/RecNum&gt;&lt;DisplayText&gt;&lt;style face="superscript"&gt;441&lt;/style&gt;&lt;/DisplayText&gt;&lt;record&gt;&lt;rec-number&gt;451&lt;/rec-number&gt;&lt;foreign-keys&gt;&lt;key app="EN" db-id="p5zs9pw5ltwzr3e0webppaa6ae5zxdxszf5s" timestamp="1547844879"&gt;451&lt;/key&gt;&lt;/foreign-keys&gt;&lt;ref-type name="Journal Article"&gt;17&lt;/ref-type&gt;&lt;contributors&gt;&lt;authors&gt;&lt;author&gt;Nishida, M.&lt;/author&gt;&lt;author&gt;Mine, Y.&lt;/author&gt;&lt;author&gt;Nonoyama, S.&lt;/author&gt;&lt;author&gt;Kojo, H.&lt;/author&gt;&lt;/authors&gt;&lt;/contributors&gt;&lt;titles&gt;&lt;title&gt;Nocardicin A, a new monocyclic beta-lactam antibiotic III. In vitro evaluation&lt;/title&gt;&lt;secondary-title&gt;J Antibiot (Tokyo)&lt;/secondary-title&gt;&lt;/titles&gt;&lt;periodical&gt;&lt;full-title&gt;J Antibiot (Tokyo)&lt;/full-title&gt;&lt;/periodical&gt;&lt;pages&gt;917-25&lt;/pages&gt;&lt;volume&gt;30&lt;/volume&gt;&lt;number&gt;11&lt;/number&gt;&lt;keywords&gt;&lt;keyword&gt;Animals&lt;/keyword&gt;&lt;keyword&gt;*Anti-Bacterial Agents&lt;/keyword&gt;&lt;keyword&gt;Bacteria/*drug effects&lt;/keyword&gt;&lt;keyword&gt;Blood Bactericidal Activity/drug effects&lt;/keyword&gt;&lt;keyword&gt;Blood Proteins/metabolism&lt;/keyword&gt;&lt;keyword&gt;Carbenicillin/pharmacology&lt;/keyword&gt;&lt;keyword&gt;Dogs&lt;/keyword&gt;&lt;keyword&gt;Escherichia coli/drug effects&lt;/keyword&gt;&lt;keyword&gt;Gentamicins/pharmacology&lt;/keyword&gt;&lt;keyword&gt;Humans&lt;/keyword&gt;&lt;keyword&gt;Microbial Sensitivity Tests&lt;/keyword&gt;&lt;keyword&gt;Neisseria/drug effects&lt;/keyword&gt;&lt;keyword&gt;Neutrophils/drug effects&lt;/keyword&gt;&lt;keyword&gt;Nocardia/*analysis&lt;/keyword&gt;&lt;keyword&gt;Protein Binding/drug effects&lt;/keyword&gt;&lt;keyword&gt;Proteus/drug effects&lt;/keyword&gt;&lt;keyword&gt;Pseudomonas aeruginosa/drug effects&lt;/keyword&gt;&lt;keyword&gt;Rabbits&lt;/keyword&gt;&lt;keyword&gt;beta-Lactams/pharmacology&lt;/keyword&gt;&lt;/keywords&gt;&lt;dates&gt;&lt;year&gt;1977&lt;/year&gt;&lt;pub-dates&gt;&lt;date&gt;Nov&lt;/date&gt;&lt;/pub-dates&gt;&lt;/dates&gt;&lt;isbn&gt;0021-8820 (Print)&amp;#xD;0021-8820 (Linking)&lt;/isbn&gt;&lt;accession-num&gt;412823&lt;/accession-num&gt;&lt;urls&gt;&lt;related-urls&gt;&lt;url&gt;https://www.ncbi.nlm.nih.gov/pubmed/412823&lt;/url&gt;&lt;/related-urls&gt;&lt;/urls&gt;&lt;/record&gt;&lt;/Cite&gt;&lt;/EndNote&gt;</w:instrText>
            </w:r>
            <w:r>
              <w:fldChar w:fldCharType="separate"/>
            </w:r>
            <w:r w:rsidRPr="00185470">
              <w:rPr>
                <w:noProof/>
                <w:vertAlign w:val="superscript"/>
              </w:rPr>
              <w:t>441</w:t>
            </w:r>
            <w:r>
              <w:fldChar w:fldCharType="end"/>
            </w:r>
          </w:p>
        </w:tc>
      </w:tr>
      <w:tr w:rsidR="00466936" w14:paraId="2D85B53D" w14:textId="77777777" w:rsidTr="00C42DDD">
        <w:tc>
          <w:tcPr>
            <w:tcW w:w="2287" w:type="dxa"/>
          </w:tcPr>
          <w:p w14:paraId="5BE9A8B8" w14:textId="1DEFD7FE" w:rsidR="00466936" w:rsidRDefault="0006565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nodularin</w:t>
            </w:r>
          </w:p>
        </w:tc>
        <w:tc>
          <w:tcPr>
            <w:tcW w:w="1364" w:type="dxa"/>
          </w:tcPr>
          <w:p w14:paraId="2DFA913B" w14:textId="77777777" w:rsidR="00466936" w:rsidRDefault="00466936" w:rsidP="00C42DDD"/>
        </w:tc>
        <w:tc>
          <w:tcPr>
            <w:tcW w:w="1364" w:type="dxa"/>
          </w:tcPr>
          <w:p w14:paraId="00A25DFA" w14:textId="77777777" w:rsidR="00466936" w:rsidRDefault="00466936" w:rsidP="00C42DDD"/>
        </w:tc>
        <w:tc>
          <w:tcPr>
            <w:tcW w:w="1141" w:type="dxa"/>
          </w:tcPr>
          <w:p w14:paraId="6FFBF59E" w14:textId="77777777" w:rsidR="00466936" w:rsidRDefault="00466936" w:rsidP="00C42DDD"/>
        </w:tc>
        <w:tc>
          <w:tcPr>
            <w:tcW w:w="1141" w:type="dxa"/>
          </w:tcPr>
          <w:p w14:paraId="300A9846" w14:textId="77777777" w:rsidR="00466936" w:rsidRDefault="00466936" w:rsidP="00C42DDD"/>
        </w:tc>
        <w:tc>
          <w:tcPr>
            <w:tcW w:w="2051" w:type="dxa"/>
          </w:tcPr>
          <w:p w14:paraId="21808DC6" w14:textId="1EBBA02A" w:rsidR="00466936" w:rsidRDefault="0006565C" w:rsidP="00C42DDD">
            <w:r>
              <w:t>phytotoxin</w:t>
            </w:r>
          </w:p>
        </w:tc>
        <w:tc>
          <w:tcPr>
            <w:tcW w:w="1346" w:type="dxa"/>
          </w:tcPr>
          <w:p w14:paraId="5BCB9E53" w14:textId="06105CBC" w:rsidR="00466936" w:rsidRDefault="005A74C2" w:rsidP="00C42DDD">
            <w:r>
              <w:fldChar w:fldCharType="begin"/>
            </w:r>
            <w:r>
              <w:instrText xml:space="preserve"> ADDIN EN.CITE &lt;EndNote&gt;&lt;Cite&gt;&lt;Author&gt;Bucheli&lt;/Author&gt;&lt;Year&gt;2014&lt;/Year&gt;&lt;RecNum&gt;452&lt;/RecNum&gt;&lt;DisplayText&gt;&lt;style face="superscript"&gt;442&lt;/style&gt;&lt;/DisplayText&gt;&lt;record&gt;&lt;rec-number&gt;452&lt;/rec-number&gt;&lt;foreign-keys&gt;&lt;key app="EN" db-id="p5zs9pw5ltwzr3e0webppaa6ae5zxdxszf5s" timestamp="1547845146"&gt;452&lt;/key&gt;&lt;/foreign-keys&gt;&lt;ref-type name="Journal Article"&gt;17&lt;/ref-type&gt;&lt;contributors&gt;&lt;authors&gt;&lt;author&gt;Bucheli, T. D.&lt;/author&gt;&lt;/authors&gt;&lt;/contributors&gt;&lt;auth-address&gt;Agroscope Institute for Sustainability Sciences ISS , CH-8046 Zurich, Switzerland.&lt;/auth-address&gt;&lt;titles&gt;&lt;title&gt;Phytotoxins: environmental micropollutants of concern?&lt;/title&gt;&lt;secondary-title&gt;Environ Sci Technol&lt;/secondary-title&gt;&lt;/titles&gt;&lt;periodical&gt;&lt;full-title&gt;Environ Sci Technol&lt;/full-title&gt;&lt;/periodical&gt;&lt;pages&gt;13027-33&lt;/pages&gt;&lt;volume&gt;48&lt;/volume&gt;&lt;number&gt;22&lt;/number&gt;&lt;keywords&gt;&lt;keyword&gt;Allelopathy&lt;/keyword&gt;&lt;keyword&gt;Animals&lt;/keyword&gt;&lt;keyword&gt;Environmental Pollutants/*analysis&lt;/keyword&gt;&lt;keyword&gt;Humans&lt;/keyword&gt;&lt;keyword&gt;Pest Control, Biological&lt;/keyword&gt;&lt;keyword&gt;Risk Reduction Behavior&lt;/keyword&gt;&lt;keyword&gt;Secondary Metabolism&lt;/keyword&gt;&lt;keyword&gt;Toxins, Biological/*analysis&lt;/keyword&gt;&lt;/keywords&gt;&lt;dates&gt;&lt;year&gt;2014&lt;/year&gt;&lt;pub-dates&gt;&lt;date&gt;Nov 18&lt;/date&gt;&lt;/pub-dates&gt;&lt;/dates&gt;&lt;isbn&gt;1520-5851 (Electronic)&amp;#xD;0013-936X (Linking)&lt;/isbn&gt;&lt;accession-num&gt;25325883&lt;/accession-num&gt;&lt;urls&gt;&lt;related-urls&gt;&lt;url&gt;https://www.ncbi.nlm.nih.gov/pubmed/25325883&lt;/url&gt;&lt;/related-urls&gt;&lt;/urls&gt;&lt;electronic-resource-num&gt;10.1021/es504342w&lt;/electronic-resource-num&gt;&lt;/record&gt;&lt;/Cite&gt;&lt;/EndNote&gt;</w:instrText>
            </w:r>
            <w:r>
              <w:fldChar w:fldCharType="separate"/>
            </w:r>
            <w:r w:rsidRPr="005A74C2">
              <w:rPr>
                <w:noProof/>
                <w:vertAlign w:val="superscript"/>
              </w:rPr>
              <w:t>442</w:t>
            </w:r>
            <w:r>
              <w:fldChar w:fldCharType="end"/>
            </w:r>
          </w:p>
        </w:tc>
      </w:tr>
      <w:tr w:rsidR="00533FDD" w14:paraId="44E031BF" w14:textId="77777777" w:rsidTr="00C42DDD">
        <w:tc>
          <w:tcPr>
            <w:tcW w:w="2287" w:type="dxa"/>
          </w:tcPr>
          <w:p w14:paraId="66C29E46" w14:textId="4471F721" w:rsidR="00533FDD" w:rsidRDefault="00E039E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stocyclopeptide</w:t>
            </w:r>
            <w:proofErr w:type="spellEnd"/>
          </w:p>
        </w:tc>
        <w:tc>
          <w:tcPr>
            <w:tcW w:w="1364" w:type="dxa"/>
          </w:tcPr>
          <w:p w14:paraId="533EE115" w14:textId="5461C9AC" w:rsidR="00533FDD" w:rsidRDefault="00533FDD" w:rsidP="00C42DDD"/>
        </w:tc>
        <w:tc>
          <w:tcPr>
            <w:tcW w:w="1364" w:type="dxa"/>
          </w:tcPr>
          <w:p w14:paraId="2E4DD3EC" w14:textId="77777777" w:rsidR="00533FDD" w:rsidRDefault="00533FDD" w:rsidP="00C42DDD"/>
        </w:tc>
        <w:tc>
          <w:tcPr>
            <w:tcW w:w="1141" w:type="dxa"/>
          </w:tcPr>
          <w:p w14:paraId="7AC7D0C9" w14:textId="77777777" w:rsidR="00533FDD" w:rsidRDefault="00533FDD" w:rsidP="00C42DDD"/>
        </w:tc>
        <w:tc>
          <w:tcPr>
            <w:tcW w:w="1141" w:type="dxa"/>
          </w:tcPr>
          <w:p w14:paraId="5EA196DE" w14:textId="29C8C5E7" w:rsidR="00533FDD" w:rsidRDefault="00E9560B" w:rsidP="00C42DDD">
            <w:r>
              <w:t>yes</w:t>
            </w:r>
          </w:p>
        </w:tc>
        <w:tc>
          <w:tcPr>
            <w:tcW w:w="2051" w:type="dxa"/>
          </w:tcPr>
          <w:p w14:paraId="7825B98E" w14:textId="77777777" w:rsidR="00533FDD" w:rsidRDefault="00533FDD" w:rsidP="00C42DDD"/>
        </w:tc>
        <w:tc>
          <w:tcPr>
            <w:tcW w:w="1346" w:type="dxa"/>
          </w:tcPr>
          <w:p w14:paraId="5A4C86E7" w14:textId="18D7215B" w:rsidR="00533FDD" w:rsidRDefault="0036733D" w:rsidP="00C42DDD">
            <w:r>
              <w:fldChar w:fldCharType="begin"/>
            </w:r>
            <w:r>
              <w:instrText xml:space="preserve"> ADDIN EN.CITE &lt;EndNote&gt;&lt;Cite&gt;&lt;Author&gt;Costa&lt;/Author&gt;&lt;Year&gt;2012&lt;/Year&gt;&lt;RecNum&gt;453&lt;/RecNum&gt;&lt;DisplayText&gt;&lt;style face="superscript"&gt;443&lt;/style&gt;&lt;/DisplayText&gt;&lt;record&gt;&lt;rec-number&gt;453&lt;/rec-number&gt;&lt;foreign-keys&gt;&lt;key app="EN" db-id="p5zs9pw5ltwzr3e0webppaa6ae5zxdxszf5s" timestamp="1547845997"&gt;453&lt;/key&gt;&lt;/foreign-keys&gt;&lt;ref-type name="Journal Article"&gt;17&lt;/ref-type&gt;&lt;contributors&gt;&lt;authors&gt;&lt;author&gt;Costa, M.&lt;/author&gt;&lt;author&gt;Costa-Rodrigues, J.&lt;/author&gt;&lt;author&gt;Fernandes, M. H.&lt;/author&gt;&lt;author&gt;Barros, P.&lt;/author&gt;&lt;author&gt;Vasconcelos, V.&lt;/author&gt;&lt;author&gt;Martins, R.&lt;/author&gt;&lt;/authors&gt;&lt;/contributors&gt;&lt;auth-address&gt;Marine and Environmental Research Center-CIIMAR/CIMAR, Porto University, Rua dos Bragas, 289, 4050-123 Porto, Portugal.&lt;/auth-address&gt;&lt;titles&gt;&lt;title&gt;Marine cyanobacteria compounds with anticancer properties: a review on the implication of apoptosis&lt;/title&gt;&lt;secondary-title&gt;Mar Drugs&lt;/secondary-title&gt;&lt;/titles&gt;&lt;periodical&gt;&lt;full-title&gt;Mar Drugs&lt;/full-title&gt;&lt;/periodical&gt;&lt;pages&gt;2181-207&lt;/pages&gt;&lt;volume&gt;10&lt;/volume&gt;&lt;number&gt;10&lt;/number&gt;&lt;keywords&gt;&lt;keyword&gt;Animals&lt;/keyword&gt;&lt;keyword&gt;Antineoplastic Agents/chemistry/metabolism/*pharmacology&lt;/keyword&gt;&lt;keyword&gt;Apoptosis/*drug effects&lt;/keyword&gt;&lt;keyword&gt;Cell Line, Tumor&lt;/keyword&gt;&lt;keyword&gt;Cyanobacteria/chemistry/*metabolism&lt;/keyword&gt;&lt;keyword&gt;apoptosis&lt;/keyword&gt;&lt;keyword&gt;cancer&lt;/keyword&gt;&lt;keyword&gt;marine cyanobacteria&lt;/keyword&gt;&lt;keyword&gt;natural compounds&lt;/keyword&gt;&lt;/keywords&gt;&lt;dates&gt;&lt;year&gt;2012&lt;/year&gt;&lt;pub-dates&gt;&lt;date&gt;Oct&lt;/date&gt;&lt;/pub-dates&gt;&lt;/dates&gt;&lt;isbn&gt;1660-3397 (Electronic)&amp;#xD;1660-3397 (Linking)&lt;/isbn&gt;&lt;accession-num&gt;23170077&lt;/accession-num&gt;&lt;urls&gt;&lt;related-urls&gt;&lt;url&gt;https://www.ncbi.nlm.nih.gov/pubmed/23170077&lt;/url&gt;&lt;/related-urls&gt;&lt;/urls&gt;&lt;custom2&gt;3497016&lt;/custom2&gt;&lt;electronic-resource-num&gt;10.3390/md10102181&lt;/electronic-resource-num&gt;&lt;/record&gt;&lt;/Cite&gt;&lt;/EndNote&gt;</w:instrText>
            </w:r>
            <w:r>
              <w:fldChar w:fldCharType="separate"/>
            </w:r>
            <w:r w:rsidRPr="0036733D">
              <w:rPr>
                <w:noProof/>
                <w:vertAlign w:val="superscript"/>
              </w:rPr>
              <w:t>443</w:t>
            </w:r>
            <w:r>
              <w:fldChar w:fldCharType="end"/>
            </w:r>
          </w:p>
        </w:tc>
      </w:tr>
      <w:tr w:rsidR="00533FDD" w14:paraId="69BEAFE1" w14:textId="77777777" w:rsidTr="00C42DDD">
        <w:tc>
          <w:tcPr>
            <w:tcW w:w="2287" w:type="dxa"/>
          </w:tcPr>
          <w:p w14:paraId="13ECA6DE" w14:textId="5F9DFD6C" w:rsidR="00533FDD" w:rsidRDefault="006A277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enibacterin</w:t>
            </w:r>
            <w:proofErr w:type="spellEnd"/>
          </w:p>
        </w:tc>
        <w:tc>
          <w:tcPr>
            <w:tcW w:w="1364" w:type="dxa"/>
          </w:tcPr>
          <w:p w14:paraId="78CA60DF" w14:textId="3F584C5B" w:rsidR="00533FDD" w:rsidRDefault="006A2777" w:rsidP="00C42DDD">
            <w:r>
              <w:t>yes</w:t>
            </w:r>
          </w:p>
        </w:tc>
        <w:tc>
          <w:tcPr>
            <w:tcW w:w="1364" w:type="dxa"/>
          </w:tcPr>
          <w:p w14:paraId="06F33D22" w14:textId="4CFB9EEA" w:rsidR="00533FDD" w:rsidRDefault="006A2777" w:rsidP="00C42DDD">
            <w:r>
              <w:t>Gram pos, gram neg</w:t>
            </w:r>
          </w:p>
        </w:tc>
        <w:tc>
          <w:tcPr>
            <w:tcW w:w="1141" w:type="dxa"/>
          </w:tcPr>
          <w:p w14:paraId="3C7CE70B" w14:textId="77777777" w:rsidR="00533FDD" w:rsidRDefault="00533FDD" w:rsidP="00C42DDD"/>
        </w:tc>
        <w:tc>
          <w:tcPr>
            <w:tcW w:w="1141" w:type="dxa"/>
          </w:tcPr>
          <w:p w14:paraId="1EB8527C" w14:textId="77777777" w:rsidR="00533FDD" w:rsidRDefault="00533FDD" w:rsidP="00C42DDD"/>
        </w:tc>
        <w:tc>
          <w:tcPr>
            <w:tcW w:w="2051" w:type="dxa"/>
          </w:tcPr>
          <w:p w14:paraId="20412F72" w14:textId="77777777" w:rsidR="00533FDD" w:rsidRDefault="00533FDD" w:rsidP="00C42DDD"/>
        </w:tc>
        <w:tc>
          <w:tcPr>
            <w:tcW w:w="1346" w:type="dxa"/>
          </w:tcPr>
          <w:p w14:paraId="7FC5FE6E" w14:textId="14F4E4CD" w:rsidR="00533FDD" w:rsidRDefault="00B653E0" w:rsidP="00C42DDD">
            <w:r>
              <w:fldChar w:fldCharType="begin"/>
            </w:r>
            <w:r>
              <w:instrText xml:space="preserve"> ADDIN EN.CITE &lt;EndNote&gt;&lt;Cite&gt;&lt;Author&gt;Huang&lt;/Author&gt;&lt;Year&gt;2014&lt;/Year&gt;&lt;RecNum&gt;454&lt;/RecNum&gt;&lt;DisplayText&gt;&lt;style face="superscript"&gt;444&lt;/style&gt;&lt;/DisplayText&gt;&lt;record&gt;&lt;rec-number&gt;454&lt;/rec-number&gt;&lt;foreign-keys&gt;&lt;key app="EN" db-id="p5zs9pw5ltwzr3e0webppaa6ae5zxdxszf5s" timestamp="1547846617"&gt;454&lt;/key&gt;&lt;/foreign-keys&gt;&lt;ref-type name="Journal Article"&gt;17&lt;/ref-type&gt;&lt;contributors&gt;&lt;authors&gt;&lt;author&gt;Huang, E.&lt;/author&gt;&lt;author&gt;Yousef, A. E.&lt;/author&gt;&lt;/authors&gt;&lt;/contributors&gt;&lt;auth-address&gt;Department of Food Science and Technology, The Ohio State University, Columbus, Ohio, USA.&lt;/auth-address&gt;&lt;titles&gt;&lt;title&gt;The lipopeptide antibiotic paenibacterin binds to the bacterial outer membrane and exerts bactericidal activity through cytoplasmic membrane damage&lt;/title&gt;&lt;secondary-title&gt;Appl Environ Microbiol&lt;/secondary-title&gt;&lt;/titles&gt;&lt;periodical&gt;&lt;full-title&gt;Appl Environ Microbiol&lt;/full-title&gt;&lt;/periodical&gt;&lt;pages&gt;2700-4&lt;/pages&gt;&lt;volume&gt;80&lt;/volume&gt;&lt;number&gt;9&lt;/number&gt;&lt;keywords&gt;&lt;keyword&gt;Anti-Bacterial Agents/*metabolism/pharmacology&lt;/keyword&gt;&lt;keyword&gt;Bacterial Outer Membrane Proteins/metabolism&lt;/keyword&gt;&lt;keyword&gt;Cell Membrane/drug effects/*metabolism&lt;/keyword&gt;&lt;keyword&gt;Escherichia coli/drug effects/*metabolism&lt;/keyword&gt;&lt;keyword&gt;Lipopeptides/*metabolism/pharmacology&lt;/keyword&gt;&lt;keyword&gt;Staphylococcus aureus/drug effects/*metabolism&lt;/keyword&gt;&lt;/keywords&gt;&lt;dates&gt;&lt;year&gt;2014&lt;/year&gt;&lt;pub-dates&gt;&lt;date&gt;May&lt;/date&gt;&lt;/pub-dates&gt;&lt;/dates&gt;&lt;isbn&gt;1098-5336 (Electronic)&amp;#xD;0099-2240 (Linking)&lt;/isbn&gt;&lt;accession-num&gt;24561581&lt;/accession-num&gt;&lt;urls&gt;&lt;related-urls&gt;&lt;url&gt;https://www.ncbi.nlm.nih.gov/pubmed/24561581&lt;/url&gt;&lt;/related-urls&gt;&lt;/urls&gt;&lt;custom2&gt;3993306&lt;/custom2&gt;&lt;electronic-resource-num&gt;10.1128/AEM.03775-13&lt;/electronic-resource-num&gt;&lt;/record&gt;&lt;/Cite&gt;&lt;/EndNote&gt;</w:instrText>
            </w:r>
            <w:r>
              <w:fldChar w:fldCharType="separate"/>
            </w:r>
            <w:r w:rsidRPr="00B653E0">
              <w:rPr>
                <w:noProof/>
                <w:vertAlign w:val="superscript"/>
              </w:rPr>
              <w:t>444</w:t>
            </w:r>
            <w:r>
              <w:fldChar w:fldCharType="end"/>
            </w:r>
          </w:p>
        </w:tc>
      </w:tr>
      <w:tr w:rsidR="00533FDD" w14:paraId="62E6D1DB" w14:textId="77777777" w:rsidTr="00C42DDD">
        <w:tc>
          <w:tcPr>
            <w:tcW w:w="2287" w:type="dxa"/>
          </w:tcPr>
          <w:p w14:paraId="0BF5028F" w14:textId="795659D3" w:rsidR="00533FDD" w:rsidRDefault="00CE0E3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enibactin</w:t>
            </w:r>
            <w:proofErr w:type="spellEnd"/>
          </w:p>
        </w:tc>
        <w:tc>
          <w:tcPr>
            <w:tcW w:w="1364" w:type="dxa"/>
          </w:tcPr>
          <w:p w14:paraId="516FE132" w14:textId="77777777" w:rsidR="00533FDD" w:rsidRDefault="00533FDD" w:rsidP="00C42DDD"/>
        </w:tc>
        <w:tc>
          <w:tcPr>
            <w:tcW w:w="1364" w:type="dxa"/>
          </w:tcPr>
          <w:p w14:paraId="4C1F0C50" w14:textId="77777777" w:rsidR="00533FDD" w:rsidRDefault="00533FDD" w:rsidP="00C42DDD"/>
        </w:tc>
        <w:tc>
          <w:tcPr>
            <w:tcW w:w="1141" w:type="dxa"/>
          </w:tcPr>
          <w:p w14:paraId="5E282809" w14:textId="77777777" w:rsidR="00533FDD" w:rsidRDefault="00533FDD" w:rsidP="00C42DDD"/>
        </w:tc>
        <w:tc>
          <w:tcPr>
            <w:tcW w:w="1141" w:type="dxa"/>
          </w:tcPr>
          <w:p w14:paraId="4594CC58" w14:textId="77777777" w:rsidR="00533FDD" w:rsidRDefault="00533FDD" w:rsidP="00C42DDD"/>
        </w:tc>
        <w:tc>
          <w:tcPr>
            <w:tcW w:w="2051" w:type="dxa"/>
          </w:tcPr>
          <w:p w14:paraId="78701518" w14:textId="2FABE59F" w:rsidR="00533FDD" w:rsidRDefault="00CE0E3F" w:rsidP="00C42DDD">
            <w:r>
              <w:t>siderophore</w:t>
            </w:r>
          </w:p>
        </w:tc>
        <w:tc>
          <w:tcPr>
            <w:tcW w:w="1346" w:type="dxa"/>
          </w:tcPr>
          <w:p w14:paraId="7EE644B5" w14:textId="0C649D39" w:rsidR="00533FDD" w:rsidRDefault="00CE0E3F" w:rsidP="00C42DDD">
            <w:r>
              <w:fldChar w:fldCharType="begin"/>
            </w:r>
            <w:r>
              <w:instrText xml:space="preserve"> ADDIN EN.CITE &lt;EndNote&gt;&lt;Cite&gt;&lt;Author&gt;Wen&lt;/Author&gt;&lt;Year&gt;2011&lt;/Year&gt;&lt;RecNum&gt;455&lt;/RecNum&gt;&lt;DisplayText&gt;&lt;style face="superscript"&gt;445&lt;/style&gt;&lt;/DisplayText&gt;&lt;record&gt;&lt;rec-number&gt;455&lt;/rec-number&gt;&lt;foreign-keys&gt;&lt;key app="EN" db-id="p5zs9pw5ltwzr3e0webppaa6ae5zxdxszf5s" timestamp="1547846662"&gt;455&lt;/key&gt;&lt;/foreign-keys&gt;&lt;ref-type name="Journal Article"&gt;17&lt;/ref-type&gt;&lt;contributors&gt;&lt;authors&gt;&lt;author&gt;Wen, Y.&lt;/author&gt;&lt;author&gt;Wu, X.&lt;/author&gt;&lt;author&gt;Teng, Y.&lt;/author&gt;&lt;author&gt;Qian, C.&lt;/author&gt;&lt;author&gt;Zhan, Z.&lt;/author&gt;&lt;author&gt;Zhao, Y.&lt;/author&gt;&lt;author&gt;Li, O.&lt;/author&gt;&lt;/authors&gt;&lt;/contributors&gt;&lt;auth-address&gt;Institute of Microbiology, College of Life Sciences, Zhejiang University, Hangzhou 310058, China.&lt;/auth-address&gt;&lt;titles&gt;&lt;title&gt;Identification and analysis of the gene cluster involved in biosynthesis of paenibactin, a catecholate siderophore produced by Paenibacillus elgii B69&lt;/title&gt;&lt;secondary-title&gt;Environ Microbiol&lt;/secondary-title&gt;&lt;/titles&gt;&lt;periodical&gt;&lt;full-title&gt;Environ Microbiol&lt;/full-title&gt;&lt;/periodical&gt;&lt;pages&gt;2726-37&lt;/pages&gt;&lt;volume&gt;13&lt;/volume&gt;&lt;number&gt;10&lt;/number&gt;&lt;keywords&gt;&lt;keyword&gt;Iron/metabolism&lt;/keyword&gt;&lt;keyword&gt;Molecular Sequence Data&lt;/keyword&gt;&lt;keyword&gt;*Multigene Family&lt;/keyword&gt;&lt;keyword&gt;Mutation&lt;/keyword&gt;&lt;keyword&gt;Oligopeptides/biosynthesis/genetics&lt;/keyword&gt;&lt;keyword&gt;Open Reading Frames&lt;/keyword&gt;&lt;keyword&gt;Paenibacillus/*genetics/metabolism&lt;/keyword&gt;&lt;keyword&gt;Phylogeny&lt;/keyword&gt;&lt;keyword&gt;Sequence Analysis, DNA&lt;/keyword&gt;&lt;keyword&gt;Siderophores/*biosynthesis/chemistry/genetics&lt;/keyword&gt;&lt;keyword&gt;Substrate Specificity&lt;/keyword&gt;&lt;/keywords&gt;&lt;dates&gt;&lt;year&gt;2011&lt;/year&gt;&lt;pub-dates&gt;&lt;date&gt;Oct&lt;/date&gt;&lt;/pub-dates&gt;&lt;/dates&gt;&lt;isbn&gt;1462-2920 (Electronic)&amp;#xD;1462-2912 (Linking)&lt;/isbn&gt;&lt;accession-num&gt;21883794&lt;/accession-num&gt;&lt;urls&gt;&lt;related-urls&gt;&lt;url&gt;https://www.ncbi.nlm.nih.gov/pubmed/21883794&lt;/url&gt;&lt;/related-urls&gt;&lt;/urls&gt;&lt;electronic-resource-num&gt;10.1111/j.1462-2920.2011.02542.x&lt;/electronic-resource-num&gt;&lt;/record&gt;&lt;/Cite&gt;&lt;/EndNote&gt;</w:instrText>
            </w:r>
            <w:r>
              <w:fldChar w:fldCharType="separate"/>
            </w:r>
            <w:r w:rsidRPr="00CE0E3F">
              <w:rPr>
                <w:noProof/>
                <w:vertAlign w:val="superscript"/>
              </w:rPr>
              <w:t>445</w:t>
            </w:r>
            <w:r>
              <w:fldChar w:fldCharType="end"/>
            </w:r>
          </w:p>
        </w:tc>
      </w:tr>
      <w:tr w:rsidR="00533FDD" w14:paraId="109FD119" w14:textId="77777777" w:rsidTr="00C42DDD">
        <w:tc>
          <w:tcPr>
            <w:tcW w:w="2287" w:type="dxa"/>
          </w:tcPr>
          <w:p w14:paraId="4E66BDFB" w14:textId="5C368A7F" w:rsidR="00533FDD" w:rsidRDefault="003267A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elgipeptin</w:t>
            </w:r>
            <w:proofErr w:type="spellEnd"/>
          </w:p>
        </w:tc>
        <w:tc>
          <w:tcPr>
            <w:tcW w:w="1364" w:type="dxa"/>
          </w:tcPr>
          <w:p w14:paraId="569323FE" w14:textId="5BC6D1EE" w:rsidR="00533FDD" w:rsidRDefault="003267A2" w:rsidP="00C42DDD">
            <w:r>
              <w:t>yes</w:t>
            </w:r>
          </w:p>
        </w:tc>
        <w:tc>
          <w:tcPr>
            <w:tcW w:w="1364" w:type="dxa"/>
          </w:tcPr>
          <w:p w14:paraId="65D8B0FF" w14:textId="04A38B34" w:rsidR="00533FDD" w:rsidRDefault="003267A2" w:rsidP="00C42DDD">
            <w:r>
              <w:t>Gram pos, gram neg</w:t>
            </w:r>
          </w:p>
        </w:tc>
        <w:tc>
          <w:tcPr>
            <w:tcW w:w="1141" w:type="dxa"/>
          </w:tcPr>
          <w:p w14:paraId="450B0BCA" w14:textId="3EF1C10F" w:rsidR="00533FDD" w:rsidRDefault="003267A2" w:rsidP="00C42DDD">
            <w:r>
              <w:t>yes</w:t>
            </w:r>
          </w:p>
        </w:tc>
        <w:tc>
          <w:tcPr>
            <w:tcW w:w="1141" w:type="dxa"/>
          </w:tcPr>
          <w:p w14:paraId="53D02677" w14:textId="77777777" w:rsidR="00533FDD" w:rsidRDefault="00533FDD" w:rsidP="00C42DDD"/>
        </w:tc>
        <w:tc>
          <w:tcPr>
            <w:tcW w:w="2051" w:type="dxa"/>
          </w:tcPr>
          <w:p w14:paraId="73607426" w14:textId="77777777" w:rsidR="00533FDD" w:rsidRDefault="00533FDD" w:rsidP="00C42DDD"/>
        </w:tc>
        <w:tc>
          <w:tcPr>
            <w:tcW w:w="1346" w:type="dxa"/>
          </w:tcPr>
          <w:p w14:paraId="5654DC9A" w14:textId="2C58B2E4" w:rsidR="00533FDD" w:rsidRDefault="00A573F6" w:rsidP="00C42DDD">
            <w:r>
              <w:fldChar w:fldCharType="begin">
                <w:fldData xml:space="preserve">PEVuZE5vdGU+PENpdGU+PEF1dGhvcj5LaW08L0F1dGhvcj48WWVhcj4yMDE4PC9ZZWFyPjxSZWNO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==
</w:fldData>
              </w:fldChar>
            </w:r>
            <w:r w:rsidR="009915CA">
              <w:instrText xml:space="preserve"> ADDIN EN.CITE </w:instrText>
            </w:r>
            <w:r w:rsidR="009915CA">
              <w:fldChar w:fldCharType="begin">
                <w:fldData xml:space="preserve">PEVuZE5vdGU+PENpdGU+PEF1dGhvcj5LaW08L0F1dGhvcj48WWVhcj4yMDE4PC9ZZWFyPjxSZWNO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==
</w:fldData>
              </w:fldChar>
            </w:r>
            <w:r w:rsidR="009915CA">
              <w:instrText xml:space="preserve"> ADDIN EN.CITE.DATA </w:instrText>
            </w:r>
            <w:r w:rsidR="009915CA">
              <w:fldChar w:fldCharType="end"/>
            </w:r>
            <w:r>
              <w:fldChar w:fldCharType="separate"/>
            </w:r>
            <w:r w:rsidR="009915CA" w:rsidRPr="009915CA">
              <w:rPr>
                <w:noProof/>
                <w:vertAlign w:val="superscript"/>
              </w:rPr>
              <w:t>446,447</w:t>
            </w:r>
            <w:r>
              <w:fldChar w:fldCharType="end"/>
            </w:r>
          </w:p>
        </w:tc>
      </w:tr>
      <w:tr w:rsidR="00533FDD" w14:paraId="36FEC87F" w14:textId="77777777" w:rsidTr="00C42DDD">
        <w:tc>
          <w:tcPr>
            <w:tcW w:w="2287" w:type="dxa"/>
          </w:tcPr>
          <w:p w14:paraId="37AFED61" w14:textId="737F1E67" w:rsidR="00533FDD" w:rsidRDefault="00CE3CD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lipastatin</w:t>
            </w:r>
            <w:proofErr w:type="spellEnd"/>
          </w:p>
        </w:tc>
        <w:tc>
          <w:tcPr>
            <w:tcW w:w="1364" w:type="dxa"/>
          </w:tcPr>
          <w:p w14:paraId="7332843E" w14:textId="77777777" w:rsidR="00533FDD" w:rsidRDefault="00533FDD" w:rsidP="00C42DDD"/>
        </w:tc>
        <w:tc>
          <w:tcPr>
            <w:tcW w:w="1364" w:type="dxa"/>
          </w:tcPr>
          <w:p w14:paraId="74082ED7" w14:textId="77777777" w:rsidR="00533FDD" w:rsidRDefault="00533FDD" w:rsidP="00C42DDD"/>
        </w:tc>
        <w:tc>
          <w:tcPr>
            <w:tcW w:w="1141" w:type="dxa"/>
          </w:tcPr>
          <w:p w14:paraId="78F9D2BB" w14:textId="7A3AC879" w:rsidR="00533FDD" w:rsidRDefault="00CE3CD1" w:rsidP="00C42DDD">
            <w:r>
              <w:t>yes</w:t>
            </w:r>
          </w:p>
        </w:tc>
        <w:tc>
          <w:tcPr>
            <w:tcW w:w="1141" w:type="dxa"/>
          </w:tcPr>
          <w:p w14:paraId="23164E0A" w14:textId="77777777" w:rsidR="00533FDD" w:rsidRDefault="00533FDD" w:rsidP="00C42DDD"/>
        </w:tc>
        <w:tc>
          <w:tcPr>
            <w:tcW w:w="2051" w:type="dxa"/>
          </w:tcPr>
          <w:p w14:paraId="29BCA416" w14:textId="77777777" w:rsidR="00533FDD" w:rsidRDefault="00533FDD" w:rsidP="00C42DDD"/>
        </w:tc>
        <w:tc>
          <w:tcPr>
            <w:tcW w:w="1346" w:type="dxa"/>
          </w:tcPr>
          <w:p w14:paraId="44EF9A49" w14:textId="7E1B594B" w:rsidR="00533FDD" w:rsidRDefault="00CE3CD1" w:rsidP="00C42DDD">
            <w:r>
              <w:fldChar w:fldCharType="begin"/>
            </w:r>
            <w:r>
              <w:instrText xml:space="preserve"> ADDIN EN.CITE &lt;EndNote&gt;&lt;Cite&gt;&lt;Author&gt;Batool&lt;/Author&gt;&lt;Year&gt;2011&lt;/Year&gt;&lt;RecNum&gt;458&lt;/RecNum&gt;&lt;DisplayText&gt;&lt;style face="superscript"&gt;448&lt;/style&gt;&lt;/DisplayText&gt;&lt;record&gt;&lt;rec-number&gt;458&lt;/rec-number&gt;&lt;foreign-keys&gt;&lt;key app="EN" db-id="p5zs9pw5ltwzr3e0webppaa6ae5zxdxszf5s" timestamp="1547846957"&gt;458&lt;/key&gt;&lt;/foreign-keys&gt;&lt;ref-type name="Journal Article"&gt;17&lt;/ref-type&gt;&lt;contributors&gt;&lt;authors&gt;&lt;author&gt;Batool, M.&lt;/author&gt;&lt;author&gt;Khalid, M. H.&lt;/author&gt;&lt;author&gt;Hassan, M. N.&lt;/author&gt;&lt;author&gt;Fauzia Yusuf, H.&lt;/author&gt;&lt;/authors&gt;&lt;/contributors&gt;&lt;titles&gt;&lt;title&gt;Homology modeling of an antifungal metabolite plipastatin synthase from the Bacillus subtilis 168&lt;/title&gt;&lt;secondary-title&gt;Bioinformation&lt;/secondary-title&gt;&lt;/titles&gt;&lt;periodical&gt;&lt;full-title&gt;Bioinformation&lt;/full-title&gt;&lt;/periodical&gt;&lt;pages&gt;384-7&lt;/pages&gt;&lt;volume&gt;7&lt;/volume&gt;&lt;number&gt;8&lt;/number&gt;&lt;keywords&gt;&lt;keyword&gt;Bacillus subtilis&lt;/keyword&gt;&lt;keyword&gt;homology modeling&lt;/keyword&gt;&lt;keyword&gt;plipastatin synthase&lt;/keyword&gt;&lt;/keywords&gt;&lt;dates&gt;&lt;year&gt;2011&lt;/year&gt;&lt;/dates&gt;&lt;isbn&gt;0973-2063 (Electronic)&amp;#xD;0973-2063 (Linking)&lt;/isbn&gt;&lt;accession-num&gt;22347779&lt;/accession-num&gt;&lt;urls&gt;&lt;related-urls&gt;&lt;url&gt;https://www.ncbi.nlm.nih.gov/pubmed/22347779&lt;/url&gt;&lt;/related-urls&gt;&lt;/urls&gt;&lt;custom2&gt;3280437&lt;/custom2&gt;&lt;/record&gt;&lt;/Cite&gt;&lt;/EndNote&gt;</w:instrText>
            </w:r>
            <w:r>
              <w:fldChar w:fldCharType="separate"/>
            </w:r>
            <w:r w:rsidRPr="00CE3CD1">
              <w:rPr>
                <w:noProof/>
                <w:vertAlign w:val="superscript"/>
              </w:rPr>
              <w:t>448</w:t>
            </w:r>
            <w:r>
              <w:fldChar w:fldCharType="end"/>
            </w:r>
          </w:p>
        </w:tc>
      </w:tr>
      <w:tr w:rsidR="00533FDD" w14:paraId="43FE7787" w14:textId="77777777" w:rsidTr="00C42DDD">
        <w:tc>
          <w:tcPr>
            <w:tcW w:w="2287" w:type="dxa"/>
          </w:tcPr>
          <w:p w14:paraId="7DF24587" w14:textId="215743A4" w:rsidR="00533FDD" w:rsidRDefault="007209E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orothramycin</w:t>
            </w:r>
            <w:proofErr w:type="spellEnd"/>
          </w:p>
        </w:tc>
        <w:tc>
          <w:tcPr>
            <w:tcW w:w="1364" w:type="dxa"/>
          </w:tcPr>
          <w:p w14:paraId="5262529D" w14:textId="128857C4" w:rsidR="00533FDD" w:rsidRDefault="007209E0" w:rsidP="00C42DDD">
            <w:r>
              <w:t>yes</w:t>
            </w:r>
          </w:p>
        </w:tc>
        <w:tc>
          <w:tcPr>
            <w:tcW w:w="1364" w:type="dxa"/>
          </w:tcPr>
          <w:p w14:paraId="21083391" w14:textId="29C5234A" w:rsidR="00533FDD" w:rsidRDefault="007209E0" w:rsidP="00C42DDD">
            <w:r>
              <w:t>Gram pos, gram neg</w:t>
            </w:r>
          </w:p>
        </w:tc>
        <w:tc>
          <w:tcPr>
            <w:tcW w:w="1141" w:type="dxa"/>
          </w:tcPr>
          <w:p w14:paraId="52AF160B" w14:textId="77777777" w:rsidR="00533FDD" w:rsidRDefault="00533FDD" w:rsidP="00C42DDD"/>
        </w:tc>
        <w:tc>
          <w:tcPr>
            <w:tcW w:w="1141" w:type="dxa"/>
          </w:tcPr>
          <w:p w14:paraId="21ED9211" w14:textId="5CA579CC" w:rsidR="00533FDD" w:rsidRDefault="007209E0" w:rsidP="00C42DDD">
            <w:r>
              <w:t>yes</w:t>
            </w:r>
          </w:p>
        </w:tc>
        <w:tc>
          <w:tcPr>
            <w:tcW w:w="2051" w:type="dxa"/>
          </w:tcPr>
          <w:p w14:paraId="3209697F" w14:textId="77777777" w:rsidR="00533FDD" w:rsidRDefault="00533FDD" w:rsidP="00C42DDD"/>
        </w:tc>
        <w:tc>
          <w:tcPr>
            <w:tcW w:w="1346" w:type="dxa"/>
          </w:tcPr>
          <w:p w14:paraId="2E210661" w14:textId="2F0E50E5" w:rsidR="00533FDD" w:rsidRDefault="00D867C9" w:rsidP="00C42DDD">
            <w:r>
              <w:fldChar w:fldCharType="begin"/>
            </w:r>
            <w:r>
              <w:instrText xml:space="preserve"> ADDIN EN.CITE &lt;EndNote&gt;&lt;Cite&gt;&lt;Author&gt;Tsunakawa&lt;/Author&gt;&lt;Year&gt;1988&lt;/Year&gt;&lt;RecNum&gt;459&lt;/RecNum&gt;&lt;DisplayText&gt;&lt;style face="superscript"&gt;449&lt;/style&gt;&lt;/DisplayText&gt;&lt;record&gt;&lt;rec-number&gt;459&lt;/rec-number&gt;&lt;foreign-keys&gt;&lt;key app="EN" db-id="p5zs9pw5ltwzr3e0webppaa6ae5zxdxszf5s" timestamp="1547847172"&gt;459&lt;/key&gt;&lt;/foreign-keys&gt;&lt;ref-type name="Journal Article"&gt;17&lt;/ref-type&gt;&lt;contributors&gt;&lt;authors&gt;&lt;author&gt;Tsunakawa, M.&lt;/author&gt;&lt;author&gt;Kamei, H.&lt;/author&gt;&lt;author&gt;Konishi, M.&lt;/author&gt;&lt;author&gt;Miyaki, T.&lt;/author&gt;&lt;author&gt;Oki, T.&lt;/author&gt;&lt;author&gt;Kawaguchi, H.&lt;/author&gt;&lt;/authors&gt;&lt;/contributors&gt;&lt;auth-address&gt;Bristol-Myers Research Institute, Tokyo Research Center, Japan.&lt;/auth-address&gt;&lt;titles&gt;&lt;title&gt;Porothramycin, a new antibiotic of the anthramycin group: production, isolation, structure and biological activity&lt;/title&gt;&lt;secondary-title&gt;J Antibiot (Tokyo)&lt;/secondary-title&gt;&lt;/titles&gt;&lt;periodical&gt;&lt;full-title&gt;J Antibiot (Tokyo)&lt;/full-title&gt;&lt;/periodical&gt;&lt;pages&gt;1366-73&lt;/pages&gt;&lt;volume&gt;41&lt;/volume&gt;&lt;number&gt;10&lt;/number&gt;&lt;keywords&gt;&lt;keyword&gt;Animals&lt;/keyword&gt;&lt;keyword&gt;Anthramycin/analogs &amp;amp; derivatives/*isolation &amp;amp; purification/pharmacology&lt;/keyword&gt;&lt;keyword&gt;Antibiotics, Antineoplastic/*isolation &amp;amp; purification/pharmacology&lt;/keyword&gt;&lt;keyword&gt;Benzodiazepinones/*isolation &amp;amp; purification&lt;/keyword&gt;&lt;keyword&gt;Chemical Phenomena&lt;/keyword&gt;&lt;keyword&gt;Chemistry&lt;/keyword&gt;&lt;keyword&gt;Gram-Positive Bacteria/drug effects&lt;/keyword&gt;&lt;keyword&gt;Hydrolysis&lt;/keyword&gt;&lt;keyword&gt;Leukemia L1210/drug therapy&lt;/keyword&gt;&lt;keyword&gt;Leukemia P388/drug therapy&lt;/keyword&gt;&lt;keyword&gt;Magnetic Resonance Spectroscopy&lt;/keyword&gt;&lt;keyword&gt;Melanoma, Experimental/drug therapy&lt;/keyword&gt;&lt;keyword&gt;Mice&lt;/keyword&gt;&lt;keyword&gt;Microbial Sensitivity Tests&lt;/keyword&gt;&lt;keyword&gt;Streptomyces/metabolism&lt;/keyword&gt;&lt;/keywords&gt;&lt;dates&gt;&lt;year&gt;1988&lt;/year&gt;&lt;pub-dates&gt;&lt;date&gt;Oct&lt;/date&gt;&lt;/pub-dates&gt;&lt;/dates&gt;&lt;isbn&gt;0021-8820 (Print)&amp;#xD;0021-8820 (Linking)&lt;/isbn&gt;&lt;accession-num&gt;3192492&lt;/accession-num&gt;&lt;urls&gt;&lt;related-urls&gt;&lt;url&gt;https://www.ncbi.nlm.nih.gov/pubmed/3192492&lt;/url&gt;&lt;/related-urls&gt;&lt;/urls&gt;&lt;/record&gt;&lt;/Cite&gt;&lt;/EndNote&gt;</w:instrText>
            </w:r>
            <w:r>
              <w:fldChar w:fldCharType="separate"/>
            </w:r>
            <w:r w:rsidRPr="00D867C9">
              <w:rPr>
                <w:noProof/>
                <w:vertAlign w:val="superscript"/>
              </w:rPr>
              <w:t>449</w:t>
            </w:r>
            <w:r>
              <w:fldChar w:fldCharType="end"/>
            </w:r>
          </w:p>
        </w:tc>
      </w:tr>
      <w:tr w:rsidR="00533FDD" w14:paraId="49A7400F" w14:textId="77777777" w:rsidTr="00C42DDD">
        <w:tc>
          <w:tcPr>
            <w:tcW w:w="2287" w:type="dxa"/>
          </w:tcPr>
          <w:p w14:paraId="63C2DFF0" w14:textId="4CBE981F" w:rsidR="00533FDD" w:rsidRDefault="007F2B5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seudomonine</w:t>
            </w:r>
            <w:proofErr w:type="spellEnd"/>
          </w:p>
        </w:tc>
        <w:tc>
          <w:tcPr>
            <w:tcW w:w="1364" w:type="dxa"/>
          </w:tcPr>
          <w:p w14:paraId="4615F79E" w14:textId="77777777" w:rsidR="00533FDD" w:rsidRDefault="00533FDD" w:rsidP="00C42DDD"/>
        </w:tc>
        <w:tc>
          <w:tcPr>
            <w:tcW w:w="1364" w:type="dxa"/>
          </w:tcPr>
          <w:p w14:paraId="53C944C9" w14:textId="77777777" w:rsidR="00533FDD" w:rsidRDefault="00533FDD" w:rsidP="00C42DDD"/>
        </w:tc>
        <w:tc>
          <w:tcPr>
            <w:tcW w:w="1141" w:type="dxa"/>
          </w:tcPr>
          <w:p w14:paraId="6B60AB6F" w14:textId="77777777" w:rsidR="00533FDD" w:rsidRDefault="00533FDD" w:rsidP="00C42DDD"/>
        </w:tc>
        <w:tc>
          <w:tcPr>
            <w:tcW w:w="1141" w:type="dxa"/>
          </w:tcPr>
          <w:p w14:paraId="769DA80C" w14:textId="77777777" w:rsidR="00533FDD" w:rsidRDefault="00533FDD" w:rsidP="00C42DDD"/>
        </w:tc>
        <w:tc>
          <w:tcPr>
            <w:tcW w:w="2051" w:type="dxa"/>
          </w:tcPr>
          <w:p w14:paraId="1944D5C3" w14:textId="1FE9ED4D" w:rsidR="00533FDD" w:rsidRDefault="007F2B50" w:rsidP="00C42DDD">
            <w:r>
              <w:t>siderophore</w:t>
            </w:r>
          </w:p>
        </w:tc>
        <w:tc>
          <w:tcPr>
            <w:tcW w:w="1346" w:type="dxa"/>
          </w:tcPr>
          <w:p w14:paraId="00C967FF" w14:textId="249DCBE5" w:rsidR="00533FDD" w:rsidRDefault="00D30CB3" w:rsidP="00C42DDD">
            <w:r>
              <w:fldChar w:fldCharType="begin">
                <w:fldData xml:space="preserve">PEVuZE5vdGU+PENpdGU+PEF1dGhvcj5NZXJjYWRvLUJsYW5jbzwvQXV0aG9yPjxZZWFyPjIwMDE8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XJjYWRvLUJsYW5jbzwvQXV0aG9yPjxZZWFyPjIwMDE8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30CB3">
              <w:rPr>
                <w:noProof/>
                <w:vertAlign w:val="superscript"/>
              </w:rPr>
              <w:t>450</w:t>
            </w:r>
            <w:r>
              <w:fldChar w:fldCharType="end"/>
            </w:r>
          </w:p>
        </w:tc>
      </w:tr>
      <w:tr w:rsidR="00533FDD" w14:paraId="4A1BAA0A" w14:textId="77777777" w:rsidTr="00C42DDD">
        <w:tc>
          <w:tcPr>
            <w:tcW w:w="2287" w:type="dxa"/>
          </w:tcPr>
          <w:p w14:paraId="5B9B5E1B" w14:textId="0C7069EB" w:rsidR="00533FDD" w:rsidRDefault="00F446D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utisolvin</w:t>
            </w:r>
            <w:proofErr w:type="spellEnd"/>
          </w:p>
        </w:tc>
        <w:tc>
          <w:tcPr>
            <w:tcW w:w="1364" w:type="dxa"/>
          </w:tcPr>
          <w:p w14:paraId="72761A7B" w14:textId="7FCE4396" w:rsidR="00533FDD" w:rsidRDefault="00F446DF" w:rsidP="00C42DDD">
            <w:r>
              <w:t>yes</w:t>
            </w:r>
          </w:p>
        </w:tc>
        <w:tc>
          <w:tcPr>
            <w:tcW w:w="1364" w:type="dxa"/>
          </w:tcPr>
          <w:p w14:paraId="37E2D75F" w14:textId="77777777" w:rsidR="00533FDD" w:rsidRDefault="00533FDD" w:rsidP="00C42DDD"/>
        </w:tc>
        <w:tc>
          <w:tcPr>
            <w:tcW w:w="1141" w:type="dxa"/>
          </w:tcPr>
          <w:p w14:paraId="146D2690" w14:textId="0A2E48EA" w:rsidR="00533FDD" w:rsidRDefault="00B05626" w:rsidP="00C42DDD">
            <w:r>
              <w:t>yes</w:t>
            </w:r>
          </w:p>
        </w:tc>
        <w:tc>
          <w:tcPr>
            <w:tcW w:w="1141" w:type="dxa"/>
          </w:tcPr>
          <w:p w14:paraId="3A6D2DFE" w14:textId="77777777" w:rsidR="00533FDD" w:rsidRDefault="00533FDD" w:rsidP="00C42DDD"/>
        </w:tc>
        <w:tc>
          <w:tcPr>
            <w:tcW w:w="2051" w:type="dxa"/>
          </w:tcPr>
          <w:p w14:paraId="098A2E49" w14:textId="77777777" w:rsidR="00533FDD" w:rsidRDefault="00533FDD" w:rsidP="00C42DDD"/>
        </w:tc>
        <w:tc>
          <w:tcPr>
            <w:tcW w:w="1346" w:type="dxa"/>
          </w:tcPr>
          <w:p w14:paraId="151E652A" w14:textId="1F6866C4" w:rsidR="00533FDD" w:rsidRDefault="00632880" w:rsidP="00C42DDD">
            <w:r>
              <w:fldChar w:fldCharType="begin">
                <w:fldData xml:space="preserve">PEVuZE5vdGU+PENpdGU+PEF1dGhvcj5NYXNzY2hlbGVpbjwvQXV0aG9yPjxZZWFyPjIwMTc8L1ll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</w:fldData>
              </w:fldChar>
            </w:r>
            <w:r w:rsidR="001B03F4">
              <w:instrText xml:space="preserve"> ADDIN EN.CITE </w:instrText>
            </w:r>
            <w:r w:rsidR="001B03F4">
              <w:fldChar w:fldCharType="begin">
                <w:fldData xml:space="preserve">PEVuZE5vdGU+PENpdGU+PEF1dGhvcj5NYXNzY2hlbGVpbjwvQXV0aG9yPjxZZWFyPjIwMTc8L1ll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</w:fldData>
              </w:fldChar>
            </w:r>
            <w:r w:rsidR="001B03F4">
              <w:instrText xml:space="preserve"> ADDIN EN.CITE.DATA </w:instrText>
            </w:r>
            <w:r w:rsidR="001B03F4">
              <w:fldChar w:fldCharType="end"/>
            </w:r>
            <w:r>
              <w:fldChar w:fldCharType="separate"/>
            </w:r>
            <w:r w:rsidR="001B03F4" w:rsidRPr="001B03F4">
              <w:rPr>
                <w:noProof/>
                <w:vertAlign w:val="superscript"/>
              </w:rPr>
              <w:t>27,451</w:t>
            </w:r>
            <w:r>
              <w:fldChar w:fldCharType="end"/>
            </w:r>
          </w:p>
        </w:tc>
      </w:tr>
      <w:tr w:rsidR="00533FDD" w14:paraId="5E129224" w14:textId="77777777" w:rsidTr="00C42DDD">
        <w:tc>
          <w:tcPr>
            <w:tcW w:w="2287" w:type="dxa"/>
          </w:tcPr>
          <w:p w14:paraId="7B06DF58" w14:textId="2308CD41" w:rsidR="00533FDD" w:rsidRDefault="0054713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yochelin</w:t>
            </w:r>
          </w:p>
        </w:tc>
        <w:tc>
          <w:tcPr>
            <w:tcW w:w="1364" w:type="dxa"/>
          </w:tcPr>
          <w:p w14:paraId="51B3357E" w14:textId="4B7AE09F" w:rsidR="00533FDD" w:rsidRDefault="0054713E" w:rsidP="00C42DDD">
            <w:r>
              <w:t>yes</w:t>
            </w:r>
          </w:p>
        </w:tc>
        <w:tc>
          <w:tcPr>
            <w:tcW w:w="1364" w:type="dxa"/>
          </w:tcPr>
          <w:p w14:paraId="63180CCC" w14:textId="2E387259" w:rsidR="00533FDD" w:rsidRDefault="0054713E" w:rsidP="00C42DDD">
            <w:r>
              <w:t>Gram pos, gram neg</w:t>
            </w:r>
          </w:p>
        </w:tc>
        <w:tc>
          <w:tcPr>
            <w:tcW w:w="1141" w:type="dxa"/>
          </w:tcPr>
          <w:p w14:paraId="2CAFC8C6" w14:textId="77777777" w:rsidR="00533FDD" w:rsidRDefault="00533FDD" w:rsidP="00C42DDD"/>
        </w:tc>
        <w:tc>
          <w:tcPr>
            <w:tcW w:w="1141" w:type="dxa"/>
          </w:tcPr>
          <w:p w14:paraId="6EB62586" w14:textId="77777777" w:rsidR="00533FDD" w:rsidRDefault="00533FDD" w:rsidP="00C42DDD"/>
        </w:tc>
        <w:tc>
          <w:tcPr>
            <w:tcW w:w="2051" w:type="dxa"/>
          </w:tcPr>
          <w:p w14:paraId="5CCA7E76" w14:textId="77777777" w:rsidR="00533FDD" w:rsidRDefault="00533FDD" w:rsidP="00C42DDD"/>
        </w:tc>
        <w:tc>
          <w:tcPr>
            <w:tcW w:w="1346" w:type="dxa"/>
          </w:tcPr>
          <w:p w14:paraId="5F626D93" w14:textId="6510F77C" w:rsidR="00533FDD" w:rsidRDefault="00A549DA" w:rsidP="00C42DDD">
            <w:r>
              <w:fldChar w:fldCharType="begin">
                <w:fldData xml:space="preserve">PEVuZE5vdGU+PENpdGU+PEF1dGhvcj5BZGxlcjwvQXV0aG9yPjxZZWFyPjIwMTI8L1llYXI+PFJl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GxlcjwvQXV0aG9yPjxZZWFyPjIwMTI8L1llYXI+PFJl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549DA">
              <w:rPr>
                <w:noProof/>
                <w:vertAlign w:val="superscript"/>
              </w:rPr>
              <w:t>452</w:t>
            </w:r>
            <w:r>
              <w:fldChar w:fldCharType="end"/>
            </w:r>
          </w:p>
        </w:tc>
      </w:tr>
      <w:tr w:rsidR="00533FDD" w14:paraId="6FB82114" w14:textId="77777777" w:rsidTr="00C42DDD">
        <w:tc>
          <w:tcPr>
            <w:tcW w:w="2287" w:type="dxa"/>
          </w:tcPr>
          <w:p w14:paraId="0C1E4EED" w14:textId="76EFAD93" w:rsidR="00533FDD" w:rsidRDefault="00323AC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yoverdin</w:t>
            </w:r>
            <w:proofErr w:type="spellEnd"/>
          </w:p>
        </w:tc>
        <w:tc>
          <w:tcPr>
            <w:tcW w:w="1364" w:type="dxa"/>
          </w:tcPr>
          <w:p w14:paraId="01C6A09C" w14:textId="77777777" w:rsidR="00533FDD" w:rsidRDefault="00533FDD" w:rsidP="00C42DDD"/>
        </w:tc>
        <w:tc>
          <w:tcPr>
            <w:tcW w:w="1364" w:type="dxa"/>
          </w:tcPr>
          <w:p w14:paraId="3C0C313A" w14:textId="77777777" w:rsidR="00533FDD" w:rsidRDefault="00533FDD" w:rsidP="00C42DDD"/>
        </w:tc>
        <w:tc>
          <w:tcPr>
            <w:tcW w:w="1141" w:type="dxa"/>
          </w:tcPr>
          <w:p w14:paraId="3AC94C86" w14:textId="77777777" w:rsidR="00533FDD" w:rsidRDefault="00533FDD" w:rsidP="00C42DDD"/>
        </w:tc>
        <w:tc>
          <w:tcPr>
            <w:tcW w:w="1141" w:type="dxa"/>
          </w:tcPr>
          <w:p w14:paraId="578981FA" w14:textId="77777777" w:rsidR="00533FDD" w:rsidRDefault="00533FDD" w:rsidP="00C42DDD"/>
        </w:tc>
        <w:tc>
          <w:tcPr>
            <w:tcW w:w="2051" w:type="dxa"/>
          </w:tcPr>
          <w:p w14:paraId="514C30BB" w14:textId="368404A6" w:rsidR="00533FDD" w:rsidRDefault="00323ACD" w:rsidP="00C42DDD">
            <w:r>
              <w:t>siderophore</w:t>
            </w:r>
          </w:p>
        </w:tc>
        <w:tc>
          <w:tcPr>
            <w:tcW w:w="1346" w:type="dxa"/>
          </w:tcPr>
          <w:p w14:paraId="72F658C3" w14:textId="404DF19C" w:rsidR="00533FDD" w:rsidRDefault="00A214B3" w:rsidP="00C42DDD">
            <w:r>
              <w:fldChar w:fldCharType="begin"/>
            </w:r>
            <w:r>
              <w:instrText xml:space="preserve"> ADDIN EN.CITE &lt;EndNote&gt;&lt;Cite&gt;&lt;Author&gt;Peek&lt;/Author&gt;&lt;Year&gt;2012&lt;/Year&gt;&lt;RecNum&gt;463&lt;/RecNum&gt;&lt;DisplayText&gt;&lt;style face="superscript"&gt;453&lt;/style&gt;&lt;/DisplayText&gt;&lt;record&gt;&lt;rec-number&gt;463&lt;/rec-number&gt;&lt;foreign-keys&gt;&lt;key app="EN" db-id="p5zs9pw5ltwzr3e0webppaa6ae5zxdxszf5s" timestamp="1548088452"&gt;463&lt;/key&gt;&lt;/foreign-keys&gt;&lt;ref-type name="Journal Article"&gt;17&lt;/ref-type&gt;&lt;contributors&gt;&lt;authors&gt;&lt;author&gt;Peek, M. E.&lt;/author&gt;&lt;author&gt;Bhatnagar, A.&lt;/author&gt;&lt;author&gt;McCarty, N. A.&lt;/author&gt;&lt;author&gt;Zughaier, S. M.&lt;/author&gt;&lt;/authors&gt;&lt;/contributors&gt;&lt;auth-address&gt;School of Chemistry &amp;amp; Biochemistry, Georgia Institute of Technology, Atlanta, GA 30332, USA.&lt;/auth-address&gt;&lt;titles&gt;&lt;title&gt;Pyoverdine, the Major Siderophore in Pseudomonas aeruginosa, Evades NGAL Recognition&lt;/title&gt;&lt;secondary-title&gt;Interdiscip Perspect Infect Dis&lt;/secondary-title&gt;&lt;/titles&gt;&lt;periodical&gt;&lt;full-title&gt;Interdiscip Perspect Infect Dis&lt;/full-title&gt;&lt;/periodical&gt;&lt;pages&gt;843509&lt;/pages&gt;&lt;volume&gt;2012&lt;/volume&gt;&lt;dates&gt;&lt;year&gt;2012&lt;/year&gt;&lt;/dates&gt;&lt;isbn&gt;1687-7098 (Electronic)&amp;#xD;1687-708X (Linking)&lt;/isbn&gt;&lt;accession-num&gt;22973307&lt;/accession-num&gt;&lt;urls&gt;&lt;related-urls&gt;&lt;url&gt;https://www.ncbi.nlm.nih.gov/pubmed/22973307&lt;/url&gt;&lt;/related-urls&gt;&lt;/urls&gt;&lt;custom2&gt;3438788&lt;/custom2&gt;&lt;electronic-resource-num&gt;10.1155/2012/843509&lt;/electronic-resource-num&gt;&lt;/record&gt;&lt;/Cite&gt;&lt;/EndNote&gt;</w:instrText>
            </w:r>
            <w:r>
              <w:fldChar w:fldCharType="separate"/>
            </w:r>
            <w:r w:rsidRPr="00A214B3">
              <w:rPr>
                <w:noProof/>
                <w:vertAlign w:val="superscript"/>
              </w:rPr>
              <w:t>453</w:t>
            </w:r>
            <w:r>
              <w:fldChar w:fldCharType="end"/>
            </w:r>
          </w:p>
        </w:tc>
      </w:tr>
      <w:tr w:rsidR="00533FDD" w14:paraId="73722D06" w14:textId="77777777" w:rsidTr="00C42DDD">
        <w:tc>
          <w:tcPr>
            <w:tcW w:w="2287" w:type="dxa"/>
          </w:tcPr>
          <w:p w14:paraId="4B4B329C" w14:textId="38C6375F" w:rsidR="00533FDD" w:rsidRDefault="00A214B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quinocarcin</w:t>
            </w:r>
            <w:proofErr w:type="spellEnd"/>
          </w:p>
        </w:tc>
        <w:tc>
          <w:tcPr>
            <w:tcW w:w="1364" w:type="dxa"/>
          </w:tcPr>
          <w:p w14:paraId="1EE175F9" w14:textId="77777777" w:rsidR="00533FDD" w:rsidRDefault="00533FDD" w:rsidP="00C42DDD"/>
        </w:tc>
        <w:tc>
          <w:tcPr>
            <w:tcW w:w="1364" w:type="dxa"/>
          </w:tcPr>
          <w:p w14:paraId="4A778921" w14:textId="77777777" w:rsidR="00533FDD" w:rsidRDefault="00533FDD" w:rsidP="00C42DDD"/>
        </w:tc>
        <w:tc>
          <w:tcPr>
            <w:tcW w:w="1141" w:type="dxa"/>
          </w:tcPr>
          <w:p w14:paraId="66D48F40" w14:textId="77777777" w:rsidR="00533FDD" w:rsidRDefault="00533FDD" w:rsidP="00C42DDD"/>
        </w:tc>
        <w:tc>
          <w:tcPr>
            <w:tcW w:w="1141" w:type="dxa"/>
          </w:tcPr>
          <w:p w14:paraId="03888968" w14:textId="79E4AC7A" w:rsidR="00533FDD" w:rsidRDefault="00A214B3" w:rsidP="00C42DDD">
            <w:r>
              <w:t>yes</w:t>
            </w:r>
          </w:p>
        </w:tc>
        <w:tc>
          <w:tcPr>
            <w:tcW w:w="2051" w:type="dxa"/>
          </w:tcPr>
          <w:p w14:paraId="280C17A0" w14:textId="77777777" w:rsidR="00533FDD" w:rsidRDefault="00533FDD" w:rsidP="00C42DDD"/>
        </w:tc>
        <w:tc>
          <w:tcPr>
            <w:tcW w:w="1346" w:type="dxa"/>
          </w:tcPr>
          <w:p w14:paraId="72F31B7B" w14:textId="327A7F37" w:rsidR="00533FDD" w:rsidRDefault="001A28A6" w:rsidP="00C42DDD">
            <w:r>
              <w:fldChar w:fldCharType="begin"/>
            </w:r>
            <w:r>
              <w:instrText xml:space="preserve"> ADDIN EN.CITE &lt;EndNote&gt;&lt;Cite&gt;&lt;Author&gt;Tomita&lt;/Author&gt;&lt;Year&gt;1984&lt;/Year&gt;&lt;RecNum&gt;464&lt;/RecNum&gt;&lt;DisplayText&gt;&lt;style face="superscript"&gt;454&lt;/style&gt;&lt;/DisplayText&gt;&lt;record&gt;&lt;rec-number&gt;464&lt;/rec-number&gt;&lt;foreign-keys&gt;&lt;key app="EN" db-id="p5zs9pw5ltwzr3e0webppaa6ae5zxdxszf5s" timestamp="1548088538"&gt;464&lt;/key&gt;&lt;/foreign-keys&gt;&lt;ref-type name="Journal Article"&gt;17&lt;/ref-type&gt;&lt;contributors&gt;&lt;authors&gt;&lt;author&gt;Tomita, F.&lt;/author&gt;&lt;author&gt;Takahashi, K.&lt;/author&gt;&lt;author&gt;Tamaoki, T.&lt;/author&gt;&lt;/authors&gt;&lt;/contributors&gt;&lt;titles&gt;&lt;title&gt;Quinocarcin, a novel antitumor antibiotic. 3. Mode of action&lt;/title&gt;&lt;secondary-title&gt;J Antibiot (Tokyo)&lt;/secondary-title&gt;&lt;/titles&gt;&lt;periodical&gt;&lt;full-title&gt;J Antibiot (Tokyo)&lt;/full-title&gt;&lt;/periodical&gt;&lt;pages&gt;1268-72&lt;/pages&gt;&lt;volume&gt;37&lt;/volume&gt;&lt;number&gt;10&lt;/number&gt;&lt;keywords&gt;&lt;keyword&gt;Antibiotics, Antineoplastic/*pharmacology&lt;/keyword&gt;&lt;keyword&gt;Bacillus subtilis/metabolism&lt;/keyword&gt;&lt;keyword&gt;DNA/metabolism&lt;/keyword&gt;&lt;keyword&gt;DNA-Directed DNA Polymerase/analysis&lt;/keyword&gt;&lt;keyword&gt;Free Radicals&lt;/keyword&gt;&lt;keyword&gt;Isoquinolines/pharmacology&lt;/keyword&gt;&lt;keyword&gt;Superoxides/metabolism&lt;/keyword&gt;&lt;/keywords&gt;&lt;dates&gt;&lt;year&gt;1984&lt;/year&gt;&lt;pub-dates&gt;&lt;date&gt;Oct&lt;/date&gt;&lt;/pub-dates&gt;&lt;/dates&gt;&lt;isbn&gt;0021-8820 (Print)&amp;#xD;0021-8820 (Linking)&lt;/isbn&gt;&lt;accession-num&gt;6094411&lt;/accession-num&gt;&lt;urls&gt;&lt;related-urls&gt;&lt;url&gt;https://www.ncbi.nlm.nih.gov/pubmed/6094411&lt;/url&gt;&lt;/related-urls&gt;&lt;/urls&gt;&lt;/record&gt;&lt;/Cite&gt;&lt;/EndNote&gt;</w:instrText>
            </w:r>
            <w:r>
              <w:fldChar w:fldCharType="separate"/>
            </w:r>
            <w:r w:rsidRPr="001A28A6">
              <w:rPr>
                <w:noProof/>
                <w:vertAlign w:val="superscript"/>
              </w:rPr>
              <w:t>454</w:t>
            </w:r>
            <w:r>
              <w:fldChar w:fldCharType="end"/>
            </w:r>
          </w:p>
        </w:tc>
      </w:tr>
      <w:tr w:rsidR="00533FDD" w14:paraId="3F5D037A" w14:textId="77777777" w:rsidTr="00C42DDD">
        <w:tc>
          <w:tcPr>
            <w:tcW w:w="2287" w:type="dxa"/>
          </w:tcPr>
          <w:p w14:paraId="441184ED" w14:textId="245A1561" w:rsidR="00533FDD" w:rsidRDefault="00F26E3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quinomycin</w:t>
            </w:r>
            <w:proofErr w:type="spellEnd"/>
          </w:p>
        </w:tc>
        <w:tc>
          <w:tcPr>
            <w:tcW w:w="1364" w:type="dxa"/>
          </w:tcPr>
          <w:p w14:paraId="6F254413" w14:textId="3B099AB7" w:rsidR="00533FDD" w:rsidRDefault="00F26E37" w:rsidP="00C42DDD">
            <w:r>
              <w:t>yes</w:t>
            </w:r>
          </w:p>
        </w:tc>
        <w:tc>
          <w:tcPr>
            <w:tcW w:w="1364" w:type="dxa"/>
          </w:tcPr>
          <w:p w14:paraId="03B16DCA" w14:textId="77D3C9FE" w:rsidR="00533FDD" w:rsidRDefault="00FD08C1" w:rsidP="00C42DDD">
            <w:r>
              <w:t>Gram pos</w:t>
            </w:r>
          </w:p>
        </w:tc>
        <w:tc>
          <w:tcPr>
            <w:tcW w:w="1141" w:type="dxa"/>
          </w:tcPr>
          <w:p w14:paraId="48CD8C9D" w14:textId="77777777" w:rsidR="00533FDD" w:rsidRDefault="00533FDD" w:rsidP="00C42DDD"/>
        </w:tc>
        <w:tc>
          <w:tcPr>
            <w:tcW w:w="1141" w:type="dxa"/>
          </w:tcPr>
          <w:p w14:paraId="10983FA6" w14:textId="409668E8" w:rsidR="00533FDD" w:rsidRDefault="00F26E37" w:rsidP="00C42DDD">
            <w:r>
              <w:t>yes</w:t>
            </w:r>
          </w:p>
        </w:tc>
        <w:tc>
          <w:tcPr>
            <w:tcW w:w="2051" w:type="dxa"/>
          </w:tcPr>
          <w:p w14:paraId="3BCE8A43" w14:textId="77777777" w:rsidR="00533FDD" w:rsidRDefault="00533FDD" w:rsidP="00C42DDD"/>
        </w:tc>
        <w:tc>
          <w:tcPr>
            <w:tcW w:w="1346" w:type="dxa"/>
          </w:tcPr>
          <w:p w14:paraId="7D9B06B3" w14:textId="5B7F8923" w:rsidR="00533FDD" w:rsidRDefault="00B16443" w:rsidP="00C42DDD">
            <w:r>
              <w:fldChar w:fldCharType="begin">
                <w:fldData xml:space="preserve">PEVuZE5vdGU+PENpdGU+PEF1dGhvcj5aaGVuPC9BdXRob3I+PFllYXI+MjAxNTwvWWVhcj48UmVj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VuPC9BdXRob3I+PFllYXI+MjAxNTwvWWVhcj48UmVj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16443">
              <w:rPr>
                <w:noProof/>
                <w:vertAlign w:val="superscript"/>
              </w:rPr>
              <w:t>455</w:t>
            </w:r>
            <w:r>
              <w:fldChar w:fldCharType="end"/>
            </w:r>
          </w:p>
        </w:tc>
      </w:tr>
      <w:tr w:rsidR="00533FDD" w14:paraId="771DDB6C" w14:textId="77777777" w:rsidTr="00C42DDD">
        <w:tc>
          <w:tcPr>
            <w:tcW w:w="2287" w:type="dxa"/>
          </w:tcPr>
          <w:p w14:paraId="7907ED62" w14:textId="6148E57A" w:rsidR="00533FDD" w:rsidRDefault="0089409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hodochelin</w:t>
            </w:r>
            <w:proofErr w:type="spellEnd"/>
          </w:p>
        </w:tc>
        <w:tc>
          <w:tcPr>
            <w:tcW w:w="1364" w:type="dxa"/>
          </w:tcPr>
          <w:p w14:paraId="402AD28B" w14:textId="77777777" w:rsidR="00533FDD" w:rsidRDefault="00533FDD" w:rsidP="00C42DDD"/>
        </w:tc>
        <w:tc>
          <w:tcPr>
            <w:tcW w:w="1364" w:type="dxa"/>
          </w:tcPr>
          <w:p w14:paraId="45DC07C5" w14:textId="77777777" w:rsidR="00533FDD" w:rsidRDefault="00533FDD" w:rsidP="00C42DDD"/>
        </w:tc>
        <w:tc>
          <w:tcPr>
            <w:tcW w:w="1141" w:type="dxa"/>
          </w:tcPr>
          <w:p w14:paraId="2522F246" w14:textId="77777777" w:rsidR="00533FDD" w:rsidRDefault="00533FDD" w:rsidP="00C42DDD"/>
        </w:tc>
        <w:tc>
          <w:tcPr>
            <w:tcW w:w="1141" w:type="dxa"/>
          </w:tcPr>
          <w:p w14:paraId="48B53BE0" w14:textId="77777777" w:rsidR="00533FDD" w:rsidRDefault="00533FDD" w:rsidP="00C42DDD"/>
        </w:tc>
        <w:tc>
          <w:tcPr>
            <w:tcW w:w="2051" w:type="dxa"/>
          </w:tcPr>
          <w:p w14:paraId="6BC6CF0C" w14:textId="3F238B2D" w:rsidR="00533FDD" w:rsidRDefault="00894098" w:rsidP="00C42DDD">
            <w:r>
              <w:t>siderophore</w:t>
            </w:r>
          </w:p>
        </w:tc>
        <w:tc>
          <w:tcPr>
            <w:tcW w:w="1346" w:type="dxa"/>
          </w:tcPr>
          <w:p w14:paraId="4501F4EC" w14:textId="5D130491" w:rsidR="00533FDD" w:rsidRDefault="001E1249" w:rsidP="00C42DDD">
            <w:r>
              <w:fldChar w:fldCharType="begin"/>
            </w:r>
            <w:r>
              <w:instrText xml:space="preserve"> ADDIN EN.CITE &lt;EndNote&gt;&lt;Cite&gt;&lt;Author&gt;Bosello&lt;/Author&gt;&lt;Year&gt;2011&lt;/Year&gt;&lt;RecNum&gt;466&lt;/RecNum&gt;&lt;DisplayText&gt;&lt;style face="superscript"&gt;456&lt;/style&gt;&lt;/DisplayText&gt;&lt;record&gt;&lt;rec-number&gt;466&lt;/rec-number&gt;&lt;foreign-keys&gt;&lt;key app="EN" db-id="p5zs9pw5ltwzr3e0webppaa6ae5zxdxszf5s" timestamp="1548089397"&gt;466&lt;/key&gt;&lt;/foreign-keys&gt;&lt;ref-type name="Journal Article"&gt;17&lt;/ref-type&gt;&lt;contributors&gt;&lt;authors&gt;&lt;author&gt;Bosello, M.&lt;/author&gt;&lt;author&gt;Robbel, L.&lt;/author&gt;&lt;author&gt;Linne, U.&lt;/author&gt;&lt;author&gt;Xie, X.&lt;/author&gt;&lt;author&gt;Marahiel, M. A.&lt;/author&gt;&lt;/authors&gt;&lt;/contributors&gt;&lt;auth-address&gt;Biochemistry, Department of Chemistry, Philipps-University Marburg, Hans-Meerwein-Strasse D-35043 Marburg, Germany.&lt;/auth-address&gt;&lt;titles&gt;&lt;title&gt;Biosynthesis of the siderophore rhodochelin requires the coordinated expression of three independent gene clusters in Rhodococcus jostii RHA1&lt;/title&gt;&lt;secondary-title&gt;J Am Chem Soc&lt;/secondary-title&gt;&lt;/titles&gt;&lt;periodical&gt;&lt;full-title&gt;J Am Chem Soc&lt;/full-title&gt;&lt;/periodical&gt;&lt;pages&gt;4587-95&lt;/pages&gt;&lt;volume&gt;133&lt;/volume&gt;&lt;number&gt;12&lt;/number&gt;&lt;keywords&gt;&lt;keyword&gt;*Gene Expression Regulation, Bacterial&lt;/keyword&gt;&lt;keyword&gt;Genes, Bacterial/*genetics&lt;/keyword&gt;&lt;keyword&gt;Magnetic Resonance Spectroscopy&lt;/keyword&gt;&lt;keyword&gt;Mass Spectrometry&lt;/keyword&gt;&lt;keyword&gt;Molecular Conformation&lt;/keyword&gt;&lt;keyword&gt;Multigene Family/*genetics&lt;/keyword&gt;&lt;keyword&gt;Oligopeptides/*biosynthesis/chemistry/isolation &amp;amp; purification&lt;/keyword&gt;&lt;keyword&gt;Rhodococcus/*genetics/growth &amp;amp; development/*metabolism&lt;/keyword&gt;&lt;keyword&gt;Siderophores/*biosynthesis/chemistry/isolation &amp;amp; purification&lt;/keyword&gt;&lt;keyword&gt;Stereoisomerism&lt;/keyword&gt;&lt;/keywords&gt;&lt;dates&gt;&lt;year&gt;2011&lt;/year&gt;&lt;pub-dates&gt;&lt;date&gt;Mar 30&lt;/date&gt;&lt;/pub-dates&gt;&lt;/dates&gt;&lt;isbn&gt;1520-5126 (Electronic)&amp;#xD;0002-7863 (Linking)&lt;/isbn&gt;&lt;accession-num&gt;21381663&lt;/accession-num&gt;&lt;urls&gt;&lt;related-urls&gt;&lt;url&gt;https://www.ncbi.nlm.nih.gov/pubmed/21381663&lt;/url&gt;&lt;/related-urls&gt;&lt;/urls&gt;&lt;electronic-resource-num&gt;10.1021/ja1109453&lt;/electronic-resource-num&gt;&lt;/record&gt;&lt;/Cite&gt;&lt;/EndNote&gt;</w:instrText>
            </w:r>
            <w:r>
              <w:fldChar w:fldCharType="separate"/>
            </w:r>
            <w:r w:rsidRPr="001E1249">
              <w:rPr>
                <w:noProof/>
                <w:vertAlign w:val="superscript"/>
              </w:rPr>
              <w:t>456</w:t>
            </w:r>
            <w:r>
              <w:fldChar w:fldCharType="end"/>
            </w:r>
          </w:p>
        </w:tc>
      </w:tr>
      <w:tr w:rsidR="00533FDD" w14:paraId="65CDAF1B" w14:textId="77777777" w:rsidTr="00C42DDD">
        <w:tc>
          <w:tcPr>
            <w:tcW w:w="2287" w:type="dxa"/>
          </w:tcPr>
          <w:p w14:paraId="7B771846" w14:textId="5C71ED58" w:rsidR="00533FDD" w:rsidRDefault="001E124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istocetin</w:t>
            </w:r>
            <w:proofErr w:type="spellEnd"/>
          </w:p>
        </w:tc>
        <w:tc>
          <w:tcPr>
            <w:tcW w:w="1364" w:type="dxa"/>
          </w:tcPr>
          <w:p w14:paraId="22EB3A81" w14:textId="0C201E3E" w:rsidR="00533FDD" w:rsidRDefault="001E1249" w:rsidP="00C42DDD">
            <w:r>
              <w:t>yes</w:t>
            </w:r>
          </w:p>
        </w:tc>
        <w:tc>
          <w:tcPr>
            <w:tcW w:w="1364" w:type="dxa"/>
          </w:tcPr>
          <w:p w14:paraId="3530311E" w14:textId="7AA63395" w:rsidR="00533FDD" w:rsidRDefault="001E1249" w:rsidP="00C42DDD">
            <w:r>
              <w:t>Gram pos, gram neg</w:t>
            </w:r>
          </w:p>
        </w:tc>
        <w:tc>
          <w:tcPr>
            <w:tcW w:w="1141" w:type="dxa"/>
          </w:tcPr>
          <w:p w14:paraId="14D925F7" w14:textId="77777777" w:rsidR="00533FDD" w:rsidRDefault="00533FDD" w:rsidP="00C42DDD"/>
        </w:tc>
        <w:tc>
          <w:tcPr>
            <w:tcW w:w="1141" w:type="dxa"/>
          </w:tcPr>
          <w:p w14:paraId="699234F1" w14:textId="77777777" w:rsidR="00533FDD" w:rsidRDefault="00533FDD" w:rsidP="00C42DDD"/>
        </w:tc>
        <w:tc>
          <w:tcPr>
            <w:tcW w:w="2051" w:type="dxa"/>
          </w:tcPr>
          <w:p w14:paraId="2905F4F1" w14:textId="77777777" w:rsidR="00533FDD" w:rsidRDefault="00533FDD" w:rsidP="00C42DDD"/>
        </w:tc>
        <w:tc>
          <w:tcPr>
            <w:tcW w:w="1346" w:type="dxa"/>
          </w:tcPr>
          <w:p w14:paraId="649290E6" w14:textId="26D04549" w:rsidR="00533FDD" w:rsidRDefault="002D30AF" w:rsidP="00C42DDD">
            <w:r>
              <w:fldChar w:fldCharType="begin">
                <w:fldData xml:space="preserve">PEVuZE5vdGU+PENpdGU+PEF1dGhvcj5OYWhvdW08L0F1dGhvcj48WWVhcj4yMDA5PC9ZZWFyPjxS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WhvdW08L0F1dGhvcj48WWVhcj4yMDA5PC9ZZWFyPjxS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D30AF">
              <w:rPr>
                <w:noProof/>
                <w:vertAlign w:val="superscript"/>
              </w:rPr>
              <w:t>457</w:t>
            </w:r>
            <w:r>
              <w:fldChar w:fldCharType="end"/>
            </w:r>
          </w:p>
        </w:tc>
      </w:tr>
      <w:tr w:rsidR="00533FDD" w14:paraId="5837856C" w14:textId="77777777" w:rsidTr="00C42DDD">
        <w:tc>
          <w:tcPr>
            <w:tcW w:w="2287" w:type="dxa"/>
          </w:tcPr>
          <w:p w14:paraId="360FC1F3" w14:textId="0AD93B0B" w:rsidR="00533FDD" w:rsidRDefault="00581F0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fracin</w:t>
            </w:r>
            <w:proofErr w:type="spellEnd"/>
          </w:p>
        </w:tc>
        <w:tc>
          <w:tcPr>
            <w:tcW w:w="1364" w:type="dxa"/>
          </w:tcPr>
          <w:p w14:paraId="1590517F" w14:textId="77777777" w:rsidR="00533FDD" w:rsidRDefault="00533FDD" w:rsidP="00C42DDD"/>
        </w:tc>
        <w:tc>
          <w:tcPr>
            <w:tcW w:w="1364" w:type="dxa"/>
          </w:tcPr>
          <w:p w14:paraId="5C933892" w14:textId="77777777" w:rsidR="00533FDD" w:rsidRDefault="00533FDD" w:rsidP="00C42DDD"/>
        </w:tc>
        <w:tc>
          <w:tcPr>
            <w:tcW w:w="1141" w:type="dxa"/>
          </w:tcPr>
          <w:p w14:paraId="16EE252A" w14:textId="77777777" w:rsidR="00533FDD" w:rsidRDefault="00533FDD" w:rsidP="00C42DDD"/>
        </w:tc>
        <w:tc>
          <w:tcPr>
            <w:tcW w:w="1141" w:type="dxa"/>
          </w:tcPr>
          <w:p w14:paraId="491473DB" w14:textId="1B1B1367" w:rsidR="00533FDD" w:rsidRDefault="00581F0C" w:rsidP="00C42DDD">
            <w:r>
              <w:t>yes</w:t>
            </w:r>
          </w:p>
        </w:tc>
        <w:tc>
          <w:tcPr>
            <w:tcW w:w="2051" w:type="dxa"/>
          </w:tcPr>
          <w:p w14:paraId="30AD69DB" w14:textId="77777777" w:rsidR="00533FDD" w:rsidRDefault="00533FDD" w:rsidP="00C42DDD"/>
        </w:tc>
        <w:tc>
          <w:tcPr>
            <w:tcW w:w="1346" w:type="dxa"/>
          </w:tcPr>
          <w:p w14:paraId="07C2D379" w14:textId="1DB8CDE8" w:rsidR="00533FDD" w:rsidRDefault="00BA466E" w:rsidP="00C42DDD">
            <w:r>
              <w:fldChar w:fldCharType="begin"/>
            </w:r>
            <w:r>
              <w:instrText xml:space="preserve"> ADDIN EN.CITE &lt;EndNote&gt;&lt;Cite&gt;&lt;Author&gt;Okumoto&lt;/Author&gt;&lt;Year&gt;1985&lt;/Year&gt;&lt;RecNum&gt;468&lt;/RecNum&gt;&lt;DisplayText&gt;&lt;style face="superscript"&gt;458&lt;/style&gt;&lt;/DisplayText&gt;&lt;record&gt;&lt;rec-number&gt;468&lt;/rec-number&gt;&lt;foreign-keys&gt;&lt;key app="EN" db-id="p5zs9pw5ltwzr3e0webppaa6ae5zxdxszf5s" timestamp="1548089732"&gt;468&lt;/key&gt;&lt;/foreign-keys&gt;&lt;ref-type name="Journal Article"&gt;17&lt;/ref-type&gt;&lt;contributors&gt;&lt;authors&gt;&lt;author&gt;Okumoto, T.&lt;/author&gt;&lt;author&gt;Kawana, M.&lt;/author&gt;&lt;author&gt;Nakamura, I.&lt;/author&gt;&lt;author&gt;Ikeda, Y.&lt;/author&gt;&lt;author&gt;Isagai, K.&lt;/author&gt;&lt;/authors&gt;&lt;/contributors&gt;&lt;titles&gt;&lt;title&gt;Activity of safracins A and B, heterocyclic quinone antibiotics, on experimental tumors in mice&lt;/title&gt;&lt;secondary-title&gt;J Antibiot (Tokyo)&lt;/secondary-title&gt;&lt;/titles&gt;&lt;periodical&gt;&lt;full-title&gt;J Antibiot (Tokyo)&lt;/full-title&gt;&lt;/periodical&gt;&lt;pages&gt;767-71&lt;/pages&gt;&lt;volume&gt;38&lt;/volume&gt;&lt;number&gt;6&lt;/number&gt;&lt;keywords&gt;&lt;keyword&gt;Animals&lt;/keyword&gt;&lt;keyword&gt;Antibiotics, Antineoplastic/*therapeutic use&lt;/keyword&gt;&lt;keyword&gt;Female&lt;/keyword&gt;&lt;keyword&gt;Isoquinolines/pharmacology/therapeutic use&lt;/keyword&gt;&lt;keyword&gt;Mice&lt;/keyword&gt;&lt;keyword&gt;Mice, Inbred BALB C&lt;/keyword&gt;&lt;keyword&gt;Mice, Inbred DBA&lt;/keyword&gt;&lt;keyword&gt;Neoplasms, Experimental/*drug therapy&lt;/keyword&gt;&lt;/keywords&gt;&lt;dates&gt;&lt;year&gt;1985&lt;/year&gt;&lt;pub-dates&gt;&lt;date&gt;Jun&lt;/date&gt;&lt;/pub-dates&gt;&lt;/dates&gt;&lt;isbn&gt;0021-8820 (Print)&amp;#xD;0021-8820 (Linking)&lt;/isbn&gt;&lt;accession-num&gt;4019320&lt;/accession-num&gt;&lt;urls&gt;&lt;related-urls&gt;&lt;url&gt;https://www.ncbi.nlm.nih.gov/pubmed/4019320&lt;/url&gt;&lt;/related-urls&gt;&lt;/urls&gt;&lt;/record&gt;&lt;/Cite&gt;&lt;/EndNote&gt;</w:instrText>
            </w:r>
            <w:r>
              <w:fldChar w:fldCharType="separate"/>
            </w:r>
            <w:r w:rsidRPr="00BA466E">
              <w:rPr>
                <w:noProof/>
                <w:vertAlign w:val="superscript"/>
              </w:rPr>
              <w:t>458</w:t>
            </w:r>
            <w:r>
              <w:fldChar w:fldCharType="end"/>
            </w:r>
          </w:p>
        </w:tc>
      </w:tr>
      <w:tr w:rsidR="00533FDD" w14:paraId="72CD5183" w14:textId="77777777" w:rsidTr="00C42DDD">
        <w:tc>
          <w:tcPr>
            <w:tcW w:w="2287" w:type="dxa"/>
          </w:tcPr>
          <w:p w14:paraId="591345D7" w14:textId="3771F13E" w:rsidR="00533FDD" w:rsidRDefault="008A719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fra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536B41D0" w14:textId="77777777" w:rsidR="00533FDD" w:rsidRDefault="00533FDD" w:rsidP="00C42DDD"/>
        </w:tc>
        <w:tc>
          <w:tcPr>
            <w:tcW w:w="1364" w:type="dxa"/>
          </w:tcPr>
          <w:p w14:paraId="54C8BA4D" w14:textId="77777777" w:rsidR="00533FDD" w:rsidRDefault="00533FDD" w:rsidP="00C42DDD"/>
        </w:tc>
        <w:tc>
          <w:tcPr>
            <w:tcW w:w="1141" w:type="dxa"/>
          </w:tcPr>
          <w:p w14:paraId="33A011D6" w14:textId="77777777" w:rsidR="00533FDD" w:rsidRDefault="00533FDD" w:rsidP="00C42DDD"/>
        </w:tc>
        <w:tc>
          <w:tcPr>
            <w:tcW w:w="1141" w:type="dxa"/>
          </w:tcPr>
          <w:p w14:paraId="1ED90DDE" w14:textId="263E414B" w:rsidR="00533FDD" w:rsidRDefault="008A719B" w:rsidP="00C42DDD">
            <w:r>
              <w:t>yes</w:t>
            </w:r>
          </w:p>
        </w:tc>
        <w:tc>
          <w:tcPr>
            <w:tcW w:w="2051" w:type="dxa"/>
          </w:tcPr>
          <w:p w14:paraId="07F5D04C" w14:textId="77777777" w:rsidR="00533FDD" w:rsidRDefault="00533FDD" w:rsidP="00C42DDD"/>
        </w:tc>
        <w:tc>
          <w:tcPr>
            <w:tcW w:w="1346" w:type="dxa"/>
          </w:tcPr>
          <w:p w14:paraId="7C44B47E" w14:textId="54C6FD1F" w:rsidR="00533FDD" w:rsidRDefault="00B81961" w:rsidP="00C42DDD">
            <w:r>
              <w:fldChar w:fldCharType="begin"/>
            </w:r>
            <w:r>
              <w:instrText xml:space="preserve"> ADDIN EN.CITE &lt;EndNote&gt;&lt;Cite&gt;&lt;Author&gt;Rao&lt;/Author&gt;&lt;Year&gt;1990&lt;/Year&gt;&lt;RecNum&gt;469&lt;/RecNum&gt;&lt;DisplayText&gt;&lt;style face="superscript"&gt;459&lt;/style&gt;&lt;/DisplayText&gt;&lt;record&gt;&lt;rec-number&gt;469&lt;/rec-number&gt;&lt;foreign-keys&gt;&lt;key app="EN" db-id="p5zs9pw5ltwzr3e0webppaa6ae5zxdxszf5s" timestamp="1548089885"&gt;469&lt;/key&gt;&lt;/foreign-keys&gt;&lt;ref-type name="Journal Article"&gt;17&lt;/ref-type&gt;&lt;contributors&gt;&lt;authors&gt;&lt;author&gt;Rao, K. E.&lt;/author&gt;&lt;author&gt;Lown, J. W.&lt;/author&gt;&lt;/authors&gt;&lt;/contributors&gt;&lt;auth-address&gt;Department of Chemistry, University of Alberta, Edmonton, Canada.&lt;/auth-address&gt;&lt;titles&gt;&lt;title&gt;Mode of action of saframycin antitumor antibiotics: sequence selectivities in the covalent binding of saframycins A and S to deoxyribonucleic acid&lt;/title&gt;&lt;secondary-title&gt;Chem Res Toxicol&lt;/secondary-title&gt;&lt;/titles&gt;&lt;periodical&gt;&lt;full-title&gt;Chem Res Toxicol&lt;/full-title&gt;&lt;/periodical&gt;&lt;pages&gt;262-7&lt;/pages&gt;&lt;volume&gt;3&lt;/volume&gt;&lt;number&gt;3&lt;/number&gt;&lt;keywords&gt;&lt;keyword&gt;Animals&lt;/keyword&gt;&lt;keyword&gt;Antibiotics, Antineoplastic/*metabolism/pharmacology&lt;/keyword&gt;&lt;keyword&gt;Autoradiography&lt;/keyword&gt;&lt;keyword&gt;Base Sequence&lt;/keyword&gt;&lt;keyword&gt;Cattle&lt;/keyword&gt;&lt;keyword&gt;DNA/*metabolism&lt;/keyword&gt;&lt;keyword&gt;Isoquinolines/metabolism/pharmacology&lt;/keyword&gt;&lt;keyword&gt;Molecular Sequence Data&lt;/keyword&gt;&lt;/keywords&gt;&lt;dates&gt;&lt;year&gt;1990&lt;/year&gt;&lt;pub-dates&gt;&lt;date&gt;May-Jun&lt;/date&gt;&lt;/pub-dates&gt;&lt;/dates&gt;&lt;isbn&gt;0893-228X (Print)&amp;#xD;0893-228X (Linking)&lt;/isbn&gt;&lt;accession-num&gt;2131839&lt;/accession-num&gt;&lt;urls&gt;&lt;related-urls&gt;&lt;url&gt;https://www.ncbi.nlm.nih.gov/pubmed/2131839&lt;/url&gt;&lt;/related-urls&gt;&lt;/urls&gt;&lt;/record&gt;&lt;/Cite&gt;&lt;/EndNote&gt;</w:instrText>
            </w:r>
            <w:r>
              <w:fldChar w:fldCharType="separate"/>
            </w:r>
            <w:r w:rsidRPr="00B81961">
              <w:rPr>
                <w:noProof/>
                <w:vertAlign w:val="superscript"/>
              </w:rPr>
              <w:t>459</w:t>
            </w:r>
            <w:r>
              <w:fldChar w:fldCharType="end"/>
            </w:r>
          </w:p>
        </w:tc>
      </w:tr>
      <w:tr w:rsidR="00533FDD" w14:paraId="654761E0" w14:textId="77777777" w:rsidTr="00C42DDD">
        <w:tc>
          <w:tcPr>
            <w:tcW w:w="2287" w:type="dxa"/>
          </w:tcPr>
          <w:p w14:paraId="5C1F6098" w14:textId="01B026E7" w:rsidR="00533FDD" w:rsidRDefault="00006C0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cabichelin</w:t>
            </w:r>
            <w:proofErr w:type="spellEnd"/>
          </w:p>
        </w:tc>
        <w:tc>
          <w:tcPr>
            <w:tcW w:w="1364" w:type="dxa"/>
          </w:tcPr>
          <w:p w14:paraId="3AC983AE" w14:textId="77777777" w:rsidR="00533FDD" w:rsidRDefault="00533FDD" w:rsidP="00C42DDD"/>
        </w:tc>
        <w:tc>
          <w:tcPr>
            <w:tcW w:w="1364" w:type="dxa"/>
          </w:tcPr>
          <w:p w14:paraId="5FCD8998" w14:textId="77777777" w:rsidR="00533FDD" w:rsidRDefault="00533FDD" w:rsidP="00C42DDD"/>
        </w:tc>
        <w:tc>
          <w:tcPr>
            <w:tcW w:w="1141" w:type="dxa"/>
          </w:tcPr>
          <w:p w14:paraId="6B246ED2" w14:textId="77777777" w:rsidR="00533FDD" w:rsidRDefault="00533FDD" w:rsidP="00C42DDD"/>
        </w:tc>
        <w:tc>
          <w:tcPr>
            <w:tcW w:w="1141" w:type="dxa"/>
          </w:tcPr>
          <w:p w14:paraId="6FBC6FFD" w14:textId="77777777" w:rsidR="00533FDD" w:rsidRDefault="00533FDD" w:rsidP="00C42DDD"/>
        </w:tc>
        <w:tc>
          <w:tcPr>
            <w:tcW w:w="2051" w:type="dxa"/>
          </w:tcPr>
          <w:p w14:paraId="2B2126EF" w14:textId="705A38AC" w:rsidR="00533FDD" w:rsidRDefault="00006C0D" w:rsidP="00C42DDD">
            <w:r>
              <w:t>siderophore</w:t>
            </w:r>
          </w:p>
        </w:tc>
        <w:tc>
          <w:tcPr>
            <w:tcW w:w="1346" w:type="dxa"/>
          </w:tcPr>
          <w:p w14:paraId="31DF7990" w14:textId="5D44F054" w:rsidR="00533FDD" w:rsidRDefault="00006C0D" w:rsidP="00C42DDD">
            <w:r>
              <w:fldChar w:fldCharType="begin">
                <w:fldData xml:space="preserve">PEVuZE5vdGU+PENpdGU+PEF1dGhvcj5Lb2Rhbmk8L0F1dGhvcj48WWVhcj4yMDEzPC9ZZWFyPjxS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2Rhbmk8L0F1dGhvcj48WWVhcj4yMDEzPC9ZZWFyPjxS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06C0D">
              <w:rPr>
                <w:noProof/>
                <w:vertAlign w:val="superscript"/>
              </w:rPr>
              <w:t>460</w:t>
            </w:r>
            <w:r>
              <w:fldChar w:fldCharType="end"/>
            </w:r>
          </w:p>
        </w:tc>
      </w:tr>
      <w:tr w:rsidR="00533FDD" w14:paraId="23AD8E5B" w14:textId="77777777" w:rsidTr="00C42DDD">
        <w:tc>
          <w:tcPr>
            <w:tcW w:w="2287" w:type="dxa"/>
          </w:tcPr>
          <w:p w14:paraId="78E9ECF5" w14:textId="2118DCE2" w:rsidR="00533FDD" w:rsidRDefault="00EF2BD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ibiromycin</w:t>
            </w:r>
            <w:proofErr w:type="spellEnd"/>
          </w:p>
        </w:tc>
        <w:tc>
          <w:tcPr>
            <w:tcW w:w="1364" w:type="dxa"/>
          </w:tcPr>
          <w:p w14:paraId="41346CEA" w14:textId="32ADF6E0" w:rsidR="00533FDD" w:rsidRDefault="00EF2BDC" w:rsidP="00C42DDD">
            <w:r>
              <w:t>yes</w:t>
            </w:r>
          </w:p>
        </w:tc>
        <w:tc>
          <w:tcPr>
            <w:tcW w:w="1364" w:type="dxa"/>
          </w:tcPr>
          <w:p w14:paraId="134314DE" w14:textId="77777777" w:rsidR="00533FDD" w:rsidRDefault="00533FDD" w:rsidP="00C42DDD"/>
        </w:tc>
        <w:tc>
          <w:tcPr>
            <w:tcW w:w="1141" w:type="dxa"/>
          </w:tcPr>
          <w:p w14:paraId="0F84438C" w14:textId="77777777" w:rsidR="00533FDD" w:rsidRDefault="00533FDD" w:rsidP="00C42DDD"/>
        </w:tc>
        <w:tc>
          <w:tcPr>
            <w:tcW w:w="1141" w:type="dxa"/>
          </w:tcPr>
          <w:p w14:paraId="601FFC7E" w14:textId="178BC6FE" w:rsidR="00533FDD" w:rsidRDefault="00EF2BDC" w:rsidP="00C42DDD">
            <w:r>
              <w:t>yes</w:t>
            </w:r>
          </w:p>
        </w:tc>
        <w:tc>
          <w:tcPr>
            <w:tcW w:w="2051" w:type="dxa"/>
          </w:tcPr>
          <w:p w14:paraId="4626552D" w14:textId="77777777" w:rsidR="00533FDD" w:rsidRDefault="00533FDD" w:rsidP="00C42DDD"/>
        </w:tc>
        <w:tc>
          <w:tcPr>
            <w:tcW w:w="1346" w:type="dxa"/>
          </w:tcPr>
          <w:p w14:paraId="479E6C4D" w14:textId="698502EB" w:rsidR="00533FDD" w:rsidRDefault="005D551E" w:rsidP="00C42DDD">
            <w:r>
              <w:fldChar w:fldCharType="begin"/>
            </w:r>
            <w:r>
              <w:instrText xml:space="preserve"> ADDIN EN.CITE &lt;EndNote&gt;&lt;Cite&gt;&lt;Author&gt;Hurley&lt;/Author&gt;&lt;Year&gt;1977&lt;/Year&gt;&lt;RecNum&gt;471&lt;/RecNum&gt;&lt;DisplayText&gt;&lt;style face="superscript"&gt;397&lt;/style&gt;&lt;/DisplayText&gt;&lt;record&gt;&lt;rec-number&gt;471&lt;/rec-number&gt;&lt;foreign-keys&gt;&lt;key app="EN" db-id="p5zs9pw5ltwzr3e0webppaa6ae5zxdxszf5s" timestamp="1548090199"&gt;471&lt;/key&gt;&lt;/foreign-keys&gt;&lt;ref-type name="Journal Article"&gt;17&lt;/ref-type&gt;&lt;contributors&gt;&lt;authors&gt;&lt;author&gt;Hurley, L. H.&lt;/author&gt;&lt;/authors&gt;&lt;/contributors&gt;&lt;titles&gt;&lt;title&gt;Pyrrolo(1,4)benzodiazepine antitumor antibiotics. Comparative aspects of anthramycin, tomaymycin and sibiromycin&lt;/title&gt;&lt;secondary-title&gt;J Antibiot (Tokyo)&lt;/secondary-title&gt;&lt;/titles&gt;&lt;periodical&gt;&lt;full-title&gt;J Antibiot (Tokyo)&lt;/full-title&gt;&lt;/periodical&gt;&lt;pages&gt;349-70&lt;/pages&gt;&lt;volume&gt;30&lt;/volume&gt;&lt;number&gt;5&lt;/number&gt;&lt;keywords&gt;&lt;keyword&gt;Animals&lt;/keyword&gt;&lt;keyword&gt;*Anthramycin/biosynthesis/pharmacology/toxicity&lt;/keyword&gt;&lt;keyword&gt;*Antibiotics, Antineoplastic/biosynthesis/pharmacology/toxicity&lt;/keyword&gt;&lt;keyword&gt;*Benzodiazepinones/biosynthesis/pharmacology/toxicity&lt;/keyword&gt;&lt;keyword&gt;Chemical Phenomena&lt;/keyword&gt;&lt;keyword&gt;Chemistry&lt;/keyword&gt;&lt;keyword&gt;DNA/metabolism&lt;/keyword&gt;&lt;keyword&gt;Dihydroxyphenylalanine/metabolism&lt;/keyword&gt;&lt;keyword&gt;Humans&lt;/keyword&gt;&lt;keyword&gt;Kinetics&lt;/keyword&gt;&lt;keyword&gt;Microbial Sensitivity Tests&lt;/keyword&gt;&lt;keyword&gt;Streptomyces/metabolism&lt;/keyword&gt;&lt;keyword&gt;Structure-Activity Relationship&lt;/keyword&gt;&lt;keyword&gt;Tyrosine/metabolism&lt;/keyword&gt;&lt;/keywords&gt;&lt;dates&gt;&lt;year&gt;1977&lt;/year&gt;&lt;pub-dates&gt;&lt;date&gt;May&lt;/date&gt;&lt;/pub-dates&gt;&lt;/dates&gt;&lt;isbn&gt;0021-8820 (Print)&amp;#xD;0021-8820 (Linking)&lt;/isbn&gt;&lt;accession-num&gt;328469&lt;/accession-num&gt;&lt;urls&gt;&lt;related-urls&gt;&lt;url&gt;https://www.ncbi.nlm.nih.gov/pubmed/328469&lt;/url&gt;&lt;/related-urls&gt;&lt;/urls&gt;&lt;/record&gt;&lt;/Cite&gt;&lt;/EndNote&gt;</w:instrText>
            </w:r>
            <w:r>
              <w:fldChar w:fldCharType="separate"/>
            </w:r>
            <w:r w:rsidRPr="005D551E">
              <w:rPr>
                <w:noProof/>
                <w:vertAlign w:val="superscript"/>
              </w:rPr>
              <w:t>397</w:t>
            </w:r>
            <w:r>
              <w:fldChar w:fldCharType="end"/>
            </w:r>
          </w:p>
        </w:tc>
      </w:tr>
      <w:tr w:rsidR="00533FDD" w14:paraId="514FB336" w14:textId="77777777" w:rsidTr="00C42DDD">
        <w:tc>
          <w:tcPr>
            <w:tcW w:w="2287" w:type="dxa"/>
          </w:tcPr>
          <w:p w14:paraId="53072A5D" w14:textId="245B99F0" w:rsidR="00533FDD" w:rsidRDefault="000B2AD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reptothricin</w:t>
            </w:r>
            <w:proofErr w:type="spellEnd"/>
          </w:p>
        </w:tc>
        <w:tc>
          <w:tcPr>
            <w:tcW w:w="1364" w:type="dxa"/>
          </w:tcPr>
          <w:p w14:paraId="54F10FAB" w14:textId="4CBE523A" w:rsidR="00533FDD" w:rsidRDefault="000B2AD6" w:rsidP="00C42DDD">
            <w:r>
              <w:t>yes</w:t>
            </w:r>
          </w:p>
        </w:tc>
        <w:tc>
          <w:tcPr>
            <w:tcW w:w="1364" w:type="dxa"/>
          </w:tcPr>
          <w:p w14:paraId="3EF303D0" w14:textId="28B6CC47" w:rsidR="00533FDD" w:rsidRDefault="000B2AD6" w:rsidP="00C42DDD">
            <w:r>
              <w:t>Gram pos, gram neg</w:t>
            </w:r>
          </w:p>
        </w:tc>
        <w:tc>
          <w:tcPr>
            <w:tcW w:w="1141" w:type="dxa"/>
          </w:tcPr>
          <w:p w14:paraId="0BE62399" w14:textId="77777777" w:rsidR="00533FDD" w:rsidRDefault="00533FDD" w:rsidP="00C42DDD"/>
        </w:tc>
        <w:tc>
          <w:tcPr>
            <w:tcW w:w="1141" w:type="dxa"/>
          </w:tcPr>
          <w:p w14:paraId="16F060AD" w14:textId="77777777" w:rsidR="00533FDD" w:rsidRDefault="00533FDD" w:rsidP="00C42DDD"/>
        </w:tc>
        <w:tc>
          <w:tcPr>
            <w:tcW w:w="2051" w:type="dxa"/>
          </w:tcPr>
          <w:p w14:paraId="1EB99A40" w14:textId="77777777" w:rsidR="00533FDD" w:rsidRDefault="00533FDD" w:rsidP="00C42DDD"/>
        </w:tc>
        <w:tc>
          <w:tcPr>
            <w:tcW w:w="1346" w:type="dxa"/>
          </w:tcPr>
          <w:p w14:paraId="515F5514" w14:textId="2904FB7C" w:rsidR="00533FDD" w:rsidRDefault="0037080D" w:rsidP="00C42DDD">
            <w:r>
              <w:fldChar w:fldCharType="begin"/>
            </w:r>
            <w:r>
              <w:instrText xml:space="preserve"> ADDIN EN.CITE &lt;EndNote&gt;&lt;Cite&gt;&lt;Author&gt;Waksman&lt;/Author&gt;&lt;Year&gt;1942&lt;/Year&gt;&lt;RecNum&gt;472&lt;/RecNum&gt;&lt;DisplayText&gt;&lt;style face="superscript"&gt;461&lt;/style&gt;&lt;/DisplayText&gt;&lt;record&gt;&lt;rec-number&gt;472&lt;/rec-number&gt;&lt;foreign-keys&gt;&lt;key app="EN" db-id="p5zs9pw5ltwzr3e0webppaa6ae5zxdxszf5s" timestamp="1548090508"&gt;472&lt;/key&gt;&lt;/foreign-keys&gt;&lt;ref-type name="Journal Article"&gt;17&lt;/ref-type&gt;&lt;contributors&gt;&lt;authors&gt;&lt;author&gt;Waksman, S. A., Woodruff, H. B.&lt;/author&gt;&lt;/authors&gt;&lt;/contributors&gt;&lt;titles&gt;&lt;title&gt;Streptothricin, a New Selective Bacteriostatic and Bactericidal Agent, Particularly Active Against Gram-Negative Bacteria&lt;/title&gt;&lt;secondary-title&gt;Experimental Biology and Medicine&lt;/secondary-title&gt;&lt;/titles&gt;&lt;periodical&gt;&lt;full-title&gt;Experimental Biology and Medicine&lt;/full-title&gt;&lt;/periodical&gt;&lt;pages&gt;207-210&lt;/pages&gt;&lt;volume&gt;49&lt;/volume&gt;&lt;number&gt;2&lt;/number&gt;&lt;dates&gt;&lt;year&gt;1942&lt;/year&gt;&lt;/dates&gt;&lt;urls&gt;&lt;/urls&gt;&lt;/record&gt;&lt;/Cite&gt;&lt;/EndNote&gt;</w:instrText>
            </w:r>
            <w:r>
              <w:fldChar w:fldCharType="separate"/>
            </w:r>
            <w:r w:rsidRPr="0037080D">
              <w:rPr>
                <w:noProof/>
                <w:vertAlign w:val="superscript"/>
              </w:rPr>
              <w:t>461</w:t>
            </w:r>
            <w:r>
              <w:fldChar w:fldCharType="end"/>
            </w:r>
          </w:p>
        </w:tc>
      </w:tr>
      <w:tr w:rsidR="00533FDD" w14:paraId="7ACFB837" w14:textId="77777777" w:rsidTr="00C42DDD">
        <w:tc>
          <w:tcPr>
            <w:tcW w:w="2287" w:type="dxa"/>
          </w:tcPr>
          <w:p w14:paraId="55A204A7" w14:textId="23E0181F" w:rsidR="00533FDD" w:rsidRDefault="001F506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SW-163</w:t>
            </w:r>
          </w:p>
        </w:tc>
        <w:tc>
          <w:tcPr>
            <w:tcW w:w="1364" w:type="dxa"/>
          </w:tcPr>
          <w:p w14:paraId="4399540F" w14:textId="21E776C6" w:rsidR="00533FDD" w:rsidRDefault="001F5064" w:rsidP="00C42DDD">
            <w:r>
              <w:t>yes</w:t>
            </w:r>
          </w:p>
        </w:tc>
        <w:tc>
          <w:tcPr>
            <w:tcW w:w="1364" w:type="dxa"/>
          </w:tcPr>
          <w:p w14:paraId="6C3A91AC" w14:textId="13A47359" w:rsidR="00533FDD" w:rsidRDefault="00501F4D" w:rsidP="00C42DDD">
            <w:r>
              <w:t>Gram pos</w:t>
            </w:r>
          </w:p>
        </w:tc>
        <w:tc>
          <w:tcPr>
            <w:tcW w:w="1141" w:type="dxa"/>
          </w:tcPr>
          <w:p w14:paraId="1DF3659A" w14:textId="77777777" w:rsidR="00533FDD" w:rsidRDefault="00533FDD" w:rsidP="00C42DDD"/>
        </w:tc>
        <w:tc>
          <w:tcPr>
            <w:tcW w:w="1141" w:type="dxa"/>
          </w:tcPr>
          <w:p w14:paraId="1D8D9100" w14:textId="10369CFD" w:rsidR="00533FDD" w:rsidRDefault="001F5064" w:rsidP="00C42DDD">
            <w:r>
              <w:t>yes</w:t>
            </w:r>
          </w:p>
        </w:tc>
        <w:tc>
          <w:tcPr>
            <w:tcW w:w="2051" w:type="dxa"/>
          </w:tcPr>
          <w:p w14:paraId="5B006E7C" w14:textId="77777777" w:rsidR="00533FDD" w:rsidRDefault="00533FDD" w:rsidP="00C42DDD"/>
        </w:tc>
        <w:tc>
          <w:tcPr>
            <w:tcW w:w="1346" w:type="dxa"/>
          </w:tcPr>
          <w:p w14:paraId="3A9B81CF" w14:textId="2E19DDE7" w:rsidR="00533FDD" w:rsidRDefault="007B7148" w:rsidP="00C42DDD">
            <w:r>
              <w:fldChar w:fldCharType="begin">
                <w:fldData xml:space="preserve">PEVuZE5vdGU+PENpdGU+PEF1dGhvcj5GZXJuYW5kZXo8L0F1dGhvcj48WWVhcj4yMDE0PC9ZZWFy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XJuYW5kZXo8L0F1dGhvcj48WWVhcj4yMDE0PC9ZZWFy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B7148">
              <w:rPr>
                <w:noProof/>
                <w:vertAlign w:val="superscript"/>
              </w:rPr>
              <w:t>462</w:t>
            </w:r>
            <w:r>
              <w:fldChar w:fldCharType="end"/>
            </w:r>
          </w:p>
        </w:tc>
      </w:tr>
      <w:tr w:rsidR="00533FDD" w14:paraId="560E22DA" w14:textId="77777777" w:rsidTr="00C42DDD">
        <w:tc>
          <w:tcPr>
            <w:tcW w:w="2287" w:type="dxa"/>
          </w:tcPr>
          <w:p w14:paraId="27656F2E" w14:textId="6A3D5114" w:rsidR="00533FDD" w:rsidRDefault="00C1640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yringafactin</w:t>
            </w:r>
            <w:proofErr w:type="spellEnd"/>
          </w:p>
        </w:tc>
        <w:tc>
          <w:tcPr>
            <w:tcW w:w="1364" w:type="dxa"/>
          </w:tcPr>
          <w:p w14:paraId="7967064F" w14:textId="77777777" w:rsidR="00533FDD" w:rsidRDefault="00533FDD" w:rsidP="00C42DDD"/>
        </w:tc>
        <w:tc>
          <w:tcPr>
            <w:tcW w:w="1364" w:type="dxa"/>
          </w:tcPr>
          <w:p w14:paraId="0069F34C" w14:textId="77777777" w:rsidR="00533FDD" w:rsidRDefault="00533FDD" w:rsidP="00C42DDD"/>
        </w:tc>
        <w:tc>
          <w:tcPr>
            <w:tcW w:w="1141" w:type="dxa"/>
          </w:tcPr>
          <w:p w14:paraId="7BA761FA" w14:textId="77777777" w:rsidR="00533FDD" w:rsidRDefault="00533FDD" w:rsidP="00C42DDD"/>
        </w:tc>
        <w:tc>
          <w:tcPr>
            <w:tcW w:w="1141" w:type="dxa"/>
          </w:tcPr>
          <w:p w14:paraId="5F66BCF0" w14:textId="1991160E" w:rsidR="00533FDD" w:rsidRDefault="00533FDD" w:rsidP="00C42DDD"/>
        </w:tc>
        <w:tc>
          <w:tcPr>
            <w:tcW w:w="2051" w:type="dxa"/>
          </w:tcPr>
          <w:p w14:paraId="036B3ADA" w14:textId="0555BCAD" w:rsidR="00533FDD" w:rsidRDefault="00086BF8" w:rsidP="00C42DDD">
            <w:r>
              <w:t>surfactant</w:t>
            </w:r>
          </w:p>
        </w:tc>
        <w:tc>
          <w:tcPr>
            <w:tcW w:w="1346" w:type="dxa"/>
          </w:tcPr>
          <w:p w14:paraId="43BD73BE" w14:textId="0E21551A" w:rsidR="00533FDD" w:rsidRDefault="0031538B" w:rsidP="00C42DDD">
            <w:r>
              <w:fldChar w:fldCharType="begin"/>
            </w:r>
            <w:r>
              <w:instrText xml:space="preserve"> ADDIN EN.CITE &lt;EndNote&gt;&lt;Cite&gt;&lt;Author&gt;Burch&lt;/Author&gt;&lt;Year&gt;2012&lt;/Year&gt;&lt;RecNum&gt;474&lt;/RecNum&gt;&lt;DisplayText&gt;&lt;style face="superscript"&gt;463&lt;/style&gt;&lt;/DisplayText&gt;&lt;record&gt;&lt;rec-number&gt;474&lt;/rec-number&gt;&lt;foreign-keys&gt;&lt;key app="EN" db-id="p5zs9pw5ltwzr3e0webppaa6ae5zxdxszf5s" timestamp="1548094502"&gt;474&lt;/key&gt;&lt;/foreign-keys&gt;&lt;ref-type name="Journal Article"&gt;17&lt;/ref-type&gt;&lt;contributors&gt;&lt;authors&gt;&lt;author&gt;Burch, A. Y.&lt;/author&gt;&lt;author&gt;Shimada, B. K.&lt;/author&gt;&lt;author&gt;Mullin, S. W.&lt;/author&gt;&lt;author&gt;Dunlap, C. A.&lt;/author&gt;&lt;author&gt;Bowman, M. J.&lt;/author&gt;&lt;author&gt;Lindow, S. E.&lt;/author&gt;&lt;/authors&gt;&lt;/contributors&gt;&lt;auth-address&gt;Department of Plant and Microbial Biology, University of California, Berkeley, California, USA.&lt;/auth-address&gt;&lt;titles&gt;&lt;title&gt;Pseudomonas syringae coordinates production of a motility-enabling surfactant with flagellar assembly&lt;/title&gt;&lt;secondary-title&gt;J Bacteriol&lt;/secondary-title&gt;&lt;/titles&gt;&lt;periodical&gt;&lt;full-title&gt;J Bacteriol&lt;/full-title&gt;&lt;/periodical&gt;&lt;pages&gt;1287-98&lt;/pages&gt;&lt;volume&gt;194&lt;/volume&gt;&lt;number&gt;6&lt;/number&gt;&lt;keywords&gt;&lt;keyword&gt;Flagella/*physiology&lt;/keyword&gt;&lt;keyword&gt;Flagellin/metabolism&lt;/keyword&gt;&lt;keyword&gt;Gene Deletion&lt;/keyword&gt;&lt;keyword&gt;Gene Expression Regulation, Bacterial&lt;/keyword&gt;&lt;keyword&gt;*Locomotion&lt;/keyword&gt;&lt;keyword&gt;Mass Spectrometry&lt;/keyword&gt;&lt;keyword&gt;Mutagenesis, Insertional&lt;/keyword&gt;&lt;keyword&gt;Pseudomonas syringae/genetics/metabolism/*physiology&lt;/keyword&gt;&lt;keyword&gt;Surface-Active Agents/chemistry/*metabolism&lt;/keyword&gt;&lt;/keywords&gt;&lt;dates&gt;&lt;year&gt;2012&lt;/year&gt;&lt;pub-dates&gt;&lt;date&gt;Mar&lt;/date&gt;&lt;/pub-dates&gt;&lt;/dates&gt;&lt;isbn&gt;1098-5530 (Electronic)&amp;#xD;0021-9193 (Linking)&lt;/isbn&gt;&lt;accession-num&gt;22194459&lt;/accession-num&gt;&lt;urls&gt;&lt;related-urls&gt;&lt;url&gt;https://www.ncbi.nlm.nih.gov/pubmed/22194459&lt;/url&gt;&lt;/related-urls&gt;&lt;/urls&gt;&lt;custom2&gt;3294827&lt;/custom2&gt;&lt;electronic-resource-num&gt;10.1128/JB.06058-11&lt;/electronic-resource-num&gt;&lt;/record&gt;&lt;/Cite&gt;&lt;/EndNote&gt;</w:instrText>
            </w:r>
            <w:r>
              <w:fldChar w:fldCharType="separate"/>
            </w:r>
            <w:r w:rsidRPr="0031538B">
              <w:rPr>
                <w:noProof/>
                <w:vertAlign w:val="superscript"/>
              </w:rPr>
              <w:t>463</w:t>
            </w:r>
            <w:r>
              <w:fldChar w:fldCharType="end"/>
            </w:r>
          </w:p>
        </w:tc>
      </w:tr>
      <w:tr w:rsidR="00533FDD" w14:paraId="050E7FFC" w14:textId="77777777" w:rsidTr="00C42DDD">
        <w:tc>
          <w:tcPr>
            <w:tcW w:w="2287" w:type="dxa"/>
          </w:tcPr>
          <w:p w14:paraId="67883ACC" w14:textId="7D132709" w:rsidR="00533FDD" w:rsidRDefault="0031538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ringolin a</w:t>
            </w:r>
          </w:p>
        </w:tc>
        <w:tc>
          <w:tcPr>
            <w:tcW w:w="1364" w:type="dxa"/>
          </w:tcPr>
          <w:p w14:paraId="70449A92" w14:textId="77777777" w:rsidR="00533FDD" w:rsidRDefault="00533FDD" w:rsidP="00C42DDD"/>
        </w:tc>
        <w:tc>
          <w:tcPr>
            <w:tcW w:w="1364" w:type="dxa"/>
          </w:tcPr>
          <w:p w14:paraId="12EAB38D" w14:textId="77777777" w:rsidR="00533FDD" w:rsidRDefault="00533FDD" w:rsidP="00C42DDD"/>
        </w:tc>
        <w:tc>
          <w:tcPr>
            <w:tcW w:w="1141" w:type="dxa"/>
          </w:tcPr>
          <w:p w14:paraId="50F6D9E6" w14:textId="77777777" w:rsidR="00533FDD" w:rsidRDefault="00533FDD" w:rsidP="00C42DDD"/>
        </w:tc>
        <w:tc>
          <w:tcPr>
            <w:tcW w:w="1141" w:type="dxa"/>
          </w:tcPr>
          <w:p w14:paraId="291236CE" w14:textId="3D580CD9" w:rsidR="00533FDD" w:rsidRDefault="0031538B" w:rsidP="00C42DDD">
            <w:r>
              <w:t>yes</w:t>
            </w:r>
          </w:p>
        </w:tc>
        <w:tc>
          <w:tcPr>
            <w:tcW w:w="2051" w:type="dxa"/>
          </w:tcPr>
          <w:p w14:paraId="3ACD460B" w14:textId="77777777" w:rsidR="00533FDD" w:rsidRDefault="00533FDD" w:rsidP="00C42DDD"/>
        </w:tc>
        <w:tc>
          <w:tcPr>
            <w:tcW w:w="1346" w:type="dxa"/>
          </w:tcPr>
          <w:p w14:paraId="7004D93A" w14:textId="77A71784" w:rsidR="00533FDD" w:rsidRDefault="00086BF8" w:rsidP="00C42DDD">
            <w:r>
              <w:fldChar w:fldCharType="begin">
                <w:fldData xml:space="preserve">PEVuZE5vdGU+PENpdGU+PEF1dGhvcj5Zb3NoaWRhPC9BdXRob3I+PFllYXI+MjAxODwvWWVhcj48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=
</w:fldData>
              </w:fldChar>
            </w:r>
            <w:r w:rsidR="0031538B">
              <w:instrText xml:space="preserve"> ADDIN EN.CITE </w:instrText>
            </w:r>
            <w:r w:rsidR="0031538B">
              <w:fldChar w:fldCharType="begin">
                <w:fldData xml:space="preserve">PEVuZE5vdGU+PENpdGU+PEF1dGhvcj5Zb3NoaWRhPC9BdXRob3I+PFllYXI+MjAxODwvWWVhcj48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=
</w:fldData>
              </w:fldChar>
            </w:r>
            <w:r w:rsidR="0031538B">
              <w:instrText xml:space="preserve"> ADDIN EN.CITE.DATA </w:instrText>
            </w:r>
            <w:r w:rsidR="0031538B">
              <w:fldChar w:fldCharType="end"/>
            </w:r>
            <w:r>
              <w:fldChar w:fldCharType="separate"/>
            </w:r>
            <w:r w:rsidR="0031538B" w:rsidRPr="0031538B">
              <w:rPr>
                <w:noProof/>
                <w:vertAlign w:val="superscript"/>
              </w:rPr>
              <w:t>464</w:t>
            </w:r>
            <w:r>
              <w:fldChar w:fldCharType="end"/>
            </w:r>
          </w:p>
        </w:tc>
      </w:tr>
      <w:tr w:rsidR="00533FDD" w14:paraId="7C9DF59D" w14:textId="77777777" w:rsidTr="00C42DDD">
        <w:tc>
          <w:tcPr>
            <w:tcW w:w="2287" w:type="dxa"/>
          </w:tcPr>
          <w:p w14:paraId="40A8F63F" w14:textId="4FDBD94F" w:rsidR="00533FDD" w:rsidRDefault="007A559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yringomycin</w:t>
            </w:r>
            <w:proofErr w:type="spellEnd"/>
          </w:p>
        </w:tc>
        <w:tc>
          <w:tcPr>
            <w:tcW w:w="1364" w:type="dxa"/>
          </w:tcPr>
          <w:p w14:paraId="2CFB92FF" w14:textId="77777777" w:rsidR="00533FDD" w:rsidRDefault="00533FDD" w:rsidP="00C42DDD"/>
        </w:tc>
        <w:tc>
          <w:tcPr>
            <w:tcW w:w="1364" w:type="dxa"/>
          </w:tcPr>
          <w:p w14:paraId="4A431EBF" w14:textId="77777777" w:rsidR="00533FDD" w:rsidRDefault="00533FDD" w:rsidP="00C42DDD"/>
        </w:tc>
        <w:tc>
          <w:tcPr>
            <w:tcW w:w="1141" w:type="dxa"/>
          </w:tcPr>
          <w:p w14:paraId="0BFF64A0" w14:textId="77777777" w:rsidR="00533FDD" w:rsidRDefault="00533FDD" w:rsidP="00C42DDD"/>
        </w:tc>
        <w:tc>
          <w:tcPr>
            <w:tcW w:w="1141" w:type="dxa"/>
          </w:tcPr>
          <w:p w14:paraId="5FC3FC6E" w14:textId="77777777" w:rsidR="00533FDD" w:rsidRDefault="00533FDD" w:rsidP="00C42DDD"/>
        </w:tc>
        <w:tc>
          <w:tcPr>
            <w:tcW w:w="2051" w:type="dxa"/>
          </w:tcPr>
          <w:p w14:paraId="7CB7EB8A" w14:textId="6264CE20" w:rsidR="00533FDD" w:rsidRDefault="007A5590" w:rsidP="00C42DDD">
            <w:r>
              <w:t>phytotoxic</w:t>
            </w:r>
          </w:p>
        </w:tc>
        <w:tc>
          <w:tcPr>
            <w:tcW w:w="1346" w:type="dxa"/>
          </w:tcPr>
          <w:p w14:paraId="36D3F655" w14:textId="5B700309" w:rsidR="00533FDD" w:rsidRDefault="00087D16" w:rsidP="00C42DDD">
            <w:r>
              <w:fldChar w:fldCharType="begin"/>
            </w:r>
            <w:r>
              <w:instrText xml:space="preserve"> ADDIN EN.CITE &lt;EndNote&gt;&lt;Cite&gt;&lt;Author&gt;Bender&lt;/Author&gt;&lt;Year&gt;1999&lt;/Year&gt;&lt;RecNum&gt;476&lt;/RecNum&gt;&lt;DisplayText&gt;&lt;style face="superscript"&gt;465&lt;/style&gt;&lt;/DisplayText&gt;&lt;record&gt;&lt;rec-number&gt;476&lt;/rec-number&gt;&lt;foreign-keys&gt;&lt;key app="EN" db-id="p5zs9pw5ltwzr3e0webppaa6ae5zxdxszf5s" timestamp="1548095142"&gt;476&lt;/key&gt;&lt;/foreign-keys&gt;&lt;ref-type name="Journal Article"&gt;17&lt;/ref-type&gt;&lt;contributors&gt;&lt;authors&gt;&lt;author&gt;Bender, C. L.&lt;/author&gt;&lt;author&gt;Alarcon-Chaidez, F.&lt;/author&gt;&lt;author&gt;Gross, D. C.&lt;/author&gt;&lt;/authors&gt;&lt;/contributors&gt;&lt;auth-address&gt;Department of Entomology and Plant Pathology, Oklahoma State University, Stillwater, Oklahoma 74078-3032, USA. cbender@okstate.edu&lt;/auth-address&gt;&lt;titles&gt;&lt;title&gt;Pseudomonas syringae phytotoxins: mode of action, regulation, and biosynthesis by peptide and polyketide synthetases&lt;/title&gt;&lt;secondary-title&gt;Microbiol Mol Biol Rev&lt;/secondary-title&gt;&lt;/titles&gt;&lt;periodical&gt;&lt;full-title&gt;Microbiol Mol Biol Rev&lt;/full-title&gt;&lt;/periodical&gt;&lt;pages&gt;266-92&lt;/pages&gt;&lt;volume&gt;63&lt;/volume&gt;&lt;number&gt;2&lt;/number&gt;&lt;keywords&gt;&lt;keyword&gt;Amino Acids/metabolism&lt;/keyword&gt;&lt;keyword&gt;Bacterial Proteins/biosynthesis/genetics/physiology&lt;/keyword&gt;&lt;keyword&gt;Bacterial Toxins/*biosynthesis/genetics&lt;/keyword&gt;&lt;keyword&gt;Dipeptides/biosynthesis/genetics/physiology&lt;/keyword&gt;&lt;keyword&gt;Exotoxins/biosynthesis/genetics/physiology&lt;/keyword&gt;&lt;keyword&gt;Genetic Engineering&lt;/keyword&gt;&lt;keyword&gt;Indenes/metabolism&lt;/keyword&gt;&lt;keyword&gt;Ligases/metabolism&lt;/keyword&gt;&lt;keyword&gt;Ornithine/analogs &amp;amp; derivatives&lt;/keyword&gt;&lt;keyword&gt;Peptides, Cyclic/physiology&lt;/keyword&gt;&lt;keyword&gt;Plants/genetics/*microbiology&lt;/keyword&gt;&lt;keyword&gt;Pseudomonas/genetics/*metabolism/pathogenicity&lt;/keyword&gt;&lt;keyword&gt;Virulence&lt;/keyword&gt;&lt;/keywords&gt;&lt;dates&gt;&lt;year&gt;1999&lt;/year&gt;&lt;pub-dates&gt;&lt;date&gt;Jun&lt;/date&gt;&lt;/pub-dates&gt;&lt;/dates&gt;&lt;isbn&gt;1092-2172 (Print)&amp;#xD;1092-2172 (Linking)&lt;/isbn&gt;&lt;accession-num&gt;10357851&lt;/accession-num&gt;&lt;urls&gt;&lt;related-urls&gt;&lt;url&gt;https://www.ncbi.nlm.nih.gov/pubmed/10357851&lt;/url&gt;&lt;/related-urls&gt;&lt;/urls&gt;&lt;custom2&gt;98966&lt;/custom2&gt;&lt;/record&gt;&lt;/Cite&gt;&lt;/EndNote&gt;</w:instrText>
            </w:r>
            <w:r>
              <w:fldChar w:fldCharType="separate"/>
            </w:r>
            <w:r w:rsidRPr="00087D16">
              <w:rPr>
                <w:noProof/>
                <w:vertAlign w:val="superscript"/>
              </w:rPr>
              <w:t>465</w:t>
            </w:r>
            <w:r>
              <w:fldChar w:fldCharType="end"/>
            </w:r>
          </w:p>
        </w:tc>
      </w:tr>
      <w:tr w:rsidR="00533FDD" w14:paraId="5DD24E34" w14:textId="77777777" w:rsidTr="00C42DDD">
        <w:tc>
          <w:tcPr>
            <w:tcW w:w="2287" w:type="dxa"/>
          </w:tcPr>
          <w:p w14:paraId="0A593208" w14:textId="3AD0DE10" w:rsidR="00533FDD" w:rsidRDefault="00B9618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yringopeptin</w:t>
            </w:r>
          </w:p>
        </w:tc>
        <w:tc>
          <w:tcPr>
            <w:tcW w:w="1364" w:type="dxa"/>
          </w:tcPr>
          <w:p w14:paraId="1AE10213" w14:textId="77777777" w:rsidR="00533FDD" w:rsidRDefault="00533FDD" w:rsidP="00C42DDD"/>
        </w:tc>
        <w:tc>
          <w:tcPr>
            <w:tcW w:w="1364" w:type="dxa"/>
          </w:tcPr>
          <w:p w14:paraId="451949FA" w14:textId="77777777" w:rsidR="00533FDD" w:rsidRDefault="00533FDD" w:rsidP="00C42DDD"/>
        </w:tc>
        <w:tc>
          <w:tcPr>
            <w:tcW w:w="1141" w:type="dxa"/>
          </w:tcPr>
          <w:p w14:paraId="7637C2B3" w14:textId="77777777" w:rsidR="00533FDD" w:rsidRDefault="00533FDD" w:rsidP="00C42DDD"/>
        </w:tc>
        <w:tc>
          <w:tcPr>
            <w:tcW w:w="1141" w:type="dxa"/>
          </w:tcPr>
          <w:p w14:paraId="543546C9" w14:textId="77777777" w:rsidR="00533FDD" w:rsidRDefault="00533FDD" w:rsidP="00C42DDD"/>
        </w:tc>
        <w:tc>
          <w:tcPr>
            <w:tcW w:w="2051" w:type="dxa"/>
          </w:tcPr>
          <w:p w14:paraId="1AE96D4E" w14:textId="25395B54" w:rsidR="00533FDD" w:rsidRDefault="00B9618E" w:rsidP="00C42DDD">
            <w:r>
              <w:t>virulence</w:t>
            </w:r>
          </w:p>
        </w:tc>
        <w:tc>
          <w:tcPr>
            <w:tcW w:w="1346" w:type="dxa"/>
          </w:tcPr>
          <w:p w14:paraId="08130C7A" w14:textId="5FDB2336" w:rsidR="00533FDD" w:rsidRDefault="00B9618E" w:rsidP="00C42DDD">
            <w:r>
              <w:fldChar w:fldCharType="begin"/>
            </w:r>
            <w:r>
              <w:instrText xml:space="preserve"> ADDIN EN.CITE &lt;EndNote&gt;&lt;Cite&gt;&lt;Author&gt;Cho&lt;/Author&gt;&lt;Year&gt;2012&lt;/Year&gt;&lt;RecNum&gt;477&lt;/RecNum&gt;&lt;DisplayText&gt;&lt;style face="superscript"&gt;466&lt;/style&gt;&lt;/DisplayText&gt;&lt;record&gt;&lt;rec-number&gt;477&lt;/rec-number&gt;&lt;foreign-keys&gt;&lt;key app="EN" db-id="p5zs9pw5ltwzr3e0webppaa6ae5zxdxszf5s" timestamp="1548095224"&gt;477&lt;/key&gt;&lt;/foreign-keys&gt;&lt;ref-type name="Journal Article"&gt;17&lt;/ref-type&gt;&lt;contributors&gt;&lt;authors&gt;&lt;author&gt;Cho, H.&lt;/author&gt;&lt;author&gt;Kang, H.&lt;/author&gt;&lt;/authors&gt;&lt;/contributors&gt;&lt;auth-address&gt;College of Pharmacy, Duksung Women&amp;apos;s Univerisity, Seoul, 132-714, Republic of Korea.&lt;/auth-address&gt;&lt;titles&gt;&lt;title&gt;The PseEF efflux system is a virulence factor of Pseudomonas syringae pv. syringae&lt;/title&gt;&lt;secondary-title&gt;J Microbiol&lt;/secondary-title&gt;&lt;/titles&gt;&lt;periodical&gt;&lt;full-title&gt;J Microbiol&lt;/full-title&gt;&lt;/periodical&gt;&lt;pages&gt;79-90&lt;/pages&gt;&lt;volume&gt;50&lt;/volume&gt;&lt;number&gt;1&lt;/number&gt;&lt;keywords&gt;&lt;keyword&gt;ATP-Binding Cassette Transporters/genetics/*metabolism&lt;/keyword&gt;&lt;keyword&gt;Escherichia coli/genetics&lt;/keyword&gt;&lt;keyword&gt;Fabaceae/microbiology&lt;/keyword&gt;&lt;keyword&gt;Gene Expression Profiling&lt;/keyword&gt;&lt;keyword&gt;Gene Expression Regulation, Bacterial&lt;/keyword&gt;&lt;keyword&gt;Genomic Islands&lt;/keyword&gt;&lt;keyword&gt;Mutagenesis, Insertional&lt;/keyword&gt;&lt;keyword&gt;Mutation&lt;/keyword&gt;&lt;keyword&gt;Peptides, Cyclic/metabolism&lt;/keyword&gt;&lt;keyword&gt;Plants&lt;/keyword&gt;&lt;keyword&gt;Protein Transport&lt;/keyword&gt;&lt;keyword&gt;Pseudomonas syringae/genetics/*metabolism/*pathogenicity&lt;/keyword&gt;&lt;keyword&gt;Sequence Homology, Amino Acid&lt;/keyword&gt;&lt;keyword&gt;Virulence&lt;/keyword&gt;&lt;keyword&gt;Virulence Factors/genetics/*metabolism&lt;/keyword&gt;&lt;/keywords&gt;&lt;dates&gt;&lt;year&gt;2012&lt;/year&gt;&lt;pub-dates&gt;&lt;date&gt;Feb&lt;/date&gt;&lt;/pub-dates&gt;&lt;/dates&gt;&lt;isbn&gt;1976-3794 (Electronic)&amp;#xD;1225-8873 (Linking)&lt;/isbn&gt;&lt;accession-num&gt;22367941&lt;/accession-num&gt;&lt;urls&gt;&lt;related-urls&gt;&lt;url&gt;https://www.ncbi.nlm.nih.gov/pubmed/22367941&lt;/url&gt;&lt;/related-urls&gt;&lt;/urls&gt;&lt;electronic-resource-num&gt;10.1007/s12275-012-1353-9&lt;/electronic-resource-num&gt;&lt;/record&gt;&lt;/Cite&gt;&lt;/EndNote&gt;</w:instrText>
            </w:r>
            <w:r>
              <w:fldChar w:fldCharType="separate"/>
            </w:r>
            <w:r w:rsidRPr="00B9618E">
              <w:rPr>
                <w:noProof/>
                <w:vertAlign w:val="superscript"/>
              </w:rPr>
              <w:t>466</w:t>
            </w:r>
            <w:r>
              <w:fldChar w:fldCharType="end"/>
            </w:r>
          </w:p>
        </w:tc>
      </w:tr>
      <w:tr w:rsidR="00533FDD" w14:paraId="5162CB88" w14:textId="77777777" w:rsidTr="00C42DDD">
        <w:tc>
          <w:tcPr>
            <w:tcW w:w="2287" w:type="dxa"/>
          </w:tcPr>
          <w:p w14:paraId="74E41578" w14:textId="6F6E9478" w:rsidR="00533FDD" w:rsidRDefault="00BD385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axtomin</w:t>
            </w:r>
            <w:proofErr w:type="spellEnd"/>
          </w:p>
        </w:tc>
        <w:tc>
          <w:tcPr>
            <w:tcW w:w="1364" w:type="dxa"/>
          </w:tcPr>
          <w:p w14:paraId="6D188052" w14:textId="77777777" w:rsidR="00533FDD" w:rsidRDefault="00533FDD" w:rsidP="00C42DDD"/>
        </w:tc>
        <w:tc>
          <w:tcPr>
            <w:tcW w:w="1364" w:type="dxa"/>
          </w:tcPr>
          <w:p w14:paraId="5FFFC100" w14:textId="77777777" w:rsidR="00533FDD" w:rsidRDefault="00533FDD" w:rsidP="00C42DDD"/>
        </w:tc>
        <w:tc>
          <w:tcPr>
            <w:tcW w:w="1141" w:type="dxa"/>
          </w:tcPr>
          <w:p w14:paraId="719BF689" w14:textId="77777777" w:rsidR="00533FDD" w:rsidRDefault="00533FDD" w:rsidP="00C42DDD"/>
        </w:tc>
        <w:tc>
          <w:tcPr>
            <w:tcW w:w="1141" w:type="dxa"/>
          </w:tcPr>
          <w:p w14:paraId="074DE84C" w14:textId="77777777" w:rsidR="00533FDD" w:rsidRDefault="00533FDD" w:rsidP="00C42DDD"/>
        </w:tc>
        <w:tc>
          <w:tcPr>
            <w:tcW w:w="2051" w:type="dxa"/>
          </w:tcPr>
          <w:p w14:paraId="52D56F45" w14:textId="0DF3276B" w:rsidR="00533FDD" w:rsidRDefault="00BD3855" w:rsidP="00C42DDD">
            <w:r>
              <w:t>phytotoxic</w:t>
            </w:r>
          </w:p>
        </w:tc>
        <w:tc>
          <w:tcPr>
            <w:tcW w:w="1346" w:type="dxa"/>
          </w:tcPr>
          <w:p w14:paraId="611A84BA" w14:textId="08B7D057" w:rsidR="00533FDD" w:rsidRDefault="00BD3855" w:rsidP="00C42DDD">
            <w:r>
              <w:fldChar w:fldCharType="begin"/>
            </w:r>
            <w:r>
              <w:instrText xml:space="preserve"> ADDIN EN.CITE &lt;EndNote&gt;&lt;Cite&gt;&lt;Author&gt;King&lt;/Author&gt;&lt;Year&gt;2009&lt;/Year&gt;&lt;RecNum&gt;478&lt;/RecNum&gt;&lt;DisplayText&gt;&lt;style face="superscript"&gt;467&lt;/style&gt;&lt;/DisplayText&gt;&lt;record&gt;&lt;rec-number&gt;478&lt;/rec-number&gt;&lt;foreign-keys&gt;&lt;key app="EN" db-id="p5zs9pw5ltwzr3e0webppaa6ae5zxdxszf5s" timestamp="1548095323"&gt;478&lt;/key&gt;&lt;/foreign-keys&gt;&lt;ref-type name="Journal Article"&gt;17&lt;/ref-type&gt;&lt;contributors&gt;&lt;authors&gt;&lt;author&gt;King, R. R.&lt;/author&gt;&lt;author&gt;Calhoun, L. A.&lt;/author&gt;&lt;/authors&gt;&lt;/contributors&gt;&lt;auth-address&gt;Potato Research Centre, Agriculture and Agri-Food Canada, P.O. Box 20280, Fredericton, NB, Canada E3B 4Z7. kingr@agr.gc.ca&lt;/auth-address&gt;&lt;titles&gt;&lt;title&gt;The thaxtomin phytotoxins: sources, synthesis, biosynthesis, biotransformation and biological activity&lt;/title&gt;&lt;secondary-title&gt;Phytochemistry&lt;/secondary-title&gt;&lt;/titles&gt;&lt;periodical&gt;&lt;full-title&gt;Phytochemistry&lt;/full-title&gt;&lt;/periodical&gt;&lt;pages&gt;833-41&lt;/pages&gt;&lt;volume&gt;70&lt;/volume&gt;&lt;number&gt;7&lt;/number&gt;&lt;keywords&gt;&lt;keyword&gt;Biotransformation&lt;/keyword&gt;&lt;keyword&gt;Indoles/*chemical synthesis/chemistry/*pharmacology&lt;/keyword&gt;&lt;keyword&gt;Molecular Structure&lt;/keyword&gt;&lt;keyword&gt;Piperazines/*chemical synthesis/chemistry/*pharmacology&lt;/keyword&gt;&lt;keyword&gt;Plant Diseases/*microbiology&lt;/keyword&gt;&lt;keyword&gt;Solanum tuberosum/*microbiology&lt;/keyword&gt;&lt;keyword&gt;Streptomyces/metabolism&lt;/keyword&gt;&lt;/keywords&gt;&lt;dates&gt;&lt;year&gt;2009&lt;/year&gt;&lt;pub-dates&gt;&lt;date&gt;May&lt;/date&gt;&lt;/pub-dates&gt;&lt;/dates&gt;&lt;isbn&gt;1873-3700 (Electronic)&amp;#xD;0031-9422 (Linking)&lt;/isbn&gt;&lt;accession-num&gt;19467551&lt;/accession-num&gt;&lt;urls&gt;&lt;related-urls&gt;&lt;url&gt;https://www.ncbi.nlm.nih.gov/pubmed/19467551&lt;/url&gt;&lt;/related-urls&gt;&lt;/urls&gt;&lt;electronic-resource-num&gt;10.1016/j.phytochem.2009.04.013&lt;/electronic-resource-num&gt;&lt;/record&gt;&lt;/Cite&gt;&lt;/EndNote&gt;</w:instrText>
            </w:r>
            <w:r>
              <w:fldChar w:fldCharType="separate"/>
            </w:r>
            <w:r w:rsidRPr="00BD3855">
              <w:rPr>
                <w:noProof/>
                <w:vertAlign w:val="superscript"/>
              </w:rPr>
              <w:t>467</w:t>
            </w:r>
            <w:r>
              <w:fldChar w:fldCharType="end"/>
            </w:r>
          </w:p>
        </w:tc>
      </w:tr>
      <w:tr w:rsidR="00533FDD" w14:paraId="3CD0DD96" w14:textId="77777777" w:rsidTr="00C42DDD">
        <w:tc>
          <w:tcPr>
            <w:tcW w:w="2287" w:type="dxa"/>
          </w:tcPr>
          <w:p w14:paraId="21CC4630" w14:textId="6263231B" w:rsidR="00533FDD" w:rsidRDefault="00331B8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ilivalline</w:t>
            </w:r>
            <w:proofErr w:type="spellEnd"/>
          </w:p>
        </w:tc>
        <w:tc>
          <w:tcPr>
            <w:tcW w:w="1364" w:type="dxa"/>
          </w:tcPr>
          <w:p w14:paraId="34AD7010" w14:textId="77777777" w:rsidR="00533FDD" w:rsidRDefault="00533FDD" w:rsidP="00C42DDD"/>
        </w:tc>
        <w:tc>
          <w:tcPr>
            <w:tcW w:w="1364" w:type="dxa"/>
          </w:tcPr>
          <w:p w14:paraId="7CB0DA5E" w14:textId="77777777" w:rsidR="00533FDD" w:rsidRDefault="00533FDD" w:rsidP="00C42DDD"/>
        </w:tc>
        <w:tc>
          <w:tcPr>
            <w:tcW w:w="1141" w:type="dxa"/>
          </w:tcPr>
          <w:p w14:paraId="27B65012" w14:textId="77777777" w:rsidR="00533FDD" w:rsidRDefault="00533FDD" w:rsidP="00C42DDD"/>
        </w:tc>
        <w:tc>
          <w:tcPr>
            <w:tcW w:w="1141" w:type="dxa"/>
          </w:tcPr>
          <w:p w14:paraId="182A8933" w14:textId="77777777" w:rsidR="00533FDD" w:rsidRDefault="00533FDD" w:rsidP="00C42DDD"/>
        </w:tc>
        <w:tc>
          <w:tcPr>
            <w:tcW w:w="2051" w:type="dxa"/>
          </w:tcPr>
          <w:p w14:paraId="32DE2805" w14:textId="5AA3DC6F" w:rsidR="00533FDD" w:rsidRDefault="00E25B7D" w:rsidP="00C42DDD">
            <w:r>
              <w:t>enterotoxin</w:t>
            </w:r>
          </w:p>
        </w:tc>
        <w:tc>
          <w:tcPr>
            <w:tcW w:w="1346" w:type="dxa"/>
          </w:tcPr>
          <w:p w14:paraId="0FB20E07" w14:textId="0669C962" w:rsidR="00533FDD" w:rsidRDefault="00930404" w:rsidP="00C42DDD">
            <w:r>
              <w:fldChar w:fldCharType="begin">
                <w:fldData xml:space="preserve">PEVuZE5vdGU+PENpdGU+PEF1dGhvcj5TY2huZWRpdHo8L0F1dGhvcj48WWVhcj4yMDE0PC9ZZWFy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uZWRpdHo8L0F1dGhvcj48WWVhcj4yMDE0PC9ZZWFy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30404">
              <w:rPr>
                <w:noProof/>
                <w:vertAlign w:val="superscript"/>
              </w:rPr>
              <w:t>468</w:t>
            </w:r>
            <w:r>
              <w:fldChar w:fldCharType="end"/>
            </w:r>
          </w:p>
        </w:tc>
      </w:tr>
      <w:tr w:rsidR="00533FDD" w14:paraId="570EB370" w14:textId="77777777" w:rsidTr="00C42DDD">
        <w:tc>
          <w:tcPr>
            <w:tcW w:w="2287" w:type="dxa"/>
          </w:tcPr>
          <w:p w14:paraId="01593F27" w14:textId="5DA9251B" w:rsidR="00533FDD" w:rsidRDefault="00CE304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omaymycin</w:t>
            </w:r>
            <w:proofErr w:type="spellEnd"/>
          </w:p>
        </w:tc>
        <w:tc>
          <w:tcPr>
            <w:tcW w:w="1364" w:type="dxa"/>
          </w:tcPr>
          <w:p w14:paraId="57D87922" w14:textId="77777777" w:rsidR="00533FDD" w:rsidRDefault="00533FDD" w:rsidP="00C42DDD"/>
        </w:tc>
        <w:tc>
          <w:tcPr>
            <w:tcW w:w="1364" w:type="dxa"/>
          </w:tcPr>
          <w:p w14:paraId="26ABEF83" w14:textId="77777777" w:rsidR="00533FDD" w:rsidRDefault="00533FDD" w:rsidP="00C42DDD"/>
        </w:tc>
        <w:tc>
          <w:tcPr>
            <w:tcW w:w="1141" w:type="dxa"/>
          </w:tcPr>
          <w:p w14:paraId="2D103195" w14:textId="77777777" w:rsidR="00533FDD" w:rsidRDefault="00533FDD" w:rsidP="00C42DDD"/>
        </w:tc>
        <w:tc>
          <w:tcPr>
            <w:tcW w:w="1141" w:type="dxa"/>
          </w:tcPr>
          <w:p w14:paraId="614AF56C" w14:textId="2899F006" w:rsidR="00533FDD" w:rsidRDefault="00CE3040" w:rsidP="00C42DDD">
            <w:r>
              <w:t>yes</w:t>
            </w:r>
          </w:p>
        </w:tc>
        <w:tc>
          <w:tcPr>
            <w:tcW w:w="2051" w:type="dxa"/>
          </w:tcPr>
          <w:p w14:paraId="13B61757" w14:textId="77777777" w:rsidR="00533FDD" w:rsidRDefault="00533FDD" w:rsidP="00C42DDD"/>
        </w:tc>
        <w:tc>
          <w:tcPr>
            <w:tcW w:w="1346" w:type="dxa"/>
          </w:tcPr>
          <w:p w14:paraId="4BAA15AF" w14:textId="152BD44E" w:rsidR="00533FDD" w:rsidRDefault="00CE3040" w:rsidP="00C42DDD">
            <w:r>
              <w:fldChar w:fldCharType="begin"/>
            </w:r>
            <w:r>
              <w:instrText xml:space="preserve"> ADDIN EN.CITE &lt;EndNote&gt;&lt;Cite&gt;&lt;Author&gt;Tozuka&lt;/Author&gt;&lt;Year&gt;1983&lt;/Year&gt;&lt;RecNum&gt;480&lt;/RecNum&gt;&lt;DisplayText&gt;&lt;style face="superscript"&gt;469&lt;/style&gt;&lt;/DisplayText&gt;&lt;record&gt;&lt;rec-number&gt;480&lt;/rec-number&gt;&lt;foreign-keys&gt;&lt;key app="EN" db-id="p5zs9pw5ltwzr3e0webppaa6ae5zxdxszf5s" timestamp="1548095588"&gt;480&lt;/key&gt;&lt;/foreign-keys&gt;&lt;ref-type name="Journal Article"&gt;17&lt;/ref-type&gt;&lt;contributors&gt;&lt;authors&gt;&lt;author&gt;Tozuka, Z.&lt;/author&gt;&lt;author&gt;Yazawa, H.&lt;/author&gt;&lt;author&gt;Murata, M.&lt;/author&gt;&lt;author&gt;Takaya, T.&lt;/author&gt;&lt;/authors&gt;&lt;/contributors&gt;&lt;titles&gt;&lt;title&gt;Studies on tomaymycin. III. Synthesis and antitumor activity of tomaymycin analogs&lt;/title&gt;&lt;secondary-title&gt;J Antibiot (Tokyo)&lt;/secondary-title&gt;&lt;/titles&gt;&lt;periodical&gt;&lt;full-title&gt;J Antibiot (Tokyo)&lt;/full-title&gt;&lt;/periodical&gt;&lt;pages&gt;1699-708&lt;/pages&gt;&lt;volume&gt;36&lt;/volume&gt;&lt;number&gt;12&lt;/number&gt;&lt;keywords&gt;&lt;keyword&gt;Animals&lt;/keyword&gt;&lt;keyword&gt;Antibiotics, Antineoplastic/*chemical synthesis/toxicity&lt;/keyword&gt;&lt;keyword&gt;Benzodiazepinones/chemical synthesis/toxicity&lt;/keyword&gt;&lt;keyword&gt;Carcinoma, Ehrlich Tumor/drug therapy&lt;/keyword&gt;&lt;keyword&gt;Drug Evaluation, Preclinical&lt;/keyword&gt;&lt;keyword&gt;Indicators and Reagents&lt;/keyword&gt;&lt;keyword&gt;Leukemia L1210/drug therapy&lt;/keyword&gt;&lt;keyword&gt;Leukemia P388/drug therapy&lt;/keyword&gt;&lt;keyword&gt;Lung Neoplasms/drug therapy&lt;/keyword&gt;&lt;keyword&gt;Mice&lt;/keyword&gt;&lt;keyword&gt;Sarcoma 180/drug therapy&lt;/keyword&gt;&lt;keyword&gt;Stereoisomerism&lt;/keyword&gt;&lt;keyword&gt;Structure-Activity Relationship&lt;/keyword&gt;&lt;/keywords&gt;&lt;dates&gt;&lt;year&gt;1983&lt;/year&gt;&lt;pub-dates&gt;&lt;date&gt;Dec&lt;/date&gt;&lt;/pub-dates&gt;&lt;/dates&gt;&lt;isbn&gt;0021-8820 (Print)&amp;#xD;0021-8820 (Linking)&lt;/isbn&gt;&lt;accession-num&gt;6662811&lt;/accession-num&gt;&lt;urls&gt;&lt;related-urls&gt;&lt;url&gt;https://www.ncbi.nlm.nih.gov/pubmed/6662811&lt;/url&gt;&lt;/related-urls&gt;&lt;/urls&gt;&lt;/record&gt;&lt;/Cite&gt;&lt;/EndNote&gt;</w:instrText>
            </w:r>
            <w:r>
              <w:fldChar w:fldCharType="separate"/>
            </w:r>
            <w:r w:rsidRPr="00CE3040">
              <w:rPr>
                <w:noProof/>
                <w:vertAlign w:val="superscript"/>
              </w:rPr>
              <w:t>469</w:t>
            </w:r>
            <w:r>
              <w:fldChar w:fldCharType="end"/>
            </w:r>
          </w:p>
        </w:tc>
      </w:tr>
      <w:tr w:rsidR="00533FDD" w14:paraId="76414A86" w14:textId="77777777" w:rsidTr="00C42DDD">
        <w:tc>
          <w:tcPr>
            <w:tcW w:w="2287" w:type="dxa"/>
          </w:tcPr>
          <w:p w14:paraId="56EC699B" w14:textId="18AB2338" w:rsidR="00533FDD" w:rsidRDefault="00AE2AA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ridecaptin</w:t>
            </w:r>
            <w:proofErr w:type="spellEnd"/>
          </w:p>
        </w:tc>
        <w:tc>
          <w:tcPr>
            <w:tcW w:w="1364" w:type="dxa"/>
          </w:tcPr>
          <w:p w14:paraId="469C4A75" w14:textId="7209EBF6" w:rsidR="00533FDD" w:rsidRDefault="00AE2AA1" w:rsidP="00C42DDD">
            <w:r>
              <w:t>yes</w:t>
            </w:r>
          </w:p>
        </w:tc>
        <w:tc>
          <w:tcPr>
            <w:tcW w:w="1364" w:type="dxa"/>
          </w:tcPr>
          <w:p w14:paraId="74E13A99" w14:textId="68CE1E70" w:rsidR="00533FDD" w:rsidRDefault="00AE2AA1" w:rsidP="00C42DDD">
            <w:r>
              <w:t>Gram neg</w:t>
            </w:r>
          </w:p>
        </w:tc>
        <w:tc>
          <w:tcPr>
            <w:tcW w:w="1141" w:type="dxa"/>
          </w:tcPr>
          <w:p w14:paraId="7F920673" w14:textId="77777777" w:rsidR="00533FDD" w:rsidRDefault="00533FDD" w:rsidP="00C42DDD"/>
        </w:tc>
        <w:tc>
          <w:tcPr>
            <w:tcW w:w="1141" w:type="dxa"/>
          </w:tcPr>
          <w:p w14:paraId="200E682F" w14:textId="77777777" w:rsidR="00533FDD" w:rsidRDefault="00533FDD" w:rsidP="00C42DDD"/>
        </w:tc>
        <w:tc>
          <w:tcPr>
            <w:tcW w:w="2051" w:type="dxa"/>
          </w:tcPr>
          <w:p w14:paraId="63BF9708" w14:textId="77777777" w:rsidR="00533FDD" w:rsidRDefault="00533FDD" w:rsidP="00C42DDD"/>
        </w:tc>
        <w:tc>
          <w:tcPr>
            <w:tcW w:w="1346" w:type="dxa"/>
          </w:tcPr>
          <w:p w14:paraId="48120471" w14:textId="27C6762E" w:rsidR="00533FDD" w:rsidRDefault="001F3E70" w:rsidP="00C42DDD">
            <w:r>
              <w:fldChar w:fldCharType="begin">
                <w:fldData xml:space="preserve">PEVuZE5vdGU+PENpdGU+PEF1dGhvcj5Db2NocmFuZTwvQXV0aG9yPjxZZWFyPjIwMTY8L1llYXI+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2NocmFuZTwvQXV0aG9yPjxZZWFyPjIwMTY8L1llYXI+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F3E70">
              <w:rPr>
                <w:noProof/>
                <w:vertAlign w:val="superscript"/>
              </w:rPr>
              <w:t>470</w:t>
            </w:r>
            <w:r>
              <w:fldChar w:fldCharType="end"/>
            </w:r>
          </w:p>
        </w:tc>
      </w:tr>
      <w:tr w:rsidR="00533FDD" w14:paraId="0829C885" w14:textId="77777777" w:rsidTr="00C42DDD">
        <w:tc>
          <w:tcPr>
            <w:tcW w:w="2287" w:type="dxa"/>
          </w:tcPr>
          <w:p w14:paraId="71C1DD65" w14:textId="258D559E" w:rsidR="00533FDD" w:rsidRDefault="001F3E7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1F3E70">
              <w:rPr>
                <w:rFonts w:ascii="Calibri" w:hAnsi="Calibri" w:cs="Calibri"/>
                <w:color w:val="000000"/>
              </w:rPr>
              <w:t>triostin</w:t>
            </w:r>
            <w:proofErr w:type="spellEnd"/>
            <w:r w:rsidRPr="001F3E70"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355759B8" w14:textId="39D06271" w:rsidR="00533FDD" w:rsidRDefault="00533FDD" w:rsidP="00C42DDD"/>
        </w:tc>
        <w:tc>
          <w:tcPr>
            <w:tcW w:w="1364" w:type="dxa"/>
          </w:tcPr>
          <w:p w14:paraId="7319AC40" w14:textId="77777777" w:rsidR="00533FDD" w:rsidRDefault="00533FDD" w:rsidP="00C42DDD"/>
        </w:tc>
        <w:tc>
          <w:tcPr>
            <w:tcW w:w="1141" w:type="dxa"/>
          </w:tcPr>
          <w:p w14:paraId="3AF20D3C" w14:textId="77777777" w:rsidR="00533FDD" w:rsidRDefault="00533FDD" w:rsidP="00C42DDD"/>
        </w:tc>
        <w:tc>
          <w:tcPr>
            <w:tcW w:w="1141" w:type="dxa"/>
          </w:tcPr>
          <w:p w14:paraId="72F2858B" w14:textId="5514F22D" w:rsidR="00533FDD" w:rsidRDefault="001F3E70" w:rsidP="00C42DDD">
            <w:r>
              <w:t>yes</w:t>
            </w:r>
          </w:p>
        </w:tc>
        <w:tc>
          <w:tcPr>
            <w:tcW w:w="2051" w:type="dxa"/>
          </w:tcPr>
          <w:p w14:paraId="5CFA2207" w14:textId="77777777" w:rsidR="00533FDD" w:rsidRDefault="00533FDD" w:rsidP="00C42DDD"/>
        </w:tc>
        <w:tc>
          <w:tcPr>
            <w:tcW w:w="1346" w:type="dxa"/>
          </w:tcPr>
          <w:p w14:paraId="02F83C31" w14:textId="64F17025" w:rsidR="00533FDD" w:rsidRDefault="00C0724A" w:rsidP="00C42DDD">
            <w:r>
              <w:fldChar w:fldCharType="begin"/>
            </w:r>
            <w:r>
              <w:instrText xml:space="preserve"> ADDIN EN.CITE &lt;EndNote&gt;&lt;Cite&gt;&lt;Author&gt;Praseuth&lt;/Author&gt;&lt;Year&gt;2008&lt;/Year&gt;&lt;RecNum&gt;482&lt;/RecNum&gt;&lt;DisplayText&gt;&lt;style face="superscript"&gt;471&lt;/style&gt;&lt;/DisplayText&gt;&lt;record&gt;&lt;rec-number&gt;482&lt;/rec-number&gt;&lt;foreign-keys&gt;&lt;key app="EN" db-id="p5zs9pw5ltwzr3e0webppaa6ae5zxdxszf5s" timestamp="1548095767"&gt;482&lt;/key&gt;&lt;/foreign-keys&gt;&lt;ref-type name="Journal Article"&gt;17&lt;/ref-type&gt;&lt;contributors&gt;&lt;authors&gt;&lt;author&gt;Praseuth, A. P.&lt;/author&gt;&lt;author&gt;Wang, C. C.&lt;/author&gt;&lt;author&gt;Watanabe, K.&lt;/author&gt;&lt;author&gt;Hotta, K.&lt;/author&gt;&lt;author&gt;Oguri, H.&lt;/author&gt;&lt;author&gt;Oikawa, H.&lt;/author&gt;&lt;/authors&gt;&lt;/contributors&gt;&lt;auth-address&gt;Dept. Pharmacology and Pharmaceutical Sciences, University of Southern California, Los Angeles, CA 90033, USA.&lt;/auth-address&gt;&lt;titles&gt;&lt;title&gt;Complete sequence of biosynthetic gene cluster responsible for producing triostin A and evaluation of quinomycin-type antibiotics from Streptomyces triostinicus&lt;/title&gt;&lt;secondary-title&gt;Biotechnol Prog&lt;/secondary-title&gt;&lt;/titles&gt;&lt;periodical&gt;&lt;full-title&gt;Biotechnol Prog&lt;/full-title&gt;&lt;/periodical&gt;&lt;pages&gt;1226-31&lt;/pages&gt;&lt;volume&gt;24&lt;/volume&gt;&lt;number&gt;6&lt;/number&gt;&lt;keywords&gt;&lt;keyword&gt;Anti-Bacterial Agents/*biosynthesis/chemistry&lt;/keyword&gt;&lt;keyword&gt;Base Sequence&lt;/keyword&gt;&lt;keyword&gt;Biosynthetic Pathways&lt;/keyword&gt;&lt;keyword&gt;Cloning, Molecular&lt;/keyword&gt;&lt;keyword&gt;Echinomycin/*biosynthesis/chemistry&lt;/keyword&gt;&lt;keyword&gt;Genomic Library&lt;/keyword&gt;&lt;keyword&gt;Molecular Conformation&lt;/keyword&gt;&lt;keyword&gt;Molecular Sequence Data&lt;/keyword&gt;&lt;keyword&gt;Multigene Family/*genetics&lt;/keyword&gt;&lt;keyword&gt;Quinoxalines/chemistry/metabolism&lt;/keyword&gt;&lt;keyword&gt;Sequence Analysis, DNA&lt;/keyword&gt;&lt;keyword&gt;Streptomyces/genetics/*metabolism&lt;/keyword&gt;&lt;/keywords&gt;&lt;dates&gt;&lt;year&gt;2008&lt;/year&gt;&lt;pub-dates&gt;&lt;date&gt;Nov-Dec&lt;/date&gt;&lt;/pub-dates&gt;&lt;/dates&gt;&lt;isbn&gt;1520-6033 (Electronic)&amp;#xD;1520-6033 (Linking)&lt;/isbn&gt;&lt;accession-num&gt;19194935&lt;/accession-num&gt;&lt;urls&gt;&lt;related-urls&gt;&lt;url&gt;https://www.ncbi.nlm.nih.gov/pubmed/19194935&lt;/url&gt;&lt;/related-urls&gt;&lt;/urls&gt;&lt;electronic-resource-num&gt;10.1002/btpr.34&lt;/electronic-resource-num&gt;&lt;/record&gt;&lt;/Cite&gt;&lt;/EndNote&gt;</w:instrText>
            </w:r>
            <w:r>
              <w:fldChar w:fldCharType="separate"/>
            </w:r>
            <w:r w:rsidRPr="00C0724A">
              <w:rPr>
                <w:noProof/>
                <w:vertAlign w:val="superscript"/>
              </w:rPr>
              <w:t>471</w:t>
            </w:r>
            <w:r>
              <w:fldChar w:fldCharType="end"/>
            </w:r>
          </w:p>
        </w:tc>
      </w:tr>
      <w:tr w:rsidR="00533FDD" w14:paraId="780CDD96" w14:textId="77777777" w:rsidTr="00C42DDD">
        <w:tc>
          <w:tcPr>
            <w:tcW w:w="2287" w:type="dxa"/>
          </w:tcPr>
          <w:p w14:paraId="501D724E" w14:textId="78065331" w:rsidR="00533FDD" w:rsidRDefault="00C0724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urnerbactin</w:t>
            </w:r>
            <w:proofErr w:type="spellEnd"/>
          </w:p>
        </w:tc>
        <w:tc>
          <w:tcPr>
            <w:tcW w:w="1364" w:type="dxa"/>
          </w:tcPr>
          <w:p w14:paraId="14B709FB" w14:textId="77777777" w:rsidR="00533FDD" w:rsidRDefault="00533FDD" w:rsidP="00C42DDD"/>
        </w:tc>
        <w:tc>
          <w:tcPr>
            <w:tcW w:w="1364" w:type="dxa"/>
          </w:tcPr>
          <w:p w14:paraId="4D06AE63" w14:textId="77777777" w:rsidR="00533FDD" w:rsidRDefault="00533FDD" w:rsidP="00C42DDD"/>
        </w:tc>
        <w:tc>
          <w:tcPr>
            <w:tcW w:w="1141" w:type="dxa"/>
          </w:tcPr>
          <w:p w14:paraId="145CDB64" w14:textId="77777777" w:rsidR="00533FDD" w:rsidRDefault="00533FDD" w:rsidP="00C42DDD"/>
        </w:tc>
        <w:tc>
          <w:tcPr>
            <w:tcW w:w="1141" w:type="dxa"/>
          </w:tcPr>
          <w:p w14:paraId="4959537C" w14:textId="77777777" w:rsidR="00533FDD" w:rsidRDefault="00533FDD" w:rsidP="00C42DDD"/>
        </w:tc>
        <w:tc>
          <w:tcPr>
            <w:tcW w:w="2051" w:type="dxa"/>
          </w:tcPr>
          <w:p w14:paraId="02E492D1" w14:textId="5E4C9020" w:rsidR="00533FDD" w:rsidRDefault="00C0724A" w:rsidP="00C42DDD">
            <w:r>
              <w:t>siderophore</w:t>
            </w:r>
          </w:p>
        </w:tc>
        <w:tc>
          <w:tcPr>
            <w:tcW w:w="1346" w:type="dxa"/>
          </w:tcPr>
          <w:p w14:paraId="15E11C71" w14:textId="0D3F7CC8" w:rsidR="00533FDD" w:rsidRDefault="00886CBD" w:rsidP="00C42DDD">
            <w:r>
              <w:fldChar w:fldCharType="begin">
                <w:fldData xml:space="preserve">PEVuZE5vdGU+PENpdGU+PEF1dGhvcj5IYW48L0F1dGhvcj48WWVhcj4yMDEzPC9ZZWFyPjxSZWNO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W48L0F1dGhvcj48WWVhcj4yMDEzPC9ZZWFyPjxSZWNO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86CBD">
              <w:rPr>
                <w:noProof/>
                <w:vertAlign w:val="superscript"/>
              </w:rPr>
              <w:t>472</w:t>
            </w:r>
            <w:r>
              <w:fldChar w:fldCharType="end"/>
            </w:r>
          </w:p>
        </w:tc>
      </w:tr>
      <w:tr w:rsidR="00533FDD" w14:paraId="7D6FC6C4" w14:textId="77777777" w:rsidTr="00C42DDD">
        <w:tc>
          <w:tcPr>
            <w:tcW w:w="2287" w:type="dxa"/>
          </w:tcPr>
          <w:p w14:paraId="7D2FDC63" w14:textId="7E3A6464" w:rsidR="00533FDD" w:rsidRDefault="00F815D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yrocidine</w:t>
            </w:r>
          </w:p>
        </w:tc>
        <w:tc>
          <w:tcPr>
            <w:tcW w:w="1364" w:type="dxa"/>
          </w:tcPr>
          <w:p w14:paraId="3026CDEF" w14:textId="4BA3F209" w:rsidR="00533FDD" w:rsidRDefault="00F815D0" w:rsidP="00C42DDD">
            <w:r>
              <w:t>yes</w:t>
            </w:r>
          </w:p>
        </w:tc>
        <w:tc>
          <w:tcPr>
            <w:tcW w:w="1364" w:type="dxa"/>
          </w:tcPr>
          <w:p w14:paraId="5BB708FD" w14:textId="5C6BFA2A" w:rsidR="00533FDD" w:rsidRDefault="00F815D0" w:rsidP="00C42DDD">
            <w:r>
              <w:t>Gram pos</w:t>
            </w:r>
          </w:p>
        </w:tc>
        <w:tc>
          <w:tcPr>
            <w:tcW w:w="1141" w:type="dxa"/>
          </w:tcPr>
          <w:p w14:paraId="17E0B079" w14:textId="77777777" w:rsidR="00533FDD" w:rsidRDefault="00533FDD" w:rsidP="00C42DDD"/>
        </w:tc>
        <w:tc>
          <w:tcPr>
            <w:tcW w:w="1141" w:type="dxa"/>
          </w:tcPr>
          <w:p w14:paraId="21DECE47" w14:textId="77777777" w:rsidR="00533FDD" w:rsidRDefault="00533FDD" w:rsidP="00C42DDD"/>
        </w:tc>
        <w:tc>
          <w:tcPr>
            <w:tcW w:w="2051" w:type="dxa"/>
          </w:tcPr>
          <w:p w14:paraId="7B9C35BB" w14:textId="77777777" w:rsidR="00533FDD" w:rsidRDefault="00533FDD" w:rsidP="00C42DDD"/>
        </w:tc>
        <w:tc>
          <w:tcPr>
            <w:tcW w:w="1346" w:type="dxa"/>
          </w:tcPr>
          <w:p w14:paraId="32C65320" w14:textId="2DE5AB58" w:rsidR="00533FDD" w:rsidRDefault="00F815D0" w:rsidP="00C42DDD">
            <w:r>
              <w:fldChar w:fldCharType="begin"/>
            </w:r>
            <w:r>
              <w:instrText xml:space="preserve"> ADDIN EN.CITE &lt;EndNote&gt;&lt;Cite&gt;&lt;Author&gt;Marques&lt;/Author&gt;&lt;Year&gt;2007&lt;/Year&gt;&lt;RecNum&gt;484&lt;/RecNum&gt;&lt;DisplayText&gt;&lt;style face="superscript"&gt;473&lt;/style&gt;&lt;/DisplayText&gt;&lt;record&gt;&lt;rec-number&gt;484&lt;/rec-number&gt;&lt;foreign-keys&gt;&lt;key app="EN" db-id="p5zs9pw5ltwzr3e0webppaa6ae5zxdxszf5s" timestamp="1548095929"&gt;484&lt;/key&gt;&lt;/foreign-keys&gt;&lt;ref-type name="Journal Article"&gt;17&lt;/ref-type&gt;&lt;contributors&gt;&lt;authors&gt;&lt;author&gt;Marques, M. A.&lt;/author&gt;&lt;author&gt;Citron, D. M.&lt;/author&gt;&lt;author&gt;Wang, C. C.&lt;/author&gt;&lt;/authors&gt;&lt;/contributors&gt;&lt;auth-address&gt;Department of Pharmacology, University of Southern California, Los Angeles, CA 90089, USA.&lt;/auth-address&gt;&lt;titles&gt;&lt;title&gt;Development of Tyrocidine A analogues with improved antibacterial activity&lt;/title&gt;&lt;secondary-title&gt;Bioorg Med Chem&lt;/secondary-title&gt;&lt;/titles&gt;&lt;periodical&gt;&lt;full-title&gt;Bioorg Med Chem&lt;/full-title&gt;&lt;/periodical&gt;&lt;pages&gt;6667-77&lt;/pages&gt;&lt;volume&gt;15&lt;/volume&gt;&lt;number&gt;21&lt;/number&gt;&lt;keywords&gt;&lt;keyword&gt;Anti-Bacterial Agents/chemical synthesis/*chemistry/*pharmacology&lt;/keyword&gt;&lt;keyword&gt;Bacteria/*drug effects&lt;/keyword&gt;&lt;keyword&gt;Drug Design&lt;/keyword&gt;&lt;keyword&gt;Molecular Structure&lt;/keyword&gt;&lt;keyword&gt;Tyrocidine/*analogs &amp;amp; derivatives&lt;/keyword&gt;&lt;/keywords&gt;&lt;dates&gt;&lt;year&gt;2007&lt;/year&gt;&lt;pub-dates&gt;&lt;date&gt;Nov 1&lt;/date&gt;&lt;/pub-dates&gt;&lt;/dates&gt;&lt;isbn&gt;0968-0896 (Print)&amp;#xD;0968-0896 (Linking)&lt;/isbn&gt;&lt;accession-num&gt;17728134&lt;/accession-num&gt;&lt;urls&gt;&lt;related-urls&gt;&lt;url&gt;https://www.ncbi.nlm.nih.gov/pubmed/17728134&lt;/url&gt;&lt;/related-urls&gt;&lt;/urls&gt;&lt;custom2&gt;2706120&lt;/custom2&gt;&lt;electronic-resource-num&gt;10.1016/j.bmc.2007.08.007&lt;/electronic-resource-num&gt;&lt;/record&gt;&lt;/Cite&gt;&lt;/EndNote&gt;</w:instrText>
            </w:r>
            <w:r>
              <w:fldChar w:fldCharType="separate"/>
            </w:r>
            <w:r w:rsidRPr="00F815D0">
              <w:rPr>
                <w:noProof/>
                <w:vertAlign w:val="superscript"/>
              </w:rPr>
              <w:t>473</w:t>
            </w:r>
            <w:r>
              <w:fldChar w:fldCharType="end"/>
            </w:r>
          </w:p>
        </w:tc>
      </w:tr>
      <w:tr w:rsidR="00533FDD" w14:paraId="7B893F05" w14:textId="77777777" w:rsidTr="00C42DDD">
        <w:tc>
          <w:tcPr>
            <w:tcW w:w="2287" w:type="dxa"/>
          </w:tcPr>
          <w:p w14:paraId="6C14B9AC" w14:textId="1AE97EA6" w:rsidR="00533FDD" w:rsidRDefault="00F815D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anchrobactin</w:t>
            </w:r>
            <w:proofErr w:type="spellEnd"/>
          </w:p>
        </w:tc>
        <w:tc>
          <w:tcPr>
            <w:tcW w:w="1364" w:type="dxa"/>
          </w:tcPr>
          <w:p w14:paraId="7223FE4E" w14:textId="77777777" w:rsidR="00533FDD" w:rsidRDefault="00533FDD" w:rsidP="00C42DDD"/>
        </w:tc>
        <w:tc>
          <w:tcPr>
            <w:tcW w:w="1364" w:type="dxa"/>
          </w:tcPr>
          <w:p w14:paraId="69DFFC3B" w14:textId="77777777" w:rsidR="00533FDD" w:rsidRDefault="00533FDD" w:rsidP="00C42DDD"/>
        </w:tc>
        <w:tc>
          <w:tcPr>
            <w:tcW w:w="1141" w:type="dxa"/>
          </w:tcPr>
          <w:p w14:paraId="50DC540D" w14:textId="77777777" w:rsidR="00533FDD" w:rsidRDefault="00533FDD" w:rsidP="00C42DDD"/>
        </w:tc>
        <w:tc>
          <w:tcPr>
            <w:tcW w:w="1141" w:type="dxa"/>
          </w:tcPr>
          <w:p w14:paraId="2F9150CA" w14:textId="77777777" w:rsidR="00533FDD" w:rsidRDefault="00533FDD" w:rsidP="00C42DDD"/>
        </w:tc>
        <w:tc>
          <w:tcPr>
            <w:tcW w:w="2051" w:type="dxa"/>
          </w:tcPr>
          <w:p w14:paraId="74D51598" w14:textId="344FD241" w:rsidR="00533FDD" w:rsidRDefault="00F815D0" w:rsidP="00C42DDD">
            <w:r>
              <w:t>siderophore</w:t>
            </w:r>
          </w:p>
        </w:tc>
        <w:tc>
          <w:tcPr>
            <w:tcW w:w="1346" w:type="dxa"/>
          </w:tcPr>
          <w:p w14:paraId="2DAA5B9C" w14:textId="32188792" w:rsidR="00533FDD" w:rsidRDefault="00282F42" w:rsidP="00C42DDD">
            <w:r>
              <w:fldChar w:fldCharType="begin"/>
            </w:r>
            <w:r>
              <w:instrText xml:space="preserve"> ADDIN EN.CITE &lt;EndNote&gt;&lt;Cite&gt;&lt;Author&gt;Iglesias&lt;/Author&gt;&lt;Year&gt;2011&lt;/Year&gt;&lt;RecNum&gt;485&lt;/RecNum&gt;&lt;DisplayText&gt;&lt;style face="superscript"&gt;474&lt;/style&gt;&lt;/DisplayText&gt;&lt;record&gt;&lt;rec-number&gt;485&lt;/rec-number&gt;&lt;foreign-keys&gt;&lt;key app="EN" db-id="p5zs9pw5ltwzr3e0webppaa6ae5zxdxszf5s" timestamp="1548096022"&gt;485&lt;/key&gt;&lt;/foreign-keys&gt;&lt;ref-type name="Journal Article"&gt;17&lt;/ref-type&gt;&lt;contributors&gt;&lt;authors&gt;&lt;author&gt;Iglesias, E.&lt;/author&gt;&lt;author&gt;Brandariz, I.&lt;/author&gt;&lt;author&gt;Jimenez, C.&lt;/author&gt;&lt;author&gt;Soengas, R. G.&lt;/author&gt;&lt;/authors&gt;&lt;/contributors&gt;&lt;auth-address&gt;Departamento de Quimica Fisica e E. Q. I, Facultad de Ciencias, Universidad de La Coruna, La Coruna, Spain. emilia.iglesias@udc.es&lt;/auth-address&gt;&lt;titles&gt;&lt;title&gt;Iron(III) complexation by Vanchrobactin, a siderophore of the bacterial fish pathogen Vibrio anguillarum&lt;/title&gt;&lt;secondary-title&gt;Metallomics&lt;/secondary-title&gt;&lt;/titles&gt;&lt;periodical&gt;&lt;full-title&gt;Metallomics&lt;/full-title&gt;&lt;/periodical&gt;&lt;pages&gt;521-8&lt;/pages&gt;&lt;volume&gt;3&lt;/volume&gt;&lt;number&gt;5&lt;/number&gt;&lt;keywords&gt;&lt;keyword&gt;Algorithms&lt;/keyword&gt;&lt;keyword&gt;Animals&lt;/keyword&gt;&lt;keyword&gt;Ferric Compounds/chemistry&lt;/keyword&gt;&lt;keyword&gt;Fish Diseases/microbiology&lt;/keyword&gt;&lt;keyword&gt;Hydrogen-Ion Concentration&lt;/keyword&gt;&lt;keyword&gt;Iron/*chemistry/metabolism&lt;/keyword&gt;&lt;keyword&gt;Kinetics&lt;/keyword&gt;&lt;keyword&gt;Listonella/*chemistry/metabolism&lt;/keyword&gt;&lt;keyword&gt;Models, Chemical&lt;/keyword&gt;&lt;keyword&gt;Models, Molecular&lt;/keyword&gt;&lt;keyword&gt;Molecular Structure&lt;/keyword&gt;&lt;keyword&gt;Organometallic Compounds/chemistry&lt;/keyword&gt;&lt;keyword&gt;Peptides/*chemistry&lt;/keyword&gt;&lt;keyword&gt;Potentiometry&lt;/keyword&gt;&lt;keyword&gt;Siderophores/*chemistry&lt;/keyword&gt;&lt;keyword&gt;Spectrophotometry&lt;/keyword&gt;&lt;/keywords&gt;&lt;dates&gt;&lt;year&gt;2011&lt;/year&gt;&lt;pub-dates&gt;&lt;date&gt;May 1&lt;/date&gt;&lt;/pub-dates&gt;&lt;/dates&gt;&lt;isbn&gt;1756-591X (Electronic)&amp;#xD;1756-5901 (Linking)&lt;/isbn&gt;&lt;accession-num&gt;21494744&lt;/accession-num&gt;&lt;urls&gt;&lt;related-urls&gt;&lt;url&gt;https://www.ncbi.nlm.nih.gov/pubmed/21494744&lt;/url&gt;&lt;/related-urls&gt;&lt;/urls&gt;&lt;electronic-resource-num&gt;10.1039/c0mt00071j&lt;/electronic-resource-num&gt;&lt;/record&gt;&lt;/Cite&gt;&lt;/EndNote&gt;</w:instrText>
            </w:r>
            <w:r>
              <w:fldChar w:fldCharType="separate"/>
            </w:r>
            <w:r w:rsidRPr="00282F42">
              <w:rPr>
                <w:noProof/>
                <w:vertAlign w:val="superscript"/>
              </w:rPr>
              <w:t>474</w:t>
            </w:r>
            <w:r>
              <w:fldChar w:fldCharType="end"/>
            </w:r>
          </w:p>
        </w:tc>
      </w:tr>
      <w:tr w:rsidR="00533FDD" w14:paraId="2B7C290A" w14:textId="77777777" w:rsidTr="00C42DDD">
        <w:tc>
          <w:tcPr>
            <w:tcW w:w="2287" w:type="dxa"/>
          </w:tcPr>
          <w:p w14:paraId="079BACA1" w14:textId="71AAD322" w:rsidR="00533FDD" w:rsidRDefault="00B67DD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ancomycin</w:t>
            </w:r>
          </w:p>
        </w:tc>
        <w:tc>
          <w:tcPr>
            <w:tcW w:w="1364" w:type="dxa"/>
          </w:tcPr>
          <w:p w14:paraId="7A3A604C" w14:textId="0FB3303D" w:rsidR="00533FDD" w:rsidRDefault="00B67DD7" w:rsidP="00C42DDD">
            <w:r>
              <w:t>yes</w:t>
            </w:r>
          </w:p>
        </w:tc>
        <w:tc>
          <w:tcPr>
            <w:tcW w:w="1364" w:type="dxa"/>
          </w:tcPr>
          <w:p w14:paraId="2C8D2C36" w14:textId="314D8E14" w:rsidR="00533FDD" w:rsidRDefault="00B67DD7" w:rsidP="00C42DDD">
            <w:r>
              <w:t>Gram pos</w:t>
            </w:r>
          </w:p>
        </w:tc>
        <w:tc>
          <w:tcPr>
            <w:tcW w:w="1141" w:type="dxa"/>
          </w:tcPr>
          <w:p w14:paraId="3EE5DCF9" w14:textId="77777777" w:rsidR="00533FDD" w:rsidRDefault="00533FDD" w:rsidP="00C42DDD"/>
        </w:tc>
        <w:tc>
          <w:tcPr>
            <w:tcW w:w="1141" w:type="dxa"/>
          </w:tcPr>
          <w:p w14:paraId="135B0FA1" w14:textId="77777777" w:rsidR="00533FDD" w:rsidRDefault="00533FDD" w:rsidP="00C42DDD"/>
        </w:tc>
        <w:tc>
          <w:tcPr>
            <w:tcW w:w="2051" w:type="dxa"/>
          </w:tcPr>
          <w:p w14:paraId="27735ECB" w14:textId="77777777" w:rsidR="00533FDD" w:rsidRDefault="00533FDD" w:rsidP="00C42DDD"/>
        </w:tc>
        <w:tc>
          <w:tcPr>
            <w:tcW w:w="1346" w:type="dxa"/>
          </w:tcPr>
          <w:p w14:paraId="10085A48" w14:textId="2D3508C2" w:rsidR="00533FDD" w:rsidRDefault="00852D85" w:rsidP="00C42DDD">
            <w:r>
              <w:fldChar w:fldCharType="begin"/>
            </w:r>
            <w:r>
              <w:instrText xml:space="preserve"> ADDIN EN.CITE &lt;EndNote&gt;&lt;Cite&gt;&lt;Author&gt;Mota-Meira&lt;/Author&gt;&lt;Year&gt;2000&lt;/Year&gt;&lt;RecNum&gt;486&lt;/RecNum&gt;&lt;DisplayText&gt;&lt;style face="superscript"&gt;475&lt;/style&gt;&lt;/DisplayText&gt;&lt;record&gt;&lt;rec-number&gt;486&lt;/rec-number&gt;&lt;foreign-keys&gt;&lt;key app="EN" db-id="p5zs9pw5ltwzr3e0webppaa6ae5zxdxszf5s" timestamp="1548096061"&gt;486&lt;/key&gt;&lt;/foreign-keys&gt;&lt;ref-type name="Journal Article"&gt;17&lt;/ref-type&gt;&lt;contributors&gt;&lt;authors&gt;&lt;author&gt;Mota-Meira, M.&lt;/author&gt;&lt;author&gt;LaPointe, G.&lt;/author&gt;&lt;author&gt;Lacroix, C.&lt;/author&gt;&lt;author&gt;Lavoie, M. C.&lt;/author&gt;&lt;/authors&gt;&lt;/contributors&gt;&lt;auth-address&gt;Centre de Recherche en Sciences et Technologie du Lait (STELA), Faculte des Sciences de l&amp;apos;Agriculture et de l&amp;apos;Alimentation, Universite Laval, Cite Universitaire, Quebec, Quebec, Canada G1K 7P4.&lt;/auth-address&gt;&lt;titles&gt;&lt;title&gt;MICs of mutacin B-Ny266, nisin A, vancomycin, and oxacillin against bacterial pathogens&lt;/title&gt;&lt;secondary-title&gt;Antimicrob Agents Chemother&lt;/secondary-title&gt;&lt;/titles&gt;&lt;periodical&gt;&lt;full-title&gt;Antimicrob Agents Chemother&lt;/full-title&gt;&lt;/periodical&gt;&lt;pages&gt;24-9&lt;/pages&gt;&lt;volume&gt;44&lt;/volume&gt;&lt;number&gt;1&lt;/number&gt;&lt;keywords&gt;&lt;keyword&gt;Anti-Bacterial Agents/*pharmacology&lt;/keyword&gt;&lt;keyword&gt;Bacteria/*drug effects&lt;/keyword&gt;&lt;keyword&gt;Bacteriocins/*pharmacology&lt;/keyword&gt;&lt;keyword&gt;Drug Resistance, Microbial&lt;/keyword&gt;&lt;keyword&gt;Microbial Sensitivity Tests&lt;/keyword&gt;&lt;keyword&gt;Nisin/*pharmacology&lt;/keyword&gt;&lt;keyword&gt;Oxacillin/*pharmacology&lt;/keyword&gt;&lt;keyword&gt;Vancomycin/*pharmacology&lt;/keyword&gt;&lt;/keywords&gt;&lt;dates&gt;&lt;year&gt;2000&lt;/year&gt;&lt;pub-dates&gt;&lt;date&gt;Jan&lt;/date&gt;&lt;/pub-dates&gt;&lt;/dates&gt;&lt;isbn&gt;0066-4804 (Print)&amp;#xD;0066-4804 (Linking)&lt;/isbn&gt;&lt;accession-num&gt;10602718&lt;/accession-num&gt;&lt;urls&gt;&lt;related-urls&gt;&lt;url&gt;https://www.ncbi.nlm.nih.gov/pubmed/10602718&lt;/url&gt;&lt;/related-urls&gt;&lt;/urls&gt;&lt;custom2&gt;89623&lt;/custom2&gt;&lt;/record&gt;&lt;/Cite&gt;&lt;/EndNote&gt;</w:instrText>
            </w:r>
            <w:r>
              <w:fldChar w:fldCharType="separate"/>
            </w:r>
            <w:r w:rsidRPr="00852D85">
              <w:rPr>
                <w:noProof/>
                <w:vertAlign w:val="superscript"/>
              </w:rPr>
              <w:t>475</w:t>
            </w:r>
            <w:r>
              <w:fldChar w:fldCharType="end"/>
            </w:r>
          </w:p>
        </w:tc>
      </w:tr>
      <w:tr w:rsidR="00533FDD" w14:paraId="6520FD2F" w14:textId="77777777" w:rsidTr="00C42DDD">
        <w:tc>
          <w:tcPr>
            <w:tcW w:w="2287" w:type="dxa"/>
          </w:tcPr>
          <w:p w14:paraId="600A7B0A" w14:textId="09963789" w:rsidR="00533FDD" w:rsidRDefault="00332F7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icibactin</w:t>
            </w:r>
            <w:proofErr w:type="spellEnd"/>
          </w:p>
        </w:tc>
        <w:tc>
          <w:tcPr>
            <w:tcW w:w="1364" w:type="dxa"/>
          </w:tcPr>
          <w:p w14:paraId="0D1F2818" w14:textId="77777777" w:rsidR="00533FDD" w:rsidRDefault="00533FDD" w:rsidP="00C42DDD"/>
        </w:tc>
        <w:tc>
          <w:tcPr>
            <w:tcW w:w="1364" w:type="dxa"/>
          </w:tcPr>
          <w:p w14:paraId="7F51E50D" w14:textId="77777777" w:rsidR="00533FDD" w:rsidRDefault="00533FDD" w:rsidP="00C42DDD"/>
        </w:tc>
        <w:tc>
          <w:tcPr>
            <w:tcW w:w="1141" w:type="dxa"/>
          </w:tcPr>
          <w:p w14:paraId="03CD16BE" w14:textId="77777777" w:rsidR="00533FDD" w:rsidRDefault="00533FDD" w:rsidP="00C42DDD"/>
        </w:tc>
        <w:tc>
          <w:tcPr>
            <w:tcW w:w="1141" w:type="dxa"/>
          </w:tcPr>
          <w:p w14:paraId="6DEE239A" w14:textId="77777777" w:rsidR="00533FDD" w:rsidRDefault="00533FDD" w:rsidP="00C42DDD"/>
        </w:tc>
        <w:tc>
          <w:tcPr>
            <w:tcW w:w="2051" w:type="dxa"/>
          </w:tcPr>
          <w:p w14:paraId="63D8CE11" w14:textId="4E35FD80" w:rsidR="00533FDD" w:rsidRDefault="00332F73" w:rsidP="00C42DDD">
            <w:r>
              <w:t>siderophore</w:t>
            </w:r>
          </w:p>
        </w:tc>
        <w:tc>
          <w:tcPr>
            <w:tcW w:w="1346" w:type="dxa"/>
          </w:tcPr>
          <w:p w14:paraId="0F665D96" w14:textId="51A80283" w:rsidR="00533FDD" w:rsidRDefault="00332F73" w:rsidP="00C42DDD">
            <w:r>
              <w:fldChar w:fldCharType="begin"/>
            </w:r>
            <w:r>
              <w:instrText xml:space="preserve"> ADDIN EN.CITE &lt;EndNote&gt;&lt;Cite&gt;&lt;Author&gt;Carter&lt;/Author&gt;&lt;Year&gt;2002&lt;/Year&gt;&lt;RecNum&gt;487&lt;/RecNum&gt;&lt;DisplayText&gt;&lt;style face="superscript"&gt;476&lt;/style&gt;&lt;/DisplayText&gt;&lt;record&gt;&lt;rec-number&gt;487&lt;/rec-number&gt;&lt;foreign-keys&gt;&lt;key app="EN" db-id="p5zs9pw5ltwzr3e0webppaa6ae5zxdxszf5s" timestamp="1548096160"&gt;487&lt;/key&gt;&lt;/foreign-keys&gt;&lt;ref-type name="Journal Article"&gt;17&lt;/ref-type&gt;&lt;contributors&gt;&lt;authors&gt;&lt;author&gt;Carter, R. A.&lt;/author&gt;&lt;author&gt;Worsley, P. S.&lt;/author&gt;&lt;author&gt;Sawers, G.&lt;/author&gt;&lt;author&gt;Challis, G. L.&lt;/author&gt;&lt;author&gt;Dilworth, M. J.&lt;/author&gt;&lt;author&gt;Carson, K. C.&lt;/author&gt;&lt;author&gt;Lawrence, J. A.&lt;/author&gt;&lt;author&gt;Wexler, M.&lt;/author&gt;&lt;author&gt;Johnston, A. W.&lt;/author&gt;&lt;author&gt;Yeoman, K. H.&lt;/author&gt;&lt;/authors&gt;&lt;/contributors&gt;&lt;auth-address&gt;School of Biological Sciences, University of East Anglia, Norwich NR4 7TJ, UK.&lt;/auth-address&gt;&lt;titles&gt;&lt;title&gt;The vbs genes that direct synthesis of the siderophore vicibactin in Rhizobium leguminosarum: their expression in other genera requires ECF sigma factor RpoI&lt;/title&gt;&lt;secondary-title&gt;Mol Microbiol&lt;/secondary-title&gt;&lt;/titles&gt;&lt;periodical&gt;&lt;full-title&gt;Mol Microbiol&lt;/full-title&gt;&lt;/periodical&gt;&lt;pages&gt;1153-66&lt;/pages&gt;&lt;volume&gt;44&lt;/volume&gt;&lt;number&gt;5&lt;/number&gt;&lt;keywords&gt;&lt;keyword&gt;Bacterial Proteins/*genetics/metabolism&lt;/keyword&gt;&lt;keyword&gt;Base Sequence&lt;/keyword&gt;&lt;keyword&gt;Genes, Bacterial/*genetics&lt;/keyword&gt;&lt;keyword&gt;Iron/metabolism&lt;/keyword&gt;&lt;keyword&gt;Molecular Sequence Data&lt;/keyword&gt;&lt;keyword&gt;Molecular Structure&lt;/keyword&gt;&lt;keyword&gt;Multigene Family&lt;/keyword&gt;&lt;keyword&gt;Mutation&lt;/keyword&gt;&lt;keyword&gt;Peptides, Cyclic/biosynthesis/*genetics&lt;/keyword&gt;&lt;keyword&gt;Recombinant Fusion Proteins/genetics/metabolism&lt;/keyword&gt;&lt;keyword&gt;Rhizobium leguminosarum/*genetics/metabolism&lt;/keyword&gt;&lt;keyword&gt;Sigma Factor/*metabolism&lt;/keyword&gt;&lt;/keywords&gt;&lt;dates&gt;&lt;year&gt;2002&lt;/year&gt;&lt;pub-dates&gt;&lt;date&gt;Jun&lt;/date&gt;&lt;/pub-dates&gt;&lt;/dates&gt;&lt;isbn&gt;0950-382X (Print)&amp;#xD;0950-382X (Linking)&lt;/isbn&gt;&lt;accession-num&gt;12028377&lt;/accession-num&gt;&lt;urls&gt;&lt;related-urls&gt;&lt;url&gt;https://www.ncbi.nlm.nih.gov/pubmed/12028377&lt;/url&gt;&lt;/related-urls&gt;&lt;/urls&gt;&lt;/record&gt;&lt;/Cite&gt;&lt;/EndNote&gt;</w:instrText>
            </w:r>
            <w:r>
              <w:fldChar w:fldCharType="separate"/>
            </w:r>
            <w:r w:rsidRPr="00332F73">
              <w:rPr>
                <w:noProof/>
                <w:vertAlign w:val="superscript"/>
              </w:rPr>
              <w:t>476</w:t>
            </w:r>
            <w:r>
              <w:fldChar w:fldCharType="end"/>
            </w:r>
          </w:p>
        </w:tc>
      </w:tr>
      <w:tr w:rsidR="00533FDD" w14:paraId="05560ED0" w14:textId="77777777" w:rsidTr="00C42DDD">
        <w:tc>
          <w:tcPr>
            <w:tcW w:w="2287" w:type="dxa"/>
          </w:tcPr>
          <w:p w14:paraId="29218EDB" w14:textId="0305C56C" w:rsidR="00533FDD" w:rsidRDefault="001A60A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omycin</w:t>
            </w:r>
          </w:p>
        </w:tc>
        <w:tc>
          <w:tcPr>
            <w:tcW w:w="1364" w:type="dxa"/>
          </w:tcPr>
          <w:p w14:paraId="07722408" w14:textId="791278DA" w:rsidR="00533FDD" w:rsidRDefault="001A60A3" w:rsidP="00C42DDD">
            <w:r>
              <w:t>yes</w:t>
            </w:r>
          </w:p>
        </w:tc>
        <w:tc>
          <w:tcPr>
            <w:tcW w:w="1364" w:type="dxa"/>
          </w:tcPr>
          <w:p w14:paraId="40DCEA6C" w14:textId="77777777" w:rsidR="00533FDD" w:rsidRDefault="00533FDD" w:rsidP="00C42DDD"/>
        </w:tc>
        <w:tc>
          <w:tcPr>
            <w:tcW w:w="1141" w:type="dxa"/>
          </w:tcPr>
          <w:p w14:paraId="761A0ED1" w14:textId="77777777" w:rsidR="00533FDD" w:rsidRDefault="00533FDD" w:rsidP="00C42DDD"/>
        </w:tc>
        <w:tc>
          <w:tcPr>
            <w:tcW w:w="1141" w:type="dxa"/>
          </w:tcPr>
          <w:p w14:paraId="60B7631B" w14:textId="77777777" w:rsidR="00533FDD" w:rsidRDefault="00533FDD" w:rsidP="00C42DDD"/>
        </w:tc>
        <w:tc>
          <w:tcPr>
            <w:tcW w:w="2051" w:type="dxa"/>
          </w:tcPr>
          <w:p w14:paraId="7661F452" w14:textId="77777777" w:rsidR="00533FDD" w:rsidRDefault="00533FDD" w:rsidP="00C42DDD"/>
        </w:tc>
        <w:tc>
          <w:tcPr>
            <w:tcW w:w="1346" w:type="dxa"/>
          </w:tcPr>
          <w:p w14:paraId="26E6F51D" w14:textId="786DAB88" w:rsidR="00533FDD" w:rsidRDefault="00683732" w:rsidP="00C42DDD">
            <w:r>
              <w:fldChar w:fldCharType="begin">
                <w:fldData xml:space="preserve">PEVuZE5vdGU+PENpdGU+PEF1dGhvcj5Ba2Jlcmdlbm92PC9BdXRob3I+PFllYXI+MjAxMTwvWWVh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a2Jlcmdlbm92PC9BdXRob3I+PFllYXI+MjAxMTwvWWVh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83732">
              <w:rPr>
                <w:noProof/>
                <w:vertAlign w:val="superscript"/>
              </w:rPr>
              <w:t>477</w:t>
            </w:r>
            <w:r>
              <w:fldChar w:fldCharType="end"/>
            </w:r>
          </w:p>
        </w:tc>
      </w:tr>
      <w:tr w:rsidR="00150298" w14:paraId="222EE432" w14:textId="77777777" w:rsidTr="00C42DDD">
        <w:tc>
          <w:tcPr>
            <w:tcW w:w="2287" w:type="dxa"/>
          </w:tcPr>
          <w:p w14:paraId="4F515763" w14:textId="77127F70" w:rsidR="00150298" w:rsidRDefault="0015029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ulnibactin</w:t>
            </w:r>
            <w:proofErr w:type="spellEnd"/>
          </w:p>
        </w:tc>
        <w:tc>
          <w:tcPr>
            <w:tcW w:w="1364" w:type="dxa"/>
          </w:tcPr>
          <w:p w14:paraId="7E924E19" w14:textId="77777777" w:rsidR="00150298" w:rsidRDefault="00150298" w:rsidP="00C42DDD"/>
        </w:tc>
        <w:tc>
          <w:tcPr>
            <w:tcW w:w="1364" w:type="dxa"/>
          </w:tcPr>
          <w:p w14:paraId="4DCB0CD1" w14:textId="77777777" w:rsidR="00150298" w:rsidRDefault="00150298" w:rsidP="00C42DDD"/>
        </w:tc>
        <w:tc>
          <w:tcPr>
            <w:tcW w:w="1141" w:type="dxa"/>
          </w:tcPr>
          <w:p w14:paraId="01B791F6" w14:textId="77777777" w:rsidR="00150298" w:rsidRDefault="00150298" w:rsidP="00C42DDD"/>
        </w:tc>
        <w:tc>
          <w:tcPr>
            <w:tcW w:w="1141" w:type="dxa"/>
          </w:tcPr>
          <w:p w14:paraId="7A672A49" w14:textId="77777777" w:rsidR="00150298" w:rsidRDefault="00150298" w:rsidP="00C42DDD"/>
        </w:tc>
        <w:tc>
          <w:tcPr>
            <w:tcW w:w="2051" w:type="dxa"/>
          </w:tcPr>
          <w:p w14:paraId="62CE1AE5" w14:textId="324C067D" w:rsidR="00150298" w:rsidRDefault="00150298" w:rsidP="00C42DDD">
            <w:r>
              <w:t>siderophore</w:t>
            </w:r>
          </w:p>
        </w:tc>
        <w:tc>
          <w:tcPr>
            <w:tcW w:w="1346" w:type="dxa"/>
          </w:tcPr>
          <w:p w14:paraId="17EAB503" w14:textId="1D481B9A" w:rsidR="00150298" w:rsidRDefault="00150298" w:rsidP="00C42DDD">
            <w:r>
              <w:fldChar w:fldCharType="begin"/>
            </w:r>
            <w:r>
              <w:instrText xml:space="preserve"> ADDIN EN.CITE &lt;EndNote&gt;&lt;Cite&gt;&lt;Author&gt;Okujo&lt;/Author&gt;&lt;Year&gt;1994&lt;/Year&gt;&lt;RecNum&gt;489&lt;/RecNum&gt;&lt;DisplayText&gt;&lt;style face="superscript"&gt;478&lt;/style&gt;&lt;/DisplayText&gt;&lt;record&gt;&lt;rec-number&gt;489&lt;/rec-number&gt;&lt;foreign-keys&gt;&lt;key app="EN" db-id="p5zs9pw5ltwzr3e0webppaa6ae5zxdxszf5s" timestamp="1548096287"&gt;489&lt;/key&gt;&lt;/foreign-keys&gt;&lt;ref-type name="Journal Article"&gt;17&lt;/ref-type&gt;&lt;contributors&gt;&lt;authors&gt;&lt;author&gt;Okujo, N.&lt;/author&gt;&lt;author&gt;Saito, M.&lt;/author&gt;&lt;author&gt;Yamamoto, S.&lt;/author&gt;&lt;author&gt;Yoshida, T.&lt;/author&gt;&lt;author&gt;Miyoshi, S.&lt;/author&gt;&lt;author&gt;Shinoda, S.&lt;/author&gt;&lt;/authors&gt;&lt;/contributors&gt;&lt;auth-address&gt;Faculty of Pharmaceutical Sciences, Okayama University, Japan.&lt;/auth-address&gt;&lt;titles&gt;&lt;title&gt;Structure of vulnibactin, a new polyamine-containing siderophore from Vibrio vulnificus&lt;/title&gt;&lt;secondary-title&gt;Biometals&lt;/secondary-title&gt;&lt;/titles&gt;&lt;periodical&gt;&lt;full-title&gt;Biometals&lt;/full-title&gt;&lt;/periodical&gt;&lt;pages&gt;109-16&lt;/pages&gt;&lt;volume&gt;7&lt;/volume&gt;&lt;number&gt;2&lt;/number&gt;&lt;keywords&gt;&lt;keyword&gt;Amides/*chemistry/isolation &amp;amp; purification&lt;/keyword&gt;&lt;keyword&gt;Animals&lt;/keyword&gt;&lt;keyword&gt;Culture Media&lt;/keyword&gt;&lt;keyword&gt;Hydrolysis&lt;/keyword&gt;&lt;keyword&gt;Hydroxybenzoates/analysis&lt;/keyword&gt;&lt;keyword&gt;Magnetic Resonance Spectroscopy&lt;/keyword&gt;&lt;keyword&gt;Oxazoles/*chemistry/isolation &amp;amp; purification&lt;/keyword&gt;&lt;keyword&gt;Salicylates/analysis&lt;/keyword&gt;&lt;keyword&gt;Salicylic Acid&lt;/keyword&gt;&lt;keyword&gt;Siderophores/*chemistry/isolation &amp;amp; purification&lt;/keyword&gt;&lt;keyword&gt;Spectrometry, Mass, Fast Atom Bombardment&lt;/keyword&gt;&lt;keyword&gt;Vibrio/*chemistry&lt;/keyword&gt;&lt;/keywords&gt;&lt;dates&gt;&lt;year&gt;1994&lt;/year&gt;&lt;pub-dates&gt;&lt;date&gt;Apr&lt;/date&gt;&lt;/pub-dates&gt;&lt;/dates&gt;&lt;isbn&gt;0966-0844 (Print)&amp;#xD;0966-0844 (Linking)&lt;/isbn&gt;&lt;accession-num&gt;8148612&lt;/accession-num&gt;&lt;urls&gt;&lt;related-urls&gt;&lt;url&gt;https://www.ncbi.nlm.nih.gov/pubmed/8148612&lt;/url&gt;&lt;/related-urls&gt;&lt;/urls&gt;&lt;/record&gt;&lt;/Cite&gt;&lt;/EndNote&gt;</w:instrText>
            </w:r>
            <w:r>
              <w:fldChar w:fldCharType="separate"/>
            </w:r>
            <w:r w:rsidRPr="00150298">
              <w:rPr>
                <w:noProof/>
                <w:vertAlign w:val="superscript"/>
              </w:rPr>
              <w:t>478</w:t>
            </w:r>
            <w:r>
              <w:fldChar w:fldCharType="end"/>
            </w:r>
          </w:p>
        </w:tc>
      </w:tr>
      <w:tr w:rsidR="00150298" w14:paraId="70D79615" w14:textId="77777777" w:rsidTr="00C42DDD">
        <w:tc>
          <w:tcPr>
            <w:tcW w:w="2287" w:type="dxa"/>
          </w:tcPr>
          <w:p w14:paraId="490159B7" w14:textId="5882C9B7" w:rsidR="00150298" w:rsidRDefault="009438A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WAP</w:t>
            </w:r>
            <w:r w:rsidR="006B5C44">
              <w:rPr>
                <w:rFonts w:ascii="Calibri" w:hAnsi="Calibri" w:cs="Calibri"/>
                <w:color w:val="000000"/>
              </w:rPr>
              <w:t>-</w:t>
            </w:r>
            <w:r>
              <w:rPr>
                <w:rFonts w:ascii="Calibri" w:hAnsi="Calibri" w:cs="Calibri"/>
                <w:color w:val="000000"/>
              </w:rPr>
              <w:t>8294A2</w:t>
            </w:r>
          </w:p>
        </w:tc>
        <w:tc>
          <w:tcPr>
            <w:tcW w:w="1364" w:type="dxa"/>
          </w:tcPr>
          <w:p w14:paraId="53DB8D3B" w14:textId="20FAEC32" w:rsidR="00150298" w:rsidRDefault="006B5C44" w:rsidP="00C42DDD">
            <w:r>
              <w:t>yes</w:t>
            </w:r>
          </w:p>
        </w:tc>
        <w:tc>
          <w:tcPr>
            <w:tcW w:w="1364" w:type="dxa"/>
          </w:tcPr>
          <w:p w14:paraId="28C602C7" w14:textId="4F4B1306" w:rsidR="00150298" w:rsidRDefault="006B5C44" w:rsidP="00C42DDD">
            <w:r>
              <w:t>Gram pos</w:t>
            </w:r>
          </w:p>
        </w:tc>
        <w:tc>
          <w:tcPr>
            <w:tcW w:w="1141" w:type="dxa"/>
          </w:tcPr>
          <w:p w14:paraId="4F6546D0" w14:textId="77777777" w:rsidR="00150298" w:rsidRDefault="00150298" w:rsidP="00C42DDD"/>
        </w:tc>
        <w:tc>
          <w:tcPr>
            <w:tcW w:w="1141" w:type="dxa"/>
          </w:tcPr>
          <w:p w14:paraId="7B5A6E14" w14:textId="77777777" w:rsidR="00150298" w:rsidRDefault="00150298" w:rsidP="00C42DDD"/>
        </w:tc>
        <w:tc>
          <w:tcPr>
            <w:tcW w:w="2051" w:type="dxa"/>
          </w:tcPr>
          <w:p w14:paraId="573DF145" w14:textId="77777777" w:rsidR="00150298" w:rsidRDefault="00150298" w:rsidP="00C42DDD"/>
        </w:tc>
        <w:tc>
          <w:tcPr>
            <w:tcW w:w="1346" w:type="dxa"/>
          </w:tcPr>
          <w:p w14:paraId="7E5DD594" w14:textId="291D1933" w:rsidR="00150298" w:rsidRDefault="006B5C44" w:rsidP="00C42DDD">
            <w:r>
              <w:fldChar w:fldCharType="begin">
                <w:fldData xml:space="preserve">PEVuZE5vdGU+PENpdGU+PEF1dGhvcj5aaGFuZzwvQXV0aG9yPjxZZWFyPjIwMTQ8L1llYXI+PFJl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uZzwvQXV0aG9yPjxZZWFyPjIwMTQ8L1llYXI+PFJl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B5C44">
              <w:rPr>
                <w:noProof/>
                <w:vertAlign w:val="superscript"/>
              </w:rPr>
              <w:t>479</w:t>
            </w:r>
            <w:r>
              <w:fldChar w:fldCharType="end"/>
            </w:r>
          </w:p>
        </w:tc>
      </w:tr>
      <w:tr w:rsidR="00150298" w14:paraId="1762218D" w14:textId="77777777" w:rsidTr="00C42DDD">
        <w:tc>
          <w:tcPr>
            <w:tcW w:w="2287" w:type="dxa"/>
          </w:tcPr>
          <w:p w14:paraId="14CE649C" w14:textId="232F527C" w:rsidR="00150298" w:rsidRDefault="004F2D9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yatakemycin</w:t>
            </w:r>
            <w:proofErr w:type="spellEnd"/>
          </w:p>
        </w:tc>
        <w:tc>
          <w:tcPr>
            <w:tcW w:w="1364" w:type="dxa"/>
          </w:tcPr>
          <w:p w14:paraId="4CF66EBE" w14:textId="77777777" w:rsidR="00150298" w:rsidRDefault="00150298" w:rsidP="00C42DDD"/>
        </w:tc>
        <w:tc>
          <w:tcPr>
            <w:tcW w:w="1364" w:type="dxa"/>
          </w:tcPr>
          <w:p w14:paraId="25034019" w14:textId="77777777" w:rsidR="00150298" w:rsidRDefault="00150298" w:rsidP="00C42DDD"/>
        </w:tc>
        <w:tc>
          <w:tcPr>
            <w:tcW w:w="1141" w:type="dxa"/>
          </w:tcPr>
          <w:p w14:paraId="08BEC718" w14:textId="31E60616" w:rsidR="00150298" w:rsidRDefault="004F2D9F" w:rsidP="00C42DDD">
            <w:r>
              <w:t>yes</w:t>
            </w:r>
          </w:p>
        </w:tc>
        <w:tc>
          <w:tcPr>
            <w:tcW w:w="1141" w:type="dxa"/>
          </w:tcPr>
          <w:p w14:paraId="19E88630" w14:textId="3FE7830F" w:rsidR="00150298" w:rsidRDefault="004F2D9F" w:rsidP="00C42DDD">
            <w:r>
              <w:t>yes</w:t>
            </w:r>
          </w:p>
        </w:tc>
        <w:tc>
          <w:tcPr>
            <w:tcW w:w="2051" w:type="dxa"/>
          </w:tcPr>
          <w:p w14:paraId="0870A832" w14:textId="77777777" w:rsidR="00150298" w:rsidRDefault="00150298" w:rsidP="00C42DDD"/>
        </w:tc>
        <w:tc>
          <w:tcPr>
            <w:tcW w:w="1346" w:type="dxa"/>
          </w:tcPr>
          <w:p w14:paraId="64F147F3" w14:textId="24A6ABC8" w:rsidR="00150298" w:rsidRDefault="004960F4" w:rsidP="00C42DDD">
            <w:r>
              <w:fldChar w:fldCharType="begin">
                <w:fldData xml:space="preserve">PEVuZE5vdGU+PENpdGU+PEF1dGhvcj5Lb21ha2k8L0F1dGhvcj48WWVhcj4yMDE1PC9ZZWFyPjxS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</w:fldData>
              </w:fldChar>
            </w:r>
            <w:r w:rsidR="002808E7">
              <w:instrText xml:space="preserve"> ADDIN EN.CITE </w:instrText>
            </w:r>
            <w:r w:rsidR="002808E7">
              <w:fldChar w:fldCharType="begin">
                <w:fldData xml:space="preserve">PEVuZE5vdGU+PENpdGU+PEF1dGhvcj5Lb21ha2k8L0F1dGhvcj48WWVhcj4yMDE1PC9ZZWFyPjxS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</w:fldData>
              </w:fldChar>
            </w:r>
            <w:r w:rsidR="002808E7">
              <w:instrText xml:space="preserve"> ADDIN EN.CITE.DATA </w:instrText>
            </w:r>
            <w:r w:rsidR="002808E7">
              <w:fldChar w:fldCharType="end"/>
            </w:r>
            <w:r>
              <w:fldChar w:fldCharType="separate"/>
            </w:r>
            <w:r w:rsidR="002808E7" w:rsidRPr="002808E7">
              <w:rPr>
                <w:noProof/>
                <w:vertAlign w:val="superscript"/>
              </w:rPr>
              <w:t>480,481</w:t>
            </w:r>
            <w:r>
              <w:fldChar w:fldCharType="end"/>
            </w:r>
          </w:p>
        </w:tc>
      </w:tr>
      <w:tr w:rsidR="00150298" w14:paraId="634D20B9" w14:textId="77777777" w:rsidTr="00C42DDD">
        <w:tc>
          <w:tcPr>
            <w:tcW w:w="2287" w:type="dxa"/>
          </w:tcPr>
          <w:p w14:paraId="3CBE273D" w14:textId="0E3AE316" w:rsidR="00150298" w:rsidRDefault="000F2CC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yersiniabactin</w:t>
            </w:r>
            <w:proofErr w:type="spellEnd"/>
          </w:p>
        </w:tc>
        <w:tc>
          <w:tcPr>
            <w:tcW w:w="1364" w:type="dxa"/>
          </w:tcPr>
          <w:p w14:paraId="65F43463" w14:textId="77777777" w:rsidR="00150298" w:rsidRDefault="00150298" w:rsidP="00C42DDD"/>
        </w:tc>
        <w:tc>
          <w:tcPr>
            <w:tcW w:w="1364" w:type="dxa"/>
          </w:tcPr>
          <w:p w14:paraId="648AA303" w14:textId="77777777" w:rsidR="00150298" w:rsidRDefault="00150298" w:rsidP="00C42DDD"/>
        </w:tc>
        <w:tc>
          <w:tcPr>
            <w:tcW w:w="1141" w:type="dxa"/>
          </w:tcPr>
          <w:p w14:paraId="359C9D41" w14:textId="77777777" w:rsidR="00150298" w:rsidRDefault="00150298" w:rsidP="00C42DDD"/>
        </w:tc>
        <w:tc>
          <w:tcPr>
            <w:tcW w:w="1141" w:type="dxa"/>
          </w:tcPr>
          <w:p w14:paraId="5449A76B" w14:textId="77777777" w:rsidR="00150298" w:rsidRDefault="00150298" w:rsidP="00C42DDD"/>
        </w:tc>
        <w:tc>
          <w:tcPr>
            <w:tcW w:w="2051" w:type="dxa"/>
          </w:tcPr>
          <w:p w14:paraId="28A8A7C9" w14:textId="5A9FA40E" w:rsidR="00150298" w:rsidRDefault="000F2CC0" w:rsidP="00C42DDD">
            <w:r>
              <w:t>siderophore</w:t>
            </w:r>
          </w:p>
        </w:tc>
        <w:tc>
          <w:tcPr>
            <w:tcW w:w="1346" w:type="dxa"/>
          </w:tcPr>
          <w:p w14:paraId="6939A3C8" w14:textId="338E0952" w:rsidR="00150298" w:rsidRDefault="000F2CC0" w:rsidP="00C42DDD">
            <w:r>
              <w:fldChar w:fldCharType="begin"/>
            </w:r>
            <w:r>
              <w:instrText xml:space="preserve"> ADDIN EN.CITE &lt;EndNote&gt;&lt;Cite&gt;&lt;Author&gt;Perry&lt;/Author&gt;&lt;Year&gt;2011&lt;/Year&gt;&lt;RecNum&gt;493&lt;/RecNum&gt;&lt;DisplayText&gt;&lt;style face="superscript"&gt;482&lt;/style&gt;&lt;/DisplayText&gt;&lt;record&gt;&lt;rec-number&gt;493&lt;/rec-number&gt;&lt;foreign-keys&gt;&lt;key app="EN" db-id="p5zs9pw5ltwzr3e0webppaa6ae5zxdxszf5s" timestamp="1548096692"&gt;493&lt;/key&gt;&lt;/foreign-keys&gt;&lt;ref-type name="Journal Article"&gt;17&lt;/ref-type&gt;&lt;contributors&gt;&lt;authors&gt;&lt;author&gt;Perry, R. D.&lt;/author&gt;&lt;author&gt;Fetherston, J. D.&lt;/author&gt;&lt;/authors&gt;&lt;/contributors&gt;&lt;auth-address&gt;Department of Microbiology, Immunology, and Molecular Genetics, MS415 Medical Center, University of Kentucky, Lexington, KY 40536-0298, USA. rperry@uky.edu&lt;/auth-address&gt;&lt;titles&gt;&lt;title&gt;Yersiniabactin iron uptake: mechanisms and role in Yersinia pestis pathogenesis&lt;/title&gt;&lt;secondary-title&gt;Microbes Infect&lt;/secondary-title&gt;&lt;/titles&gt;&lt;periodical&gt;&lt;full-title&gt;Microbes Infect&lt;/full-title&gt;&lt;/periodical&gt;&lt;pages&gt;808-17&lt;/pages&gt;&lt;volume&gt;13&lt;/volume&gt;&lt;number&gt;10&lt;/number&gt;&lt;keywords&gt;&lt;keyword&gt;Gene Expression Regulation, Bacterial&lt;/keyword&gt;&lt;keyword&gt;Humans&lt;/keyword&gt;&lt;keyword&gt;Iron/*metabolism&lt;/keyword&gt;&lt;keyword&gt;Phenols/*metabolism&lt;/keyword&gt;&lt;keyword&gt;Plague/*microbiology/*pathology&lt;/keyword&gt;&lt;keyword&gt;Thiazoles/*metabolism&lt;/keyword&gt;&lt;keyword&gt;Virulence Factors/genetics/*metabolism&lt;/keyword&gt;&lt;keyword&gt;Yersinia pestis/genetics/*metabolism/*pathogenicity&lt;/keyword&gt;&lt;/keywords&gt;&lt;dates&gt;&lt;year&gt;2011&lt;/year&gt;&lt;pub-dates&gt;&lt;date&gt;Sep&lt;/date&gt;&lt;/pub-dates&gt;&lt;/dates&gt;&lt;isbn&gt;1769-714X (Electronic)&amp;#xD;1286-4579 (Linking)&lt;/isbn&gt;&lt;accession-num&gt;21609780&lt;/accession-num&gt;&lt;urls&gt;&lt;related-urls&gt;&lt;url&gt;https://www.ncbi.nlm.nih.gov/pubmed/21609780&lt;/url&gt;&lt;/related-urls&gt;&lt;/urls&gt;&lt;custom2&gt;3148425&lt;/custom2&gt;&lt;electronic-resource-num&gt;10.1016/j.micinf.2011.04.008&lt;/electronic-resource-num&gt;&lt;/record&gt;&lt;/Cite&gt;&lt;/EndNote&gt;</w:instrText>
            </w:r>
            <w:r>
              <w:fldChar w:fldCharType="separate"/>
            </w:r>
            <w:r w:rsidRPr="000F2CC0">
              <w:rPr>
                <w:noProof/>
                <w:vertAlign w:val="superscript"/>
              </w:rPr>
              <w:t>482</w:t>
            </w:r>
            <w:r>
              <w:fldChar w:fldCharType="end"/>
            </w:r>
          </w:p>
        </w:tc>
      </w:tr>
      <w:tr w:rsidR="00150298" w14:paraId="31F565FE" w14:textId="77777777" w:rsidTr="00C42DDD">
        <w:tc>
          <w:tcPr>
            <w:tcW w:w="2287" w:type="dxa"/>
          </w:tcPr>
          <w:p w14:paraId="10262AA0" w14:textId="37DB8916" w:rsidR="00150298" w:rsidRDefault="0049680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atellamide a</w:t>
            </w:r>
          </w:p>
        </w:tc>
        <w:tc>
          <w:tcPr>
            <w:tcW w:w="1364" w:type="dxa"/>
          </w:tcPr>
          <w:p w14:paraId="233DFB11" w14:textId="77777777" w:rsidR="00150298" w:rsidRDefault="00150298" w:rsidP="00C42DDD"/>
        </w:tc>
        <w:tc>
          <w:tcPr>
            <w:tcW w:w="1364" w:type="dxa"/>
          </w:tcPr>
          <w:p w14:paraId="1BD584D5" w14:textId="77777777" w:rsidR="00150298" w:rsidRDefault="00150298" w:rsidP="00C42DDD"/>
        </w:tc>
        <w:tc>
          <w:tcPr>
            <w:tcW w:w="1141" w:type="dxa"/>
          </w:tcPr>
          <w:p w14:paraId="6955A80F" w14:textId="77777777" w:rsidR="00150298" w:rsidRDefault="00150298" w:rsidP="00C42DDD"/>
        </w:tc>
        <w:tc>
          <w:tcPr>
            <w:tcW w:w="1141" w:type="dxa"/>
          </w:tcPr>
          <w:p w14:paraId="161D28A2" w14:textId="011B717E" w:rsidR="00150298" w:rsidRDefault="00496805" w:rsidP="00C42DDD">
            <w:r>
              <w:t>yes</w:t>
            </w:r>
          </w:p>
        </w:tc>
        <w:tc>
          <w:tcPr>
            <w:tcW w:w="2051" w:type="dxa"/>
          </w:tcPr>
          <w:p w14:paraId="77AC98E1" w14:textId="77777777" w:rsidR="00150298" w:rsidRDefault="00150298" w:rsidP="00C42DDD"/>
        </w:tc>
        <w:tc>
          <w:tcPr>
            <w:tcW w:w="1346" w:type="dxa"/>
          </w:tcPr>
          <w:p w14:paraId="3371DB43" w14:textId="1737DD5A" w:rsidR="00150298" w:rsidRDefault="00E57443" w:rsidP="00C42DDD">
            <w:r>
              <w:fldChar w:fldCharType="begin"/>
            </w:r>
            <w:r>
              <w:instrText xml:space="preserve"> ADDIN EN.CITE &lt;EndNote&gt;&lt;Cite&gt;&lt;Author&gt;In&lt;/Author&gt;&lt;Year&gt;1994&lt;/Year&gt;&lt;RecNum&gt;494&lt;/RecNum&gt;&lt;DisplayText&gt;&lt;style face="superscript"&gt;483&lt;/style&gt;&lt;/DisplayText&gt;&lt;record&gt;&lt;rec-number&gt;494&lt;/rec-number&gt;&lt;foreign-keys&gt;&lt;key app="EN" db-id="p5zs9pw5ltwzr3e0webppaa6ae5zxdxszf5s" timestamp="1548096796"&gt;494&lt;/key&gt;&lt;/foreign-keys&gt;&lt;ref-type name="Journal Article"&gt;17&lt;/ref-type&gt;&lt;contributors&gt;&lt;authors&gt;&lt;author&gt;In, Y.&lt;/author&gt;&lt;author&gt;Doi, M.&lt;/author&gt;&lt;author&gt;Inoue, M.&lt;/author&gt;&lt;author&gt;Ishida, T.&lt;/author&gt;&lt;author&gt;Hamada, Y.&lt;/author&gt;&lt;author&gt;Shioiri, T.&lt;/author&gt;&lt;/authors&gt;&lt;/contributors&gt;&lt;auth-address&gt;Osaka University of Pharmaceutical Sciences, Japan.&lt;/auth-address&gt;&lt;titles&gt;&lt;title&gt;Patellamide A, a cytotoxic cyclic peptide from the ascidian Lissoclinum patella&lt;/title&gt;&lt;secondary-title&gt;Acta Crystallogr C&lt;/secondary-title&gt;&lt;/titles&gt;&lt;periodical&gt;&lt;full-title&gt;Acta Crystallogr C&lt;/full-title&gt;&lt;/periodical&gt;&lt;pages&gt;432-4&lt;/pages&gt;&lt;volume&gt;50 ( Pt 3)&lt;/volume&gt;&lt;keywords&gt;&lt;keyword&gt;Animals&lt;/keyword&gt;&lt;keyword&gt;Antineoplastic Agents/*chemistry/pharmacology&lt;/keyword&gt;&lt;keyword&gt;Crystallography, X-Ray&lt;/keyword&gt;&lt;keyword&gt;Hydrogen Bonding&lt;/keyword&gt;&lt;keyword&gt;Peptides, Cyclic/*chemistry/pharmacology&lt;/keyword&gt;&lt;keyword&gt;Protein Conformation&lt;/keyword&gt;&lt;keyword&gt;Urochordata&lt;/keyword&gt;&lt;/keywords&gt;&lt;dates&gt;&lt;year&gt;1994&lt;/year&gt;&lt;pub-dates&gt;&lt;date&gt;Mar 15&lt;/date&gt;&lt;/pub-dates&gt;&lt;/dates&gt;&lt;isbn&gt;0108-2701 (Print)&amp;#xD;0108-2701 (Linking)&lt;/isbn&gt;&lt;accession-num&gt;8018309&lt;/accession-num&gt;&lt;urls&gt;&lt;related-urls&gt;&lt;url&gt;https://www.ncbi.nlm.nih.gov/pubmed/8018309&lt;/url&gt;&lt;/related-urls&gt;&lt;/urls&gt;&lt;/record&gt;&lt;/Cite&gt;&lt;/EndNote&gt;</w:instrText>
            </w:r>
            <w:r>
              <w:fldChar w:fldCharType="separate"/>
            </w:r>
            <w:r w:rsidRPr="00E57443">
              <w:rPr>
                <w:noProof/>
                <w:vertAlign w:val="superscript"/>
              </w:rPr>
              <w:t>483</w:t>
            </w:r>
            <w:r>
              <w:fldChar w:fldCharType="end"/>
            </w:r>
          </w:p>
        </w:tc>
      </w:tr>
      <w:tr w:rsidR="00150298" w14:paraId="2990D8F9" w14:textId="77777777" w:rsidTr="00C42DDD">
        <w:tc>
          <w:tcPr>
            <w:tcW w:w="2287" w:type="dxa"/>
          </w:tcPr>
          <w:p w14:paraId="4FB707EF" w14:textId="358B3117" w:rsidR="00150298" w:rsidRDefault="00A5608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richamide</w:t>
            </w:r>
            <w:proofErr w:type="spellEnd"/>
          </w:p>
        </w:tc>
        <w:tc>
          <w:tcPr>
            <w:tcW w:w="1364" w:type="dxa"/>
          </w:tcPr>
          <w:p w14:paraId="3BB84E77" w14:textId="3640160A" w:rsidR="00150298" w:rsidRDefault="00A5608F" w:rsidP="00C42DDD">
            <w:r>
              <w:t>no</w:t>
            </w:r>
          </w:p>
        </w:tc>
        <w:tc>
          <w:tcPr>
            <w:tcW w:w="1364" w:type="dxa"/>
          </w:tcPr>
          <w:p w14:paraId="28A701A0" w14:textId="77777777" w:rsidR="00150298" w:rsidRDefault="00150298" w:rsidP="00C42DDD"/>
        </w:tc>
        <w:tc>
          <w:tcPr>
            <w:tcW w:w="1141" w:type="dxa"/>
          </w:tcPr>
          <w:p w14:paraId="29F61B29" w14:textId="5EF01E9B" w:rsidR="00150298" w:rsidRDefault="00A5608F" w:rsidP="00C42DDD">
            <w:r>
              <w:t>no</w:t>
            </w:r>
          </w:p>
        </w:tc>
        <w:tc>
          <w:tcPr>
            <w:tcW w:w="1141" w:type="dxa"/>
          </w:tcPr>
          <w:p w14:paraId="617CCB09" w14:textId="77777777" w:rsidR="00150298" w:rsidRDefault="00150298" w:rsidP="00C42DDD"/>
        </w:tc>
        <w:tc>
          <w:tcPr>
            <w:tcW w:w="2051" w:type="dxa"/>
          </w:tcPr>
          <w:p w14:paraId="0B85FBA1" w14:textId="77777777" w:rsidR="00150298" w:rsidRDefault="00150298" w:rsidP="00C42DDD"/>
        </w:tc>
        <w:tc>
          <w:tcPr>
            <w:tcW w:w="1346" w:type="dxa"/>
          </w:tcPr>
          <w:p w14:paraId="2E12FD6C" w14:textId="09D8CB53" w:rsidR="00150298" w:rsidRDefault="00A5608F" w:rsidP="00C42DDD">
            <w:r>
              <w:fldChar w:fldCharType="begin"/>
            </w:r>
            <w:r>
              <w:instrText xml:space="preserve"> ADDIN EN.CITE &lt;EndNote&gt;&lt;Cite&gt;&lt;Author&gt;Sudek&lt;/Author&gt;&lt;Year&gt;2006&lt;/Year&gt;&lt;RecNum&gt;495&lt;/RecNum&gt;&lt;DisplayText&gt;&lt;style face="superscript"&gt;484&lt;/style&gt;&lt;/DisplayText&gt;&lt;record&gt;&lt;rec-number&gt;495&lt;/rec-number&gt;&lt;foreign-keys&gt;&lt;key app="EN" db-id="p5zs9pw5ltwzr3e0webppaa6ae5zxdxszf5s" timestamp="1548096871"&gt;495&lt;/key&gt;&lt;/foreign-keys&gt;&lt;ref-type name="Journal Article"&gt;17&lt;/ref-type&gt;&lt;contributors&gt;&lt;authors&gt;&lt;author&gt;Sudek, S.&lt;/author&gt;&lt;author&gt;Haygood, M. G.&lt;/author&gt;&lt;author&gt;Youssef, D. T.&lt;/author&gt;&lt;author&gt;Schmidt, E. W.&lt;/author&gt;&lt;/authors&gt;&lt;/contributors&gt;&lt;auth-address&gt;Scripps Institution of Oceanography, University of California--San Diego, La Jolla, California, USA.&lt;/auth-address&gt;&lt;titles&gt;&lt;title&gt;Structure of trichamide, a cyclic peptide from the bloom-forming cyanobacterium Trichodesmium erythraeum, predicted from the genome sequence&lt;/title&gt;&lt;secondary-title&gt;Appl Environ Microbiol&lt;/secondary-title&gt;&lt;/titles&gt;&lt;periodical&gt;&lt;full-title&gt;Appl Environ Microbiol&lt;/full-title&gt;&lt;/periodical&gt;&lt;pages&gt;4382-7&lt;/pages&gt;&lt;volume&gt;72&lt;/volume&gt;&lt;number&gt;6&lt;/number&gt;&lt;keywords&gt;&lt;keyword&gt;Amino Acid Sequence&lt;/keyword&gt;&lt;keyword&gt;Cyanobacteria/*genetics/isolation &amp;amp; purification/*metabolism&lt;/keyword&gt;&lt;keyword&gt;*Genome, Bacterial&lt;/keyword&gt;&lt;keyword&gt;Molecular Sequence Data&lt;/keyword&gt;&lt;keyword&gt;Peptides, Cyclic/biosynthesis/*chemistry/genetics&lt;/keyword&gt;&lt;keyword&gt;Seawater/microbiology&lt;/keyword&gt;&lt;/keywords&gt;&lt;dates&gt;&lt;year&gt;2006&lt;/year&gt;&lt;pub-dates&gt;&lt;date&gt;Jun&lt;/date&gt;&lt;/pub-dates&gt;&lt;/dates&gt;&lt;isbn&gt;0099-2240 (Print)&amp;#xD;0099-2240 (Linking)&lt;/isbn&gt;&lt;accession-num&gt;16751554&lt;/accession-num&gt;&lt;urls&gt;&lt;related-urls&gt;&lt;url&gt;https://www.ncbi.nlm.nih.gov/pubmed/16751554&lt;/url&gt;&lt;/related-urls&gt;&lt;/urls&gt;&lt;custom2&gt;1489667&lt;/custom2&gt;&lt;electronic-resource-num&gt;10.1128/AEM.00380-06&lt;/electronic-resource-num&gt;&lt;/record&gt;&lt;/Cite&gt;&lt;/EndNote&gt;</w:instrText>
            </w:r>
            <w:r>
              <w:fldChar w:fldCharType="separate"/>
            </w:r>
            <w:r w:rsidRPr="00A5608F">
              <w:rPr>
                <w:noProof/>
                <w:vertAlign w:val="superscript"/>
              </w:rPr>
              <w:t>484</w:t>
            </w:r>
            <w:r>
              <w:fldChar w:fldCharType="end"/>
            </w:r>
          </w:p>
        </w:tc>
      </w:tr>
      <w:tr w:rsidR="00150298" w14:paraId="41B71C1F" w14:textId="77777777" w:rsidTr="00C42DDD">
        <w:tc>
          <w:tcPr>
            <w:tcW w:w="2287" w:type="dxa"/>
          </w:tcPr>
          <w:p w14:paraId="727D5419" w14:textId="14A9AEED" w:rsidR="00150298" w:rsidRDefault="0004104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lyco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f</w:t>
            </w:r>
          </w:p>
        </w:tc>
        <w:tc>
          <w:tcPr>
            <w:tcW w:w="1364" w:type="dxa"/>
          </w:tcPr>
          <w:p w14:paraId="4D103CB1" w14:textId="43281C3D" w:rsidR="00150298" w:rsidRDefault="00041044" w:rsidP="00C42DDD">
            <w:r>
              <w:t>yes</w:t>
            </w:r>
          </w:p>
        </w:tc>
        <w:tc>
          <w:tcPr>
            <w:tcW w:w="1364" w:type="dxa"/>
          </w:tcPr>
          <w:p w14:paraId="02F524A7" w14:textId="355E579E" w:rsidR="00150298" w:rsidRDefault="00041044" w:rsidP="00C42DDD">
            <w:r>
              <w:t>Gram pos</w:t>
            </w:r>
          </w:p>
        </w:tc>
        <w:tc>
          <w:tcPr>
            <w:tcW w:w="1141" w:type="dxa"/>
          </w:tcPr>
          <w:p w14:paraId="118BBFB0" w14:textId="77777777" w:rsidR="00150298" w:rsidRDefault="00150298" w:rsidP="00C42DDD"/>
        </w:tc>
        <w:tc>
          <w:tcPr>
            <w:tcW w:w="1141" w:type="dxa"/>
          </w:tcPr>
          <w:p w14:paraId="39456C14" w14:textId="77777777" w:rsidR="00150298" w:rsidRDefault="00150298" w:rsidP="00C42DDD"/>
        </w:tc>
        <w:tc>
          <w:tcPr>
            <w:tcW w:w="2051" w:type="dxa"/>
          </w:tcPr>
          <w:p w14:paraId="374FFB08" w14:textId="77777777" w:rsidR="00150298" w:rsidRDefault="00150298" w:rsidP="00C42DDD"/>
        </w:tc>
        <w:tc>
          <w:tcPr>
            <w:tcW w:w="1346" w:type="dxa"/>
          </w:tcPr>
          <w:p w14:paraId="125E2B7D" w14:textId="34D584DC" w:rsidR="00150298" w:rsidRDefault="00A80959" w:rsidP="00C42DDD">
            <w:r>
              <w:fldChar w:fldCharType="begin"/>
            </w:r>
            <w:r>
              <w:instrText xml:space="preserve"> ADDIN EN.CITE &lt;EndNote&gt;&lt;Cite&gt;&lt;Author&gt;Amso&lt;/Author&gt;&lt;Year&gt;2018&lt;/Year&gt;&lt;RecNum&gt;496&lt;/RecNum&gt;&lt;DisplayText&gt;&lt;style face="superscript"&gt;485&lt;/style&gt;&lt;/DisplayText&gt;&lt;record&gt;&lt;rec-number&gt;496&lt;/rec-number&gt;&lt;foreign-keys&gt;&lt;key app="EN" db-id="p5zs9pw5ltwzr3e0webppaa6ae5zxdxszf5s" timestamp="1548097003"&gt;496&lt;/key&gt;&lt;/foreign-keys&gt;&lt;ref-type name="Journal Article"&gt;17&lt;/ref-type&gt;&lt;contributors&gt;&lt;authors&gt;&lt;author&gt;Amso, Z.&lt;/author&gt;&lt;author&gt;Bisset, S. W.&lt;/author&gt;&lt;author&gt;Yang, S. H.&lt;/author&gt;&lt;author&gt;Harris, P. W. R.&lt;/author&gt;&lt;author&gt;Wright, T. H.&lt;/author&gt;&lt;author&gt;Navo, C. D.&lt;/author&gt;&lt;author&gt;Patchett, M. L.&lt;/author&gt;&lt;author&gt;Norris, G. E.&lt;/author&gt;&lt;author&gt;Brimble, M. A.&lt;/author&gt;&lt;/authors&gt;&lt;/contributors&gt;&lt;auth-address&gt;School of Chemical Sciences , The University of Auckland , 23 Symonds St , Auckland 1142 , New Zealand . Email: m.brimble@auckland.ac.nz ; ; Tel: +64 9 3737599.&amp;#xD;Institute of Fundamental Sciences , Massey University , Colombo Rd , Palmerston North 4442 , New Zealand.&amp;#xD;Maurice Wilkins Centre for Molecular Biodiscovery , The University of Auckland , Private Bag 92019 , Auckland 1142 , New Zealand.&amp;#xD;School of Biological Sciences , The University of Auckland , 3 Symonds St , Auckland 1142 , New Zealand.&amp;#xD;Dept. Quimica , Universidad de La Rioja , Centro de Investigacion en Sintesis Quimica , E-26006 Logrono , Spain.&lt;/auth-address&gt;&lt;titles&gt;&lt;title&gt;Total chemical synthesis of glycocin F and analogues: S-glycosylation confers improved antimicrobial activity&lt;/title&gt;&lt;secondary-title&gt;Chem Sci&lt;/secondary-title&gt;&lt;/titles&gt;&lt;periodical&gt;&lt;full-title&gt;Chem Sci&lt;/full-title&gt;&lt;/periodical&gt;&lt;pages&gt;1686-1691&lt;/pages&gt;&lt;volume&gt;9&lt;/volume&gt;&lt;number&gt;6&lt;/number&gt;&lt;dates&gt;&lt;year&gt;2018&lt;/year&gt;&lt;pub-dates&gt;&lt;date&gt;Feb 14&lt;/date&gt;&lt;/pub-dates&gt;&lt;/dates&gt;&lt;isbn&gt;2041-6520 (Print)&amp;#xD;2041-6520 (Linking)&lt;/isbn&gt;&lt;accession-num&gt;29675216&lt;/accession-num&gt;&lt;urls&gt;&lt;related-urls&gt;&lt;url&gt;https://www.ncbi.nlm.nih.gov/pubmed/29675216&lt;/url&gt;&lt;/related-urls&gt;&lt;/urls&gt;&lt;custom2&gt;5890784&lt;/custom2&gt;&lt;electronic-resource-num&gt;10.1039/c7sc04383j&lt;/electronic-resource-num&gt;&lt;/record&gt;&lt;/Cite&gt;&lt;/EndNote&gt;</w:instrText>
            </w:r>
            <w:r>
              <w:fldChar w:fldCharType="separate"/>
            </w:r>
            <w:r w:rsidRPr="00A80959">
              <w:rPr>
                <w:noProof/>
                <w:vertAlign w:val="superscript"/>
              </w:rPr>
              <w:t>485</w:t>
            </w:r>
            <w:r>
              <w:fldChar w:fldCharType="end"/>
            </w:r>
          </w:p>
        </w:tc>
      </w:tr>
      <w:tr w:rsidR="00150298" w14:paraId="5427076F" w14:textId="77777777" w:rsidTr="00C42DDD">
        <w:tc>
          <w:tcPr>
            <w:tcW w:w="2287" w:type="dxa"/>
          </w:tcPr>
          <w:p w14:paraId="1BC275A6" w14:textId="3593EE2B" w:rsidR="00150298" w:rsidRDefault="0037505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cido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</w:t>
            </w:r>
          </w:p>
        </w:tc>
        <w:tc>
          <w:tcPr>
            <w:tcW w:w="1364" w:type="dxa"/>
          </w:tcPr>
          <w:p w14:paraId="0E2810BD" w14:textId="088CEDA5" w:rsidR="00150298" w:rsidRDefault="0037505F" w:rsidP="00C42DDD">
            <w:r>
              <w:t>yes</w:t>
            </w:r>
          </w:p>
        </w:tc>
        <w:tc>
          <w:tcPr>
            <w:tcW w:w="1364" w:type="dxa"/>
          </w:tcPr>
          <w:p w14:paraId="3216D550" w14:textId="34559DB7" w:rsidR="00150298" w:rsidRDefault="0037505F" w:rsidP="00C42DDD">
            <w:r>
              <w:t>Gram pos</w:t>
            </w:r>
          </w:p>
        </w:tc>
        <w:tc>
          <w:tcPr>
            <w:tcW w:w="1141" w:type="dxa"/>
          </w:tcPr>
          <w:p w14:paraId="31022FCF" w14:textId="77777777" w:rsidR="00150298" w:rsidRDefault="00150298" w:rsidP="00C42DDD"/>
        </w:tc>
        <w:tc>
          <w:tcPr>
            <w:tcW w:w="1141" w:type="dxa"/>
          </w:tcPr>
          <w:p w14:paraId="3BF0F88F" w14:textId="77777777" w:rsidR="00150298" w:rsidRDefault="00150298" w:rsidP="00C42DDD"/>
        </w:tc>
        <w:tc>
          <w:tcPr>
            <w:tcW w:w="2051" w:type="dxa"/>
          </w:tcPr>
          <w:p w14:paraId="267C500E" w14:textId="77777777" w:rsidR="00150298" w:rsidRDefault="00150298" w:rsidP="00C42DDD"/>
        </w:tc>
        <w:tc>
          <w:tcPr>
            <w:tcW w:w="1346" w:type="dxa"/>
          </w:tcPr>
          <w:p w14:paraId="0A17F537" w14:textId="5011FD18" w:rsidR="00150298" w:rsidRDefault="0044139F" w:rsidP="00C42DDD">
            <w:r>
              <w:fldChar w:fldCharType="begin"/>
            </w:r>
            <w:r>
              <w:instrText xml:space="preserve"> ADDIN EN.CITE &lt;EndNote&gt;&lt;Cite&gt;&lt;Author&gt;Acedo&lt;/Author&gt;&lt;Year&gt;2015&lt;/Year&gt;&lt;RecNum&gt;497&lt;/RecNum&gt;&lt;DisplayText&gt;&lt;style face="superscript"&gt;486&lt;/style&gt;&lt;/DisplayText&gt;&lt;record&gt;&lt;rec-number&gt;497&lt;/rec-number&gt;&lt;foreign-keys&gt;&lt;key app="EN" db-id="p5zs9pw5ltwzr3e0webppaa6ae5zxdxszf5s" timestamp="1548097111"&gt;497&lt;/key&gt;&lt;/foreign-keys&gt;&lt;ref-type name="Journal Article"&gt;17&lt;/ref-type&gt;&lt;contributors&gt;&lt;authors&gt;&lt;author&gt;Acedo, J. Z.&lt;/author&gt;&lt;author&gt;van Belkum, M. J.&lt;/author&gt;&lt;author&gt;Lohans, C. T.&lt;/author&gt;&lt;author&gt;McKay, R. T.&lt;/author&gt;&lt;author&gt;Miskolzie, M.&lt;/author&gt;&lt;author&gt;Vederas, J. C.&lt;/author&gt;&lt;/authors&gt;&lt;/contributors&gt;&lt;auth-address&gt;Department of Chemistry, University of Alberta, Edmonton, Alberta, Canada.&amp;#xD;Department of Chemistry, University of Alberta, Edmonton, Alberta, Canada john.vederas@ualberta.ca.&lt;/auth-address&gt;&lt;titles&gt;&lt;title&gt;Solution structure of acidocin B, a circular bacteriocin produced by Lactobacillus acidophilus M46&lt;/title&gt;&lt;secondary-title&gt;Appl Environ Microbiol&lt;/secondary-title&gt;&lt;/titles&gt;&lt;periodical&gt;&lt;full-title&gt;Appl Environ Microbiol&lt;/full-title&gt;&lt;/periodical&gt;&lt;pages&gt;2910-8&lt;/pages&gt;&lt;volume&gt;81&lt;/volume&gt;&lt;number&gt;8&lt;/number&gt;&lt;keywords&gt;&lt;keyword&gt;Amino Acid Sequence&lt;/keyword&gt;&lt;keyword&gt;Bacteriocins/chemistry/*genetics/metabolism&lt;/keyword&gt;&lt;keyword&gt;Crystallography, X-Ray&lt;/keyword&gt;&lt;keyword&gt;Lactobacillus acidophilus/*genetics/metabolism&lt;/keyword&gt;&lt;keyword&gt;Mass Spectrometry&lt;/keyword&gt;&lt;keyword&gt;Molecular Sequence Data&lt;/keyword&gt;&lt;keyword&gt;Multigene Family&lt;/keyword&gt;&lt;keyword&gt;Phylogeny&lt;/keyword&gt;&lt;keyword&gt;Sequence Alignment&lt;/keyword&gt;&lt;/keywords&gt;&lt;dates&gt;&lt;year&gt;2015&lt;/year&gt;&lt;pub-dates&gt;&lt;date&gt;Apr&lt;/date&gt;&lt;/pub-dates&gt;&lt;/dates&gt;&lt;isbn&gt;1098-5336 (Electronic)&amp;#xD;0099-2240 (Linking)&lt;/isbn&gt;&lt;accession-num&gt;25681186&lt;/accession-num&gt;&lt;urls&gt;&lt;related-urls&gt;&lt;url&gt;https://www.ncbi.nlm.nih.gov/pubmed/25681186&lt;/url&gt;&lt;/related-urls&gt;&lt;/urls&gt;&lt;custom2&gt;4375312&lt;/custom2&gt;&lt;electronic-resource-num&gt;10.1128/AEM.04265-14&lt;/electronic-resource-num&gt;&lt;/record&gt;&lt;/Cite&gt;&lt;/EndNote&gt;</w:instrText>
            </w:r>
            <w:r>
              <w:fldChar w:fldCharType="separate"/>
            </w:r>
            <w:r w:rsidRPr="0044139F">
              <w:rPr>
                <w:noProof/>
                <w:vertAlign w:val="superscript"/>
              </w:rPr>
              <w:t>486</w:t>
            </w:r>
            <w:r>
              <w:fldChar w:fldCharType="end"/>
            </w:r>
          </w:p>
        </w:tc>
      </w:tr>
      <w:tr w:rsidR="00150298" w14:paraId="56BD899C" w14:textId="77777777" w:rsidTr="00C42DDD">
        <w:tc>
          <w:tcPr>
            <w:tcW w:w="2287" w:type="dxa"/>
          </w:tcPr>
          <w:p w14:paraId="216E498C" w14:textId="36DAF0D4" w:rsidR="00150298" w:rsidRDefault="00F0019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rnocyclin</w:t>
            </w:r>
            <w:proofErr w:type="spellEnd"/>
          </w:p>
        </w:tc>
        <w:tc>
          <w:tcPr>
            <w:tcW w:w="1364" w:type="dxa"/>
          </w:tcPr>
          <w:p w14:paraId="1F0841E0" w14:textId="3CCB7122" w:rsidR="00150298" w:rsidRDefault="00F00198" w:rsidP="00C42DDD">
            <w:r>
              <w:t>yes</w:t>
            </w:r>
          </w:p>
        </w:tc>
        <w:tc>
          <w:tcPr>
            <w:tcW w:w="1364" w:type="dxa"/>
          </w:tcPr>
          <w:p w14:paraId="1AD3E2D4" w14:textId="4BCE08E7" w:rsidR="00150298" w:rsidRDefault="00F00198" w:rsidP="00C42DDD">
            <w:r>
              <w:t>Gram pos</w:t>
            </w:r>
          </w:p>
        </w:tc>
        <w:tc>
          <w:tcPr>
            <w:tcW w:w="1141" w:type="dxa"/>
          </w:tcPr>
          <w:p w14:paraId="4DB1982F" w14:textId="77777777" w:rsidR="00150298" w:rsidRDefault="00150298" w:rsidP="00C42DDD"/>
        </w:tc>
        <w:tc>
          <w:tcPr>
            <w:tcW w:w="1141" w:type="dxa"/>
          </w:tcPr>
          <w:p w14:paraId="3128339E" w14:textId="77777777" w:rsidR="00150298" w:rsidRDefault="00150298" w:rsidP="00C42DDD"/>
        </w:tc>
        <w:tc>
          <w:tcPr>
            <w:tcW w:w="2051" w:type="dxa"/>
          </w:tcPr>
          <w:p w14:paraId="6E51077E" w14:textId="77777777" w:rsidR="00150298" w:rsidRDefault="00150298" w:rsidP="00C42DDD"/>
        </w:tc>
        <w:tc>
          <w:tcPr>
            <w:tcW w:w="1346" w:type="dxa"/>
          </w:tcPr>
          <w:p w14:paraId="35995779" w14:textId="629B3B02" w:rsidR="00150298" w:rsidRDefault="007D57F8" w:rsidP="00C42DDD">
            <w:r>
              <w:fldChar w:fldCharType="begin"/>
            </w:r>
            <w:r>
              <w:instrText xml:space="preserve"> ADDIN EN.CITE &lt;EndNote&gt;&lt;Cite&gt;&lt;Author&gt;Gabrielsen&lt;/Author&gt;&lt;Year&gt;2014&lt;/Year&gt;&lt;RecNum&gt;498&lt;/RecNum&gt;&lt;DisplayText&gt;&lt;style face="superscript"&gt;487&lt;/style&gt;&lt;/DisplayText&gt;&lt;record&gt;&lt;rec-number&gt;498&lt;/rec-number&gt;&lt;foreign-keys&gt;&lt;key app="EN" db-id="p5zs9pw5ltwzr3e0webppaa6ae5zxdxszf5s" timestamp="1548097253"&gt;498&lt;/key&gt;&lt;/foreign-keys&gt;&lt;ref-type name="Journal Article"&gt;17&lt;/ref-type&gt;&lt;contributors&gt;&lt;authors&gt;&lt;author&gt;Gabrielsen, C.&lt;/author&gt;&lt;author&gt;Brede, D. A.&lt;/author&gt;&lt;author&gt;Nes, I. F.&lt;/author&gt;&lt;author&gt;Diep, D. B.&lt;/author&gt;&lt;/authors&gt;&lt;/contributors&gt;&lt;auth-address&gt;Department of Laboratory Medicine, Children&amp;apos;s and Women&amp;apos;s Health, Norwegian University of Science and Technology, Trondheim, Norway christina.gabrielsen@ntnu.no.&amp;#xD;Department of Chemistry, Biotechnology and Food Science, Norwegian University of Life Sciences, As, Norway.&lt;/auth-address&gt;&lt;titles&gt;&lt;title&gt;Circular bacteriocins: biosynthesis and mode of action&lt;/title&gt;&lt;secondary-title&gt;Appl Environ Microbiol&lt;/secondary-title&gt;&lt;/titles&gt;&lt;periodical&gt;&lt;full-title&gt;Appl Environ Microbiol&lt;/full-title&gt;&lt;/periodical&gt;&lt;pages&gt;6854-62&lt;/pages&gt;&lt;volume&gt;80&lt;/volume&gt;&lt;number&gt;22&lt;/number&gt;&lt;keywords&gt;&lt;keyword&gt;Animals&lt;/keyword&gt;&lt;keyword&gt;Anti-Bacterial Agents/*biosynthesis/chemistry/pharmacology&lt;/keyword&gt;&lt;keyword&gt;Bacteriocins/*biosynthesis/chemistry/pharmacology&lt;/keyword&gt;&lt;keyword&gt;Crystallography, X-Ray&lt;/keyword&gt;&lt;keyword&gt;Gram-Positive Bacteria/chemistry/genetics/*metabolism&lt;/keyword&gt;&lt;keyword&gt;Humans&lt;/keyword&gt;&lt;/keywords&gt;&lt;dates&gt;&lt;year&gt;2014&lt;/year&gt;&lt;pub-dates&gt;&lt;date&gt;Nov&lt;/date&gt;&lt;/pub-dates&gt;&lt;/dates&gt;&lt;isbn&gt;1098-5336 (Electronic)&amp;#xD;0099-2240 (Linking)&lt;/isbn&gt;&lt;accession-num&gt;25172850&lt;/accession-num&gt;&lt;urls&gt;&lt;related-urls&gt;&lt;url&gt;https://www.ncbi.nlm.nih.gov/pubmed/25172850&lt;/url&gt;&lt;/related-urls&gt;&lt;/urls&gt;&lt;custom2&gt;4249019&lt;/custom2&gt;&lt;electronic-resource-num&gt;10.1128/AEM.02284-14&lt;/electronic-resource-num&gt;&lt;/record&gt;&lt;/Cite&gt;&lt;/EndNote&gt;</w:instrText>
            </w:r>
            <w:r>
              <w:fldChar w:fldCharType="separate"/>
            </w:r>
            <w:r w:rsidRPr="007D57F8">
              <w:rPr>
                <w:noProof/>
                <w:vertAlign w:val="superscript"/>
              </w:rPr>
              <w:t>487</w:t>
            </w:r>
            <w:r>
              <w:fldChar w:fldCharType="end"/>
            </w:r>
          </w:p>
        </w:tc>
      </w:tr>
      <w:tr w:rsidR="00150298" w14:paraId="4B99F33A" w14:textId="77777777" w:rsidTr="00C42DDD">
        <w:tc>
          <w:tcPr>
            <w:tcW w:w="2287" w:type="dxa"/>
          </w:tcPr>
          <w:p w14:paraId="5390BE4D" w14:textId="4275FD6D" w:rsidR="00150298" w:rsidRDefault="003277E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arvicin</w:t>
            </w:r>
            <w:proofErr w:type="spellEnd"/>
          </w:p>
        </w:tc>
        <w:tc>
          <w:tcPr>
            <w:tcW w:w="1364" w:type="dxa"/>
          </w:tcPr>
          <w:p w14:paraId="72E182AF" w14:textId="2553B3BE" w:rsidR="00150298" w:rsidRDefault="003277EC" w:rsidP="00C42DDD">
            <w:r>
              <w:t>yes</w:t>
            </w:r>
          </w:p>
        </w:tc>
        <w:tc>
          <w:tcPr>
            <w:tcW w:w="1364" w:type="dxa"/>
          </w:tcPr>
          <w:p w14:paraId="505F774C" w14:textId="108462A3" w:rsidR="00150298" w:rsidRDefault="003277EC" w:rsidP="00C42DDD">
            <w:r>
              <w:t>Gram pos</w:t>
            </w:r>
          </w:p>
        </w:tc>
        <w:tc>
          <w:tcPr>
            <w:tcW w:w="1141" w:type="dxa"/>
          </w:tcPr>
          <w:p w14:paraId="79708508" w14:textId="77777777" w:rsidR="00150298" w:rsidRDefault="00150298" w:rsidP="00C42DDD"/>
        </w:tc>
        <w:tc>
          <w:tcPr>
            <w:tcW w:w="1141" w:type="dxa"/>
          </w:tcPr>
          <w:p w14:paraId="6CAC8FB8" w14:textId="77777777" w:rsidR="00150298" w:rsidRDefault="00150298" w:rsidP="00C42DDD"/>
        </w:tc>
        <w:tc>
          <w:tcPr>
            <w:tcW w:w="2051" w:type="dxa"/>
          </w:tcPr>
          <w:p w14:paraId="331283F3" w14:textId="77777777" w:rsidR="00150298" w:rsidRDefault="00150298" w:rsidP="00C42DDD"/>
        </w:tc>
        <w:tc>
          <w:tcPr>
            <w:tcW w:w="1346" w:type="dxa"/>
          </w:tcPr>
          <w:p w14:paraId="685CCFBA" w14:textId="189C8ADB" w:rsidR="00150298" w:rsidRDefault="00A224EA" w:rsidP="00C42DDD">
            <w:r>
              <w:fldChar w:fldCharType="begin">
                <w:fldData xml:space="preserve">PEVuZE5vdGU+PENpdGU+PEF1dGhvcj5DaGk8L0F1dGhvcj48WWVhcj4yMDE4PC9ZZWFyPjxSZWNO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k8L0F1dGhvcj48WWVhcj4yMDE4PC9ZZWFyPjxSZWNO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224EA">
              <w:rPr>
                <w:noProof/>
                <w:vertAlign w:val="superscript"/>
              </w:rPr>
              <w:t>488</w:t>
            </w:r>
            <w:r>
              <w:fldChar w:fldCharType="end"/>
            </w:r>
          </w:p>
        </w:tc>
      </w:tr>
      <w:tr w:rsidR="00150298" w14:paraId="7F8B5E4A" w14:textId="77777777" w:rsidTr="00C42DDD">
        <w:tc>
          <w:tcPr>
            <w:tcW w:w="2287" w:type="dxa"/>
          </w:tcPr>
          <w:p w14:paraId="707B714D" w14:textId="187FAC83" w:rsidR="00150298" w:rsidRDefault="001C2ED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asseri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4AB67801" w14:textId="297E976C" w:rsidR="00150298" w:rsidRDefault="003673A6" w:rsidP="00C42DDD">
            <w:r>
              <w:t>yes</w:t>
            </w:r>
          </w:p>
        </w:tc>
        <w:tc>
          <w:tcPr>
            <w:tcW w:w="1364" w:type="dxa"/>
          </w:tcPr>
          <w:p w14:paraId="5526A0E5" w14:textId="1A9D5986" w:rsidR="00150298" w:rsidRDefault="003673A6" w:rsidP="00C42DDD">
            <w:r>
              <w:t>Gram pos</w:t>
            </w:r>
          </w:p>
        </w:tc>
        <w:tc>
          <w:tcPr>
            <w:tcW w:w="1141" w:type="dxa"/>
          </w:tcPr>
          <w:p w14:paraId="45F74590" w14:textId="77777777" w:rsidR="00150298" w:rsidRDefault="00150298" w:rsidP="00C42DDD"/>
        </w:tc>
        <w:tc>
          <w:tcPr>
            <w:tcW w:w="1141" w:type="dxa"/>
          </w:tcPr>
          <w:p w14:paraId="3A346D05" w14:textId="77777777" w:rsidR="00150298" w:rsidRDefault="00150298" w:rsidP="00C42DDD"/>
        </w:tc>
        <w:tc>
          <w:tcPr>
            <w:tcW w:w="2051" w:type="dxa"/>
          </w:tcPr>
          <w:p w14:paraId="08472C24" w14:textId="77777777" w:rsidR="00150298" w:rsidRDefault="00150298" w:rsidP="00C42DDD"/>
        </w:tc>
        <w:tc>
          <w:tcPr>
            <w:tcW w:w="1346" w:type="dxa"/>
          </w:tcPr>
          <w:p w14:paraId="2D7513F5" w14:textId="164ECD33" w:rsidR="00150298" w:rsidRDefault="00226F84" w:rsidP="00C42DDD">
            <w:r>
              <w:fldChar w:fldCharType="begin"/>
            </w:r>
            <w:r>
              <w:instrText xml:space="preserve"> ADDIN EN.CITE &lt;EndNote&gt;&lt;Cite&gt;&lt;Author&gt;Arakawa&lt;/Author&gt;&lt;Year&gt;2009&lt;/Year&gt;&lt;RecNum&gt;500&lt;/RecNum&gt;&lt;DisplayText&gt;&lt;style face="superscript"&gt;489&lt;/style&gt;&lt;/DisplayText&gt;&lt;record&gt;&lt;rec-number&gt;500&lt;/rec-number&gt;&lt;foreign-keys&gt;&lt;key app="EN" db-id="p5zs9pw5ltwzr3e0webppaa6ae5zxdxszf5s" timestamp="1548097596"&gt;500&lt;/key&gt;&lt;/foreign-keys&gt;&lt;ref-type name="Journal Article"&gt;17&lt;/ref-type&gt;&lt;contributors&gt;&lt;authors&gt;&lt;author&gt;Arakawa, K.&lt;/author&gt;&lt;author&gt;Kawai, Y.&lt;/author&gt;&lt;author&gt;Iioka, H.&lt;/author&gt;&lt;author&gt;Tanioka, M.&lt;/author&gt;&lt;author&gt;Nishimura, J.&lt;/author&gt;&lt;author&gt;Kitazawa, H.&lt;/author&gt;&lt;author&gt;Tsurumi, K.&lt;/author&gt;&lt;author&gt;Saito, T.&lt;/author&gt;&lt;/authors&gt;&lt;/contributors&gt;&lt;auth-address&gt;Laboratory of Animal Products Chemistry, Graduate School of Agricultural Science, Tohoku University, 1-1 Tsutsumidori-Amamiyamachi, Aoba-ku, Sendai 981-8555, Japan.&lt;/auth-address&gt;&lt;titles&gt;&lt;title&gt;Effects of gassericins A and T, bacteriocins produced by Lactobacillus gasseri, with glycine on custard cream preservation&lt;/title&gt;&lt;secondary-title&gt;J Dairy Sci&lt;/secondary-title&gt;&lt;/titles&gt;&lt;periodical&gt;&lt;full-title&gt;J Dairy Sci&lt;/full-title&gt;&lt;/periodical&gt;&lt;pages&gt;2365-72&lt;/pages&gt;&lt;volume&gt;92&lt;/volume&gt;&lt;number&gt;6&lt;/number&gt;&lt;keywords&gt;&lt;keyword&gt;*Antibiosis&lt;/keyword&gt;&lt;keyword&gt;Bacteria/drug effects/growth &amp;amp; development&lt;/keyword&gt;&lt;keyword&gt;*Bacteriocins/pharmacology&lt;/keyword&gt;&lt;keyword&gt;*Dairy Products/analysis/microbiology/standards&lt;/keyword&gt;&lt;keyword&gt;Food Microbiology&lt;/keyword&gt;&lt;keyword&gt;*Food Preservation/methods/standards&lt;/keyword&gt;&lt;keyword&gt;*Glycine/pharmacology&lt;/keyword&gt;&lt;keyword&gt;Lactobacillus/*chemistry&lt;/keyword&gt;&lt;keyword&gt;Sodium Acetate/pharmacology&lt;/keyword&gt;&lt;/keywords&gt;&lt;dates&gt;&lt;year&gt;2009&lt;/year&gt;&lt;pub-dates&gt;&lt;date&gt;Jun&lt;/date&gt;&lt;/pub-dates&gt;&lt;/dates&gt;&lt;isbn&gt;1525-3198 (Electronic)&amp;#xD;0022-0302 (Linking)&lt;/isbn&gt;&lt;accession-num&gt;19447968&lt;/accession-num&gt;&lt;urls&gt;&lt;related-urls&gt;&lt;url&gt;https://www.ncbi.nlm.nih.gov/pubmed/19447968&lt;/url&gt;&lt;/related-urls&gt;&lt;/urls&gt;&lt;electronic-resource-num&gt;10.3168/jds.2008-1240&lt;/electronic-resource-num&gt;&lt;/record&gt;&lt;/Cite&gt;&lt;/EndNote&gt;</w:instrText>
            </w:r>
            <w:r>
              <w:fldChar w:fldCharType="separate"/>
            </w:r>
            <w:r w:rsidRPr="00226F84">
              <w:rPr>
                <w:noProof/>
                <w:vertAlign w:val="superscript"/>
              </w:rPr>
              <w:t>489</w:t>
            </w:r>
            <w:r>
              <w:fldChar w:fldCharType="end"/>
            </w:r>
          </w:p>
        </w:tc>
      </w:tr>
      <w:tr w:rsidR="00150298" w14:paraId="579CE3F1" w14:textId="77777777" w:rsidTr="00C42DDD">
        <w:tc>
          <w:tcPr>
            <w:tcW w:w="2287" w:type="dxa"/>
          </w:tcPr>
          <w:p w14:paraId="2B4E0A5D" w14:textId="0DBB7351" w:rsidR="00150298" w:rsidRDefault="00226F8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uberolysin</w:t>
            </w:r>
            <w:proofErr w:type="spellEnd"/>
          </w:p>
        </w:tc>
        <w:tc>
          <w:tcPr>
            <w:tcW w:w="1364" w:type="dxa"/>
          </w:tcPr>
          <w:p w14:paraId="6BF067F3" w14:textId="22CF5705" w:rsidR="00150298" w:rsidRDefault="00226F84" w:rsidP="00C42DDD">
            <w:r>
              <w:t>yes</w:t>
            </w:r>
          </w:p>
        </w:tc>
        <w:tc>
          <w:tcPr>
            <w:tcW w:w="1364" w:type="dxa"/>
          </w:tcPr>
          <w:p w14:paraId="00D0D123" w14:textId="77777777" w:rsidR="00150298" w:rsidRDefault="00150298" w:rsidP="00C42DDD"/>
        </w:tc>
        <w:tc>
          <w:tcPr>
            <w:tcW w:w="1141" w:type="dxa"/>
          </w:tcPr>
          <w:p w14:paraId="65F3E8EE" w14:textId="77777777" w:rsidR="00150298" w:rsidRDefault="00150298" w:rsidP="00C42DDD"/>
        </w:tc>
        <w:tc>
          <w:tcPr>
            <w:tcW w:w="1141" w:type="dxa"/>
          </w:tcPr>
          <w:p w14:paraId="593BDBA9" w14:textId="77777777" w:rsidR="00150298" w:rsidRDefault="00150298" w:rsidP="00C42DDD"/>
        </w:tc>
        <w:tc>
          <w:tcPr>
            <w:tcW w:w="2051" w:type="dxa"/>
          </w:tcPr>
          <w:p w14:paraId="6866C898" w14:textId="77777777" w:rsidR="00150298" w:rsidRDefault="00150298" w:rsidP="00C42DDD"/>
        </w:tc>
        <w:tc>
          <w:tcPr>
            <w:tcW w:w="1346" w:type="dxa"/>
          </w:tcPr>
          <w:p w14:paraId="4A2A6621" w14:textId="423B43AF" w:rsidR="00150298" w:rsidRDefault="00E90280" w:rsidP="00C42DDD">
            <w:r>
              <w:fldChar w:fldCharType="begin"/>
            </w:r>
            <w:r>
              <w:instrText xml:space="preserve"> ADDIN EN.CITE &lt;EndNote&gt;&lt;Cite&gt;&lt;Author&gt;Wirawan&lt;/Author&gt;&lt;Year&gt;2007&lt;/Year&gt;&lt;RecNum&gt;501&lt;/RecNum&gt;&lt;DisplayText&gt;&lt;style face="superscript"&gt;490&lt;/style&gt;&lt;/DisplayText&gt;&lt;record&gt;&lt;rec-number&gt;501&lt;/rec-number&gt;&lt;foreign-keys&gt;&lt;key app="EN" db-id="p5zs9pw5ltwzr3e0webppaa6ae5zxdxszf5s" timestamp="1548097676"&gt;501&lt;/key&gt;&lt;/foreign-keys&gt;&lt;ref-type name="Journal Article"&gt;17&lt;/ref-type&gt;&lt;contributors&gt;&lt;authors&gt;&lt;author&gt;Wirawan, R. E.&lt;/author&gt;&lt;author&gt;Swanson, K. M.&lt;/author&gt;&lt;author&gt;Kleffmann, T.&lt;/author&gt;&lt;author&gt;Jack, R. W.&lt;/author&gt;&lt;author&gt;Tagg, J. R.&lt;/author&gt;&lt;/authors&gt;&lt;/contributors&gt;&lt;auth-address&gt;Department of Microbiology and Immunology, Otago School of Medical Sciences, University of Otago, PO Box 56, Dunedin, New Zealand.&lt;/auth-address&gt;&lt;titles&gt;&lt;title&gt;Uberolysin: a novel cyclic bacteriocin produced by Streptococcus uberis&lt;/title&gt;&lt;secondary-title&gt;Microbiology&lt;/secondary-title&gt;&lt;/titles&gt;&lt;periodical&gt;&lt;full-title&gt;Microbiology&lt;/full-title&gt;&lt;/periodical&gt;&lt;pages&gt;1619-30&lt;/pages&gt;&lt;volume&gt;153&lt;/volume&gt;&lt;number&gt;Pt 5&lt;/number&gt;&lt;keywords&gt;&lt;keyword&gt;Bacteriocins/*biosynthesis/chemistry/genetics/isolation &amp;amp; purification&lt;/keyword&gt;&lt;keyword&gt;DNA Transposable Elements&lt;/keyword&gt;&lt;keyword&gt;DNA, Bacterial/chemistry/genetics&lt;/keyword&gt;&lt;keyword&gt;Molecular Sequence Data&lt;/keyword&gt;&lt;keyword&gt;Molecular Weight&lt;/keyword&gt;&lt;keyword&gt;Multigene Family&lt;/keyword&gt;&lt;keyword&gt;Mutagenesis, Insertional&lt;/keyword&gt;&lt;keyword&gt;Open Reading Frames&lt;/keyword&gt;&lt;keyword&gt;Protein Processing, Post-Translational&lt;/keyword&gt;&lt;keyword&gt;Protein Sorting Signals/genetics&lt;/keyword&gt;&lt;keyword&gt;Sequence Analysis, DNA&lt;/keyword&gt;&lt;keyword&gt;Streptococcus/genetics/*metabolism&lt;/keyword&gt;&lt;/keywords&gt;&lt;dates&gt;&lt;year&gt;2007&lt;/year&gt;&lt;pub-dates&gt;&lt;date&gt;May&lt;/date&gt;&lt;/pub-dates&gt;&lt;/dates&gt;&lt;isbn&gt;1350-0872 (Print)&amp;#xD;1350-0872 (Linking)&lt;/isbn&gt;&lt;accession-num&gt;17464077&lt;/accession-num&gt;&lt;urls&gt;&lt;related-urls&gt;&lt;url&gt;https://www.ncbi.nlm.nih.gov/pubmed/17464077&lt;/url&gt;&lt;/related-urls&gt;&lt;/urls&gt;&lt;electronic-resource-num&gt;10.1099/mic.0.2006/005967-0&lt;/electronic-resource-num&gt;&lt;/record&gt;&lt;/Cite&gt;&lt;/EndNote&gt;</w:instrText>
            </w:r>
            <w:r>
              <w:fldChar w:fldCharType="separate"/>
            </w:r>
            <w:r w:rsidRPr="00E90280">
              <w:rPr>
                <w:noProof/>
                <w:vertAlign w:val="superscript"/>
              </w:rPr>
              <w:t>490</w:t>
            </w:r>
            <w:r>
              <w:fldChar w:fldCharType="end"/>
            </w:r>
          </w:p>
        </w:tc>
      </w:tr>
      <w:tr w:rsidR="00150298" w14:paraId="2755F540" w14:textId="77777777" w:rsidTr="00C42DDD">
        <w:tc>
          <w:tcPr>
            <w:tcW w:w="2287" w:type="dxa"/>
          </w:tcPr>
          <w:p w14:paraId="1F2BD176" w14:textId="33CFE440" w:rsidR="00150298" w:rsidRDefault="00E9028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actagardine</w:t>
            </w:r>
            <w:proofErr w:type="spellEnd"/>
          </w:p>
        </w:tc>
        <w:tc>
          <w:tcPr>
            <w:tcW w:w="1364" w:type="dxa"/>
          </w:tcPr>
          <w:p w14:paraId="6F0F655F" w14:textId="5ACC3C88" w:rsidR="00150298" w:rsidRDefault="00E90280" w:rsidP="00C42DDD">
            <w:r>
              <w:t>yes</w:t>
            </w:r>
          </w:p>
        </w:tc>
        <w:tc>
          <w:tcPr>
            <w:tcW w:w="1364" w:type="dxa"/>
          </w:tcPr>
          <w:p w14:paraId="3CB0CE9F" w14:textId="6E403F03" w:rsidR="00150298" w:rsidRDefault="00E90280" w:rsidP="00C42DDD">
            <w:r>
              <w:t>Gram pos</w:t>
            </w:r>
          </w:p>
        </w:tc>
        <w:tc>
          <w:tcPr>
            <w:tcW w:w="1141" w:type="dxa"/>
          </w:tcPr>
          <w:p w14:paraId="65F36CD2" w14:textId="77777777" w:rsidR="00150298" w:rsidRDefault="00150298" w:rsidP="00C42DDD"/>
        </w:tc>
        <w:tc>
          <w:tcPr>
            <w:tcW w:w="1141" w:type="dxa"/>
          </w:tcPr>
          <w:p w14:paraId="46A2A3EF" w14:textId="77777777" w:rsidR="00150298" w:rsidRDefault="00150298" w:rsidP="00C42DDD"/>
        </w:tc>
        <w:tc>
          <w:tcPr>
            <w:tcW w:w="2051" w:type="dxa"/>
          </w:tcPr>
          <w:p w14:paraId="6877D406" w14:textId="77777777" w:rsidR="00150298" w:rsidRDefault="00150298" w:rsidP="00C42DDD"/>
        </w:tc>
        <w:tc>
          <w:tcPr>
            <w:tcW w:w="1346" w:type="dxa"/>
          </w:tcPr>
          <w:p w14:paraId="580DDFF7" w14:textId="3099C0EA" w:rsidR="00150298" w:rsidRDefault="009A4A92" w:rsidP="00C42DDD">
            <w:r>
              <w:fldChar w:fldCharType="begin"/>
            </w:r>
            <w:r>
              <w:instrText xml:space="preserve"> ADDIN EN.CITE &lt;EndNote&gt;&lt;Cite&gt;&lt;Author&gt;Gomes&lt;/Author&gt;&lt;Year&gt;2017&lt;/Year&gt;&lt;RecNum&gt;502&lt;/RecNum&gt;&lt;DisplayText&gt;&lt;style face="superscript"&gt;491&lt;/style&gt;&lt;/DisplayText&gt;&lt;record&gt;&lt;rec-number&gt;502&lt;/rec-number&gt;&lt;foreign-keys&gt;&lt;key app="EN" db-id="p5zs9pw5ltwzr3e0webppaa6ae5zxdxszf5s" timestamp="1548097781"&gt;502&lt;/key&gt;&lt;/foreign-keys&gt;&lt;ref-type name="Journal Article"&gt;17&lt;/ref-type&gt;&lt;contributors&gt;&lt;authors&gt;&lt;author&gt;Gomes, K. M.&lt;/author&gt;&lt;author&gt;Duarte, R. S.&lt;/author&gt;&lt;author&gt;de Freire Bastos, M. D.&lt;/author&gt;&lt;/authors&gt;&lt;/contributors&gt;&lt;auth-address&gt;1Departamento de Microbiologia Medica, Instituto de Microbiologia Paulo de Goes, UFRJ, Rio de Janeiro, Brazil.&amp;#xD;2Departamento de Microbiologia Geral, Instituto de Microbiologia Paulo de Goes, UFRJ, Rio de Janeiro, Brazil.&lt;/auth-address&gt;&lt;titles&gt;&lt;title&gt;Lantibiotics produced by Actinobacteria and their potential applications (a review)&lt;/title&gt;&lt;secondary-title&gt;Microbiology&lt;/secondary-title&gt;&lt;/titles&gt;&lt;periodical&gt;&lt;full-title&gt;Microbiology&lt;/full-title&gt;&lt;/periodical&gt;&lt;pages&gt;109-121&lt;/pages&gt;&lt;volume&gt;163&lt;/volume&gt;&lt;number&gt;2&lt;/number&gt;&lt;keywords&gt;&lt;keyword&gt;Actinobacteria/*drug effects/*metabolism&lt;/keyword&gt;&lt;keyword&gt;Anti-Bacterial Agents/biosynthesis/*pharmacology&lt;/keyword&gt;&lt;keyword&gt;Bacterial Infections/*drug therapy&lt;/keyword&gt;&lt;keyword&gt;Bacteriocins/*biosynthesis/pharmacology&lt;/keyword&gt;&lt;keyword&gt;Microbial Sensitivity Tests&lt;/keyword&gt;&lt;/keywords&gt;&lt;dates&gt;&lt;year&gt;2017&lt;/year&gt;&lt;pub-dates&gt;&lt;date&gt;Feb&lt;/date&gt;&lt;/pub-dates&gt;&lt;/dates&gt;&lt;isbn&gt;1465-2080 (Electronic)&amp;#xD;1350-0872 (Linking)&lt;/isbn&gt;&lt;accession-num&gt;28270262&lt;/accession-num&gt;&lt;urls&gt;&lt;related-urls&gt;&lt;url&gt;https://www.ncbi.nlm.nih.gov/pubmed/28270262&lt;/url&gt;&lt;/related-urls&gt;&lt;/urls&gt;&lt;electronic-resource-num&gt;10.1099/mic.0.000397&lt;/electronic-resource-num&gt;&lt;/record&gt;&lt;/Cite&gt;&lt;/EndNote&gt;</w:instrText>
            </w:r>
            <w:r>
              <w:fldChar w:fldCharType="separate"/>
            </w:r>
            <w:r w:rsidRPr="009A4A92">
              <w:rPr>
                <w:noProof/>
                <w:vertAlign w:val="superscript"/>
              </w:rPr>
              <w:t>491</w:t>
            </w:r>
            <w:r>
              <w:fldChar w:fldCharType="end"/>
            </w:r>
          </w:p>
        </w:tc>
      </w:tr>
      <w:tr w:rsidR="00150298" w14:paraId="4DF93E63" w14:textId="77777777" w:rsidTr="00C42DDD">
        <w:tc>
          <w:tcPr>
            <w:tcW w:w="2287" w:type="dxa"/>
          </w:tcPr>
          <w:p w14:paraId="01FEC461" w14:textId="2798F91C" w:rsidR="00150298" w:rsidRDefault="008004C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mfs</w:t>
            </w:r>
            <w:proofErr w:type="spellEnd"/>
          </w:p>
        </w:tc>
        <w:tc>
          <w:tcPr>
            <w:tcW w:w="1364" w:type="dxa"/>
          </w:tcPr>
          <w:p w14:paraId="25C07F54" w14:textId="77777777" w:rsidR="00150298" w:rsidRDefault="00150298" w:rsidP="00C42DDD"/>
        </w:tc>
        <w:tc>
          <w:tcPr>
            <w:tcW w:w="1364" w:type="dxa"/>
          </w:tcPr>
          <w:p w14:paraId="64E174EF" w14:textId="77777777" w:rsidR="00150298" w:rsidRDefault="00150298" w:rsidP="00C42DDD"/>
        </w:tc>
        <w:tc>
          <w:tcPr>
            <w:tcW w:w="1141" w:type="dxa"/>
          </w:tcPr>
          <w:p w14:paraId="384FE73E" w14:textId="77777777" w:rsidR="00150298" w:rsidRDefault="00150298" w:rsidP="00C42DDD"/>
        </w:tc>
        <w:tc>
          <w:tcPr>
            <w:tcW w:w="1141" w:type="dxa"/>
          </w:tcPr>
          <w:p w14:paraId="6C66F702" w14:textId="77777777" w:rsidR="00150298" w:rsidRDefault="00150298" w:rsidP="00C42DDD"/>
        </w:tc>
        <w:tc>
          <w:tcPr>
            <w:tcW w:w="2051" w:type="dxa"/>
          </w:tcPr>
          <w:p w14:paraId="451EFE7D" w14:textId="5B8A01F2" w:rsidR="00150298" w:rsidRDefault="008004C5" w:rsidP="00C42DDD">
            <w:r>
              <w:t>morphogen</w:t>
            </w:r>
          </w:p>
        </w:tc>
        <w:tc>
          <w:tcPr>
            <w:tcW w:w="1346" w:type="dxa"/>
          </w:tcPr>
          <w:p w14:paraId="5115D781" w14:textId="710FF2D4" w:rsidR="00150298" w:rsidRDefault="00D84CFD" w:rsidP="00C42DDD">
            <w:r>
              <w:fldChar w:fldCharType="begin"/>
            </w:r>
            <w:r>
              <w:instrText xml:space="preserve"> ADDIN EN.CITE &lt;EndNote&gt;&lt;Cite&gt;&lt;Author&gt;Ueda&lt;/Author&gt;&lt;Year&gt;2002&lt;/Year&gt;&lt;RecNum&gt;503&lt;/RecNum&gt;&lt;DisplayText&gt;&lt;style face="superscript"&gt;492&lt;/style&gt;&lt;/DisplayText&gt;&lt;record&gt;&lt;rec-number&gt;503&lt;/rec-number&gt;&lt;foreign-keys&gt;&lt;key app="EN" db-id="p5zs9pw5ltwzr3e0webppaa6ae5zxdxszf5s" timestamp="1548098263"&gt;503&lt;/key&gt;&lt;/foreign-keys&gt;&lt;ref-type name="Journal Article"&gt;17&lt;/ref-type&gt;&lt;contributors&gt;&lt;authors&gt;&lt;author&gt;Ueda, K.&lt;/author&gt;&lt;author&gt;Oinuma, K.&lt;/author&gt;&lt;author&gt;Ikeda, G.&lt;/author&gt;&lt;author&gt;Hosono, K.&lt;/author&gt;&lt;author&gt;Ohnishi, Y.&lt;/author&gt;&lt;author&gt;Horinouchi, S.&lt;/author&gt;&lt;author&gt;Beppu, T.&lt;/author&gt;&lt;/authors&gt;&lt;/contributors&gt;&lt;auth-address&gt;Department of Applied Biological Sciences, Nihon University, 1866 Kameino, Fujisawa-shi, Kanagawa 252-8510, Japan. ueda@brs.nihon-u.ac.jp&lt;/auth-address&gt;&lt;titles&gt;&lt;title&gt;AmfS, an extracellular peptidic morphogen in Streptomyces griseus&lt;/title&gt;&lt;secondary-title&gt;J Bacteriol&lt;/secondary-title&gt;&lt;/titles&gt;&lt;periodical&gt;&lt;full-title&gt;J Bacteriol&lt;/full-title&gt;&lt;/periodical&gt;&lt;pages&gt;1488-92&lt;/pages&gt;&lt;volume&gt;184&lt;/volume&gt;&lt;number&gt;5&lt;/number&gt;&lt;keywords&gt;&lt;keyword&gt;Amino Acid Sequence&lt;/keyword&gt;&lt;keyword&gt;Bacterial Proteins/*chemistry/genetics/*metabolism&lt;/keyword&gt;&lt;keyword&gt;Base Sequence&lt;/keyword&gt;&lt;keyword&gt;Genetic Complementation Test&lt;/keyword&gt;&lt;keyword&gt;Molecular Sequence Data&lt;/keyword&gt;&lt;keyword&gt;Mutation&lt;/keyword&gt;&lt;keyword&gt;Peptides/chemical synthesis/chemistry/genetics/metabolism&lt;/keyword&gt;&lt;keyword&gt;Restriction Mapping&lt;/keyword&gt;&lt;keyword&gt;Sequence Analysis, DNA&lt;/keyword&gt;&lt;keyword&gt;Streptomyces griseus/*genetics/*growth &amp;amp; development&lt;/keyword&gt;&lt;/keywords&gt;&lt;dates&gt;&lt;year&gt;2002&lt;/year&gt;&lt;pub-dates&gt;&lt;date&gt;Mar&lt;/date&gt;&lt;/pub-dates&gt;&lt;/dates&gt;&lt;isbn&gt;0021-9193 (Print)&amp;#xD;0021-9193 (Linking)&lt;/isbn&gt;&lt;accession-num&gt;11844785&lt;/accession-num&gt;&lt;urls&gt;&lt;related-urls&gt;&lt;url&gt;https://www.ncbi.nlm.nih.gov/pubmed/11844785&lt;/url&gt;&lt;/related-urls&gt;&lt;/urls&gt;&lt;custom2&gt;134859&lt;/custom2&gt;&lt;/record&gt;&lt;/Cite&gt;&lt;/EndNote&gt;</w:instrText>
            </w:r>
            <w:r>
              <w:fldChar w:fldCharType="separate"/>
            </w:r>
            <w:r w:rsidRPr="00D84CFD">
              <w:rPr>
                <w:noProof/>
                <w:vertAlign w:val="superscript"/>
              </w:rPr>
              <w:t>492</w:t>
            </w:r>
            <w:r>
              <w:fldChar w:fldCharType="end"/>
            </w:r>
          </w:p>
        </w:tc>
      </w:tr>
      <w:tr w:rsidR="00150298" w14:paraId="3B869946" w14:textId="77777777" w:rsidTr="00C42DDD">
        <w:tc>
          <w:tcPr>
            <w:tcW w:w="2287" w:type="dxa"/>
          </w:tcPr>
          <w:p w14:paraId="6B96F90A" w14:textId="060EBDCC" w:rsidR="00150298" w:rsidRDefault="003045E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3045E9">
              <w:rPr>
                <w:rFonts w:ascii="Calibri" w:hAnsi="Calibri" w:cs="Calibri"/>
                <w:color w:val="000000"/>
              </w:rPr>
              <w:t>bovicin</w:t>
            </w:r>
            <w:proofErr w:type="spellEnd"/>
            <w:r w:rsidRPr="003045E9">
              <w:rPr>
                <w:rFonts w:ascii="Calibri" w:hAnsi="Calibri" w:cs="Calibri"/>
                <w:color w:val="000000"/>
              </w:rPr>
              <w:t xml:space="preserve"> hj50</w:t>
            </w:r>
          </w:p>
        </w:tc>
        <w:tc>
          <w:tcPr>
            <w:tcW w:w="1364" w:type="dxa"/>
          </w:tcPr>
          <w:p w14:paraId="19DCF5F6" w14:textId="66787600" w:rsidR="00150298" w:rsidRDefault="00DF14DC" w:rsidP="00C42DDD">
            <w:r>
              <w:t>yes</w:t>
            </w:r>
          </w:p>
        </w:tc>
        <w:tc>
          <w:tcPr>
            <w:tcW w:w="1364" w:type="dxa"/>
          </w:tcPr>
          <w:p w14:paraId="4CD4A5A0" w14:textId="43692CBA" w:rsidR="00150298" w:rsidRDefault="00DF14DC" w:rsidP="00C42DDD">
            <w:r>
              <w:t>Gram pos</w:t>
            </w:r>
          </w:p>
        </w:tc>
        <w:tc>
          <w:tcPr>
            <w:tcW w:w="1141" w:type="dxa"/>
          </w:tcPr>
          <w:p w14:paraId="14E2BB00" w14:textId="0A80948E" w:rsidR="00150298" w:rsidRDefault="00150298" w:rsidP="00C42DDD"/>
        </w:tc>
        <w:tc>
          <w:tcPr>
            <w:tcW w:w="1141" w:type="dxa"/>
          </w:tcPr>
          <w:p w14:paraId="592CBA9A" w14:textId="77777777" w:rsidR="00150298" w:rsidRDefault="00150298" w:rsidP="00C42DDD"/>
        </w:tc>
        <w:tc>
          <w:tcPr>
            <w:tcW w:w="2051" w:type="dxa"/>
          </w:tcPr>
          <w:p w14:paraId="23FF8A5A" w14:textId="62DA167C" w:rsidR="00150298" w:rsidRDefault="003045E9" w:rsidP="00C42DDD">
            <w:r>
              <w:t>signaling</w:t>
            </w:r>
          </w:p>
        </w:tc>
        <w:tc>
          <w:tcPr>
            <w:tcW w:w="1346" w:type="dxa"/>
          </w:tcPr>
          <w:p w14:paraId="1D6B6175" w14:textId="5B480410" w:rsidR="00150298" w:rsidRDefault="00A22CA0" w:rsidP="00C42DDD">
            <w:r>
              <w:fldChar w:fldCharType="begin">
                <w:fldData xml:space="preserve">PEVuZE5vdGU+PENpdGU+PEF1dGhvcj5OaTwvQXV0aG9yPjxZZWFyPjIwMTE8L1llYXI+PFJlY051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</w:fldData>
              </w:fldChar>
            </w:r>
            <w:r w:rsidR="003206DF">
              <w:instrText xml:space="preserve"> ADDIN EN.CITE </w:instrText>
            </w:r>
            <w:r w:rsidR="003206DF">
              <w:fldChar w:fldCharType="begin">
                <w:fldData xml:space="preserve">PEVuZE5vdGU+PENpdGU+PEF1dGhvcj5OaTwvQXV0aG9yPjxZZWFyPjIwMTE8L1llYXI+PFJlY051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</w:fldData>
              </w:fldChar>
            </w:r>
            <w:r w:rsidR="003206DF">
              <w:instrText xml:space="preserve"> ADDIN EN.CITE.DATA </w:instrText>
            </w:r>
            <w:r w:rsidR="003206DF">
              <w:fldChar w:fldCharType="end"/>
            </w:r>
            <w:r>
              <w:fldChar w:fldCharType="separate"/>
            </w:r>
            <w:r w:rsidR="003206DF" w:rsidRPr="003206DF">
              <w:rPr>
                <w:noProof/>
                <w:vertAlign w:val="superscript"/>
              </w:rPr>
              <w:t>493,494</w:t>
            </w:r>
            <w:r>
              <w:fldChar w:fldCharType="end"/>
            </w:r>
          </w:p>
        </w:tc>
      </w:tr>
      <w:tr w:rsidR="00150298" w14:paraId="503CC530" w14:textId="77777777" w:rsidTr="00C42DDD">
        <w:tc>
          <w:tcPr>
            <w:tcW w:w="2287" w:type="dxa"/>
          </w:tcPr>
          <w:p w14:paraId="374761C0" w14:textId="3251AE81" w:rsidR="00150298" w:rsidRDefault="007D3D1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7D3D1C">
              <w:rPr>
                <w:rFonts w:ascii="Calibri" w:hAnsi="Calibri" w:cs="Calibri"/>
                <w:color w:val="000000"/>
              </w:rPr>
              <w:t>carnolysin</w:t>
            </w:r>
            <w:proofErr w:type="spellEnd"/>
          </w:p>
        </w:tc>
        <w:tc>
          <w:tcPr>
            <w:tcW w:w="1364" w:type="dxa"/>
          </w:tcPr>
          <w:p w14:paraId="487DC955" w14:textId="2418D163" w:rsidR="00150298" w:rsidRDefault="007D3D1C" w:rsidP="00C42DDD">
            <w:r>
              <w:t>yes</w:t>
            </w:r>
          </w:p>
        </w:tc>
        <w:tc>
          <w:tcPr>
            <w:tcW w:w="1364" w:type="dxa"/>
          </w:tcPr>
          <w:p w14:paraId="1CA19FC4" w14:textId="1DEFE900" w:rsidR="00150298" w:rsidRDefault="007D3D1C" w:rsidP="00C42DDD">
            <w:r>
              <w:t>Gram pos</w:t>
            </w:r>
          </w:p>
        </w:tc>
        <w:tc>
          <w:tcPr>
            <w:tcW w:w="1141" w:type="dxa"/>
          </w:tcPr>
          <w:p w14:paraId="7F7AEC87" w14:textId="77777777" w:rsidR="00150298" w:rsidRDefault="00150298" w:rsidP="00C42DDD"/>
        </w:tc>
        <w:tc>
          <w:tcPr>
            <w:tcW w:w="1141" w:type="dxa"/>
          </w:tcPr>
          <w:p w14:paraId="29D0FE71" w14:textId="77777777" w:rsidR="00150298" w:rsidRDefault="00150298" w:rsidP="00C42DDD"/>
        </w:tc>
        <w:tc>
          <w:tcPr>
            <w:tcW w:w="2051" w:type="dxa"/>
          </w:tcPr>
          <w:p w14:paraId="51BDF138" w14:textId="77777777" w:rsidR="00150298" w:rsidRDefault="00150298" w:rsidP="00C42DDD"/>
        </w:tc>
        <w:tc>
          <w:tcPr>
            <w:tcW w:w="1346" w:type="dxa"/>
          </w:tcPr>
          <w:p w14:paraId="7EDBC5B6" w14:textId="1AB9B313" w:rsidR="00150298" w:rsidRDefault="00B741D4" w:rsidP="00C42DDD">
            <w:r>
              <w:fldChar w:fldCharType="begin"/>
            </w:r>
            <w:r>
              <w:instrText xml:space="preserve"> ADDIN EN.CITE &lt;EndNote&gt;&lt;Cite&gt;&lt;Author&gt;Lohans&lt;/Author&gt;&lt;Year&gt;2014&lt;/Year&gt;&lt;RecNum&gt;507&lt;/RecNum&gt;&lt;DisplayText&gt;&lt;style face="superscript"&gt;496&lt;/style&gt;&lt;/DisplayText&gt;&lt;record&gt;&lt;rec-number&gt;507&lt;/rec-number&gt;&lt;foreign-keys&gt;&lt;key app="EN" db-id="p5zs9pw5ltwzr3e0webppaa6ae5zxdxszf5s" timestamp="1548098735"&gt;507&lt;/key&gt;&lt;/foreign-keys&gt;&lt;ref-type name="Journal Article"&gt;17&lt;/ref-type&gt;&lt;contributors&gt;&lt;authors&gt;&lt;author&gt;Lohans, C. T.&lt;/author&gt;&lt;author&gt;Li, J. L.&lt;/author&gt;&lt;author&gt;Vederas, J. C.&lt;/author&gt;&lt;/authors&gt;&lt;/contributors&gt;&lt;auth-address&gt;Department of Chemistry, University of Alberta , Edmonton, Alberta, Canada , T6G 2G2.&lt;/auth-address&gt;&lt;titles&gt;&lt;title&gt;Structure and biosynthesis of carnolysin, a homologue of enterococcal cytolysin with D-amino acids&lt;/title&gt;&lt;secondary-title&gt;J Am Chem Soc&lt;/secondary-title&gt;&lt;/titles&gt;&lt;periodical&gt;&lt;full-title&gt;J Am Chem Soc&lt;/full-title&gt;&lt;/periodical&gt;&lt;pages&gt;13150-3&lt;/pages&gt;&lt;volume&gt;136&lt;/volume&gt;&lt;number&gt;38&lt;/number&gt;&lt;keywords&gt;&lt;keyword&gt;Alanine/*analogs &amp;amp; derivatives/chemical synthesis/chemistry&lt;/keyword&gt;&lt;keyword&gt;Amino Acid Sequence&lt;/keyword&gt;&lt;keyword&gt;Amino Acids/chemical synthesis/*chemistry&lt;/keyword&gt;&lt;keyword&gt;Anti-Bacterial Agents/chemical synthesis/*chemistry&lt;/keyword&gt;&lt;keyword&gt;Antimicrobial Cationic Peptides/chemical synthesis/*chemistry&lt;/keyword&gt;&lt;keyword&gt;Bacteriocins/chemical synthesis/*chemistry&lt;/keyword&gt;&lt;keyword&gt;Carnobacteriaceae/*chemistry&lt;/keyword&gt;&lt;keyword&gt;Enterococcus/chemistry&lt;/keyword&gt;&lt;keyword&gt;Methylation&lt;/keyword&gt;&lt;keyword&gt;Molecular Sequence Data&lt;/keyword&gt;&lt;keyword&gt;Perforin/chemical synthesis/*chemistry&lt;/keyword&gt;&lt;keyword&gt;Sulfides/chemical synthesis/*chemistry&lt;/keyword&gt;&lt;/keywords&gt;&lt;dates&gt;&lt;year&gt;2014&lt;/year&gt;&lt;pub-dates&gt;&lt;date&gt;Sep 24&lt;/date&gt;&lt;/pub-dates&gt;&lt;/dates&gt;&lt;isbn&gt;1520-5126 (Electronic)&amp;#xD;0002-7863 (Linking)&lt;/isbn&gt;&lt;accession-num&gt;25207953&lt;/accession-num&gt;&lt;urls&gt;&lt;related-urls&gt;&lt;url&gt;https://www.ncbi.nlm.nih.gov/pubmed/25207953&lt;/url&gt;&lt;/related-urls&gt;&lt;/urls&gt;&lt;electronic-resource-num&gt;10.1021/ja5070813&lt;/electronic-resource-num&gt;&lt;/record&gt;&lt;/Cite&gt;&lt;/EndNote&gt;</w:instrText>
            </w:r>
            <w:r>
              <w:fldChar w:fldCharType="separate"/>
            </w:r>
            <w:r w:rsidRPr="00B741D4">
              <w:rPr>
                <w:noProof/>
                <w:vertAlign w:val="superscript"/>
              </w:rPr>
              <w:t>496</w:t>
            </w:r>
            <w:r>
              <w:fldChar w:fldCharType="end"/>
            </w:r>
          </w:p>
        </w:tc>
      </w:tr>
      <w:tr w:rsidR="00150298" w14:paraId="084E3BEB" w14:textId="77777777" w:rsidTr="00C42DDD">
        <w:tc>
          <w:tcPr>
            <w:tcW w:w="2287" w:type="dxa"/>
          </w:tcPr>
          <w:p w14:paraId="46BBD0D8" w14:textId="23B92DE4" w:rsidR="00150298" w:rsidRDefault="0036706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erecidin</w:t>
            </w:r>
            <w:proofErr w:type="spellEnd"/>
          </w:p>
        </w:tc>
        <w:tc>
          <w:tcPr>
            <w:tcW w:w="1364" w:type="dxa"/>
          </w:tcPr>
          <w:p w14:paraId="2E47C277" w14:textId="734C7B51" w:rsidR="00150298" w:rsidRDefault="00367065" w:rsidP="00C42DDD">
            <w:r>
              <w:t>yes</w:t>
            </w:r>
          </w:p>
        </w:tc>
        <w:tc>
          <w:tcPr>
            <w:tcW w:w="1364" w:type="dxa"/>
          </w:tcPr>
          <w:p w14:paraId="11FC1A76" w14:textId="5C258788" w:rsidR="00150298" w:rsidRDefault="00367065" w:rsidP="00C42DDD">
            <w:r>
              <w:t>Gram pos</w:t>
            </w:r>
          </w:p>
        </w:tc>
        <w:tc>
          <w:tcPr>
            <w:tcW w:w="1141" w:type="dxa"/>
          </w:tcPr>
          <w:p w14:paraId="0F8FE26F" w14:textId="77777777" w:rsidR="00150298" w:rsidRDefault="00150298" w:rsidP="00C42DDD"/>
        </w:tc>
        <w:tc>
          <w:tcPr>
            <w:tcW w:w="1141" w:type="dxa"/>
          </w:tcPr>
          <w:p w14:paraId="1DEE6D54" w14:textId="77777777" w:rsidR="00150298" w:rsidRDefault="00150298" w:rsidP="00C42DDD"/>
        </w:tc>
        <w:tc>
          <w:tcPr>
            <w:tcW w:w="2051" w:type="dxa"/>
          </w:tcPr>
          <w:p w14:paraId="5EE50169" w14:textId="77777777" w:rsidR="00150298" w:rsidRDefault="00150298" w:rsidP="00C42DDD"/>
        </w:tc>
        <w:tc>
          <w:tcPr>
            <w:tcW w:w="1346" w:type="dxa"/>
          </w:tcPr>
          <w:p w14:paraId="12740771" w14:textId="2CFBC247" w:rsidR="00150298" w:rsidRDefault="00CB6FEC" w:rsidP="00C42DDD">
            <w:r>
              <w:fldChar w:fldCharType="begin">
                <w:fldData xml:space="preserve">PEVuZE5vdGU+PENpdGU+PEF1dGhvcj5XYW5nPC9BdXRob3I+PFllYXI+MjAxNDwvWWVhcj48UmVj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5nPC9BdXRob3I+PFllYXI+MjAxNDwvWWVhcj48UmVj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B6FEC">
              <w:rPr>
                <w:noProof/>
                <w:vertAlign w:val="superscript"/>
              </w:rPr>
              <w:t>497</w:t>
            </w:r>
            <w:r>
              <w:fldChar w:fldCharType="end"/>
            </w:r>
          </w:p>
        </w:tc>
      </w:tr>
      <w:tr w:rsidR="00150298" w14:paraId="191A0255" w14:textId="77777777" w:rsidTr="00C42DDD">
        <w:tc>
          <w:tcPr>
            <w:tcW w:w="2287" w:type="dxa"/>
          </w:tcPr>
          <w:p w14:paraId="6CCA5B29" w14:textId="6A4CAC1B" w:rsidR="00150298" w:rsidRDefault="00B179F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ytolysin</w:t>
            </w:r>
          </w:p>
        </w:tc>
        <w:tc>
          <w:tcPr>
            <w:tcW w:w="1364" w:type="dxa"/>
          </w:tcPr>
          <w:p w14:paraId="2A181D2C" w14:textId="522DBCD8" w:rsidR="00150298" w:rsidRDefault="00B179FB" w:rsidP="00C42DDD">
            <w:r>
              <w:t>yes</w:t>
            </w:r>
          </w:p>
        </w:tc>
        <w:tc>
          <w:tcPr>
            <w:tcW w:w="1364" w:type="dxa"/>
          </w:tcPr>
          <w:p w14:paraId="7A23DC66" w14:textId="1F2F8A17" w:rsidR="00150298" w:rsidRDefault="00B179FB" w:rsidP="00C42DDD">
            <w:r>
              <w:t>Gram pos</w:t>
            </w:r>
          </w:p>
        </w:tc>
        <w:tc>
          <w:tcPr>
            <w:tcW w:w="1141" w:type="dxa"/>
          </w:tcPr>
          <w:p w14:paraId="4CCB36D4" w14:textId="77777777" w:rsidR="00150298" w:rsidRDefault="00150298" w:rsidP="00C42DDD"/>
        </w:tc>
        <w:tc>
          <w:tcPr>
            <w:tcW w:w="1141" w:type="dxa"/>
          </w:tcPr>
          <w:p w14:paraId="2B0353EF" w14:textId="28831846" w:rsidR="00150298" w:rsidRDefault="00B179FB" w:rsidP="00C42DDD">
            <w:r>
              <w:t>yes</w:t>
            </w:r>
          </w:p>
        </w:tc>
        <w:tc>
          <w:tcPr>
            <w:tcW w:w="2051" w:type="dxa"/>
          </w:tcPr>
          <w:p w14:paraId="39B7C766" w14:textId="77777777" w:rsidR="00150298" w:rsidRDefault="00150298" w:rsidP="00C42DDD"/>
        </w:tc>
        <w:tc>
          <w:tcPr>
            <w:tcW w:w="1346" w:type="dxa"/>
          </w:tcPr>
          <w:p w14:paraId="5A696A25" w14:textId="2A9C09CD" w:rsidR="00150298" w:rsidRDefault="007C2F4A" w:rsidP="00C42DDD">
            <w:r>
              <w:fldChar w:fldCharType="begin">
                <w:fldData xml:space="preserve">PEVuZE5vdGU+PENpdGU+PEF1dGhvcj5Db2J1cm48L0F1dGhvcj48WWVhcj4yMDA0PC9ZZWFyPjxS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b2J1cm48L0F1dGhvcj48WWVhcj4yMDA0PC9ZZWFyPjxS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C2F4A">
              <w:rPr>
                <w:noProof/>
                <w:vertAlign w:val="superscript"/>
              </w:rPr>
              <w:t>498</w:t>
            </w:r>
            <w:r>
              <w:fldChar w:fldCharType="end"/>
            </w:r>
          </w:p>
        </w:tc>
      </w:tr>
      <w:tr w:rsidR="00150298" w14:paraId="705479A5" w14:textId="77777777" w:rsidTr="00C42DDD">
        <w:tc>
          <w:tcPr>
            <w:tcW w:w="2287" w:type="dxa"/>
          </w:tcPr>
          <w:p w14:paraId="0D8205BA" w14:textId="5EF4ADD1" w:rsidR="00150298" w:rsidRDefault="0019168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picidin</w:t>
            </w:r>
            <w:proofErr w:type="spellEnd"/>
          </w:p>
        </w:tc>
        <w:tc>
          <w:tcPr>
            <w:tcW w:w="1364" w:type="dxa"/>
          </w:tcPr>
          <w:p w14:paraId="50225A74" w14:textId="285AC92E" w:rsidR="00150298" w:rsidRDefault="00191681" w:rsidP="00C42DDD">
            <w:r>
              <w:t>yes</w:t>
            </w:r>
          </w:p>
        </w:tc>
        <w:tc>
          <w:tcPr>
            <w:tcW w:w="1364" w:type="dxa"/>
          </w:tcPr>
          <w:p w14:paraId="50F50296" w14:textId="77777777" w:rsidR="00150298" w:rsidRDefault="00150298" w:rsidP="00C42DDD"/>
        </w:tc>
        <w:tc>
          <w:tcPr>
            <w:tcW w:w="1141" w:type="dxa"/>
          </w:tcPr>
          <w:p w14:paraId="6271044A" w14:textId="77777777" w:rsidR="00150298" w:rsidRDefault="00150298" w:rsidP="00C42DDD"/>
        </w:tc>
        <w:tc>
          <w:tcPr>
            <w:tcW w:w="1141" w:type="dxa"/>
          </w:tcPr>
          <w:p w14:paraId="24BE75E2" w14:textId="77777777" w:rsidR="00150298" w:rsidRDefault="00150298" w:rsidP="00C42DDD"/>
        </w:tc>
        <w:tc>
          <w:tcPr>
            <w:tcW w:w="2051" w:type="dxa"/>
          </w:tcPr>
          <w:p w14:paraId="39BD2144" w14:textId="77777777" w:rsidR="00150298" w:rsidRDefault="00150298" w:rsidP="00C42DDD"/>
        </w:tc>
        <w:tc>
          <w:tcPr>
            <w:tcW w:w="1346" w:type="dxa"/>
          </w:tcPr>
          <w:p w14:paraId="27B1F017" w14:textId="085AACE0" w:rsidR="00150298" w:rsidRDefault="008A6FF2" w:rsidP="00C42DDD">
            <w:r>
              <w:fldChar w:fldCharType="begin">
                <w:fldData xml:space="preserve">PEVuZE5vdGU+PENpdGU+PEF1dGhvcj5IZWlkcmljaDwvQXV0aG9yPjxZZWFyPjE5OTg8L1llYXI+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lkcmljaDwvQXV0aG9yPjxZZWFyPjE5OTg8L1llYXI+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A6FF2">
              <w:rPr>
                <w:noProof/>
                <w:vertAlign w:val="superscript"/>
              </w:rPr>
              <w:t>499</w:t>
            </w:r>
            <w:r>
              <w:fldChar w:fldCharType="end"/>
            </w:r>
          </w:p>
        </w:tc>
      </w:tr>
      <w:tr w:rsidR="00150298" w14:paraId="56E8B396" w14:textId="77777777" w:rsidTr="00C42DDD">
        <w:tc>
          <w:tcPr>
            <w:tcW w:w="2287" w:type="dxa"/>
          </w:tcPr>
          <w:p w14:paraId="2368CDA7" w14:textId="016745D5" w:rsidR="00150298" w:rsidRDefault="008A6FF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allidermin</w:t>
            </w:r>
            <w:proofErr w:type="spellEnd"/>
          </w:p>
        </w:tc>
        <w:tc>
          <w:tcPr>
            <w:tcW w:w="1364" w:type="dxa"/>
          </w:tcPr>
          <w:p w14:paraId="06A64116" w14:textId="75DACA1B" w:rsidR="00150298" w:rsidRDefault="008A6FF2" w:rsidP="00C42DDD">
            <w:r>
              <w:t>yes</w:t>
            </w:r>
          </w:p>
        </w:tc>
        <w:tc>
          <w:tcPr>
            <w:tcW w:w="1364" w:type="dxa"/>
          </w:tcPr>
          <w:p w14:paraId="331B8C0F" w14:textId="606369D5" w:rsidR="00150298" w:rsidRDefault="008A6FF2" w:rsidP="00C42DDD">
            <w:r>
              <w:t>Gram pos</w:t>
            </w:r>
          </w:p>
        </w:tc>
        <w:tc>
          <w:tcPr>
            <w:tcW w:w="1141" w:type="dxa"/>
          </w:tcPr>
          <w:p w14:paraId="42D8F597" w14:textId="77777777" w:rsidR="00150298" w:rsidRDefault="00150298" w:rsidP="00C42DDD"/>
        </w:tc>
        <w:tc>
          <w:tcPr>
            <w:tcW w:w="1141" w:type="dxa"/>
          </w:tcPr>
          <w:p w14:paraId="1852690A" w14:textId="77777777" w:rsidR="00150298" w:rsidRDefault="00150298" w:rsidP="00C42DDD"/>
        </w:tc>
        <w:tc>
          <w:tcPr>
            <w:tcW w:w="2051" w:type="dxa"/>
          </w:tcPr>
          <w:p w14:paraId="2C946D8A" w14:textId="77777777" w:rsidR="00150298" w:rsidRDefault="00150298" w:rsidP="00C42DDD"/>
        </w:tc>
        <w:tc>
          <w:tcPr>
            <w:tcW w:w="1346" w:type="dxa"/>
          </w:tcPr>
          <w:p w14:paraId="553B16DB" w14:textId="5F58BB81" w:rsidR="00150298" w:rsidRDefault="008A6FF2" w:rsidP="00C42DDD">
            <w:r>
              <w:fldChar w:fldCharType="begin"/>
            </w:r>
            <w:r>
              <w:instrText xml:space="preserve"> ADDIN EN.CITE &lt;EndNote&gt;&lt;Cite&gt;&lt;Author&gt;Bonelli&lt;/Author&gt;&lt;Year&gt;2006&lt;/Year&gt;&lt;RecNum&gt;511&lt;/RecNum&gt;&lt;DisplayText&gt;&lt;style face="superscript"&gt;500&lt;/style&gt;&lt;/DisplayText&gt;&lt;record&gt;&lt;rec-number&gt;511&lt;/rec-number&gt;&lt;foreign-keys&gt;&lt;key app="EN" db-id="p5zs9pw5ltwzr3e0webppaa6ae5zxdxszf5s" timestamp="1548099351"&gt;511&lt;/key&gt;&lt;/foreign-keys&gt;&lt;ref-type name="Journal Article"&gt;17&lt;/ref-type&gt;&lt;contributors&gt;&lt;authors&gt;&lt;author&gt;Bonelli, R. R.&lt;/author&gt;&lt;author&gt;Schneider, T.&lt;/author&gt;&lt;author&gt;Sahl, H. G.&lt;/author&gt;&lt;author&gt;Wiedemann, I.&lt;/author&gt;&lt;/authors&gt;&lt;/contributors&gt;&lt;auth-address&gt;Institut fur Medizinische Mikrobiologie, Immunologie und Parasitologie, Pharmazeutische Mikrobiologie, Universitat Bonn, Meckenheimer Allee 168, D-53115 Bonn, Germany.&lt;/auth-address&gt;&lt;titles&gt;&lt;title&gt;Insights into in vivo activities of lantibiotics from gallidermin and epidermin mode-of-action studies&lt;/title&gt;&lt;secondary-title&gt;Antimicrob Agents Chemother&lt;/secondary-title&gt;&lt;/titles&gt;&lt;periodical&gt;&lt;full-title&gt;Antimicrob Agents Chemother&lt;/full-title&gt;&lt;/periodical&gt;&lt;pages&gt;1449-57&lt;/pages&gt;&lt;volume&gt;50&lt;/volume&gt;&lt;number&gt;4&lt;/number&gt;&lt;keywords&gt;&lt;keyword&gt;Amino Acid Sequence&lt;/keyword&gt;&lt;keyword&gt;Anti-Bacterial Agents/*pharmacology&lt;/keyword&gt;&lt;keyword&gt;Bacteriocins/*pharmacology&lt;/keyword&gt;&lt;keyword&gt;Molecular Sequence Data&lt;/keyword&gt;&lt;keyword&gt;Peptides/*pharmacology&lt;/keyword&gt;&lt;keyword&gt;Uridine Diphosphate N-Acetylmuramic Acid/analogs &amp;amp; derivatives/biosynthesis&lt;/keyword&gt;&lt;/keywords&gt;&lt;dates&gt;&lt;year&gt;2006&lt;/year&gt;&lt;pub-dates&gt;&lt;date&gt;Apr&lt;/date&gt;&lt;/pub-dates&gt;&lt;/dates&gt;&lt;isbn&gt;0066-4804 (Print)&amp;#xD;0066-4804 (Linking)&lt;/isbn&gt;&lt;accession-num&gt;16569864&lt;/accession-num&gt;&lt;urls&gt;&lt;related-urls&gt;&lt;url&gt;https://www.ncbi.nlm.nih.gov/pubmed/16569864&lt;/url&gt;&lt;/related-urls&gt;&lt;/urls&gt;&lt;custom2&gt;1426925&lt;/custom2&gt;&lt;electronic-resource-num&gt;10.1128/AAC.50.4.1449-1457.2006&lt;/electronic-resource-num&gt;&lt;/record&gt;&lt;/Cite&gt;&lt;/EndNote&gt;</w:instrText>
            </w:r>
            <w:r>
              <w:fldChar w:fldCharType="separate"/>
            </w:r>
            <w:r w:rsidRPr="008A6FF2">
              <w:rPr>
                <w:noProof/>
                <w:vertAlign w:val="superscript"/>
              </w:rPr>
              <w:t>500</w:t>
            </w:r>
            <w:r>
              <w:fldChar w:fldCharType="end"/>
            </w:r>
          </w:p>
        </w:tc>
      </w:tr>
      <w:tr w:rsidR="00150298" w14:paraId="273060BB" w14:textId="77777777" w:rsidTr="00C42DDD">
        <w:tc>
          <w:tcPr>
            <w:tcW w:w="2287" w:type="dxa"/>
          </w:tcPr>
          <w:p w14:paraId="1867C248" w14:textId="25EEB0F5" w:rsidR="00150298" w:rsidRDefault="005B53C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5B53CE">
              <w:rPr>
                <w:rFonts w:ascii="Calibri" w:hAnsi="Calibri" w:cs="Calibri"/>
                <w:color w:val="000000"/>
              </w:rPr>
              <w:t>lichenicidin</w:t>
            </w:r>
            <w:proofErr w:type="spellEnd"/>
          </w:p>
        </w:tc>
        <w:tc>
          <w:tcPr>
            <w:tcW w:w="1364" w:type="dxa"/>
          </w:tcPr>
          <w:p w14:paraId="5F951381" w14:textId="2923A9DE" w:rsidR="00150298" w:rsidRDefault="005B53CE" w:rsidP="00C42DDD">
            <w:r>
              <w:t>yes</w:t>
            </w:r>
          </w:p>
        </w:tc>
        <w:tc>
          <w:tcPr>
            <w:tcW w:w="1364" w:type="dxa"/>
          </w:tcPr>
          <w:p w14:paraId="751A2369" w14:textId="41571506" w:rsidR="00150298" w:rsidRDefault="005B53CE" w:rsidP="00C42DDD">
            <w:r>
              <w:t>Gram pos</w:t>
            </w:r>
          </w:p>
        </w:tc>
        <w:tc>
          <w:tcPr>
            <w:tcW w:w="1141" w:type="dxa"/>
          </w:tcPr>
          <w:p w14:paraId="06CD7466" w14:textId="77777777" w:rsidR="00150298" w:rsidRDefault="00150298" w:rsidP="00C42DDD"/>
        </w:tc>
        <w:tc>
          <w:tcPr>
            <w:tcW w:w="1141" w:type="dxa"/>
          </w:tcPr>
          <w:p w14:paraId="12F72D45" w14:textId="77777777" w:rsidR="00150298" w:rsidRDefault="00150298" w:rsidP="00C42DDD"/>
        </w:tc>
        <w:tc>
          <w:tcPr>
            <w:tcW w:w="2051" w:type="dxa"/>
          </w:tcPr>
          <w:p w14:paraId="2F907D18" w14:textId="77777777" w:rsidR="00150298" w:rsidRDefault="00150298" w:rsidP="00C42DDD"/>
        </w:tc>
        <w:tc>
          <w:tcPr>
            <w:tcW w:w="1346" w:type="dxa"/>
          </w:tcPr>
          <w:p w14:paraId="551BD111" w14:textId="7B1C2097" w:rsidR="00150298" w:rsidRDefault="005B53CE" w:rsidP="00C42DDD">
            <w:r>
              <w:fldChar w:fldCharType="begin"/>
            </w:r>
            <w:r>
              <w:instrText xml:space="preserve"> ADDIN EN.CITE &lt;EndNote&gt;&lt;Cite&gt;&lt;Author&gt;Shenkarev&lt;/Author&gt;&lt;Year&gt;2010&lt;/Year&gt;&lt;RecNum&gt;512&lt;/RecNum&gt;&lt;DisplayText&gt;&lt;style face="superscript"&gt;501&lt;/style&gt;&lt;/DisplayText&gt;&lt;record&gt;&lt;rec-number&gt;512&lt;/rec-number&gt;&lt;foreign-keys&gt;&lt;key app="EN" db-id="p5zs9pw5ltwzr3e0webppaa6ae5zxdxszf5s" timestamp="1548099479"&gt;512&lt;/key&gt;&lt;/foreign-keys&gt;&lt;ref-type name="Journal Article"&gt;17&lt;/ref-type&gt;&lt;contributors&gt;&lt;authors&gt;&lt;author&gt;Shenkarev, Z. O.&lt;/author&gt;&lt;author&gt;Finkina, E. I.&lt;/author&gt;&lt;author&gt;Nurmukhamedova, E. K.&lt;/author&gt;&lt;author&gt;Balandin, S. V.&lt;/author&gt;&lt;author&gt;Mineev, K. S.&lt;/author&gt;&lt;author&gt;Nadezhdin, K. D.&lt;/author&gt;&lt;author&gt;Yakimenko, Z. A.&lt;/author&gt;&lt;author&gt;Tagaev, A. A.&lt;/author&gt;&lt;author&gt;Temirov, Y. V.&lt;/author&gt;&lt;author&gt;Arseniev, A. S.&lt;/author&gt;&lt;author&gt;Ovchinnikova, T. V.&lt;/author&gt;&lt;/authors&gt;&lt;/contributors&gt;&lt;auth-address&gt;Shemyakin and Ovchinnikov Institute of Bioorganic Chemistry, Russian Academy of Sciences, Miklukho-Maklaya str. 16/10, Moscow, Russia.&lt;/auth-address&gt;&lt;titles&gt;&lt;title&gt;Isolation, structure elucidation, and synergistic antibacterial activity of a novel two-component lantibiotic lichenicidin from Bacillus licheniformis VK21&lt;/title&gt;&lt;secondary-title&gt;Biochemistry&lt;/secondary-title&gt;&lt;/titles&gt;&lt;periodical&gt;&lt;full-title&gt;Biochemistry&lt;/full-title&gt;&lt;/periodical&gt;&lt;pages&gt;6462-72&lt;/pages&gt;&lt;volume&gt;49&lt;/volume&gt;&lt;number&gt;30&lt;/number&gt;&lt;keywords&gt;&lt;keyword&gt;Anti-Bacterial Agents/chemistry/isolation &amp;amp; purification/*pharmacology&lt;/keyword&gt;&lt;keyword&gt;Bacillus/*chemistry&lt;/keyword&gt;&lt;keyword&gt;Bacteriocins/chemistry/isolation &amp;amp; purification/*pharmacology&lt;/keyword&gt;&lt;keyword&gt;Drug Synergism&lt;/keyword&gt;&lt;keyword&gt;Magnetic Resonance Spectroscopy&lt;/keyword&gt;&lt;keyword&gt;Molecular Sequence Data&lt;/keyword&gt;&lt;keyword&gt;Protein Conformation&lt;/keyword&gt;&lt;/keywords&gt;&lt;dates&gt;&lt;year&gt;2010&lt;/year&gt;&lt;pub-dates&gt;&lt;date&gt;Aug 3&lt;/date&gt;&lt;/pub-dates&gt;&lt;/dates&gt;&lt;isbn&gt;1520-4995 (Electronic)&amp;#xD;0006-2960 (Linking)&lt;/isbn&gt;&lt;accession-num&gt;20578714&lt;/accession-num&gt;&lt;urls&gt;&lt;related-urls&gt;&lt;url&gt;https://www.ncbi.nlm.nih.gov/pubmed/20578714&lt;/url&gt;&lt;/related-urls&gt;&lt;/urls&gt;&lt;electronic-resource-num&gt;10.1021/bi100871b&lt;/electronic-resource-num&gt;&lt;/record&gt;&lt;/Cite&gt;&lt;/EndNote&gt;</w:instrText>
            </w:r>
            <w:r>
              <w:fldChar w:fldCharType="separate"/>
            </w:r>
            <w:r w:rsidRPr="005B53CE">
              <w:rPr>
                <w:noProof/>
                <w:vertAlign w:val="superscript"/>
              </w:rPr>
              <w:t>501</w:t>
            </w:r>
            <w:r>
              <w:fldChar w:fldCharType="end"/>
            </w:r>
          </w:p>
        </w:tc>
      </w:tr>
      <w:tr w:rsidR="00150298" w14:paraId="7FD8B845" w14:textId="77777777" w:rsidTr="00C42DDD">
        <w:tc>
          <w:tcPr>
            <w:tcW w:w="2287" w:type="dxa"/>
          </w:tcPr>
          <w:p w14:paraId="1C469EF2" w14:textId="7E2E3685" w:rsidR="00150298" w:rsidRDefault="006D2F3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rsacidin</w:t>
            </w:r>
            <w:proofErr w:type="spellEnd"/>
          </w:p>
        </w:tc>
        <w:tc>
          <w:tcPr>
            <w:tcW w:w="1364" w:type="dxa"/>
          </w:tcPr>
          <w:p w14:paraId="5C4C68A1" w14:textId="281AC3AA" w:rsidR="00150298" w:rsidRDefault="006D2F32" w:rsidP="00C42DDD">
            <w:r>
              <w:t>yes</w:t>
            </w:r>
          </w:p>
        </w:tc>
        <w:tc>
          <w:tcPr>
            <w:tcW w:w="1364" w:type="dxa"/>
          </w:tcPr>
          <w:p w14:paraId="7A56C399" w14:textId="5630BBF7" w:rsidR="00150298" w:rsidRDefault="006D2F32" w:rsidP="00C42DDD">
            <w:r>
              <w:t>Gram pos</w:t>
            </w:r>
          </w:p>
        </w:tc>
        <w:tc>
          <w:tcPr>
            <w:tcW w:w="1141" w:type="dxa"/>
          </w:tcPr>
          <w:p w14:paraId="6D9ABFFD" w14:textId="77777777" w:rsidR="00150298" w:rsidRDefault="00150298" w:rsidP="00C42DDD"/>
        </w:tc>
        <w:tc>
          <w:tcPr>
            <w:tcW w:w="1141" w:type="dxa"/>
          </w:tcPr>
          <w:p w14:paraId="64C42D0B" w14:textId="77777777" w:rsidR="00150298" w:rsidRDefault="00150298" w:rsidP="00C42DDD"/>
        </w:tc>
        <w:tc>
          <w:tcPr>
            <w:tcW w:w="2051" w:type="dxa"/>
          </w:tcPr>
          <w:p w14:paraId="5500DAA2" w14:textId="77777777" w:rsidR="00150298" w:rsidRDefault="00150298" w:rsidP="00C42DDD"/>
        </w:tc>
        <w:tc>
          <w:tcPr>
            <w:tcW w:w="1346" w:type="dxa"/>
          </w:tcPr>
          <w:p w14:paraId="1CD05850" w14:textId="1A7B525B" w:rsidR="00150298" w:rsidRDefault="005820C4" w:rsidP="00C42DDD">
            <w:r>
              <w:fldChar w:fldCharType="begin">
                <w:fldData xml:space="preserve">PEVuZE5vdGU+PENpdGU+PEF1dGhvcj5Ccm90ejwvQXV0aG9yPjxZZWFyPjE5OTU8L1llYXI+PFJl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90ejwvQXV0aG9yPjxZZWFyPjE5OTU8L1llYXI+PFJl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820C4">
              <w:rPr>
                <w:noProof/>
                <w:vertAlign w:val="superscript"/>
              </w:rPr>
              <w:t>502</w:t>
            </w:r>
            <w:r>
              <w:fldChar w:fldCharType="end"/>
            </w:r>
          </w:p>
        </w:tc>
      </w:tr>
      <w:tr w:rsidR="00150298" w14:paraId="0F2F670C" w14:textId="77777777" w:rsidTr="00C42DDD">
        <w:tc>
          <w:tcPr>
            <w:tcW w:w="2287" w:type="dxa"/>
          </w:tcPr>
          <w:p w14:paraId="6DAFB4C1" w14:textId="0112179D" w:rsidR="00150298" w:rsidRDefault="007F7C3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chigan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08B64BE6" w14:textId="3BF20CE5" w:rsidR="00150298" w:rsidRDefault="007F7C32" w:rsidP="00C42DDD">
            <w:r>
              <w:t>yes</w:t>
            </w:r>
          </w:p>
        </w:tc>
        <w:tc>
          <w:tcPr>
            <w:tcW w:w="1364" w:type="dxa"/>
          </w:tcPr>
          <w:p w14:paraId="548A6CBA" w14:textId="0EB14976" w:rsidR="00150298" w:rsidRDefault="007F7C32" w:rsidP="00C42DDD">
            <w:r>
              <w:t>Gram pos</w:t>
            </w:r>
          </w:p>
        </w:tc>
        <w:tc>
          <w:tcPr>
            <w:tcW w:w="1141" w:type="dxa"/>
          </w:tcPr>
          <w:p w14:paraId="5D7A01EC" w14:textId="77777777" w:rsidR="00150298" w:rsidRDefault="00150298" w:rsidP="00C42DDD"/>
        </w:tc>
        <w:tc>
          <w:tcPr>
            <w:tcW w:w="1141" w:type="dxa"/>
          </w:tcPr>
          <w:p w14:paraId="2CA89938" w14:textId="77777777" w:rsidR="00150298" w:rsidRDefault="00150298" w:rsidP="00C42DDD"/>
        </w:tc>
        <w:tc>
          <w:tcPr>
            <w:tcW w:w="2051" w:type="dxa"/>
          </w:tcPr>
          <w:p w14:paraId="5B0AD50E" w14:textId="77777777" w:rsidR="00150298" w:rsidRDefault="00150298" w:rsidP="00C42DDD"/>
        </w:tc>
        <w:tc>
          <w:tcPr>
            <w:tcW w:w="1346" w:type="dxa"/>
          </w:tcPr>
          <w:p w14:paraId="499C6083" w14:textId="47C39AE3" w:rsidR="00150298" w:rsidRDefault="00DE5248" w:rsidP="00C42DDD">
            <w:r>
              <w:fldChar w:fldCharType="begin"/>
            </w:r>
            <w:r>
              <w:instrText xml:space="preserve"> ADDIN EN.CITE &lt;EndNote&gt;&lt;Cite&gt;&lt;Author&gt;Liu&lt;/Author&gt;&lt;Year&gt;2013&lt;/Year&gt;&lt;RecNum&gt;514&lt;/RecNum&gt;&lt;DisplayText&gt;&lt;style face="superscript"&gt;503&lt;/style&gt;&lt;/DisplayText&gt;&lt;record&gt;&lt;rec-number&gt;514&lt;/rec-number&gt;&lt;foreign-keys&gt;&lt;key app="EN" db-id="p5zs9pw5ltwzr3e0webppaa6ae5zxdxszf5s" timestamp="1548100016"&gt;514&lt;/key&gt;&lt;/foreign-keys&gt;&lt;ref-type name="Journal Article"&gt;17&lt;/ref-type&gt;&lt;contributors&gt;&lt;authors&gt;&lt;author&gt;Liu, Z.&lt;/author&gt;&lt;author&gt;Ma, P.&lt;/author&gt;&lt;author&gt;Holtsmark, I.&lt;/author&gt;&lt;author&gt;Skaugen, M.&lt;/author&gt;&lt;author&gt;Eijsink, V. G.&lt;/author&gt;&lt;author&gt;Brurberg, M. B.&lt;/author&gt;&lt;/authors&gt;&lt;/contributors&gt;&lt;auth-address&gt;Department of Chemistry, Biotechnology and Food Science, Norwegian University of Life Sciences, As, Norway.&lt;/auth-address&gt;&lt;titles&gt;&lt;title&gt;New type of antimicrobial protein produced by the plant pathogen Clavibacter michiganensis subsp. michiganensis&lt;/title&gt;&lt;secondary-title&gt;Appl Environ Microbiol&lt;/secondary-title&gt;&lt;/titles&gt;&lt;periodical&gt;&lt;full-title&gt;Appl Environ Microbiol&lt;/full-title&gt;&lt;/periodical&gt;&lt;pages&gt;5721-7&lt;/pages&gt;&lt;volume&gt;79&lt;/volume&gt;&lt;number&gt;18&lt;/number&gt;&lt;keywords&gt;&lt;keyword&gt;Actinomycetales/*drug effects/genetics/*metabolism&lt;/keyword&gt;&lt;keyword&gt;Anti-Infective Agents/*metabolism/toxicity&lt;/keyword&gt;&lt;keyword&gt;Bacterial Proteins/*genetics/*metabolism/toxicity&lt;/keyword&gt;&lt;keyword&gt;Inhibitory Concentration 50&lt;/keyword&gt;&lt;keyword&gt;Lycopersicon esculentum&lt;/keyword&gt;&lt;keyword&gt;Microbial Sensitivity Tests&lt;/keyword&gt;&lt;keyword&gt;Plant Leaves/drug effects&lt;/keyword&gt;&lt;keyword&gt;Plant Roots/drug effects&lt;/keyword&gt;&lt;keyword&gt;Recombinant Proteins/genetics/metabolism/toxicity&lt;/keyword&gt;&lt;keyword&gt;Solanum tuberosum/drug effects&lt;/keyword&gt;&lt;/keywords&gt;&lt;dates&gt;&lt;year&gt;2013&lt;/year&gt;&lt;pub-dates&gt;&lt;date&gt;Sep&lt;/date&gt;&lt;/pub-dates&gt;&lt;/dates&gt;&lt;isbn&gt;1098-5336 (Electronic)&amp;#xD;0099-2240 (Linking)&lt;/isbn&gt;&lt;accession-num&gt;23851100&lt;/accession-num&gt;&lt;urls&gt;&lt;related-urls&gt;&lt;url&gt;https://www.ncbi.nlm.nih.gov/pubmed/23851100&lt;/url&gt;&lt;/related-urls&gt;&lt;/urls&gt;&lt;custom2&gt;3754172&lt;/custom2&gt;&lt;electronic-resource-num&gt;10.1128/AEM.01065-13&lt;/electronic-resource-num&gt;&lt;/record&gt;&lt;/Cite&gt;&lt;/EndNote&gt;</w:instrText>
            </w:r>
            <w:r>
              <w:fldChar w:fldCharType="separate"/>
            </w:r>
            <w:r w:rsidRPr="00DE5248">
              <w:rPr>
                <w:noProof/>
                <w:vertAlign w:val="superscript"/>
              </w:rPr>
              <w:t>503</w:t>
            </w:r>
            <w:r>
              <w:fldChar w:fldCharType="end"/>
            </w:r>
          </w:p>
        </w:tc>
      </w:tr>
      <w:tr w:rsidR="00150298" w14:paraId="28D45603" w14:textId="77777777" w:rsidTr="00C42DDD">
        <w:tc>
          <w:tcPr>
            <w:tcW w:w="2287" w:type="dxa"/>
          </w:tcPr>
          <w:p w14:paraId="4B753744" w14:textId="7E8C200F" w:rsidR="00150298" w:rsidRDefault="00C945C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C945C7">
              <w:rPr>
                <w:rFonts w:ascii="Calibri" w:hAnsi="Calibri" w:cs="Calibri"/>
                <w:color w:val="000000"/>
              </w:rPr>
              <w:t>mutacin</w:t>
            </w:r>
            <w:proofErr w:type="spellEnd"/>
          </w:p>
        </w:tc>
        <w:tc>
          <w:tcPr>
            <w:tcW w:w="1364" w:type="dxa"/>
          </w:tcPr>
          <w:p w14:paraId="6AD61739" w14:textId="31876531" w:rsidR="00150298" w:rsidRDefault="00C945C7" w:rsidP="00C42DDD">
            <w:r>
              <w:t>yes</w:t>
            </w:r>
          </w:p>
        </w:tc>
        <w:tc>
          <w:tcPr>
            <w:tcW w:w="1364" w:type="dxa"/>
          </w:tcPr>
          <w:p w14:paraId="3245D8A6" w14:textId="77777777" w:rsidR="00150298" w:rsidRDefault="00150298" w:rsidP="00C42DDD"/>
        </w:tc>
        <w:tc>
          <w:tcPr>
            <w:tcW w:w="1141" w:type="dxa"/>
          </w:tcPr>
          <w:p w14:paraId="3C95245C" w14:textId="77777777" w:rsidR="00150298" w:rsidRDefault="00150298" w:rsidP="00C42DDD"/>
        </w:tc>
        <w:tc>
          <w:tcPr>
            <w:tcW w:w="1141" w:type="dxa"/>
          </w:tcPr>
          <w:p w14:paraId="40A09EE9" w14:textId="77777777" w:rsidR="00150298" w:rsidRDefault="00150298" w:rsidP="00C42DDD"/>
        </w:tc>
        <w:tc>
          <w:tcPr>
            <w:tcW w:w="2051" w:type="dxa"/>
          </w:tcPr>
          <w:p w14:paraId="6CFD210A" w14:textId="77777777" w:rsidR="00150298" w:rsidRDefault="00150298" w:rsidP="00C42DDD"/>
        </w:tc>
        <w:tc>
          <w:tcPr>
            <w:tcW w:w="1346" w:type="dxa"/>
          </w:tcPr>
          <w:p w14:paraId="45E97904" w14:textId="071883DC" w:rsidR="00150298" w:rsidRDefault="000A2963" w:rsidP="00C42DDD">
            <w:r>
              <w:fldChar w:fldCharType="begin"/>
            </w:r>
            <w:r>
              <w:instrText xml:space="preserve"> ADDIN EN.CITE &lt;EndNote&gt;&lt;Cite&gt;&lt;Author&gt;Merritt&lt;/Author&gt;&lt;Year&gt;2012&lt;/Year&gt;&lt;RecNum&gt;515&lt;/RecNum&gt;&lt;DisplayText&gt;&lt;style face="superscript"&gt;504&lt;/style&gt;&lt;/DisplayText&gt;&lt;record&gt;&lt;rec-number&gt;515&lt;/rec-number&gt;&lt;foreign-keys&gt;&lt;key app="EN" db-id="p5zs9pw5ltwzr3e0webppaa6ae5zxdxszf5s" timestamp="1548100146"&gt;515&lt;/key&gt;&lt;/foreign-keys&gt;&lt;ref-type name="Journal Article"&gt;17&lt;/ref-type&gt;&lt;contributors&gt;&lt;authors&gt;&lt;author&gt;Merritt, J.&lt;/author&gt;&lt;author&gt;Qi, F.&lt;/author&gt;&lt;/authors&gt;&lt;/contributors&gt;&lt;auth-address&gt;Department of Microbiology and Immunology, College of Medicine, The University of Oklahoma Health Sciences Center, Oklahoma City, OK 73104, USA.&lt;/auth-address&gt;&lt;titles&gt;&lt;title&gt;The mutacins of Streptococcus mutans: regulation and ecology&lt;/title&gt;&lt;secondary-title&gt;Mol Oral Microbiol&lt;/secondary-title&gt;&lt;/titles&gt;&lt;periodical&gt;&lt;full-title&gt;Mol Oral Microbiol&lt;/full-title&gt;&lt;/periodical&gt;&lt;pages&gt;57-69&lt;/pages&gt;&lt;volume&gt;27&lt;/volume&gt;&lt;number&gt;2&lt;/number&gt;&lt;keywords&gt;&lt;keyword&gt;Bacterial Proteins/physiology&lt;/keyword&gt;&lt;keyword&gt;Bacteriocins/*biosynthesis/genetics&lt;/keyword&gt;&lt;keyword&gt;Biofilms&lt;/keyword&gt;&lt;keyword&gt;DNA Transformation Competence&lt;/keyword&gt;&lt;keyword&gt;*Gene Expression Regulation, Bacterial&lt;/keyword&gt;&lt;keyword&gt;*Microbial Interactions&lt;/keyword&gt;&lt;keyword&gt;Streptococcus mutans/*genetics&lt;/keyword&gt;&lt;keyword&gt;Synaptic Transmission/genetics&lt;/keyword&gt;&lt;/keywords&gt;&lt;dates&gt;&lt;year&gt;2012&lt;/year&gt;&lt;pub-dates&gt;&lt;date&gt;Apr&lt;/date&gt;&lt;/pub-dates&gt;&lt;/dates&gt;&lt;isbn&gt;2041-1014 (Electronic)&amp;#xD;2041-1006 (Linking)&lt;/isbn&gt;&lt;accession-num&gt;22394465&lt;/accession-num&gt;&lt;urls&gt;&lt;related-urls&gt;&lt;url&gt;https://www.ncbi.nlm.nih.gov/pubmed/22394465&lt;/url&gt;&lt;/related-urls&gt;&lt;/urls&gt;&lt;custom2&gt;3296966&lt;/custom2&gt;&lt;electronic-resource-num&gt;10.1111/j.2041-1014.2011.00634.x&lt;/electronic-resource-num&gt;&lt;/record&gt;&lt;/Cite&gt;&lt;/EndNote&gt;</w:instrText>
            </w:r>
            <w:r>
              <w:fldChar w:fldCharType="separate"/>
            </w:r>
            <w:r w:rsidRPr="000A2963">
              <w:rPr>
                <w:noProof/>
                <w:vertAlign w:val="superscript"/>
              </w:rPr>
              <w:t>504</w:t>
            </w:r>
            <w:r>
              <w:fldChar w:fldCharType="end"/>
            </w:r>
          </w:p>
        </w:tc>
      </w:tr>
      <w:tr w:rsidR="00150298" w14:paraId="2C5EFEA7" w14:textId="77777777" w:rsidTr="00C42DDD">
        <w:tc>
          <w:tcPr>
            <w:tcW w:w="2287" w:type="dxa"/>
          </w:tcPr>
          <w:p w14:paraId="3A8DEB4B" w14:textId="4B4DD0C9" w:rsidR="00150298" w:rsidRDefault="00021A1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021A18">
              <w:rPr>
                <w:rFonts w:ascii="Calibri" w:hAnsi="Calibri" w:cs="Calibri"/>
                <w:color w:val="000000"/>
              </w:rPr>
              <w:t>nukacin</w:t>
            </w:r>
            <w:proofErr w:type="spellEnd"/>
          </w:p>
        </w:tc>
        <w:tc>
          <w:tcPr>
            <w:tcW w:w="1364" w:type="dxa"/>
          </w:tcPr>
          <w:p w14:paraId="718871A9" w14:textId="079BA325" w:rsidR="00150298" w:rsidRDefault="00021A18" w:rsidP="00C42DDD">
            <w:r>
              <w:t>yes</w:t>
            </w:r>
          </w:p>
        </w:tc>
        <w:tc>
          <w:tcPr>
            <w:tcW w:w="1364" w:type="dxa"/>
          </w:tcPr>
          <w:p w14:paraId="1A7D634C" w14:textId="07D2A6DE" w:rsidR="00150298" w:rsidRDefault="00021A18" w:rsidP="00C42DDD">
            <w:r>
              <w:t>Gram pos</w:t>
            </w:r>
          </w:p>
        </w:tc>
        <w:tc>
          <w:tcPr>
            <w:tcW w:w="1141" w:type="dxa"/>
          </w:tcPr>
          <w:p w14:paraId="57571AAC" w14:textId="77777777" w:rsidR="00150298" w:rsidRDefault="00150298" w:rsidP="00C42DDD"/>
        </w:tc>
        <w:tc>
          <w:tcPr>
            <w:tcW w:w="1141" w:type="dxa"/>
          </w:tcPr>
          <w:p w14:paraId="43A71DF0" w14:textId="77777777" w:rsidR="00150298" w:rsidRDefault="00150298" w:rsidP="00C42DDD"/>
        </w:tc>
        <w:tc>
          <w:tcPr>
            <w:tcW w:w="2051" w:type="dxa"/>
          </w:tcPr>
          <w:p w14:paraId="7D3457C6" w14:textId="77777777" w:rsidR="00150298" w:rsidRDefault="00150298" w:rsidP="00C42DDD"/>
        </w:tc>
        <w:tc>
          <w:tcPr>
            <w:tcW w:w="1346" w:type="dxa"/>
          </w:tcPr>
          <w:p w14:paraId="5C185418" w14:textId="71D4E1BC" w:rsidR="00150298" w:rsidRDefault="00735281" w:rsidP="00C42DDD">
            <w:r>
              <w:fldChar w:fldCharType="begin">
                <w:fldData xml:space="preserve">PEVuZE5vdGU+PENpdGU+PEF1dGhvcj5KYW5lazwvQXV0aG9yPjxZZWFyPjIwMTY8L1llYXI+PFJl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YW5lazwvQXV0aG9yPjxZZWFyPjIwMTY8L1llYXI+PFJl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35281">
              <w:rPr>
                <w:noProof/>
                <w:vertAlign w:val="superscript"/>
              </w:rPr>
              <w:t>505</w:t>
            </w:r>
            <w:r>
              <w:fldChar w:fldCharType="end"/>
            </w:r>
          </w:p>
        </w:tc>
      </w:tr>
      <w:tr w:rsidR="00150298" w14:paraId="0CF3A7D9" w14:textId="77777777" w:rsidTr="00C42DDD">
        <w:tc>
          <w:tcPr>
            <w:tcW w:w="2287" w:type="dxa"/>
          </w:tcPr>
          <w:p w14:paraId="45B46E86" w14:textId="3D766036" w:rsidR="00150298" w:rsidRDefault="009A362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enibacillin</w:t>
            </w:r>
            <w:proofErr w:type="spellEnd"/>
          </w:p>
        </w:tc>
        <w:tc>
          <w:tcPr>
            <w:tcW w:w="1364" w:type="dxa"/>
          </w:tcPr>
          <w:p w14:paraId="3600E3D8" w14:textId="3983E891" w:rsidR="00150298" w:rsidRDefault="009A3625" w:rsidP="00C42DDD">
            <w:r>
              <w:t>yes</w:t>
            </w:r>
          </w:p>
        </w:tc>
        <w:tc>
          <w:tcPr>
            <w:tcW w:w="1364" w:type="dxa"/>
          </w:tcPr>
          <w:p w14:paraId="5B31B527" w14:textId="603500FB" w:rsidR="00150298" w:rsidRDefault="009A3625" w:rsidP="00C42DDD">
            <w:r>
              <w:t>Gram pos</w:t>
            </w:r>
          </w:p>
        </w:tc>
        <w:tc>
          <w:tcPr>
            <w:tcW w:w="1141" w:type="dxa"/>
          </w:tcPr>
          <w:p w14:paraId="1CFF7149" w14:textId="77777777" w:rsidR="00150298" w:rsidRDefault="00150298" w:rsidP="00C42DDD"/>
        </w:tc>
        <w:tc>
          <w:tcPr>
            <w:tcW w:w="1141" w:type="dxa"/>
          </w:tcPr>
          <w:p w14:paraId="0EA9C860" w14:textId="77777777" w:rsidR="00150298" w:rsidRDefault="00150298" w:rsidP="00C42DDD"/>
        </w:tc>
        <w:tc>
          <w:tcPr>
            <w:tcW w:w="2051" w:type="dxa"/>
          </w:tcPr>
          <w:p w14:paraId="2278CFF6" w14:textId="77777777" w:rsidR="00150298" w:rsidRDefault="00150298" w:rsidP="00C42DDD"/>
        </w:tc>
        <w:tc>
          <w:tcPr>
            <w:tcW w:w="1346" w:type="dxa"/>
          </w:tcPr>
          <w:p w14:paraId="0FCED5FB" w14:textId="7EBD235E" w:rsidR="00150298" w:rsidRDefault="009A3625" w:rsidP="00C42DDD">
            <w:r>
              <w:fldChar w:fldCharType="begin">
                <w:fldData xml:space="preserve">PEVuZE5vdGU+PENpdGU+PEF1dGhvcj5IZTwvQXV0aG9yPjxZZWFyPjIwMDc8L1llYXI+PFJlY051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TwvQXV0aG9yPjxZZWFyPjIwMDc8L1llYXI+PFJlY051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A3625">
              <w:rPr>
                <w:noProof/>
                <w:vertAlign w:val="superscript"/>
              </w:rPr>
              <w:t>506</w:t>
            </w:r>
            <w:r>
              <w:fldChar w:fldCharType="end"/>
            </w:r>
          </w:p>
        </w:tc>
      </w:tr>
      <w:tr w:rsidR="008B2F29" w14:paraId="1DD765CC" w14:textId="77777777" w:rsidTr="00C42DDD">
        <w:tc>
          <w:tcPr>
            <w:tcW w:w="2287" w:type="dxa"/>
          </w:tcPr>
          <w:p w14:paraId="6955786C" w14:textId="3AF6D8A8" w:rsidR="008B2F29" w:rsidRDefault="008B2F29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B2F29">
              <w:rPr>
                <w:rFonts w:ascii="Calibri" w:hAnsi="Calibri" w:cs="Calibri"/>
                <w:color w:val="000000"/>
              </w:rPr>
              <w:t>paenicidin</w:t>
            </w:r>
            <w:proofErr w:type="spellEnd"/>
          </w:p>
        </w:tc>
        <w:tc>
          <w:tcPr>
            <w:tcW w:w="1364" w:type="dxa"/>
          </w:tcPr>
          <w:p w14:paraId="0EF9A559" w14:textId="4AAA59B5" w:rsidR="008B2F29" w:rsidRDefault="0095740B" w:rsidP="00C42DDD">
            <w:r>
              <w:t>yes</w:t>
            </w:r>
          </w:p>
        </w:tc>
        <w:tc>
          <w:tcPr>
            <w:tcW w:w="1364" w:type="dxa"/>
          </w:tcPr>
          <w:p w14:paraId="1A490035" w14:textId="1FCD033B" w:rsidR="008B2F29" w:rsidRDefault="0095740B" w:rsidP="00C42DDD">
            <w:r>
              <w:t>Gram pos</w:t>
            </w:r>
          </w:p>
        </w:tc>
        <w:tc>
          <w:tcPr>
            <w:tcW w:w="1141" w:type="dxa"/>
          </w:tcPr>
          <w:p w14:paraId="7D999F8E" w14:textId="77777777" w:rsidR="008B2F29" w:rsidRDefault="008B2F29" w:rsidP="00C42DDD"/>
        </w:tc>
        <w:tc>
          <w:tcPr>
            <w:tcW w:w="1141" w:type="dxa"/>
          </w:tcPr>
          <w:p w14:paraId="098B1488" w14:textId="77777777" w:rsidR="008B2F29" w:rsidRDefault="008B2F29" w:rsidP="00C42DDD"/>
        </w:tc>
        <w:tc>
          <w:tcPr>
            <w:tcW w:w="2051" w:type="dxa"/>
          </w:tcPr>
          <w:p w14:paraId="379F6851" w14:textId="77777777" w:rsidR="008B2F29" w:rsidRDefault="008B2F29" w:rsidP="00C42DDD"/>
        </w:tc>
        <w:tc>
          <w:tcPr>
            <w:tcW w:w="1346" w:type="dxa"/>
          </w:tcPr>
          <w:p w14:paraId="7971CD21" w14:textId="65BA0728" w:rsidR="008B2F29" w:rsidRDefault="001745BE" w:rsidP="00C42DDD">
            <w:r>
              <w:fldChar w:fldCharType="begin">
                <w:fldData xml:space="preserve">PEVuZE5vdGU+PENpdGU+PEF1dGhvcj5Mb2hhbnM8L0F1dGhvcj48WWVhcj4yMDE0PC9ZZWFyPjxS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b2hhbnM8L0F1dGhvcj48WWVhcj4yMDE0PC9ZZWFyPjxS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745BE">
              <w:rPr>
                <w:noProof/>
                <w:vertAlign w:val="superscript"/>
              </w:rPr>
              <w:t>507</w:t>
            </w:r>
            <w:r>
              <w:fldChar w:fldCharType="end"/>
            </w:r>
          </w:p>
        </w:tc>
      </w:tr>
      <w:tr w:rsidR="008B2F29" w14:paraId="2DB054C7" w14:textId="77777777" w:rsidTr="00C42DDD">
        <w:tc>
          <w:tcPr>
            <w:tcW w:w="2287" w:type="dxa"/>
          </w:tcPr>
          <w:p w14:paraId="29BB2E87" w14:textId="5E90EFDA" w:rsidR="008B2F29" w:rsidRDefault="00967BB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ep5</w:t>
            </w:r>
          </w:p>
        </w:tc>
        <w:tc>
          <w:tcPr>
            <w:tcW w:w="1364" w:type="dxa"/>
          </w:tcPr>
          <w:p w14:paraId="0CF4C3CE" w14:textId="71BEB62A" w:rsidR="008B2F29" w:rsidRDefault="00967BB5" w:rsidP="00C42DDD">
            <w:r>
              <w:t>yes</w:t>
            </w:r>
          </w:p>
        </w:tc>
        <w:tc>
          <w:tcPr>
            <w:tcW w:w="1364" w:type="dxa"/>
          </w:tcPr>
          <w:p w14:paraId="25086DFF" w14:textId="16512C41" w:rsidR="008B2F29" w:rsidRDefault="00967BB5" w:rsidP="00C42DDD">
            <w:r>
              <w:t>Gram pos</w:t>
            </w:r>
          </w:p>
        </w:tc>
        <w:tc>
          <w:tcPr>
            <w:tcW w:w="1141" w:type="dxa"/>
          </w:tcPr>
          <w:p w14:paraId="4F709BA7" w14:textId="77777777" w:rsidR="008B2F29" w:rsidRDefault="008B2F29" w:rsidP="00C42DDD"/>
        </w:tc>
        <w:tc>
          <w:tcPr>
            <w:tcW w:w="1141" w:type="dxa"/>
          </w:tcPr>
          <w:p w14:paraId="2E1026DB" w14:textId="77777777" w:rsidR="008B2F29" w:rsidRDefault="008B2F29" w:rsidP="00C42DDD"/>
        </w:tc>
        <w:tc>
          <w:tcPr>
            <w:tcW w:w="2051" w:type="dxa"/>
          </w:tcPr>
          <w:p w14:paraId="3CAF5ECC" w14:textId="77777777" w:rsidR="008B2F29" w:rsidRDefault="008B2F29" w:rsidP="00C42DDD"/>
        </w:tc>
        <w:tc>
          <w:tcPr>
            <w:tcW w:w="1346" w:type="dxa"/>
          </w:tcPr>
          <w:p w14:paraId="2ED49DA3" w14:textId="558970F0" w:rsidR="008B2F29" w:rsidRDefault="00AE788D" w:rsidP="00C42DDD">
            <w:r>
              <w:fldChar w:fldCharType="begin"/>
            </w:r>
            <w:r>
              <w:instrText xml:space="preserve"> ADDIN EN.CITE &lt;EndNote&gt;&lt;Cite&gt;&lt;Author&gt;Kaletta&lt;/Author&gt;&lt;Year&gt;1989&lt;/Year&gt;&lt;RecNum&gt;519&lt;/RecNum&gt;&lt;DisplayText&gt;&lt;style face="superscript"&gt;508&lt;/style&gt;&lt;/DisplayText&gt;&lt;record&gt;&lt;rec-number&gt;519&lt;/rec-number&gt;&lt;foreign-keys&gt;&lt;key app="EN" db-id="p5zs9pw5ltwzr3e0webppaa6ae5zxdxszf5s" timestamp="1548107381"&gt;519&lt;/key&gt;&lt;/foreign-keys&gt;&lt;ref-type name="Journal Article"&gt;17&lt;/ref-type&gt;&lt;contributors&gt;&lt;authors&gt;&lt;author&gt;Kaletta, C.&lt;/author&gt;&lt;author&gt;Entian, K. D.&lt;/author&gt;&lt;author&gt;Kellner, R.&lt;/author&gt;&lt;author&gt;Jung, G.&lt;/author&gt;&lt;author&gt;Reis, M.&lt;/author&gt;&lt;author&gt;Sahl, H. G.&lt;/author&gt;&lt;/authors&gt;&lt;/contributors&gt;&lt;auth-address&gt;Institut fur Mikrobiologie, Universitat Frankfurt, Federal Republic of Germany.&lt;/auth-address&gt;&lt;titles&gt;&lt;title&gt;Pep5, a new lantibiotic: structural gene isolation and prepeptide sequence&lt;/title&gt;&lt;secondary-title&gt;Arch Microbiol&lt;/secondary-title&gt;&lt;/titles&gt;&lt;periodical&gt;&lt;full-title&gt;Arch Microbiol&lt;/full-title&gt;&lt;/periodical&gt;&lt;pages&gt;16-9&lt;/pages&gt;&lt;volume&gt;152&lt;/volume&gt;&lt;number&gt;1&lt;/number&gt;&lt;keywords&gt;&lt;keyword&gt;Amino Acid Sequence&lt;/keyword&gt;&lt;keyword&gt;*Anti-Bacterial Agents/analysis/biosynthesis&lt;/keyword&gt;&lt;keyword&gt;Bacteriocins&lt;/keyword&gt;&lt;keyword&gt;Base Sequence&lt;/keyword&gt;&lt;keyword&gt;Blotting, Southern&lt;/keyword&gt;&lt;keyword&gt;Cloning, Molecular&lt;/keyword&gt;&lt;keyword&gt;Electrophoresis, Agar Gel&lt;/keyword&gt;&lt;keyword&gt;*Genes&lt;/keyword&gt;&lt;keyword&gt;*Genes, Bacterial&lt;/keyword&gt;&lt;keyword&gt;Molecular Sequence Data&lt;/keyword&gt;&lt;keyword&gt;Nucleic Acid Hybridization&lt;/keyword&gt;&lt;keyword&gt;Peptide Biosynthesis&lt;/keyword&gt;&lt;keyword&gt;Peptides/analysis/genetics&lt;/keyword&gt;&lt;keyword&gt;Plasmids&lt;/keyword&gt;&lt;keyword&gt;Protein Precursors/analysis/*genetics&lt;/keyword&gt;&lt;keyword&gt;Protein Processing, Post-Translational&lt;/keyword&gt;&lt;keyword&gt;Staphylococcus epidermidis/*genetics&lt;/keyword&gt;&lt;/keywords&gt;&lt;dates&gt;&lt;year&gt;1989&lt;/year&gt;&lt;/dates&gt;&lt;isbn&gt;0302-8933 (Print)&amp;#xD;0302-8933 (Linking)&lt;/isbn&gt;&lt;accession-num&gt;2764678&lt;/accession-num&gt;&lt;urls&gt;&lt;related-urls&gt;&lt;url&gt;https://www.ncbi.nlm.nih.gov/pubmed/2764678&lt;/url&gt;&lt;/related-urls&gt;&lt;/urls&gt;&lt;/record&gt;&lt;/Cite&gt;&lt;/EndNote&gt;</w:instrText>
            </w:r>
            <w:r>
              <w:fldChar w:fldCharType="separate"/>
            </w:r>
            <w:r w:rsidRPr="00AE788D">
              <w:rPr>
                <w:noProof/>
                <w:vertAlign w:val="superscript"/>
              </w:rPr>
              <w:t>508</w:t>
            </w:r>
            <w:r>
              <w:fldChar w:fldCharType="end"/>
            </w:r>
          </w:p>
        </w:tc>
      </w:tr>
      <w:tr w:rsidR="008B2F29" w14:paraId="5E234ADC" w14:textId="77777777" w:rsidTr="00C42DDD">
        <w:tc>
          <w:tcPr>
            <w:tcW w:w="2287" w:type="dxa"/>
          </w:tcPr>
          <w:p w14:paraId="79D1DAB6" w14:textId="11E2F1E0" w:rsidR="008B2F29" w:rsidRDefault="0093716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uminococcin a</w:t>
            </w:r>
          </w:p>
        </w:tc>
        <w:tc>
          <w:tcPr>
            <w:tcW w:w="1364" w:type="dxa"/>
          </w:tcPr>
          <w:p w14:paraId="02C06FDB" w14:textId="065FB896" w:rsidR="008B2F29" w:rsidRDefault="00937168" w:rsidP="00C42DDD">
            <w:r>
              <w:t>yes</w:t>
            </w:r>
          </w:p>
        </w:tc>
        <w:tc>
          <w:tcPr>
            <w:tcW w:w="1364" w:type="dxa"/>
          </w:tcPr>
          <w:p w14:paraId="2B8FE23A" w14:textId="59561EC5" w:rsidR="008B2F29" w:rsidRDefault="00937168" w:rsidP="00C42DDD">
            <w:r>
              <w:t>Gram pos</w:t>
            </w:r>
          </w:p>
        </w:tc>
        <w:tc>
          <w:tcPr>
            <w:tcW w:w="1141" w:type="dxa"/>
          </w:tcPr>
          <w:p w14:paraId="49E6915B" w14:textId="77777777" w:rsidR="008B2F29" w:rsidRDefault="008B2F29" w:rsidP="00C42DDD"/>
        </w:tc>
        <w:tc>
          <w:tcPr>
            <w:tcW w:w="1141" w:type="dxa"/>
          </w:tcPr>
          <w:p w14:paraId="2D632913" w14:textId="77777777" w:rsidR="008B2F29" w:rsidRDefault="008B2F29" w:rsidP="00C42DDD"/>
        </w:tc>
        <w:tc>
          <w:tcPr>
            <w:tcW w:w="2051" w:type="dxa"/>
          </w:tcPr>
          <w:p w14:paraId="502B8FA6" w14:textId="77777777" w:rsidR="008B2F29" w:rsidRDefault="008B2F29" w:rsidP="00C42DDD"/>
        </w:tc>
        <w:tc>
          <w:tcPr>
            <w:tcW w:w="1346" w:type="dxa"/>
          </w:tcPr>
          <w:p w14:paraId="3232B3AA" w14:textId="537857B9" w:rsidR="008B2F29" w:rsidRDefault="00937168" w:rsidP="00C42DDD">
            <w:r>
              <w:fldChar w:fldCharType="begin">
                <w:fldData xml:space="preserve">PEVuZE5vdGU+PENpdGU+PEF1dGhvcj5EYWJhcmQ8L0F1dGhvcj48WWVhcj4yMDAxPC9ZZWFyPjxS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JhcmQ8L0F1dGhvcj48WWVhcj4yMDAxPC9ZZWFyPjxS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37168">
              <w:rPr>
                <w:noProof/>
                <w:vertAlign w:val="superscript"/>
              </w:rPr>
              <w:t>509</w:t>
            </w:r>
            <w:r>
              <w:fldChar w:fldCharType="end"/>
            </w:r>
          </w:p>
        </w:tc>
      </w:tr>
      <w:tr w:rsidR="008B2F29" w14:paraId="732B0359" w14:textId="77777777" w:rsidTr="00C42DDD">
        <w:tc>
          <w:tcPr>
            <w:tcW w:w="2287" w:type="dxa"/>
          </w:tcPr>
          <w:p w14:paraId="1142541F" w14:textId="68F0C6C6" w:rsidR="008B2F29" w:rsidRDefault="000929B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0929BC">
              <w:rPr>
                <w:rFonts w:ascii="Calibri" w:hAnsi="Calibri" w:cs="Calibri"/>
                <w:color w:val="000000"/>
              </w:rPr>
              <w:t>salivaricin</w:t>
            </w:r>
            <w:proofErr w:type="spellEnd"/>
          </w:p>
        </w:tc>
        <w:tc>
          <w:tcPr>
            <w:tcW w:w="1364" w:type="dxa"/>
          </w:tcPr>
          <w:p w14:paraId="38A1EA9A" w14:textId="1F151F5F" w:rsidR="008B2F29" w:rsidRDefault="000929BC" w:rsidP="00C42DDD">
            <w:r>
              <w:t>yes</w:t>
            </w:r>
          </w:p>
        </w:tc>
        <w:tc>
          <w:tcPr>
            <w:tcW w:w="1364" w:type="dxa"/>
          </w:tcPr>
          <w:p w14:paraId="36B1D868" w14:textId="7F69097E" w:rsidR="008B2F29" w:rsidRDefault="000929BC" w:rsidP="00C42DDD">
            <w:r>
              <w:t>Gram pos</w:t>
            </w:r>
          </w:p>
        </w:tc>
        <w:tc>
          <w:tcPr>
            <w:tcW w:w="1141" w:type="dxa"/>
          </w:tcPr>
          <w:p w14:paraId="5FC7EC0A" w14:textId="77777777" w:rsidR="008B2F29" w:rsidRDefault="008B2F29" w:rsidP="00C42DDD"/>
        </w:tc>
        <w:tc>
          <w:tcPr>
            <w:tcW w:w="1141" w:type="dxa"/>
          </w:tcPr>
          <w:p w14:paraId="13B728CE" w14:textId="77777777" w:rsidR="008B2F29" w:rsidRDefault="008B2F29" w:rsidP="00C42DDD"/>
        </w:tc>
        <w:tc>
          <w:tcPr>
            <w:tcW w:w="2051" w:type="dxa"/>
          </w:tcPr>
          <w:p w14:paraId="74A53343" w14:textId="77777777" w:rsidR="008B2F29" w:rsidRDefault="008B2F29" w:rsidP="00C42DDD"/>
        </w:tc>
        <w:tc>
          <w:tcPr>
            <w:tcW w:w="1346" w:type="dxa"/>
          </w:tcPr>
          <w:p w14:paraId="00AC75AC" w14:textId="60A3568A" w:rsidR="008B2F29" w:rsidRDefault="00262F9B" w:rsidP="00C42DDD">
            <w:r>
              <w:fldChar w:fldCharType="begin"/>
            </w:r>
            <w:r>
              <w:instrText xml:space="preserve"> ADDIN EN.CITE &lt;EndNote&gt;&lt;Cite&gt;&lt;Author&gt;Wescombe&lt;/Author&gt;&lt;Year&gt;2012&lt;/Year&gt;&lt;RecNum&gt;521&lt;/RecNum&gt;&lt;DisplayText&gt;&lt;style face="superscript"&gt;510&lt;/style&gt;&lt;/DisplayText&gt;&lt;record&gt;&lt;rec-number&gt;521&lt;/rec-number&gt;&lt;foreign-keys&gt;&lt;key app="EN" db-id="p5zs9pw5ltwzr3e0webppaa6ae5zxdxszf5s" timestamp="1548107658"&gt;521&lt;/key&gt;&lt;/foreign-keys&gt;&lt;ref-type name="Journal Article"&gt;17&lt;/ref-type&gt;&lt;contributors&gt;&lt;authors&gt;&lt;author&gt;Wescombe, P. A.&lt;/author&gt;&lt;author&gt;Dyet, K. H.&lt;/author&gt;&lt;author&gt;Dierksen, K. P.&lt;/author&gt;&lt;author&gt;Power, D. A.&lt;/author&gt;&lt;author&gt;Jack, R. W.&lt;/author&gt;&lt;author&gt;Burton, J. P.&lt;/author&gt;&lt;author&gt;Inglis, M. A.&lt;/author&gt;&lt;author&gt;Wescombe, A. L.&lt;/author&gt;&lt;author&gt;Tagg, J. R.&lt;/author&gt;&lt;/authors&gt;&lt;/contributors&gt;&lt;auth-address&gt;BLIS Technologies Ltd., Centre for Innovation, University of Otago, P.O. Box 56, Dunedin 9054, New Zealand.&lt;/auth-address&gt;&lt;titles&gt;&lt;title&gt;Salivaricin G32, a Homolog of the Prototype Streptococcus pyogenes Nisin-Like Lantibiotic SA-FF22, Produced by the Commensal Species Streptococcus salivarius&lt;/title&gt;&lt;secondary-title&gt;Int J Microbiol&lt;/secondary-title&gt;&lt;/titles&gt;&lt;periodical&gt;&lt;full-title&gt;Int J Microbiol&lt;/full-title&gt;&lt;/periodical&gt;&lt;pages&gt;738503&lt;/pages&gt;&lt;volume&gt;2012&lt;/volume&gt;&lt;dates&gt;&lt;year&gt;2012&lt;/year&gt;&lt;/dates&gt;&lt;isbn&gt;1687-9198 (Electronic)&lt;/isbn&gt;&lt;accession-num&gt;22567013&lt;/accession-num&gt;&lt;urls&gt;&lt;related-urls&gt;&lt;url&gt;https://www.ncbi.nlm.nih.gov/pubmed/22567013&lt;/url&gt;&lt;/related-urls&gt;&lt;/urls&gt;&lt;custom2&gt;3332205&lt;/custom2&gt;&lt;electronic-resource-num&gt;10.1155/2012/738503&lt;/electronic-resource-num&gt;&lt;/record&gt;&lt;/Cite&gt;&lt;/EndNote&gt;</w:instrText>
            </w:r>
            <w:r>
              <w:fldChar w:fldCharType="separate"/>
            </w:r>
            <w:r w:rsidRPr="00262F9B">
              <w:rPr>
                <w:noProof/>
                <w:vertAlign w:val="superscript"/>
              </w:rPr>
              <w:t>510</w:t>
            </w:r>
            <w:r>
              <w:fldChar w:fldCharType="end"/>
            </w:r>
          </w:p>
        </w:tc>
      </w:tr>
      <w:tr w:rsidR="008B2F29" w14:paraId="6AB12DD9" w14:textId="77777777" w:rsidTr="00C42DDD">
        <w:tc>
          <w:tcPr>
            <w:tcW w:w="2287" w:type="dxa"/>
          </w:tcPr>
          <w:p w14:paraId="5FC49A7B" w14:textId="47D087AB" w:rsidR="008B2F29" w:rsidRDefault="0012514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mb</w:t>
            </w:r>
            <w:proofErr w:type="spellEnd"/>
          </w:p>
        </w:tc>
        <w:tc>
          <w:tcPr>
            <w:tcW w:w="1364" w:type="dxa"/>
          </w:tcPr>
          <w:p w14:paraId="14674192" w14:textId="29E5E044" w:rsidR="008B2F29" w:rsidRDefault="0012514D" w:rsidP="00C42DDD">
            <w:r>
              <w:t>yes</w:t>
            </w:r>
          </w:p>
        </w:tc>
        <w:tc>
          <w:tcPr>
            <w:tcW w:w="1364" w:type="dxa"/>
          </w:tcPr>
          <w:p w14:paraId="584B2C32" w14:textId="53821F94" w:rsidR="008B2F29" w:rsidRDefault="008B2F29" w:rsidP="00C42DDD"/>
        </w:tc>
        <w:tc>
          <w:tcPr>
            <w:tcW w:w="1141" w:type="dxa"/>
          </w:tcPr>
          <w:p w14:paraId="56EB4FCE" w14:textId="77777777" w:rsidR="008B2F29" w:rsidRDefault="008B2F29" w:rsidP="00C42DDD"/>
        </w:tc>
        <w:tc>
          <w:tcPr>
            <w:tcW w:w="1141" w:type="dxa"/>
          </w:tcPr>
          <w:p w14:paraId="1C618348" w14:textId="77777777" w:rsidR="008B2F29" w:rsidRDefault="008B2F29" w:rsidP="00C42DDD"/>
        </w:tc>
        <w:tc>
          <w:tcPr>
            <w:tcW w:w="2051" w:type="dxa"/>
          </w:tcPr>
          <w:p w14:paraId="63F614C8" w14:textId="77777777" w:rsidR="008B2F29" w:rsidRDefault="008B2F29" w:rsidP="00C42DDD"/>
        </w:tc>
        <w:tc>
          <w:tcPr>
            <w:tcW w:w="1346" w:type="dxa"/>
          </w:tcPr>
          <w:p w14:paraId="72881C43" w14:textId="6D551616" w:rsidR="008B2F29" w:rsidRDefault="001176D1" w:rsidP="00C42DDD">
            <w:r>
              <w:fldChar w:fldCharType="begin"/>
            </w:r>
            <w:r>
              <w:instrText xml:space="preserve"> ADDIN EN.CITE &lt;EndNote&gt;&lt;Cite&gt;&lt;Author&gt;Yonezawa&lt;/Author&gt;&lt;Year&gt;2005&lt;/Year&gt;&lt;RecNum&gt;522&lt;/RecNum&gt;&lt;DisplayText&gt;&lt;style face="superscript"&gt;511&lt;/style&gt;&lt;/DisplayText&gt;&lt;record&gt;&lt;rec-number&gt;522&lt;/rec-number&gt;&lt;foreign-keys&gt;&lt;key app="EN" db-id="p5zs9pw5ltwzr3e0webppaa6ae5zxdxszf5s" timestamp="1548107864"&gt;522&lt;/key&gt;&lt;/foreign-keys&gt;&lt;ref-type name="Journal Article"&gt;17&lt;/ref-type&gt;&lt;contributors&gt;&lt;authors&gt;&lt;author&gt;Yonezawa, H.&lt;/author&gt;&lt;author&gt;Kuramitsu, H. K.&lt;/author&gt;&lt;/authors&gt;&lt;/contributors&gt;&lt;auth-address&gt;Department of Oral Biology, State University of New York, 3435 Main St., Buffalo, NY 14214, USA.&lt;/auth-address&gt;&lt;titles&gt;&lt;title&gt;Genetic analysis of a unique bacteriocin, Smb, produced by Streptococcus mutans GS5&lt;/title&gt;&lt;secondary-title&gt;Antimicrob Agents Chemother&lt;/secondary-title&gt;&lt;/titles&gt;&lt;periodical&gt;&lt;full-title&gt;Antimicrob Agents Chemother&lt;/full-title&gt;&lt;/periodical&gt;&lt;pages&gt;541-8&lt;/pages&gt;&lt;volume&gt;49&lt;/volume&gt;&lt;number&gt;2&lt;/number&gt;&lt;keywords&gt;&lt;keyword&gt;Bacteriocins/*genetics&lt;/keyword&gt;&lt;keyword&gt;Base Sequence&lt;/keyword&gt;&lt;keyword&gt;Blotting, Northern&lt;/keyword&gt;&lt;keyword&gt;DNA Primers&lt;/keyword&gt;&lt;keyword&gt;DNA Transposable Elements/genetics&lt;/keyword&gt;&lt;keyword&gt;Molecular Sequence Data&lt;/keyword&gt;&lt;keyword&gt;Mutagenesis&lt;/keyword&gt;&lt;keyword&gt;Operon&lt;/keyword&gt;&lt;keyword&gt;Plasmids&lt;/keyword&gt;&lt;keyword&gt;RNA, Bacterial/biosynthesis/genetics&lt;/keyword&gt;&lt;keyword&gt;Reverse Transcriptase Polymerase Chain Reaction&lt;/keyword&gt;&lt;keyword&gt;Streptococcus mutans/genetics/*metabolism&lt;/keyword&gt;&lt;/keywords&gt;&lt;dates&gt;&lt;year&gt;2005&lt;/year&gt;&lt;pub-dates&gt;&lt;date&gt;Feb&lt;/date&gt;&lt;/pub-dates&gt;&lt;/dates&gt;&lt;isbn&gt;0066-4804 (Print)&amp;#xD;0066-4804 (Linking)&lt;/isbn&gt;&lt;accession-num&gt;15673730&lt;/accession-num&gt;&lt;urls&gt;&lt;related-urls&gt;&lt;url&gt;https://www.ncbi.nlm.nih.gov/pubmed/15673730&lt;/url&gt;&lt;/related-urls&gt;&lt;/urls&gt;&lt;custom2&gt;547247&lt;/custom2&gt;&lt;electronic-resource-num&gt;10.1128/AAC.49.2.541-548.2005&lt;/electronic-resource-num&gt;&lt;/record&gt;&lt;/Cite&gt;&lt;/EndNote&gt;</w:instrText>
            </w:r>
            <w:r>
              <w:fldChar w:fldCharType="separate"/>
            </w:r>
            <w:r w:rsidRPr="001176D1">
              <w:rPr>
                <w:noProof/>
                <w:vertAlign w:val="superscript"/>
              </w:rPr>
              <w:t>511</w:t>
            </w:r>
            <w:r>
              <w:fldChar w:fldCharType="end"/>
            </w:r>
          </w:p>
        </w:tc>
      </w:tr>
      <w:tr w:rsidR="008B2F29" w14:paraId="58CB5A25" w14:textId="77777777" w:rsidTr="00C42DDD">
        <w:tc>
          <w:tcPr>
            <w:tcW w:w="2287" w:type="dxa"/>
          </w:tcPr>
          <w:p w14:paraId="19CDE638" w14:textId="2630C4DC" w:rsidR="008B2F29" w:rsidRDefault="00A43DD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reptin</w:t>
            </w:r>
            <w:proofErr w:type="spellEnd"/>
          </w:p>
        </w:tc>
        <w:tc>
          <w:tcPr>
            <w:tcW w:w="1364" w:type="dxa"/>
          </w:tcPr>
          <w:p w14:paraId="0B05BD33" w14:textId="4EA9364E" w:rsidR="008B2F29" w:rsidRDefault="00A43DD3" w:rsidP="00C42DDD">
            <w:r>
              <w:t>yes</w:t>
            </w:r>
          </w:p>
        </w:tc>
        <w:tc>
          <w:tcPr>
            <w:tcW w:w="1364" w:type="dxa"/>
          </w:tcPr>
          <w:p w14:paraId="7638129C" w14:textId="660BA1B8" w:rsidR="008B2F29" w:rsidRDefault="00A43DD3" w:rsidP="00C42DDD">
            <w:r>
              <w:t>Gram pos</w:t>
            </w:r>
          </w:p>
        </w:tc>
        <w:tc>
          <w:tcPr>
            <w:tcW w:w="1141" w:type="dxa"/>
          </w:tcPr>
          <w:p w14:paraId="602ED6A4" w14:textId="77777777" w:rsidR="008B2F29" w:rsidRDefault="008B2F29" w:rsidP="00C42DDD"/>
        </w:tc>
        <w:tc>
          <w:tcPr>
            <w:tcW w:w="1141" w:type="dxa"/>
          </w:tcPr>
          <w:p w14:paraId="7FED4809" w14:textId="77777777" w:rsidR="008B2F29" w:rsidRDefault="008B2F29" w:rsidP="00C42DDD"/>
        </w:tc>
        <w:tc>
          <w:tcPr>
            <w:tcW w:w="2051" w:type="dxa"/>
          </w:tcPr>
          <w:p w14:paraId="4CF18824" w14:textId="77777777" w:rsidR="008B2F29" w:rsidRDefault="008B2F29" w:rsidP="00C42DDD"/>
        </w:tc>
        <w:tc>
          <w:tcPr>
            <w:tcW w:w="1346" w:type="dxa"/>
          </w:tcPr>
          <w:p w14:paraId="6900A51E" w14:textId="1FCCB9A4" w:rsidR="008B2F29" w:rsidRDefault="00CF3947" w:rsidP="00C42DDD">
            <w:r>
              <w:fldChar w:fldCharType="begin"/>
            </w:r>
            <w:r>
              <w:instrText xml:space="preserve"> ADDIN EN.CITE &lt;EndNote&gt;&lt;Cite&gt;&lt;Author&gt;Wescombe&lt;/Author&gt;&lt;Year&gt;2003&lt;/Year&gt;&lt;RecNum&gt;523&lt;/RecNum&gt;&lt;DisplayText&gt;&lt;style face="superscript"&gt;512&lt;/style&gt;&lt;/DisplayText&gt;&lt;record&gt;&lt;rec-number&gt;523&lt;/rec-number&gt;&lt;foreign-keys&gt;&lt;key app="EN" db-id="p5zs9pw5ltwzr3e0webppaa6ae5zxdxszf5s" timestamp="1548107978"&gt;523&lt;/key&gt;&lt;/foreign-keys&gt;&lt;ref-type name="Journal Article"&gt;17&lt;/ref-type&gt;&lt;contributors&gt;&lt;authors&gt;&lt;author&gt;Wescombe, P. A.&lt;/author&gt;&lt;author&gt;Tagg, J. R.&lt;/author&gt;&lt;/authors&gt;&lt;/contributors&gt;&lt;auth-address&gt;Department of Microbiology, University of Otago, Dunedin, New Zealand.&lt;/auth-address&gt;&lt;titles&gt;&lt;title&gt;Purification and characterization of streptin, a type A1 lantibiotic produced by Streptococcus pyogenes&lt;/title&gt;&lt;secondary-title&gt;Appl Environ Microbiol&lt;/secondary-title&gt;&lt;/titles&gt;&lt;periodical&gt;&lt;full-title&gt;Appl Environ Microbiol&lt;/full-title&gt;&lt;/periodical&gt;&lt;pages&gt;2737-47&lt;/pages&gt;&lt;volume&gt;69&lt;/volume&gt;&lt;number&gt;5&lt;/number&gt;&lt;keywords&gt;&lt;keyword&gt;Amino Acid Sequence&lt;/keyword&gt;&lt;keyword&gt;Aminoacyltransferases/genetics&lt;/keyword&gt;&lt;keyword&gt;Bacterial Proteins&lt;/keyword&gt;&lt;keyword&gt;Bacteriocins/biosynthesis/chemistry/genetics/*isolation &amp;amp; purification&lt;/keyword&gt;&lt;keyword&gt;Base Sequence&lt;/keyword&gt;&lt;keyword&gt;Cysteine Endopeptidases&lt;/keyword&gt;&lt;keyword&gt;DNA, Bacterial/genetics&lt;/keyword&gt;&lt;keyword&gt;Genes, Bacterial&lt;/keyword&gt;&lt;keyword&gt;Molecular Sequence Data&lt;/keyword&gt;&lt;keyword&gt;Molecular Weight&lt;/keyword&gt;&lt;keyword&gt;Multigene Family&lt;/keyword&gt;&lt;keyword&gt;RNA, Fungal/genetics/metabolism&lt;/keyword&gt;&lt;keyword&gt;RNA, Messenger/genetics/metabolism&lt;/keyword&gt;&lt;keyword&gt;Serotyping&lt;/keyword&gt;&lt;keyword&gt;Streptococcus pyogenes/classification/genetics/*metabolism&lt;/keyword&gt;&lt;/keywords&gt;&lt;dates&gt;&lt;year&gt;2003&lt;/year&gt;&lt;pub-dates&gt;&lt;date&gt;May&lt;/date&gt;&lt;/pub-dates&gt;&lt;/dates&gt;&lt;isbn&gt;0099-2240 (Print)&amp;#xD;0099-2240 (Linking)&lt;/isbn&gt;&lt;accession-num&gt;12732544&lt;/accession-num&gt;&lt;urls&gt;&lt;related-urls&gt;&lt;url&gt;https://www.ncbi.nlm.nih.gov/pubmed/12732544&lt;/url&gt;&lt;/related-urls&gt;&lt;/urls&gt;&lt;custom2&gt;154524&lt;/custom2&gt;&lt;/record&gt;&lt;/Cite&gt;&lt;/EndNote&gt;</w:instrText>
            </w:r>
            <w:r>
              <w:fldChar w:fldCharType="separate"/>
            </w:r>
            <w:r w:rsidRPr="00CF3947">
              <w:rPr>
                <w:noProof/>
                <w:vertAlign w:val="superscript"/>
              </w:rPr>
              <w:t>512</w:t>
            </w:r>
            <w:r>
              <w:fldChar w:fldCharType="end"/>
            </w:r>
          </w:p>
        </w:tc>
      </w:tr>
      <w:tr w:rsidR="008B2F29" w14:paraId="691D8BF9" w14:textId="77777777" w:rsidTr="00C42DDD">
        <w:tc>
          <w:tcPr>
            <w:tcW w:w="2287" w:type="dxa"/>
          </w:tcPr>
          <w:p w14:paraId="29493204" w14:textId="19777C3D" w:rsidR="008B2F29" w:rsidRDefault="00376BD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ublan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168</w:t>
            </w:r>
          </w:p>
        </w:tc>
        <w:tc>
          <w:tcPr>
            <w:tcW w:w="1364" w:type="dxa"/>
          </w:tcPr>
          <w:p w14:paraId="78107A13" w14:textId="1C932D5B" w:rsidR="008B2F29" w:rsidRDefault="00376BD0" w:rsidP="00C42DDD">
            <w:r>
              <w:t>yes</w:t>
            </w:r>
          </w:p>
        </w:tc>
        <w:tc>
          <w:tcPr>
            <w:tcW w:w="1364" w:type="dxa"/>
          </w:tcPr>
          <w:p w14:paraId="2B2814B4" w14:textId="7135445C" w:rsidR="008B2F29" w:rsidRDefault="00376BD0" w:rsidP="00C42DDD">
            <w:r>
              <w:t>Gram pos</w:t>
            </w:r>
          </w:p>
        </w:tc>
        <w:tc>
          <w:tcPr>
            <w:tcW w:w="1141" w:type="dxa"/>
          </w:tcPr>
          <w:p w14:paraId="3BAF0326" w14:textId="77777777" w:rsidR="008B2F29" w:rsidRDefault="008B2F29" w:rsidP="00C42DDD"/>
        </w:tc>
        <w:tc>
          <w:tcPr>
            <w:tcW w:w="1141" w:type="dxa"/>
          </w:tcPr>
          <w:p w14:paraId="4418A6C4" w14:textId="77777777" w:rsidR="008B2F29" w:rsidRDefault="008B2F29" w:rsidP="00C42DDD"/>
        </w:tc>
        <w:tc>
          <w:tcPr>
            <w:tcW w:w="2051" w:type="dxa"/>
          </w:tcPr>
          <w:p w14:paraId="00C27E81" w14:textId="77777777" w:rsidR="008B2F29" w:rsidRDefault="008B2F29" w:rsidP="00C42DDD"/>
        </w:tc>
        <w:tc>
          <w:tcPr>
            <w:tcW w:w="1346" w:type="dxa"/>
          </w:tcPr>
          <w:p w14:paraId="407BD169" w14:textId="5AB1AFE0" w:rsidR="008B2F29" w:rsidRDefault="00BA66D9" w:rsidP="00C42DDD">
            <w:r>
              <w:fldChar w:fldCharType="begin"/>
            </w:r>
            <w:r>
              <w:instrText xml:space="preserve"> ADDIN EN.CITE &lt;EndNote&gt;&lt;Cite&gt;&lt;Author&gt;Kouwen&lt;/Author&gt;&lt;Year&gt;2009&lt;/Year&gt;&lt;RecNum&gt;524&lt;/RecNum&gt;&lt;DisplayText&gt;&lt;style face="superscript"&gt;513&lt;/style&gt;&lt;/DisplayText&gt;&lt;record&gt;&lt;rec-number&gt;524&lt;/rec-number&gt;&lt;foreign-keys&gt;&lt;key app="EN" db-id="p5zs9pw5ltwzr3e0webppaa6ae5zxdxszf5s" timestamp="1548108221"&gt;524&lt;/key&gt;&lt;/foreign-keys&gt;&lt;ref-type name="Journal Article"&gt;17&lt;/ref-type&gt;&lt;contributors&gt;&lt;authors&gt;&lt;author&gt;Kouwen, T. R.&lt;/author&gt;&lt;author&gt;Trip, E. N.&lt;/author&gt;&lt;author&gt;Denham, E. L.&lt;/author&gt;&lt;author&gt;Sibbald, M. J.&lt;/author&gt;&lt;author&gt;Dubois, J. Y.&lt;/author&gt;&lt;author&gt;van Dijl, J. M.&lt;/author&gt;&lt;/authors&gt;&lt;/contributors&gt;&lt;auth-address&gt;Department of Medical Microbiology, University Medical Center Groningen and University of Groningen, Hanzeplein 1, P.O. Box 30001, 9700 RB Groningen, The Netherlands.&lt;/auth-address&gt;&lt;titles&gt;&lt;title&gt;The large mechanosensitive channel MscL determines bacterial susceptibility to the bacteriocin sublancin 168&lt;/title&gt;&lt;secondary-title&gt;Antimicrob Agents Chemother&lt;/secondary-title&gt;&lt;/titles&gt;&lt;periodical&gt;&lt;full-title&gt;Antimicrob Agents Chemother&lt;/full-title&gt;&lt;/periodical&gt;&lt;pages&gt;4702-11&lt;/pages&gt;&lt;volume&gt;53&lt;/volume&gt;&lt;number&gt;11&lt;/number&gt;&lt;keywords&gt;&lt;keyword&gt;Bacillus subtilis/*drug effects&lt;/keyword&gt;&lt;keyword&gt;Bacterial Proteins/*physiology&lt;/keyword&gt;&lt;keyword&gt;Bacteriocins/*pharmacology&lt;/keyword&gt;&lt;keyword&gt;Glycopeptides&lt;/keyword&gt;&lt;keyword&gt;Mechanotransduction, Cellular/*physiology&lt;/keyword&gt;&lt;keyword&gt;Microbial Sensitivity Tests&lt;/keyword&gt;&lt;keyword&gt;Peptides/*pharmacology&lt;/keyword&gt;&lt;keyword&gt;Sodium Chloride/pharmacology&lt;/keyword&gt;&lt;keyword&gt;Staphylococcus aureus/*drug effects&lt;/keyword&gt;&lt;/keywords&gt;&lt;dates&gt;&lt;year&gt;2009&lt;/year&gt;&lt;pub-dates&gt;&lt;date&gt;Nov&lt;/date&gt;&lt;/pub-dates&gt;&lt;/dates&gt;&lt;isbn&gt;1098-6596 (Electronic)&amp;#xD;0066-4804 (Linking)&lt;/isbn&gt;&lt;accession-num&gt;19738010&lt;/accession-num&gt;&lt;urls&gt;&lt;related-urls&gt;&lt;url&gt;https://www.ncbi.nlm.nih.gov/pubmed/19738010&lt;/url&gt;&lt;/related-urls&gt;&lt;/urls&gt;&lt;custom2&gt;2772344&lt;/custom2&gt;&lt;electronic-resource-num&gt;10.1128/AAC.00439-09&lt;/electronic-resource-num&gt;&lt;/record&gt;&lt;/Cite&gt;&lt;/EndNote&gt;</w:instrText>
            </w:r>
            <w:r>
              <w:fldChar w:fldCharType="separate"/>
            </w:r>
            <w:r w:rsidRPr="00BA66D9">
              <w:rPr>
                <w:noProof/>
                <w:vertAlign w:val="superscript"/>
              </w:rPr>
              <w:t>513</w:t>
            </w:r>
            <w:r>
              <w:fldChar w:fldCharType="end"/>
            </w:r>
          </w:p>
        </w:tc>
      </w:tr>
      <w:tr w:rsidR="008B2F29" w14:paraId="117D0E51" w14:textId="77777777" w:rsidTr="00C42DDD">
        <w:tc>
          <w:tcPr>
            <w:tcW w:w="2287" w:type="dxa"/>
          </w:tcPr>
          <w:p w14:paraId="370A21F4" w14:textId="50FC6136" w:rsidR="008B2F29" w:rsidRDefault="0027225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ermophil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1277</w:t>
            </w:r>
          </w:p>
        </w:tc>
        <w:tc>
          <w:tcPr>
            <w:tcW w:w="1364" w:type="dxa"/>
          </w:tcPr>
          <w:p w14:paraId="1AC56516" w14:textId="6BE24983" w:rsidR="008B2F29" w:rsidRDefault="0027225F" w:rsidP="00C42DDD">
            <w:r>
              <w:t>yes</w:t>
            </w:r>
          </w:p>
        </w:tc>
        <w:tc>
          <w:tcPr>
            <w:tcW w:w="1364" w:type="dxa"/>
          </w:tcPr>
          <w:p w14:paraId="21C3AF7F" w14:textId="22868B9C" w:rsidR="008B2F29" w:rsidRDefault="0027225F" w:rsidP="00C42DDD">
            <w:r>
              <w:t>Gram pos</w:t>
            </w:r>
          </w:p>
        </w:tc>
        <w:tc>
          <w:tcPr>
            <w:tcW w:w="1141" w:type="dxa"/>
          </w:tcPr>
          <w:p w14:paraId="6B305EF2" w14:textId="77777777" w:rsidR="008B2F29" w:rsidRDefault="008B2F29" w:rsidP="00C42DDD"/>
        </w:tc>
        <w:tc>
          <w:tcPr>
            <w:tcW w:w="1141" w:type="dxa"/>
          </w:tcPr>
          <w:p w14:paraId="39B75284" w14:textId="77777777" w:rsidR="008B2F29" w:rsidRDefault="008B2F29" w:rsidP="00C42DDD"/>
        </w:tc>
        <w:tc>
          <w:tcPr>
            <w:tcW w:w="2051" w:type="dxa"/>
          </w:tcPr>
          <w:p w14:paraId="48E55B4F" w14:textId="77777777" w:rsidR="008B2F29" w:rsidRDefault="008B2F29" w:rsidP="00C42DDD"/>
        </w:tc>
        <w:tc>
          <w:tcPr>
            <w:tcW w:w="1346" w:type="dxa"/>
          </w:tcPr>
          <w:p w14:paraId="21ECB8DF" w14:textId="61D6DBC9" w:rsidR="008B2F29" w:rsidRDefault="006D2C9A" w:rsidP="00C42DDD">
            <w:r>
              <w:fldChar w:fldCharType="begin"/>
            </w:r>
            <w:r>
              <w:instrText xml:space="preserve"> ADDIN EN.CITE &lt;EndNote&gt;&lt;Cite&gt;&lt;Author&gt;Kabuki&lt;/Author&gt;&lt;Year&gt;2007&lt;/Year&gt;&lt;RecNum&gt;525&lt;/RecNum&gt;&lt;DisplayText&gt;&lt;style face="superscript"&gt;514&lt;/style&gt;&lt;/DisplayText&gt;&lt;record&gt;&lt;rec-number&gt;525&lt;/rec-number&gt;&lt;foreign-keys&gt;&lt;key app="EN" db-id="p5zs9pw5ltwzr3e0webppaa6ae5zxdxszf5s" timestamp="1548108315"&gt;525&lt;/key&gt;&lt;/foreign-keys&gt;&lt;ref-type name="Journal Article"&gt;17&lt;/ref-type&gt;&lt;contributors&gt;&lt;authors&gt;&lt;author&gt;Kabuki, T.&lt;/author&gt;&lt;author&gt;Uenishi, H.&lt;/author&gt;&lt;author&gt;Watanabe, M.&lt;/author&gt;&lt;author&gt;Seto, Y.&lt;/author&gt;&lt;author&gt;Nakajima, H.&lt;/author&gt;&lt;/authors&gt;&lt;/contributors&gt;&lt;auth-address&gt;Technology and Research Institute, Snow Brand Milk Products Co. Ltd, Minamidai, Kawagoe, Japan. kabuki@snowbrand.co.jp&lt;/auth-address&gt;&lt;titles&gt;&lt;title&gt;Characterization of a bacteriocin, Thermophilin 1277, produced by Streptococcus thermophilus SBT1277&lt;/title&gt;&lt;secondary-title&gt;J Appl Microbiol&lt;/secondary-title&gt;&lt;/titles&gt;&lt;periodical&gt;&lt;full-title&gt;J Appl Microbiol&lt;/full-title&gt;&lt;/periodical&gt;&lt;pages&gt;971-80&lt;/pages&gt;&lt;volume&gt;102&lt;/volume&gt;&lt;number&gt;4&lt;/number&gt;&lt;keywords&gt;&lt;keyword&gt;Anti-Bacterial Agents/biosynthesis/*pharmacology&lt;/keyword&gt;&lt;keyword&gt;Bacteriocins/biosynthesis/*pharmacology&lt;/keyword&gt;&lt;keyword&gt;Food Microbiology&lt;/keyword&gt;&lt;keyword&gt;Food Preservatives/pharmacology&lt;/keyword&gt;&lt;keyword&gt;Streptococcus/*metabolism&lt;/keyword&gt;&lt;/keywords&gt;&lt;dates&gt;&lt;year&gt;2007&lt;/year&gt;&lt;pub-dates&gt;&lt;date&gt;Apr&lt;/date&gt;&lt;/pub-dates&gt;&lt;/dates&gt;&lt;isbn&gt;1364-5072 (Print)&amp;#xD;1364-5072 (Linking)&lt;/isbn&gt;&lt;accession-num&gt;17381740&lt;/accession-num&gt;&lt;urls&gt;&lt;related-urls&gt;&lt;url&gt;https://www.ncbi.nlm.nih.gov/pubmed/17381740&lt;/url&gt;&lt;/related-urls&gt;&lt;/urls&gt;&lt;electronic-resource-num&gt;10.1111/j.1365-2672.2006.03159.x&lt;/electronic-resource-num&gt;&lt;/record&gt;&lt;/Cite&gt;&lt;/EndNote&gt;</w:instrText>
            </w:r>
            <w:r>
              <w:fldChar w:fldCharType="separate"/>
            </w:r>
            <w:r w:rsidRPr="006D2C9A">
              <w:rPr>
                <w:noProof/>
                <w:vertAlign w:val="superscript"/>
              </w:rPr>
              <w:t>514</w:t>
            </w:r>
            <w:r>
              <w:fldChar w:fldCharType="end"/>
            </w:r>
          </w:p>
        </w:tc>
      </w:tr>
      <w:tr w:rsidR="008B2F29" w14:paraId="363922A7" w14:textId="77777777" w:rsidTr="00C42DDD">
        <w:tc>
          <w:tcPr>
            <w:tcW w:w="2287" w:type="dxa"/>
          </w:tcPr>
          <w:p w14:paraId="78C20506" w14:textId="4DE5A493" w:rsidR="008B2F29" w:rsidRDefault="00BE3EA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oadsporin</w:t>
            </w:r>
            <w:proofErr w:type="spellEnd"/>
          </w:p>
        </w:tc>
        <w:tc>
          <w:tcPr>
            <w:tcW w:w="1364" w:type="dxa"/>
          </w:tcPr>
          <w:p w14:paraId="46479E22" w14:textId="0478F104" w:rsidR="008B2F29" w:rsidRDefault="00BE3EA5" w:rsidP="00C42DDD">
            <w:r>
              <w:t>yes</w:t>
            </w:r>
          </w:p>
        </w:tc>
        <w:tc>
          <w:tcPr>
            <w:tcW w:w="1364" w:type="dxa"/>
          </w:tcPr>
          <w:p w14:paraId="448A4802" w14:textId="5AA18F95" w:rsidR="008B2F29" w:rsidRDefault="00BE3EA5" w:rsidP="00C42DDD">
            <w:r>
              <w:t>Gram pos</w:t>
            </w:r>
          </w:p>
        </w:tc>
        <w:tc>
          <w:tcPr>
            <w:tcW w:w="1141" w:type="dxa"/>
          </w:tcPr>
          <w:p w14:paraId="07F93D69" w14:textId="77777777" w:rsidR="008B2F29" w:rsidRDefault="008B2F29" w:rsidP="00C42DDD"/>
        </w:tc>
        <w:tc>
          <w:tcPr>
            <w:tcW w:w="1141" w:type="dxa"/>
          </w:tcPr>
          <w:p w14:paraId="7FB59FF6" w14:textId="77777777" w:rsidR="008B2F29" w:rsidRDefault="008B2F29" w:rsidP="00C42DDD"/>
        </w:tc>
        <w:tc>
          <w:tcPr>
            <w:tcW w:w="2051" w:type="dxa"/>
          </w:tcPr>
          <w:p w14:paraId="75C690C2" w14:textId="77777777" w:rsidR="008B2F29" w:rsidRDefault="008B2F29" w:rsidP="00C42DDD"/>
        </w:tc>
        <w:tc>
          <w:tcPr>
            <w:tcW w:w="1346" w:type="dxa"/>
          </w:tcPr>
          <w:p w14:paraId="5DAC4DFF" w14:textId="1D0D32AE" w:rsidR="008B2F29" w:rsidRDefault="00BD2D2B" w:rsidP="00C42DDD">
            <w:r>
              <w:fldChar w:fldCharType="begin"/>
            </w:r>
            <w:r>
              <w:instrText xml:space="preserve"> ADDIN EN.CITE &lt;EndNote&gt;&lt;Cite&gt;&lt;Author&gt;Acedo&lt;/Author&gt;&lt;Year&gt;2018&lt;/Year&gt;&lt;RecNum&gt;526&lt;/RecNum&gt;&lt;DisplayText&gt;&lt;style face="superscript"&gt;515&lt;/style&gt;&lt;/DisplayText&gt;&lt;record&gt;&lt;rec-number&gt;526&lt;/rec-number&gt;&lt;foreign-keys&gt;&lt;key app="EN" db-id="p5zs9pw5ltwzr3e0webppaa6ae5zxdxszf5s" timestamp="1548108479"&gt;526&lt;/key&gt;&lt;/foreign-keys&gt;&lt;ref-type name="Journal Article"&gt;17&lt;/ref-type&gt;&lt;contributors&gt;&lt;authors&gt;&lt;author&gt;Acedo, J. Z.&lt;/author&gt;&lt;author&gt;Chiorean, S.&lt;/author&gt;&lt;author&gt;Vederas, J. C.&lt;/author&gt;&lt;author&gt;van Belkum, M. J.&lt;/author&gt;&lt;/authors&gt;&lt;/contributors&gt;&lt;auth-address&gt;Department of Chemistry, University of Alberta, 11227 Saskatchewan Drive, Edmonton, Alberta, T6G 2G2, Canada.&lt;/auth-address&gt;&lt;titles&gt;&lt;title&gt;The expanding structural variety among bacteriocins from Gram-positive bacteria&lt;/title&gt;&lt;secondary-title&gt;FEMS Microbiol Rev&lt;/secondary-title&gt;&lt;/titles&gt;&lt;periodical&gt;&lt;full-title&gt;FEMS Microbiol Rev&lt;/full-title&gt;&lt;/periodical&gt;&lt;pages&gt;805-828&lt;/pages&gt;&lt;volume&gt;42&lt;/volume&gt;&lt;number&gt;6&lt;/number&gt;&lt;dates&gt;&lt;year&gt;2018&lt;/year&gt;&lt;pub-dates&gt;&lt;date&gt;Nov 1&lt;/date&gt;&lt;/pub-dates&gt;&lt;/dates&gt;&lt;isbn&gt;1574-6976 (Electronic)&amp;#xD;0168-6445 (Linking)&lt;/isbn&gt;&lt;accession-num&gt;30085042&lt;/accession-num&gt;&lt;urls&gt;&lt;related-urls&gt;&lt;url&gt;https://www.ncbi.nlm.nih.gov/pubmed/30085042&lt;/url&gt;&lt;/related-urls&gt;&lt;/urls&gt;&lt;electronic-resource-num&gt;10.1093/femsre/fuy033&lt;/electronic-resource-num&gt;&lt;/record&gt;&lt;/Cite&gt;&lt;/EndNote&gt;</w:instrText>
            </w:r>
            <w:r>
              <w:fldChar w:fldCharType="separate"/>
            </w:r>
            <w:r w:rsidRPr="00BD2D2B">
              <w:rPr>
                <w:noProof/>
                <w:vertAlign w:val="superscript"/>
              </w:rPr>
              <w:t>515</w:t>
            </w:r>
            <w:r>
              <w:fldChar w:fldCharType="end"/>
            </w:r>
          </w:p>
        </w:tc>
      </w:tr>
      <w:tr w:rsidR="008B2F29" w14:paraId="038B7BF7" w14:textId="77777777" w:rsidTr="00C42DDD">
        <w:tc>
          <w:tcPr>
            <w:tcW w:w="2287" w:type="dxa"/>
          </w:tcPr>
          <w:p w14:paraId="33404639" w14:textId="2C5CD39D" w:rsidR="008B2F29" w:rsidRDefault="002E51DA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icrocin</w:t>
            </w:r>
          </w:p>
        </w:tc>
        <w:tc>
          <w:tcPr>
            <w:tcW w:w="1364" w:type="dxa"/>
          </w:tcPr>
          <w:p w14:paraId="43D2C4FC" w14:textId="48A70AEA" w:rsidR="008B2F29" w:rsidRDefault="002E51DA" w:rsidP="00C42DDD">
            <w:r>
              <w:t>yes</w:t>
            </w:r>
          </w:p>
        </w:tc>
        <w:tc>
          <w:tcPr>
            <w:tcW w:w="1364" w:type="dxa"/>
          </w:tcPr>
          <w:p w14:paraId="07DBCDF1" w14:textId="3C64C53D" w:rsidR="008B2F29" w:rsidRDefault="002E51DA" w:rsidP="00C42DDD">
            <w:r>
              <w:t>Gram neg</w:t>
            </w:r>
          </w:p>
        </w:tc>
        <w:tc>
          <w:tcPr>
            <w:tcW w:w="1141" w:type="dxa"/>
          </w:tcPr>
          <w:p w14:paraId="16785A97" w14:textId="77777777" w:rsidR="008B2F29" w:rsidRDefault="008B2F29" w:rsidP="00C42DDD"/>
        </w:tc>
        <w:tc>
          <w:tcPr>
            <w:tcW w:w="1141" w:type="dxa"/>
          </w:tcPr>
          <w:p w14:paraId="223803A3" w14:textId="77777777" w:rsidR="008B2F29" w:rsidRDefault="008B2F29" w:rsidP="00C42DDD"/>
        </w:tc>
        <w:tc>
          <w:tcPr>
            <w:tcW w:w="2051" w:type="dxa"/>
          </w:tcPr>
          <w:p w14:paraId="59F04135" w14:textId="77777777" w:rsidR="008B2F29" w:rsidRDefault="008B2F29" w:rsidP="00C42DDD"/>
        </w:tc>
        <w:tc>
          <w:tcPr>
            <w:tcW w:w="1346" w:type="dxa"/>
          </w:tcPr>
          <w:p w14:paraId="7102628C" w14:textId="251986AC" w:rsidR="008B2F29" w:rsidRDefault="00C2532C" w:rsidP="00C42DDD">
            <w:r>
              <w:fldChar w:fldCharType="begin"/>
            </w:r>
            <w:r>
              <w:instrText xml:space="preserve"> ADDIN EN.CITE &lt;EndNote&gt;&lt;Cite&gt;&lt;Author&gt;Allali&lt;/Author&gt;&lt;Year&gt;2002&lt;/Year&gt;&lt;RecNum&gt;527&lt;/RecNum&gt;&lt;DisplayText&gt;&lt;style face="superscript"&gt;516&lt;/style&gt;&lt;/DisplayText&gt;&lt;record&gt;&lt;rec-number&gt;527&lt;/rec-number&gt;&lt;foreign-keys&gt;&lt;key app="EN" db-id="p5zs9pw5ltwzr3e0webppaa6ae5zxdxszf5s" timestamp="1548108722"&gt;527&lt;/key&gt;&lt;/foreign-keys&gt;&lt;ref-type name="Journal Article"&gt;17&lt;/ref-type&gt;&lt;contributors&gt;&lt;authors&gt;&lt;author&gt;Allali, N.&lt;/author&gt;&lt;author&gt;Afif, H.&lt;/author&gt;&lt;author&gt;Couturier, M.&lt;/author&gt;&lt;author&gt;Van Melderen, L.&lt;/author&gt;&lt;/authors&gt;&lt;/contributors&gt;&lt;auth-address&gt;Laboratoire de Genetique des Procaryotes, Institut de Biologie et de Medecine Moleculaires, Universite Libre de Bruxelles, 6041 Gosselies, Belgium.&lt;/auth-address&gt;&lt;titles&gt;&lt;title&gt;The highly conserved TldD and TldE proteins of Escherichia coli are involved in microcin B17 processing and in CcdA degradation&lt;/title&gt;&lt;secondary-title&gt;J Bacteriol&lt;/secondary-title&gt;&lt;/titles&gt;&lt;periodical&gt;&lt;full-title&gt;J Bacteriol&lt;/full-title&gt;&lt;/periodical&gt;&lt;pages&gt;3224-31&lt;/pages&gt;&lt;volume&gt;184&lt;/volume&gt;&lt;number&gt;12&lt;/number&gt;&lt;keywords&gt;&lt;keyword&gt;Antidotes/metabolism&lt;/keyword&gt;&lt;keyword&gt;Bacterial Proteins/genetics/*metabolism/pharmacology&lt;/keyword&gt;&lt;keyword&gt;Bacterial Toxins/pharmacology&lt;/keyword&gt;&lt;keyword&gt;Bacteriocins/*metabolism&lt;/keyword&gt;&lt;keyword&gt;Escherichia coli/genetics/growth &amp;amp; development/*metabolism&lt;/keyword&gt;&lt;keyword&gt;*Escherichia coli Proteins&lt;/keyword&gt;&lt;keyword&gt;Gene Deletion&lt;/keyword&gt;&lt;keyword&gt;Gene Expression Regulation, Bacterial&lt;/keyword&gt;&lt;keyword&gt;Protein Precursors/metabolism&lt;/keyword&gt;&lt;/keywords&gt;&lt;dates&gt;&lt;year&gt;2002&lt;/year&gt;&lt;pub-dates&gt;&lt;date&gt;Jun&lt;/date&gt;&lt;/pub-dates&gt;&lt;/dates&gt;&lt;isbn&gt;0021-9193 (Print)&amp;#xD;0021-9193 (Linking)&lt;/isbn&gt;&lt;accession-num&gt;12029038&lt;/accession-num&gt;&lt;urls&gt;&lt;related-urls&gt;&lt;url&gt;https://www.ncbi.nlm.nih.gov/pubmed/12029038&lt;/url&gt;&lt;/related-urls&gt;&lt;/urls&gt;&lt;custom2&gt;135094&lt;/custom2&gt;&lt;/record&gt;&lt;/Cite&gt;&lt;/EndNote&gt;</w:instrText>
            </w:r>
            <w:r>
              <w:fldChar w:fldCharType="separate"/>
            </w:r>
            <w:r w:rsidRPr="00C2532C">
              <w:rPr>
                <w:noProof/>
                <w:vertAlign w:val="superscript"/>
              </w:rPr>
              <w:t>516</w:t>
            </w:r>
            <w:r>
              <w:fldChar w:fldCharType="end"/>
            </w:r>
          </w:p>
        </w:tc>
      </w:tr>
      <w:tr w:rsidR="008B2F29" w14:paraId="67C28F5D" w14:textId="77777777" w:rsidTr="00C42DDD">
        <w:tc>
          <w:tcPr>
            <w:tcW w:w="2287" w:type="dxa"/>
          </w:tcPr>
          <w:p w14:paraId="4F984D37" w14:textId="7E47B1BA" w:rsidR="008B2F29" w:rsidRPr="00813A02" w:rsidRDefault="00813A0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813A02">
              <w:rPr>
                <w:rFonts w:ascii="Calibri" w:hAnsi="Calibri" w:cs="Calibri"/>
                <w:color w:val="000000"/>
              </w:rPr>
              <w:t>astexin</w:t>
            </w:r>
            <w:proofErr w:type="spellEnd"/>
          </w:p>
        </w:tc>
        <w:tc>
          <w:tcPr>
            <w:tcW w:w="1364" w:type="dxa"/>
          </w:tcPr>
          <w:p w14:paraId="20D70A3A" w14:textId="09D6FEC4" w:rsidR="008B2F29" w:rsidRDefault="00813A02" w:rsidP="00C42DDD">
            <w:r>
              <w:t>yes</w:t>
            </w:r>
          </w:p>
        </w:tc>
        <w:tc>
          <w:tcPr>
            <w:tcW w:w="1364" w:type="dxa"/>
          </w:tcPr>
          <w:p w14:paraId="74B02557" w14:textId="477804F9" w:rsidR="008B2F29" w:rsidRDefault="00813A02" w:rsidP="00C42DDD">
            <w:r>
              <w:t>Gram neg</w:t>
            </w:r>
          </w:p>
        </w:tc>
        <w:tc>
          <w:tcPr>
            <w:tcW w:w="1141" w:type="dxa"/>
          </w:tcPr>
          <w:p w14:paraId="24956561" w14:textId="77777777" w:rsidR="008B2F29" w:rsidRDefault="008B2F29" w:rsidP="00C42DDD"/>
        </w:tc>
        <w:tc>
          <w:tcPr>
            <w:tcW w:w="1141" w:type="dxa"/>
          </w:tcPr>
          <w:p w14:paraId="125F0DF0" w14:textId="77777777" w:rsidR="008B2F29" w:rsidRDefault="008B2F29" w:rsidP="00C42DDD"/>
        </w:tc>
        <w:tc>
          <w:tcPr>
            <w:tcW w:w="2051" w:type="dxa"/>
          </w:tcPr>
          <w:p w14:paraId="63A65F8A" w14:textId="77777777" w:rsidR="008B2F29" w:rsidRDefault="008B2F29" w:rsidP="00C42DDD"/>
        </w:tc>
        <w:tc>
          <w:tcPr>
            <w:tcW w:w="1346" w:type="dxa"/>
          </w:tcPr>
          <w:p w14:paraId="00AC298C" w14:textId="449D3414" w:rsidR="008B2F29" w:rsidRDefault="00813A02" w:rsidP="00C42DDD">
            <w:r>
              <w:fldChar w:fldCharType="begin"/>
            </w:r>
            <w:r>
              <w:instrText xml:space="preserve"> ADDIN EN.CITE &lt;EndNote&gt;&lt;Cite&gt;&lt;Author&gt;Maksimov&lt;/Author&gt;&lt;Year&gt;2012&lt;/Year&gt;&lt;RecNum&gt;528&lt;/RecNum&gt;&lt;DisplayText&gt;&lt;style face="superscript"&gt;517&lt;/style&gt;&lt;/DisplayText&gt;&lt;record&gt;&lt;rec-number&gt;528&lt;/rec-number&gt;&lt;foreign-keys&gt;&lt;key app="EN" db-id="p5zs9pw5ltwzr3e0webppaa6ae5zxdxszf5s" timestamp="1548108830"&gt;528&lt;/key&gt;&lt;/foreign-keys&gt;&lt;ref-type name="Journal Article"&gt;17&lt;/ref-type&gt;&lt;contributors&gt;&lt;authors&gt;&lt;author&gt;Maksimov, M. O.&lt;/author&gt;&lt;author&gt;Pelczer, I.&lt;/author&gt;&lt;author&gt;Link, A. J.&lt;/author&gt;&lt;/authors&gt;&lt;/contributors&gt;&lt;auth-address&gt;Department of Chemical and Biological Engineering, Princeton University, Princeton, NJ 08544, USA.&lt;/auth-address&gt;&lt;titles&gt;&lt;title&gt;Precursor-centric genome-mining approach for lasso peptide discovery&lt;/title&gt;&lt;secondary-title&gt;Proc Natl Acad Sci U S A&lt;/secondary-title&gt;&lt;/titles&gt;&lt;periodical&gt;&lt;full-title&gt;Proc Natl Acad Sci U S A&lt;/full-title&gt;&lt;/periodical&gt;&lt;pages&gt;15223-8&lt;/pages&gt;&lt;volume&gt;109&lt;/volume&gt;&lt;number&gt;38&lt;/number&gt;&lt;keywords&gt;&lt;keyword&gt;Amino Acid Motifs&lt;/keyword&gt;&lt;keyword&gt;Bacteria/metabolism&lt;/keyword&gt;&lt;keyword&gt;Bacterial Proteins/chemistry&lt;/keyword&gt;&lt;keyword&gt;Caulobacter crescentus/metabolism&lt;/keyword&gt;&lt;keyword&gt;Computational Biology/*methods&lt;/keyword&gt;&lt;keyword&gt;Escherichia coli/metabolism&lt;/keyword&gt;&lt;keyword&gt;Genome, Bacterial&lt;/keyword&gt;&lt;keyword&gt;Magnetic Resonance Spectroscopy/*methods&lt;/keyword&gt;&lt;keyword&gt;Molecular Conformation&lt;/keyword&gt;&lt;keyword&gt;Multigene Family&lt;/keyword&gt;&lt;keyword&gt;Peptides/*chemistry&lt;/keyword&gt;&lt;keyword&gt;Protein Processing, Post-Translational&lt;/keyword&gt;&lt;keyword&gt;Tandem Mass Spectrometry/methods&lt;/keyword&gt;&lt;keyword&gt;Water Microbiology&lt;/keyword&gt;&lt;/keywords&gt;&lt;dates&gt;&lt;year&gt;2012&lt;/year&gt;&lt;pub-dates&gt;&lt;date&gt;Sep 18&lt;/date&gt;&lt;/pub-dates&gt;&lt;/dates&gt;&lt;isbn&gt;1091-6490 (Electronic)&amp;#xD;0027-8424 (Linking)&lt;/isbn&gt;&lt;accession-num&gt;22949633&lt;/accession-num&gt;&lt;urls&gt;&lt;related-urls&gt;&lt;url&gt;https://www.ncbi.nlm.nih.gov/pubmed/22949633&lt;/url&gt;&lt;/related-urls&gt;&lt;/urls&gt;&lt;custom2&gt;3458324&lt;/custom2&gt;&lt;electronic-resource-num&gt;10.1073/pnas.1208978109&lt;/electronic-resource-num&gt;&lt;/record&gt;&lt;/Cite&gt;&lt;/EndNote&gt;</w:instrText>
            </w:r>
            <w:r>
              <w:fldChar w:fldCharType="separate"/>
            </w:r>
            <w:r w:rsidRPr="00813A02">
              <w:rPr>
                <w:noProof/>
                <w:vertAlign w:val="superscript"/>
              </w:rPr>
              <w:t>517</w:t>
            </w:r>
            <w:r>
              <w:fldChar w:fldCharType="end"/>
            </w:r>
          </w:p>
        </w:tc>
      </w:tr>
      <w:tr w:rsidR="00813A02" w14:paraId="0B6F5A98" w14:textId="77777777" w:rsidTr="00C42DDD">
        <w:tc>
          <w:tcPr>
            <w:tcW w:w="2287" w:type="dxa"/>
          </w:tcPr>
          <w:p w14:paraId="0C7D2F31" w14:textId="7BD0D82C" w:rsidR="00813A02" w:rsidRPr="00813A02" w:rsidRDefault="00813A0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pistruin</w:t>
            </w:r>
            <w:proofErr w:type="spellEnd"/>
          </w:p>
        </w:tc>
        <w:tc>
          <w:tcPr>
            <w:tcW w:w="1364" w:type="dxa"/>
          </w:tcPr>
          <w:p w14:paraId="3988344E" w14:textId="3F436645" w:rsidR="00813A02" w:rsidRDefault="00813A02" w:rsidP="00C42DDD">
            <w:r>
              <w:t>yes</w:t>
            </w:r>
          </w:p>
        </w:tc>
        <w:tc>
          <w:tcPr>
            <w:tcW w:w="1364" w:type="dxa"/>
          </w:tcPr>
          <w:p w14:paraId="394B7572" w14:textId="5F37C2A2" w:rsidR="00813A02" w:rsidRDefault="00813A02" w:rsidP="00C42DDD">
            <w:r>
              <w:t>Gram neg</w:t>
            </w:r>
          </w:p>
        </w:tc>
        <w:tc>
          <w:tcPr>
            <w:tcW w:w="1141" w:type="dxa"/>
          </w:tcPr>
          <w:p w14:paraId="1EE5597A" w14:textId="77777777" w:rsidR="00813A02" w:rsidRDefault="00813A02" w:rsidP="00C42DDD"/>
        </w:tc>
        <w:tc>
          <w:tcPr>
            <w:tcW w:w="1141" w:type="dxa"/>
          </w:tcPr>
          <w:p w14:paraId="5FA66699" w14:textId="77777777" w:rsidR="00813A02" w:rsidRDefault="00813A02" w:rsidP="00C42DDD"/>
        </w:tc>
        <w:tc>
          <w:tcPr>
            <w:tcW w:w="2051" w:type="dxa"/>
          </w:tcPr>
          <w:p w14:paraId="0DBAEE27" w14:textId="77777777" w:rsidR="00813A02" w:rsidRDefault="00813A02" w:rsidP="00C42DDD"/>
        </w:tc>
        <w:tc>
          <w:tcPr>
            <w:tcW w:w="1346" w:type="dxa"/>
          </w:tcPr>
          <w:p w14:paraId="574EF73A" w14:textId="6C361F59" w:rsidR="00813A02" w:rsidRDefault="00DC40D0" w:rsidP="00C42DDD">
            <w:r>
              <w:fldChar w:fldCharType="begin"/>
            </w:r>
            <w:r>
              <w:instrText xml:space="preserve"> ADDIN EN.CITE &lt;EndNote&gt;&lt;Cite&gt;&lt;Author&gt;Kuznedelov&lt;/Author&gt;&lt;Year&gt;2011&lt;/Year&gt;&lt;RecNum&gt;529&lt;/RecNum&gt;&lt;DisplayText&gt;&lt;style face="superscript"&gt;518&lt;/style&gt;&lt;/DisplayText&gt;&lt;record&gt;&lt;rec-number&gt;529&lt;/rec-number&gt;&lt;foreign-keys&gt;&lt;key app="EN" db-id="p5zs9pw5ltwzr3e0webppaa6ae5zxdxszf5s" timestamp="1548108913"&gt;529&lt;/key&gt;&lt;/foreign-keys&gt;&lt;ref-type name="Journal Article"&gt;17&lt;/ref-type&gt;&lt;contributors&gt;&lt;authors&gt;&lt;author&gt;Kuznedelov, K.&lt;/author&gt;&lt;author&gt;Semenova, E.&lt;/author&gt;&lt;author&gt;Knappe, T. A.&lt;/author&gt;&lt;author&gt;Mukhamedyarov, D.&lt;/author&gt;&lt;author&gt;Srivastava, A.&lt;/author&gt;&lt;author&gt;Chatterjee, S.&lt;/author&gt;&lt;author&gt;Ebright, R. H.&lt;/author&gt;&lt;author&gt;Marahiel, M. A.&lt;/author&gt;&lt;author&gt;Severinov, K.&lt;/author&gt;&lt;/authors&gt;&lt;/contributors&gt;&lt;auth-address&gt;(1)Department of Biochemistry and Molecular Biology and Waksman Institute of Microbiology, Rutgers, the State University of New Jersey, Piscataway, NJ 08854, USA.&lt;/auth-address&gt;&lt;titles&gt;&lt;title&gt;The antibacterial threaded-lasso peptide capistruin inhibits bacterial RNA polymerase&lt;/title&gt;&lt;secondary-title&gt;J Mol Biol&lt;/secondary-title&gt;&lt;/titles&gt;&lt;periodical&gt;&lt;full-title&gt;J Mol Biol&lt;/full-title&gt;&lt;/periodical&gt;&lt;pages&gt;842-8&lt;/pages&gt;&lt;volume&gt;412&lt;/volume&gt;&lt;number&gt;5&lt;/number&gt;&lt;keywords&gt;&lt;keyword&gt;Amino Acid Sequence&lt;/keyword&gt;&lt;keyword&gt;Bacterial Proteins/*antagonists &amp;amp; inhibitors&lt;/keyword&gt;&lt;keyword&gt;Burkholderia/*metabolism&lt;/keyword&gt;&lt;keyword&gt;DNA-Directed RNA Polymerases/*antagonists &amp;amp; inhibitors&lt;/keyword&gt;&lt;keyword&gt;Enzyme Inhibitors/*metabolism&lt;/keyword&gt;&lt;keyword&gt;Escherichia coli/drug effects&lt;/keyword&gt;&lt;keyword&gt;Molecular Sequence Data&lt;/keyword&gt;&lt;keyword&gt;Peptides/*metabolism&lt;/keyword&gt;&lt;keyword&gt;Protein Conformation&lt;/keyword&gt;&lt;/keywords&gt;&lt;dates&gt;&lt;year&gt;2011&lt;/year&gt;&lt;pub-dates&gt;&lt;date&gt;Oct 7&lt;/date&gt;&lt;/pub-dates&gt;&lt;/dates&gt;&lt;isbn&gt;1089-8638 (Electronic)&amp;#xD;0022-2836 (Linking)&lt;/isbn&gt;&lt;accession-num&gt;21396375&lt;/accession-num&gt;&lt;urls&gt;&lt;related-urls&gt;&lt;url&gt;https://www.ncbi.nlm.nih.gov/pubmed/21396375&lt;/url&gt;&lt;/related-urls&gt;&lt;/urls&gt;&lt;custom2&gt;3143284&lt;/custom2&gt;&lt;electronic-resource-num&gt;10.1016/j.jmb.2011.02.060&lt;/electronic-resource-num&gt;&lt;/record&gt;&lt;/Cite&gt;&lt;/EndNote&gt;</w:instrText>
            </w:r>
            <w:r>
              <w:fldChar w:fldCharType="separate"/>
            </w:r>
            <w:r w:rsidRPr="00DC40D0">
              <w:rPr>
                <w:noProof/>
                <w:vertAlign w:val="superscript"/>
              </w:rPr>
              <w:t>518</w:t>
            </w:r>
            <w:r>
              <w:fldChar w:fldCharType="end"/>
            </w:r>
          </w:p>
        </w:tc>
      </w:tr>
      <w:tr w:rsidR="00813A02" w14:paraId="7A461A2F" w14:textId="77777777" w:rsidTr="00C42DDD">
        <w:tc>
          <w:tcPr>
            <w:tcW w:w="2287" w:type="dxa"/>
          </w:tcPr>
          <w:p w14:paraId="4B2B1429" w14:textId="332D092B" w:rsidR="00813A02" w:rsidRPr="00813A02" w:rsidRDefault="00E2742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ariatin</w:t>
            </w:r>
            <w:proofErr w:type="spellEnd"/>
          </w:p>
        </w:tc>
        <w:tc>
          <w:tcPr>
            <w:tcW w:w="1364" w:type="dxa"/>
          </w:tcPr>
          <w:p w14:paraId="4EB142A8" w14:textId="33BED79E" w:rsidR="00813A02" w:rsidRDefault="00E27428" w:rsidP="00C42DDD">
            <w:r>
              <w:t>yes</w:t>
            </w:r>
          </w:p>
        </w:tc>
        <w:tc>
          <w:tcPr>
            <w:tcW w:w="1364" w:type="dxa"/>
          </w:tcPr>
          <w:p w14:paraId="0157181A" w14:textId="2D16CB8E" w:rsidR="00813A02" w:rsidRDefault="00813A02" w:rsidP="00C42DDD"/>
        </w:tc>
        <w:tc>
          <w:tcPr>
            <w:tcW w:w="1141" w:type="dxa"/>
          </w:tcPr>
          <w:p w14:paraId="05445499" w14:textId="77777777" w:rsidR="00813A02" w:rsidRDefault="00813A02" w:rsidP="00C42DDD"/>
        </w:tc>
        <w:tc>
          <w:tcPr>
            <w:tcW w:w="1141" w:type="dxa"/>
          </w:tcPr>
          <w:p w14:paraId="296E1912" w14:textId="77777777" w:rsidR="00813A02" w:rsidRDefault="00813A02" w:rsidP="00C42DDD"/>
        </w:tc>
        <w:tc>
          <w:tcPr>
            <w:tcW w:w="2051" w:type="dxa"/>
          </w:tcPr>
          <w:p w14:paraId="7FC4A24E" w14:textId="77777777" w:rsidR="00813A02" w:rsidRDefault="00813A02" w:rsidP="00C42DDD"/>
        </w:tc>
        <w:tc>
          <w:tcPr>
            <w:tcW w:w="1346" w:type="dxa"/>
          </w:tcPr>
          <w:p w14:paraId="3593984A" w14:textId="79F0A451" w:rsidR="00813A02" w:rsidRDefault="00F9349E" w:rsidP="00C42DDD">
            <w:r>
              <w:fldChar w:fldCharType="begin"/>
            </w:r>
            <w:r>
              <w:instrText xml:space="preserve"> ADDIN EN.CITE &lt;EndNote&gt;&lt;Cite&gt;&lt;Author&gt;Inokoshi&lt;/Author&gt;&lt;Year&gt;2016&lt;/Year&gt;&lt;RecNum&gt;530&lt;/RecNum&gt;&lt;DisplayText&gt;&lt;style face="superscript"&gt;519&lt;/style&gt;&lt;/DisplayText&gt;&lt;record&gt;&lt;rec-number&gt;530&lt;/rec-number&gt;&lt;foreign-keys&gt;&lt;key app="EN" db-id="p5zs9pw5ltwzr3e0webppaa6ae5zxdxszf5s" timestamp="1548109310"&gt;530&lt;/key&gt;&lt;/foreign-keys&gt;&lt;ref-type name="Journal Article"&gt;17&lt;/ref-type&gt;&lt;contributors&gt;&lt;authors&gt;&lt;author&gt;Inokoshi, J.&lt;/author&gt;&lt;author&gt;Koyama, N.&lt;/author&gt;&lt;author&gt;Miyake, M.&lt;/author&gt;&lt;author&gt;Shimizu, Y.&lt;/author&gt;&lt;author&gt;Tomoda, H.&lt;/author&gt;&lt;/authors&gt;&lt;/contributors&gt;&lt;auth-address&gt;Graduate School of Pharmaceutical Sciences, Kitasato University, 5-9-1 Shirokane, Minato-ku, Tokyo 108-8641, Japan.&lt;/auth-address&gt;&lt;titles&gt;&lt;title&gt;Structure-Activity Analysis of Gram-positive Bacterium-producing Lasso Peptides with Anti-mycobacterial Activity&lt;/title&gt;&lt;secondary-title&gt;Sci Rep&lt;/secondary-title&gt;&lt;/titles&gt;&lt;periodical&gt;&lt;full-title&gt;Sci Rep&lt;/full-title&gt;&lt;/periodical&gt;&lt;pages&gt;30375&lt;/pages&gt;&lt;volume&gt;6&lt;/volume&gt;&lt;keywords&gt;&lt;keyword&gt;Amino Acid Substitution&lt;/keyword&gt;&lt;keyword&gt;Anti-Infective Agents/chemistry/toxicity&lt;/keyword&gt;&lt;keyword&gt;Peptides, Cyclic/chemistry/genetics/*metabolism/toxicity&lt;/keyword&gt;&lt;keyword&gt;Rhodococcus/genetics/*metabolism&lt;/keyword&gt;&lt;keyword&gt;Structure-Activity Relationship&lt;/keyword&gt;&lt;/keywords&gt;&lt;dates&gt;&lt;year&gt;2016&lt;/year&gt;&lt;pub-dates&gt;&lt;date&gt;Jul 26&lt;/date&gt;&lt;/pub-dates&gt;&lt;/dates&gt;&lt;isbn&gt;2045-2322 (Electronic)&amp;#xD;2045-2322 (Linking)&lt;/isbn&gt;&lt;accession-num&gt;27457620&lt;/accession-num&gt;&lt;urls&gt;&lt;related-urls&gt;&lt;url&gt;https://www.ncbi.nlm.nih.gov/pubmed/27457620&lt;/url&gt;&lt;/related-urls&gt;&lt;/urls&gt;&lt;custom2&gt;4960549&lt;/custom2&gt;&lt;electronic-resource-num&gt;10.1038/srep30375&lt;/electronic-resource-num&gt;&lt;/record&gt;&lt;/Cite&gt;&lt;/EndNote&gt;</w:instrText>
            </w:r>
            <w:r>
              <w:fldChar w:fldCharType="separate"/>
            </w:r>
            <w:r w:rsidRPr="00F9349E">
              <w:rPr>
                <w:noProof/>
                <w:vertAlign w:val="superscript"/>
              </w:rPr>
              <w:t>519</w:t>
            </w:r>
            <w:r>
              <w:fldChar w:fldCharType="end"/>
            </w:r>
          </w:p>
        </w:tc>
      </w:tr>
      <w:tr w:rsidR="00813A02" w14:paraId="455DBD5F" w14:textId="77777777" w:rsidTr="00C42DDD">
        <w:tc>
          <w:tcPr>
            <w:tcW w:w="2287" w:type="dxa"/>
          </w:tcPr>
          <w:p w14:paraId="561E00CA" w14:textId="772A3C3D" w:rsidR="00813A02" w:rsidRPr="00813A02" w:rsidRDefault="00C228B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licin v</w:t>
            </w:r>
          </w:p>
        </w:tc>
        <w:tc>
          <w:tcPr>
            <w:tcW w:w="1364" w:type="dxa"/>
          </w:tcPr>
          <w:p w14:paraId="58112B22" w14:textId="0C9BE6A4" w:rsidR="00813A02" w:rsidRDefault="00C228B6" w:rsidP="00C42DDD">
            <w:r>
              <w:t>yes</w:t>
            </w:r>
          </w:p>
        </w:tc>
        <w:tc>
          <w:tcPr>
            <w:tcW w:w="1364" w:type="dxa"/>
          </w:tcPr>
          <w:p w14:paraId="25B0AAD1" w14:textId="3649C2D3" w:rsidR="00813A02" w:rsidRDefault="00C228B6" w:rsidP="00C42DDD">
            <w:r>
              <w:t>Gram neg</w:t>
            </w:r>
          </w:p>
        </w:tc>
        <w:tc>
          <w:tcPr>
            <w:tcW w:w="1141" w:type="dxa"/>
          </w:tcPr>
          <w:p w14:paraId="0595EA3F" w14:textId="77777777" w:rsidR="00813A02" w:rsidRDefault="00813A02" w:rsidP="00C42DDD"/>
        </w:tc>
        <w:tc>
          <w:tcPr>
            <w:tcW w:w="1141" w:type="dxa"/>
          </w:tcPr>
          <w:p w14:paraId="63482FF4" w14:textId="77777777" w:rsidR="00813A02" w:rsidRDefault="00813A02" w:rsidP="00C42DDD"/>
        </w:tc>
        <w:tc>
          <w:tcPr>
            <w:tcW w:w="2051" w:type="dxa"/>
          </w:tcPr>
          <w:p w14:paraId="63647EE7" w14:textId="77777777" w:rsidR="00813A02" w:rsidRDefault="00813A02" w:rsidP="00C42DDD"/>
        </w:tc>
        <w:tc>
          <w:tcPr>
            <w:tcW w:w="1346" w:type="dxa"/>
          </w:tcPr>
          <w:p w14:paraId="216546E7" w14:textId="1F72242B" w:rsidR="00813A02" w:rsidRDefault="009B7A55" w:rsidP="00C42DDD">
            <w:r>
              <w:fldChar w:fldCharType="begin"/>
            </w:r>
            <w:r>
              <w:instrText xml:space="preserve"> ADDIN EN.CITE &lt;EndNote&gt;&lt;Cite&gt;&lt;Author&gt;McCormick&lt;/Author&gt;&lt;Year&gt;1999&lt;/Year&gt;&lt;RecNum&gt;531&lt;/RecNum&gt;&lt;DisplayText&gt;&lt;style face="superscript"&gt;520&lt;/style&gt;&lt;/DisplayText&gt;&lt;record&gt;&lt;rec-number&gt;531&lt;/rec-number&gt;&lt;foreign-keys&gt;&lt;key app="EN" db-id="p5zs9pw5ltwzr3e0webppaa6ae5zxdxszf5s" timestamp="1548109575"&gt;531&lt;/key&gt;&lt;/foreign-keys&gt;&lt;ref-type name="Journal Article"&gt;17&lt;/ref-type&gt;&lt;contributors&gt;&lt;authors&gt;&lt;author&gt;McCormick, J. K.&lt;/author&gt;&lt;author&gt;Klaenhammer, T. R.&lt;/author&gt;&lt;author&gt;Stiles, M. E.&lt;/author&gt;&lt;/authors&gt;&lt;/contributors&gt;&lt;auth-address&gt;Department of Biological Sciences, University of Alberta, Edmonton, Canada.&lt;/auth-address&gt;&lt;titles&gt;&lt;title&gt;Colicin V can be produced by lactic acid bacteria&lt;/title&gt;&lt;secondary-title&gt;Lett Appl Microbiol&lt;/secondary-title&gt;&lt;/titles&gt;&lt;periodical&gt;&lt;full-title&gt;Lett Appl Microbiol&lt;/full-title&gt;&lt;/periodical&gt;&lt;pages&gt;37-41&lt;/pages&gt;&lt;volume&gt;29&lt;/volume&gt;&lt;number&gt;1&lt;/number&gt;&lt;keywords&gt;&lt;keyword&gt;Bacteriocins/genetics/metabolism&lt;/keyword&gt;&lt;keyword&gt;Colicins/*biosynthesis/*genetics/pharmacology&lt;/keyword&gt;&lt;keyword&gt;Escherichia coli/drug effects/*genetics/growth &amp;amp; development&lt;/keyword&gt;&lt;keyword&gt;Genes, Bacterial&lt;/keyword&gt;&lt;keyword&gt;Lactobacillaceae/genetics/growth &amp;amp; development/*metabolism&lt;/keyword&gt;&lt;keyword&gt;Lactococcus/genetics/growth &amp;amp; development/*metabolism&lt;/keyword&gt;&lt;keyword&gt;Plasmids&lt;/keyword&gt;&lt;keyword&gt;Protein Sorting Signals/genetics&lt;/keyword&gt;&lt;keyword&gt;Recombinant Proteins/biosynthesis&lt;/keyword&gt;&lt;keyword&gt;Transformation, Bacterial&lt;/keyword&gt;&lt;/keywords&gt;&lt;dates&gt;&lt;year&gt;1999&lt;/year&gt;&lt;pub-dates&gt;&lt;date&gt;Jul&lt;/date&gt;&lt;/pub-dates&gt;&lt;/dates&gt;&lt;isbn&gt;0266-8254 (Print)&amp;#xD;0266-8254 (Linking)&lt;/isbn&gt;&lt;accession-num&gt;10432630&lt;/accession-num&gt;&lt;urls&gt;&lt;related-urls&gt;&lt;url&gt;https://www.ncbi.nlm.nih.gov/pubmed/10432630&lt;/url&gt;&lt;/related-urls&gt;&lt;/urls&gt;&lt;/record&gt;&lt;/Cite&gt;&lt;/EndNote&gt;</w:instrText>
            </w:r>
            <w:r>
              <w:fldChar w:fldCharType="separate"/>
            </w:r>
            <w:r w:rsidRPr="009B7A55">
              <w:rPr>
                <w:noProof/>
                <w:vertAlign w:val="superscript"/>
              </w:rPr>
              <w:t>520</w:t>
            </w:r>
            <w:r>
              <w:fldChar w:fldCharType="end"/>
            </w:r>
          </w:p>
        </w:tc>
      </w:tr>
      <w:tr w:rsidR="00813A02" w14:paraId="66C335B2" w14:textId="77777777" w:rsidTr="00C42DDD">
        <w:tc>
          <w:tcPr>
            <w:tcW w:w="2287" w:type="dxa"/>
          </w:tcPr>
          <w:p w14:paraId="5ACE1E67" w14:textId="09BFA052" w:rsidR="00813A02" w:rsidRPr="00813A02" w:rsidRDefault="00414F9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rinostatin</w:t>
            </w:r>
            <w:proofErr w:type="spellEnd"/>
          </w:p>
        </w:tc>
        <w:tc>
          <w:tcPr>
            <w:tcW w:w="1364" w:type="dxa"/>
          </w:tcPr>
          <w:p w14:paraId="30713028" w14:textId="77777777" w:rsidR="00813A02" w:rsidRDefault="00813A02" w:rsidP="00C42DDD"/>
        </w:tc>
        <w:tc>
          <w:tcPr>
            <w:tcW w:w="1364" w:type="dxa"/>
          </w:tcPr>
          <w:p w14:paraId="0151471A" w14:textId="77777777" w:rsidR="00813A02" w:rsidRDefault="00813A02" w:rsidP="00C42DDD"/>
        </w:tc>
        <w:tc>
          <w:tcPr>
            <w:tcW w:w="1141" w:type="dxa"/>
          </w:tcPr>
          <w:p w14:paraId="26215862" w14:textId="77777777" w:rsidR="00813A02" w:rsidRDefault="00813A02" w:rsidP="00C42DDD"/>
        </w:tc>
        <w:tc>
          <w:tcPr>
            <w:tcW w:w="1141" w:type="dxa"/>
          </w:tcPr>
          <w:p w14:paraId="68487A52" w14:textId="77777777" w:rsidR="00813A02" w:rsidRDefault="00813A02" w:rsidP="00C42DDD"/>
        </w:tc>
        <w:tc>
          <w:tcPr>
            <w:tcW w:w="2051" w:type="dxa"/>
          </w:tcPr>
          <w:p w14:paraId="3F899583" w14:textId="61175A48" w:rsidR="00813A02" w:rsidRDefault="00414F93" w:rsidP="00C42DDD">
            <w:r>
              <w:t>Protease inhibitor</w:t>
            </w:r>
          </w:p>
        </w:tc>
        <w:tc>
          <w:tcPr>
            <w:tcW w:w="1346" w:type="dxa"/>
          </w:tcPr>
          <w:p w14:paraId="1C398C2C" w14:textId="567ED022" w:rsidR="00813A02" w:rsidRDefault="00414F93" w:rsidP="00C42DDD">
            <w:r>
              <w:fldChar w:fldCharType="begin">
                <w:fldData xml:space="preserve">PEVuZE5vdGU+PENpdGU+PEF1dGhvcj5LYW5hb3JpPC9BdXRob3I+PFllYXI+MjAwNTwvWWVhcj48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YW5hb3JpPC9BdXRob3I+PFllYXI+MjAwNTwvWWVhcj48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14F93">
              <w:rPr>
                <w:noProof/>
                <w:vertAlign w:val="superscript"/>
              </w:rPr>
              <w:t>521</w:t>
            </w:r>
            <w:r>
              <w:fldChar w:fldCharType="end"/>
            </w:r>
          </w:p>
        </w:tc>
      </w:tr>
      <w:tr w:rsidR="00813A02" w14:paraId="438A0912" w14:textId="77777777" w:rsidTr="00C42DDD">
        <w:tc>
          <w:tcPr>
            <w:tcW w:w="2287" w:type="dxa"/>
          </w:tcPr>
          <w:p w14:paraId="4F0AB339" w14:textId="2211E32E" w:rsidR="00813A02" w:rsidRPr="00813A02" w:rsidRDefault="00B34FEA" w:rsidP="00C42DDD">
            <w:pPr>
              <w:rPr>
                <w:rFonts w:ascii="Calibri" w:hAnsi="Calibri" w:cs="Calibri"/>
                <w:color w:val="000000"/>
              </w:rPr>
            </w:pPr>
            <w:r w:rsidRPr="00B34FEA">
              <w:rPr>
                <w:rFonts w:ascii="Calibri" w:hAnsi="Calibri" w:cs="Calibri"/>
                <w:color w:val="000000"/>
              </w:rPr>
              <w:t>microviridin k</w:t>
            </w:r>
          </w:p>
        </w:tc>
        <w:tc>
          <w:tcPr>
            <w:tcW w:w="1364" w:type="dxa"/>
          </w:tcPr>
          <w:p w14:paraId="688A6B9E" w14:textId="77777777" w:rsidR="00813A02" w:rsidRDefault="00813A02" w:rsidP="00C42DDD"/>
        </w:tc>
        <w:tc>
          <w:tcPr>
            <w:tcW w:w="1364" w:type="dxa"/>
          </w:tcPr>
          <w:p w14:paraId="214F8B67" w14:textId="77777777" w:rsidR="00813A02" w:rsidRDefault="00813A02" w:rsidP="00C42DDD"/>
        </w:tc>
        <w:tc>
          <w:tcPr>
            <w:tcW w:w="1141" w:type="dxa"/>
          </w:tcPr>
          <w:p w14:paraId="03A3C3B1" w14:textId="77777777" w:rsidR="00813A02" w:rsidRDefault="00813A02" w:rsidP="00C42DDD"/>
        </w:tc>
        <w:tc>
          <w:tcPr>
            <w:tcW w:w="1141" w:type="dxa"/>
          </w:tcPr>
          <w:p w14:paraId="3C97058A" w14:textId="77777777" w:rsidR="00813A02" w:rsidRDefault="00813A02" w:rsidP="00C42DDD"/>
        </w:tc>
        <w:tc>
          <w:tcPr>
            <w:tcW w:w="2051" w:type="dxa"/>
          </w:tcPr>
          <w:p w14:paraId="08BC475E" w14:textId="4E49E817" w:rsidR="00813A02" w:rsidRDefault="00B34FEA" w:rsidP="00C42DDD">
            <w:r>
              <w:t>Peptidase inhibitor</w:t>
            </w:r>
          </w:p>
        </w:tc>
        <w:tc>
          <w:tcPr>
            <w:tcW w:w="1346" w:type="dxa"/>
          </w:tcPr>
          <w:p w14:paraId="3A0A9885" w14:textId="0E208700" w:rsidR="00813A02" w:rsidRDefault="005843B5" w:rsidP="00C42DDD">
            <w:r>
              <w:fldChar w:fldCharType="begin"/>
            </w:r>
            <w:r>
              <w:instrText xml:space="preserve"> ADDIN EN.CITE &lt;EndNote&gt;&lt;Cite&gt;&lt;Author&gt;Philmus&lt;/Author&gt;&lt;Year&gt;2008&lt;/Year&gt;&lt;RecNum&gt;533&lt;/RecNum&gt;&lt;DisplayText&gt;&lt;style face="superscript"&gt;522&lt;/style&gt;&lt;/DisplayText&gt;&lt;record&gt;&lt;rec-number&gt;533&lt;/rec-number&gt;&lt;foreign-keys&gt;&lt;key app="EN" db-id="p5zs9pw5ltwzr3e0webppaa6ae5zxdxszf5s" timestamp="1548109725"&gt;533&lt;/key&gt;&lt;/foreign-keys&gt;&lt;ref-type name="Journal Article"&gt;17&lt;/ref-type&gt;&lt;contributors&gt;&lt;authors&gt;&lt;author&gt;Philmus, B.&lt;/author&gt;&lt;author&gt;Christiansen, G.&lt;/author&gt;&lt;author&gt;Yoshida, W. Y.&lt;/author&gt;&lt;author&gt;Hemscheidt, T. K.&lt;/author&gt;&lt;/authors&gt;&lt;/contributors&gt;&lt;auth-address&gt;Department of Chemistry, University of Hawaii at Manoa, Honolulu, HI 96822, USA.&lt;/auth-address&gt;&lt;titles&gt;&lt;title&gt;Post-translational modification in microviridin biosynthesis&lt;/title&gt;&lt;secondary-title&gt;Chembiochem&lt;/secondary-title&gt;&lt;/titles&gt;&lt;periodical&gt;&lt;full-title&gt;Chembiochem&lt;/full-title&gt;&lt;/periodical&gt;&lt;pages&gt;3066-73&lt;/pages&gt;&lt;volume&gt;9&lt;/volume&gt;&lt;number&gt;18&lt;/number&gt;&lt;keywords&gt;&lt;keyword&gt;Amino Acid Sequence&lt;/keyword&gt;&lt;keyword&gt;Cyanobacteria/genetics/metabolism&lt;/keyword&gt;&lt;keyword&gt;Depsipeptides/*biosynthesis/chemistry&lt;/keyword&gt;&lt;keyword&gt;Mass Spectrometry&lt;/keyword&gt;&lt;keyword&gt;Molecular Sequence Data&lt;/keyword&gt;&lt;keyword&gt;Multigene Family&lt;/keyword&gt;&lt;keyword&gt;Open Reading Frames&lt;/keyword&gt;&lt;keyword&gt;Peptides, Cyclic/biosynthesis&lt;/keyword&gt;&lt;keyword&gt;Protease Inhibitors/*chemistry/metabolism&lt;/keyword&gt;&lt;keyword&gt;Protein Processing, Post-Translational&lt;/keyword&gt;&lt;/keywords&gt;&lt;dates&gt;&lt;year&gt;2008&lt;/year&gt;&lt;pub-dates&gt;&lt;date&gt;Dec 15&lt;/date&gt;&lt;/pub-dates&gt;&lt;/dates&gt;&lt;isbn&gt;1439-7633 (Electronic)&amp;#xD;1439-4227 (Linking)&lt;/isbn&gt;&lt;accession-num&gt;19035375&lt;/accession-num&gt;&lt;urls&gt;&lt;related-urls&gt;&lt;url&gt;https://www.ncbi.nlm.nih.gov/pubmed/19035375&lt;/url&gt;&lt;/related-urls&gt;&lt;/urls&gt;&lt;electronic-resource-num&gt;10.1002/cbic.200800560&lt;/electronic-resource-num&gt;&lt;/record&gt;&lt;/Cite&gt;&lt;/EndNote&gt;</w:instrText>
            </w:r>
            <w:r>
              <w:fldChar w:fldCharType="separate"/>
            </w:r>
            <w:r w:rsidRPr="005843B5">
              <w:rPr>
                <w:noProof/>
                <w:vertAlign w:val="superscript"/>
              </w:rPr>
              <w:t>522</w:t>
            </w:r>
            <w:r>
              <w:fldChar w:fldCharType="end"/>
            </w:r>
          </w:p>
        </w:tc>
      </w:tr>
      <w:tr w:rsidR="00813A02" w14:paraId="50453EEF" w14:textId="77777777" w:rsidTr="00C42DDD">
        <w:tc>
          <w:tcPr>
            <w:tcW w:w="2287" w:type="dxa"/>
          </w:tcPr>
          <w:p w14:paraId="7922B8CA" w14:textId="1BF52874" w:rsidR="00813A02" w:rsidRPr="00813A02" w:rsidRDefault="003D3E7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uricin</w:t>
            </w:r>
            <w:proofErr w:type="spellEnd"/>
          </w:p>
        </w:tc>
        <w:tc>
          <w:tcPr>
            <w:tcW w:w="1364" w:type="dxa"/>
          </w:tcPr>
          <w:p w14:paraId="441823CE" w14:textId="572347AF" w:rsidR="00813A02" w:rsidRDefault="003D3E75" w:rsidP="00C42DDD">
            <w:r>
              <w:t>yes</w:t>
            </w:r>
          </w:p>
        </w:tc>
        <w:tc>
          <w:tcPr>
            <w:tcW w:w="1364" w:type="dxa"/>
          </w:tcPr>
          <w:p w14:paraId="6D226A94" w14:textId="52D61490" w:rsidR="00813A02" w:rsidRDefault="003D3E75" w:rsidP="00C42DDD">
            <w:r>
              <w:t>Gram pos</w:t>
            </w:r>
          </w:p>
        </w:tc>
        <w:tc>
          <w:tcPr>
            <w:tcW w:w="1141" w:type="dxa"/>
          </w:tcPr>
          <w:p w14:paraId="5C5F9A50" w14:textId="77777777" w:rsidR="00813A02" w:rsidRDefault="00813A02" w:rsidP="00C42DDD"/>
        </w:tc>
        <w:tc>
          <w:tcPr>
            <w:tcW w:w="1141" w:type="dxa"/>
          </w:tcPr>
          <w:p w14:paraId="5AAFD44A" w14:textId="77777777" w:rsidR="00813A02" w:rsidRDefault="00813A02" w:rsidP="00C42DDD"/>
        </w:tc>
        <w:tc>
          <w:tcPr>
            <w:tcW w:w="2051" w:type="dxa"/>
          </w:tcPr>
          <w:p w14:paraId="267003EF" w14:textId="77777777" w:rsidR="00813A02" w:rsidRDefault="00813A02" w:rsidP="00C42DDD"/>
        </w:tc>
        <w:tc>
          <w:tcPr>
            <w:tcW w:w="1346" w:type="dxa"/>
          </w:tcPr>
          <w:p w14:paraId="3253B4A0" w14:textId="36210B5B" w:rsidR="00813A02" w:rsidRDefault="003D3E75" w:rsidP="00C42DDD">
            <w:r>
              <w:fldChar w:fldCharType="begin"/>
            </w:r>
            <w:r>
              <w:instrText xml:space="preserve"> ADDIN EN.CITE &lt;EndNote&gt;&lt;Cite&gt;&lt;Author&gt;Favret&lt;/Author&gt;&lt;Year&gt;1989&lt;/Year&gt;&lt;RecNum&gt;534&lt;/RecNum&gt;&lt;DisplayText&gt;&lt;style face="superscript"&gt;523&lt;/style&gt;&lt;/DisplayText&gt;&lt;record&gt;&lt;rec-number&gt;534&lt;/rec-number&gt;&lt;foreign-keys&gt;&lt;key app="EN" db-id="p5zs9pw5ltwzr3e0webppaa6ae5zxdxszf5s" timestamp="1548109807"&gt;534&lt;/key&gt;&lt;/foreign-keys&gt;&lt;ref-type name="Journal Article"&gt;17&lt;/ref-type&gt;&lt;contributors&gt;&lt;authors&gt;&lt;author&gt;Favret, M. E.&lt;/author&gt;&lt;author&gt;Yousten, A. A.&lt;/author&gt;&lt;/authors&gt;&lt;/contributors&gt;&lt;titles&gt;&lt;title&gt;Thuricin: the bacteriocin produced by Bacillus thuringiensis&lt;/title&gt;&lt;secondary-title&gt;J Invertebr Pathol&lt;/secondary-title&gt;&lt;/titles&gt;&lt;periodical&gt;&lt;full-title&gt;J Invertebr Pathol&lt;/full-title&gt;&lt;/periodical&gt;&lt;pages&gt;206-16&lt;/pages&gt;&lt;volume&gt;53&lt;/volume&gt;&lt;number&gt;2&lt;/number&gt;&lt;keywords&gt;&lt;keyword&gt;Animals&lt;/keyword&gt;&lt;keyword&gt;Bacillus thuringiensis/*metabolism&lt;/keyword&gt;&lt;keyword&gt;Bacteriocins/*biosynthesis/isolation &amp;amp; purification&lt;/keyword&gt;&lt;keyword&gt;Culture Media&lt;/keyword&gt;&lt;/keywords&gt;&lt;dates&gt;&lt;year&gt;1989&lt;/year&gt;&lt;pub-dates&gt;&lt;date&gt;Mar&lt;/date&gt;&lt;/pub-dates&gt;&lt;/dates&gt;&lt;isbn&gt;0022-2011 (Print)&amp;#xD;0022-2011 (Linking)&lt;/isbn&gt;&lt;accession-num&gt;2723445&lt;/accession-num&gt;&lt;urls&gt;&lt;related-urls&gt;&lt;url&gt;https://www.ncbi.nlm.nih.gov/pubmed/2723445&lt;/url&gt;&lt;/related-urls&gt;&lt;/urls&gt;&lt;/record&gt;&lt;/Cite&gt;&lt;/EndNote&gt;</w:instrText>
            </w:r>
            <w:r>
              <w:fldChar w:fldCharType="separate"/>
            </w:r>
            <w:r w:rsidRPr="003D3E75">
              <w:rPr>
                <w:noProof/>
                <w:vertAlign w:val="superscript"/>
              </w:rPr>
              <w:t>523</w:t>
            </w:r>
            <w:r>
              <w:fldChar w:fldCharType="end"/>
            </w:r>
          </w:p>
        </w:tc>
      </w:tr>
      <w:tr w:rsidR="00813A02" w14:paraId="5702E2C0" w14:textId="77777777" w:rsidTr="00C42DDD">
        <w:tc>
          <w:tcPr>
            <w:tcW w:w="2287" w:type="dxa"/>
          </w:tcPr>
          <w:p w14:paraId="0869D9F7" w14:textId="78F27F35" w:rsidR="00813A02" w:rsidRPr="00813A02" w:rsidRDefault="00552DB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E37468</w:t>
            </w:r>
          </w:p>
        </w:tc>
        <w:tc>
          <w:tcPr>
            <w:tcW w:w="1364" w:type="dxa"/>
          </w:tcPr>
          <w:p w14:paraId="5FDB987E" w14:textId="2C861029" w:rsidR="00813A02" w:rsidRDefault="00552DB8" w:rsidP="00C42DDD">
            <w:r>
              <w:t>yes</w:t>
            </w:r>
          </w:p>
        </w:tc>
        <w:tc>
          <w:tcPr>
            <w:tcW w:w="1364" w:type="dxa"/>
          </w:tcPr>
          <w:p w14:paraId="067609B8" w14:textId="522A69EE" w:rsidR="00813A02" w:rsidRDefault="00552DB8" w:rsidP="00C42DDD">
            <w:r>
              <w:t>Gram pos</w:t>
            </w:r>
          </w:p>
        </w:tc>
        <w:tc>
          <w:tcPr>
            <w:tcW w:w="1141" w:type="dxa"/>
          </w:tcPr>
          <w:p w14:paraId="795F998D" w14:textId="77777777" w:rsidR="00813A02" w:rsidRDefault="00813A02" w:rsidP="00C42DDD"/>
        </w:tc>
        <w:tc>
          <w:tcPr>
            <w:tcW w:w="1141" w:type="dxa"/>
          </w:tcPr>
          <w:p w14:paraId="6392C1E3" w14:textId="77777777" w:rsidR="00813A02" w:rsidRDefault="00813A02" w:rsidP="00C42DDD"/>
        </w:tc>
        <w:tc>
          <w:tcPr>
            <w:tcW w:w="2051" w:type="dxa"/>
          </w:tcPr>
          <w:p w14:paraId="1025117C" w14:textId="77777777" w:rsidR="00813A02" w:rsidRDefault="00813A02" w:rsidP="00C42DDD"/>
        </w:tc>
        <w:tc>
          <w:tcPr>
            <w:tcW w:w="1346" w:type="dxa"/>
          </w:tcPr>
          <w:p w14:paraId="791C8AB9" w14:textId="75FAAEEC" w:rsidR="00813A02" w:rsidRDefault="00552DB8" w:rsidP="00C42DDD">
            <w:r>
              <w:fldChar w:fldCharType="begin">
                <w:fldData xml:space="preserve">PEVuZE5vdGU+PENpdGU+PEF1dGhvcj5TdGVsbGE8L0F1dGhvcj48WWVhcj4xOTk1PC9ZZWFyPjxS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VsbGE8L0F1dGhvcj48WWVhcj4xOTk1PC9ZZWFyPjxS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52DB8">
              <w:rPr>
                <w:noProof/>
                <w:vertAlign w:val="superscript"/>
              </w:rPr>
              <w:t>524</w:t>
            </w:r>
            <w:r>
              <w:fldChar w:fldCharType="end"/>
            </w:r>
          </w:p>
        </w:tc>
      </w:tr>
      <w:tr w:rsidR="00813A02" w14:paraId="734D62C9" w14:textId="77777777" w:rsidTr="00C42DDD">
        <w:tc>
          <w:tcPr>
            <w:tcW w:w="2287" w:type="dxa"/>
          </w:tcPr>
          <w:p w14:paraId="2D17FE92" w14:textId="504A8DCE" w:rsidR="00813A02" w:rsidRPr="00813A02" w:rsidRDefault="006B294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lactazole</w:t>
            </w:r>
            <w:proofErr w:type="spellEnd"/>
          </w:p>
        </w:tc>
        <w:tc>
          <w:tcPr>
            <w:tcW w:w="1364" w:type="dxa"/>
          </w:tcPr>
          <w:p w14:paraId="0C8DFB56" w14:textId="3DB29A43" w:rsidR="00813A02" w:rsidRDefault="006B2945" w:rsidP="00C42DDD">
            <w:r>
              <w:t>no</w:t>
            </w:r>
          </w:p>
        </w:tc>
        <w:tc>
          <w:tcPr>
            <w:tcW w:w="1364" w:type="dxa"/>
          </w:tcPr>
          <w:p w14:paraId="3DEFD2FB" w14:textId="77777777" w:rsidR="00813A02" w:rsidRDefault="00813A02" w:rsidP="00C42DDD"/>
        </w:tc>
        <w:tc>
          <w:tcPr>
            <w:tcW w:w="1141" w:type="dxa"/>
          </w:tcPr>
          <w:p w14:paraId="347DBEA0" w14:textId="77777777" w:rsidR="00813A02" w:rsidRDefault="00813A02" w:rsidP="00C42DDD"/>
        </w:tc>
        <w:tc>
          <w:tcPr>
            <w:tcW w:w="1141" w:type="dxa"/>
          </w:tcPr>
          <w:p w14:paraId="5706D8FD" w14:textId="77777777" w:rsidR="00813A02" w:rsidRDefault="00813A02" w:rsidP="00C42DDD"/>
        </w:tc>
        <w:tc>
          <w:tcPr>
            <w:tcW w:w="2051" w:type="dxa"/>
          </w:tcPr>
          <w:p w14:paraId="3CBF4C16" w14:textId="77777777" w:rsidR="00813A02" w:rsidRDefault="00813A02" w:rsidP="00C42DDD"/>
        </w:tc>
        <w:tc>
          <w:tcPr>
            <w:tcW w:w="1346" w:type="dxa"/>
          </w:tcPr>
          <w:p w14:paraId="11D6AA3B" w14:textId="1A33D2BD" w:rsidR="00813A02" w:rsidRDefault="006B2945" w:rsidP="00C42DDD">
            <w:r>
              <w:fldChar w:fldCharType="begin">
                <w:fldData xml:space="preserve">PEVuZE5vdGU+PENpdGU+PEF1dGhvcj5IYXlhc2hpPC9BdXRob3I+PFllYXI+MjAxNDwvWWVhcj48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lhc2hpPC9BdXRob3I+PFllYXI+MjAxNDwvWWVhcj48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B2945">
              <w:rPr>
                <w:noProof/>
                <w:vertAlign w:val="superscript"/>
              </w:rPr>
              <w:t>525</w:t>
            </w:r>
            <w:r>
              <w:fldChar w:fldCharType="end"/>
            </w:r>
          </w:p>
        </w:tc>
      </w:tr>
      <w:tr w:rsidR="00813A02" w14:paraId="0403A72F" w14:textId="77777777" w:rsidTr="00C42DDD">
        <w:tc>
          <w:tcPr>
            <w:tcW w:w="2287" w:type="dxa"/>
          </w:tcPr>
          <w:p w14:paraId="27139B25" w14:textId="62DD6536" w:rsidR="00813A02" w:rsidRPr="00813A02" w:rsidRDefault="006D5AA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crococ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p1</w:t>
            </w:r>
          </w:p>
        </w:tc>
        <w:tc>
          <w:tcPr>
            <w:tcW w:w="1364" w:type="dxa"/>
          </w:tcPr>
          <w:p w14:paraId="36338F44" w14:textId="085B4D4B" w:rsidR="00813A02" w:rsidRDefault="00424259" w:rsidP="00C42DDD">
            <w:r>
              <w:t>yes</w:t>
            </w:r>
          </w:p>
        </w:tc>
        <w:tc>
          <w:tcPr>
            <w:tcW w:w="1364" w:type="dxa"/>
          </w:tcPr>
          <w:p w14:paraId="730BFFB6" w14:textId="3DEC444E" w:rsidR="00813A02" w:rsidRDefault="00424259" w:rsidP="00C42DDD">
            <w:r>
              <w:t>Gram pos</w:t>
            </w:r>
          </w:p>
        </w:tc>
        <w:tc>
          <w:tcPr>
            <w:tcW w:w="1141" w:type="dxa"/>
          </w:tcPr>
          <w:p w14:paraId="2E5DEB6B" w14:textId="77777777" w:rsidR="00813A02" w:rsidRDefault="00813A02" w:rsidP="00C42DDD"/>
        </w:tc>
        <w:tc>
          <w:tcPr>
            <w:tcW w:w="1141" w:type="dxa"/>
          </w:tcPr>
          <w:p w14:paraId="641D3CEA" w14:textId="77777777" w:rsidR="00813A02" w:rsidRDefault="00813A02" w:rsidP="00C42DDD"/>
        </w:tc>
        <w:tc>
          <w:tcPr>
            <w:tcW w:w="2051" w:type="dxa"/>
          </w:tcPr>
          <w:p w14:paraId="50B6BD11" w14:textId="77777777" w:rsidR="00813A02" w:rsidRDefault="00813A02" w:rsidP="00C42DDD"/>
        </w:tc>
        <w:tc>
          <w:tcPr>
            <w:tcW w:w="1346" w:type="dxa"/>
          </w:tcPr>
          <w:p w14:paraId="0D8009C6" w14:textId="41B6C67D" w:rsidR="00813A02" w:rsidRDefault="004E0135" w:rsidP="00C42DDD">
            <w:r>
              <w:fldChar w:fldCharType="begin"/>
            </w:r>
            <w:r>
              <w:instrText xml:space="preserve"> ADDIN EN.CITE &lt;EndNote&gt;&lt;Cite&gt;&lt;Author&gt;Carnio&lt;/Author&gt;&lt;Year&gt;2000&lt;/Year&gt;&lt;RecNum&gt;537&lt;/RecNum&gt;&lt;DisplayText&gt;&lt;style face="superscript"&gt;526&lt;/style&gt;&lt;/DisplayText&gt;&lt;record&gt;&lt;rec-number&gt;537&lt;/rec-number&gt;&lt;foreign-keys&gt;&lt;key app="EN" db-id="p5zs9pw5ltwzr3e0webppaa6ae5zxdxszf5s" timestamp="1548110708"&gt;537&lt;/key&gt;&lt;/foreign-keys&gt;&lt;ref-type name="Journal Article"&gt;17&lt;/ref-type&gt;&lt;contributors&gt;&lt;authors&gt;&lt;author&gt;Carnio, M. C.&lt;/author&gt;&lt;author&gt;Holtzel, A.&lt;/author&gt;&lt;author&gt;Rudolf, M.&lt;/author&gt;&lt;author&gt;Henle, T.&lt;/author&gt;&lt;author&gt;Jung, G.&lt;/author&gt;&lt;author&gt;Scherer, S.&lt;/author&gt;&lt;/authors&gt;&lt;/contributors&gt;&lt;auth-address&gt;Institut fur Mikrobiologie, FML Weihenstephan, Technische Universitat Munchen, D-85354 Freising, Germany.&lt;/auth-address&gt;&lt;titles&gt;&lt;title&gt;The macrocyclic peptide antibiotic micrococcin P(1) is secreted by the food-borne bacterium Staphylococcus equorum WS 2733 and inhibits Listeria monocytogenes on soft cheese&lt;/title&gt;&lt;secondary-title&gt;Appl Environ Microbiol&lt;/secondary-title&gt;&lt;/titles&gt;&lt;periodical&gt;&lt;full-title&gt;Appl Environ Microbiol&lt;/full-title&gt;&lt;/periodical&gt;&lt;pages&gt;2378-84&lt;/pages&gt;&lt;volume&gt;66&lt;/volume&gt;&lt;number&gt;6&lt;/number&gt;&lt;keywords&gt;&lt;keyword&gt;Anti-Bacterial Agents/chemistry/isolation &amp;amp;&lt;/keyword&gt;&lt;keyword&gt;purification/*metabolism/*pharmacology&lt;/keyword&gt;&lt;keyword&gt;Bacteriocins&lt;/keyword&gt;&lt;keyword&gt;Cheese/*microbiology&lt;/keyword&gt;&lt;keyword&gt;Food Microbiology&lt;/keyword&gt;&lt;keyword&gt;Gas Chromatography-Mass Spectrometry&lt;/keyword&gt;&lt;keyword&gt;Listeria monocytogenes/*drug effects/growth &amp;amp; development&lt;/keyword&gt;&lt;keyword&gt;Magnetic Resonance Spectroscopy&lt;/keyword&gt;&lt;keyword&gt;*Peptides&lt;/keyword&gt;&lt;keyword&gt;Staphylococcus/*metabolism&lt;/keyword&gt;&lt;/keywords&gt;&lt;dates&gt;&lt;year&gt;2000&lt;/year&gt;&lt;pub-dates&gt;&lt;date&gt;Jun&lt;/date&gt;&lt;/pub-dates&gt;&lt;/dates&gt;&lt;isbn&gt;0099-2240 (Print)&amp;#xD;0099-2240 (Linking)&lt;/isbn&gt;&lt;accession-num&gt;10831414&lt;/accession-num&gt;&lt;urls&gt;&lt;related-urls&gt;&lt;url&gt;https://www.ncbi.nlm.nih.gov/pubmed/10831414&lt;/url&gt;&lt;/related-urls&gt;&lt;/urls&gt;&lt;custom2&gt;110537&lt;/custom2&gt;&lt;/record&gt;&lt;/Cite&gt;&lt;/EndNote&gt;</w:instrText>
            </w:r>
            <w:r>
              <w:fldChar w:fldCharType="separate"/>
            </w:r>
            <w:r w:rsidRPr="004E0135">
              <w:rPr>
                <w:noProof/>
                <w:vertAlign w:val="superscript"/>
              </w:rPr>
              <w:t>526</w:t>
            </w:r>
            <w:r>
              <w:fldChar w:fldCharType="end"/>
            </w:r>
          </w:p>
        </w:tc>
      </w:tr>
      <w:tr w:rsidR="00813A02" w14:paraId="669DBA59" w14:textId="77777777" w:rsidTr="00C42DDD">
        <w:tc>
          <w:tcPr>
            <w:tcW w:w="2287" w:type="dxa"/>
          </w:tcPr>
          <w:p w14:paraId="4CA2205A" w14:textId="0535B5C7" w:rsidR="00813A02" w:rsidRPr="00813A02" w:rsidRDefault="00397F5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cathiacin</w:t>
            </w:r>
            <w:proofErr w:type="spellEnd"/>
          </w:p>
        </w:tc>
        <w:tc>
          <w:tcPr>
            <w:tcW w:w="1364" w:type="dxa"/>
          </w:tcPr>
          <w:p w14:paraId="02BFE90E" w14:textId="3B23D766" w:rsidR="00813A02" w:rsidRDefault="00397F5A" w:rsidP="00C42DDD">
            <w:r>
              <w:t>yes</w:t>
            </w:r>
          </w:p>
        </w:tc>
        <w:tc>
          <w:tcPr>
            <w:tcW w:w="1364" w:type="dxa"/>
          </w:tcPr>
          <w:p w14:paraId="175C65BA" w14:textId="0B301518" w:rsidR="00813A02" w:rsidRDefault="00397F5A" w:rsidP="00C42DDD">
            <w:r>
              <w:t>Gram pos</w:t>
            </w:r>
          </w:p>
        </w:tc>
        <w:tc>
          <w:tcPr>
            <w:tcW w:w="1141" w:type="dxa"/>
          </w:tcPr>
          <w:p w14:paraId="4EB7476B" w14:textId="77777777" w:rsidR="00813A02" w:rsidRDefault="00813A02" w:rsidP="00C42DDD"/>
        </w:tc>
        <w:tc>
          <w:tcPr>
            <w:tcW w:w="1141" w:type="dxa"/>
          </w:tcPr>
          <w:p w14:paraId="683BC336" w14:textId="77777777" w:rsidR="00813A02" w:rsidRDefault="00813A02" w:rsidP="00C42DDD"/>
        </w:tc>
        <w:tc>
          <w:tcPr>
            <w:tcW w:w="2051" w:type="dxa"/>
          </w:tcPr>
          <w:p w14:paraId="57BCEBAC" w14:textId="77777777" w:rsidR="00813A02" w:rsidRDefault="00813A02" w:rsidP="00C42DDD"/>
        </w:tc>
        <w:tc>
          <w:tcPr>
            <w:tcW w:w="1346" w:type="dxa"/>
          </w:tcPr>
          <w:p w14:paraId="05AA0565" w14:textId="5D4B2292" w:rsidR="00813A02" w:rsidRDefault="00397F5A" w:rsidP="00C42DDD">
            <w:r>
              <w:fldChar w:fldCharType="begin">
                <w:fldData xml:space="preserve">PEVuZE5vdGU+PENpdGU+PEF1dGhvcj5IYXN0ZTwvQXV0aG9yPjxZZWFyPjIwMTI8L1llYXI+PFJl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N0ZTwvQXV0aG9yPjxZZWFyPjIwMTI8L1llYXI+PFJl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97F5A">
              <w:rPr>
                <w:noProof/>
                <w:vertAlign w:val="superscript"/>
              </w:rPr>
              <w:t>527</w:t>
            </w:r>
            <w:r>
              <w:fldChar w:fldCharType="end"/>
            </w:r>
          </w:p>
        </w:tc>
      </w:tr>
      <w:tr w:rsidR="00813A02" w14:paraId="5FA5B562" w14:textId="77777777" w:rsidTr="00C42DDD">
        <w:tc>
          <w:tcPr>
            <w:tcW w:w="2287" w:type="dxa"/>
          </w:tcPr>
          <w:p w14:paraId="08A2CEA5" w14:textId="57EBF13E" w:rsidR="00813A02" w:rsidRPr="00813A02" w:rsidRDefault="00397F5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siheptide</w:t>
            </w:r>
            <w:proofErr w:type="spellEnd"/>
          </w:p>
        </w:tc>
        <w:tc>
          <w:tcPr>
            <w:tcW w:w="1364" w:type="dxa"/>
          </w:tcPr>
          <w:p w14:paraId="68DE5699" w14:textId="27D7D4F6" w:rsidR="00813A02" w:rsidRDefault="00397F5A" w:rsidP="00C42DDD">
            <w:r>
              <w:t>yes</w:t>
            </w:r>
          </w:p>
        </w:tc>
        <w:tc>
          <w:tcPr>
            <w:tcW w:w="1364" w:type="dxa"/>
          </w:tcPr>
          <w:p w14:paraId="34AD1070" w14:textId="42DF225D" w:rsidR="00813A02" w:rsidRDefault="00397F5A" w:rsidP="00C42DDD">
            <w:r>
              <w:t>Gram pos</w:t>
            </w:r>
          </w:p>
        </w:tc>
        <w:tc>
          <w:tcPr>
            <w:tcW w:w="1141" w:type="dxa"/>
          </w:tcPr>
          <w:p w14:paraId="6E5C5EE5" w14:textId="77777777" w:rsidR="00813A02" w:rsidRDefault="00813A02" w:rsidP="00C42DDD"/>
        </w:tc>
        <w:tc>
          <w:tcPr>
            <w:tcW w:w="1141" w:type="dxa"/>
          </w:tcPr>
          <w:p w14:paraId="68B15899" w14:textId="77777777" w:rsidR="00813A02" w:rsidRDefault="00813A02" w:rsidP="00C42DDD"/>
        </w:tc>
        <w:tc>
          <w:tcPr>
            <w:tcW w:w="2051" w:type="dxa"/>
          </w:tcPr>
          <w:p w14:paraId="76A0C483" w14:textId="77777777" w:rsidR="00813A02" w:rsidRDefault="00813A02" w:rsidP="00C42DDD"/>
        </w:tc>
        <w:tc>
          <w:tcPr>
            <w:tcW w:w="1346" w:type="dxa"/>
          </w:tcPr>
          <w:p w14:paraId="109FDB1E" w14:textId="531AFA10" w:rsidR="00813A02" w:rsidRDefault="00397F5A" w:rsidP="00C42DDD">
            <w:r>
              <w:fldChar w:fldCharType="begin">
                <w:fldData xml:space="preserve">PEVuZE5vdGU+PENpdGU+PEF1dGhvcj5IYXN0ZTwvQXV0aG9yPjxZZWFyPjIwMTI8L1llYXI+PFJl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N0ZTwvQXV0aG9yPjxZZWFyPjIwMTI8L1llYXI+PFJl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97F5A">
              <w:rPr>
                <w:noProof/>
                <w:vertAlign w:val="superscript"/>
              </w:rPr>
              <w:t>527</w:t>
            </w:r>
            <w:r>
              <w:fldChar w:fldCharType="end"/>
            </w:r>
          </w:p>
        </w:tc>
      </w:tr>
      <w:tr w:rsidR="00813A02" w14:paraId="6B299AE1" w14:textId="77777777" w:rsidTr="00C42DDD">
        <w:tc>
          <w:tcPr>
            <w:tcW w:w="2287" w:type="dxa"/>
          </w:tcPr>
          <w:p w14:paraId="5929050D" w14:textId="0457219C" w:rsidR="00813A02" w:rsidRPr="00813A02" w:rsidRDefault="00423F5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iomycin</w:t>
            </w:r>
            <w:proofErr w:type="spellEnd"/>
          </w:p>
        </w:tc>
        <w:tc>
          <w:tcPr>
            <w:tcW w:w="1364" w:type="dxa"/>
          </w:tcPr>
          <w:p w14:paraId="15B3B4A4" w14:textId="66F72DA5" w:rsidR="00813A02" w:rsidRDefault="00423F50" w:rsidP="00C42DDD">
            <w:r>
              <w:t>yes</w:t>
            </w:r>
          </w:p>
        </w:tc>
        <w:tc>
          <w:tcPr>
            <w:tcW w:w="1364" w:type="dxa"/>
          </w:tcPr>
          <w:p w14:paraId="2A25C727" w14:textId="6CAB6395" w:rsidR="00813A02" w:rsidRDefault="00423F50" w:rsidP="00C42DDD">
            <w:r>
              <w:t>Gram pos, gram neg</w:t>
            </w:r>
          </w:p>
        </w:tc>
        <w:tc>
          <w:tcPr>
            <w:tcW w:w="1141" w:type="dxa"/>
          </w:tcPr>
          <w:p w14:paraId="0655F944" w14:textId="77777777" w:rsidR="00813A02" w:rsidRDefault="00813A02" w:rsidP="00C42DDD"/>
        </w:tc>
        <w:tc>
          <w:tcPr>
            <w:tcW w:w="1141" w:type="dxa"/>
          </w:tcPr>
          <w:p w14:paraId="2B484DDE" w14:textId="1DD8A0B2" w:rsidR="00813A02" w:rsidRDefault="00F270D5" w:rsidP="00C42DDD">
            <w:r>
              <w:t>yes</w:t>
            </w:r>
          </w:p>
        </w:tc>
        <w:tc>
          <w:tcPr>
            <w:tcW w:w="2051" w:type="dxa"/>
          </w:tcPr>
          <w:p w14:paraId="0FDFFEEA" w14:textId="77777777" w:rsidR="00813A02" w:rsidRDefault="00813A02" w:rsidP="00C42DDD"/>
        </w:tc>
        <w:tc>
          <w:tcPr>
            <w:tcW w:w="1346" w:type="dxa"/>
          </w:tcPr>
          <w:p w14:paraId="1F431281" w14:textId="12B5170F" w:rsidR="00813A02" w:rsidRDefault="00F66DAA" w:rsidP="00C42DDD">
            <w:r>
              <w:fldChar w:fldCharType="begin"/>
            </w:r>
            <w:r>
              <w:instrText xml:space="preserve"> ADDIN EN.CITE &lt;EndNote&gt;&lt;Cite&gt;&lt;Author&gt;Alibek&lt;/Author&gt;&lt;Year&gt;2012&lt;/Year&gt;&lt;RecNum&gt;539&lt;/RecNum&gt;&lt;DisplayText&gt;&lt;style face="superscript"&gt;528&lt;/style&gt;&lt;/DisplayText&gt;&lt;record&gt;&lt;rec-number&gt;539&lt;/rec-number&gt;&lt;foreign-keys&gt;&lt;key app="EN" db-id="p5zs9pw5ltwzr3e0webppaa6ae5zxdxszf5s" timestamp="1548111201"&gt;539&lt;/key&gt;&lt;/foreign-keys&gt;&lt;ref-type name="Journal Article"&gt;17&lt;/ref-type&gt;&lt;contributors&gt;&lt;authors&gt;&lt;author&gt;Alibek, K.&lt;/author&gt;&lt;author&gt;Bekmurzayeva, A.&lt;/author&gt;&lt;author&gt;Mussabekova, A.&lt;/author&gt;&lt;author&gt;Sultankulov, B.&lt;/author&gt;&lt;/authors&gt;&lt;/contributors&gt;&lt;auth-address&gt;&amp;quot;Nazarbayev University Research and Innovation System&amp;quot; private institution, Nazarbayev University, 53 Kabanbay Batyr Avenue, Astana 010000, Kazakhstan. amussabekova@nu.edu.kz.&lt;/auth-address&gt;&lt;titles&gt;&lt;title&gt;Using antimicrobial adjuvant therapy in cancer treatment: a review&lt;/title&gt;&lt;secondary-title&gt;Infect Agent Cancer&lt;/secondary-title&gt;&lt;/titles&gt;&lt;periodical&gt;&lt;full-title&gt;Infect Agent Cancer&lt;/full-title&gt;&lt;/periodical&gt;&lt;pages&gt;33&lt;/pages&gt;&lt;volume&gt;7&lt;/volume&gt;&lt;number&gt;1&lt;/number&gt;&lt;dates&gt;&lt;year&gt;2012&lt;/year&gt;&lt;pub-dates&gt;&lt;date&gt;Nov 20&lt;/date&gt;&lt;/pub-dates&gt;&lt;/dates&gt;&lt;isbn&gt;1750-9378 (Electronic)&amp;#xD;1750-9378 (Linking)&lt;/isbn&gt;&lt;accession-num&gt;23164412&lt;/accession-num&gt;&lt;urls&gt;&lt;related-urls&gt;&lt;url&gt;https://www.ncbi.nlm.nih.gov/pubmed/23164412&lt;/url&gt;&lt;/related-urls&gt;&lt;/urls&gt;&lt;custom2&gt;3637577&lt;/custom2&gt;&lt;electronic-resource-num&gt;10.1186/1750-9378-7-33&lt;/electronic-resource-num&gt;&lt;/record&gt;&lt;/Cite&gt;&lt;/EndNote&gt;</w:instrText>
            </w:r>
            <w:r>
              <w:fldChar w:fldCharType="separate"/>
            </w:r>
            <w:r w:rsidRPr="00F66DAA">
              <w:rPr>
                <w:noProof/>
                <w:vertAlign w:val="superscript"/>
              </w:rPr>
              <w:t>528</w:t>
            </w:r>
            <w:r>
              <w:fldChar w:fldCharType="end"/>
            </w:r>
          </w:p>
        </w:tc>
      </w:tr>
      <w:tr w:rsidR="00813A02" w14:paraId="38510EA8" w14:textId="77777777" w:rsidTr="00C42DDD">
        <w:tc>
          <w:tcPr>
            <w:tcW w:w="2287" w:type="dxa"/>
          </w:tcPr>
          <w:p w14:paraId="29468A18" w14:textId="5BB49BA3" w:rsidR="00813A02" w:rsidRPr="00813A02" w:rsidRDefault="007E5B3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iostrepton</w:t>
            </w:r>
            <w:proofErr w:type="spellEnd"/>
          </w:p>
        </w:tc>
        <w:tc>
          <w:tcPr>
            <w:tcW w:w="1364" w:type="dxa"/>
          </w:tcPr>
          <w:p w14:paraId="122C7F6E" w14:textId="63F67D1C" w:rsidR="00813A02" w:rsidRDefault="007E5B34" w:rsidP="00C42DDD">
            <w:r>
              <w:t>yes</w:t>
            </w:r>
          </w:p>
        </w:tc>
        <w:tc>
          <w:tcPr>
            <w:tcW w:w="1364" w:type="dxa"/>
          </w:tcPr>
          <w:p w14:paraId="50216817" w14:textId="461C5E54" w:rsidR="00813A02" w:rsidRDefault="007E5B34" w:rsidP="00C42DDD">
            <w:r>
              <w:t>Gram pos</w:t>
            </w:r>
            <w:r w:rsidR="009C1137">
              <w:t>, gram neg</w:t>
            </w:r>
          </w:p>
        </w:tc>
        <w:tc>
          <w:tcPr>
            <w:tcW w:w="1141" w:type="dxa"/>
          </w:tcPr>
          <w:p w14:paraId="2CA31EFC" w14:textId="77777777" w:rsidR="00813A02" w:rsidRDefault="00813A02" w:rsidP="00C42DDD"/>
        </w:tc>
        <w:tc>
          <w:tcPr>
            <w:tcW w:w="1141" w:type="dxa"/>
          </w:tcPr>
          <w:p w14:paraId="08E88137" w14:textId="77777777" w:rsidR="00813A02" w:rsidRDefault="00813A02" w:rsidP="00C42DDD"/>
        </w:tc>
        <w:tc>
          <w:tcPr>
            <w:tcW w:w="2051" w:type="dxa"/>
          </w:tcPr>
          <w:p w14:paraId="5AB1E263" w14:textId="77777777" w:rsidR="00813A02" w:rsidRDefault="00813A02" w:rsidP="00C42DDD"/>
        </w:tc>
        <w:tc>
          <w:tcPr>
            <w:tcW w:w="1346" w:type="dxa"/>
          </w:tcPr>
          <w:p w14:paraId="7546CDC6" w14:textId="5DE1ABCD" w:rsidR="00813A02" w:rsidRDefault="009C1137" w:rsidP="00C42DDD">
            <w:r>
              <w:fldChar w:fldCharType="begin"/>
            </w:r>
            <w:r>
              <w:instrText xml:space="preserve"> ADDIN EN.CITE &lt;EndNote&gt;&lt;Cite&gt;&lt;Author&gt;Alibek&lt;/Author&gt;&lt;Year&gt;2012&lt;/Year&gt;&lt;RecNum&gt;539&lt;/RecNum&gt;&lt;DisplayText&gt;&lt;style face="superscript"&gt;528&lt;/style&gt;&lt;/DisplayText&gt;&lt;record&gt;&lt;rec-number&gt;539&lt;/rec-number&gt;&lt;foreign-keys&gt;&lt;key app="EN" db-id="p5zs9pw5ltwzr3e0webppaa6ae5zxdxszf5s" timestamp="1548111201"&gt;539&lt;/key&gt;&lt;/foreign-keys&gt;&lt;ref-type name="Journal Article"&gt;17&lt;/ref-type&gt;&lt;contributors&gt;&lt;authors&gt;&lt;author&gt;Alibek, K.&lt;/author&gt;&lt;author&gt;Bekmurzayeva, A.&lt;/author&gt;&lt;author&gt;Mussabekova, A.&lt;/author&gt;&lt;author&gt;Sultankulov, B.&lt;/author&gt;&lt;/authors&gt;&lt;/contributors&gt;&lt;auth-address&gt;&amp;quot;Nazarbayev University Research and Innovation System&amp;quot; private institution, Nazarbayev University, 53 Kabanbay Batyr Avenue, Astana 010000, Kazakhstan. amussabekova@nu.edu.kz.&lt;/auth-address&gt;&lt;titles&gt;&lt;title&gt;Using antimicrobial adjuvant therapy in cancer treatment: a review&lt;/title&gt;&lt;secondary-title&gt;Infect Agent Cancer&lt;/secondary-title&gt;&lt;/titles&gt;&lt;periodical&gt;&lt;full-title&gt;Infect Agent Cancer&lt;/full-title&gt;&lt;/periodical&gt;&lt;pages&gt;33&lt;/pages&gt;&lt;volume&gt;7&lt;/volume&gt;&lt;number&gt;1&lt;/number&gt;&lt;dates&gt;&lt;year&gt;2012&lt;/year&gt;&lt;pub-dates&gt;&lt;date&gt;Nov 20&lt;/date&gt;&lt;/pub-dates&gt;&lt;/dates&gt;&lt;isbn&gt;1750-9378 (Electronic)&amp;#xD;1750-9378 (Linking)&lt;/isbn&gt;&lt;accession-num&gt;23164412&lt;/accession-num&gt;&lt;urls&gt;&lt;related-urls&gt;&lt;url&gt;https://www.ncbi.nlm.nih.gov/pubmed/23164412&lt;/url&gt;&lt;/related-urls&gt;&lt;/urls&gt;&lt;custom2&gt;3637577&lt;/custom2&gt;&lt;electronic-resource-num&gt;10.1186/1750-9378-7-33&lt;/electronic-resource-num&gt;&lt;/record&gt;&lt;/Cite&gt;&lt;/EndNote&gt;</w:instrText>
            </w:r>
            <w:r>
              <w:fldChar w:fldCharType="separate"/>
            </w:r>
            <w:r w:rsidRPr="009C1137">
              <w:rPr>
                <w:noProof/>
                <w:vertAlign w:val="superscript"/>
              </w:rPr>
              <w:t>528</w:t>
            </w:r>
            <w:r>
              <w:fldChar w:fldCharType="end"/>
            </w:r>
          </w:p>
        </w:tc>
      </w:tr>
      <w:tr w:rsidR="00813A02" w14:paraId="69DDCA4E" w14:textId="77777777" w:rsidTr="00C42DDD">
        <w:tc>
          <w:tcPr>
            <w:tcW w:w="2287" w:type="dxa"/>
          </w:tcPr>
          <w:p w14:paraId="156C3062" w14:textId="09B4F3FC" w:rsidR="00813A02" w:rsidRPr="00813A02" w:rsidRDefault="00BF205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oagulin</w:t>
            </w:r>
          </w:p>
        </w:tc>
        <w:tc>
          <w:tcPr>
            <w:tcW w:w="1364" w:type="dxa"/>
          </w:tcPr>
          <w:p w14:paraId="7288ED73" w14:textId="3B01F6F5" w:rsidR="00813A02" w:rsidRDefault="00BF2052" w:rsidP="00C42DDD">
            <w:r>
              <w:t>yes</w:t>
            </w:r>
          </w:p>
        </w:tc>
        <w:tc>
          <w:tcPr>
            <w:tcW w:w="1364" w:type="dxa"/>
          </w:tcPr>
          <w:p w14:paraId="0A0A4A6B" w14:textId="776C7F1E" w:rsidR="00813A02" w:rsidRDefault="00BF2052" w:rsidP="00C42DDD">
            <w:r>
              <w:t>Gram pos</w:t>
            </w:r>
          </w:p>
        </w:tc>
        <w:tc>
          <w:tcPr>
            <w:tcW w:w="1141" w:type="dxa"/>
          </w:tcPr>
          <w:p w14:paraId="47D5A53D" w14:textId="77777777" w:rsidR="00813A02" w:rsidRDefault="00813A02" w:rsidP="00C42DDD"/>
        </w:tc>
        <w:tc>
          <w:tcPr>
            <w:tcW w:w="1141" w:type="dxa"/>
          </w:tcPr>
          <w:p w14:paraId="6A31021B" w14:textId="77777777" w:rsidR="00813A02" w:rsidRDefault="00813A02" w:rsidP="00C42DDD"/>
        </w:tc>
        <w:tc>
          <w:tcPr>
            <w:tcW w:w="2051" w:type="dxa"/>
          </w:tcPr>
          <w:p w14:paraId="752AA3B1" w14:textId="77777777" w:rsidR="00813A02" w:rsidRDefault="00813A02" w:rsidP="00C42DDD"/>
        </w:tc>
        <w:tc>
          <w:tcPr>
            <w:tcW w:w="1346" w:type="dxa"/>
          </w:tcPr>
          <w:p w14:paraId="7FD6ADFD" w14:textId="6057D7E0" w:rsidR="00813A02" w:rsidRDefault="00161817" w:rsidP="00C42DDD">
            <w:r>
              <w:fldChar w:fldCharType="begin"/>
            </w:r>
            <w:r>
              <w:instrText xml:space="preserve"> ADDIN EN.CITE &lt;EndNote&gt;&lt;Cite&gt;&lt;Author&gt;Hyronimus&lt;/Author&gt;&lt;Year&gt;1998&lt;/Year&gt;&lt;RecNum&gt;540&lt;/RecNum&gt;&lt;DisplayText&gt;&lt;style face="superscript"&gt;529&lt;/style&gt;&lt;/DisplayText&gt;&lt;record&gt;&lt;rec-number&gt;540&lt;/rec-number&gt;&lt;foreign-keys&gt;&lt;key app="EN" db-id="p5zs9pw5ltwzr3e0webppaa6ae5zxdxszf5s" timestamp="1548111452"&gt;540&lt;/key&gt;&lt;/foreign-keys&gt;&lt;ref-type name="Journal Article"&gt;17&lt;/ref-type&gt;&lt;contributors&gt;&lt;authors&gt;&lt;author&gt;Hyronimus, B.&lt;/author&gt;&lt;author&gt;Le Marrec, C.&lt;/author&gt;&lt;author&gt;Urdaci, M. C.&lt;/author&gt;&lt;/authors&gt;&lt;/contributors&gt;&lt;auth-address&gt;Laboratoire de Microbiologie et Biochimie Appliquees, ENITA Bordeaux, Gradignan, France.&lt;/auth-address&gt;&lt;titles&gt;&lt;title&gt;Coagulin, a bacteriocin-like inhibitory substance produced by Bacillus coagulans I4&lt;/title&gt;&lt;secondary-title&gt;J Appl Microbiol&lt;/secondary-title&gt;&lt;/titles&gt;&lt;periodical&gt;&lt;full-title&gt;J Appl Microbiol&lt;/full-title&gt;&lt;/periodical&gt;&lt;pages&gt;42-50&lt;/pages&gt;&lt;volume&gt;85&lt;/volume&gt;&lt;number&gt;1&lt;/number&gt;&lt;keywords&gt;&lt;keyword&gt;Animals&lt;/keyword&gt;&lt;keyword&gt;Anti-Bacterial Agents/pharmacology&lt;/keyword&gt;&lt;keyword&gt;Bacillus/classification/drug effects/isolation &amp;amp; purification/*metabolism&lt;/keyword&gt;&lt;keyword&gt;Bacterial Proteins/*chemistry/drug effects/metabolism/pharmacology&lt;/keyword&gt;&lt;keyword&gt;Bacteriocins/antagonists &amp;amp; inhibitors/*chemistry/pharmacology&lt;/keyword&gt;&lt;keyword&gt;Base Sequence&lt;/keyword&gt;&lt;keyword&gt;Cattle&lt;/keyword&gt;&lt;keyword&gt;Colony Count, Microbial&lt;/keyword&gt;&lt;keyword&gt;DNA, Bacterial/genetics&lt;/keyword&gt;&lt;keyword&gt;DNA, Ribosomal/genetics&lt;/keyword&gt;&lt;keyword&gt;Electrophoresis, Polyacrylamide Gel&lt;/keyword&gt;&lt;keyword&gt;Feces/microbiology&lt;/keyword&gt;&lt;keyword&gt;Gram-Positive Bacteria/drug effects&lt;/keyword&gt;&lt;keyword&gt;Hot Temperature&lt;/keyword&gt;&lt;keyword&gt;Molecular Sequence Data&lt;/keyword&gt;&lt;keyword&gt;Novobiocin/pharmacology&lt;/keyword&gt;&lt;keyword&gt;Random Amplified Polymorphic DNA Technique&lt;/keyword&gt;&lt;/keywords&gt;&lt;dates&gt;&lt;year&gt;1998&lt;/year&gt;&lt;pub-dates&gt;&lt;date&gt;Jul&lt;/date&gt;&lt;/pub-dates&gt;&lt;/dates&gt;&lt;isbn&gt;1364-5072 (Print)&amp;#xD;1364-5072 (Linking)&lt;/isbn&gt;&lt;accession-num&gt;9721655&lt;/accession-num&gt;&lt;urls&gt;&lt;related-urls&gt;&lt;url&gt;https://www.ncbi.nlm.nih.gov/pubmed/9721655&lt;/url&gt;&lt;/related-urls&gt;&lt;/urls&gt;&lt;/record&gt;&lt;/Cite&gt;&lt;/EndNote&gt;</w:instrText>
            </w:r>
            <w:r>
              <w:fldChar w:fldCharType="separate"/>
            </w:r>
            <w:r w:rsidRPr="00161817">
              <w:rPr>
                <w:noProof/>
                <w:vertAlign w:val="superscript"/>
              </w:rPr>
              <w:t>529</w:t>
            </w:r>
            <w:r>
              <w:fldChar w:fldCharType="end"/>
            </w:r>
          </w:p>
        </w:tc>
      </w:tr>
      <w:tr w:rsidR="00813A02" w14:paraId="2009D93F" w14:textId="77777777" w:rsidTr="00C42DDD">
        <w:tc>
          <w:tcPr>
            <w:tcW w:w="2287" w:type="dxa"/>
          </w:tcPr>
          <w:p w14:paraId="6AC95B49" w14:textId="6F262706" w:rsidR="00813A02" w:rsidRPr="00813A02" w:rsidRDefault="00E42DD1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E42DD1">
              <w:rPr>
                <w:rFonts w:ascii="Calibri" w:hAnsi="Calibri" w:cs="Calibri"/>
                <w:color w:val="000000"/>
              </w:rPr>
              <w:t>Plantari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r w:rsidRPr="00E42DD1">
              <w:rPr>
                <w:rFonts w:ascii="Calibri" w:hAnsi="Calibri" w:cs="Calibri"/>
                <w:color w:val="000000"/>
              </w:rPr>
              <w:t>w</w:t>
            </w:r>
          </w:p>
        </w:tc>
        <w:tc>
          <w:tcPr>
            <w:tcW w:w="1364" w:type="dxa"/>
          </w:tcPr>
          <w:p w14:paraId="49BFE486" w14:textId="60EAECB7" w:rsidR="00813A02" w:rsidRDefault="00E42DD1" w:rsidP="00C42DDD">
            <w:r>
              <w:t>yes</w:t>
            </w:r>
          </w:p>
        </w:tc>
        <w:tc>
          <w:tcPr>
            <w:tcW w:w="1364" w:type="dxa"/>
          </w:tcPr>
          <w:p w14:paraId="61AEBCD3" w14:textId="3899044D" w:rsidR="00813A02" w:rsidRDefault="00E42DD1" w:rsidP="00C42DDD">
            <w:r>
              <w:t>Gram pos</w:t>
            </w:r>
          </w:p>
        </w:tc>
        <w:tc>
          <w:tcPr>
            <w:tcW w:w="1141" w:type="dxa"/>
          </w:tcPr>
          <w:p w14:paraId="078EC3D2" w14:textId="77777777" w:rsidR="00813A02" w:rsidRDefault="00813A02" w:rsidP="00C42DDD"/>
        </w:tc>
        <w:tc>
          <w:tcPr>
            <w:tcW w:w="1141" w:type="dxa"/>
          </w:tcPr>
          <w:p w14:paraId="0AFB089D" w14:textId="77777777" w:rsidR="00813A02" w:rsidRDefault="00813A02" w:rsidP="00C42DDD"/>
        </w:tc>
        <w:tc>
          <w:tcPr>
            <w:tcW w:w="2051" w:type="dxa"/>
          </w:tcPr>
          <w:p w14:paraId="5B8620C9" w14:textId="77777777" w:rsidR="00813A02" w:rsidRDefault="00813A02" w:rsidP="00C42DDD"/>
        </w:tc>
        <w:tc>
          <w:tcPr>
            <w:tcW w:w="1346" w:type="dxa"/>
          </w:tcPr>
          <w:p w14:paraId="43A4B03C" w14:textId="17BFB1C7" w:rsidR="00813A02" w:rsidRDefault="0059470D" w:rsidP="00C42DDD">
            <w:r>
              <w:fldChar w:fldCharType="begin"/>
            </w:r>
            <w:r>
              <w:instrText xml:space="preserve"> ADDIN EN.CITE &lt;EndNote&gt;&lt;Cite&gt;&lt;Author&gt;Enan&lt;/Author&gt;&lt;Year&gt;1996&lt;/Year&gt;&lt;RecNum&gt;541&lt;/RecNum&gt;&lt;DisplayText&gt;&lt;style face="superscript"&gt;530&lt;/style&gt;&lt;/DisplayText&gt;&lt;record&gt;&lt;rec-number&gt;541&lt;/rec-number&gt;&lt;foreign-keys&gt;&lt;key app="EN" db-id="p5zs9pw5ltwzr3e0webppaa6ae5zxdxszf5s" timestamp="1548111590"&gt;541&lt;/key&gt;&lt;/foreign-keys&gt;&lt;ref-type name="Journal Article"&gt;17&lt;/ref-type&gt;&lt;contributors&gt;&lt;authors&gt;&lt;author&gt;Enan, G.&lt;/author&gt;&lt;author&gt;el-Essawy, A. A.&lt;/author&gt;&lt;author&gt;Uyttendaele, M.&lt;/author&gt;&lt;author&gt;Debevere, J.&lt;/author&gt;&lt;/authors&gt;&lt;/contributors&gt;&lt;auth-address&gt;Department of Food Technology and Nutrition, Faculty of Agricultural and Applied Biological Sciences, University of Ghent, Belgium.&lt;/auth-address&gt;&lt;titles&gt;&lt;title&gt;Antibacterial activity of Lactobacillus plantarum UG1 isolated from dry sausage: characterization, production and bactericidal action of plantaricin UG1&lt;/title&gt;&lt;secondary-title&gt;Int J Food Microbiol&lt;/secondary-title&gt;&lt;/titles&gt;&lt;periodical&gt;&lt;full-title&gt;Int J Food Microbiol&lt;/full-title&gt;&lt;/periodical&gt;&lt;pages&gt;189-215&lt;/pages&gt;&lt;volume&gt;30&lt;/volume&gt;&lt;number&gt;3&lt;/number&gt;&lt;keywords&gt;&lt;keyword&gt;Adsorption&lt;/keyword&gt;&lt;keyword&gt;Bacteria/*drug effects&lt;/keyword&gt;&lt;keyword&gt;Bacteriocins/*isolation &amp;amp; purification/pharmacology&lt;/keyword&gt;&lt;keyword&gt;*Food Microbiology&lt;/keyword&gt;&lt;keyword&gt;Hydrogen-Ion Concentration&lt;/keyword&gt;&lt;keyword&gt;Lactobacillus/*physiology&lt;/keyword&gt;&lt;keyword&gt;Molecular Weight&lt;/keyword&gt;&lt;keyword&gt;Temperature&lt;/keyword&gt;&lt;/keywords&gt;&lt;dates&gt;&lt;year&gt;1996&lt;/year&gt;&lt;pub-dates&gt;&lt;date&gt;Jul&lt;/date&gt;&lt;/pub-dates&gt;&lt;/dates&gt;&lt;isbn&gt;0168-1605 (Print)&amp;#xD;0168-1605 (Linking)&lt;/isbn&gt;&lt;accession-num&gt;8854175&lt;/accession-num&gt;&lt;urls&gt;&lt;related-urls&gt;&lt;url&gt;https://www.ncbi.nlm.nih.gov/pubmed/8854175&lt;/url&gt;&lt;/related-urls&gt;&lt;/urls&gt;&lt;/record&gt;&lt;/Cite&gt;&lt;/EndNote&gt;</w:instrText>
            </w:r>
            <w:r>
              <w:fldChar w:fldCharType="separate"/>
            </w:r>
            <w:r w:rsidRPr="0059470D">
              <w:rPr>
                <w:noProof/>
                <w:vertAlign w:val="superscript"/>
              </w:rPr>
              <w:t>530</w:t>
            </w:r>
            <w:r>
              <w:fldChar w:fldCharType="end"/>
            </w:r>
          </w:p>
        </w:tc>
      </w:tr>
      <w:tr w:rsidR="00813A02" w14:paraId="1016C521" w14:textId="77777777" w:rsidTr="00C42DDD">
        <w:tc>
          <w:tcPr>
            <w:tcW w:w="2287" w:type="dxa"/>
          </w:tcPr>
          <w:p w14:paraId="5694CC6D" w14:textId="56221F14" w:rsidR="00813A02" w:rsidRPr="00813A02" w:rsidRDefault="0059470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uricin</w:t>
            </w:r>
            <w:proofErr w:type="spellEnd"/>
          </w:p>
        </w:tc>
        <w:tc>
          <w:tcPr>
            <w:tcW w:w="1364" w:type="dxa"/>
          </w:tcPr>
          <w:p w14:paraId="25734AFD" w14:textId="18739D4E" w:rsidR="00813A02" w:rsidRDefault="0059470D" w:rsidP="00C42DDD">
            <w:r>
              <w:t>yes</w:t>
            </w:r>
          </w:p>
        </w:tc>
        <w:tc>
          <w:tcPr>
            <w:tcW w:w="1364" w:type="dxa"/>
          </w:tcPr>
          <w:p w14:paraId="53109A22" w14:textId="16CEA581" w:rsidR="00813A02" w:rsidRDefault="0059470D" w:rsidP="00C42DDD">
            <w:r>
              <w:t>Gram pos</w:t>
            </w:r>
          </w:p>
        </w:tc>
        <w:tc>
          <w:tcPr>
            <w:tcW w:w="1141" w:type="dxa"/>
          </w:tcPr>
          <w:p w14:paraId="3EF5FC78" w14:textId="77777777" w:rsidR="00813A02" w:rsidRDefault="00813A02" w:rsidP="00C42DDD"/>
        </w:tc>
        <w:tc>
          <w:tcPr>
            <w:tcW w:w="1141" w:type="dxa"/>
          </w:tcPr>
          <w:p w14:paraId="7DE35391" w14:textId="77777777" w:rsidR="00813A02" w:rsidRDefault="00813A02" w:rsidP="00C42DDD"/>
        </w:tc>
        <w:tc>
          <w:tcPr>
            <w:tcW w:w="2051" w:type="dxa"/>
          </w:tcPr>
          <w:p w14:paraId="1509E8ED" w14:textId="77777777" w:rsidR="00813A02" w:rsidRDefault="00813A02" w:rsidP="00C42DDD"/>
        </w:tc>
        <w:tc>
          <w:tcPr>
            <w:tcW w:w="1346" w:type="dxa"/>
          </w:tcPr>
          <w:p w14:paraId="38397A54" w14:textId="4D6E1890" w:rsidR="00813A02" w:rsidRDefault="008933FB" w:rsidP="00C42DDD">
            <w:r>
              <w:fldChar w:fldCharType="begin"/>
            </w:r>
            <w:r>
              <w:instrText xml:space="preserve"> ADDIN EN.CITE &lt;EndNote&gt;&lt;Cite&gt;&lt;Author&gt;Favret&lt;/Author&gt;&lt;Year&gt;1989&lt;/Year&gt;&lt;RecNum&gt;543&lt;/RecNum&gt;&lt;DisplayText&gt;&lt;style face="superscript"&gt;523&lt;/style&gt;&lt;/DisplayText&gt;&lt;record&gt;&lt;rec-number&gt;543&lt;/rec-number&gt;&lt;foreign-keys&gt;&lt;key app="EN" db-id="p5zs9pw5ltwzr3e0webppaa6ae5zxdxszf5s" timestamp="1548111913"&gt;543&lt;/key&gt;&lt;/foreign-keys&gt;&lt;ref-type name="Journal Article"&gt;17&lt;/ref-type&gt;&lt;contributors&gt;&lt;authors&gt;&lt;author&gt;Favret, M. E.&lt;/author&gt;&lt;author&gt;Yousten, A. A.&lt;/author&gt;&lt;/authors&gt;&lt;/contributors&gt;&lt;titles&gt;&lt;title&gt;Thuricin: the bacteriocin produced by Bacillus thuringiensis&lt;/title&gt;&lt;secondary-title&gt;J Invertebr Pathol&lt;/secondary-title&gt;&lt;/titles&gt;&lt;periodical&gt;&lt;full-title&gt;J Invertebr Pathol&lt;/full-title&gt;&lt;/periodical&gt;&lt;pages&gt;206-16&lt;/pages&gt;&lt;volume&gt;53&lt;/volume&gt;&lt;number&gt;2&lt;/number&gt;&lt;keywords&gt;&lt;keyword&gt;Animals&lt;/keyword&gt;&lt;keyword&gt;Bacillus thuringiensis/*metabolism&lt;/keyword&gt;&lt;keyword&gt;Bacteriocins/*biosynthesis/isolation &amp;amp; purification&lt;/keyword&gt;&lt;keyword&gt;Culture Media&lt;/keyword&gt;&lt;/keywords&gt;&lt;dates&gt;&lt;year&gt;1989&lt;/year&gt;&lt;pub-dates&gt;&lt;date&gt;Mar&lt;/date&gt;&lt;/pub-dates&gt;&lt;/dates&gt;&lt;isbn&gt;0022-2011 (Print)&amp;#xD;0022-2011 (Linking)&lt;/isbn&gt;&lt;accession-num&gt;2723445&lt;/accession-num&gt;&lt;urls&gt;&lt;related-urls&gt;&lt;url&gt;https://www.ncbi.nlm.nih.gov/pubmed/2723445&lt;/url&gt;&lt;/related-urls&gt;&lt;/urls&gt;&lt;/record&gt;&lt;/Cite&gt;&lt;/EndNote&gt;</w:instrText>
            </w:r>
            <w:r>
              <w:fldChar w:fldCharType="separate"/>
            </w:r>
            <w:r w:rsidRPr="008933FB">
              <w:rPr>
                <w:noProof/>
                <w:vertAlign w:val="superscript"/>
              </w:rPr>
              <w:t>523</w:t>
            </w:r>
            <w:r>
              <w:fldChar w:fldCharType="end"/>
            </w:r>
          </w:p>
        </w:tc>
      </w:tr>
      <w:tr w:rsidR="00813A02" w14:paraId="21A38A4C" w14:textId="77777777" w:rsidTr="00C42DDD">
        <w:tc>
          <w:tcPr>
            <w:tcW w:w="2287" w:type="dxa"/>
          </w:tcPr>
          <w:p w14:paraId="6308D5B1" w14:textId="0AD29C6C" w:rsidR="00813A02" w:rsidRPr="00813A02" w:rsidRDefault="00CE47F8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staxanthin</w:t>
            </w:r>
          </w:p>
        </w:tc>
        <w:tc>
          <w:tcPr>
            <w:tcW w:w="1364" w:type="dxa"/>
          </w:tcPr>
          <w:p w14:paraId="64FAD358" w14:textId="77777777" w:rsidR="00813A02" w:rsidRDefault="00813A02" w:rsidP="00C42DDD"/>
        </w:tc>
        <w:tc>
          <w:tcPr>
            <w:tcW w:w="1364" w:type="dxa"/>
          </w:tcPr>
          <w:p w14:paraId="058AD454" w14:textId="77777777" w:rsidR="00813A02" w:rsidRDefault="00813A02" w:rsidP="00C42DDD"/>
        </w:tc>
        <w:tc>
          <w:tcPr>
            <w:tcW w:w="1141" w:type="dxa"/>
          </w:tcPr>
          <w:p w14:paraId="3A004992" w14:textId="77777777" w:rsidR="00813A02" w:rsidRDefault="00813A02" w:rsidP="00C42DDD"/>
        </w:tc>
        <w:tc>
          <w:tcPr>
            <w:tcW w:w="1141" w:type="dxa"/>
          </w:tcPr>
          <w:p w14:paraId="38134294" w14:textId="77777777" w:rsidR="00813A02" w:rsidRDefault="00813A02" w:rsidP="00C42DDD"/>
        </w:tc>
        <w:tc>
          <w:tcPr>
            <w:tcW w:w="2051" w:type="dxa"/>
          </w:tcPr>
          <w:p w14:paraId="55EDE7C1" w14:textId="5F8B81E1" w:rsidR="00813A02" w:rsidRDefault="00CE47F8" w:rsidP="00C42DDD">
            <w:r>
              <w:t>antioxidant</w:t>
            </w:r>
          </w:p>
        </w:tc>
        <w:tc>
          <w:tcPr>
            <w:tcW w:w="1346" w:type="dxa"/>
          </w:tcPr>
          <w:p w14:paraId="22E0B59A" w14:textId="652A1EE0" w:rsidR="00813A02" w:rsidRDefault="007F4AF1" w:rsidP="00C42DDD">
            <w:r>
              <w:fldChar w:fldCharType="begin"/>
            </w:r>
            <w:r>
              <w:instrText xml:space="preserve"> ADDIN EN.CITE &lt;EndNote&gt;&lt;Cite&gt;&lt;Author&gt;Naguib&lt;/Author&gt;&lt;Year&gt;2000&lt;/Year&gt;&lt;RecNum&gt;542&lt;/RecNum&gt;&lt;DisplayText&gt;&lt;style face="superscript"&gt;531&lt;/style&gt;&lt;/DisplayText&gt;&lt;record&gt;&lt;rec-number&gt;542&lt;/rec-number&gt;&lt;foreign-keys&gt;&lt;key app="EN" db-id="p5zs9pw5ltwzr3e0webppaa6ae5zxdxszf5s" timestamp="1548111804"&gt;542&lt;/key&gt;&lt;/foreign-keys&gt;&lt;ref-type name="Journal Article"&gt;17&lt;/ref-type&gt;&lt;contributors&gt;&lt;authors&gt;&lt;author&gt;Naguib, Y. M.&lt;/author&gt;&lt;/authors&gt;&lt;/contributors&gt;&lt;auth-address&gt;Phytochem Technologies, Chelmsford, MA 01824, USA.&lt;/auth-address&gt;&lt;titles&gt;&lt;title&gt;Antioxidant activities of astaxanthin and related carotenoids&lt;/title&gt;&lt;secondary-title&gt;J Agric Food Chem&lt;/secondary-title&gt;&lt;/titles&gt;&lt;periodical&gt;&lt;full-title&gt;J Agric Food Chem&lt;/full-title&gt;&lt;/periodical&gt;&lt;pages&gt;1150-4&lt;/pages&gt;&lt;volume&gt;48&lt;/volume&gt;&lt;number&gt;4&lt;/number&gt;&lt;keywords&gt;&lt;keyword&gt;Antioxidants/*chemistry&lt;/keyword&gt;&lt;keyword&gt;Boron Compounds&lt;/keyword&gt;&lt;keyword&gt;Calibration&lt;/keyword&gt;&lt;keyword&gt;Carotenoids/*chemistry&lt;/keyword&gt;&lt;keyword&gt;Fluorescent Dyes&lt;/keyword&gt;&lt;keyword&gt;Free Radical Scavengers&lt;/keyword&gt;&lt;keyword&gt;Free Radicals&lt;/keyword&gt;&lt;keyword&gt;Indicators and Reagents&lt;/keyword&gt;&lt;keyword&gt;Peroxides&lt;/keyword&gt;&lt;keyword&gt;Spectrometry, Fluorescence&lt;/keyword&gt;&lt;keyword&gt;Vitamin E/chemistry&lt;/keyword&gt;&lt;keyword&gt;Xanthophylls&lt;/keyword&gt;&lt;keyword&gt;beta Carotene/*analogs &amp;amp; derivatives/chemistry&lt;/keyword&gt;&lt;/keywords&gt;&lt;dates&gt;&lt;year&gt;2000&lt;/year&gt;&lt;pub-dates&gt;&lt;date&gt;Apr&lt;/date&gt;&lt;/pub-dates&gt;&lt;/dates&gt;&lt;isbn&gt;0021-8561 (Print)&amp;#xD;0021-8561 (Linking)&lt;/isbn&gt;&lt;accession-num&gt;10775364&lt;/accession-num&gt;&lt;urls&gt;&lt;related-urls&gt;&lt;url&gt;https://www.ncbi.nlm.nih.gov/pubmed/10775364&lt;/url&gt;&lt;/related-urls&gt;&lt;/urls&gt;&lt;/record&gt;&lt;/Cite&gt;&lt;/EndNote&gt;</w:instrText>
            </w:r>
            <w:r>
              <w:fldChar w:fldCharType="separate"/>
            </w:r>
            <w:r w:rsidRPr="007F4AF1">
              <w:rPr>
                <w:noProof/>
                <w:vertAlign w:val="superscript"/>
              </w:rPr>
              <w:t>531</w:t>
            </w:r>
            <w:r>
              <w:fldChar w:fldCharType="end"/>
            </w:r>
          </w:p>
        </w:tc>
      </w:tr>
      <w:tr w:rsidR="00813A02" w14:paraId="558CBC33" w14:textId="77777777" w:rsidTr="00C42DDD">
        <w:tc>
          <w:tcPr>
            <w:tcW w:w="2287" w:type="dxa"/>
          </w:tcPr>
          <w:p w14:paraId="61E38B2E" w14:textId="7B9E7B22" w:rsidR="00813A02" w:rsidRPr="00813A02" w:rsidRDefault="00B24E5D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B24E5D">
              <w:rPr>
                <w:rFonts w:ascii="Calibri" w:hAnsi="Calibri" w:cs="Calibri"/>
                <w:color w:val="000000"/>
              </w:rPr>
              <w:t>Brasilicard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715F597F" w14:textId="77777777" w:rsidR="00813A02" w:rsidRDefault="00813A02" w:rsidP="00C42DDD"/>
        </w:tc>
        <w:tc>
          <w:tcPr>
            <w:tcW w:w="1364" w:type="dxa"/>
          </w:tcPr>
          <w:p w14:paraId="71F94BA7" w14:textId="77777777" w:rsidR="00813A02" w:rsidRDefault="00813A02" w:rsidP="00C42DDD"/>
        </w:tc>
        <w:tc>
          <w:tcPr>
            <w:tcW w:w="1141" w:type="dxa"/>
          </w:tcPr>
          <w:p w14:paraId="03D842E1" w14:textId="262DF443" w:rsidR="00813A02" w:rsidRDefault="00B24E5D" w:rsidP="00C42DDD">
            <w:r>
              <w:t>yes</w:t>
            </w:r>
          </w:p>
        </w:tc>
        <w:tc>
          <w:tcPr>
            <w:tcW w:w="1141" w:type="dxa"/>
          </w:tcPr>
          <w:p w14:paraId="1A8A52EF" w14:textId="7196CC2A" w:rsidR="00813A02" w:rsidRDefault="00B24E5D" w:rsidP="00C42DDD">
            <w:r>
              <w:t>yes</w:t>
            </w:r>
          </w:p>
        </w:tc>
        <w:tc>
          <w:tcPr>
            <w:tcW w:w="2051" w:type="dxa"/>
          </w:tcPr>
          <w:p w14:paraId="479C6035" w14:textId="77777777" w:rsidR="00813A02" w:rsidRDefault="00813A02" w:rsidP="00C42DDD"/>
        </w:tc>
        <w:tc>
          <w:tcPr>
            <w:tcW w:w="1346" w:type="dxa"/>
          </w:tcPr>
          <w:p w14:paraId="5523B2BC" w14:textId="24A78854" w:rsidR="00813A02" w:rsidRDefault="00B24E5D" w:rsidP="00C42DDD">
            <w:r>
              <w:fldChar w:fldCharType="begin">
                <w:fldData xml:space="preserve">PEVuZE5vdGU+PENpdGU+PEF1dGhvcj5Lb21ha2k8L0F1dGhvcj48WWVhcj4xOTk5PC9ZZWFyPjxS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b21ha2k8L0F1dGhvcj48WWVhcj4xOTk5PC9ZZWFyPjxS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4E5D">
              <w:rPr>
                <w:noProof/>
                <w:vertAlign w:val="superscript"/>
              </w:rPr>
              <w:t>532</w:t>
            </w:r>
            <w:r>
              <w:fldChar w:fldCharType="end"/>
            </w:r>
          </w:p>
        </w:tc>
      </w:tr>
      <w:tr w:rsidR="00813A02" w14:paraId="4771A19E" w14:textId="77777777" w:rsidTr="00C42DDD">
        <w:tc>
          <w:tcPr>
            <w:tcW w:w="2287" w:type="dxa"/>
          </w:tcPr>
          <w:p w14:paraId="3BBA97E3" w14:textId="2000087F" w:rsidR="00813A02" w:rsidRPr="00813A02" w:rsidRDefault="00A83D3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entalenolactone</w:t>
            </w:r>
            <w:proofErr w:type="spellEnd"/>
          </w:p>
        </w:tc>
        <w:tc>
          <w:tcPr>
            <w:tcW w:w="1364" w:type="dxa"/>
          </w:tcPr>
          <w:p w14:paraId="0061B650" w14:textId="3C6FF8DC" w:rsidR="00813A02" w:rsidRDefault="00A83D31" w:rsidP="00C42DDD">
            <w:r>
              <w:t>yes</w:t>
            </w:r>
          </w:p>
        </w:tc>
        <w:tc>
          <w:tcPr>
            <w:tcW w:w="1364" w:type="dxa"/>
          </w:tcPr>
          <w:p w14:paraId="3F9BBC2E" w14:textId="60D9C1CF" w:rsidR="00813A02" w:rsidRDefault="00A83D31" w:rsidP="00C42DDD">
            <w:r>
              <w:t>Gram pos, gram neg</w:t>
            </w:r>
          </w:p>
        </w:tc>
        <w:tc>
          <w:tcPr>
            <w:tcW w:w="1141" w:type="dxa"/>
          </w:tcPr>
          <w:p w14:paraId="548F157D" w14:textId="2CDC70DF" w:rsidR="00813A02" w:rsidRDefault="00A83D31" w:rsidP="00C42DDD">
            <w:r>
              <w:t>yes</w:t>
            </w:r>
          </w:p>
        </w:tc>
        <w:tc>
          <w:tcPr>
            <w:tcW w:w="1141" w:type="dxa"/>
          </w:tcPr>
          <w:p w14:paraId="10385067" w14:textId="47A108C3" w:rsidR="00813A02" w:rsidRDefault="00813A02" w:rsidP="00C42DDD"/>
        </w:tc>
        <w:tc>
          <w:tcPr>
            <w:tcW w:w="2051" w:type="dxa"/>
          </w:tcPr>
          <w:p w14:paraId="5B7139C9" w14:textId="77777777" w:rsidR="00813A02" w:rsidRDefault="00813A02" w:rsidP="00C42DDD"/>
        </w:tc>
        <w:tc>
          <w:tcPr>
            <w:tcW w:w="1346" w:type="dxa"/>
          </w:tcPr>
          <w:p w14:paraId="21C2C0F8" w14:textId="163A942C" w:rsidR="00813A02" w:rsidRDefault="00BA48A2" w:rsidP="00C42DDD">
            <w:r>
              <w:fldChar w:fldCharType="begin"/>
            </w:r>
            <w:r>
              <w:instrText xml:space="preserve"> ADDIN EN.CITE &lt;EndNote&gt;&lt;Cite&gt;&lt;Author&gt;Takamatsu&lt;/Author&gt;&lt;Year&gt;2011&lt;/Year&gt;&lt;RecNum&gt;545&lt;/RecNum&gt;&lt;DisplayText&gt;&lt;style face="superscript"&gt;533&lt;/style&gt;&lt;/DisplayText&gt;&lt;record&gt;&lt;rec-number&gt;545&lt;/rec-number&gt;&lt;foreign-keys&gt;&lt;key app="EN" db-id="p5zs9pw5ltwzr3e0webppaa6ae5zxdxszf5s" timestamp="1548112739"&gt;545&lt;/key&gt;&lt;/foreign-keys&gt;&lt;ref-type name="Journal Article"&gt;17&lt;/ref-type&gt;&lt;contributors&gt;&lt;authors&gt;&lt;author&gt;Takamatsu, S.&lt;/author&gt;&lt;author&gt;Xu, L. H.&lt;/author&gt;&lt;author&gt;Fushinobu, S.&lt;/author&gt;&lt;author&gt;Shoun, H.&lt;/author&gt;&lt;author&gt;Komatsu, M.&lt;/author&gt;&lt;author&gt;Cane, D. E.&lt;/author&gt;&lt;author&gt;Ikeda, H.&lt;/author&gt;&lt;/authors&gt;&lt;/contributors&gt;&lt;auth-address&gt;Laboratory of Microbial Engineering, Kitasato Institute for Life Sciences, Kitasato University, Minami-ku, Sagamihara, Kanagawa, Japan.&lt;/auth-address&gt;&lt;titles&gt;&lt;title&gt;Pentalenic acid is a shunt metabolite in the biosynthesis of the pentalenolactone family of metabolites: hydroxylation of 1-deoxypentalenic acid mediated by CYP105D7 (SAV_7469) of Streptomyces avermitilis&lt;/title&gt;&lt;secondary-title&gt;J Antibiot (Tokyo)&lt;/secondary-title&gt;&lt;/titles&gt;&lt;periodical&gt;&lt;full-title&gt;J Antibiot (Tokyo)&lt;/full-title&gt;&lt;/periodical&gt;&lt;pages&gt;65-71&lt;/pages&gt;&lt;volume&gt;64&lt;/volume&gt;&lt;number&gt;1&lt;/number&gt;&lt;keywords&gt;&lt;keyword&gt;Cytochrome P-450 Enzyme System/*metabolism&lt;/keyword&gt;&lt;keyword&gt;Escherichia coli/genetics&lt;/keyword&gt;&lt;keyword&gt;Hydroxylation&lt;/keyword&gt;&lt;keyword&gt;Isoenzymes&lt;/keyword&gt;&lt;keyword&gt;Kinetics&lt;/keyword&gt;&lt;keyword&gt;Multigene Family&lt;/keyword&gt;&lt;keyword&gt;Mutagenesis, Insertional&lt;/keyword&gt;&lt;keyword&gt;Recombinant Proteins/biosynthesis/genetics/metabolism&lt;/keyword&gt;&lt;keyword&gt;Sesquiterpenes/metabolism&lt;/keyword&gt;&lt;keyword&gt;Streptomyces/enzymology/genetics/*metabolism&lt;/keyword&gt;&lt;/keywords&gt;&lt;dates&gt;&lt;year&gt;2011&lt;/year&gt;&lt;pub-dates&gt;&lt;date&gt;Jan&lt;/date&gt;&lt;/pub-dates&gt;&lt;/dates&gt;&lt;isbn&gt;0021-8820 (Print)&amp;#xD;0021-8820 (Linking)&lt;/isbn&gt;&lt;accession-num&gt;21081950&lt;/accession-num&gt;&lt;urls&gt;&lt;related-urls&gt;&lt;url&gt;https://www.ncbi.nlm.nih.gov/pubmed/21081950&lt;/url&gt;&lt;/related-urls&gt;&lt;/urls&gt;&lt;custom2&gt;3030646&lt;/custom2&gt;&lt;electronic-resource-num&gt;10.1038/ja.2010.135&lt;/electronic-resource-num&gt;&lt;/record&gt;&lt;/Cite&gt;&lt;/EndNote&gt;</w:instrText>
            </w:r>
            <w:r>
              <w:fldChar w:fldCharType="separate"/>
            </w:r>
            <w:r w:rsidRPr="00BA48A2">
              <w:rPr>
                <w:noProof/>
                <w:vertAlign w:val="superscript"/>
              </w:rPr>
              <w:t>533</w:t>
            </w:r>
            <w:r>
              <w:fldChar w:fldCharType="end"/>
            </w:r>
          </w:p>
        </w:tc>
      </w:tr>
      <w:tr w:rsidR="00D277B7" w14:paraId="60B26A21" w14:textId="77777777" w:rsidTr="00C42DDD">
        <w:tc>
          <w:tcPr>
            <w:tcW w:w="2287" w:type="dxa"/>
          </w:tcPr>
          <w:p w14:paraId="5FF67B8F" w14:textId="7228F860" w:rsidR="00D277B7" w:rsidRDefault="00B24B6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zeaxanthin</w:t>
            </w:r>
          </w:p>
        </w:tc>
        <w:tc>
          <w:tcPr>
            <w:tcW w:w="1364" w:type="dxa"/>
          </w:tcPr>
          <w:p w14:paraId="0DEF0A46" w14:textId="77777777" w:rsidR="00D277B7" w:rsidRDefault="00D277B7" w:rsidP="00C42DDD"/>
        </w:tc>
        <w:tc>
          <w:tcPr>
            <w:tcW w:w="1364" w:type="dxa"/>
          </w:tcPr>
          <w:p w14:paraId="2669D36F" w14:textId="77777777" w:rsidR="00D277B7" w:rsidRDefault="00D277B7" w:rsidP="00C42DDD"/>
        </w:tc>
        <w:tc>
          <w:tcPr>
            <w:tcW w:w="1141" w:type="dxa"/>
          </w:tcPr>
          <w:p w14:paraId="44E0FF0C" w14:textId="77777777" w:rsidR="00D277B7" w:rsidRDefault="00D277B7" w:rsidP="00C42DDD"/>
        </w:tc>
        <w:tc>
          <w:tcPr>
            <w:tcW w:w="1141" w:type="dxa"/>
          </w:tcPr>
          <w:p w14:paraId="06A55245" w14:textId="77777777" w:rsidR="00D277B7" w:rsidRDefault="00D277B7" w:rsidP="00C42DDD"/>
        </w:tc>
        <w:tc>
          <w:tcPr>
            <w:tcW w:w="2051" w:type="dxa"/>
          </w:tcPr>
          <w:p w14:paraId="0F51CB8E" w14:textId="566DA3DF" w:rsidR="00D277B7" w:rsidRDefault="00B24B69" w:rsidP="00C42DDD">
            <w:r>
              <w:t>antioxidant</w:t>
            </w:r>
          </w:p>
        </w:tc>
        <w:tc>
          <w:tcPr>
            <w:tcW w:w="1346" w:type="dxa"/>
          </w:tcPr>
          <w:p w14:paraId="4FFAB9B0" w14:textId="727F3072" w:rsidR="00D277B7" w:rsidRDefault="00B24B69" w:rsidP="00C42DDD">
            <w:r>
              <w:fldChar w:fldCharType="begin">
                <w:fldData xml:space="preserve">PEVuZE5vdGU+PENpdGU+PEF1dGhvcj5IYXZhdXg8L0F1dGhvcj48WWVhcj4yMDA3PC9ZZWFyPjxS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ZhdXg8L0F1dGhvcj48WWVhcj4yMDA3PC9ZZWFyPjxS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24B69">
              <w:rPr>
                <w:noProof/>
                <w:vertAlign w:val="superscript"/>
              </w:rPr>
              <w:t>534</w:t>
            </w:r>
            <w:r>
              <w:fldChar w:fldCharType="end"/>
            </w:r>
          </w:p>
        </w:tc>
      </w:tr>
      <w:tr w:rsidR="00D277B7" w14:paraId="78D95362" w14:textId="77777777" w:rsidTr="00C42DDD">
        <w:tc>
          <w:tcPr>
            <w:tcW w:w="2287" w:type="dxa"/>
          </w:tcPr>
          <w:p w14:paraId="04B60051" w14:textId="7A97822E" w:rsidR="00D277B7" w:rsidRDefault="0057662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sorenieratene</w:t>
            </w:r>
            <w:proofErr w:type="spellEnd"/>
          </w:p>
        </w:tc>
        <w:tc>
          <w:tcPr>
            <w:tcW w:w="1364" w:type="dxa"/>
          </w:tcPr>
          <w:p w14:paraId="5536E5BD" w14:textId="77777777" w:rsidR="00D277B7" w:rsidRDefault="00D277B7" w:rsidP="00C42DDD"/>
        </w:tc>
        <w:tc>
          <w:tcPr>
            <w:tcW w:w="1364" w:type="dxa"/>
          </w:tcPr>
          <w:p w14:paraId="361853FC" w14:textId="77777777" w:rsidR="00D277B7" w:rsidRDefault="00D277B7" w:rsidP="00C42DDD"/>
        </w:tc>
        <w:tc>
          <w:tcPr>
            <w:tcW w:w="1141" w:type="dxa"/>
          </w:tcPr>
          <w:p w14:paraId="5E5AB998" w14:textId="77777777" w:rsidR="00D277B7" w:rsidRDefault="00D277B7" w:rsidP="00C42DDD"/>
        </w:tc>
        <w:tc>
          <w:tcPr>
            <w:tcW w:w="1141" w:type="dxa"/>
          </w:tcPr>
          <w:p w14:paraId="598EEE42" w14:textId="77777777" w:rsidR="00D277B7" w:rsidRDefault="00D277B7" w:rsidP="00C42DDD"/>
        </w:tc>
        <w:tc>
          <w:tcPr>
            <w:tcW w:w="2051" w:type="dxa"/>
          </w:tcPr>
          <w:p w14:paraId="5B574559" w14:textId="06786C32" w:rsidR="00D277B7" w:rsidRDefault="00576620" w:rsidP="00C42DDD">
            <w:r>
              <w:t>antioxidant</w:t>
            </w:r>
          </w:p>
        </w:tc>
        <w:tc>
          <w:tcPr>
            <w:tcW w:w="1346" w:type="dxa"/>
          </w:tcPr>
          <w:p w14:paraId="3E0C4C56" w14:textId="44B162E2" w:rsidR="00D277B7" w:rsidRDefault="00576620" w:rsidP="00C42DDD">
            <w:r>
              <w:fldChar w:fldCharType="begin"/>
            </w:r>
            <w:r>
              <w:instrText xml:space="preserve"> ADDIN EN.CITE &lt;EndNote&gt;&lt;Cite&gt;&lt;Author&gt;Wagener&lt;/Author&gt;&lt;Year&gt;2012&lt;/Year&gt;&lt;RecNum&gt;547&lt;/RecNum&gt;&lt;DisplayText&gt;&lt;style face="superscript"&gt;535&lt;/style&gt;&lt;/DisplayText&gt;&lt;record&gt;&lt;rec-number&gt;547&lt;/rec-number&gt;&lt;foreign-keys&gt;&lt;key app="EN" db-id="p5zs9pw5ltwzr3e0webppaa6ae5zxdxszf5s" timestamp="1548172093"&gt;547&lt;/key&gt;&lt;/foreign-keys&gt;&lt;ref-type name="Journal Article"&gt;17&lt;/ref-type&gt;&lt;contributors&gt;&lt;authors&gt;&lt;author&gt;Wagener, S.&lt;/author&gt;&lt;author&gt;Volker, T.&lt;/author&gt;&lt;author&gt;De Spirt, S.&lt;/author&gt;&lt;author&gt;Ernst, H.&lt;/author&gt;&lt;author&gt;Stahl, W.&lt;/author&gt;&lt;/authors&gt;&lt;/contributors&gt;&lt;auth-address&gt;Institute of Biochemistry and Molecular Biology I, Faculty of Medicine, Heinrich-Heine-University Dusseldorf, Dusseldorf, Germany.&lt;/auth-address&gt;&lt;titles&gt;&lt;title&gt;3,3&amp;apos;-Dihydroxyisorenieratene and isorenieratene prevent UV-induced DNA damage in human skin fibroblasts&lt;/title&gt;&lt;secondary-title&gt;Free Radic Biol Med&lt;/secondary-title&gt;&lt;/titles&gt;&lt;periodical&gt;&lt;full-title&gt;Free Radic Biol Med&lt;/full-title&gt;&lt;/periodical&gt;&lt;pages&gt;457-63&lt;/pages&gt;&lt;volume&gt;53&lt;/volume&gt;&lt;number&gt;3&lt;/number&gt;&lt;keywords&gt;&lt;keyword&gt;Antioxidants/metabolism/pharmacology&lt;/keyword&gt;&lt;keyword&gt;Carotenoids/metabolism/*pharmacology&lt;/keyword&gt;&lt;keyword&gt;Cell Survival&lt;/keyword&gt;&lt;keyword&gt;Cells, Cultured&lt;/keyword&gt;&lt;keyword&gt;*DNA Breaks&lt;/keyword&gt;&lt;keyword&gt;Fibroblasts/*drug effects/metabolism/physiology/radiation effects&lt;/keyword&gt;&lt;keyword&gt;Humans&lt;/keyword&gt;&lt;keyword&gt;Liposomes/metabolism&lt;/keyword&gt;&lt;keyword&gt;Malondialdehyde/metabolism&lt;/keyword&gt;&lt;keyword&gt;Phenols/*pharmacology&lt;/keyword&gt;&lt;keyword&gt;Pyrimidine Dimers/metabolism&lt;/keyword&gt;&lt;keyword&gt;Skin/*cytology&lt;/keyword&gt;&lt;keyword&gt;Sunscreening Agents/metabolism/*pharmacology&lt;/keyword&gt;&lt;keyword&gt;*Ultraviolet Rays&lt;/keyword&gt;&lt;/keywords&gt;&lt;dates&gt;&lt;year&gt;2012&lt;/year&gt;&lt;pub-dates&gt;&lt;date&gt;Aug 1&lt;/date&gt;&lt;/pub-dates&gt;&lt;/dates&gt;&lt;isbn&gt;1873-4596 (Electronic)&amp;#xD;0891-5849 (Linking)&lt;/isbn&gt;&lt;accession-num&gt;22634149&lt;/accession-num&gt;&lt;urls&gt;&lt;related-urls&gt;&lt;url&gt;https://www.ncbi.nlm.nih.gov/pubmed/22634149&lt;/url&gt;&lt;/related-urls&gt;&lt;/urls&gt;&lt;electronic-resource-num&gt;10.1016/j.freeradbiomed.2012.05.022&lt;/electronic-resource-num&gt;&lt;/record&gt;&lt;/Cite&gt;&lt;/EndNote&gt;</w:instrText>
            </w:r>
            <w:r>
              <w:fldChar w:fldCharType="separate"/>
            </w:r>
            <w:r w:rsidRPr="00576620">
              <w:rPr>
                <w:noProof/>
                <w:vertAlign w:val="superscript"/>
              </w:rPr>
              <w:t>535</w:t>
            </w:r>
            <w:r>
              <w:fldChar w:fldCharType="end"/>
            </w:r>
          </w:p>
        </w:tc>
      </w:tr>
      <w:tr w:rsidR="00D277B7" w14:paraId="132B9D70" w14:textId="77777777" w:rsidTr="00C42DDD">
        <w:tc>
          <w:tcPr>
            <w:tcW w:w="2287" w:type="dxa"/>
          </w:tcPr>
          <w:p w14:paraId="13141A83" w14:textId="4B2015EC" w:rsidR="00D277B7" w:rsidRDefault="006078C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iazepinomicin</w:t>
            </w:r>
            <w:proofErr w:type="spellEnd"/>
          </w:p>
        </w:tc>
        <w:tc>
          <w:tcPr>
            <w:tcW w:w="1364" w:type="dxa"/>
          </w:tcPr>
          <w:p w14:paraId="0549C92B" w14:textId="0D840B72" w:rsidR="00D277B7" w:rsidRDefault="006078C0" w:rsidP="00C42DDD">
            <w:r>
              <w:t>yes</w:t>
            </w:r>
          </w:p>
        </w:tc>
        <w:tc>
          <w:tcPr>
            <w:tcW w:w="1364" w:type="dxa"/>
          </w:tcPr>
          <w:p w14:paraId="7AB72539" w14:textId="52D5C1A7" w:rsidR="00D277B7" w:rsidRDefault="006078C0" w:rsidP="00C42DDD">
            <w:r>
              <w:t>Gram pos</w:t>
            </w:r>
          </w:p>
        </w:tc>
        <w:tc>
          <w:tcPr>
            <w:tcW w:w="1141" w:type="dxa"/>
          </w:tcPr>
          <w:p w14:paraId="5F1BFB29" w14:textId="77777777" w:rsidR="00D277B7" w:rsidRDefault="00D277B7" w:rsidP="00C42DDD"/>
        </w:tc>
        <w:tc>
          <w:tcPr>
            <w:tcW w:w="1141" w:type="dxa"/>
          </w:tcPr>
          <w:p w14:paraId="4F7F2CAF" w14:textId="77777777" w:rsidR="00D277B7" w:rsidRDefault="00D277B7" w:rsidP="00C42DDD"/>
        </w:tc>
        <w:tc>
          <w:tcPr>
            <w:tcW w:w="2051" w:type="dxa"/>
          </w:tcPr>
          <w:p w14:paraId="5CE218C7" w14:textId="77777777" w:rsidR="00D277B7" w:rsidRDefault="00D277B7" w:rsidP="00C42DDD"/>
        </w:tc>
        <w:tc>
          <w:tcPr>
            <w:tcW w:w="1346" w:type="dxa"/>
          </w:tcPr>
          <w:p w14:paraId="68DD7703" w14:textId="33FD6C98" w:rsidR="00D277B7" w:rsidRDefault="009950A2" w:rsidP="00C42DDD">
            <w:r>
              <w:fldChar w:fldCharType="begin"/>
            </w:r>
            <w:r>
              <w:instrText xml:space="preserve"> ADDIN EN.CITE &lt;EndNote&gt;&lt;Cite&gt;&lt;Author&gt;Charan&lt;/Author&gt;&lt;Year&gt;2004&lt;/Year&gt;&lt;RecNum&gt;548&lt;/RecNum&gt;&lt;DisplayText&gt;&lt;style face="superscript"&gt;536&lt;/style&gt;&lt;/DisplayText&gt;&lt;record&gt;&lt;rec-number&gt;548&lt;/rec-number&gt;&lt;foreign-keys&gt;&lt;key app="EN" db-id="p5zs9pw5ltwzr3e0webppaa6ae5zxdxszf5s" timestamp="1548172223"&gt;548&lt;/key&gt;&lt;/foreign-keys&gt;&lt;ref-type name="Journal Article"&gt;17&lt;/ref-type&gt;&lt;contributors&gt;&lt;authors&gt;&lt;author&gt;Charan, R. D.&lt;/author&gt;&lt;author&gt;Schlingmann, G.&lt;/author&gt;&lt;author&gt;Janso, J.&lt;/author&gt;&lt;author&gt;Bernan, V.&lt;/author&gt;&lt;author&gt;Feng, X.&lt;/author&gt;&lt;author&gt;Carter, G. T.&lt;/author&gt;&lt;/authors&gt;&lt;/contributors&gt;&lt;auth-address&gt;Chemical and Screening Sciences, Wyeth Research, 401 N. Middletown Road, Pearl River, New York 10965, USA. charanr@wyeth.com&lt;/auth-address&gt;&lt;titles&gt;&lt;title&gt;Diazepinomicin, a new antimicrobial alkaloid from a marine Micromonospora sp&lt;/title&gt;&lt;secondary-title&gt;J Nat Prod&lt;/secondary-title&gt;&lt;/titles&gt;&lt;periodical&gt;&lt;full-title&gt;J Nat Prod&lt;/full-title&gt;&lt;/periodical&gt;&lt;pages&gt;1431-3&lt;/pages&gt;&lt;volume&gt;67&lt;/volume&gt;&lt;number&gt;8&lt;/number&gt;&lt;keywords&gt;&lt;keyword&gt;Alkaloids/chemistry/*isolation &amp;amp; purification/pharmacology&lt;/keyword&gt;&lt;keyword&gt;Anti-Bacterial Agents/chemistry/*isolation &amp;amp; purification/pharmacology&lt;/keyword&gt;&lt;keyword&gt;Dibenzazepines/chemistry/*isolation &amp;amp; purification/pharmacology&lt;/keyword&gt;&lt;keyword&gt;Gram-Positive Bacteria/drug effects&lt;/keyword&gt;&lt;keyword&gt;Japan&lt;/keyword&gt;&lt;keyword&gt;Microbial Sensitivity Tests&lt;/keyword&gt;&lt;keyword&gt;Micromonospora/*chemistry&lt;/keyword&gt;&lt;keyword&gt;Molecular Structure&lt;/keyword&gt;&lt;keyword&gt;Nuclear Magnetic Resonance, Biomolecular&lt;/keyword&gt;&lt;/keywords&gt;&lt;dates&gt;&lt;year&gt;2004&lt;/year&gt;&lt;pub-dates&gt;&lt;date&gt;Aug&lt;/date&gt;&lt;/pub-dates&gt;&lt;/dates&gt;&lt;isbn&gt;0163-3864 (Print)&amp;#xD;0163-3864 (Linking)&lt;/isbn&gt;&lt;accession-num&gt;15332871&lt;/accession-num&gt;&lt;urls&gt;&lt;related-urls&gt;&lt;url&gt;https://www.ncbi.nlm.nih.gov/pubmed/15332871&lt;/url&gt;&lt;/related-urls&gt;&lt;/urls&gt;&lt;electronic-resource-num&gt;10.1021/np040042r&lt;/electronic-resource-num&gt;&lt;/record&gt;&lt;/Cite&gt;&lt;/EndNote&gt;</w:instrText>
            </w:r>
            <w:r>
              <w:fldChar w:fldCharType="separate"/>
            </w:r>
            <w:r w:rsidRPr="009950A2">
              <w:rPr>
                <w:noProof/>
                <w:vertAlign w:val="superscript"/>
              </w:rPr>
              <w:t>536</w:t>
            </w:r>
            <w:r>
              <w:fldChar w:fldCharType="end"/>
            </w:r>
          </w:p>
        </w:tc>
      </w:tr>
      <w:tr w:rsidR="00D277B7" w14:paraId="08A4F32A" w14:textId="77777777" w:rsidTr="00C42DDD">
        <w:tc>
          <w:tcPr>
            <w:tcW w:w="2287" w:type="dxa"/>
          </w:tcPr>
          <w:p w14:paraId="09461AFA" w14:textId="31687A15" w:rsidR="00D277B7" w:rsidRDefault="00B032A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carbose</w:t>
            </w:r>
          </w:p>
        </w:tc>
        <w:tc>
          <w:tcPr>
            <w:tcW w:w="1364" w:type="dxa"/>
          </w:tcPr>
          <w:p w14:paraId="61859088" w14:textId="77777777" w:rsidR="00D277B7" w:rsidRDefault="00D277B7" w:rsidP="00C42DDD"/>
        </w:tc>
        <w:tc>
          <w:tcPr>
            <w:tcW w:w="1364" w:type="dxa"/>
          </w:tcPr>
          <w:p w14:paraId="5C069596" w14:textId="77777777" w:rsidR="00D277B7" w:rsidRDefault="00D277B7" w:rsidP="00C42DDD"/>
        </w:tc>
        <w:tc>
          <w:tcPr>
            <w:tcW w:w="1141" w:type="dxa"/>
          </w:tcPr>
          <w:p w14:paraId="03A56FB7" w14:textId="77777777" w:rsidR="00D277B7" w:rsidRDefault="00D277B7" w:rsidP="00C42DDD"/>
        </w:tc>
        <w:tc>
          <w:tcPr>
            <w:tcW w:w="1141" w:type="dxa"/>
          </w:tcPr>
          <w:p w14:paraId="7CBB793F" w14:textId="77777777" w:rsidR="00D277B7" w:rsidRDefault="00D277B7" w:rsidP="00C42DDD"/>
        </w:tc>
        <w:tc>
          <w:tcPr>
            <w:tcW w:w="2051" w:type="dxa"/>
          </w:tcPr>
          <w:p w14:paraId="3F2767D0" w14:textId="314530B1" w:rsidR="00D277B7" w:rsidRDefault="00B032AE" w:rsidP="00C42DDD">
            <w:r>
              <w:t>Glucosidase inhibitor</w:t>
            </w:r>
          </w:p>
        </w:tc>
        <w:tc>
          <w:tcPr>
            <w:tcW w:w="1346" w:type="dxa"/>
          </w:tcPr>
          <w:p w14:paraId="65C66F33" w14:textId="06331E25" w:rsidR="00D277B7" w:rsidRDefault="004A49BC" w:rsidP="00C42DDD">
            <w:r>
              <w:fldChar w:fldCharType="begin"/>
            </w:r>
            <w:r>
              <w:instrText xml:space="preserve"> ADDIN EN.CITE &lt;EndNote&gt;&lt;Cite&gt;&lt;Author&gt;Bischoff&lt;/Author&gt;&lt;Year&gt;1995&lt;/Year&gt;&lt;RecNum&gt;549&lt;/RecNum&gt;&lt;DisplayText&gt;&lt;style face="superscript"&gt;537&lt;/style&gt;&lt;/DisplayText&gt;&lt;record&gt;&lt;rec-number&gt;549&lt;/rec-number&gt;&lt;foreign-keys&gt;&lt;key app="EN" db-id="p5zs9pw5ltwzr3e0webppaa6ae5zxdxszf5s" timestamp="1548172435"&gt;549&lt;/key&gt;&lt;/foreign-keys&gt;&lt;ref-type name="Journal Article"&gt;17&lt;/ref-type&gt;&lt;contributors&gt;&lt;authors&gt;&lt;author&gt;Bischoff, H.&lt;/author&gt;&lt;/authors&gt;&lt;/contributors&gt;&lt;auth-address&gt;Institute for Cardiovascular and Arteriosclerosis Research, Bayer AG, Wuppertal, Germany.&lt;/auth-address&gt;&lt;titles&gt;&lt;title&gt;The mechanism of alpha-glucosidase inhibition in the management of diabetes&lt;/title&gt;&lt;secondary-title&gt;Clin Invest Med&lt;/secondary-title&gt;&lt;/titles&gt;&lt;periodical&gt;&lt;full-title&gt;Clin Invest Med&lt;/full-title&gt;&lt;/periodical&gt;&lt;pages&gt;303-11&lt;/pages&gt;&lt;volume&gt;18&lt;/volume&gt;&lt;number&gt;4&lt;/number&gt;&lt;keywords&gt;&lt;keyword&gt;Acarbose&lt;/keyword&gt;&lt;keyword&gt;Animals&lt;/keyword&gt;&lt;keyword&gt;Diabetes Mellitus, Type 2/*drug therapy/*enzymology&lt;/keyword&gt;&lt;keyword&gt;Enzyme Inhibitors/*pharmacology&lt;/keyword&gt;&lt;keyword&gt;*Glycoside Hydrolase Inhibitors&lt;/keyword&gt;&lt;keyword&gt;Humans&lt;/keyword&gt;&lt;keyword&gt;Hypoglycemic Agents/*pharmacology&lt;/keyword&gt;&lt;keyword&gt;Trisaccharides/*pharmacology&lt;/keyword&gt;&lt;/keywords&gt;&lt;dates&gt;&lt;year&gt;1995&lt;/year&gt;&lt;pub-dates&gt;&lt;date&gt;Aug&lt;/date&gt;&lt;/pub-dates&gt;&lt;/dates&gt;&lt;isbn&gt;0147-958X (Print)&amp;#xD;0147-958X (Linking)&lt;/isbn&gt;&lt;accession-num&gt;8549017&lt;/accession-num&gt;&lt;urls&gt;&lt;related-urls&gt;&lt;url&gt;https://www.ncbi.nlm.nih.gov/pubmed/8549017&lt;/url&gt;&lt;/related-urls&gt;&lt;/urls&gt;&lt;/record&gt;&lt;/Cite&gt;&lt;/EndNote&gt;</w:instrText>
            </w:r>
            <w:r>
              <w:fldChar w:fldCharType="separate"/>
            </w:r>
            <w:r w:rsidRPr="004A49BC">
              <w:rPr>
                <w:noProof/>
                <w:vertAlign w:val="superscript"/>
              </w:rPr>
              <w:t>537</w:t>
            </w:r>
            <w:r>
              <w:fldChar w:fldCharType="end"/>
            </w:r>
          </w:p>
        </w:tc>
      </w:tr>
      <w:tr w:rsidR="00D277B7" w14:paraId="510532DC" w14:textId="77777777" w:rsidTr="00C42DDD">
        <w:tc>
          <w:tcPr>
            <w:tcW w:w="2287" w:type="dxa"/>
          </w:tcPr>
          <w:p w14:paraId="05B09771" w14:textId="7AD7A9DA" w:rsidR="00D277B7" w:rsidRDefault="00DD2E5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pramycin</w:t>
            </w:r>
          </w:p>
        </w:tc>
        <w:tc>
          <w:tcPr>
            <w:tcW w:w="1364" w:type="dxa"/>
          </w:tcPr>
          <w:p w14:paraId="62AE79DA" w14:textId="33D0281E" w:rsidR="00D277B7" w:rsidRDefault="00DD2E52" w:rsidP="00C42DDD">
            <w:r>
              <w:t>yes</w:t>
            </w:r>
          </w:p>
        </w:tc>
        <w:tc>
          <w:tcPr>
            <w:tcW w:w="1364" w:type="dxa"/>
          </w:tcPr>
          <w:p w14:paraId="5A859C0D" w14:textId="7A1CC1A6" w:rsidR="00D277B7" w:rsidRDefault="00DD2E52" w:rsidP="00C42DDD">
            <w:r>
              <w:t>Gram pos, gram neg</w:t>
            </w:r>
          </w:p>
        </w:tc>
        <w:tc>
          <w:tcPr>
            <w:tcW w:w="1141" w:type="dxa"/>
          </w:tcPr>
          <w:p w14:paraId="52C0823A" w14:textId="77777777" w:rsidR="00D277B7" w:rsidRDefault="00D277B7" w:rsidP="00C42DDD"/>
        </w:tc>
        <w:tc>
          <w:tcPr>
            <w:tcW w:w="1141" w:type="dxa"/>
          </w:tcPr>
          <w:p w14:paraId="3E50CD4D" w14:textId="77777777" w:rsidR="00D277B7" w:rsidRDefault="00D277B7" w:rsidP="00C42DDD"/>
        </w:tc>
        <w:tc>
          <w:tcPr>
            <w:tcW w:w="2051" w:type="dxa"/>
          </w:tcPr>
          <w:p w14:paraId="3CE0E1D5" w14:textId="77777777" w:rsidR="00D277B7" w:rsidRDefault="00D277B7" w:rsidP="00C42DDD"/>
        </w:tc>
        <w:tc>
          <w:tcPr>
            <w:tcW w:w="1346" w:type="dxa"/>
          </w:tcPr>
          <w:p w14:paraId="1A448092" w14:textId="284449BB" w:rsidR="00D277B7" w:rsidRDefault="002A2FBF" w:rsidP="00C42DDD">
            <w:r>
              <w:fldChar w:fldCharType="begin">
                <w:fldData xml:space="preserve">PEVuZE5vdGU+PENpdGU+PEF1dGhvcj5NZXllcjwvQXV0aG9yPjxZZWFyPjIwMTQ8L1llYXI+PFJl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ZXllcjwvQXV0aG9yPjxZZWFyPjIwMTQ8L1llYXI+PFJl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A2FBF">
              <w:rPr>
                <w:noProof/>
                <w:vertAlign w:val="superscript"/>
              </w:rPr>
              <w:t>538</w:t>
            </w:r>
            <w:r>
              <w:fldChar w:fldCharType="end"/>
            </w:r>
          </w:p>
        </w:tc>
      </w:tr>
      <w:tr w:rsidR="00D277B7" w14:paraId="2771E185" w14:textId="77777777" w:rsidTr="00C42DDD">
        <w:tc>
          <w:tcPr>
            <w:tcW w:w="2287" w:type="dxa"/>
          </w:tcPr>
          <w:p w14:paraId="42AE0174" w14:textId="4B5972AB" w:rsidR="00D277B7" w:rsidRDefault="00CC1F3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utirosin</w:t>
            </w:r>
            <w:proofErr w:type="spellEnd"/>
          </w:p>
        </w:tc>
        <w:tc>
          <w:tcPr>
            <w:tcW w:w="1364" w:type="dxa"/>
          </w:tcPr>
          <w:p w14:paraId="287A85E0" w14:textId="121900A9" w:rsidR="00D277B7" w:rsidRDefault="00CC1F35" w:rsidP="00C42DDD">
            <w:r>
              <w:t>yes</w:t>
            </w:r>
          </w:p>
        </w:tc>
        <w:tc>
          <w:tcPr>
            <w:tcW w:w="1364" w:type="dxa"/>
          </w:tcPr>
          <w:p w14:paraId="7F6EA7D4" w14:textId="6EE3BCF6" w:rsidR="00D277B7" w:rsidRDefault="00CC1F35" w:rsidP="00C42DDD">
            <w:r>
              <w:t>Gram pos, gram neg</w:t>
            </w:r>
          </w:p>
        </w:tc>
        <w:tc>
          <w:tcPr>
            <w:tcW w:w="1141" w:type="dxa"/>
          </w:tcPr>
          <w:p w14:paraId="53297ED4" w14:textId="77777777" w:rsidR="00D277B7" w:rsidRDefault="00D277B7" w:rsidP="00C42DDD"/>
        </w:tc>
        <w:tc>
          <w:tcPr>
            <w:tcW w:w="1141" w:type="dxa"/>
          </w:tcPr>
          <w:p w14:paraId="79F36CF2" w14:textId="77777777" w:rsidR="00D277B7" w:rsidRDefault="00D277B7" w:rsidP="00C42DDD"/>
        </w:tc>
        <w:tc>
          <w:tcPr>
            <w:tcW w:w="2051" w:type="dxa"/>
          </w:tcPr>
          <w:p w14:paraId="0AA76944" w14:textId="77777777" w:rsidR="00D277B7" w:rsidRDefault="00D277B7" w:rsidP="00C42DDD"/>
        </w:tc>
        <w:tc>
          <w:tcPr>
            <w:tcW w:w="1346" w:type="dxa"/>
          </w:tcPr>
          <w:p w14:paraId="537E182A" w14:textId="53526878" w:rsidR="00D277B7" w:rsidRDefault="00790FC0" w:rsidP="00C42DDD">
            <w:r>
              <w:fldChar w:fldCharType="begin"/>
            </w:r>
            <w:r>
              <w:instrText xml:space="preserve"> ADDIN EN.CITE &lt;EndNote&gt;&lt;Cite&gt;&lt;Author&gt;Heifetz&lt;/Author&gt;&lt;Year&gt;1972&lt;/Year&gt;&lt;RecNum&gt;551&lt;/RecNum&gt;&lt;DisplayText&gt;&lt;style face="superscript"&gt;539&lt;/style&gt;&lt;/DisplayText&gt;&lt;record&gt;&lt;rec-number&gt;551&lt;/rec-number&gt;&lt;foreign-keys&gt;&lt;key app="EN" db-id="p5zs9pw5ltwzr3e0webppaa6ae5zxdxszf5s" timestamp="1548172671"&gt;551&lt;/key&gt;&lt;/foreign-keys&gt;&lt;ref-type name="Journal Article"&gt;17&lt;/ref-type&gt;&lt;contributors&gt;&lt;authors&gt;&lt;author&gt;Heifetz, C. L.&lt;/author&gt;&lt;author&gt;Fisher, M. W.&lt;/author&gt;&lt;author&gt;Chodubski, J. A.&lt;/author&gt;&lt;author&gt;DeCarlo, M. O.&lt;/author&gt;&lt;/authors&gt;&lt;/contributors&gt;&lt;titles&gt;&lt;title&gt;Butirosin, a new aminoglycosidic antibiotic complex: antibacterial activity in vitro and in mice&lt;/title&gt;&lt;secondary-title&gt;Antimicrob Agents Chemother&lt;/secondary-title&gt;&lt;/titles&gt;&lt;periodical&gt;&lt;full-title&gt;Antimicrob Agents Chemother&lt;/full-title&gt;&lt;/periodical&gt;&lt;pages&gt;89-94&lt;/pages&gt;&lt;volume&gt;2&lt;/volume&gt;&lt;number&gt;2&lt;/number&gt;&lt;keywords&gt;&lt;keyword&gt;Aminoglycosides/*pharmacology/therapeutic use&lt;/keyword&gt;&lt;keyword&gt;Animals&lt;/keyword&gt;&lt;keyword&gt;Anti-Bacterial Agents/*pharmacology/therapeutic use&lt;/keyword&gt;&lt;keyword&gt;Bacterial Infections/drug therapy&lt;/keyword&gt;&lt;keyword&gt;Female&lt;/keyword&gt;&lt;keyword&gt;Mice&lt;/keyword&gt;&lt;keyword&gt;Microbial Sensitivity Tests&lt;/keyword&gt;&lt;/keywords&gt;&lt;dates&gt;&lt;year&gt;1972&lt;/year&gt;&lt;pub-dates&gt;&lt;date&gt;Aug&lt;/date&gt;&lt;/pub-dates&gt;&lt;/dates&gt;&lt;isbn&gt;0066-4804 (Print)&amp;#xD;0066-4804 (Linking)&lt;/isbn&gt;&lt;accession-num&gt;4670492&lt;/accession-num&gt;&lt;urls&gt;&lt;related-urls&gt;&lt;url&gt;https://www.ncbi.nlm.nih.gov/pubmed/4670492&lt;/url&gt;&lt;/related-urls&gt;&lt;/urls&gt;&lt;custom2&gt;444273&lt;/custom2&gt;&lt;/record&gt;&lt;/Cite&gt;&lt;/EndNote&gt;</w:instrText>
            </w:r>
            <w:r>
              <w:fldChar w:fldCharType="separate"/>
            </w:r>
            <w:r w:rsidRPr="00790FC0">
              <w:rPr>
                <w:noProof/>
                <w:vertAlign w:val="superscript"/>
              </w:rPr>
              <w:t>539</w:t>
            </w:r>
            <w:r>
              <w:fldChar w:fldCharType="end"/>
            </w:r>
          </w:p>
        </w:tc>
      </w:tr>
      <w:tr w:rsidR="00D277B7" w14:paraId="57DB1761" w14:textId="77777777" w:rsidTr="00C42DDD">
        <w:tc>
          <w:tcPr>
            <w:tcW w:w="2287" w:type="dxa"/>
          </w:tcPr>
          <w:p w14:paraId="514DDF38" w14:textId="5E5EBE66" w:rsidR="00D277B7" w:rsidRDefault="00047AA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ortimicin</w:t>
            </w:r>
          </w:p>
        </w:tc>
        <w:tc>
          <w:tcPr>
            <w:tcW w:w="1364" w:type="dxa"/>
          </w:tcPr>
          <w:p w14:paraId="337941EF" w14:textId="487890EF" w:rsidR="00D277B7" w:rsidRDefault="00047AA6" w:rsidP="00C42DDD">
            <w:r>
              <w:t>yes</w:t>
            </w:r>
          </w:p>
        </w:tc>
        <w:tc>
          <w:tcPr>
            <w:tcW w:w="1364" w:type="dxa"/>
          </w:tcPr>
          <w:p w14:paraId="4DE33874" w14:textId="357B22B0" w:rsidR="00D277B7" w:rsidRDefault="00047AA6" w:rsidP="00C42DDD">
            <w:r>
              <w:t>Gram pos, gram neg</w:t>
            </w:r>
          </w:p>
        </w:tc>
        <w:tc>
          <w:tcPr>
            <w:tcW w:w="1141" w:type="dxa"/>
          </w:tcPr>
          <w:p w14:paraId="20F990AF" w14:textId="77777777" w:rsidR="00D277B7" w:rsidRDefault="00D277B7" w:rsidP="00C42DDD"/>
        </w:tc>
        <w:tc>
          <w:tcPr>
            <w:tcW w:w="1141" w:type="dxa"/>
          </w:tcPr>
          <w:p w14:paraId="21305B8C" w14:textId="77777777" w:rsidR="00D277B7" w:rsidRDefault="00D277B7" w:rsidP="00C42DDD"/>
        </w:tc>
        <w:tc>
          <w:tcPr>
            <w:tcW w:w="2051" w:type="dxa"/>
          </w:tcPr>
          <w:p w14:paraId="5734D8C2" w14:textId="77777777" w:rsidR="00D277B7" w:rsidRDefault="00D277B7" w:rsidP="00C42DDD"/>
        </w:tc>
        <w:tc>
          <w:tcPr>
            <w:tcW w:w="1346" w:type="dxa"/>
          </w:tcPr>
          <w:p w14:paraId="216C6E95" w14:textId="0BE96438" w:rsidR="00D277B7" w:rsidRDefault="00047AA6" w:rsidP="00C42DDD">
            <w:r>
              <w:fldChar w:fldCharType="begin"/>
            </w:r>
            <w:r>
              <w:instrText xml:space="preserve"> ADDIN EN.CITE &lt;EndNote&gt;&lt;Cite&gt;&lt;Author&gt;Sugimoto&lt;/Author&gt;&lt;Year&gt;1979&lt;/Year&gt;&lt;RecNum&gt;552&lt;/RecNum&gt;&lt;DisplayText&gt;&lt;style face="superscript"&gt;540&lt;/style&gt;&lt;/DisplayText&gt;&lt;record&gt;&lt;rec-number&gt;552&lt;/rec-number&gt;&lt;foreign-keys&gt;&lt;key app="EN" db-id="p5zs9pw5ltwzr3e0webppaa6ae5zxdxszf5s" timestamp="1548172781"&gt;552&lt;/key&gt;&lt;/foreign-keys&gt;&lt;ref-type name="Journal Article"&gt;17&lt;/ref-type&gt;&lt;contributors&gt;&lt;authors&gt;&lt;author&gt;Sugimoto, M.&lt;/author&gt;&lt;author&gt;Ishii, S.&lt;/author&gt;&lt;author&gt;Okachi, R.&lt;/author&gt;&lt;author&gt;Nara, T.&lt;/author&gt;&lt;/authors&gt;&lt;/contributors&gt;&lt;titles&gt;&lt;title&gt;Fortimicins C, D and KE, new aminoglycoside antibiotics&lt;/title&gt;&lt;secondary-title&gt;J Antibiot (Tokyo)&lt;/secondary-title&gt;&lt;/titles&gt;&lt;periodical&gt;&lt;full-title&gt;J Antibiot (Tokyo)&lt;/full-title&gt;&lt;/periodical&gt;&lt;pages&gt;868-73&lt;/pages&gt;&lt;volume&gt;32&lt;/volume&gt;&lt;number&gt;9&lt;/number&gt;&lt;keywords&gt;&lt;keyword&gt;Aminoglycosides/analysis/biosynthesis/pharmacology&lt;/keyword&gt;&lt;keyword&gt;Animals&lt;/keyword&gt;&lt;keyword&gt;Anti-Bacterial Agents/analysis/*biosynthesis/pharmacology&lt;/keyword&gt;&lt;keyword&gt;Bacteria/drug effects&lt;/keyword&gt;&lt;keyword&gt;Fermentation&lt;/keyword&gt;&lt;keyword&gt;Mice&lt;/keyword&gt;&lt;keyword&gt;Micromonospora/metabolism&lt;/keyword&gt;&lt;/keywords&gt;&lt;dates&gt;&lt;year&gt;1979&lt;/year&gt;&lt;pub-dates&gt;&lt;date&gt;Sep&lt;/date&gt;&lt;/pub-dates&gt;&lt;/dates&gt;&lt;isbn&gt;0021-8820 (Print)&amp;#xD;0021-8820 (Linking)&lt;/isbn&gt;&lt;accession-num&gt;511777&lt;/accession-num&gt;&lt;urls&gt;&lt;related-urls&gt;&lt;url&gt;https://www.ncbi.nlm.nih.gov/pubmed/511777&lt;/url&gt;&lt;/related-urls&gt;&lt;/urls&gt;&lt;/record&gt;&lt;/Cite&gt;&lt;/EndNote&gt;</w:instrText>
            </w:r>
            <w:r>
              <w:fldChar w:fldCharType="separate"/>
            </w:r>
            <w:r w:rsidRPr="00047AA6">
              <w:rPr>
                <w:noProof/>
                <w:vertAlign w:val="superscript"/>
              </w:rPr>
              <w:t>540</w:t>
            </w:r>
            <w:r>
              <w:fldChar w:fldCharType="end"/>
            </w:r>
          </w:p>
        </w:tc>
      </w:tr>
      <w:tr w:rsidR="00D277B7" w14:paraId="06C4C2DF" w14:textId="77777777" w:rsidTr="00C42DDD">
        <w:tc>
          <w:tcPr>
            <w:tcW w:w="2287" w:type="dxa"/>
          </w:tcPr>
          <w:p w14:paraId="2176D55C" w14:textId="6AE91F4D" w:rsidR="00D277B7" w:rsidRDefault="00B7677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entamicin</w:t>
            </w:r>
          </w:p>
        </w:tc>
        <w:tc>
          <w:tcPr>
            <w:tcW w:w="1364" w:type="dxa"/>
          </w:tcPr>
          <w:p w14:paraId="66E3F4E6" w14:textId="4B69019A" w:rsidR="00D277B7" w:rsidRDefault="00B76771" w:rsidP="00C42DDD">
            <w:r>
              <w:t>yes</w:t>
            </w:r>
          </w:p>
        </w:tc>
        <w:tc>
          <w:tcPr>
            <w:tcW w:w="1364" w:type="dxa"/>
          </w:tcPr>
          <w:p w14:paraId="52370A86" w14:textId="57F71814" w:rsidR="00D277B7" w:rsidRDefault="00B76771" w:rsidP="00C42DDD">
            <w:r>
              <w:t>Gram pos, gram neg</w:t>
            </w:r>
          </w:p>
        </w:tc>
        <w:tc>
          <w:tcPr>
            <w:tcW w:w="1141" w:type="dxa"/>
          </w:tcPr>
          <w:p w14:paraId="249B90E5" w14:textId="77777777" w:rsidR="00D277B7" w:rsidRDefault="00D277B7" w:rsidP="00C42DDD"/>
        </w:tc>
        <w:tc>
          <w:tcPr>
            <w:tcW w:w="1141" w:type="dxa"/>
          </w:tcPr>
          <w:p w14:paraId="7F126F57" w14:textId="77777777" w:rsidR="00D277B7" w:rsidRDefault="00D277B7" w:rsidP="00C42DDD"/>
        </w:tc>
        <w:tc>
          <w:tcPr>
            <w:tcW w:w="2051" w:type="dxa"/>
          </w:tcPr>
          <w:p w14:paraId="014647C2" w14:textId="77777777" w:rsidR="00D277B7" w:rsidRDefault="00D277B7" w:rsidP="00C42DDD"/>
        </w:tc>
        <w:tc>
          <w:tcPr>
            <w:tcW w:w="1346" w:type="dxa"/>
          </w:tcPr>
          <w:p w14:paraId="003B875E" w14:textId="49D434DB" w:rsidR="00D277B7" w:rsidRDefault="00B76771" w:rsidP="00C42DDD">
            <w:r>
              <w:fldChar w:fldCharType="begin">
                <w:fldData xml:space="preserve">PEVuZE5vdGU+PENpdGU+PEF1dGhvcj5UYW08L0F1dGhvcj48WWVhcj4yMDA2PC9ZZWFyPjxSZWNO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YW08L0F1dGhvcj48WWVhcj4yMDA2PC9ZZWFyPjxSZWNO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76771">
              <w:rPr>
                <w:noProof/>
                <w:vertAlign w:val="superscript"/>
              </w:rPr>
              <w:t>541</w:t>
            </w:r>
            <w:r>
              <w:fldChar w:fldCharType="end"/>
            </w:r>
          </w:p>
        </w:tc>
      </w:tr>
      <w:tr w:rsidR="00D277B7" w14:paraId="108442FD" w14:textId="77777777" w:rsidTr="00C42DDD">
        <w:tc>
          <w:tcPr>
            <w:tcW w:w="2287" w:type="dxa"/>
          </w:tcPr>
          <w:p w14:paraId="2B7D6531" w14:textId="27CA62A6" w:rsidR="00D277B7" w:rsidRDefault="00AA2CC9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</w:t>
            </w:r>
            <w:r w:rsidR="00AC1A6E">
              <w:rPr>
                <w:rFonts w:ascii="Calibri" w:hAnsi="Calibri" w:cs="Calibri"/>
                <w:color w:val="000000"/>
              </w:rPr>
              <w:t>ygromycin</w:t>
            </w:r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049FC652" w14:textId="1809990F" w:rsidR="00D277B7" w:rsidRDefault="00AC1A6E" w:rsidP="00C42DDD">
            <w:r>
              <w:t>yes</w:t>
            </w:r>
          </w:p>
        </w:tc>
        <w:tc>
          <w:tcPr>
            <w:tcW w:w="1364" w:type="dxa"/>
          </w:tcPr>
          <w:p w14:paraId="0087F024" w14:textId="053933D7" w:rsidR="00D277B7" w:rsidRDefault="00AC1A6E" w:rsidP="00C42DDD">
            <w:r>
              <w:t>Gram pos, gram neg</w:t>
            </w:r>
          </w:p>
        </w:tc>
        <w:tc>
          <w:tcPr>
            <w:tcW w:w="1141" w:type="dxa"/>
          </w:tcPr>
          <w:p w14:paraId="7A1438F7" w14:textId="77777777" w:rsidR="00D277B7" w:rsidRDefault="00D277B7" w:rsidP="00C42DDD"/>
        </w:tc>
        <w:tc>
          <w:tcPr>
            <w:tcW w:w="1141" w:type="dxa"/>
          </w:tcPr>
          <w:p w14:paraId="74DA5C28" w14:textId="77777777" w:rsidR="00D277B7" w:rsidRDefault="00D277B7" w:rsidP="00C42DDD"/>
        </w:tc>
        <w:tc>
          <w:tcPr>
            <w:tcW w:w="2051" w:type="dxa"/>
          </w:tcPr>
          <w:p w14:paraId="780E5CA5" w14:textId="77777777" w:rsidR="00D277B7" w:rsidRDefault="00D277B7" w:rsidP="00C42DDD"/>
        </w:tc>
        <w:tc>
          <w:tcPr>
            <w:tcW w:w="1346" w:type="dxa"/>
          </w:tcPr>
          <w:p w14:paraId="5A05185B" w14:textId="54584311" w:rsidR="00D277B7" w:rsidRDefault="00081F70" w:rsidP="00C42DDD">
            <w:r>
              <w:fldChar w:fldCharType="begin"/>
            </w:r>
            <w:r>
              <w:instrText xml:space="preserve"> ADDIN EN.CITE &lt;EndNote&gt;&lt;Cite&gt;&lt;Author&gt;Habib el&lt;/Author&gt;&lt;Year&gt;2003&lt;/Year&gt;&lt;RecNum&gt;554&lt;/RecNum&gt;&lt;DisplayText&gt;&lt;style face="superscript"&gt;542&lt;/style&gt;&lt;/DisplayText&gt;&lt;record&gt;&lt;rec-number&gt;554&lt;/rec-number&gt;&lt;foreign-keys&gt;&lt;key app="EN" db-id="p5zs9pw5ltwzr3e0webppaa6ae5zxdxszf5s" timestamp="1548173168"&gt;554&lt;/key&gt;&lt;/foreign-keys&gt;&lt;ref-type name="Journal Article"&gt;17&lt;/ref-type&gt;&lt;contributors&gt;&lt;authors&gt;&lt;author&gt;Habib el, S. E.&lt;/author&gt;&lt;author&gt;Scarsdale, J. N.&lt;/author&gt;&lt;author&gt;Reynolds, K. A.&lt;/author&gt;&lt;/authors&gt;&lt;/contributors&gt;&lt;auth-address&gt;Departments of Medicinal Chemistry,Virginia Commonwealth University, Richmond, Virginia 23219, USA.&lt;/auth-address&gt;&lt;titles&gt;&lt;title&gt;Biosynthetic origin of hygromycin A&lt;/title&gt;&lt;secondary-title&gt;Antimicrob Agents Chemother&lt;/secondary-title&gt;&lt;/titles&gt;&lt;periodical&gt;&lt;full-title&gt;Antimicrob Agents Chemother&lt;/full-title&gt;&lt;/periodical&gt;&lt;pages&gt;2065-71&lt;/pages&gt;&lt;volume&gt;47&lt;/volume&gt;&lt;number&gt;7&lt;/number&gt;&lt;keywords&gt;&lt;keyword&gt;Anti-Bacterial Agents/*biosynthesis/chemistry&lt;/keyword&gt;&lt;keyword&gt;Cinnamates/chemistry&lt;/keyword&gt;&lt;keyword&gt;Enzyme Inhibitors/pharmacology&lt;/keyword&gt;&lt;keyword&gt;Fermentation&lt;/keyword&gt;&lt;keyword&gt;Glycine/*analogs &amp;amp; derivatives/pharmacology&lt;/keyword&gt;&lt;keyword&gt;Hygromycin B/*analogs &amp;amp; derivatives/*biosynthesis/chemistry&lt;/keyword&gt;&lt;keyword&gt;Streptomyces/*metabolism&lt;/keyword&gt;&lt;/keywords&gt;&lt;dates&gt;&lt;year&gt;2003&lt;/year&gt;&lt;pub-dates&gt;&lt;date&gt;Jul&lt;/date&gt;&lt;/pub-dates&gt;&lt;/dates&gt;&lt;isbn&gt;0066-4804 (Print)&amp;#xD;0066-4804 (Linking)&lt;/isbn&gt;&lt;accession-num&gt;12821448&lt;/accession-num&gt;&lt;urls&gt;&lt;related-urls&gt;&lt;url&gt;https://www.ncbi.nlm.nih.gov/pubmed/12821448&lt;/url&gt;&lt;/related-urls&gt;&lt;/urls&gt;&lt;custom2&gt;161839&lt;/custom2&gt;&lt;/record&gt;&lt;/Cite&gt;&lt;/EndNote&gt;</w:instrText>
            </w:r>
            <w:r>
              <w:fldChar w:fldCharType="separate"/>
            </w:r>
            <w:r w:rsidRPr="00081F70">
              <w:rPr>
                <w:noProof/>
                <w:vertAlign w:val="superscript"/>
              </w:rPr>
              <w:t>542</w:t>
            </w:r>
            <w:r>
              <w:fldChar w:fldCharType="end"/>
            </w:r>
          </w:p>
        </w:tc>
      </w:tr>
      <w:tr w:rsidR="009A7400" w14:paraId="4109D38D" w14:textId="77777777" w:rsidTr="00C42DDD">
        <w:tc>
          <w:tcPr>
            <w:tcW w:w="2287" w:type="dxa"/>
          </w:tcPr>
          <w:p w14:paraId="0DA872DB" w14:textId="7693D029" w:rsidR="009A7400" w:rsidRDefault="009A740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stamycin</w:t>
            </w:r>
            <w:proofErr w:type="spellEnd"/>
          </w:p>
        </w:tc>
        <w:tc>
          <w:tcPr>
            <w:tcW w:w="1364" w:type="dxa"/>
          </w:tcPr>
          <w:p w14:paraId="124AE12D" w14:textId="02CCCC90" w:rsidR="009A7400" w:rsidRDefault="009A7400" w:rsidP="00C42DDD">
            <w:r>
              <w:t>yes</w:t>
            </w:r>
          </w:p>
        </w:tc>
        <w:tc>
          <w:tcPr>
            <w:tcW w:w="1364" w:type="dxa"/>
          </w:tcPr>
          <w:p w14:paraId="5DAD35DD" w14:textId="24E51603" w:rsidR="009A7400" w:rsidRDefault="009A7400" w:rsidP="00C42DDD">
            <w:r>
              <w:t>Gram pos, gram neg</w:t>
            </w:r>
          </w:p>
        </w:tc>
        <w:tc>
          <w:tcPr>
            <w:tcW w:w="1141" w:type="dxa"/>
          </w:tcPr>
          <w:p w14:paraId="58F85A2B" w14:textId="77777777" w:rsidR="009A7400" w:rsidRDefault="009A7400" w:rsidP="00C42DDD"/>
        </w:tc>
        <w:tc>
          <w:tcPr>
            <w:tcW w:w="1141" w:type="dxa"/>
          </w:tcPr>
          <w:p w14:paraId="4AA7F944" w14:textId="77777777" w:rsidR="009A7400" w:rsidRDefault="009A7400" w:rsidP="00C42DDD"/>
        </w:tc>
        <w:tc>
          <w:tcPr>
            <w:tcW w:w="2051" w:type="dxa"/>
          </w:tcPr>
          <w:p w14:paraId="291270C8" w14:textId="77777777" w:rsidR="009A7400" w:rsidRDefault="009A7400" w:rsidP="00C42DDD"/>
        </w:tc>
        <w:tc>
          <w:tcPr>
            <w:tcW w:w="1346" w:type="dxa"/>
          </w:tcPr>
          <w:p w14:paraId="437D82A5" w14:textId="1FA3CD9D" w:rsidR="009A7400" w:rsidRDefault="009A7400" w:rsidP="00C42DDD">
            <w:r>
              <w:fldChar w:fldCharType="begin"/>
            </w:r>
            <w:r>
              <w:instrText xml:space="preserve"> ADDIN EN.CITE &lt;EndNote&gt;&lt;Cite&gt;&lt;Author&gt;Ikeda&lt;/Author&gt;&lt;Year&gt;1992&lt;/Year&gt;&lt;RecNum&gt;556&lt;/RecNum&gt;&lt;DisplayText&gt;&lt;style face="superscript"&gt;544&lt;/style&gt;&lt;/DisplayText&gt;&lt;record&gt;&lt;rec-number&gt;556&lt;/rec-number&gt;&lt;foreign-keys&gt;&lt;key app="EN" db-id="p5zs9pw5ltwzr3e0webppaa6ae5zxdxszf5s" timestamp="1548173468"&gt;556&lt;/key&gt;&lt;/foreign-keys&gt;&lt;ref-type name="Journal Article"&gt;17&lt;/ref-type&gt;&lt;contributors&gt;&lt;authors&gt;&lt;author&gt;Ikeda, D.&lt;/author&gt;&lt;author&gt;Gomi, S.&lt;/author&gt;&lt;author&gt;Hamada, M.&lt;/author&gt;&lt;author&gt;Kondo, S.&lt;/author&gt;&lt;author&gt;Takeuchi, T.&lt;/author&gt;&lt;/authors&gt;&lt;/contributors&gt;&lt;auth-address&gt;Institute of Microbial Chemistry, Tokyo, Japan.&lt;/auth-address&gt;&lt;titles&gt;&lt;title&gt;Low toxic derivatives of istamycin B: synthesis and preliminary evaluation&lt;/title&gt;&lt;secondary-title&gt;Drugs Exp Clin Res&lt;/secondary-title&gt;&lt;/titles&gt;&lt;periodical&gt;&lt;full-title&gt;Drugs Exp Clin Res&lt;/full-title&gt;&lt;/periodical&gt;&lt;pages&gt;205-16&lt;/pages&gt;&lt;volume&gt;18&lt;/volume&gt;&lt;number&gt;6&lt;/number&gt;&lt;keywords&gt;&lt;keyword&gt;*Aminoglycosides&lt;/keyword&gt;&lt;keyword&gt;Animals&lt;/keyword&gt;&lt;keyword&gt;Anti-Bacterial Agents/*chemical synthesis/toxicity&lt;/keyword&gt;&lt;keyword&gt;Male&lt;/keyword&gt;&lt;keyword&gt;Mice&lt;/keyword&gt;&lt;keyword&gt;Mice, Inbred ICR&lt;/keyword&gt;&lt;keyword&gt;Microbial Sensitivity Tests&lt;/keyword&gt;&lt;keyword&gt;Structure-Activity Relationship&lt;/keyword&gt;&lt;/keywords&gt;&lt;dates&gt;&lt;year&gt;1992&lt;/year&gt;&lt;/dates&gt;&lt;isbn&gt;0378-6501 (Print)&amp;#xD;0378-6501 (Linking)&lt;/isbn&gt;&lt;accession-num&gt;1478159&lt;/accession-num&gt;&lt;urls&gt;&lt;related-urls&gt;&lt;url&gt;https://www.ncbi.nlm.nih.gov/pubmed/1478159&lt;/url&gt;&lt;/related-urls&gt;&lt;/urls&gt;&lt;/record&gt;&lt;/Cite&gt;&lt;/EndNote&gt;</w:instrText>
            </w:r>
            <w:r>
              <w:fldChar w:fldCharType="separate"/>
            </w:r>
            <w:r w:rsidRPr="009A7400">
              <w:rPr>
                <w:noProof/>
                <w:vertAlign w:val="superscript"/>
              </w:rPr>
              <w:t>544</w:t>
            </w:r>
            <w:r>
              <w:fldChar w:fldCharType="end"/>
            </w:r>
          </w:p>
        </w:tc>
      </w:tr>
      <w:tr w:rsidR="009A7400" w14:paraId="0C268A5C" w14:textId="77777777" w:rsidTr="00C42DDD">
        <w:tc>
          <w:tcPr>
            <w:tcW w:w="2287" w:type="dxa"/>
          </w:tcPr>
          <w:p w14:paraId="314F0DA4" w14:textId="210FB5B8" w:rsidR="009A7400" w:rsidRDefault="00681F1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jinggangmycin</w:t>
            </w:r>
            <w:proofErr w:type="spellEnd"/>
          </w:p>
        </w:tc>
        <w:tc>
          <w:tcPr>
            <w:tcW w:w="1364" w:type="dxa"/>
          </w:tcPr>
          <w:p w14:paraId="40CB0FF0" w14:textId="77777777" w:rsidR="009A7400" w:rsidRDefault="009A7400" w:rsidP="00C42DDD"/>
        </w:tc>
        <w:tc>
          <w:tcPr>
            <w:tcW w:w="1364" w:type="dxa"/>
          </w:tcPr>
          <w:p w14:paraId="492F4F57" w14:textId="77777777" w:rsidR="009A7400" w:rsidRDefault="009A7400" w:rsidP="00C42DDD"/>
        </w:tc>
        <w:tc>
          <w:tcPr>
            <w:tcW w:w="1141" w:type="dxa"/>
          </w:tcPr>
          <w:p w14:paraId="37039EB0" w14:textId="4269976A" w:rsidR="009A7400" w:rsidRDefault="00681F14" w:rsidP="00C42DDD">
            <w:r>
              <w:t>yes</w:t>
            </w:r>
          </w:p>
        </w:tc>
        <w:tc>
          <w:tcPr>
            <w:tcW w:w="1141" w:type="dxa"/>
          </w:tcPr>
          <w:p w14:paraId="20EB96DD" w14:textId="77777777" w:rsidR="009A7400" w:rsidRDefault="009A7400" w:rsidP="00C42DDD"/>
        </w:tc>
        <w:tc>
          <w:tcPr>
            <w:tcW w:w="2051" w:type="dxa"/>
          </w:tcPr>
          <w:p w14:paraId="0907565C" w14:textId="77777777" w:rsidR="009A7400" w:rsidRDefault="009A7400" w:rsidP="00C42DDD"/>
        </w:tc>
        <w:tc>
          <w:tcPr>
            <w:tcW w:w="1346" w:type="dxa"/>
          </w:tcPr>
          <w:p w14:paraId="7988B221" w14:textId="21091497" w:rsidR="009A7400" w:rsidRDefault="00681F14" w:rsidP="00C42DDD">
            <w:r>
              <w:fldChar w:fldCharType="begin">
                <w:fldData xml:space="preserve">PEVuZE5vdGU+PENpdGU+PEF1dGhvcj5HZTwvQXV0aG9yPjxZZWFyPjIwMTc8L1llYXI+PFJlY051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ZTwvQXV0aG9yPjxZZWFyPjIwMTc8L1llYXI+PFJlY051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81F14">
              <w:rPr>
                <w:noProof/>
                <w:vertAlign w:val="superscript"/>
              </w:rPr>
              <w:t>545</w:t>
            </w:r>
            <w:r>
              <w:fldChar w:fldCharType="end"/>
            </w:r>
          </w:p>
        </w:tc>
      </w:tr>
      <w:tr w:rsidR="009A7400" w14:paraId="3227DE73" w14:textId="77777777" w:rsidTr="00C42DDD">
        <w:tc>
          <w:tcPr>
            <w:tcW w:w="2287" w:type="dxa"/>
          </w:tcPr>
          <w:p w14:paraId="06D76049" w14:textId="46950DFD" w:rsidR="009A7400" w:rsidRDefault="007714A5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kanamycin</w:t>
            </w:r>
          </w:p>
        </w:tc>
        <w:tc>
          <w:tcPr>
            <w:tcW w:w="1364" w:type="dxa"/>
          </w:tcPr>
          <w:p w14:paraId="0F957D41" w14:textId="0536F223" w:rsidR="009A7400" w:rsidRDefault="007714A5" w:rsidP="00C42DDD">
            <w:r>
              <w:t>yes</w:t>
            </w:r>
          </w:p>
        </w:tc>
        <w:tc>
          <w:tcPr>
            <w:tcW w:w="1364" w:type="dxa"/>
          </w:tcPr>
          <w:p w14:paraId="74F2EAF2" w14:textId="7F526ABF" w:rsidR="009A7400" w:rsidRDefault="007714A5" w:rsidP="00C42DDD">
            <w:r>
              <w:t>Gram pos, gram neg</w:t>
            </w:r>
          </w:p>
        </w:tc>
        <w:tc>
          <w:tcPr>
            <w:tcW w:w="1141" w:type="dxa"/>
          </w:tcPr>
          <w:p w14:paraId="262C38EE" w14:textId="77777777" w:rsidR="009A7400" w:rsidRDefault="009A7400" w:rsidP="00C42DDD"/>
        </w:tc>
        <w:tc>
          <w:tcPr>
            <w:tcW w:w="1141" w:type="dxa"/>
          </w:tcPr>
          <w:p w14:paraId="0990D569" w14:textId="77777777" w:rsidR="009A7400" w:rsidRDefault="009A7400" w:rsidP="00C42DDD"/>
        </w:tc>
        <w:tc>
          <w:tcPr>
            <w:tcW w:w="2051" w:type="dxa"/>
          </w:tcPr>
          <w:p w14:paraId="1457D38C" w14:textId="77777777" w:rsidR="009A7400" w:rsidRDefault="009A7400" w:rsidP="00C42DDD"/>
        </w:tc>
        <w:tc>
          <w:tcPr>
            <w:tcW w:w="1346" w:type="dxa"/>
          </w:tcPr>
          <w:p w14:paraId="085B5065" w14:textId="1C33C68D" w:rsidR="009A7400" w:rsidRDefault="007714A5" w:rsidP="00C42DDD">
            <w:r>
              <w:fldChar w:fldCharType="begin"/>
            </w:r>
            <w:r>
              <w:instrText xml:space="preserve"> ADDIN EN.CITE &lt;EndNote&gt;&lt;Cite&gt;&lt;Author&gt;Rutenburg&lt;/Author&gt;&lt;Year&gt;1958&lt;/Year&gt;&lt;RecNum&gt;558&lt;/RecNum&gt;&lt;DisplayText&gt;&lt;style face="superscript"&gt;546&lt;/style&gt;&lt;/DisplayText&gt;&lt;record&gt;&lt;rec-number&gt;558&lt;/rec-number&gt;&lt;foreign-keys&gt;&lt;key app="EN" db-id="p5zs9pw5ltwzr3e0webppaa6ae5zxdxszf5s" timestamp="1548174030"&gt;558&lt;/key&gt;&lt;/foreign-keys&gt;&lt;ref-type name="Journal Article"&gt;17&lt;/ref-type&gt;&lt;contributors&gt;&lt;authors&gt;&lt;author&gt;Rutenburg, A. M.&lt;/author&gt;&lt;author&gt;Koota, G. M.&lt;/author&gt;&lt;author&gt;Schweinburg, F. B.&lt;/author&gt;&lt;/authors&gt;&lt;/contributors&gt;&lt;titles&gt;&lt;title&gt;The efficacy of kanamycin in the treatment of surgical infections&lt;/title&gt;&lt;secondary-title&gt;Ann N Y Acad Sci&lt;/secondary-title&gt;&lt;/titles&gt;&lt;periodical&gt;&lt;full-title&gt;Ann N Y Acad Sci&lt;/full-title&gt;&lt;/periodical&gt;&lt;pages&gt;348-62&lt;/pages&gt;&lt;volume&gt;76&lt;/volume&gt;&lt;number&gt;2&lt;/number&gt;&lt;keywords&gt;&lt;keyword&gt;Anti-Bacterial Agents/*therapeutic use&lt;/keyword&gt;&lt;keyword&gt;Infection/*therapy&lt;/keyword&gt;&lt;keyword&gt;*Kanamycin&lt;/keyword&gt;&lt;keyword&gt;*ANTIBIOTICS/therapeutic use&lt;/keyword&gt;&lt;keyword&gt;*INFECTION/therapy&lt;/keyword&gt;&lt;/keywords&gt;&lt;dates&gt;&lt;year&gt;1958&lt;/year&gt;&lt;pub-dates&gt;&lt;date&gt;Sep 30&lt;/date&gt;&lt;/pub-dates&gt;&lt;/dates&gt;&lt;isbn&gt;0077-8923 (Print)&amp;#xD;0077-8923 (Linking)&lt;/isbn&gt;&lt;accession-num&gt;13595523&lt;/accession-num&gt;&lt;urls&gt;&lt;related-urls&gt;&lt;url&gt;https://www.ncbi.nlm.nih.gov/pubmed/13595523&lt;/url&gt;&lt;/related-urls&gt;&lt;/urls&gt;&lt;/record&gt;&lt;/Cite&gt;&lt;/EndNote&gt;</w:instrText>
            </w:r>
            <w:r>
              <w:fldChar w:fldCharType="separate"/>
            </w:r>
            <w:r w:rsidRPr="007714A5">
              <w:rPr>
                <w:noProof/>
                <w:vertAlign w:val="superscript"/>
              </w:rPr>
              <w:t>546</w:t>
            </w:r>
            <w:r>
              <w:fldChar w:fldCharType="end"/>
            </w:r>
          </w:p>
        </w:tc>
      </w:tr>
      <w:tr w:rsidR="009A7400" w14:paraId="77E98795" w14:textId="77777777" w:rsidTr="00C42DDD">
        <w:tc>
          <w:tcPr>
            <w:tcW w:w="2287" w:type="dxa"/>
          </w:tcPr>
          <w:p w14:paraId="0FE9584B" w14:textId="114B57ED" w:rsidR="009A7400" w:rsidRDefault="008F5FA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asugamycin</w:t>
            </w:r>
            <w:proofErr w:type="spellEnd"/>
          </w:p>
        </w:tc>
        <w:tc>
          <w:tcPr>
            <w:tcW w:w="1364" w:type="dxa"/>
          </w:tcPr>
          <w:p w14:paraId="05ECFAB5" w14:textId="5F1E01B0" w:rsidR="009A7400" w:rsidRDefault="008F5FAA" w:rsidP="00C42DDD">
            <w:r>
              <w:t>yes</w:t>
            </w:r>
          </w:p>
        </w:tc>
        <w:tc>
          <w:tcPr>
            <w:tcW w:w="1364" w:type="dxa"/>
          </w:tcPr>
          <w:p w14:paraId="6F5AB3D7" w14:textId="63A16644" w:rsidR="009A7400" w:rsidRDefault="008F5FAA" w:rsidP="00C42DDD">
            <w:r>
              <w:t>Gram pos, gram neg</w:t>
            </w:r>
          </w:p>
        </w:tc>
        <w:tc>
          <w:tcPr>
            <w:tcW w:w="1141" w:type="dxa"/>
          </w:tcPr>
          <w:p w14:paraId="05B220E4" w14:textId="3899F5AB" w:rsidR="009A7400" w:rsidRDefault="008F5FAA" w:rsidP="00C42DDD">
            <w:r>
              <w:t>yes</w:t>
            </w:r>
          </w:p>
        </w:tc>
        <w:tc>
          <w:tcPr>
            <w:tcW w:w="1141" w:type="dxa"/>
          </w:tcPr>
          <w:p w14:paraId="1DA47FF4" w14:textId="77777777" w:rsidR="009A7400" w:rsidRDefault="009A7400" w:rsidP="00C42DDD"/>
        </w:tc>
        <w:tc>
          <w:tcPr>
            <w:tcW w:w="2051" w:type="dxa"/>
          </w:tcPr>
          <w:p w14:paraId="4ACD852A" w14:textId="77777777" w:rsidR="009A7400" w:rsidRDefault="009A7400" w:rsidP="00C42DDD"/>
        </w:tc>
        <w:tc>
          <w:tcPr>
            <w:tcW w:w="1346" w:type="dxa"/>
          </w:tcPr>
          <w:p w14:paraId="497A67B6" w14:textId="2525B69A" w:rsidR="009A7400" w:rsidRDefault="00256015" w:rsidP="00C42DDD">
            <w:r>
              <w:fldChar w:fldCharType="begin">
                <w:fldData xml:space="preserve">PEVuZE5vdGU+PENpdGU+PEF1dGhvcj5UYW1hbXVyYTwvQXV0aG9yPjxZZWFyPjE5OTk8L1llYXI+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=
</w:fldData>
              </w:fldChar>
            </w:r>
            <w:r w:rsidR="00EF0AA5">
              <w:instrText xml:space="preserve"> ADDIN EN.CITE </w:instrText>
            </w:r>
            <w:r w:rsidR="00EF0AA5">
              <w:fldChar w:fldCharType="begin">
                <w:fldData xml:space="preserve">PEVuZE5vdGU+PENpdGU+PEF1dGhvcj5UYW1hbXVyYTwvQXV0aG9yPjxZZWFyPjE5OTk8L1llYXI+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=
</w:fldData>
              </w:fldChar>
            </w:r>
            <w:r w:rsidR="00EF0AA5">
              <w:instrText xml:space="preserve"> ADDIN EN.CITE.DATA </w:instrText>
            </w:r>
            <w:r w:rsidR="00EF0AA5">
              <w:fldChar w:fldCharType="end"/>
            </w:r>
            <w:r>
              <w:fldChar w:fldCharType="separate"/>
            </w:r>
            <w:r w:rsidR="00EF0AA5" w:rsidRPr="00EF0AA5">
              <w:rPr>
                <w:noProof/>
                <w:vertAlign w:val="superscript"/>
              </w:rPr>
              <w:t>547,548</w:t>
            </w:r>
            <w:r>
              <w:fldChar w:fldCharType="end"/>
            </w:r>
          </w:p>
        </w:tc>
      </w:tr>
      <w:tr w:rsidR="009A7400" w14:paraId="302C1098" w14:textId="77777777" w:rsidTr="00C42DDD">
        <w:tc>
          <w:tcPr>
            <w:tcW w:w="2287" w:type="dxa"/>
          </w:tcPr>
          <w:p w14:paraId="12173BC3" w14:textId="0CC5A871" w:rsidR="009A7400" w:rsidRDefault="00EF0AA5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vidomycin</w:t>
            </w:r>
            <w:proofErr w:type="spellEnd"/>
          </w:p>
        </w:tc>
        <w:tc>
          <w:tcPr>
            <w:tcW w:w="1364" w:type="dxa"/>
          </w:tcPr>
          <w:p w14:paraId="205C61D6" w14:textId="54DE76A6" w:rsidR="009A7400" w:rsidRDefault="00EF0AA5" w:rsidP="00C42DDD">
            <w:r>
              <w:t>yes</w:t>
            </w:r>
          </w:p>
        </w:tc>
        <w:tc>
          <w:tcPr>
            <w:tcW w:w="1364" w:type="dxa"/>
          </w:tcPr>
          <w:p w14:paraId="132218D9" w14:textId="3268E5A1" w:rsidR="009A7400" w:rsidRDefault="00EF0AA5" w:rsidP="00C42DDD">
            <w:r>
              <w:t>Gram pos, gram neg</w:t>
            </w:r>
          </w:p>
        </w:tc>
        <w:tc>
          <w:tcPr>
            <w:tcW w:w="1141" w:type="dxa"/>
          </w:tcPr>
          <w:p w14:paraId="1E2008F6" w14:textId="77777777" w:rsidR="009A7400" w:rsidRDefault="009A7400" w:rsidP="00C42DDD"/>
        </w:tc>
        <w:tc>
          <w:tcPr>
            <w:tcW w:w="1141" w:type="dxa"/>
          </w:tcPr>
          <w:p w14:paraId="4E048DD3" w14:textId="77777777" w:rsidR="009A7400" w:rsidRDefault="009A7400" w:rsidP="00C42DDD"/>
        </w:tc>
        <w:tc>
          <w:tcPr>
            <w:tcW w:w="2051" w:type="dxa"/>
          </w:tcPr>
          <w:p w14:paraId="1FC1A3EE" w14:textId="77777777" w:rsidR="009A7400" w:rsidRDefault="009A7400" w:rsidP="00C42DDD"/>
        </w:tc>
        <w:tc>
          <w:tcPr>
            <w:tcW w:w="1346" w:type="dxa"/>
          </w:tcPr>
          <w:p w14:paraId="62BAB7DA" w14:textId="21532286" w:rsidR="009A7400" w:rsidRDefault="00703AC1" w:rsidP="00C42DDD">
            <w:r>
              <w:fldChar w:fldCharType="begin"/>
            </w:r>
            <w:r>
              <w:instrText xml:space="preserve"> ADDIN EN.CITE &lt;EndNote&gt;&lt;Cite&gt;&lt;Author&gt;Hara&lt;/Author&gt;&lt;Year&gt;1972&lt;/Year&gt;&lt;RecNum&gt;561&lt;/RecNum&gt;&lt;DisplayText&gt;&lt;style face="superscript"&gt;549&lt;/style&gt;&lt;/DisplayText&gt;&lt;record&gt;&lt;rec-number&gt;561&lt;/rec-number&gt;&lt;foreign-keys&gt;&lt;key app="EN" db-id="p5zs9pw5ltwzr3e0webppaa6ae5zxdxszf5s" timestamp="1548174267"&gt;561&lt;/key&gt;&lt;/foreign-keys&gt;&lt;ref-type name="Journal Article"&gt;17&lt;/ref-type&gt;&lt;contributors&gt;&lt;authors&gt;&lt;author&gt;Hara, K.&lt;/author&gt;&lt;author&gt;Saito, A.&lt;/author&gt;&lt;author&gt;Sawatari, K.&lt;/author&gt;&lt;author&gt;Hayashi, A.&lt;/author&gt;&lt;author&gt;Mochida, C.&lt;/author&gt;&lt;/authors&gt;&lt;/contributors&gt;&lt;titles&gt;&lt;title&gt;[Fundamental studies on lividomycin]&lt;/title&gt;&lt;secondary-title&gt;Jpn J Antibiot&lt;/secondary-title&gt;&lt;/titles&gt;&lt;periodical&gt;&lt;full-title&gt;Jpn J Antibiot&lt;/full-title&gt;&lt;/periodical&gt;&lt;pages&gt;347-55&lt;/pages&gt;&lt;volume&gt;25&lt;/volume&gt;&lt;number&gt;6&lt;/number&gt;&lt;keywords&gt;&lt;keyword&gt;Adult&lt;/keyword&gt;&lt;keyword&gt;Animals&lt;/keyword&gt;&lt;keyword&gt;Anti-Bacterial Agents/analysis/blood/*pharmacology/urine&lt;/keyword&gt;&lt;keyword&gt;Gentamicins/pharmacology&lt;/keyword&gt;&lt;keyword&gt;Humans&lt;/keyword&gt;&lt;keyword&gt;Hydrogen-Ion Concentration&lt;/keyword&gt;&lt;keyword&gt;Kanamycin/pharmacology&lt;/keyword&gt;&lt;keyword&gt;Kidney/analysis&lt;/keyword&gt;&lt;keyword&gt;Liver/analysis&lt;/keyword&gt;&lt;keyword&gt;Lung/analysis&lt;/keyword&gt;&lt;keyword&gt;Microbial Sensitivity Tests&lt;/keyword&gt;&lt;keyword&gt;Rats&lt;/keyword&gt;&lt;keyword&gt;Streptomycin/pharmacology&lt;/keyword&gt;&lt;/keywords&gt;&lt;dates&gt;&lt;year&gt;1972&lt;/year&gt;&lt;pub-dates&gt;&lt;date&gt;Dec&lt;/date&gt;&lt;/pub-dates&gt;&lt;/dates&gt;&lt;isbn&gt;0368-2781 (Print)&amp;#xD;0368-2781 (Linking)&lt;/isbn&gt;&lt;accession-num&gt;4541918&lt;/accession-num&gt;&lt;urls&gt;&lt;related-urls&gt;&lt;url&gt;https://www.ncbi.nlm.nih.gov/pubmed/4541918&lt;/url&gt;&lt;/related-urls&gt;&lt;/urls&gt;&lt;/record&gt;&lt;/Cite&gt;&lt;/EndNote&gt;</w:instrText>
            </w:r>
            <w:r>
              <w:fldChar w:fldCharType="separate"/>
            </w:r>
            <w:r w:rsidRPr="00703AC1">
              <w:rPr>
                <w:noProof/>
                <w:vertAlign w:val="superscript"/>
              </w:rPr>
              <w:t>549</w:t>
            </w:r>
            <w:r>
              <w:fldChar w:fldCharType="end"/>
            </w:r>
          </w:p>
        </w:tc>
      </w:tr>
      <w:tr w:rsidR="009A7400" w14:paraId="49193EB3" w14:textId="77777777" w:rsidTr="00C42DDD">
        <w:tc>
          <w:tcPr>
            <w:tcW w:w="2287" w:type="dxa"/>
          </w:tcPr>
          <w:p w14:paraId="7C11C367" w14:textId="5407451F" w:rsidR="009A7400" w:rsidRDefault="009D51A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neomycin</w:t>
            </w:r>
          </w:p>
        </w:tc>
        <w:tc>
          <w:tcPr>
            <w:tcW w:w="1364" w:type="dxa"/>
          </w:tcPr>
          <w:p w14:paraId="50823623" w14:textId="2A662B72" w:rsidR="009A7400" w:rsidRDefault="009D51A4" w:rsidP="00C42DDD">
            <w:r>
              <w:t>yes</w:t>
            </w:r>
          </w:p>
        </w:tc>
        <w:tc>
          <w:tcPr>
            <w:tcW w:w="1364" w:type="dxa"/>
          </w:tcPr>
          <w:p w14:paraId="2E63AFF6" w14:textId="5B240417" w:rsidR="009A7400" w:rsidRDefault="009D51A4" w:rsidP="00C42DDD">
            <w:r>
              <w:t>Gram pos, gram neg</w:t>
            </w:r>
          </w:p>
        </w:tc>
        <w:tc>
          <w:tcPr>
            <w:tcW w:w="1141" w:type="dxa"/>
          </w:tcPr>
          <w:p w14:paraId="416242A4" w14:textId="77777777" w:rsidR="009A7400" w:rsidRDefault="009A7400" w:rsidP="00C42DDD"/>
        </w:tc>
        <w:tc>
          <w:tcPr>
            <w:tcW w:w="1141" w:type="dxa"/>
          </w:tcPr>
          <w:p w14:paraId="71A351FC" w14:textId="77777777" w:rsidR="009A7400" w:rsidRDefault="009A7400" w:rsidP="00C42DDD"/>
        </w:tc>
        <w:tc>
          <w:tcPr>
            <w:tcW w:w="2051" w:type="dxa"/>
          </w:tcPr>
          <w:p w14:paraId="218D2A88" w14:textId="77777777" w:rsidR="009A7400" w:rsidRDefault="009A7400" w:rsidP="00C42DDD"/>
        </w:tc>
        <w:tc>
          <w:tcPr>
            <w:tcW w:w="1346" w:type="dxa"/>
          </w:tcPr>
          <w:p w14:paraId="3FA57228" w14:textId="398B106F" w:rsidR="009A7400" w:rsidRDefault="00EA1EE6" w:rsidP="00C42DDD">
            <w:r>
              <w:fldChar w:fldCharType="begin"/>
            </w:r>
            <w:r>
              <w:instrText xml:space="preserve"> ADDIN EN.CITE &lt;EndNote&gt;&lt;Cite&gt;&lt;Year&gt;1958&lt;/Year&gt;&lt;RecNum&gt;562&lt;/RecNum&gt;&lt;DisplayText&gt;&lt;style face="superscript"&gt;550&lt;/style&gt;&lt;/DisplayText&gt;&lt;record&gt;&lt;rec-number&gt;562&lt;/rec-number&gt;&lt;foreign-keys&gt;&lt;key app="EN" db-id="p5zs9pw5ltwzr3e0webppaa6ae5zxdxszf5s" timestamp="1548174425"&gt;562&lt;/key&gt;&lt;/foreign-keys&gt;&lt;ref-type name="Journal Article"&gt;17&lt;/ref-type&gt;&lt;contributors&gt;&lt;/contributors&gt;&lt;titles&gt;&lt;title&gt;ANTIBIOTICS. VI. Neomycin, polymyxin B, bacitracin and tyrothricin&lt;/title&gt;&lt;secondary-title&gt;N Engl J Med&lt;/secondary-title&gt;&lt;/titles&gt;&lt;periodical&gt;&lt;full-title&gt;N Engl J Med&lt;/full-title&gt;&lt;/periodical&gt;&lt;pages&gt;1213-5&lt;/pages&gt;&lt;volume&gt;258&lt;/volume&gt;&lt;number&gt;24&lt;/number&gt;&lt;keywords&gt;&lt;keyword&gt;Anti-Bacterial Agents/*therapeutic use&lt;/keyword&gt;&lt;keyword&gt;*Antibiotics, Antitubercular&lt;/keyword&gt;&lt;keyword&gt;Bacitracin/*therapeutic use&lt;/keyword&gt;&lt;keyword&gt;*Dermatologic Agents&lt;/keyword&gt;&lt;keyword&gt;Humans&lt;/keyword&gt;&lt;keyword&gt;Neomycin/*therapeutic use&lt;/keyword&gt;&lt;keyword&gt;*Polymyxin B&lt;/keyword&gt;&lt;keyword&gt;*Tyrothricin&lt;/keyword&gt;&lt;keyword&gt;*ANTIBIOTICS/therapeutic use&lt;/keyword&gt;&lt;keyword&gt;*BACITRACIN/therapeutic use&lt;/keyword&gt;&lt;keyword&gt;*NEOMYCIN/therapeutic use&lt;/keyword&gt;&lt;/keywords&gt;&lt;dates&gt;&lt;year&gt;1958&lt;/year&gt;&lt;pub-dates&gt;&lt;date&gt;Jun 12&lt;/date&gt;&lt;/pub-dates&gt;&lt;/dates&gt;&lt;isbn&gt;0028-4793 (Print)&amp;#xD;0028-4793 (Linking)&lt;/isbn&gt;&lt;accession-num&gt;13552948&lt;/accession-num&gt;&lt;urls&gt;&lt;related-urls&gt;&lt;url&gt;https://www.ncbi.nlm.nih.gov/pubmed/13552948&lt;/url&gt;&lt;/related-urls&gt;&lt;/urls&gt;&lt;electronic-resource-num&gt;10.1056/NEJM195806122582409&lt;/electronic-resource-num&gt;&lt;/record&gt;&lt;/Cite&gt;&lt;/EndNote&gt;</w:instrText>
            </w:r>
            <w:r>
              <w:fldChar w:fldCharType="separate"/>
            </w:r>
            <w:r w:rsidRPr="00EA1EE6">
              <w:rPr>
                <w:noProof/>
                <w:vertAlign w:val="superscript"/>
              </w:rPr>
              <w:t>550</w:t>
            </w:r>
            <w:r>
              <w:fldChar w:fldCharType="end"/>
            </w:r>
          </w:p>
        </w:tc>
      </w:tr>
      <w:tr w:rsidR="009A7400" w14:paraId="38D0430E" w14:textId="77777777" w:rsidTr="00C42DDD">
        <w:tc>
          <w:tcPr>
            <w:tcW w:w="2287" w:type="dxa"/>
          </w:tcPr>
          <w:p w14:paraId="212CAE27" w14:textId="0A484859" w:rsidR="009A7400" w:rsidRDefault="00AB168C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</w:t>
            </w:r>
            <w:r w:rsidR="00BB1489">
              <w:rPr>
                <w:rFonts w:ascii="Calibri" w:hAnsi="Calibri" w:cs="Calibri"/>
                <w:color w:val="000000"/>
              </w:rPr>
              <w:t>arom</w:t>
            </w:r>
            <w:r>
              <w:rPr>
                <w:rFonts w:ascii="Calibri" w:hAnsi="Calibri" w:cs="Calibri"/>
                <w:color w:val="000000"/>
              </w:rPr>
              <w:t>om</w:t>
            </w:r>
            <w:r w:rsidR="00BB1489">
              <w:rPr>
                <w:rFonts w:ascii="Calibri" w:hAnsi="Calibri" w:cs="Calibri"/>
                <w:color w:val="000000"/>
              </w:rPr>
              <w:t>ycin</w:t>
            </w:r>
          </w:p>
        </w:tc>
        <w:tc>
          <w:tcPr>
            <w:tcW w:w="1364" w:type="dxa"/>
          </w:tcPr>
          <w:p w14:paraId="4A21E1A3" w14:textId="36C4DB46" w:rsidR="009A7400" w:rsidRDefault="00BB1489" w:rsidP="00C42DDD">
            <w:r>
              <w:t>yes</w:t>
            </w:r>
          </w:p>
        </w:tc>
        <w:tc>
          <w:tcPr>
            <w:tcW w:w="1364" w:type="dxa"/>
          </w:tcPr>
          <w:p w14:paraId="10DA1165" w14:textId="0D5784BF" w:rsidR="009A7400" w:rsidRDefault="00BB1489" w:rsidP="00C42DDD">
            <w:r>
              <w:t>Gram pos, gram neg</w:t>
            </w:r>
          </w:p>
        </w:tc>
        <w:tc>
          <w:tcPr>
            <w:tcW w:w="1141" w:type="dxa"/>
          </w:tcPr>
          <w:p w14:paraId="18DA07BE" w14:textId="588780EE" w:rsidR="009A7400" w:rsidRDefault="00BB1489" w:rsidP="00C42DDD">
            <w:r>
              <w:t>yes</w:t>
            </w:r>
          </w:p>
        </w:tc>
        <w:tc>
          <w:tcPr>
            <w:tcW w:w="1141" w:type="dxa"/>
          </w:tcPr>
          <w:p w14:paraId="7F67B267" w14:textId="77777777" w:rsidR="009A7400" w:rsidRDefault="009A7400" w:rsidP="00C42DDD"/>
        </w:tc>
        <w:tc>
          <w:tcPr>
            <w:tcW w:w="2051" w:type="dxa"/>
          </w:tcPr>
          <w:p w14:paraId="483403F7" w14:textId="77777777" w:rsidR="009A7400" w:rsidRDefault="009A7400" w:rsidP="00C42DDD"/>
        </w:tc>
        <w:tc>
          <w:tcPr>
            <w:tcW w:w="1346" w:type="dxa"/>
          </w:tcPr>
          <w:p w14:paraId="0E88FFF6" w14:textId="63F8B0D3" w:rsidR="009A7400" w:rsidRDefault="00BB1489" w:rsidP="00C42DDD">
            <w:r>
              <w:fldChar w:fldCharType="begin">
                <w:fldData xml:space="preserve">PEVuZE5vdGU+PENpdGU+PEF1dGhvcj5EYXZpZHNvbjwvQXV0aG9yPjxZZWFyPjIwMDk8L1llYXI+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</w:fldData>
              </w:fldChar>
            </w:r>
            <w:r w:rsidR="00AB168C">
              <w:instrText xml:space="preserve"> ADDIN EN.CITE </w:instrText>
            </w:r>
            <w:r w:rsidR="00AB168C">
              <w:fldChar w:fldCharType="begin">
                <w:fldData xml:space="preserve">PEVuZE5vdGU+PENpdGU+PEF1dGhvcj5EYXZpZHNvbjwvQXV0aG9yPjxZZWFyPjIwMDk8L1llYXI+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</w:fldData>
              </w:fldChar>
            </w:r>
            <w:r w:rsidR="00AB168C">
              <w:instrText xml:space="preserve"> ADDIN EN.CITE.DATA </w:instrText>
            </w:r>
            <w:r w:rsidR="00AB168C">
              <w:fldChar w:fldCharType="end"/>
            </w:r>
            <w:r>
              <w:fldChar w:fldCharType="separate"/>
            </w:r>
            <w:r w:rsidR="00AB168C" w:rsidRPr="00AB168C">
              <w:rPr>
                <w:noProof/>
                <w:vertAlign w:val="superscript"/>
              </w:rPr>
              <w:t>551,552</w:t>
            </w:r>
            <w:r>
              <w:fldChar w:fldCharType="end"/>
            </w:r>
          </w:p>
        </w:tc>
      </w:tr>
      <w:tr w:rsidR="009A7400" w14:paraId="777297BC" w14:textId="77777777" w:rsidTr="00C42DDD">
        <w:tc>
          <w:tcPr>
            <w:tcW w:w="2287" w:type="dxa"/>
          </w:tcPr>
          <w:p w14:paraId="5B1CAF98" w14:textId="0C937F12" w:rsidR="009A7400" w:rsidRDefault="00AB168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ibostamycin</w:t>
            </w:r>
            <w:proofErr w:type="spellEnd"/>
          </w:p>
        </w:tc>
        <w:tc>
          <w:tcPr>
            <w:tcW w:w="1364" w:type="dxa"/>
          </w:tcPr>
          <w:p w14:paraId="76894C8E" w14:textId="356D5F75" w:rsidR="009A7400" w:rsidRDefault="00AB168C" w:rsidP="00C42DDD">
            <w:r>
              <w:t>yes</w:t>
            </w:r>
          </w:p>
        </w:tc>
        <w:tc>
          <w:tcPr>
            <w:tcW w:w="1364" w:type="dxa"/>
          </w:tcPr>
          <w:p w14:paraId="0C4AEAD6" w14:textId="285DC871" w:rsidR="009A7400" w:rsidRDefault="005F2DA2" w:rsidP="00C42DDD">
            <w:r>
              <w:t>Gram pos, gram neg</w:t>
            </w:r>
          </w:p>
        </w:tc>
        <w:tc>
          <w:tcPr>
            <w:tcW w:w="1141" w:type="dxa"/>
          </w:tcPr>
          <w:p w14:paraId="311FC1F9" w14:textId="77777777" w:rsidR="009A7400" w:rsidRDefault="009A7400" w:rsidP="00C42DDD"/>
        </w:tc>
        <w:tc>
          <w:tcPr>
            <w:tcW w:w="1141" w:type="dxa"/>
          </w:tcPr>
          <w:p w14:paraId="2A614A12" w14:textId="77777777" w:rsidR="009A7400" w:rsidRDefault="009A7400" w:rsidP="00C42DDD"/>
        </w:tc>
        <w:tc>
          <w:tcPr>
            <w:tcW w:w="2051" w:type="dxa"/>
          </w:tcPr>
          <w:p w14:paraId="71635B7E" w14:textId="77777777" w:rsidR="009A7400" w:rsidRDefault="009A7400" w:rsidP="00C42DDD"/>
        </w:tc>
        <w:tc>
          <w:tcPr>
            <w:tcW w:w="1346" w:type="dxa"/>
          </w:tcPr>
          <w:p w14:paraId="0BB9F181" w14:textId="245CC930" w:rsidR="009A7400" w:rsidRDefault="005F2DA2" w:rsidP="00C42DDD">
            <w:r>
              <w:fldChar w:fldCharType="begin"/>
            </w:r>
            <w:r>
              <w:instrText xml:space="preserve"> ADDIN EN.CITE &lt;EndNote&gt;&lt;Cite&gt;&lt;Author&gt;Inouye&lt;/Author&gt;&lt;Year&gt;1989&lt;/Year&gt;&lt;RecNum&gt;565&lt;/RecNum&gt;&lt;DisplayText&gt;&lt;style face="superscript"&gt;553&lt;/style&gt;&lt;/DisplayText&gt;&lt;record&gt;&lt;rec-number&gt;565&lt;/rec-number&gt;&lt;foreign-keys&gt;&lt;key app="EN" db-id="p5zs9pw5ltwzr3e0webppaa6ae5zxdxszf5s" timestamp="1548174704"&gt;565&lt;/key&gt;&lt;/foreign-keys&gt;&lt;ref-type name="Journal Article"&gt;17&lt;/ref-type&gt;&lt;contributors&gt;&lt;authors&gt;&lt;author&gt;Inouye, S.&lt;/author&gt;&lt;author&gt;Watanabe, T.&lt;/author&gt;&lt;author&gt;Kitasato, I.&lt;/author&gt;&lt;/authors&gt;&lt;/contributors&gt;&lt;auth-address&gt;Central Research Laboratory, Meiji Seika Kaisha, Ltd., Yokohama, Japan.&lt;/auth-address&gt;&lt;titles&gt;&lt;title&gt;Comparative antimicrobial activities of ribostamycin, gentamicin, ampicillin and lincomycin in vitro and in vivo&lt;/title&gt;&lt;secondary-title&gt;Drugs Exp Clin Res&lt;/secondary-title&gt;&lt;/titles&gt;&lt;periodical&gt;&lt;full-title&gt;Drugs Exp Clin Res&lt;/full-title&gt;&lt;/periodical&gt;&lt;pages&gt;465-76&lt;/pages&gt;&lt;volume&gt;15&lt;/volume&gt;&lt;number&gt;10&lt;/number&gt;&lt;keywords&gt;&lt;keyword&gt;Ampicillin/pharmacology/therapeutic use&lt;/keyword&gt;&lt;keyword&gt;Animals&lt;/keyword&gt;&lt;keyword&gt;Anti-Bacterial Agents/*pharmacology/therapeutic use&lt;/keyword&gt;&lt;keyword&gt;Bacteria/*drug effects&lt;/keyword&gt;&lt;keyword&gt;Bacterial Infections/*drug therapy/microbiology&lt;/keyword&gt;&lt;keyword&gt;Gentamicins/pharmacology/therapeutic use&lt;/keyword&gt;&lt;keyword&gt;Lincomycin/pharmacology/therapeutic use&lt;/keyword&gt;&lt;keyword&gt;Male&lt;/keyword&gt;&lt;keyword&gt;Mice&lt;/keyword&gt;&lt;keyword&gt;Mice, Inbred ICR&lt;/keyword&gt;&lt;keyword&gt;Microbial Sensitivity Tests&lt;/keyword&gt;&lt;keyword&gt;Ribostamycin/pharmacology/therapeutic use&lt;/keyword&gt;&lt;/keywords&gt;&lt;dates&gt;&lt;year&gt;1989&lt;/year&gt;&lt;/dates&gt;&lt;isbn&gt;0378-6501 (Print)&amp;#xD;0378-6501 (Linking)&lt;/isbn&gt;&lt;accession-num&gt;2632215&lt;/accession-num&gt;&lt;urls&gt;&lt;related-urls&gt;&lt;url&gt;https://www.ncbi.nlm.nih.gov/pubmed/2632215&lt;/url&gt;&lt;/related-urls&gt;&lt;/urls&gt;&lt;/record&gt;&lt;/Cite&gt;&lt;/EndNote&gt;</w:instrText>
            </w:r>
            <w:r>
              <w:fldChar w:fldCharType="separate"/>
            </w:r>
            <w:r w:rsidRPr="005F2DA2">
              <w:rPr>
                <w:noProof/>
                <w:vertAlign w:val="superscript"/>
              </w:rPr>
              <w:t>553</w:t>
            </w:r>
            <w:r>
              <w:fldChar w:fldCharType="end"/>
            </w:r>
          </w:p>
        </w:tc>
      </w:tr>
      <w:tr w:rsidR="009A7400" w14:paraId="1686D6F1" w14:textId="77777777" w:rsidTr="00C42DDD">
        <w:tc>
          <w:tcPr>
            <w:tcW w:w="2287" w:type="dxa"/>
          </w:tcPr>
          <w:p w14:paraId="124A0227" w14:textId="5A1CD6E2" w:rsidR="009A7400" w:rsidRDefault="005F2DA2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isomicin</w:t>
            </w:r>
            <w:proofErr w:type="spellEnd"/>
          </w:p>
        </w:tc>
        <w:tc>
          <w:tcPr>
            <w:tcW w:w="1364" w:type="dxa"/>
          </w:tcPr>
          <w:p w14:paraId="3C415DB2" w14:textId="724526B8" w:rsidR="009A7400" w:rsidRDefault="005F2DA2" w:rsidP="00C42DDD">
            <w:r>
              <w:t>yes</w:t>
            </w:r>
          </w:p>
        </w:tc>
        <w:tc>
          <w:tcPr>
            <w:tcW w:w="1364" w:type="dxa"/>
          </w:tcPr>
          <w:p w14:paraId="32B4531A" w14:textId="34B6A776" w:rsidR="009A7400" w:rsidRDefault="005F2DA2" w:rsidP="00C42DDD">
            <w:r>
              <w:t>Gram pos, gram neg</w:t>
            </w:r>
          </w:p>
        </w:tc>
        <w:tc>
          <w:tcPr>
            <w:tcW w:w="1141" w:type="dxa"/>
          </w:tcPr>
          <w:p w14:paraId="4AE4D354" w14:textId="77777777" w:rsidR="009A7400" w:rsidRDefault="009A7400" w:rsidP="00C42DDD"/>
        </w:tc>
        <w:tc>
          <w:tcPr>
            <w:tcW w:w="1141" w:type="dxa"/>
          </w:tcPr>
          <w:p w14:paraId="478C10E9" w14:textId="77777777" w:rsidR="009A7400" w:rsidRDefault="009A7400" w:rsidP="00C42DDD"/>
        </w:tc>
        <w:tc>
          <w:tcPr>
            <w:tcW w:w="2051" w:type="dxa"/>
          </w:tcPr>
          <w:p w14:paraId="63719ADA" w14:textId="77777777" w:rsidR="009A7400" w:rsidRDefault="009A7400" w:rsidP="00C42DDD"/>
        </w:tc>
        <w:tc>
          <w:tcPr>
            <w:tcW w:w="1346" w:type="dxa"/>
          </w:tcPr>
          <w:p w14:paraId="184E7FBB" w14:textId="5780A065" w:rsidR="009A7400" w:rsidRDefault="005F2DA2" w:rsidP="00C42DDD">
            <w:r>
              <w:fldChar w:fldCharType="begin"/>
            </w:r>
            <w:r>
              <w:instrText xml:space="preserve"> ADDIN EN.CITE &lt;EndNote&gt;&lt;Cite&gt;&lt;Author&gt;Tansarli&lt;/Author&gt;&lt;Year&gt;2013&lt;/Year&gt;&lt;RecNum&gt;566&lt;/RecNum&gt;&lt;DisplayText&gt;&lt;style face="superscript"&gt;554&lt;/style&gt;&lt;/DisplayText&gt;&lt;record&gt;&lt;rec-number&gt;566&lt;/rec-number&gt;&lt;foreign-keys&gt;&lt;key app="EN" db-id="p5zs9pw5ltwzr3e0webppaa6ae5zxdxszf5s" timestamp="1548183808"&gt;566&lt;/key&gt;&lt;/foreign-keys&gt;&lt;ref-type name="Journal Article"&gt;17&lt;/ref-type&gt;&lt;contributors&gt;&lt;authors&gt;&lt;author&gt;Tansarli, G. S.&lt;/author&gt;&lt;author&gt;Rafailidis, P. I.&lt;/author&gt;&lt;author&gt;Papazoglou, A. A.&lt;/author&gt;&lt;author&gt;Falagas, M. E.&lt;/author&gt;&lt;/authors&gt;&lt;/contributors&gt;&lt;auth-address&gt;Alfa Institute of Biomedical Sciences, Marousi, Athens, Greece.&lt;/auth-address&gt;&lt;titles&gt;&lt;title&gt;Antimicrobial activity and clinical effectiveness of sisomicin: an evaluation of the literature (1995-2011)&lt;/title&gt;&lt;secondary-title&gt;Expert Rev Anti Infect Ther&lt;/secondary-title&gt;&lt;/titles&gt;&lt;periodical&gt;&lt;full-title&gt;Expert Rev Anti Infect Ther&lt;/full-title&gt;&lt;/periodical&gt;&lt;pages&gt;421-8&lt;/pages&gt;&lt;volume&gt;11&lt;/volume&gt;&lt;number&gt;4&lt;/number&gt;&lt;keywords&gt;&lt;keyword&gt;Anti-Bacterial Agents/*therapeutic use&lt;/keyword&gt;&lt;keyword&gt;Cohort Studies&lt;/keyword&gt;&lt;keyword&gt;Databases, Bibliographic&lt;/keyword&gt;&lt;keyword&gt;Enterococcus/*drug effects/isolation &amp;amp; purification/physiology&lt;/keyword&gt;&lt;keyword&gt;Gram-Negative Bacterial Infections/*drug therapy/microbiology&lt;/keyword&gt;&lt;keyword&gt;Gram-Positive Bacterial Infections/*drug therapy/microbiology&lt;/keyword&gt;&lt;keyword&gt;Humans&lt;/keyword&gt;&lt;keyword&gt;Microbial Sensitivity Tests&lt;/keyword&gt;&lt;keyword&gt;Sisomicin/*therapeutic use&lt;/keyword&gt;&lt;keyword&gt;Staphylococcus/*drug effects/isolation &amp;amp; purification/physiology&lt;/keyword&gt;&lt;keyword&gt;Stenotrophomonas maltophilia/*drug effects/isolation &amp;amp; purification/physiology&lt;/keyword&gt;&lt;keyword&gt;Treatment Outcome&lt;/keyword&gt;&lt;/keywords&gt;&lt;dates&gt;&lt;year&gt;2013&lt;/year&gt;&lt;pub-dates&gt;&lt;date&gt;Apr&lt;/date&gt;&lt;/pub-dates&gt;&lt;/dates&gt;&lt;isbn&gt;1744-8336 (Electronic)&amp;#xD;1478-7210 (Linking)&lt;/isbn&gt;&lt;accession-num&gt;23566151&lt;/accession-num&gt;&lt;urls&gt;&lt;related-urls&gt;&lt;url&gt;https://www.ncbi.nlm.nih.gov/pubmed/23566151&lt;/url&gt;&lt;/related-urls&gt;&lt;/urls&gt;&lt;electronic-resource-num&gt;10.1586/eri.13.18&lt;/electronic-resource-num&gt;&lt;/record&gt;&lt;/Cite&gt;&lt;/EndNote&gt;</w:instrText>
            </w:r>
            <w:r>
              <w:fldChar w:fldCharType="separate"/>
            </w:r>
            <w:r w:rsidRPr="005F2DA2">
              <w:rPr>
                <w:noProof/>
                <w:vertAlign w:val="superscript"/>
              </w:rPr>
              <w:t>554</w:t>
            </w:r>
            <w:r>
              <w:fldChar w:fldCharType="end"/>
            </w:r>
          </w:p>
        </w:tc>
      </w:tr>
      <w:tr w:rsidR="009A7400" w14:paraId="5F59B617" w14:textId="77777777" w:rsidTr="00C42DDD">
        <w:tc>
          <w:tcPr>
            <w:tcW w:w="2287" w:type="dxa"/>
          </w:tcPr>
          <w:p w14:paraId="361DDD1C" w14:textId="6D36B26F" w:rsidR="009A7400" w:rsidRDefault="006E010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pectinomycin</w:t>
            </w:r>
          </w:p>
        </w:tc>
        <w:tc>
          <w:tcPr>
            <w:tcW w:w="1364" w:type="dxa"/>
          </w:tcPr>
          <w:p w14:paraId="32B84D85" w14:textId="1FCAB274" w:rsidR="009A7400" w:rsidRDefault="006E010D" w:rsidP="00C42DDD">
            <w:r>
              <w:t>yes</w:t>
            </w:r>
          </w:p>
        </w:tc>
        <w:tc>
          <w:tcPr>
            <w:tcW w:w="1364" w:type="dxa"/>
          </w:tcPr>
          <w:p w14:paraId="6382B2B1" w14:textId="5897AFED" w:rsidR="009A7400" w:rsidRDefault="006E010D" w:rsidP="00C42DDD">
            <w:r>
              <w:t>Gram pos, gram neg</w:t>
            </w:r>
          </w:p>
        </w:tc>
        <w:tc>
          <w:tcPr>
            <w:tcW w:w="1141" w:type="dxa"/>
          </w:tcPr>
          <w:p w14:paraId="280E262A" w14:textId="77777777" w:rsidR="009A7400" w:rsidRDefault="009A7400" w:rsidP="00C42DDD"/>
        </w:tc>
        <w:tc>
          <w:tcPr>
            <w:tcW w:w="1141" w:type="dxa"/>
          </w:tcPr>
          <w:p w14:paraId="41DAE862" w14:textId="77777777" w:rsidR="009A7400" w:rsidRDefault="009A7400" w:rsidP="00C42DDD"/>
        </w:tc>
        <w:tc>
          <w:tcPr>
            <w:tcW w:w="2051" w:type="dxa"/>
          </w:tcPr>
          <w:p w14:paraId="0611CA40" w14:textId="77777777" w:rsidR="009A7400" w:rsidRDefault="009A7400" w:rsidP="00C42DDD"/>
        </w:tc>
        <w:tc>
          <w:tcPr>
            <w:tcW w:w="1346" w:type="dxa"/>
          </w:tcPr>
          <w:p w14:paraId="7388BA23" w14:textId="3835ECA3" w:rsidR="009A7400" w:rsidRDefault="0015194A" w:rsidP="00C42DDD">
            <w:r>
              <w:fldChar w:fldCharType="begin"/>
            </w:r>
            <w:r>
              <w:instrText xml:space="preserve"> ADDIN EN.CITE &lt;EndNote&gt;&lt;Cite&gt;&lt;Author&gt;Fernandes&lt;/Author&gt;&lt;Year&gt;1984&lt;/Year&gt;&lt;RecNum&gt;567&lt;/RecNum&gt;&lt;DisplayText&gt;&lt;style face="superscript"&gt;555&lt;/style&gt;&lt;/DisplayText&gt;&lt;record&gt;&lt;rec-number&gt;567&lt;/rec-number&gt;&lt;foreign-keys&gt;&lt;key app="EN" db-id="p5zs9pw5ltwzr3e0webppaa6ae5zxdxszf5s" timestamp="1548184007"&gt;567&lt;/key&gt;&lt;/foreign-keys&gt;&lt;ref-type name="Journal Article"&gt;17&lt;/ref-type&gt;&lt;contributors&gt;&lt;authors&gt;&lt;author&gt;Fernandes, P. B.&lt;/author&gt;&lt;author&gt;Vojtko, C. M.&lt;/author&gt;&lt;author&gt;Bower, R. R.&lt;/author&gt;&lt;author&gt;Weisz, J.&lt;/author&gt;&lt;/authors&gt;&lt;/contributors&gt;&lt;titles&gt;&lt;title&gt;Spenolimycin, a new spectinomycin-type antibiotic. III. Biological properties&lt;/title&gt;&lt;secondary-title&gt;J Antibiot (Tokyo)&lt;/secondary-title&gt;&lt;/titles&gt;&lt;periodical&gt;&lt;full-title&gt;J Antibiot (Tokyo)&lt;/full-title&gt;&lt;/periodical&gt;&lt;pages&gt;1525-7&lt;/pages&gt;&lt;volume&gt;37&lt;/volume&gt;&lt;number&gt;12&lt;/number&gt;&lt;keywords&gt;&lt;keyword&gt;Animals&lt;/keyword&gt;&lt;keyword&gt;Bacterial Infections/prevention &amp;amp; control&lt;/keyword&gt;&lt;keyword&gt;Female&lt;/keyword&gt;&lt;keyword&gt;Mice&lt;/keyword&gt;&lt;keyword&gt;Mice, Inbred Strains&lt;/keyword&gt;&lt;keyword&gt;Microbial Sensitivity Tests&lt;/keyword&gt;&lt;keyword&gt;Neisseria gonorrhoeae/drug effects&lt;/keyword&gt;&lt;keyword&gt;Spectinomycin/*analogs &amp;amp; derivatives/pharmacology&lt;/keyword&gt;&lt;/keywords&gt;&lt;dates&gt;&lt;year&gt;1984&lt;/year&gt;&lt;pub-dates&gt;&lt;date&gt;Dec&lt;/date&gt;&lt;/pub-dates&gt;&lt;/dates&gt;&lt;isbn&gt;0021-8820 (Print)&amp;#xD;0021-8820 (Linking)&lt;/isbn&gt;&lt;accession-num&gt;6241193&lt;/accession-num&gt;&lt;urls&gt;&lt;related-urls&gt;&lt;url&gt;https://www.ncbi.nlm.nih.gov/pubmed/6241193&lt;/url&gt;&lt;/related-urls&gt;&lt;/urls&gt;&lt;/record&gt;&lt;/Cite&gt;&lt;/EndNote&gt;</w:instrText>
            </w:r>
            <w:r>
              <w:fldChar w:fldCharType="separate"/>
            </w:r>
            <w:r w:rsidRPr="0015194A">
              <w:rPr>
                <w:noProof/>
                <w:vertAlign w:val="superscript"/>
              </w:rPr>
              <w:t>555</w:t>
            </w:r>
            <w:r>
              <w:fldChar w:fldCharType="end"/>
            </w:r>
          </w:p>
        </w:tc>
      </w:tr>
      <w:tr w:rsidR="009A7400" w14:paraId="23651350" w14:textId="77777777" w:rsidTr="00C42DDD">
        <w:tc>
          <w:tcPr>
            <w:tcW w:w="2287" w:type="dxa"/>
          </w:tcPr>
          <w:p w14:paraId="6BED2B68" w14:textId="32915E0B" w:rsidR="009A7400" w:rsidRDefault="000A7DF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treptomycin</w:t>
            </w:r>
          </w:p>
        </w:tc>
        <w:tc>
          <w:tcPr>
            <w:tcW w:w="1364" w:type="dxa"/>
          </w:tcPr>
          <w:p w14:paraId="04A7234E" w14:textId="6BACC6EB" w:rsidR="009A7400" w:rsidRDefault="000A7DF1" w:rsidP="00C42DDD">
            <w:r>
              <w:t>yes</w:t>
            </w:r>
          </w:p>
        </w:tc>
        <w:tc>
          <w:tcPr>
            <w:tcW w:w="1364" w:type="dxa"/>
          </w:tcPr>
          <w:p w14:paraId="1B0217D1" w14:textId="68D33FFC" w:rsidR="009A7400" w:rsidRDefault="000A7DF1" w:rsidP="00C42DDD">
            <w:r>
              <w:t>Gram pos, gram neg</w:t>
            </w:r>
          </w:p>
        </w:tc>
        <w:tc>
          <w:tcPr>
            <w:tcW w:w="1141" w:type="dxa"/>
          </w:tcPr>
          <w:p w14:paraId="3A587468" w14:textId="77777777" w:rsidR="009A7400" w:rsidRDefault="009A7400" w:rsidP="00C42DDD"/>
        </w:tc>
        <w:tc>
          <w:tcPr>
            <w:tcW w:w="1141" w:type="dxa"/>
          </w:tcPr>
          <w:p w14:paraId="6E769E8F" w14:textId="77777777" w:rsidR="009A7400" w:rsidRDefault="009A7400" w:rsidP="00C42DDD"/>
        </w:tc>
        <w:tc>
          <w:tcPr>
            <w:tcW w:w="2051" w:type="dxa"/>
          </w:tcPr>
          <w:p w14:paraId="57ADB98D" w14:textId="77777777" w:rsidR="009A7400" w:rsidRDefault="009A7400" w:rsidP="00C42DDD"/>
        </w:tc>
        <w:tc>
          <w:tcPr>
            <w:tcW w:w="1346" w:type="dxa"/>
          </w:tcPr>
          <w:p w14:paraId="3EB43BC0" w14:textId="2F6447F5" w:rsidR="009A7400" w:rsidRDefault="00D90EE8" w:rsidP="00C42DDD">
            <w:r>
              <w:fldChar w:fldCharType="begin"/>
            </w:r>
            <w:r>
              <w:instrText xml:space="preserve"> ADDIN EN.CITE &lt;EndNote&gt;&lt;Cite&gt;&lt;Author&gt;Schatz&lt;/Author&gt;&lt;Year&gt;2005&lt;/Year&gt;&lt;RecNum&gt;568&lt;/RecNum&gt;&lt;DisplayText&gt;&lt;style face="superscript"&gt;556&lt;/style&gt;&lt;/DisplayText&gt;&lt;record&gt;&lt;rec-number&gt;568&lt;/rec-number&gt;&lt;foreign-keys&gt;&lt;key app="EN" db-id="p5zs9pw5ltwzr3e0webppaa6ae5zxdxszf5s" timestamp="1548184314"&gt;568&lt;/key&gt;&lt;/foreign-keys&gt;&lt;ref-type name="Journal Article"&gt;17&lt;/ref-type&gt;&lt;contributors&gt;&lt;authors&gt;&lt;author&gt;Schatz, A.&lt;/author&gt;&lt;author&gt;Bugie, E.&lt;/author&gt;&lt;author&gt;Waksman, S. A.&lt;/author&gt;&lt;/authors&gt;&lt;/contributors&gt;&lt;titles&gt;&lt;title&gt;Streptomycin, a substance exhibiting antibiotic activity against gram-positive and gram-negative bacteria. 1944&lt;/title&gt;&lt;secondary-title&gt;Clin Orthop Relat Res&lt;/secondary-title&gt;&lt;/titles&gt;&lt;periodical&gt;&lt;full-title&gt;Clin Orthop Relat Res&lt;/full-title&gt;&lt;/periodical&gt;&lt;pages&gt;3-6&lt;/pages&gt;&lt;number&gt;437&lt;/number&gt;&lt;keywords&gt;&lt;keyword&gt;Anti-Bacterial Agents/*history/pharmacology&lt;/keyword&gt;&lt;keyword&gt;Gram-Negative Bacteria/drug effects&lt;/keyword&gt;&lt;keyword&gt;Gram-Positive Bacteria/drug effects&lt;/keyword&gt;&lt;keyword&gt;History, 20th Century&lt;/keyword&gt;&lt;keyword&gt;Humans&lt;/keyword&gt;&lt;keyword&gt;Streptomycin/*history/pharmacology&lt;/keyword&gt;&lt;/keywords&gt;&lt;dates&gt;&lt;year&gt;2005&lt;/year&gt;&lt;pub-dates&gt;&lt;date&gt;Aug&lt;/date&gt;&lt;/pub-dates&gt;&lt;/dates&gt;&lt;isbn&gt;0009-921X (Print)&amp;#xD;0009-921X (Linking)&lt;/isbn&gt;&lt;accession-num&gt;16056018&lt;/accession-num&gt;&lt;urls&gt;&lt;related-urls&gt;&lt;url&gt;https://www.ncbi.nlm.nih.gov/pubmed/16056018&lt;/url&gt;&lt;/related-urls&gt;&lt;/urls&gt;&lt;/record&gt;&lt;/Cite&gt;&lt;/EndNote&gt;</w:instrText>
            </w:r>
            <w:r>
              <w:fldChar w:fldCharType="separate"/>
            </w:r>
            <w:r w:rsidRPr="00D90EE8">
              <w:rPr>
                <w:noProof/>
                <w:vertAlign w:val="superscript"/>
              </w:rPr>
              <w:t>556</w:t>
            </w:r>
            <w:r>
              <w:fldChar w:fldCharType="end"/>
            </w:r>
          </w:p>
        </w:tc>
      </w:tr>
      <w:tr w:rsidR="009A7400" w14:paraId="161F3105" w14:textId="77777777" w:rsidTr="00C42DDD">
        <w:tc>
          <w:tcPr>
            <w:tcW w:w="2287" w:type="dxa"/>
          </w:tcPr>
          <w:p w14:paraId="4F43E6BA" w14:textId="05119643" w:rsidR="009A7400" w:rsidRDefault="009F044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bramycin</w:t>
            </w:r>
          </w:p>
        </w:tc>
        <w:tc>
          <w:tcPr>
            <w:tcW w:w="1364" w:type="dxa"/>
          </w:tcPr>
          <w:p w14:paraId="7AF74E39" w14:textId="6B734C42" w:rsidR="009A7400" w:rsidRDefault="009F0441" w:rsidP="00C42DDD">
            <w:r>
              <w:t>yes</w:t>
            </w:r>
          </w:p>
        </w:tc>
        <w:tc>
          <w:tcPr>
            <w:tcW w:w="1364" w:type="dxa"/>
          </w:tcPr>
          <w:p w14:paraId="7C80ED0B" w14:textId="1D80D9CD" w:rsidR="009A7400" w:rsidRDefault="009F0441" w:rsidP="00C42DDD">
            <w:r>
              <w:t>Gram pos, gram neg</w:t>
            </w:r>
          </w:p>
        </w:tc>
        <w:tc>
          <w:tcPr>
            <w:tcW w:w="1141" w:type="dxa"/>
          </w:tcPr>
          <w:p w14:paraId="7912C770" w14:textId="77777777" w:rsidR="009A7400" w:rsidRDefault="009A7400" w:rsidP="00C42DDD"/>
        </w:tc>
        <w:tc>
          <w:tcPr>
            <w:tcW w:w="1141" w:type="dxa"/>
          </w:tcPr>
          <w:p w14:paraId="607A0B0C" w14:textId="77777777" w:rsidR="009A7400" w:rsidRDefault="009A7400" w:rsidP="00C42DDD"/>
        </w:tc>
        <w:tc>
          <w:tcPr>
            <w:tcW w:w="2051" w:type="dxa"/>
          </w:tcPr>
          <w:p w14:paraId="4506B2D6" w14:textId="77777777" w:rsidR="009A7400" w:rsidRDefault="009A7400" w:rsidP="00C42DDD"/>
        </w:tc>
        <w:tc>
          <w:tcPr>
            <w:tcW w:w="1346" w:type="dxa"/>
          </w:tcPr>
          <w:p w14:paraId="2D078FAA" w14:textId="23CAA378" w:rsidR="009A7400" w:rsidRDefault="009F0441" w:rsidP="00C42DDD">
            <w:r>
              <w:fldChar w:fldCharType="begin"/>
            </w:r>
            <w:r>
              <w:instrText xml:space="preserve"> ADDIN EN.CITE &lt;EndNote&gt;&lt;Cite&gt;&lt;Author&gt;Brogden&lt;/Author&gt;&lt;Year&gt;1976&lt;/Year&gt;&lt;RecNum&gt;569&lt;/RecNum&gt;&lt;DisplayText&gt;&lt;style face="superscript"&gt;557&lt;/style&gt;&lt;/DisplayText&gt;&lt;record&gt;&lt;rec-number&gt;569&lt;/rec-number&gt;&lt;foreign-keys&gt;&lt;key app="EN" db-id="p5zs9pw5ltwzr3e0webppaa6ae5zxdxszf5s" timestamp="1548184541"&gt;569&lt;/key&gt;&lt;/foreign-keys&gt;&lt;ref-type name="Journal Article"&gt;17&lt;/ref-type&gt;&lt;contributors&gt;&lt;authors&gt;&lt;author&gt;Brogden, R. N.&lt;/author&gt;&lt;author&gt;Pinder, R. M.&lt;/author&gt;&lt;author&gt;Sawyer, P. R.&lt;/author&gt;&lt;author&gt;Speight, T. M.&lt;/author&gt;&lt;author&gt;Avery, G. S.&lt;/author&gt;&lt;/authors&gt;&lt;/contributors&gt;&lt;titles&gt;&lt;title&gt;Tobramycin: a review of its antibacterial and pharmacokinetic properties and therapeutic use&lt;/title&gt;&lt;secondary-title&gt;Drugs&lt;/secondary-title&gt;&lt;/titles&gt;&lt;periodical&gt;&lt;full-title&gt;Drugs&lt;/full-title&gt;&lt;/periodical&gt;&lt;pages&gt;166-200&lt;/pages&gt;&lt;volume&gt;12&lt;/volume&gt;&lt;number&gt;3&lt;/number&gt;&lt;keywords&gt;&lt;keyword&gt;Adult&lt;/keyword&gt;&lt;keyword&gt;Animals&lt;/keyword&gt;&lt;keyword&gt;Anti-Bacterial Agents/*pharmacology&lt;/keyword&gt;&lt;keyword&gt;Bacteria/drug effects&lt;/keyword&gt;&lt;keyword&gt;Cats&lt;/keyword&gt;&lt;keyword&gt;Child&lt;/keyword&gt;&lt;keyword&gt;Dogs&lt;/keyword&gt;&lt;keyword&gt;Drug Incompatibility&lt;/keyword&gt;&lt;keyword&gt;Female&lt;/keyword&gt;&lt;keyword&gt;Guinea Pigs&lt;/keyword&gt;&lt;keyword&gt;Humans&lt;/keyword&gt;&lt;keyword&gt;Kinetics&lt;/keyword&gt;&lt;keyword&gt;Male&lt;/keyword&gt;&lt;keyword&gt;Mice&lt;/keyword&gt;&lt;keyword&gt;Rabbits&lt;/keyword&gt;&lt;keyword&gt;Rats&lt;/keyword&gt;&lt;keyword&gt;Tobramycin/administration &amp;amp; dosage/adverse&lt;/keyword&gt;&lt;keyword&gt;effects/metabolism/*pharmacology/therapeutic use/toxicity&lt;/keyword&gt;&lt;/keywords&gt;&lt;dates&gt;&lt;year&gt;1976&lt;/year&gt;&lt;/dates&gt;&lt;isbn&gt;0012-6667 (Print)&amp;#xD;0012-6667 (Linking)&lt;/isbn&gt;&lt;accession-num&gt;789045&lt;/accession-num&gt;&lt;urls&gt;&lt;related-urls&gt;&lt;url&gt;https://www.ncbi.nlm.nih.gov/pubmed/789045&lt;/url&gt;&lt;/related-urls&gt;&lt;/urls&gt;&lt;electronic-resource-num&gt;10.2165/00003495-197612030-00002&lt;/electronic-resource-num&gt;&lt;/record&gt;&lt;/Cite&gt;&lt;/EndNote&gt;</w:instrText>
            </w:r>
            <w:r>
              <w:fldChar w:fldCharType="separate"/>
            </w:r>
            <w:r w:rsidRPr="009F0441">
              <w:rPr>
                <w:noProof/>
                <w:vertAlign w:val="superscript"/>
              </w:rPr>
              <w:t>557</w:t>
            </w:r>
            <w:r>
              <w:fldChar w:fldCharType="end"/>
            </w:r>
          </w:p>
        </w:tc>
      </w:tr>
      <w:tr w:rsidR="009A7400" w14:paraId="0B47A57B" w14:textId="77777777" w:rsidTr="00C42DDD">
        <w:tc>
          <w:tcPr>
            <w:tcW w:w="2287" w:type="dxa"/>
          </w:tcPr>
          <w:p w14:paraId="64F5BCDF" w14:textId="088775AB" w:rsidR="009A7400" w:rsidRDefault="0032551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lginate</w:t>
            </w:r>
          </w:p>
        </w:tc>
        <w:tc>
          <w:tcPr>
            <w:tcW w:w="1364" w:type="dxa"/>
          </w:tcPr>
          <w:p w14:paraId="425B9C77" w14:textId="77777777" w:rsidR="009A7400" w:rsidRDefault="009A7400" w:rsidP="00C42DDD"/>
        </w:tc>
        <w:tc>
          <w:tcPr>
            <w:tcW w:w="1364" w:type="dxa"/>
          </w:tcPr>
          <w:p w14:paraId="4F8E58D2" w14:textId="77777777" w:rsidR="009A7400" w:rsidRDefault="009A7400" w:rsidP="00C42DDD"/>
        </w:tc>
        <w:tc>
          <w:tcPr>
            <w:tcW w:w="1141" w:type="dxa"/>
          </w:tcPr>
          <w:p w14:paraId="22F25718" w14:textId="77777777" w:rsidR="009A7400" w:rsidRDefault="009A7400" w:rsidP="00C42DDD"/>
        </w:tc>
        <w:tc>
          <w:tcPr>
            <w:tcW w:w="1141" w:type="dxa"/>
          </w:tcPr>
          <w:p w14:paraId="4603EF49" w14:textId="77777777" w:rsidR="009A7400" w:rsidRDefault="009A7400" w:rsidP="00C42DDD"/>
        </w:tc>
        <w:tc>
          <w:tcPr>
            <w:tcW w:w="2051" w:type="dxa"/>
          </w:tcPr>
          <w:p w14:paraId="1FFFACDF" w14:textId="5A1429A2" w:rsidR="009A7400" w:rsidRDefault="0032551F" w:rsidP="00C42DDD">
            <w:r>
              <w:t>antioxidant</w:t>
            </w:r>
          </w:p>
        </w:tc>
        <w:tc>
          <w:tcPr>
            <w:tcW w:w="1346" w:type="dxa"/>
          </w:tcPr>
          <w:p w14:paraId="2E97A953" w14:textId="2364E932" w:rsidR="009A7400" w:rsidRDefault="0098605B" w:rsidP="00C42DDD">
            <w:r>
              <w:fldChar w:fldCharType="begin">
                <w:fldData xml:space="preserve">PEVuZE5vdGU+PENpdGU+PEF1dGhvcj5TZWxsaW1pPC9BdXRob3I+PFllYXI+MjAxNTwvWWVhcj48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ZWxsaW1pPC9BdXRob3I+PFllYXI+MjAxNTwvWWVhcj48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8605B">
              <w:rPr>
                <w:noProof/>
                <w:vertAlign w:val="superscript"/>
              </w:rPr>
              <w:t>558</w:t>
            </w:r>
            <w:r>
              <w:fldChar w:fldCharType="end"/>
            </w:r>
          </w:p>
        </w:tc>
      </w:tr>
      <w:tr w:rsidR="009A7400" w14:paraId="5314C52F" w14:textId="77777777" w:rsidTr="00C42DDD">
        <w:tc>
          <w:tcPr>
            <w:tcW w:w="2287" w:type="dxa"/>
          </w:tcPr>
          <w:p w14:paraId="0AA1D916" w14:textId="701DC378" w:rsidR="009A7400" w:rsidRDefault="00430CAF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apsular polysaccharide</w:t>
            </w:r>
          </w:p>
        </w:tc>
        <w:tc>
          <w:tcPr>
            <w:tcW w:w="1364" w:type="dxa"/>
          </w:tcPr>
          <w:p w14:paraId="7E11D31E" w14:textId="77777777" w:rsidR="009A7400" w:rsidRDefault="009A7400" w:rsidP="00C42DDD"/>
        </w:tc>
        <w:tc>
          <w:tcPr>
            <w:tcW w:w="1364" w:type="dxa"/>
          </w:tcPr>
          <w:p w14:paraId="0CDD1399" w14:textId="77777777" w:rsidR="009A7400" w:rsidRDefault="009A7400" w:rsidP="00C42DDD"/>
        </w:tc>
        <w:tc>
          <w:tcPr>
            <w:tcW w:w="1141" w:type="dxa"/>
          </w:tcPr>
          <w:p w14:paraId="18458510" w14:textId="77777777" w:rsidR="009A7400" w:rsidRDefault="009A7400" w:rsidP="00C42DDD"/>
        </w:tc>
        <w:tc>
          <w:tcPr>
            <w:tcW w:w="1141" w:type="dxa"/>
          </w:tcPr>
          <w:p w14:paraId="3E0E7E4B" w14:textId="77777777" w:rsidR="009A7400" w:rsidRDefault="009A7400" w:rsidP="00C42DDD"/>
        </w:tc>
        <w:tc>
          <w:tcPr>
            <w:tcW w:w="2051" w:type="dxa"/>
          </w:tcPr>
          <w:p w14:paraId="4D0FE806" w14:textId="3B668F0D" w:rsidR="009A7400" w:rsidRDefault="00430CAF" w:rsidP="00C42DDD">
            <w:proofErr w:type="spellStart"/>
            <w:r>
              <w:t>Extracelluar</w:t>
            </w:r>
            <w:proofErr w:type="spellEnd"/>
            <w:r>
              <w:t xml:space="preserve"> capsule</w:t>
            </w:r>
          </w:p>
        </w:tc>
        <w:tc>
          <w:tcPr>
            <w:tcW w:w="1346" w:type="dxa"/>
          </w:tcPr>
          <w:p w14:paraId="764513C8" w14:textId="782C3E3D" w:rsidR="009A7400" w:rsidRDefault="00430CAF" w:rsidP="00C42DDD">
            <w:r>
              <w:fldChar w:fldCharType="begin"/>
            </w:r>
            <w:r>
              <w:instrText xml:space="preserve"> ADDIN EN.CITE &lt;EndNote&gt;&lt;Cite&gt;&lt;Author&gt;Willis&lt;/Author&gt;&lt;Year&gt;2013&lt;/Year&gt;&lt;RecNum&gt;571&lt;/RecNum&gt;&lt;DisplayText&gt;&lt;style face="superscript"&gt;559&lt;/style&gt;&lt;/DisplayText&gt;&lt;record&gt;&lt;rec-number&gt;571&lt;/rec-number&gt;&lt;foreign-keys&gt;&lt;key app="EN" db-id="p5zs9pw5ltwzr3e0webppaa6ae5zxdxszf5s" timestamp="1548185007"&gt;571&lt;/key&gt;&lt;/foreign-keys&gt;&lt;ref-type name="Journal Article"&gt;17&lt;/ref-type&gt;&lt;contributors&gt;&lt;authors&gt;&lt;author&gt;Willis, L. M.&lt;/author&gt;&lt;author&gt;Whitfield, C.&lt;/author&gt;&lt;/authors&gt;&lt;/contributors&gt;&lt;auth-address&gt;Department of Molecular and Cellular Biology, University of Guelph, Guelph, Ontario, Canada N1G 2W1.&lt;/auth-address&gt;&lt;titles&gt;&lt;title&gt;Structure, biosynthesis, and function of bacterial capsular polysaccharides synthesized by ABC transporter-dependent pathways&lt;/title&gt;&lt;secondary-title&gt;Carbohydr Res&lt;/secondary-title&gt;&lt;/titles&gt;&lt;periodical&gt;&lt;full-title&gt;Carbohydr Res&lt;/full-title&gt;&lt;/periodical&gt;&lt;pages&gt;35-44&lt;/pages&gt;&lt;volume&gt;378&lt;/volume&gt;&lt;keywords&gt;&lt;keyword&gt;ATP-Binding Cassette Transporters/*metabolism&lt;/keyword&gt;&lt;keyword&gt;Animals&lt;/keyword&gt;&lt;keyword&gt;Bacteria/cytology/enzymology/*metabolism&lt;/keyword&gt;&lt;keyword&gt;Bacterial Capsules/*metabolism&lt;/keyword&gt;&lt;keyword&gt;Carbohydrate Sequence&lt;/keyword&gt;&lt;keyword&gt;Humans&lt;/keyword&gt;&lt;keyword&gt;Molecular Sequence Data&lt;/keyword&gt;&lt;keyword&gt;Polysaccharides, Bacterial/*biosynthesis/*chemistry/metabolism&lt;/keyword&gt;&lt;keyword&gt;ABC transporters&lt;/keyword&gt;&lt;keyword&gt;Biosynthesis&lt;/keyword&gt;&lt;keyword&gt;Capsular polysaccharides&lt;/keyword&gt;&lt;keyword&gt;Export&lt;/keyword&gt;&lt;keyword&gt;Glycosyltransferases&lt;/keyword&gt;&lt;keyword&gt;Gram-negative bacteria&lt;/keyword&gt;&lt;/keywords&gt;&lt;dates&gt;&lt;year&gt;2013&lt;/year&gt;&lt;pub-dates&gt;&lt;date&gt;Aug 30&lt;/date&gt;&lt;/pub-dates&gt;&lt;/dates&gt;&lt;isbn&gt;1873-426X (Electronic)&amp;#xD;0008-6215 (Linking)&lt;/isbn&gt;&lt;accession-num&gt;23746650&lt;/accession-num&gt;&lt;urls&gt;&lt;related-urls&gt;&lt;url&gt;https://www.ncbi.nlm.nih.gov/pubmed/23746650&lt;/url&gt;&lt;/related-urls&gt;&lt;/urls&gt;&lt;electronic-resource-num&gt;10.1016/j.carres.2013.05.007&lt;/electronic-resource-num&gt;&lt;/record&gt;&lt;/Cite&gt;&lt;/EndNote&gt;</w:instrText>
            </w:r>
            <w:r>
              <w:fldChar w:fldCharType="separate"/>
            </w:r>
            <w:r w:rsidRPr="00430CAF">
              <w:rPr>
                <w:noProof/>
                <w:vertAlign w:val="superscript"/>
              </w:rPr>
              <w:t>559</w:t>
            </w:r>
            <w:r>
              <w:fldChar w:fldCharType="end"/>
            </w:r>
          </w:p>
        </w:tc>
      </w:tr>
      <w:tr w:rsidR="009A7400" w14:paraId="762BBC13" w14:textId="77777777" w:rsidTr="00C42DDD">
        <w:tc>
          <w:tcPr>
            <w:tcW w:w="2287" w:type="dxa"/>
          </w:tcPr>
          <w:p w14:paraId="36567241" w14:textId="01AD9DF6" w:rsidR="009A7400" w:rsidRDefault="00576AC8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iuta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polysaccharide</w:t>
            </w:r>
          </w:p>
        </w:tc>
        <w:tc>
          <w:tcPr>
            <w:tcW w:w="1364" w:type="dxa"/>
          </w:tcPr>
          <w:p w14:paraId="2D69E9ED" w14:textId="77777777" w:rsidR="009A7400" w:rsidRDefault="009A7400" w:rsidP="00C42DDD"/>
        </w:tc>
        <w:tc>
          <w:tcPr>
            <w:tcW w:w="1364" w:type="dxa"/>
          </w:tcPr>
          <w:p w14:paraId="533FF96C" w14:textId="77777777" w:rsidR="009A7400" w:rsidRDefault="009A7400" w:rsidP="00C42DDD"/>
        </w:tc>
        <w:tc>
          <w:tcPr>
            <w:tcW w:w="1141" w:type="dxa"/>
          </w:tcPr>
          <w:p w14:paraId="58507348" w14:textId="77777777" w:rsidR="009A7400" w:rsidRDefault="009A7400" w:rsidP="00C42DDD"/>
        </w:tc>
        <w:tc>
          <w:tcPr>
            <w:tcW w:w="1141" w:type="dxa"/>
          </w:tcPr>
          <w:p w14:paraId="21638333" w14:textId="77777777" w:rsidR="009A7400" w:rsidRDefault="009A7400" w:rsidP="00C42DDD"/>
        </w:tc>
        <w:tc>
          <w:tcPr>
            <w:tcW w:w="2051" w:type="dxa"/>
          </w:tcPr>
          <w:p w14:paraId="01AD008A" w14:textId="172A3C5A" w:rsidR="009A7400" w:rsidRDefault="00576AC8" w:rsidP="00C42DDD">
            <w:r>
              <w:t>Exopolysaccharide, biofilm formation</w:t>
            </w:r>
          </w:p>
        </w:tc>
        <w:tc>
          <w:tcPr>
            <w:tcW w:w="1346" w:type="dxa"/>
          </w:tcPr>
          <w:p w14:paraId="64FA6CC5" w14:textId="53C4A413" w:rsidR="009A7400" w:rsidRDefault="00FB4517" w:rsidP="00C42DDD">
            <w:r>
              <w:fldChar w:fldCharType="begin"/>
            </w:r>
            <w:r>
              <w:instrText xml:space="preserve"> ADDIN EN.CITE &lt;EndNote&gt;&lt;Cite&gt;&lt;Author&gt;Larsen&lt;/Author&gt;&lt;Year&gt;2015&lt;/Year&gt;&lt;RecNum&gt;572&lt;/RecNum&gt;&lt;DisplayText&gt;&lt;style face="superscript"&gt;560&lt;/style&gt;&lt;/DisplayText&gt;&lt;record&gt;&lt;rec-number&gt;572&lt;/rec-number&gt;&lt;foreign-keys&gt;&lt;key app="EN" db-id="p5zs9pw5ltwzr3e0webppaa6ae5zxdxszf5s" timestamp="1548185153"&gt;572&lt;/key&gt;&lt;/foreign-keys&gt;&lt;ref-type name="Journal Article"&gt;17&lt;/ref-type&gt;&lt;contributors&gt;&lt;authors&gt;&lt;author&gt;Larsen, F. H.&lt;/author&gt;&lt;author&gt;Engelsen, S. B.&lt;/author&gt;&lt;/authors&gt;&lt;/contributors&gt;&lt;auth-address&gt;Spectroscopy and Chemometrics, Department of Food Science, University of Copenhagen Frederiksberg, Denmark.&lt;/auth-address&gt;&lt;titles&gt;&lt;title&gt;Insight into the Functionality of Microbial Exopolysaccharides by NMR Spectroscopy and Molecular Modeling&lt;/title&gt;&lt;secondary-title&gt;Front Microbiol&lt;/secondary-title&gt;&lt;/titles&gt;&lt;periodical&gt;&lt;full-title&gt;Front Microbiol&lt;/full-title&gt;&lt;/periodical&gt;&lt;pages&gt;1374&lt;/pages&gt;&lt;volume&gt;6&lt;/volume&gt;&lt;keywords&gt;&lt;keyword&gt;NMR spectroscopy&lt;/keyword&gt;&lt;keyword&gt;bacterial exopolysaccharides&lt;/keyword&gt;&lt;keyword&gt;diutan&lt;/keyword&gt;&lt;keyword&gt;gellan&lt;/keyword&gt;&lt;keyword&gt;molecular hydration&lt;/keyword&gt;&lt;keyword&gt;molecular modeling&lt;/keyword&gt;&lt;/keywords&gt;&lt;dates&gt;&lt;year&gt;2015&lt;/year&gt;&lt;/dates&gt;&lt;isbn&gt;1664-302X (Print)&amp;#xD;1664-302X (Linking)&lt;/isbn&gt;&lt;accession-num&gt;26696983&lt;/accession-num&gt;&lt;urls&gt;&lt;related-urls&gt;&lt;url&gt;https://www.ncbi.nlm.nih.gov/pubmed/26696983&lt;/url&gt;&lt;/related-urls&gt;&lt;/urls&gt;&lt;custom2&gt;4672062&lt;/custom2&gt;&lt;electronic-resource-num&gt;10.3389/fmicb.2015.01374&lt;/electronic-resource-num&gt;&lt;/record&gt;&lt;/Cite&gt;&lt;/EndNote&gt;</w:instrText>
            </w:r>
            <w:r>
              <w:fldChar w:fldCharType="separate"/>
            </w:r>
            <w:r w:rsidRPr="00FB4517">
              <w:rPr>
                <w:noProof/>
                <w:vertAlign w:val="superscript"/>
              </w:rPr>
              <w:t>560</w:t>
            </w:r>
            <w:r>
              <w:fldChar w:fldCharType="end"/>
            </w:r>
          </w:p>
        </w:tc>
      </w:tr>
      <w:tr w:rsidR="009A7400" w14:paraId="390C430C" w14:textId="77777777" w:rsidTr="00C42DDD">
        <w:tc>
          <w:tcPr>
            <w:tcW w:w="2287" w:type="dxa"/>
          </w:tcPr>
          <w:p w14:paraId="26D7C03C" w14:textId="030F0D70" w:rsidR="009A7400" w:rsidRDefault="00C36B4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mulsan</w:t>
            </w:r>
          </w:p>
        </w:tc>
        <w:tc>
          <w:tcPr>
            <w:tcW w:w="1364" w:type="dxa"/>
          </w:tcPr>
          <w:p w14:paraId="3DF67698" w14:textId="77777777" w:rsidR="009A7400" w:rsidRDefault="009A7400" w:rsidP="00C42DDD"/>
        </w:tc>
        <w:tc>
          <w:tcPr>
            <w:tcW w:w="1364" w:type="dxa"/>
          </w:tcPr>
          <w:p w14:paraId="333072EC" w14:textId="77777777" w:rsidR="009A7400" w:rsidRDefault="009A7400" w:rsidP="00C42DDD"/>
        </w:tc>
        <w:tc>
          <w:tcPr>
            <w:tcW w:w="1141" w:type="dxa"/>
          </w:tcPr>
          <w:p w14:paraId="64B58912" w14:textId="77777777" w:rsidR="009A7400" w:rsidRDefault="009A7400" w:rsidP="00C42DDD"/>
        </w:tc>
        <w:tc>
          <w:tcPr>
            <w:tcW w:w="1141" w:type="dxa"/>
          </w:tcPr>
          <w:p w14:paraId="2358605E" w14:textId="77777777" w:rsidR="009A7400" w:rsidRDefault="009A7400" w:rsidP="00C42DDD"/>
        </w:tc>
        <w:tc>
          <w:tcPr>
            <w:tcW w:w="2051" w:type="dxa"/>
          </w:tcPr>
          <w:p w14:paraId="1075AE0C" w14:textId="11035CE1" w:rsidR="009A7400" w:rsidRDefault="00F440CE" w:rsidP="00C42DDD">
            <w:proofErr w:type="spellStart"/>
            <w:r>
              <w:t>bioemulsifier</w:t>
            </w:r>
            <w:proofErr w:type="spellEnd"/>
          </w:p>
        </w:tc>
        <w:tc>
          <w:tcPr>
            <w:tcW w:w="1346" w:type="dxa"/>
          </w:tcPr>
          <w:p w14:paraId="0DA2C92C" w14:textId="266C938D" w:rsidR="009A7400" w:rsidRDefault="006265A0" w:rsidP="00C42DDD">
            <w:r>
              <w:fldChar w:fldCharType="begin"/>
            </w:r>
            <w:r>
              <w:instrText xml:space="preserve"> ADDIN EN.CITE &lt;EndNote&gt;&lt;Cite&gt;&lt;Author&gt;Goldman&lt;/Author&gt;&lt;Year&gt;1982&lt;/Year&gt;&lt;RecNum&gt;573&lt;/RecNum&gt;&lt;DisplayText&gt;&lt;style face="superscript"&gt;561&lt;/style&gt;&lt;/DisplayText&gt;&lt;record&gt;&lt;rec-number&gt;573&lt;/rec-number&gt;&lt;foreign-keys&gt;&lt;key app="EN" db-id="p5zs9pw5ltwzr3e0webppaa6ae5zxdxszf5s" timestamp="1548185352"&gt;573&lt;/key&gt;&lt;/foreign-keys&gt;&lt;ref-type name="Journal Article"&gt;17&lt;/ref-type&gt;&lt;contributors&gt;&lt;authors&gt;&lt;author&gt;Goldman, S.&lt;/author&gt;&lt;author&gt;Shabtai, Y.&lt;/author&gt;&lt;author&gt;Rubinovitz, C.&lt;/author&gt;&lt;author&gt;Rosenberg, E.&lt;/author&gt;&lt;author&gt;Gutnick, D. L.&lt;/author&gt;&lt;/authors&gt;&lt;/contributors&gt;&lt;auth-address&gt;Department of Microbiology, George S. Wise Faculty of Life Sciences, Tel Aviv University, Ramat Aviv, Israel.&lt;/auth-address&gt;&lt;titles&gt;&lt;title&gt;Emulsan in Acinetobacter calcoaceticus RAG-1: Distribution of Cell-Free and Cell-Associated Cross-Reacting Material&lt;/title&gt;&lt;secondary-title&gt;Appl Environ Microbiol&lt;/secondary-title&gt;&lt;/titles&gt;&lt;periodical&gt;&lt;full-title&gt;Appl Environ Microbiol&lt;/full-title&gt;&lt;/periodical&gt;&lt;pages&gt;165-70&lt;/pages&gt;&lt;volume&gt;44&lt;/volume&gt;&lt;number&gt;1&lt;/number&gt;&lt;dates&gt;&lt;year&gt;1982&lt;/year&gt;&lt;pub-dates&gt;&lt;date&gt;Jul&lt;/date&gt;&lt;/pub-dates&gt;&lt;/dates&gt;&lt;isbn&gt;0099-2240 (Print)&amp;#xD;0099-2240 (Linking)&lt;/isbn&gt;&lt;accession-num&gt;16346052&lt;/accession-num&gt;&lt;urls&gt;&lt;related-urls&gt;&lt;url&gt;https://www.ncbi.nlm.nih.gov/pubmed/16346052&lt;/url&gt;&lt;/related-urls&gt;&lt;/urls&gt;&lt;custom2&gt;241985&lt;/custom2&gt;&lt;/record&gt;&lt;/Cite&gt;&lt;/EndNote&gt;</w:instrText>
            </w:r>
            <w:r>
              <w:fldChar w:fldCharType="separate"/>
            </w:r>
            <w:r w:rsidRPr="006265A0">
              <w:rPr>
                <w:noProof/>
                <w:vertAlign w:val="superscript"/>
              </w:rPr>
              <w:t>561</w:t>
            </w:r>
            <w:r>
              <w:fldChar w:fldCharType="end"/>
            </w:r>
          </w:p>
        </w:tc>
      </w:tr>
      <w:tr w:rsidR="009A7400" w14:paraId="653A5069" w14:textId="77777777" w:rsidTr="00C42DDD">
        <w:tc>
          <w:tcPr>
            <w:tcW w:w="2287" w:type="dxa"/>
          </w:tcPr>
          <w:p w14:paraId="735F1857" w14:textId="4F94DEFA" w:rsidR="009A7400" w:rsidRDefault="0030214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xopolysaccharide</w:t>
            </w:r>
          </w:p>
        </w:tc>
        <w:tc>
          <w:tcPr>
            <w:tcW w:w="1364" w:type="dxa"/>
          </w:tcPr>
          <w:p w14:paraId="2235B7EB" w14:textId="77777777" w:rsidR="009A7400" w:rsidRDefault="009A7400" w:rsidP="00C42DDD"/>
        </w:tc>
        <w:tc>
          <w:tcPr>
            <w:tcW w:w="1364" w:type="dxa"/>
          </w:tcPr>
          <w:p w14:paraId="01DD8505" w14:textId="77777777" w:rsidR="009A7400" w:rsidRDefault="009A7400" w:rsidP="00C42DDD"/>
        </w:tc>
        <w:tc>
          <w:tcPr>
            <w:tcW w:w="1141" w:type="dxa"/>
          </w:tcPr>
          <w:p w14:paraId="2A44D1B5" w14:textId="77777777" w:rsidR="009A7400" w:rsidRDefault="009A7400" w:rsidP="00C42DDD"/>
        </w:tc>
        <w:tc>
          <w:tcPr>
            <w:tcW w:w="1141" w:type="dxa"/>
          </w:tcPr>
          <w:p w14:paraId="2D2DCBC6" w14:textId="77777777" w:rsidR="009A7400" w:rsidRDefault="009A7400" w:rsidP="00C42DDD"/>
        </w:tc>
        <w:tc>
          <w:tcPr>
            <w:tcW w:w="2051" w:type="dxa"/>
          </w:tcPr>
          <w:p w14:paraId="50EF2C31" w14:textId="67E4F226" w:rsidR="009A7400" w:rsidRDefault="008A2CEC" w:rsidP="00C42DDD">
            <w:r>
              <w:t>Protective layer</w:t>
            </w:r>
          </w:p>
        </w:tc>
        <w:tc>
          <w:tcPr>
            <w:tcW w:w="1346" w:type="dxa"/>
          </w:tcPr>
          <w:p w14:paraId="027F35A9" w14:textId="15C1A6C4" w:rsidR="009A7400" w:rsidRDefault="008A2CEC" w:rsidP="00C42DDD">
            <w:r>
              <w:fldChar w:fldCharType="begin"/>
            </w:r>
            <w:r>
              <w:instrText xml:space="preserve"> ADDIN EN.CITE &lt;EndNote&gt;&lt;Cite&gt;&lt;Author&gt;Satpute&lt;/Author&gt;&lt;Year&gt;2010&lt;/Year&gt;&lt;RecNum&gt;574&lt;/RecNum&gt;&lt;DisplayText&gt;&lt;style face="superscript"&gt;562&lt;/style&gt;&lt;/DisplayText&gt;&lt;record&gt;&lt;rec-number&gt;574&lt;/rec-number&gt;&lt;foreign-keys&gt;&lt;key app="EN" db-id="p5zs9pw5ltwzr3e0webppaa6ae5zxdxszf5s" timestamp="1548185699"&gt;574&lt;/key&gt;&lt;/foreign-keys&gt;&lt;ref-type name="Journal Article"&gt;17&lt;/ref-type&gt;&lt;contributors&gt;&lt;authors&gt;&lt;author&gt;Satpute, S. K.&lt;/author&gt;&lt;author&gt;Banat, I. M.&lt;/author&gt;&lt;author&gt;Dhakephalkar, P. K.&lt;/author&gt;&lt;author&gt;Banpurkar, A. G.&lt;/author&gt;&lt;author&gt;Chopade, B. A.&lt;/author&gt;&lt;/authors&gt;&lt;/contributors&gt;&lt;auth-address&gt;Department of Microbiology, University of Pune, Pune 411007, Maharashtra, India.&lt;/auth-address&gt;&lt;titles&gt;&lt;title&gt;Biosurfactants, bioemulsifiers and exopolysaccharides from marine microorganisms&lt;/title&gt;&lt;secondary-title&gt;Biotechnol Adv&lt;/secondary-title&gt;&lt;/titles&gt;&lt;periodical&gt;&lt;full-title&gt;Biotechnol Adv&lt;/full-title&gt;&lt;/periodical&gt;&lt;pages&gt;436-50&lt;/pages&gt;&lt;volume&gt;28&lt;/volume&gt;&lt;number&gt;4&lt;/number&gt;&lt;keywords&gt;&lt;keyword&gt;Emulsifying Agents/*chemistry/isolation &amp;amp; purification&lt;/keyword&gt;&lt;keyword&gt;Glycolipids/chemistry&lt;/keyword&gt;&lt;keyword&gt;Gram-Negative Aerobic Rods and Cocci/chemistry&lt;/keyword&gt;&lt;keyword&gt;Gram-Positive Bacteria/chemistry&lt;/keyword&gt;&lt;keyword&gt;Phospholipids/chemistry&lt;/keyword&gt;&lt;keyword&gt;Polysaccharides, Bacterial/*chemistry/isolation &amp;amp; purification&lt;/keyword&gt;&lt;keyword&gt;Seawater/*microbiology&lt;/keyword&gt;&lt;keyword&gt;Surface-Active Agents/*chemistry/isolation &amp;amp; purification&lt;/keyword&gt;&lt;/keywords&gt;&lt;dates&gt;&lt;year&gt;2010&lt;/year&gt;&lt;pub-dates&gt;&lt;date&gt;Jul-Aug&lt;/date&gt;&lt;/pub-dates&gt;&lt;/dates&gt;&lt;isbn&gt;1873-1899 (Electronic)&amp;#xD;0734-9750 (Linking)&lt;/isbn&gt;&lt;accession-num&gt;20172021&lt;/accession-num&gt;&lt;urls&gt;&lt;related-urls&gt;&lt;url&gt;https://www.ncbi.nlm.nih.gov/pubmed/20172021&lt;/url&gt;&lt;/related-urls&gt;&lt;/urls&gt;&lt;electronic-resource-num&gt;10.1016/j.biotechadv.2010.02.006&lt;/electronic-resource-num&gt;&lt;/record&gt;&lt;/Cite&gt;&lt;/EndNote&gt;</w:instrText>
            </w:r>
            <w:r>
              <w:fldChar w:fldCharType="separate"/>
            </w:r>
            <w:r w:rsidRPr="008A2CEC">
              <w:rPr>
                <w:noProof/>
                <w:vertAlign w:val="superscript"/>
              </w:rPr>
              <w:t>562</w:t>
            </w:r>
            <w:r>
              <w:fldChar w:fldCharType="end"/>
            </w:r>
          </w:p>
        </w:tc>
      </w:tr>
      <w:tr w:rsidR="009A7400" w14:paraId="0B6E256B" w14:textId="77777777" w:rsidTr="00C42DDD">
        <w:tc>
          <w:tcPr>
            <w:tcW w:w="2287" w:type="dxa"/>
          </w:tcPr>
          <w:p w14:paraId="3BBEBB69" w14:textId="4FD6577A" w:rsidR="009A7400" w:rsidRDefault="00100A3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ewartan</w:t>
            </w:r>
            <w:proofErr w:type="spellEnd"/>
          </w:p>
        </w:tc>
        <w:tc>
          <w:tcPr>
            <w:tcW w:w="1364" w:type="dxa"/>
          </w:tcPr>
          <w:p w14:paraId="1F288510" w14:textId="77777777" w:rsidR="009A7400" w:rsidRDefault="009A7400" w:rsidP="00C42DDD"/>
        </w:tc>
        <w:tc>
          <w:tcPr>
            <w:tcW w:w="1364" w:type="dxa"/>
          </w:tcPr>
          <w:p w14:paraId="70856916" w14:textId="77777777" w:rsidR="009A7400" w:rsidRDefault="009A7400" w:rsidP="00C42DDD"/>
        </w:tc>
        <w:tc>
          <w:tcPr>
            <w:tcW w:w="1141" w:type="dxa"/>
          </w:tcPr>
          <w:p w14:paraId="491D6CA0" w14:textId="77777777" w:rsidR="009A7400" w:rsidRDefault="009A7400" w:rsidP="00C42DDD"/>
        </w:tc>
        <w:tc>
          <w:tcPr>
            <w:tcW w:w="1141" w:type="dxa"/>
          </w:tcPr>
          <w:p w14:paraId="08DD04E1" w14:textId="77777777" w:rsidR="009A7400" w:rsidRDefault="009A7400" w:rsidP="00C42DDD"/>
        </w:tc>
        <w:tc>
          <w:tcPr>
            <w:tcW w:w="2051" w:type="dxa"/>
          </w:tcPr>
          <w:p w14:paraId="2210DB8B" w14:textId="48EAF39E" w:rsidR="009A7400" w:rsidRDefault="00AF695B" w:rsidP="00C42DDD">
            <w:r>
              <w:t>B</w:t>
            </w:r>
            <w:r w:rsidR="00100A32">
              <w:t>iofilm</w:t>
            </w:r>
            <w:r>
              <w:t>, virulence factor</w:t>
            </w:r>
          </w:p>
        </w:tc>
        <w:tc>
          <w:tcPr>
            <w:tcW w:w="1346" w:type="dxa"/>
          </w:tcPr>
          <w:p w14:paraId="7BC338FC" w14:textId="756A43EC" w:rsidR="009A7400" w:rsidRDefault="00835D4E" w:rsidP="00C42DDD">
            <w:r>
              <w:fldChar w:fldCharType="begin"/>
            </w:r>
            <w:r>
              <w:instrText xml:space="preserve"> ADDIN EN.CITE &lt;EndNote&gt;&lt;Cite&gt;&lt;Author&gt;Bogino&lt;/Author&gt;&lt;Year&gt;2013&lt;/Year&gt;&lt;RecNum&gt;575&lt;/RecNum&gt;&lt;DisplayText&gt;&lt;style face="superscript"&gt;563&lt;/style&gt;&lt;/DisplayText&gt;&lt;record&gt;&lt;rec-number&gt;575&lt;/rec-number&gt;&lt;foreign-keys&gt;&lt;key app="EN" db-id="p5zs9pw5ltwzr3e0webppaa6ae5zxdxszf5s" timestamp="1548186964"&gt;575&lt;/key&gt;&lt;/foreign-keys&gt;&lt;ref-type name="Journal Article"&gt;17&lt;/ref-type&gt;&lt;contributors&gt;&lt;authors&gt;&lt;author&gt;Bogino, P. C.&lt;/author&gt;&lt;author&gt;Oliva Mde, L.&lt;/author&gt;&lt;author&gt;Sorroche, F. G.&lt;/author&gt;&lt;author&gt;Giordano, W.&lt;/author&gt;&lt;/authors&gt;&lt;/contributors&gt;&lt;auth-address&gt;Department of Molecular Biology, National University of Rio Cuarto, Rio Cuarto, Cordoba, Argentina. pbogino@exa.unrc.edu.ar&lt;/auth-address&gt;&lt;titles&gt;&lt;title&gt;The role of bacterial biofilms and surface components in plant-bacterial associations&lt;/title&gt;&lt;secondary-title&gt;Int J Mol Sci&lt;/secondary-title&gt;&lt;/titles&gt;&lt;periodical&gt;&lt;full-title&gt;Int J Mol Sci&lt;/full-title&gt;&lt;/periodical&gt;&lt;pages&gt;15838-59&lt;/pages&gt;&lt;volume&gt;14&lt;/volume&gt;&lt;number&gt;8&lt;/number&gt;&lt;keywords&gt;&lt;keyword&gt;Bacterial Adhesion&lt;/keyword&gt;&lt;keyword&gt;*Biofilms&lt;/keyword&gt;&lt;keyword&gt;Gram-Negative Bacteria/physiology&lt;/keyword&gt;&lt;keyword&gt;Lipopolysaccharides/metabolism&lt;/keyword&gt;&lt;keyword&gt;Plant Roots/microbiology&lt;/keyword&gt;&lt;keyword&gt;Plants/*microbiology&lt;/keyword&gt;&lt;keyword&gt;Symbiosis&lt;/keyword&gt;&lt;/keywords&gt;&lt;dates&gt;&lt;year&gt;2013&lt;/year&gt;&lt;pub-dates&gt;&lt;date&gt;Jul 30&lt;/date&gt;&lt;/pub-dates&gt;&lt;/dates&gt;&lt;isbn&gt;1422-0067 (Electronic)&amp;#xD;1422-0067 (Linking)&lt;/isbn&gt;&lt;accession-num&gt;23903045&lt;/accession-num&gt;&lt;urls&gt;&lt;related-urls&gt;&lt;url&gt;https://www.ncbi.nlm.nih.gov/pubmed/23903045&lt;/url&gt;&lt;/related-urls&gt;&lt;/urls&gt;&lt;custom2&gt;3759889&lt;/custom2&gt;&lt;electronic-resource-num&gt;10.3390/ijms140815838&lt;/electronic-resource-num&gt;&lt;/record&gt;&lt;/Cite&gt;&lt;/EndNote&gt;</w:instrText>
            </w:r>
            <w:r>
              <w:fldChar w:fldCharType="separate"/>
            </w:r>
            <w:r w:rsidRPr="00835D4E">
              <w:rPr>
                <w:noProof/>
                <w:vertAlign w:val="superscript"/>
              </w:rPr>
              <w:t>563</w:t>
            </w:r>
            <w:r>
              <w:fldChar w:fldCharType="end"/>
            </w:r>
          </w:p>
        </w:tc>
      </w:tr>
      <w:tr w:rsidR="009A7400" w14:paraId="59A74893" w14:textId="77777777" w:rsidTr="00C42DDD">
        <w:tc>
          <w:tcPr>
            <w:tcW w:w="2287" w:type="dxa"/>
          </w:tcPr>
          <w:p w14:paraId="208A6DFD" w14:textId="03E8E7AB" w:rsidR="009A7400" w:rsidRDefault="00835D4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ellan</w:t>
            </w:r>
            <w:proofErr w:type="spellEnd"/>
          </w:p>
        </w:tc>
        <w:tc>
          <w:tcPr>
            <w:tcW w:w="1364" w:type="dxa"/>
          </w:tcPr>
          <w:p w14:paraId="79AA3AF4" w14:textId="77777777" w:rsidR="009A7400" w:rsidRDefault="009A7400" w:rsidP="00C42DDD"/>
        </w:tc>
        <w:tc>
          <w:tcPr>
            <w:tcW w:w="1364" w:type="dxa"/>
          </w:tcPr>
          <w:p w14:paraId="12A49DC0" w14:textId="77777777" w:rsidR="009A7400" w:rsidRDefault="009A7400" w:rsidP="00C42DDD"/>
        </w:tc>
        <w:tc>
          <w:tcPr>
            <w:tcW w:w="1141" w:type="dxa"/>
          </w:tcPr>
          <w:p w14:paraId="50449302" w14:textId="77777777" w:rsidR="009A7400" w:rsidRDefault="009A7400" w:rsidP="00C42DDD"/>
        </w:tc>
        <w:tc>
          <w:tcPr>
            <w:tcW w:w="1141" w:type="dxa"/>
          </w:tcPr>
          <w:p w14:paraId="71C89FC5" w14:textId="77777777" w:rsidR="009A7400" w:rsidRDefault="009A7400" w:rsidP="00C42DDD"/>
        </w:tc>
        <w:tc>
          <w:tcPr>
            <w:tcW w:w="2051" w:type="dxa"/>
          </w:tcPr>
          <w:p w14:paraId="38A645EC" w14:textId="7D8EC4DB" w:rsidR="009A7400" w:rsidRDefault="00835D4E" w:rsidP="00C42DDD">
            <w:r>
              <w:t>biofilm</w:t>
            </w:r>
          </w:p>
        </w:tc>
        <w:tc>
          <w:tcPr>
            <w:tcW w:w="1346" w:type="dxa"/>
          </w:tcPr>
          <w:p w14:paraId="5DD5443A" w14:textId="34F0E182" w:rsidR="009A7400" w:rsidRDefault="000A0D31" w:rsidP="00C42DDD">
            <w:r>
              <w:fldChar w:fldCharType="begin"/>
            </w:r>
            <w:r>
              <w:instrText xml:space="preserve"> ADDIN EN.CITE &lt;EndNote&gt;&lt;Cite&gt;&lt;Author&gt;Coutinho&lt;/Author&gt;&lt;Year&gt;2010&lt;/Year&gt;&lt;RecNum&gt;576&lt;/RecNum&gt;&lt;DisplayText&gt;&lt;style face="superscript"&gt;564&lt;/style&gt;&lt;/DisplayText&gt;&lt;record&gt;&lt;rec-number&gt;576&lt;/rec-number&gt;&lt;foreign-keys&gt;&lt;key app="EN" db-id="p5zs9pw5ltwzr3e0webppaa6ae5zxdxszf5s" timestamp="1548187140"&gt;576&lt;/key&gt;&lt;/foreign-keys&gt;&lt;ref-type name="Journal Article"&gt;17&lt;/ref-type&gt;&lt;contributors&gt;&lt;authors&gt;&lt;author&gt;Coutinho, D. F.&lt;/author&gt;&lt;author&gt;Sant, S. V.&lt;/author&gt;&lt;author&gt;Shin, H.&lt;/author&gt;&lt;author&gt;Oliveira, J. T.&lt;/author&gt;&lt;author&gt;Gomes, M. E.&lt;/author&gt;&lt;author&gt;Neves, N. M.&lt;/author&gt;&lt;author&gt;Khademhosseini, A.&lt;/author&gt;&lt;author&gt;Reis, R. L.&lt;/author&gt;&lt;/authors&gt;&lt;/contributors&gt;&lt;auth-address&gt;3B&amp;apos;s Research Group, Biomaterials, Biodegradables and Biomimetics, Dept. of Polymer Engineering, University of Minho, Headquarters of the European Institute of Excellence on Tissue Engineering and Regenerative Medicine, AvePark, Taipas, 4806-909 Guimaraes, Portugal.&lt;/auth-address&gt;&lt;titles&gt;&lt;title&gt;Modified Gellan Gum hydrogels with tunable physical and mechanical properties&lt;/title&gt;&lt;secondary-title&gt;Biomaterials&lt;/secondary-title&gt;&lt;/titles&gt;&lt;periodical&gt;&lt;full-title&gt;Biomaterials&lt;/full-title&gt;&lt;/periodical&gt;&lt;pages&gt;7494-502&lt;/pages&gt;&lt;volume&gt;31&lt;/volume&gt;&lt;number&gt;29&lt;/number&gt;&lt;keywords&gt;&lt;keyword&gt;Animals&lt;/keyword&gt;&lt;keyword&gt;Cell Survival&lt;/keyword&gt;&lt;keyword&gt;Hydrogels/adverse effects/*chemistry&lt;/keyword&gt;&lt;keyword&gt;Methacrylates/chemistry&lt;/keyword&gt;&lt;keyword&gt;Mice&lt;/keyword&gt;&lt;keyword&gt;NIH 3T3 Cells&lt;/keyword&gt;&lt;keyword&gt;Polysaccharides, Bacterial/adverse effects/*chemistry&lt;/keyword&gt;&lt;keyword&gt;Spectroscopy, Fourier Transform Infrared&lt;/keyword&gt;&lt;keyword&gt;Tissue Engineering/*methods&lt;/keyword&gt;&lt;/keywords&gt;&lt;dates&gt;&lt;year&gt;2010&lt;/year&gt;&lt;pub-dates&gt;&lt;date&gt;Oct&lt;/date&gt;&lt;/pub-dates&gt;&lt;/dates&gt;&lt;isbn&gt;1878-5905 (Electronic)&amp;#xD;0142-9612 (Linking)&lt;/isbn&gt;&lt;accession-num&gt;20663552&lt;/accession-num&gt;&lt;urls&gt;&lt;related-urls&gt;&lt;url&gt;https://www.ncbi.nlm.nih.gov/pubmed/20663552&lt;/url&gt;&lt;/related-urls&gt;&lt;/urls&gt;&lt;custom2&gt;2933815&lt;/custom2&gt;&lt;electronic-resource-num&gt;10.1016/j.biomaterials.2010.06.035&lt;/electronic-resource-num&gt;&lt;/record&gt;&lt;/Cite&gt;&lt;/EndNote&gt;</w:instrText>
            </w:r>
            <w:r>
              <w:fldChar w:fldCharType="separate"/>
            </w:r>
            <w:r w:rsidRPr="000A0D31">
              <w:rPr>
                <w:noProof/>
                <w:vertAlign w:val="superscript"/>
              </w:rPr>
              <w:t>564</w:t>
            </w:r>
            <w:r>
              <w:fldChar w:fldCharType="end"/>
            </w:r>
          </w:p>
        </w:tc>
      </w:tr>
      <w:tr w:rsidR="009A7400" w14:paraId="37CE79E4" w14:textId="77777777" w:rsidTr="00C42DDD">
        <w:tc>
          <w:tcPr>
            <w:tcW w:w="2287" w:type="dxa"/>
          </w:tcPr>
          <w:p w14:paraId="403F7056" w14:textId="76B19E1D" w:rsidR="009A7400" w:rsidRDefault="00A0504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pooligosaccharide</w:t>
            </w:r>
            <w:proofErr w:type="spellEnd"/>
          </w:p>
        </w:tc>
        <w:tc>
          <w:tcPr>
            <w:tcW w:w="1364" w:type="dxa"/>
          </w:tcPr>
          <w:p w14:paraId="5CC56A75" w14:textId="77777777" w:rsidR="009A7400" w:rsidRDefault="009A7400" w:rsidP="00C42DDD"/>
        </w:tc>
        <w:tc>
          <w:tcPr>
            <w:tcW w:w="1364" w:type="dxa"/>
          </w:tcPr>
          <w:p w14:paraId="1C91F4D4" w14:textId="77777777" w:rsidR="009A7400" w:rsidRDefault="009A7400" w:rsidP="00C42DDD"/>
        </w:tc>
        <w:tc>
          <w:tcPr>
            <w:tcW w:w="1141" w:type="dxa"/>
          </w:tcPr>
          <w:p w14:paraId="266A3931" w14:textId="77777777" w:rsidR="009A7400" w:rsidRDefault="009A7400" w:rsidP="00C42DDD"/>
        </w:tc>
        <w:tc>
          <w:tcPr>
            <w:tcW w:w="1141" w:type="dxa"/>
          </w:tcPr>
          <w:p w14:paraId="5420CDEA" w14:textId="77777777" w:rsidR="009A7400" w:rsidRDefault="009A7400" w:rsidP="00C42DDD"/>
        </w:tc>
        <w:tc>
          <w:tcPr>
            <w:tcW w:w="2051" w:type="dxa"/>
          </w:tcPr>
          <w:p w14:paraId="09885DEE" w14:textId="5C9FBBD8" w:rsidR="009A7400" w:rsidRDefault="00A05040" w:rsidP="00C42DDD">
            <w:r>
              <w:t>Membrane, adhesion</w:t>
            </w:r>
          </w:p>
        </w:tc>
        <w:tc>
          <w:tcPr>
            <w:tcW w:w="1346" w:type="dxa"/>
          </w:tcPr>
          <w:p w14:paraId="4F8837B8" w14:textId="79CC4D3A" w:rsidR="009A7400" w:rsidRDefault="00C8156A" w:rsidP="00C42DDD">
            <w:r>
              <w:fldChar w:fldCharType="begin">
                <w:fldData xml:space="preserve">PEVuZE5vdGU+PENpdGU+PEF1dGhvcj5QbGFudDwvQXV0aG9yPjxZZWFyPjIwMDY8L1llYXI+PFJl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bGFudDwvQXV0aG9yPjxZZWFyPjIwMDY8L1llYXI+PFJl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8156A">
              <w:rPr>
                <w:noProof/>
                <w:vertAlign w:val="superscript"/>
              </w:rPr>
              <w:t>565</w:t>
            </w:r>
            <w:r>
              <w:fldChar w:fldCharType="end"/>
            </w:r>
          </w:p>
        </w:tc>
      </w:tr>
      <w:tr w:rsidR="009A7400" w14:paraId="7ED898A4" w14:textId="77777777" w:rsidTr="00C42DDD">
        <w:tc>
          <w:tcPr>
            <w:tcW w:w="2287" w:type="dxa"/>
          </w:tcPr>
          <w:p w14:paraId="1547E9EE" w14:textId="61744BD7" w:rsidR="009A7400" w:rsidRDefault="00C8156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ipopolysaccharide</w:t>
            </w:r>
          </w:p>
        </w:tc>
        <w:tc>
          <w:tcPr>
            <w:tcW w:w="1364" w:type="dxa"/>
          </w:tcPr>
          <w:p w14:paraId="02E60EEE" w14:textId="77777777" w:rsidR="009A7400" w:rsidRDefault="009A7400" w:rsidP="00C42DDD"/>
        </w:tc>
        <w:tc>
          <w:tcPr>
            <w:tcW w:w="1364" w:type="dxa"/>
          </w:tcPr>
          <w:p w14:paraId="4ED76E2B" w14:textId="77777777" w:rsidR="009A7400" w:rsidRDefault="009A7400" w:rsidP="00C42DDD"/>
        </w:tc>
        <w:tc>
          <w:tcPr>
            <w:tcW w:w="1141" w:type="dxa"/>
          </w:tcPr>
          <w:p w14:paraId="39AA39D2" w14:textId="77777777" w:rsidR="009A7400" w:rsidRDefault="009A7400" w:rsidP="00C42DDD"/>
        </w:tc>
        <w:tc>
          <w:tcPr>
            <w:tcW w:w="1141" w:type="dxa"/>
          </w:tcPr>
          <w:p w14:paraId="527901BC" w14:textId="77777777" w:rsidR="009A7400" w:rsidRDefault="009A7400" w:rsidP="00C42DDD"/>
        </w:tc>
        <w:tc>
          <w:tcPr>
            <w:tcW w:w="2051" w:type="dxa"/>
          </w:tcPr>
          <w:p w14:paraId="074457FA" w14:textId="1EA15321" w:rsidR="009A7400" w:rsidRDefault="00C8156A" w:rsidP="00C42DDD">
            <w:r>
              <w:t>membrane</w:t>
            </w:r>
          </w:p>
        </w:tc>
        <w:tc>
          <w:tcPr>
            <w:tcW w:w="1346" w:type="dxa"/>
          </w:tcPr>
          <w:p w14:paraId="63EFBAA8" w14:textId="757DFEB2" w:rsidR="009A7400" w:rsidRDefault="00C8156A" w:rsidP="00C42DDD">
            <w:r>
              <w:fldChar w:fldCharType="begin"/>
            </w:r>
            <w:r>
              <w:instrText xml:space="preserve"> ADDIN EN.CITE &lt;EndNote&gt;&lt;Cite&gt;&lt;Author&gt;De Castro&lt;/Author&gt;&lt;Year&gt;2012&lt;/Year&gt;&lt;RecNum&gt;578&lt;/RecNum&gt;&lt;DisplayText&gt;&lt;style face="superscript"&gt;566&lt;/style&gt;&lt;/DisplayText&gt;&lt;record&gt;&lt;rec-number&gt;578&lt;/rec-number&gt;&lt;foreign-keys&gt;&lt;key app="EN" db-id="p5zs9pw5ltwzr3e0webppaa6ae5zxdxszf5s" timestamp="1548187285"&gt;578&lt;/key&gt;&lt;/foreign-keys&gt;&lt;ref-type name="Journal Article"&gt;17&lt;/ref-type&gt;&lt;contributors&gt;&lt;authors&gt;&lt;author&gt;De Castro, C.&lt;/author&gt;&lt;author&gt;Holst, O.&lt;/author&gt;&lt;author&gt;Lanzetta, R.&lt;/author&gt;&lt;author&gt;Parrilli, M.&lt;/author&gt;&lt;author&gt;Molinaro, A.&lt;/author&gt;&lt;/authors&gt;&lt;/contributors&gt;&lt;auth-address&gt;Department of Chemical Sciences, Universita degli Studi di Napoli Federico II, via Cintia,4 I-80126 Napoli, Italy. decastro@unina.it&lt;/auth-address&gt;&lt;titles&gt;&lt;title&gt;Bacterial lipopolysaccharides in plant and mammalian innate immunity&lt;/title&gt;&lt;secondary-title&gt;Protein Pept Lett&lt;/secondary-title&gt;&lt;/titles&gt;&lt;periodical&gt;&lt;full-title&gt;Protein Pept Lett&lt;/full-title&gt;&lt;/periodical&gt;&lt;pages&gt;1040-4&lt;/pages&gt;&lt;volume&gt;19&lt;/volume&gt;&lt;number&gt;10&lt;/number&gt;&lt;keywords&gt;&lt;keyword&gt;Animals&lt;/keyword&gt;&lt;keyword&gt;Bacteria/*immunology&lt;/keyword&gt;&lt;keyword&gt;Humans&lt;/keyword&gt;&lt;keyword&gt;Immunity, Innate/*immunology&lt;/keyword&gt;&lt;keyword&gt;Lipopolysaccharides/*immunology&lt;/keyword&gt;&lt;keyword&gt;Plants/*immunology&lt;/keyword&gt;&lt;/keywords&gt;&lt;dates&gt;&lt;year&gt;2012&lt;/year&gt;&lt;pub-dates&gt;&lt;date&gt;Oct&lt;/date&gt;&lt;/pub-dates&gt;&lt;/dates&gt;&lt;isbn&gt;1875-5305 (Electronic)&amp;#xD;0929-8665 (Linking)&lt;/isbn&gt;&lt;accession-num&gt;22533617&lt;/accession-num&gt;&lt;urls&gt;&lt;related-urls&gt;&lt;url&gt;https://www.ncbi.nlm.nih.gov/pubmed/22533617&lt;/url&gt;&lt;/related-urls&gt;&lt;/urls&gt;&lt;/record&gt;&lt;/Cite&gt;&lt;/EndNote&gt;</w:instrText>
            </w:r>
            <w:r>
              <w:fldChar w:fldCharType="separate"/>
            </w:r>
            <w:r w:rsidRPr="00C8156A">
              <w:rPr>
                <w:noProof/>
                <w:vertAlign w:val="superscript"/>
              </w:rPr>
              <w:t>566</w:t>
            </w:r>
            <w:r>
              <w:fldChar w:fldCharType="end"/>
            </w:r>
          </w:p>
        </w:tc>
      </w:tr>
      <w:tr w:rsidR="00337095" w14:paraId="2EE54B78" w14:textId="77777777" w:rsidTr="00C42DDD">
        <w:tc>
          <w:tcPr>
            <w:tcW w:w="2287" w:type="dxa"/>
          </w:tcPr>
          <w:p w14:paraId="093B8513" w14:textId="68651EA4" w:rsidR="00337095" w:rsidRDefault="00337095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-layer glycan</w:t>
            </w:r>
          </w:p>
        </w:tc>
        <w:tc>
          <w:tcPr>
            <w:tcW w:w="1364" w:type="dxa"/>
          </w:tcPr>
          <w:p w14:paraId="4B6CD7FC" w14:textId="77777777" w:rsidR="00337095" w:rsidRDefault="00337095" w:rsidP="00C42DDD"/>
        </w:tc>
        <w:tc>
          <w:tcPr>
            <w:tcW w:w="1364" w:type="dxa"/>
          </w:tcPr>
          <w:p w14:paraId="29A6AD39" w14:textId="77777777" w:rsidR="00337095" w:rsidRDefault="00337095" w:rsidP="00C42DDD"/>
        </w:tc>
        <w:tc>
          <w:tcPr>
            <w:tcW w:w="1141" w:type="dxa"/>
          </w:tcPr>
          <w:p w14:paraId="7A5032E7" w14:textId="77777777" w:rsidR="00337095" w:rsidRDefault="00337095" w:rsidP="00C42DDD"/>
        </w:tc>
        <w:tc>
          <w:tcPr>
            <w:tcW w:w="1141" w:type="dxa"/>
          </w:tcPr>
          <w:p w14:paraId="71BDC7E5" w14:textId="77777777" w:rsidR="00337095" w:rsidRDefault="00337095" w:rsidP="00C42DDD"/>
        </w:tc>
        <w:tc>
          <w:tcPr>
            <w:tcW w:w="2051" w:type="dxa"/>
          </w:tcPr>
          <w:p w14:paraId="18AA7F53" w14:textId="60D8C7CD" w:rsidR="00337095" w:rsidRDefault="001209F2" w:rsidP="00C42DDD">
            <w:r>
              <w:t>Cellular envelope</w:t>
            </w:r>
          </w:p>
        </w:tc>
        <w:tc>
          <w:tcPr>
            <w:tcW w:w="1346" w:type="dxa"/>
          </w:tcPr>
          <w:p w14:paraId="5FE3529D" w14:textId="14AF1114" w:rsidR="00337095" w:rsidRDefault="000C387D" w:rsidP="00C42DDD">
            <w:r>
              <w:fldChar w:fldCharType="begin"/>
            </w:r>
            <w:r>
              <w:instrText xml:space="preserve"> ADDIN EN.CITE &lt;EndNote&gt;&lt;Cite&gt;&lt;Author&gt;Sleytr&lt;/Author&gt;&lt;Year&gt;2014&lt;/Year&gt;&lt;RecNum&gt;579&lt;/RecNum&gt;&lt;DisplayText&gt;&lt;style face="superscript"&gt;567&lt;/style&gt;&lt;/DisplayText&gt;&lt;record&gt;&lt;rec-number&gt;579&lt;/rec-number&gt;&lt;foreign-keys&gt;&lt;key app="EN" db-id="p5zs9pw5ltwzr3e0webppaa6ae5zxdxszf5s" timestamp="1548187661"&gt;579&lt;/key&gt;&lt;/foreign-keys&gt;&lt;ref-type name="Journal Article"&gt;17&lt;/ref-type&gt;&lt;contributors&gt;&lt;authors&gt;&lt;author&gt;Sleytr, U. B.&lt;/author&gt;&lt;author&gt;Schuster, B.&lt;/author&gt;&lt;author&gt;Egelseer, E. M.&lt;/author&gt;&lt;author&gt;Pum, D.&lt;/author&gt;&lt;/authors&gt;&lt;/contributors&gt;&lt;auth-address&gt;Institute of Biophysics, Department of Nanobiotechnology, University of Natural Resources and Life Sciences, Vienna, Austria.&lt;/auth-address&gt;&lt;titles&gt;&lt;title&gt;S-layers: principles and applications&lt;/title&gt;&lt;secondary-title&gt;FEMS Microbiol Rev&lt;/secondary-title&gt;&lt;/titles&gt;&lt;periodical&gt;&lt;full-title&gt;FEMS Microbiol Rev&lt;/full-title&gt;&lt;/periodical&gt;&lt;pages&gt;823-64&lt;/pages&gt;&lt;volume&gt;38&lt;/volume&gt;&lt;number&gt;5&lt;/number&gt;&lt;keywords&gt;&lt;keyword&gt;Archaea/chemistry/genetics/*physiology/ultrastructure&lt;/keyword&gt;&lt;keyword&gt;Bacteria/chemistry/genetics/ultrastructure&lt;/keyword&gt;&lt;keyword&gt;*Bacterial Physiological Phenomena&lt;/keyword&gt;&lt;keyword&gt;Membrane Glycoproteins/biosynthesis/chemistry/genetics/*metabolism/ultrastructure&lt;/keyword&gt;&lt;keyword&gt;bacterial surface layers&lt;/keyword&gt;&lt;keyword&gt;biomimetics&lt;/keyword&gt;&lt;keyword&gt;crystalline cell surface layers (S-layers)&lt;/keyword&gt;&lt;keyword&gt;nanobiotechnology&lt;/keyword&gt;&lt;keyword&gt;self-assembly&lt;/keyword&gt;&lt;keyword&gt;synthetic biology&lt;/keyword&gt;&lt;/keywords&gt;&lt;dates&gt;&lt;year&gt;2014&lt;/year&gt;&lt;pub-dates&gt;&lt;date&gt;Sep&lt;/date&gt;&lt;/pub-dates&gt;&lt;/dates&gt;&lt;isbn&gt;1574-6976 (Electronic)&amp;#xD;0168-6445 (Linking)&lt;/isbn&gt;&lt;accession-num&gt;24483139&lt;/accession-num&gt;&lt;urls&gt;&lt;related-urls&gt;&lt;url&gt;https://www.ncbi.nlm.nih.gov/pubmed/24483139&lt;/url&gt;&lt;/related-urls&gt;&lt;/urls&gt;&lt;custom2&gt;4232325&lt;/custom2&gt;&lt;electronic-resource-num&gt;10.1111/1574-6976.12063&lt;/electronic-resource-num&gt;&lt;/record&gt;&lt;/Cite&gt;&lt;/EndNote&gt;</w:instrText>
            </w:r>
            <w:r>
              <w:fldChar w:fldCharType="separate"/>
            </w:r>
            <w:r w:rsidRPr="000C387D">
              <w:rPr>
                <w:noProof/>
                <w:vertAlign w:val="superscript"/>
              </w:rPr>
              <w:t>567</w:t>
            </w:r>
            <w:r>
              <w:fldChar w:fldCharType="end"/>
            </w:r>
          </w:p>
        </w:tc>
      </w:tr>
      <w:tr w:rsidR="00337095" w14:paraId="5E9CE530" w14:textId="77777777" w:rsidTr="00C42DDD">
        <w:tc>
          <w:tcPr>
            <w:tcW w:w="2287" w:type="dxa"/>
          </w:tcPr>
          <w:p w14:paraId="3612355B" w14:textId="1A8DAE66" w:rsidR="00337095" w:rsidRDefault="008421C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phingan</w:t>
            </w:r>
            <w:proofErr w:type="spellEnd"/>
          </w:p>
        </w:tc>
        <w:tc>
          <w:tcPr>
            <w:tcW w:w="1364" w:type="dxa"/>
          </w:tcPr>
          <w:p w14:paraId="7395B6DA" w14:textId="77777777" w:rsidR="00337095" w:rsidRDefault="00337095" w:rsidP="00C42DDD"/>
        </w:tc>
        <w:tc>
          <w:tcPr>
            <w:tcW w:w="1364" w:type="dxa"/>
          </w:tcPr>
          <w:p w14:paraId="5194BE62" w14:textId="77777777" w:rsidR="00337095" w:rsidRDefault="00337095" w:rsidP="00C42DDD"/>
        </w:tc>
        <w:tc>
          <w:tcPr>
            <w:tcW w:w="1141" w:type="dxa"/>
          </w:tcPr>
          <w:p w14:paraId="525892BD" w14:textId="77777777" w:rsidR="00337095" w:rsidRDefault="00337095" w:rsidP="00C42DDD"/>
        </w:tc>
        <w:tc>
          <w:tcPr>
            <w:tcW w:w="1141" w:type="dxa"/>
          </w:tcPr>
          <w:p w14:paraId="2B022E09" w14:textId="77777777" w:rsidR="00337095" w:rsidRDefault="00337095" w:rsidP="00C42DDD"/>
        </w:tc>
        <w:tc>
          <w:tcPr>
            <w:tcW w:w="2051" w:type="dxa"/>
          </w:tcPr>
          <w:p w14:paraId="0DACCCCA" w14:textId="32E7330C" w:rsidR="00337095" w:rsidRDefault="008421C0" w:rsidP="00C42DDD">
            <w:proofErr w:type="spellStart"/>
            <w:r>
              <w:t>Extracelluar</w:t>
            </w:r>
            <w:proofErr w:type="spellEnd"/>
            <w:r>
              <w:t xml:space="preserve"> capsule</w:t>
            </w:r>
          </w:p>
        </w:tc>
        <w:tc>
          <w:tcPr>
            <w:tcW w:w="1346" w:type="dxa"/>
          </w:tcPr>
          <w:p w14:paraId="393919BB" w14:textId="79B2BE7C" w:rsidR="00337095" w:rsidRDefault="003F118E" w:rsidP="00C42DDD">
            <w:r>
              <w:fldChar w:fldCharType="begin"/>
            </w:r>
            <w:r>
              <w:instrText xml:space="preserve"> ADDIN EN.CITE &lt;EndNote&gt;&lt;Cite&gt;&lt;Author&gt;Yamazaki&lt;/Author&gt;&lt;Year&gt;1996&lt;/Year&gt;&lt;RecNum&gt;580&lt;/RecNum&gt;&lt;DisplayText&gt;&lt;style face="superscript"&gt;568&lt;/style&gt;&lt;/DisplayText&gt;&lt;record&gt;&lt;rec-number&gt;580&lt;/rec-number&gt;&lt;foreign-keys&gt;&lt;key app="EN" db-id="p5zs9pw5ltwzr3e0webppaa6ae5zxdxszf5s" timestamp="1548187766"&gt;580&lt;/key&gt;&lt;/foreign-keys&gt;&lt;ref-type name="Journal Article"&gt;17&lt;/ref-type&gt;&lt;contributors&gt;&lt;authors&gt;&lt;author&gt;Yamazaki, M.&lt;/author&gt;&lt;author&gt;Thorne, L.&lt;/author&gt;&lt;author&gt;Mikolajczak, M.&lt;/author&gt;&lt;author&gt;Armentrout, R. W.&lt;/author&gt;&lt;author&gt;Pollock, T. J.&lt;/author&gt;&lt;/authors&gt;&lt;/contributors&gt;&lt;auth-address&gt;Shin-Etsu Bio, Inc., San Diego, California 92121, USA.&lt;/auth-address&gt;&lt;titles&gt;&lt;title&gt;Linkage of genes essential for synthesis of a polysaccharide capsule in Sphingomonas strain S88&lt;/title&gt;&lt;secondary-title&gt;J Bacteriol&lt;/secondary-title&gt;&lt;/titles&gt;&lt;periodical&gt;&lt;full-title&gt;J Bacteriol&lt;/full-title&gt;&lt;/periodical&gt;&lt;pages&gt;2676-87&lt;/pages&gt;&lt;volume&gt;178&lt;/volume&gt;&lt;number&gt;9&lt;/number&gt;&lt;keywords&gt;&lt;keyword&gt;ATP-Binding Cassette Transporters/genetics&lt;/keyword&gt;&lt;keyword&gt;Amino Acid Sequence&lt;/keyword&gt;&lt;keyword&gt;Bacterial Capsules/*biosynthesis&lt;/keyword&gt;&lt;keyword&gt;Base Composition&lt;/keyword&gt;&lt;keyword&gt;Base Sequence&lt;/keyword&gt;&lt;keyword&gt;Carbohydrate Sequence&lt;/keyword&gt;&lt;keyword&gt;Cloning, Molecular&lt;/keyword&gt;&lt;keyword&gt;Codon&lt;/keyword&gt;&lt;keyword&gt;Genes, Bacterial/*genetics&lt;/keyword&gt;&lt;keyword&gt;Genetic Complementation Test&lt;/keyword&gt;&lt;keyword&gt;Gram-Negative Aerobic Bacteria/*genetics/metabolism&lt;/keyword&gt;&lt;keyword&gt;Molecular Sequence Data&lt;/keyword&gt;&lt;keyword&gt;Multigene Family/*genetics&lt;/keyword&gt;&lt;keyword&gt;Operon/genetics&lt;/keyword&gt;&lt;keyword&gt;Peptide Chain Initiation, Translational/genetics&lt;/keyword&gt;&lt;keyword&gt;Sequence Alignment&lt;/keyword&gt;&lt;keyword&gt;Sequence Analysis, DNA&lt;/keyword&gt;&lt;keyword&gt;Sequence Deletion&lt;/keyword&gt;&lt;/keywords&gt;&lt;dates&gt;&lt;year&gt;1996&lt;/year&gt;&lt;pub-dates&gt;&lt;date&gt;May&lt;/date&gt;&lt;/pub-dates&gt;&lt;/dates&gt;&lt;isbn&gt;0021-9193 (Print)&amp;#xD;0021-9193 (Linking)&lt;/isbn&gt;&lt;accession-num&gt;8626338&lt;/accession-num&gt;&lt;urls&gt;&lt;related-urls&gt;&lt;url&gt;https://www.ncbi.nlm.nih.gov/pubmed/8626338&lt;/url&gt;&lt;/related-urls&gt;&lt;/urls&gt;&lt;custom2&gt;177995&lt;/custom2&gt;&lt;/record&gt;&lt;/Cite&gt;&lt;/EndNote&gt;</w:instrText>
            </w:r>
            <w:r>
              <w:fldChar w:fldCharType="separate"/>
            </w:r>
            <w:r w:rsidRPr="003F118E">
              <w:rPr>
                <w:noProof/>
                <w:vertAlign w:val="superscript"/>
              </w:rPr>
              <w:t>568</w:t>
            </w:r>
            <w:r>
              <w:fldChar w:fldCharType="end"/>
            </w:r>
          </w:p>
        </w:tc>
      </w:tr>
      <w:tr w:rsidR="00337095" w14:paraId="36E36C1D" w14:textId="77777777" w:rsidTr="00C42DDD">
        <w:tc>
          <w:tcPr>
            <w:tcW w:w="2287" w:type="dxa"/>
          </w:tcPr>
          <w:p w14:paraId="24A30F00" w14:textId="4D35BEBA" w:rsidR="00337095" w:rsidRDefault="00FE0720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l</w:t>
            </w:r>
            <w:r w:rsidR="006659DC">
              <w:rPr>
                <w:rFonts w:ascii="Calibri" w:hAnsi="Calibri" w:cs="Calibri"/>
                <w:color w:val="000000"/>
              </w:rPr>
              <w:t>a</w:t>
            </w:r>
            <w:r>
              <w:rPr>
                <w:rFonts w:ascii="Calibri" w:hAnsi="Calibri" w:cs="Calibri"/>
                <w:color w:val="000000"/>
              </w:rPr>
              <w:t>nic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364" w:type="dxa"/>
          </w:tcPr>
          <w:p w14:paraId="1E834679" w14:textId="77777777" w:rsidR="00337095" w:rsidRDefault="00337095" w:rsidP="00C42DDD"/>
        </w:tc>
        <w:tc>
          <w:tcPr>
            <w:tcW w:w="1364" w:type="dxa"/>
          </w:tcPr>
          <w:p w14:paraId="2D3350C5" w14:textId="77777777" w:rsidR="00337095" w:rsidRDefault="00337095" w:rsidP="00C42DDD"/>
        </w:tc>
        <w:tc>
          <w:tcPr>
            <w:tcW w:w="1141" w:type="dxa"/>
          </w:tcPr>
          <w:p w14:paraId="24AE73FA" w14:textId="77777777" w:rsidR="00337095" w:rsidRDefault="00337095" w:rsidP="00C42DDD"/>
        </w:tc>
        <w:tc>
          <w:tcPr>
            <w:tcW w:w="1141" w:type="dxa"/>
          </w:tcPr>
          <w:p w14:paraId="53A41290" w14:textId="77777777" w:rsidR="00337095" w:rsidRDefault="00337095" w:rsidP="00C42DDD"/>
        </w:tc>
        <w:tc>
          <w:tcPr>
            <w:tcW w:w="2051" w:type="dxa"/>
          </w:tcPr>
          <w:p w14:paraId="586908DC" w14:textId="02E6FB56" w:rsidR="00337095" w:rsidRDefault="00C85318" w:rsidP="00C42DDD">
            <w:r>
              <w:t>extracellular</w:t>
            </w:r>
          </w:p>
        </w:tc>
        <w:tc>
          <w:tcPr>
            <w:tcW w:w="1346" w:type="dxa"/>
          </w:tcPr>
          <w:p w14:paraId="5085C500" w14:textId="6DF6BDCB" w:rsidR="00337095" w:rsidRDefault="00E92C91" w:rsidP="00C42DDD">
            <w:r>
              <w:fldChar w:fldCharType="begin">
                <w:fldData xml:space="preserve">PEVuZE5vdGU+PENpdGU+PEF1dGhvcj5TdGV2ZW5zb248L0F1dGhvcj48WWVhcj4xOTk2PC9ZZWFy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V2ZW5zb248L0F1dGhvcj48WWVhcj4xOTk2PC9ZZWFy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92C91">
              <w:rPr>
                <w:noProof/>
                <w:vertAlign w:val="superscript"/>
              </w:rPr>
              <w:t>569</w:t>
            </w:r>
            <w:r>
              <w:fldChar w:fldCharType="end"/>
            </w:r>
          </w:p>
        </w:tc>
      </w:tr>
      <w:tr w:rsidR="00337095" w14:paraId="57B71AE9" w14:textId="77777777" w:rsidTr="00C42DDD">
        <w:tc>
          <w:tcPr>
            <w:tcW w:w="2287" w:type="dxa"/>
          </w:tcPr>
          <w:p w14:paraId="2120A034" w14:textId="663ADB06" w:rsidR="00337095" w:rsidRDefault="00F61557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xanthan</w:t>
            </w:r>
          </w:p>
        </w:tc>
        <w:tc>
          <w:tcPr>
            <w:tcW w:w="1364" w:type="dxa"/>
          </w:tcPr>
          <w:p w14:paraId="7BAEBBBC" w14:textId="77777777" w:rsidR="00337095" w:rsidRDefault="00337095" w:rsidP="00C42DDD"/>
        </w:tc>
        <w:tc>
          <w:tcPr>
            <w:tcW w:w="1364" w:type="dxa"/>
          </w:tcPr>
          <w:p w14:paraId="79651B1F" w14:textId="77777777" w:rsidR="00337095" w:rsidRDefault="00337095" w:rsidP="00C42DDD"/>
        </w:tc>
        <w:tc>
          <w:tcPr>
            <w:tcW w:w="1141" w:type="dxa"/>
          </w:tcPr>
          <w:p w14:paraId="36CE6FF8" w14:textId="77777777" w:rsidR="00337095" w:rsidRDefault="00337095" w:rsidP="00C42DDD"/>
        </w:tc>
        <w:tc>
          <w:tcPr>
            <w:tcW w:w="1141" w:type="dxa"/>
          </w:tcPr>
          <w:p w14:paraId="28AA52BD" w14:textId="77777777" w:rsidR="00337095" w:rsidRDefault="00337095" w:rsidP="00C42DDD"/>
        </w:tc>
        <w:tc>
          <w:tcPr>
            <w:tcW w:w="2051" w:type="dxa"/>
          </w:tcPr>
          <w:p w14:paraId="2934E7BD" w14:textId="25504901" w:rsidR="00337095" w:rsidRDefault="00F61557" w:rsidP="00C42DDD">
            <w:r>
              <w:t>emulsifier</w:t>
            </w:r>
          </w:p>
        </w:tc>
        <w:tc>
          <w:tcPr>
            <w:tcW w:w="1346" w:type="dxa"/>
          </w:tcPr>
          <w:p w14:paraId="6DAB17A6" w14:textId="5FAAE233" w:rsidR="00337095" w:rsidRDefault="007A6F52" w:rsidP="00C42DDD">
            <w:r>
              <w:fldChar w:fldCharType="begin"/>
            </w:r>
            <w:r>
              <w:instrText xml:space="preserve"> ADDIN EN.CITE &lt;EndNote&gt;&lt;Cite&gt;&lt;Author&gt;Han&lt;/Author&gt;&lt;Year&gt;2014&lt;/Year&gt;&lt;RecNum&gt;582&lt;/RecNum&gt;&lt;DisplayText&gt;&lt;style face="superscript"&gt;570&lt;/style&gt;&lt;/DisplayText&gt;&lt;record&gt;&lt;rec-number&gt;582&lt;/rec-number&gt;&lt;foreign-keys&gt;&lt;key app="EN" db-id="p5zs9pw5ltwzr3e0webppaa6ae5zxdxszf5s" timestamp="1548188235"&gt;582&lt;/key&gt;&lt;/foreign-keys&gt;&lt;ref-type name="Journal Article"&gt;17&lt;/ref-type&gt;&lt;contributors&gt;&lt;authors&gt;&lt;author&gt;Han, P. P.&lt;/author&gt;&lt;author&gt;Sun, Y.&lt;/author&gt;&lt;author&gt;Wu, X. Y.&lt;/author&gt;&lt;author&gt;Yuan, Y. J.&lt;/author&gt;&lt;author&gt;Dai, Y. J.&lt;/author&gt;&lt;author&gt;Jia, S. R.&lt;/author&gt;&lt;/authors&gt;&lt;/contributors&gt;&lt;auth-address&gt;Key Laboratory of Industrial Fermentation Microbiology, Ministry of Education, College of Biotechnology, Tianjin University of Science and Technology, Tianjin, 300457, People&amp;apos;s Republic of China.&lt;/auth-address&gt;&lt;titles&gt;&lt;title&gt;Emulsifying, flocculating, and physicochemical properties of exopolysaccharide produced by cyanobacterium Nostoc flagelliforme&lt;/title&gt;&lt;secondary-title&gt;Appl Biochem Biotechnol&lt;/secondary-title&gt;&lt;/titles&gt;&lt;periodical&gt;&lt;full-title&gt;Appl Biochem Biotechnol&lt;/full-title&gt;&lt;/periodical&gt;&lt;pages&gt;36-49&lt;/pages&gt;&lt;volume&gt;172&lt;/volume&gt;&lt;number&gt;1&lt;/number&gt;&lt;keywords&gt;&lt;keyword&gt;*Chemical Phenomena&lt;/keyword&gt;&lt;keyword&gt;Emulsions&lt;/keyword&gt;&lt;keyword&gt;Flocculation&lt;/keyword&gt;&lt;keyword&gt;Industry&lt;/keyword&gt;&lt;keyword&gt;Nostoc/*chemistry&lt;/keyword&gt;&lt;keyword&gt;Polysaccharides, Bacterial/*chemistry&lt;/keyword&gt;&lt;keyword&gt;Rheology&lt;/keyword&gt;&lt;keyword&gt;Viscosity&lt;/keyword&gt;&lt;/keywords&gt;&lt;dates&gt;&lt;year&gt;2014&lt;/year&gt;&lt;pub-dates&gt;&lt;date&gt;Jan&lt;/date&gt;&lt;/pub-dates&gt;&lt;/dates&gt;&lt;isbn&gt;1559-0291 (Electronic)&amp;#xD;0273-2289 (Linking)&lt;/isbn&gt;&lt;accession-num&gt;24043454&lt;/accession-num&gt;&lt;urls&gt;&lt;related-urls&gt;&lt;url&gt;https://www.ncbi.nlm.nih.gov/pubmed/24043454&lt;/url&gt;&lt;/related-urls&gt;&lt;/urls&gt;&lt;electronic-resource-num&gt;10.1007/s12010-013-0505-7&lt;/electronic-resource-num&gt;&lt;/record&gt;&lt;/Cite&gt;&lt;/EndNote&gt;</w:instrText>
            </w:r>
            <w:r>
              <w:fldChar w:fldCharType="separate"/>
            </w:r>
            <w:r w:rsidRPr="007A6F52">
              <w:rPr>
                <w:noProof/>
                <w:vertAlign w:val="superscript"/>
              </w:rPr>
              <w:t>570</w:t>
            </w:r>
            <w:r>
              <w:fldChar w:fldCharType="end"/>
            </w:r>
          </w:p>
        </w:tc>
      </w:tr>
      <w:tr w:rsidR="00337095" w14:paraId="01E01090" w14:textId="77777777" w:rsidTr="00C42DDD">
        <w:tc>
          <w:tcPr>
            <w:tcW w:w="2287" w:type="dxa"/>
          </w:tcPr>
          <w:p w14:paraId="3AD46734" w14:textId="6F5B7658" w:rsidR="00337095" w:rsidRDefault="0054693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galactoglucan</w:t>
            </w:r>
          </w:p>
        </w:tc>
        <w:tc>
          <w:tcPr>
            <w:tcW w:w="1364" w:type="dxa"/>
          </w:tcPr>
          <w:p w14:paraId="01880039" w14:textId="77777777" w:rsidR="00337095" w:rsidRDefault="00337095" w:rsidP="00C42DDD"/>
        </w:tc>
        <w:tc>
          <w:tcPr>
            <w:tcW w:w="1364" w:type="dxa"/>
          </w:tcPr>
          <w:p w14:paraId="597D4560" w14:textId="77777777" w:rsidR="00337095" w:rsidRDefault="00337095" w:rsidP="00C42DDD"/>
        </w:tc>
        <w:tc>
          <w:tcPr>
            <w:tcW w:w="1141" w:type="dxa"/>
          </w:tcPr>
          <w:p w14:paraId="35DB5655" w14:textId="77777777" w:rsidR="00337095" w:rsidRDefault="00337095" w:rsidP="00C42DDD"/>
        </w:tc>
        <w:tc>
          <w:tcPr>
            <w:tcW w:w="1141" w:type="dxa"/>
          </w:tcPr>
          <w:p w14:paraId="3A8BD3BF" w14:textId="77777777" w:rsidR="00337095" w:rsidRDefault="00337095" w:rsidP="00C42DDD"/>
        </w:tc>
        <w:tc>
          <w:tcPr>
            <w:tcW w:w="2051" w:type="dxa"/>
          </w:tcPr>
          <w:p w14:paraId="21470A33" w14:textId="651F1FC9" w:rsidR="00337095" w:rsidRDefault="00546937" w:rsidP="00C42DDD">
            <w:r>
              <w:t>exopolysaccharide</w:t>
            </w:r>
          </w:p>
        </w:tc>
        <w:tc>
          <w:tcPr>
            <w:tcW w:w="1346" w:type="dxa"/>
          </w:tcPr>
          <w:p w14:paraId="3D5F08C4" w14:textId="5C5D3E00" w:rsidR="00337095" w:rsidRDefault="00AC1DFA" w:rsidP="00C42DDD">
            <w:r>
              <w:fldChar w:fldCharType="begin">
                <w:fldData xml:space="preserve">PEVuZE5vdGU+PENpdGU+PEF1dGhvcj5CYWhsYXdhbmU8L0F1dGhvcj48WWVhcj4yMDA4PC9ZZWFy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hsYXdhbmU8L0F1dGhvcj48WWVhcj4yMDA4PC9ZZWFy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C1DFA">
              <w:rPr>
                <w:noProof/>
                <w:vertAlign w:val="superscript"/>
              </w:rPr>
              <w:t>571</w:t>
            </w:r>
            <w:r>
              <w:fldChar w:fldCharType="end"/>
            </w:r>
          </w:p>
        </w:tc>
      </w:tr>
      <w:tr w:rsidR="00337095" w14:paraId="769F5658" w14:textId="77777777" w:rsidTr="00C42DDD">
        <w:tc>
          <w:tcPr>
            <w:tcW w:w="2287" w:type="dxa"/>
          </w:tcPr>
          <w:p w14:paraId="20F77BF9" w14:textId="7821DE78" w:rsidR="00337095" w:rsidRDefault="00D9231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uccinoglycan</w:t>
            </w:r>
            <w:proofErr w:type="spellEnd"/>
          </w:p>
        </w:tc>
        <w:tc>
          <w:tcPr>
            <w:tcW w:w="1364" w:type="dxa"/>
          </w:tcPr>
          <w:p w14:paraId="515BC4C4" w14:textId="77777777" w:rsidR="00337095" w:rsidRDefault="00337095" w:rsidP="00C42DDD"/>
        </w:tc>
        <w:tc>
          <w:tcPr>
            <w:tcW w:w="1364" w:type="dxa"/>
          </w:tcPr>
          <w:p w14:paraId="48986DB7" w14:textId="77777777" w:rsidR="00337095" w:rsidRDefault="00337095" w:rsidP="00C42DDD"/>
        </w:tc>
        <w:tc>
          <w:tcPr>
            <w:tcW w:w="1141" w:type="dxa"/>
          </w:tcPr>
          <w:p w14:paraId="1AB5EF82" w14:textId="77777777" w:rsidR="00337095" w:rsidRDefault="00337095" w:rsidP="00C42DDD"/>
        </w:tc>
        <w:tc>
          <w:tcPr>
            <w:tcW w:w="1141" w:type="dxa"/>
          </w:tcPr>
          <w:p w14:paraId="50B20287" w14:textId="77777777" w:rsidR="00337095" w:rsidRDefault="00337095" w:rsidP="00C42DDD"/>
        </w:tc>
        <w:tc>
          <w:tcPr>
            <w:tcW w:w="2051" w:type="dxa"/>
          </w:tcPr>
          <w:p w14:paraId="5817C6A4" w14:textId="3AA55DD4" w:rsidR="00337095" w:rsidRDefault="00D9231C" w:rsidP="00C42DDD">
            <w:r>
              <w:t>emulsifier</w:t>
            </w:r>
          </w:p>
        </w:tc>
        <w:tc>
          <w:tcPr>
            <w:tcW w:w="1346" w:type="dxa"/>
          </w:tcPr>
          <w:p w14:paraId="232C5400" w14:textId="1A99771C" w:rsidR="00337095" w:rsidRDefault="00333F45" w:rsidP="00C42DDD">
            <w:r>
              <w:fldChar w:fldCharType="begin"/>
            </w:r>
            <w:r>
              <w:instrText xml:space="preserve"> ADDIN EN.CITE &lt;EndNote&gt;&lt;Cite&gt;&lt;Author&gt;Halder&lt;/Author&gt;&lt;Year&gt;2017&lt;/Year&gt;&lt;RecNum&gt;584&lt;/RecNum&gt;&lt;DisplayText&gt;&lt;style face="superscript"&gt;572&lt;/style&gt;&lt;/DisplayText&gt;&lt;record&gt;&lt;rec-number&gt;584&lt;/rec-number&gt;&lt;foreign-keys&gt;&lt;key app="EN" db-id="p5zs9pw5ltwzr3e0webppaa6ae5zxdxszf5s" timestamp="1548188462"&gt;584&lt;/key&gt;&lt;/foreign-keys&gt;&lt;ref-type name="Journal Article"&gt;17&lt;/ref-type&gt;&lt;contributors&gt;&lt;authors&gt;&lt;author&gt;Halder, U.&lt;/author&gt;&lt;author&gt;Banerjee, A.&lt;/author&gt;&lt;author&gt;Bandopadhyay, R.&lt;/author&gt;&lt;/authors&gt;&lt;/contributors&gt;&lt;auth-address&gt;UGC-Center of Advanced Study, Department of Botany, The University of Burdwan, Golapbag, Burdwan, West Bengal 713104 India.0000 0001 0559 4125grid.411826.8&lt;/auth-address&gt;&lt;titles&gt;&lt;title&gt;Structural and Functional Properties, Biosynthesis, and Patenting Trends of Bacterial Succinoglycan: A Review&lt;/title&gt;&lt;secondary-title&gt;Indian J Microbiol&lt;/secondary-title&gt;&lt;/titles&gt;&lt;periodical&gt;&lt;full-title&gt;Indian J Microbiol&lt;/full-title&gt;&lt;/periodical&gt;&lt;pages&gt;278-284&lt;/pages&gt;&lt;volume&gt;57&lt;/volume&gt;&lt;number&gt;3&lt;/number&gt;&lt;keywords&gt;&lt;keyword&gt;Biosynthesis&lt;/keyword&gt;&lt;keyword&gt;Industrial applications&lt;/keyword&gt;&lt;keyword&gt;Patents&lt;/keyword&gt;&lt;keyword&gt;Structural properties&lt;/keyword&gt;&lt;keyword&gt;Succinoglycan&lt;/keyword&gt;&lt;/keywords&gt;&lt;dates&gt;&lt;year&gt;2017&lt;/year&gt;&lt;pub-dates&gt;&lt;date&gt;Sep&lt;/date&gt;&lt;/pub-dates&gt;&lt;/dates&gt;&lt;isbn&gt;0046-8991 (Print)&amp;#xD;0046-8991 (Linking)&lt;/isbn&gt;&lt;accession-num&gt;28904411&lt;/accession-num&gt;&lt;urls&gt;&lt;related-urls&gt;&lt;url&gt;https://www.ncbi.nlm.nih.gov/pubmed/28904411&lt;/url&gt;&lt;/related-urls&gt;&lt;/urls&gt;&lt;custom2&gt;5574773&lt;/custom2&gt;&lt;electronic-resource-num&gt;10.1007/s12088-017-0655-3&lt;/electronic-resource-num&gt;&lt;/record&gt;&lt;/Cite&gt;&lt;/EndNote&gt;</w:instrText>
            </w:r>
            <w:r>
              <w:fldChar w:fldCharType="separate"/>
            </w:r>
            <w:r w:rsidRPr="00333F45">
              <w:rPr>
                <w:noProof/>
                <w:vertAlign w:val="superscript"/>
              </w:rPr>
              <w:t>572</w:t>
            </w:r>
            <w:r>
              <w:fldChar w:fldCharType="end"/>
            </w:r>
          </w:p>
        </w:tc>
      </w:tr>
      <w:tr w:rsidR="00337095" w14:paraId="1260A8FA" w14:textId="77777777" w:rsidTr="00C42DDD">
        <w:tc>
          <w:tcPr>
            <w:tcW w:w="2287" w:type="dxa"/>
          </w:tcPr>
          <w:p w14:paraId="1A10ED2B" w14:textId="1F963E08" w:rsidR="00337095" w:rsidRDefault="004562C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hosphonoglycans</w:t>
            </w:r>
            <w:proofErr w:type="spellEnd"/>
          </w:p>
        </w:tc>
        <w:tc>
          <w:tcPr>
            <w:tcW w:w="1364" w:type="dxa"/>
          </w:tcPr>
          <w:p w14:paraId="166748F7" w14:textId="77777777" w:rsidR="00337095" w:rsidRDefault="00337095" w:rsidP="00C42DDD"/>
        </w:tc>
        <w:tc>
          <w:tcPr>
            <w:tcW w:w="1364" w:type="dxa"/>
          </w:tcPr>
          <w:p w14:paraId="1366E401" w14:textId="77777777" w:rsidR="00337095" w:rsidRDefault="00337095" w:rsidP="00C42DDD"/>
        </w:tc>
        <w:tc>
          <w:tcPr>
            <w:tcW w:w="1141" w:type="dxa"/>
          </w:tcPr>
          <w:p w14:paraId="6D45BDA5" w14:textId="77777777" w:rsidR="00337095" w:rsidRDefault="00337095" w:rsidP="00C42DDD"/>
        </w:tc>
        <w:tc>
          <w:tcPr>
            <w:tcW w:w="1141" w:type="dxa"/>
          </w:tcPr>
          <w:p w14:paraId="2789677E" w14:textId="77777777" w:rsidR="00337095" w:rsidRDefault="00337095" w:rsidP="00C42DDD"/>
        </w:tc>
        <w:tc>
          <w:tcPr>
            <w:tcW w:w="2051" w:type="dxa"/>
          </w:tcPr>
          <w:p w14:paraId="5D540CB0" w14:textId="69341E9B" w:rsidR="00337095" w:rsidRDefault="00274CE9" w:rsidP="00C42DDD">
            <w:r>
              <w:t>exopolysaccharide</w:t>
            </w:r>
          </w:p>
        </w:tc>
        <w:tc>
          <w:tcPr>
            <w:tcW w:w="1346" w:type="dxa"/>
          </w:tcPr>
          <w:p w14:paraId="7C779373" w14:textId="58D1F5D1" w:rsidR="00337095" w:rsidRDefault="00AB2626" w:rsidP="00C42DDD">
            <w:r>
              <w:fldChar w:fldCharType="begin"/>
            </w:r>
            <w:r>
              <w:instrText xml:space="preserve"> ADDIN EN.CITE &lt;EndNote&gt;&lt;Cite&gt;&lt;Author&gt;Yu&lt;/Author&gt;&lt;Year&gt;2014&lt;/Year&gt;&lt;RecNum&gt;585&lt;/RecNum&gt;&lt;DisplayText&gt;&lt;style face="superscript"&gt;573&lt;/style&gt;&lt;/DisplayText&gt;&lt;record&gt;&lt;rec-number&gt;585&lt;/rec-number&gt;&lt;foreign-keys&gt;&lt;key app="EN" db-id="p5zs9pw5ltwzr3e0webppaa6ae5zxdxszf5s" timestamp="1548188954"&gt;585&lt;/key&gt;&lt;/foreign-keys&gt;&lt;ref-type name="Journal Article"&gt;17&lt;/ref-type&gt;&lt;contributors&gt;&lt;authors&gt;&lt;author&gt;Yu, X.&lt;/author&gt;&lt;author&gt;Price, N. P.&lt;/author&gt;&lt;author&gt;Evans, B. S.&lt;/author&gt;&lt;author&gt;Metcalf, W. W.&lt;/author&gt;&lt;/authors&gt;&lt;/contributors&gt;&lt;auth-address&gt;Department of Microbiology, University of Illinois at Urbana-Champaign, Urbana, Illinois, USA.&lt;/auth-address&gt;&lt;titles&gt;&lt;title&gt;Purification and characterization of phosphonoglycans from Glycomyces sp. strain NRRL B-16210 and Stackebrandtia nassauensis NRRL B-16338&lt;/title&gt;&lt;secondary-title&gt;J Bacteriol&lt;/secondary-title&gt;&lt;/titles&gt;&lt;periodical&gt;&lt;full-title&gt;J Bacteriol&lt;/full-title&gt;&lt;/periodical&gt;&lt;pages&gt;1768-79&lt;/pages&gt;&lt;volume&gt;196&lt;/volume&gt;&lt;number&gt;9&lt;/number&gt;&lt;keywords&gt;&lt;keyword&gt;Actinomycetales/*chemistry/enzymology/genetics/metabolism&lt;/keyword&gt;&lt;keyword&gt;Bacterial Proteins/genetics/metabolism&lt;/keyword&gt;&lt;keyword&gt;Carbohydrate Sequence&lt;/keyword&gt;&lt;keyword&gt;Magnetic Resonance Spectroscopy&lt;/keyword&gt;&lt;keyword&gt;Molecular Sequence Data&lt;/keyword&gt;&lt;keyword&gt;Molecular Weight&lt;/keyword&gt;&lt;keyword&gt;Organophosphonates/*metabolism&lt;/keyword&gt;&lt;keyword&gt;Phosphotransferases (Phosphomutases)/genetics/metabolism&lt;/keyword&gt;&lt;keyword&gt;Polysaccharides, Bacterial/*chemistry/*isolation &amp;amp; purification/metabolism&lt;/keyword&gt;&lt;/keywords&gt;&lt;dates&gt;&lt;year&gt;2014&lt;/year&gt;&lt;pub-dates&gt;&lt;date&gt;May&lt;/date&gt;&lt;/pub-dates&gt;&lt;/dates&gt;&lt;isbn&gt;1098-5530 (Electronic)&amp;#xD;0021-9193 (Linking)&lt;/isbn&gt;&lt;accession-num&gt;24584498&lt;/accession-num&gt;&lt;urls&gt;&lt;related-urls&gt;&lt;url&gt;https://www.ncbi.nlm.nih.gov/pubmed/24584498&lt;/url&gt;&lt;/related-urls&gt;&lt;/urls&gt;&lt;custom2&gt;3993330&lt;/custom2&gt;&lt;electronic-resource-num&gt;10.1128/JB.00036-14&lt;/electronic-resource-num&gt;&lt;/record&gt;&lt;/Cite&gt;&lt;/EndNote&gt;</w:instrText>
            </w:r>
            <w:r>
              <w:fldChar w:fldCharType="separate"/>
            </w:r>
            <w:r w:rsidRPr="00AB2626">
              <w:rPr>
                <w:noProof/>
                <w:vertAlign w:val="superscript"/>
              </w:rPr>
              <w:t>573</w:t>
            </w:r>
            <w:r>
              <w:fldChar w:fldCharType="end"/>
            </w:r>
          </w:p>
        </w:tc>
      </w:tr>
      <w:tr w:rsidR="00337095" w14:paraId="23CDB916" w14:textId="77777777" w:rsidTr="00C42DDD">
        <w:tc>
          <w:tcPr>
            <w:tcW w:w="2287" w:type="dxa"/>
          </w:tcPr>
          <w:p w14:paraId="6AF5FE75" w14:textId="6EDFF926" w:rsidR="00337095" w:rsidRDefault="0068250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T2433</w:t>
            </w:r>
          </w:p>
        </w:tc>
        <w:tc>
          <w:tcPr>
            <w:tcW w:w="1364" w:type="dxa"/>
          </w:tcPr>
          <w:p w14:paraId="7A2FB959" w14:textId="77777777" w:rsidR="00337095" w:rsidRDefault="00337095" w:rsidP="00C42DDD"/>
        </w:tc>
        <w:tc>
          <w:tcPr>
            <w:tcW w:w="1364" w:type="dxa"/>
          </w:tcPr>
          <w:p w14:paraId="13E68C70" w14:textId="77777777" w:rsidR="00337095" w:rsidRDefault="00337095" w:rsidP="00C42DDD"/>
        </w:tc>
        <w:tc>
          <w:tcPr>
            <w:tcW w:w="1141" w:type="dxa"/>
          </w:tcPr>
          <w:p w14:paraId="0EA656F8" w14:textId="77777777" w:rsidR="00337095" w:rsidRDefault="00337095" w:rsidP="00C42DDD"/>
        </w:tc>
        <w:tc>
          <w:tcPr>
            <w:tcW w:w="1141" w:type="dxa"/>
          </w:tcPr>
          <w:p w14:paraId="1E631700" w14:textId="5012D8D6" w:rsidR="00337095" w:rsidRDefault="0068250A" w:rsidP="00C42DDD">
            <w:r>
              <w:t>yes</w:t>
            </w:r>
          </w:p>
        </w:tc>
        <w:tc>
          <w:tcPr>
            <w:tcW w:w="2051" w:type="dxa"/>
          </w:tcPr>
          <w:p w14:paraId="5A762999" w14:textId="77777777" w:rsidR="00337095" w:rsidRDefault="00337095" w:rsidP="00C42DDD"/>
        </w:tc>
        <w:tc>
          <w:tcPr>
            <w:tcW w:w="1346" w:type="dxa"/>
          </w:tcPr>
          <w:p w14:paraId="0226C12E" w14:textId="787993B3" w:rsidR="00337095" w:rsidRDefault="00B44311" w:rsidP="00C42DDD">
            <w:r>
              <w:fldChar w:fldCharType="begin"/>
            </w:r>
            <w:r>
              <w:instrText xml:space="preserve"> ADDIN EN.CITE &lt;EndNote&gt;&lt;Cite&gt;&lt;Author&gt;Carrasco&lt;/Author&gt;&lt;Year&gt;2002&lt;/Year&gt;&lt;RecNum&gt;586&lt;/RecNum&gt;&lt;DisplayText&gt;&lt;style face="superscript"&gt;574&lt;/style&gt;&lt;/DisplayText&gt;&lt;record&gt;&lt;rec-number&gt;586&lt;/rec-number&gt;&lt;foreign-keys&gt;&lt;key app="EN" db-id="p5zs9pw5ltwzr3e0webppaa6ae5zxdxszf5s" timestamp="1548189052"&gt;586&lt;/key&gt;&lt;/foreign-keys&gt;&lt;ref-type name="Journal Article"&gt;17&lt;/ref-type&gt;&lt;contributors&gt;&lt;authors&gt;&lt;author&gt;Carrasco, C.&lt;/author&gt;&lt;author&gt;Facompre, M.&lt;/author&gt;&lt;author&gt;Chisholm, J. D.&lt;/author&gt;&lt;author&gt;Van Vranken, D. L.&lt;/author&gt;&lt;author&gt;Wilson, W. D.&lt;/author&gt;&lt;author&gt;Bailly, C.&lt;/author&gt;&lt;/authors&gt;&lt;/contributors&gt;&lt;auth-address&gt;Laboratoire de Pharmacologie Antitumorale du Centre Oscar Lambret and INSERM U-524, IRCL, Place de Verdun, 59045 Lille, France.&lt;/auth-address&gt;&lt;titles&gt;&lt;title&gt;DNA sequence recognition by the indolocarbazole antitumor antibiotic AT2433-B1 and its diastereoisomer&lt;/title&gt;&lt;secondary-title&gt;Nucleic Acids Res&lt;/secondary-title&gt;&lt;/titles&gt;&lt;periodical&gt;&lt;full-title&gt;Nucleic Acids Res&lt;/full-title&gt;&lt;/periodical&gt;&lt;pages&gt;1774-81&lt;/pages&gt;&lt;volume&gt;30&lt;/volume&gt;&lt;number&gt;8&lt;/number&gt;&lt;keywords&gt;&lt;keyword&gt;*Aminoglycosides&lt;/keyword&gt;&lt;keyword&gt;Anti-Bacterial Agents/chemistry/*metabolism&lt;/keyword&gt;&lt;keyword&gt;Antibiotics, Antineoplastic/chemistry/*metabolism&lt;/keyword&gt;&lt;keyword&gt;Base Sequence&lt;/keyword&gt;&lt;keyword&gt;Binding Sites&lt;/keyword&gt;&lt;keyword&gt;*Carbazoles&lt;/keyword&gt;&lt;keyword&gt;DNA/*metabolism&lt;/keyword&gt;&lt;keyword&gt;DNA Footprinting&lt;/keyword&gt;&lt;keyword&gt;GC Rich Sequence&lt;/keyword&gt;&lt;keyword&gt;*Indoles&lt;/keyword&gt;&lt;keyword&gt;Kinetics&lt;/keyword&gt;&lt;keyword&gt;Molecular Sequence Data&lt;/keyword&gt;&lt;keyword&gt;Stereoisomerism&lt;/keyword&gt;&lt;keyword&gt;Surface Plasmon Resonance&lt;/keyword&gt;&lt;/keywords&gt;&lt;dates&gt;&lt;year&gt;2002&lt;/year&gt;&lt;pub-dates&gt;&lt;date&gt;Apr 15&lt;/date&gt;&lt;/pub-dates&gt;&lt;/dates&gt;&lt;isbn&gt;1362-4962 (Electronic)&amp;#xD;0305-1048 (Linking)&lt;/isbn&gt;&lt;accession-num&gt;11937631&lt;/accession-num&gt;&lt;urls&gt;&lt;related-urls&gt;&lt;url&gt;https://www.ncbi.nlm.nih.gov/pubmed/11937631&lt;/url&gt;&lt;/related-urls&gt;&lt;/urls&gt;&lt;custom2&gt;113207&lt;/custom2&gt;&lt;/record&gt;&lt;/Cite&gt;&lt;/EndNote&gt;</w:instrText>
            </w:r>
            <w:r>
              <w:fldChar w:fldCharType="separate"/>
            </w:r>
            <w:r w:rsidRPr="00B44311">
              <w:rPr>
                <w:noProof/>
                <w:vertAlign w:val="superscript"/>
              </w:rPr>
              <w:t>574</w:t>
            </w:r>
            <w:r>
              <w:fldChar w:fldCharType="end"/>
            </w:r>
          </w:p>
        </w:tc>
      </w:tr>
      <w:tr w:rsidR="00337095" w14:paraId="5C67ECBB" w14:textId="77777777" w:rsidTr="00C42DDD">
        <w:tc>
          <w:tcPr>
            <w:tcW w:w="2287" w:type="dxa"/>
          </w:tcPr>
          <w:p w14:paraId="4C01BE68" w14:textId="1CD92F61" w:rsidR="00337095" w:rsidRDefault="0006652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k-252a</w:t>
            </w:r>
          </w:p>
        </w:tc>
        <w:tc>
          <w:tcPr>
            <w:tcW w:w="1364" w:type="dxa"/>
          </w:tcPr>
          <w:p w14:paraId="79F2856D" w14:textId="77777777" w:rsidR="00337095" w:rsidRDefault="00337095" w:rsidP="00C42DDD"/>
        </w:tc>
        <w:tc>
          <w:tcPr>
            <w:tcW w:w="1364" w:type="dxa"/>
          </w:tcPr>
          <w:p w14:paraId="67F5AB25" w14:textId="77777777" w:rsidR="00337095" w:rsidRDefault="00337095" w:rsidP="00C42DDD"/>
        </w:tc>
        <w:tc>
          <w:tcPr>
            <w:tcW w:w="1141" w:type="dxa"/>
          </w:tcPr>
          <w:p w14:paraId="56B390B8" w14:textId="77777777" w:rsidR="00337095" w:rsidRDefault="00337095" w:rsidP="00C42DDD"/>
        </w:tc>
        <w:tc>
          <w:tcPr>
            <w:tcW w:w="1141" w:type="dxa"/>
          </w:tcPr>
          <w:p w14:paraId="41C3BA5C" w14:textId="77777777" w:rsidR="00337095" w:rsidRDefault="00337095" w:rsidP="00C42DDD"/>
        </w:tc>
        <w:tc>
          <w:tcPr>
            <w:tcW w:w="2051" w:type="dxa"/>
          </w:tcPr>
          <w:p w14:paraId="0CD13B42" w14:textId="77777777" w:rsidR="00337095" w:rsidRDefault="00337095" w:rsidP="00C42DDD"/>
        </w:tc>
        <w:tc>
          <w:tcPr>
            <w:tcW w:w="1346" w:type="dxa"/>
          </w:tcPr>
          <w:p w14:paraId="51DB12AA" w14:textId="14250D5C" w:rsidR="00337095" w:rsidRDefault="00D7553A" w:rsidP="00C42DDD">
            <w:r>
              <w:fldChar w:fldCharType="begin">
                <w:fldData xml:space="preserve">PEVuZE5vdGU+PENpdGU+PEF1dGhvcj5Ba2luYWdhPC9BdXRob3I+PFllYXI+MTk5MjwvWWVhcj48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a2luYWdhPC9BdXRob3I+PFllYXI+MTk5MjwvWWVhcj48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7553A">
              <w:rPr>
                <w:noProof/>
                <w:vertAlign w:val="superscript"/>
              </w:rPr>
              <w:t>575</w:t>
            </w:r>
            <w:r>
              <w:fldChar w:fldCharType="end"/>
            </w:r>
          </w:p>
        </w:tc>
      </w:tr>
      <w:tr w:rsidR="00337095" w14:paraId="7D5326E3" w14:textId="77777777" w:rsidTr="00C42DDD">
        <w:tc>
          <w:tcPr>
            <w:tcW w:w="2287" w:type="dxa"/>
          </w:tcPr>
          <w:p w14:paraId="78D48CCE" w14:textId="6C06D1A2" w:rsidR="00337095" w:rsidRDefault="00C6696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aurosporine</w:t>
            </w:r>
            <w:proofErr w:type="spellEnd"/>
          </w:p>
        </w:tc>
        <w:tc>
          <w:tcPr>
            <w:tcW w:w="1364" w:type="dxa"/>
          </w:tcPr>
          <w:p w14:paraId="0D2AB86B" w14:textId="77777777" w:rsidR="00337095" w:rsidRDefault="00337095" w:rsidP="00C42DDD"/>
        </w:tc>
        <w:tc>
          <w:tcPr>
            <w:tcW w:w="1364" w:type="dxa"/>
          </w:tcPr>
          <w:p w14:paraId="3AF1A4D5" w14:textId="77777777" w:rsidR="00337095" w:rsidRDefault="00337095" w:rsidP="00C42DDD"/>
        </w:tc>
        <w:tc>
          <w:tcPr>
            <w:tcW w:w="1141" w:type="dxa"/>
          </w:tcPr>
          <w:p w14:paraId="634D4F8D" w14:textId="2FA7A366" w:rsidR="00337095" w:rsidRDefault="00C66966" w:rsidP="00C42DDD">
            <w:r>
              <w:t>yes</w:t>
            </w:r>
          </w:p>
        </w:tc>
        <w:tc>
          <w:tcPr>
            <w:tcW w:w="1141" w:type="dxa"/>
          </w:tcPr>
          <w:p w14:paraId="27F1BBB3" w14:textId="77777777" w:rsidR="00337095" w:rsidRDefault="00337095" w:rsidP="00C42DDD"/>
        </w:tc>
        <w:tc>
          <w:tcPr>
            <w:tcW w:w="2051" w:type="dxa"/>
          </w:tcPr>
          <w:p w14:paraId="7FBA95F2" w14:textId="77777777" w:rsidR="00337095" w:rsidRDefault="00337095" w:rsidP="00C42DDD"/>
        </w:tc>
        <w:tc>
          <w:tcPr>
            <w:tcW w:w="1346" w:type="dxa"/>
          </w:tcPr>
          <w:p w14:paraId="34174F8A" w14:textId="161417A5" w:rsidR="00337095" w:rsidRDefault="00FF30A6" w:rsidP="00C42DDD">
            <w:r>
              <w:fldChar w:fldCharType="begin"/>
            </w:r>
            <w:r>
              <w:instrText xml:space="preserve"> ADDIN EN.CITE &lt;EndNote&gt;&lt;Cite&gt;&lt;Author&gt;Castro&lt;/Author&gt;&lt;Year&gt;2010&lt;/Year&gt;&lt;RecNum&gt;588&lt;/RecNum&gt;&lt;DisplayText&gt;&lt;style face="superscript"&gt;576&lt;/style&gt;&lt;/DisplayText&gt;&lt;record&gt;&lt;rec-number&gt;588&lt;/rec-number&gt;&lt;foreign-keys&gt;&lt;key app="EN" db-id="p5zs9pw5ltwzr3e0webppaa6ae5zxdxszf5s" timestamp="1548189700"&gt;588&lt;/key&gt;&lt;/foreign-keys&gt;&lt;ref-type name="Journal Article"&gt;17&lt;/ref-type&gt;&lt;contributors&gt;&lt;authors&gt;&lt;author&gt;Castro, A.&lt;/author&gt;&lt;author&gt;Lemos, C.&lt;/author&gt;&lt;author&gt;Falcao, A.&lt;/author&gt;&lt;author&gt;Fernandes, A. S.&lt;/author&gt;&lt;author&gt;Glass, N. L.&lt;/author&gt;&lt;author&gt;Videira, A.&lt;/author&gt;&lt;/authors&gt;&lt;/contributors&gt;&lt;auth-address&gt;Instituto de Biologia Molecular e Celular, Universidade do Porto, Rua do Campo Alegre 823, Porto, Portugal.&lt;/auth-address&gt;&lt;titles&gt;&lt;title&gt;Rotenone enhances the antifungal properties of staurosporine&lt;/title&gt;&lt;secondary-title&gt;Eukaryot Cell&lt;/secondary-title&gt;&lt;/titles&gt;&lt;periodical&gt;&lt;full-title&gt;Eukaryot Cell&lt;/full-title&gt;&lt;/periodical&gt;&lt;pages&gt;906-14&lt;/pages&gt;&lt;volume&gt;9&lt;/volume&gt;&lt;number&gt;6&lt;/number&gt;&lt;keywords&gt;&lt;keyword&gt;Antifungal Agents/*pharmacology&lt;/keyword&gt;&lt;keyword&gt;Cell Death&lt;/keyword&gt;&lt;keyword&gt;Neurospora crassa/drug effects&lt;/keyword&gt;&lt;keyword&gt;Rotenone/metabolism/*pharmacology&lt;/keyword&gt;&lt;keyword&gt;Saccharomyces cerevisiae/drug effects&lt;/keyword&gt;&lt;keyword&gt;Staurosporine/metabolism/*pharmacology&lt;/keyword&gt;&lt;/keywords&gt;&lt;dates&gt;&lt;year&gt;2010&lt;/year&gt;&lt;pub-dates&gt;&lt;date&gt;Jun&lt;/date&gt;&lt;/pub-dates&gt;&lt;/dates&gt;&lt;isbn&gt;1535-9786 (Electronic)&amp;#xD;1535-9786 (Linking)&lt;/isbn&gt;&lt;accession-num&gt;20435699&lt;/accession-num&gt;&lt;urls&gt;&lt;related-urls&gt;&lt;url&gt;https://www.ncbi.nlm.nih.gov/pubmed/20435699&lt;/url&gt;&lt;/related-urls&gt;&lt;/urls&gt;&lt;custom2&gt;2901650&lt;/custom2&gt;&lt;electronic-resource-num&gt;10.1128/EC.00003-10&lt;/electronic-resource-num&gt;&lt;/record&gt;&lt;/Cite&gt;&lt;/EndNote&gt;</w:instrText>
            </w:r>
            <w:r>
              <w:fldChar w:fldCharType="separate"/>
            </w:r>
            <w:r w:rsidRPr="00FF30A6">
              <w:rPr>
                <w:noProof/>
                <w:vertAlign w:val="superscript"/>
              </w:rPr>
              <w:t>576</w:t>
            </w:r>
            <w:r>
              <w:fldChar w:fldCharType="end"/>
            </w:r>
          </w:p>
        </w:tc>
      </w:tr>
      <w:tr w:rsidR="00337095" w14:paraId="269D6CD3" w14:textId="77777777" w:rsidTr="00C42DDD">
        <w:tc>
          <w:tcPr>
            <w:tcW w:w="2287" w:type="dxa"/>
          </w:tcPr>
          <w:p w14:paraId="5E05246B" w14:textId="23500FCB" w:rsidR="00337095" w:rsidRDefault="000732F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anthomonadin</w:t>
            </w:r>
            <w:proofErr w:type="spellEnd"/>
          </w:p>
        </w:tc>
        <w:tc>
          <w:tcPr>
            <w:tcW w:w="1364" w:type="dxa"/>
          </w:tcPr>
          <w:p w14:paraId="065302DA" w14:textId="77777777" w:rsidR="00337095" w:rsidRDefault="00337095" w:rsidP="00C42DDD"/>
        </w:tc>
        <w:tc>
          <w:tcPr>
            <w:tcW w:w="1364" w:type="dxa"/>
          </w:tcPr>
          <w:p w14:paraId="39A120D7" w14:textId="77777777" w:rsidR="00337095" w:rsidRDefault="00337095" w:rsidP="00C42DDD"/>
        </w:tc>
        <w:tc>
          <w:tcPr>
            <w:tcW w:w="1141" w:type="dxa"/>
          </w:tcPr>
          <w:p w14:paraId="7575A20F" w14:textId="77777777" w:rsidR="00337095" w:rsidRDefault="00337095" w:rsidP="00C42DDD"/>
        </w:tc>
        <w:tc>
          <w:tcPr>
            <w:tcW w:w="1141" w:type="dxa"/>
          </w:tcPr>
          <w:p w14:paraId="3CD6FE01" w14:textId="77777777" w:rsidR="00337095" w:rsidRDefault="00337095" w:rsidP="00C42DDD"/>
        </w:tc>
        <w:tc>
          <w:tcPr>
            <w:tcW w:w="2051" w:type="dxa"/>
          </w:tcPr>
          <w:p w14:paraId="1EDB3D37" w14:textId="25CDBB9E" w:rsidR="00337095" w:rsidRDefault="000732F4" w:rsidP="00C42DDD">
            <w:r>
              <w:t>pigment</w:t>
            </w:r>
          </w:p>
        </w:tc>
        <w:tc>
          <w:tcPr>
            <w:tcW w:w="1346" w:type="dxa"/>
          </w:tcPr>
          <w:p w14:paraId="5BC81A15" w14:textId="16804080" w:rsidR="00337095" w:rsidRDefault="008841A7" w:rsidP="00C42DDD">
            <w:r>
              <w:fldChar w:fldCharType="begin"/>
            </w:r>
            <w:r>
              <w:instrText xml:space="preserve"> ADDIN EN.CITE &lt;EndNote&gt;&lt;Cite&gt;&lt;Author&gt;Poplawsky&lt;/Author&gt;&lt;Year&gt;2000&lt;/Year&gt;&lt;RecNum&gt;589&lt;/RecNum&gt;&lt;DisplayText&gt;&lt;style face="superscript"&gt;577&lt;/style&gt;&lt;/DisplayText&gt;&lt;record&gt;&lt;rec-number&gt;589&lt;/rec-number&gt;&lt;foreign-keys&gt;&lt;key app="EN" db-id="p5zs9pw5ltwzr3e0webppaa6ae5zxdxszf5s" timestamp="1548189878"&gt;589&lt;/key&gt;&lt;/foreign-keys&gt;&lt;ref-type name="Journal Article"&gt;17&lt;/ref-type&gt;&lt;contributors&gt;&lt;authors&gt;&lt;author&gt;Poplawsky, A. R.&lt;/author&gt;&lt;author&gt;Urban, S. C.&lt;/author&gt;&lt;author&gt;Chun, W.&lt;/author&gt;&lt;/authors&gt;&lt;/contributors&gt;&lt;auth-address&gt;Plant Pathology, Division, Department of Plant, Soil and Entomological Sciences, University of Idaho, Moscow, Idaho 83844-2339, USA. alpop@uidaho.edu&lt;/auth-address&gt;&lt;titles&gt;&lt;title&gt;Biological role of xanthomonadin pigments in Xanthomonas campestris pv. campestris&lt;/title&gt;&lt;secondary-title&gt;Appl Environ Microbiol&lt;/secondary-title&gt;&lt;/titles&gt;&lt;periodical&gt;&lt;full-title&gt;Appl Environ Microbiol&lt;/full-title&gt;&lt;/periodical&gt;&lt;pages&gt;5123-7&lt;/pages&gt;&lt;volume&gt;66&lt;/volume&gt;&lt;number&gt;12&lt;/number&gt;&lt;keywords&gt;&lt;keyword&gt;Anisoles/metabolism&lt;/keyword&gt;&lt;keyword&gt;Esters/metabolism&lt;/keyword&gt;&lt;keyword&gt;Mutagenesis, Insertional&lt;/keyword&gt;&lt;keyword&gt;Mutation&lt;/keyword&gt;&lt;keyword&gt;Photobiology&lt;/keyword&gt;&lt;keyword&gt;Pigments, Biological/genetics/*physiology&lt;/keyword&gt;&lt;keyword&gt;Plant Diseases/microbiology&lt;/keyword&gt;&lt;keyword&gt;Ultraviolet Rays&lt;/keyword&gt;&lt;keyword&gt;Virulence&lt;/keyword&gt;&lt;keyword&gt;Xanthomonas campestris/genetics/pathogenicity/*physiology&lt;/keyword&gt;&lt;/keywords&gt;&lt;dates&gt;&lt;year&gt;2000&lt;/year&gt;&lt;pub-dates&gt;&lt;date&gt;Dec&lt;/date&gt;&lt;/pub-dates&gt;&lt;/dates&gt;&lt;isbn&gt;0099-2240 (Print)&amp;#xD;0099-2240 (Linking)&lt;/isbn&gt;&lt;accession-num&gt;11097878&lt;/accession-num&gt;&lt;urls&gt;&lt;related-urls&gt;&lt;url&gt;https://www.ncbi.nlm.nih.gov/pubmed/11097878&lt;/url&gt;&lt;/related-urls&gt;&lt;/urls&gt;&lt;custom2&gt;92432&lt;/custom2&gt;&lt;/record&gt;&lt;/Cite&gt;&lt;/EndNote&gt;</w:instrText>
            </w:r>
            <w:r>
              <w:fldChar w:fldCharType="separate"/>
            </w:r>
            <w:r w:rsidRPr="008841A7">
              <w:rPr>
                <w:noProof/>
                <w:vertAlign w:val="superscript"/>
              </w:rPr>
              <w:t>577</w:t>
            </w:r>
            <w:r>
              <w:fldChar w:fldCharType="end"/>
            </w:r>
          </w:p>
        </w:tc>
      </w:tr>
      <w:tr w:rsidR="00337095" w14:paraId="36AAE6BB" w14:textId="77777777" w:rsidTr="00C42DDD">
        <w:tc>
          <w:tcPr>
            <w:tcW w:w="2287" w:type="dxa"/>
          </w:tcPr>
          <w:p w14:paraId="1EF2907B" w14:textId="2250F579" w:rsidR="00337095" w:rsidRDefault="008841A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abtoxin</w:t>
            </w:r>
          </w:p>
        </w:tc>
        <w:tc>
          <w:tcPr>
            <w:tcW w:w="1364" w:type="dxa"/>
          </w:tcPr>
          <w:p w14:paraId="5A9D7C33" w14:textId="77777777" w:rsidR="00337095" w:rsidRDefault="00337095" w:rsidP="00C42DDD"/>
        </w:tc>
        <w:tc>
          <w:tcPr>
            <w:tcW w:w="1364" w:type="dxa"/>
          </w:tcPr>
          <w:p w14:paraId="66B28F3C" w14:textId="77777777" w:rsidR="00337095" w:rsidRDefault="00337095" w:rsidP="00C42DDD"/>
        </w:tc>
        <w:tc>
          <w:tcPr>
            <w:tcW w:w="1141" w:type="dxa"/>
          </w:tcPr>
          <w:p w14:paraId="6B2DE169" w14:textId="77777777" w:rsidR="00337095" w:rsidRDefault="00337095" w:rsidP="00C42DDD"/>
        </w:tc>
        <w:tc>
          <w:tcPr>
            <w:tcW w:w="1141" w:type="dxa"/>
          </w:tcPr>
          <w:p w14:paraId="5A2D7992" w14:textId="77777777" w:rsidR="00337095" w:rsidRDefault="00337095" w:rsidP="00C42DDD"/>
        </w:tc>
        <w:tc>
          <w:tcPr>
            <w:tcW w:w="2051" w:type="dxa"/>
          </w:tcPr>
          <w:p w14:paraId="1D9DBCC5" w14:textId="0C38BF8B" w:rsidR="00337095" w:rsidRDefault="00E50C54" w:rsidP="00C42DDD">
            <w:r>
              <w:t>phytotoxin</w:t>
            </w:r>
          </w:p>
        </w:tc>
        <w:tc>
          <w:tcPr>
            <w:tcW w:w="1346" w:type="dxa"/>
          </w:tcPr>
          <w:p w14:paraId="475F862A" w14:textId="04A579EC" w:rsidR="00337095" w:rsidRDefault="00E50C54" w:rsidP="00C42DDD">
            <w:r>
              <w:fldChar w:fldCharType="begin"/>
            </w:r>
            <w:r>
              <w:instrText xml:space="preserve"> ADDIN EN.CITE &lt;EndNote&gt;&lt;Cite&gt;&lt;Author&gt;Dehbi&lt;/Author&gt;&lt;Year&gt;2001&lt;/Year&gt;&lt;RecNum&gt;590&lt;/RecNum&gt;&lt;DisplayText&gt;&lt;style face="superscript"&gt;578&lt;/style&gt;&lt;/DisplayText&gt;&lt;record&gt;&lt;rec-number&gt;590&lt;/rec-number&gt;&lt;foreign-keys&gt;&lt;key app="EN" db-id="p5zs9pw5ltwzr3e0webppaa6ae5zxdxszf5s" timestamp="1548189927"&gt;590&lt;/key&gt;&lt;/foreign-keys&gt;&lt;ref-type name="Journal Article"&gt;17&lt;/ref-type&gt;&lt;contributors&gt;&lt;authors&gt;&lt;author&gt;Dehbi, F.&lt;/author&gt;&lt;author&gt;Harzallah, D.&lt;/author&gt;&lt;author&gt;Larous, L.&lt;/author&gt;&lt;/authors&gt;&lt;/contributors&gt;&lt;auth-address&gt;Institut National de la Recherche Agronomique d&amp;apos;Algerie, UR, Setif 19000, Algeria.&lt;/auth-address&gt;&lt;titles&gt;&lt;title&gt;Effects of nutritional factors on production of tabtoxin, a phytotoxin, by Pseudomonas syringae pv. tabaci&lt;/title&gt;&lt;secondary-title&gt;Meded Rijksuniv Gent Fak Landbouwkd Toegep Biol Wet&lt;/secondary-title&gt;&lt;/titles&gt;&lt;periodical&gt;&lt;full-title&gt;Meded Rijksuniv Gent Fak Landbouwkd Toegep Biol Wet&lt;/full-title&gt;&lt;/periodical&gt;&lt;pages&gt;241-7&lt;/pages&gt;&lt;volume&gt;66&lt;/volume&gt;&lt;number&gt;2a&lt;/number&gt;&lt;keywords&gt;&lt;keyword&gt;Amino Acids/metabolism&lt;/keyword&gt;&lt;keyword&gt;Biological Assay&lt;/keyword&gt;&lt;keyword&gt;Carbon/metabolism&lt;/keyword&gt;&lt;keyword&gt;*Culture Media&lt;/keyword&gt;&lt;keyword&gt;Dipeptides/*biosynthesis&lt;/keyword&gt;&lt;keyword&gt;Nitrogen/metabolism&lt;/keyword&gt;&lt;keyword&gt;Pseudomonas/growth &amp;amp; development/*metabolism&lt;/keyword&gt;&lt;keyword&gt;Sucrose/metabolism&lt;/keyword&gt;&lt;keyword&gt;Temperature&lt;/keyword&gt;&lt;keyword&gt;Tobacco/*microbiology&lt;/keyword&gt;&lt;keyword&gt;Toxins, Biological/biosynthesis&lt;/keyword&gt;&lt;/keywords&gt;&lt;dates&gt;&lt;year&gt;2001&lt;/year&gt;&lt;/dates&gt;&lt;isbn&gt;1373-7503 (Print)&amp;#xD;1373-7503 (Linking)&lt;/isbn&gt;&lt;accession-num&gt;12425044&lt;/accession-num&gt;&lt;urls&gt;&lt;related-urls&gt;&lt;url&gt;https://www.ncbi.nlm.nih.gov/pubmed/12425044&lt;/url&gt;&lt;/related-urls&gt;&lt;/urls&gt;&lt;/record&gt;&lt;/Cite&gt;&lt;/EndNote&gt;</w:instrText>
            </w:r>
            <w:r>
              <w:fldChar w:fldCharType="separate"/>
            </w:r>
            <w:r w:rsidRPr="00E50C54">
              <w:rPr>
                <w:noProof/>
                <w:vertAlign w:val="superscript"/>
              </w:rPr>
              <w:t>578</w:t>
            </w:r>
            <w:r>
              <w:fldChar w:fldCharType="end"/>
            </w:r>
          </w:p>
        </w:tc>
      </w:tr>
      <w:tr w:rsidR="00971D67" w14:paraId="6C9CC649" w14:textId="77777777" w:rsidTr="00C42DDD">
        <w:tc>
          <w:tcPr>
            <w:tcW w:w="2287" w:type="dxa"/>
          </w:tcPr>
          <w:p w14:paraId="6EDF4725" w14:textId="43C99496" w:rsidR="00971D67" w:rsidRDefault="00971D6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albonoursin</w:t>
            </w:r>
            <w:proofErr w:type="spellEnd"/>
          </w:p>
        </w:tc>
        <w:tc>
          <w:tcPr>
            <w:tcW w:w="1364" w:type="dxa"/>
          </w:tcPr>
          <w:p w14:paraId="06B9462A" w14:textId="6383892D" w:rsidR="00971D67" w:rsidRDefault="00971D67" w:rsidP="00C42DDD">
            <w:r>
              <w:t>yes</w:t>
            </w:r>
          </w:p>
        </w:tc>
        <w:tc>
          <w:tcPr>
            <w:tcW w:w="1364" w:type="dxa"/>
          </w:tcPr>
          <w:p w14:paraId="0CC56625" w14:textId="54F11910" w:rsidR="00971D67" w:rsidRDefault="00971D67" w:rsidP="00C42DDD">
            <w:r>
              <w:t>Gram pos</w:t>
            </w:r>
          </w:p>
        </w:tc>
        <w:tc>
          <w:tcPr>
            <w:tcW w:w="1141" w:type="dxa"/>
          </w:tcPr>
          <w:p w14:paraId="0BEC455A" w14:textId="77777777" w:rsidR="00971D67" w:rsidRDefault="00971D67" w:rsidP="00C42DDD"/>
        </w:tc>
        <w:tc>
          <w:tcPr>
            <w:tcW w:w="1141" w:type="dxa"/>
          </w:tcPr>
          <w:p w14:paraId="022D521C" w14:textId="77777777" w:rsidR="00971D67" w:rsidRDefault="00971D67" w:rsidP="00C42DDD"/>
        </w:tc>
        <w:tc>
          <w:tcPr>
            <w:tcW w:w="2051" w:type="dxa"/>
          </w:tcPr>
          <w:p w14:paraId="1FB3A96E" w14:textId="77777777" w:rsidR="00971D67" w:rsidRDefault="00971D67" w:rsidP="00C42DDD"/>
        </w:tc>
        <w:tc>
          <w:tcPr>
            <w:tcW w:w="1346" w:type="dxa"/>
          </w:tcPr>
          <w:p w14:paraId="4A77AFB6" w14:textId="18C9306A" w:rsidR="00971D67" w:rsidRDefault="00971D67" w:rsidP="00C42DDD">
            <w:r>
              <w:fldChar w:fldCharType="begin"/>
            </w:r>
            <w:r>
              <w:instrText xml:space="preserve"> ADDIN EN.CITE &lt;EndNote&gt;&lt;Cite&gt;&lt;Author&gt;Fukushima&lt;/Author&gt;&lt;Year&gt;1973&lt;/Year&gt;&lt;RecNum&gt;591&lt;/RecNum&gt;&lt;DisplayText&gt;&lt;style face="superscript"&gt;579&lt;/style&gt;&lt;/DisplayText&gt;&lt;record&gt;&lt;rec-number&gt;591&lt;/rec-number&gt;&lt;foreign-keys&gt;&lt;key app="EN" db-id="p5zs9pw5ltwzr3e0webppaa6ae5zxdxszf5s" timestamp="1548190645"&gt;591&lt;/key&gt;&lt;/foreign-keys&gt;&lt;ref-type name="Journal Article"&gt;17&lt;/ref-type&gt;&lt;contributors&gt;&lt;authors&gt;&lt;author&gt;Fukushima, K.&lt;/author&gt;&lt;author&gt;Yazawa, K.&lt;/author&gt;&lt;author&gt;Arai, T.&lt;/author&gt;&lt;/authors&gt;&lt;/contributors&gt;&lt;titles&gt;&lt;title&gt;Biological activities of albonoursin&lt;/title&gt;&lt;secondary-title&gt;J Antibiot (Tokyo)&lt;/secondary-title&gt;&lt;/titles&gt;&lt;periodical&gt;&lt;full-title&gt;J Antibiot (Tokyo)&lt;/full-title&gt;&lt;/periodical&gt;&lt;pages&gt;175-6&lt;/pages&gt;&lt;volume&gt;26&lt;/volume&gt;&lt;number&gt;3&lt;/number&gt;&lt;keywords&gt;&lt;keyword&gt;Actinomyces/analysis&lt;/keyword&gt;&lt;keyword&gt;Animals&lt;/keyword&gt;&lt;keyword&gt;Anti-Bacterial Agents/isolation &amp;amp; purification/*pharmacology/therapeutic use&lt;/keyword&gt;&lt;keyword&gt;Bacteria/drug effects&lt;/keyword&gt;&lt;keyword&gt;Carcinoma, Ehrlich Tumor/drug therapy&lt;/keyword&gt;&lt;keyword&gt;Mice&lt;/keyword&gt;&lt;keyword&gt;Piperazines/*analysis/therapeutic use&lt;/keyword&gt;&lt;keyword&gt;Spectrum Analysis&lt;/keyword&gt;&lt;/keywords&gt;&lt;dates&gt;&lt;year&gt;1973&lt;/year&gt;&lt;pub-dates&gt;&lt;date&gt;Mar&lt;/date&gt;&lt;/pub-dates&gt;&lt;/dates&gt;&lt;isbn&gt;0021-8820 (Print)&amp;#xD;0021-8820 (Linking)&lt;/isbn&gt;&lt;accession-num&gt;4783201&lt;/accession-num&gt;&lt;urls&gt;&lt;related-urls&gt;&lt;url&gt;https://www.ncbi.nlm.nih.gov/pubmed/4783201&lt;/url&gt;&lt;/related-urls&gt;&lt;/urls&gt;&lt;/record&gt;&lt;/Cite&gt;&lt;/EndNote&gt;</w:instrText>
            </w:r>
            <w:r>
              <w:fldChar w:fldCharType="separate"/>
            </w:r>
            <w:r w:rsidRPr="00971D67">
              <w:rPr>
                <w:noProof/>
                <w:vertAlign w:val="superscript"/>
              </w:rPr>
              <w:t>579</w:t>
            </w:r>
            <w:r>
              <w:fldChar w:fldCharType="end"/>
            </w:r>
          </w:p>
        </w:tc>
      </w:tr>
      <w:tr w:rsidR="00971D67" w14:paraId="2778FD58" w14:textId="77777777" w:rsidTr="00C42DDD">
        <w:tc>
          <w:tcPr>
            <w:tcW w:w="2287" w:type="dxa"/>
          </w:tcPr>
          <w:p w14:paraId="6362A058" w14:textId="2DA9696C" w:rsidR="00971D67" w:rsidRDefault="00971D6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ctoine</w:t>
            </w:r>
            <w:proofErr w:type="spellEnd"/>
          </w:p>
        </w:tc>
        <w:tc>
          <w:tcPr>
            <w:tcW w:w="1364" w:type="dxa"/>
          </w:tcPr>
          <w:p w14:paraId="59AE4109" w14:textId="77777777" w:rsidR="00971D67" w:rsidRDefault="00971D67" w:rsidP="00C42DDD"/>
        </w:tc>
        <w:tc>
          <w:tcPr>
            <w:tcW w:w="1364" w:type="dxa"/>
          </w:tcPr>
          <w:p w14:paraId="0D01D3C9" w14:textId="77777777" w:rsidR="00971D67" w:rsidRDefault="00971D67" w:rsidP="00C42DDD"/>
        </w:tc>
        <w:tc>
          <w:tcPr>
            <w:tcW w:w="1141" w:type="dxa"/>
          </w:tcPr>
          <w:p w14:paraId="1A266D82" w14:textId="77777777" w:rsidR="00971D67" w:rsidRDefault="00971D67" w:rsidP="00C42DDD"/>
        </w:tc>
        <w:tc>
          <w:tcPr>
            <w:tcW w:w="1141" w:type="dxa"/>
          </w:tcPr>
          <w:p w14:paraId="4F43E380" w14:textId="77777777" w:rsidR="00971D67" w:rsidRDefault="00971D67" w:rsidP="00C42DDD"/>
        </w:tc>
        <w:tc>
          <w:tcPr>
            <w:tcW w:w="2051" w:type="dxa"/>
          </w:tcPr>
          <w:p w14:paraId="7A7B8614" w14:textId="550AB5A7" w:rsidR="00971D67" w:rsidRDefault="00971D67" w:rsidP="00C42DDD">
            <w:r>
              <w:t>osmolyte</w:t>
            </w:r>
          </w:p>
        </w:tc>
        <w:tc>
          <w:tcPr>
            <w:tcW w:w="1346" w:type="dxa"/>
          </w:tcPr>
          <w:p w14:paraId="6FD3B2A3" w14:textId="2B3F003E" w:rsidR="00971D67" w:rsidRDefault="00E13C29" w:rsidP="00C42DDD">
            <w:r>
              <w:fldChar w:fldCharType="begin"/>
            </w:r>
            <w:r>
              <w:instrText xml:space="preserve"> ADDIN EN.CITE &lt;EndNote&gt;&lt;Cite&gt;&lt;Author&gt;Eiberweiser&lt;/Author&gt;&lt;Year&gt;2015&lt;/Year&gt;&lt;RecNum&gt;592&lt;/RecNum&gt;&lt;DisplayText&gt;&lt;style face="superscript"&gt;580&lt;/style&gt;&lt;/DisplayText&gt;&lt;record&gt;&lt;rec-number&gt;592&lt;/rec-number&gt;&lt;foreign-keys&gt;&lt;key app="EN" db-id="p5zs9pw5ltwzr3e0webppaa6ae5zxdxszf5s" timestamp="1548190714"&gt;592&lt;/key&gt;&lt;/foreign-keys&gt;&lt;ref-type name="Journal Article"&gt;17&lt;/ref-type&gt;&lt;contributors&gt;&lt;authors&gt;&lt;author&gt;Eiberweiser, A.&lt;/author&gt;&lt;author&gt;Nazet, A.&lt;/author&gt;&lt;author&gt;Kruchinin, S. E.&lt;/author&gt;&lt;author&gt;Fedotova, M. V.&lt;/author&gt;&lt;author&gt;Buchner, R.&lt;/author&gt;&lt;/authors&gt;&lt;/contributors&gt;&lt;auth-address&gt;Institut fur Physikalische und Theoretische Chemie, Universitat Regensburg , D-93040 Regensburg, Germany.&amp;#xD;G. A. Krestov Institute of Solution Chemistry, Russian Academy of Sciences , Akademicheskaya st. 1, Ivanovo, Russia.&lt;/auth-address&gt;&lt;titles&gt;&lt;title&gt;Hydration and Ion Binding of the Osmolyte Ectoine&lt;/title&gt;&lt;secondary-title&gt;J Phys Chem B&lt;/secondary-title&gt;&lt;/titles&gt;&lt;periodical&gt;&lt;full-title&gt;J Phys Chem B&lt;/full-title&gt;&lt;/periodical&gt;&lt;pages&gt;15203-11&lt;/pages&gt;&lt;volume&gt;119&lt;/volume&gt;&lt;number&gt;49&lt;/number&gt;&lt;keywords&gt;&lt;keyword&gt;Ions&lt;/keyword&gt;&lt;keyword&gt;Spectrum Analysis/methods&lt;/keyword&gt;&lt;keyword&gt;Water/*chemistry&lt;/keyword&gt;&lt;/keywords&gt;&lt;dates&gt;&lt;year&gt;2015&lt;/year&gt;&lt;pub-dates&gt;&lt;date&gt;Dec 10&lt;/date&gt;&lt;/pub-dates&gt;&lt;/dates&gt;&lt;isbn&gt;1520-5207 (Electronic)&amp;#xD;1520-5207 (Linking)&lt;/isbn&gt;&lt;accession-num&gt;26565946&lt;/accession-num&gt;&lt;urls&gt;&lt;related-urls&gt;&lt;url&gt;https://www.ncbi.nlm.nih.gov/pubmed/26565946&lt;/url&gt;&lt;/related-urls&gt;&lt;/urls&gt;&lt;electronic-resource-num&gt;10.1021/acs.jpcb.5b09276&lt;/electronic-resource-num&gt;&lt;/record&gt;&lt;/Cite&gt;&lt;/EndNote&gt;</w:instrText>
            </w:r>
            <w:r>
              <w:fldChar w:fldCharType="separate"/>
            </w:r>
            <w:r w:rsidRPr="00E13C29">
              <w:rPr>
                <w:noProof/>
                <w:vertAlign w:val="superscript"/>
              </w:rPr>
              <w:t>580</w:t>
            </w:r>
            <w:r>
              <w:fldChar w:fldCharType="end"/>
            </w:r>
          </w:p>
        </w:tc>
      </w:tr>
      <w:tr w:rsidR="00971D67" w14:paraId="5B2426D6" w14:textId="77777777" w:rsidTr="00C42DDD">
        <w:tc>
          <w:tcPr>
            <w:tcW w:w="2287" w:type="dxa"/>
          </w:tcPr>
          <w:p w14:paraId="32EF11FF" w14:textId="27F43659" w:rsidR="00971D67" w:rsidRDefault="00BF4357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BF4357">
              <w:rPr>
                <w:rFonts w:ascii="Calibri" w:hAnsi="Calibri" w:cs="Calibri"/>
                <w:color w:val="000000"/>
              </w:rPr>
              <w:t>eicosapentaenoic</w:t>
            </w:r>
            <w:proofErr w:type="spellEnd"/>
            <w:r w:rsidRPr="00BF4357">
              <w:rPr>
                <w:rFonts w:ascii="Calibri" w:hAnsi="Calibri" w:cs="Calibri"/>
                <w:color w:val="000000"/>
              </w:rPr>
              <w:t xml:space="preserve"> aci</w:t>
            </w:r>
            <w:r>
              <w:rPr>
                <w:rFonts w:ascii="Calibri" w:hAnsi="Calibri" w:cs="Calibri"/>
                <w:color w:val="000000"/>
              </w:rPr>
              <w:t>d</w:t>
            </w:r>
          </w:p>
        </w:tc>
        <w:tc>
          <w:tcPr>
            <w:tcW w:w="1364" w:type="dxa"/>
          </w:tcPr>
          <w:p w14:paraId="18923C48" w14:textId="77777777" w:rsidR="00971D67" w:rsidRDefault="00971D67" w:rsidP="00C42DDD"/>
        </w:tc>
        <w:tc>
          <w:tcPr>
            <w:tcW w:w="1364" w:type="dxa"/>
          </w:tcPr>
          <w:p w14:paraId="3D1F4510" w14:textId="77777777" w:rsidR="00971D67" w:rsidRDefault="00971D67" w:rsidP="00C42DDD"/>
        </w:tc>
        <w:tc>
          <w:tcPr>
            <w:tcW w:w="1141" w:type="dxa"/>
          </w:tcPr>
          <w:p w14:paraId="73A94569" w14:textId="77777777" w:rsidR="00971D67" w:rsidRDefault="00971D67" w:rsidP="00C42DDD"/>
        </w:tc>
        <w:tc>
          <w:tcPr>
            <w:tcW w:w="1141" w:type="dxa"/>
          </w:tcPr>
          <w:p w14:paraId="3FD8BBBD" w14:textId="77777777" w:rsidR="00971D67" w:rsidRDefault="00971D67" w:rsidP="00C42DDD"/>
        </w:tc>
        <w:tc>
          <w:tcPr>
            <w:tcW w:w="2051" w:type="dxa"/>
          </w:tcPr>
          <w:p w14:paraId="78A71F64" w14:textId="063821C7" w:rsidR="00971D67" w:rsidRDefault="00BF4357" w:rsidP="00C42DDD">
            <w:r>
              <w:t>membrane</w:t>
            </w:r>
          </w:p>
        </w:tc>
        <w:tc>
          <w:tcPr>
            <w:tcW w:w="1346" w:type="dxa"/>
          </w:tcPr>
          <w:p w14:paraId="3E6C4873" w14:textId="7FBFDB5F" w:rsidR="00971D67" w:rsidRDefault="001A586F" w:rsidP="00C42DDD">
            <w:r>
              <w:fldChar w:fldCharType="begin"/>
            </w:r>
            <w:r>
              <w:instrText xml:space="preserve"> ADDIN EN.CITE &lt;EndNote&gt;&lt;Cite&gt;&lt;Author&gt;Sherratt&lt;/Author&gt;&lt;Year&gt;2018&lt;/Year&gt;&lt;RecNum&gt;593&lt;/RecNum&gt;&lt;DisplayText&gt;&lt;style face="superscript"&gt;581&lt;/style&gt;&lt;/DisplayText&gt;&lt;record&gt;&lt;rec-number&gt;593&lt;/rec-number&gt;&lt;foreign-keys&gt;&lt;key app="EN" db-id="p5zs9pw5ltwzr3e0webppaa6ae5zxdxszf5s" timestamp="1548190876"&gt;593&lt;/key&gt;&lt;/foreign-keys&gt;&lt;ref-type name="Journal Article"&gt;17&lt;/ref-type&gt;&lt;contributors&gt;&lt;authors&gt;&lt;author&gt;Sherratt, S. C. R.&lt;/author&gt;&lt;author&gt;Mason, R. P.&lt;/author&gt;&lt;/authors&gt;&lt;/contributors&gt;&lt;auth-address&gt;Elucida Research LLC, Beverly, MA, 01915-0091, USA. Electronic address: ssherratt@elucidaresearch.com.&amp;#xD;Elucida Research LLC, Beverly, MA, 01915-0091, USA; Department of Medicine, Cardiovascular Division, Brigham and Women&amp;apos;s Hospital, Harvard Medical School, Boston, MA, 02115-6110, USA. Electronic address: rpmason@elucidaresearch.com.&lt;/auth-address&gt;&lt;titles&gt;&lt;title&gt;Eicosapentaenoic acid and docosahexaenoic acid have distinct membrane locations and lipid interactions as determined by X-ray diffraction&lt;/title&gt;&lt;secondary-title&gt;Chem Phys Lipids&lt;/secondary-title&gt;&lt;/titles&gt;&lt;periodical&gt;&lt;full-title&gt;Chem Phys Lipids&lt;/full-title&gt;&lt;/periodical&gt;&lt;pages&gt;73-79&lt;/pages&gt;&lt;volume&gt;212&lt;/volume&gt;&lt;keywords&gt;&lt;keyword&gt;*Membrane structure&lt;/keyword&gt;&lt;keyword&gt;*Omega-3 fatty acids&lt;/keyword&gt;&lt;keyword&gt;*X-ray diffraction&lt;/keyword&gt;&lt;/keywords&gt;&lt;dates&gt;&lt;year&gt;2018&lt;/year&gt;&lt;pub-dates&gt;&lt;date&gt;May&lt;/date&gt;&lt;/pub-dates&gt;&lt;/dates&gt;&lt;isbn&gt;1873-2941 (Electronic)&amp;#xD;0009-3084 (Linking)&lt;/isbn&gt;&lt;accession-num&gt;29355517&lt;/accession-num&gt;&lt;urls&gt;&lt;related-urls&gt;&lt;url&gt;https://www.ncbi.nlm.nih.gov/pubmed/29355517&lt;/url&gt;&lt;/related-urls&gt;&lt;/urls&gt;&lt;electronic-resource-num&gt;10.1016/j.chemphyslip.2018.01.002&lt;/electronic-resource-num&gt;&lt;/record&gt;&lt;/Cite&gt;&lt;/EndNote&gt;</w:instrText>
            </w:r>
            <w:r>
              <w:fldChar w:fldCharType="separate"/>
            </w:r>
            <w:r w:rsidRPr="001A586F">
              <w:rPr>
                <w:noProof/>
                <w:vertAlign w:val="superscript"/>
              </w:rPr>
              <w:t>581</w:t>
            </w:r>
            <w:r>
              <w:fldChar w:fldCharType="end"/>
            </w:r>
          </w:p>
        </w:tc>
      </w:tr>
      <w:tr w:rsidR="00971D67" w14:paraId="02A5FFFD" w14:textId="77777777" w:rsidTr="00C42DDD">
        <w:tc>
          <w:tcPr>
            <w:tcW w:w="2287" w:type="dxa"/>
          </w:tcPr>
          <w:p w14:paraId="736FF240" w14:textId="12956266" w:rsidR="00971D67" w:rsidRDefault="00434DF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olyhydroxyalkanoate</w:t>
            </w:r>
            <w:proofErr w:type="spellEnd"/>
          </w:p>
        </w:tc>
        <w:tc>
          <w:tcPr>
            <w:tcW w:w="1364" w:type="dxa"/>
          </w:tcPr>
          <w:p w14:paraId="28AD6A60" w14:textId="77777777" w:rsidR="00971D67" w:rsidRDefault="00971D67" w:rsidP="00C42DDD"/>
        </w:tc>
        <w:tc>
          <w:tcPr>
            <w:tcW w:w="1364" w:type="dxa"/>
          </w:tcPr>
          <w:p w14:paraId="1FD6B8B9" w14:textId="77777777" w:rsidR="00971D67" w:rsidRDefault="00971D67" w:rsidP="00C42DDD"/>
        </w:tc>
        <w:tc>
          <w:tcPr>
            <w:tcW w:w="1141" w:type="dxa"/>
          </w:tcPr>
          <w:p w14:paraId="0B794E80" w14:textId="77777777" w:rsidR="00971D67" w:rsidRDefault="00971D67" w:rsidP="00C42DDD"/>
        </w:tc>
        <w:tc>
          <w:tcPr>
            <w:tcW w:w="1141" w:type="dxa"/>
          </w:tcPr>
          <w:p w14:paraId="47C54E4E" w14:textId="77777777" w:rsidR="00971D67" w:rsidRDefault="00971D67" w:rsidP="00C42DDD"/>
        </w:tc>
        <w:tc>
          <w:tcPr>
            <w:tcW w:w="2051" w:type="dxa"/>
          </w:tcPr>
          <w:p w14:paraId="7759DCF3" w14:textId="3C817F3A" w:rsidR="00971D67" w:rsidRDefault="00D21B43" w:rsidP="00C42DDD">
            <w:r>
              <w:t>carbon</w:t>
            </w:r>
            <w:r w:rsidR="00434DF5">
              <w:t xml:space="preserve"> storage</w:t>
            </w:r>
          </w:p>
        </w:tc>
        <w:tc>
          <w:tcPr>
            <w:tcW w:w="1346" w:type="dxa"/>
          </w:tcPr>
          <w:p w14:paraId="4D7E5594" w14:textId="12E2917D" w:rsidR="00971D67" w:rsidRDefault="00E9281B" w:rsidP="00C42DDD">
            <w:r>
              <w:fldChar w:fldCharType="begin"/>
            </w:r>
            <w:r>
              <w:instrText xml:space="preserve"> ADDIN EN.CITE &lt;EndNote&gt;&lt;Cite&gt;&lt;Author&gt;Mozejko-Ciesielska&lt;/Author&gt;&lt;Year&gt;2016&lt;/Year&gt;&lt;RecNum&gt;594&lt;/RecNum&gt;&lt;DisplayText&gt;&lt;style face="superscript"&gt;582&lt;/style&gt;&lt;/DisplayText&gt;&lt;record&gt;&lt;rec-number&gt;594&lt;/rec-number&gt;&lt;foreign-keys&gt;&lt;key app="EN" db-id="p5zs9pw5ltwzr3e0webppaa6ae5zxdxszf5s" timestamp="1548191060"&gt;594&lt;/key&gt;&lt;/foreign-keys&gt;&lt;ref-type name="Journal Article"&gt;17&lt;/ref-type&gt;&lt;contributors&gt;&lt;authors&gt;&lt;author&gt;Mozejko-Ciesielska, J.&lt;/author&gt;&lt;author&gt;Kiewisz, R.&lt;/author&gt;&lt;/authors&gt;&lt;/contributors&gt;&lt;auth-address&gt;Department of Microbiology, Faculty of Biology and Biotechnology, University of Warmia and Mazury in Olsztyn, 10-719 Olsztyn, Poland. Electronic address: justyna.mozejko@uwm.edu.pl.&amp;#xD;Department of Microbiology, Faculty of Biology and Biotechnology, University of Warmia and Mazury in Olsztyn, 10-719 Olsztyn, Poland.&lt;/auth-address&gt;&lt;titles&gt;&lt;title&gt;Bacterial polyhydroxyalkanoates: Still fabulous?&lt;/title&gt;&lt;secondary-title&gt;Microbiol Res&lt;/secondary-title&gt;&lt;/titles&gt;&lt;periodical&gt;&lt;full-title&gt;Microbiol Res&lt;/full-title&gt;&lt;/periodical&gt;&lt;pages&gt;271-282&lt;/pages&gt;&lt;volume&gt;192&lt;/volume&gt;&lt;keywords&gt;&lt;keyword&gt;Bacteria/*metabolism&lt;/keyword&gt;&lt;keyword&gt;Biocompatible Materials/chemistry&lt;/keyword&gt;&lt;keyword&gt;Biodegradation, Environmental&lt;/keyword&gt;&lt;keyword&gt;Biopolymers/biosynthesis/chemistry/metabolism&lt;/keyword&gt;&lt;keyword&gt;Biosynthetic Pathways&lt;/keyword&gt;&lt;keyword&gt;Biotechnology&lt;/keyword&gt;&lt;keyword&gt;Fermentation&lt;/keyword&gt;&lt;keyword&gt;Polyesters/chemistry/metabolism&lt;/keyword&gt;&lt;keyword&gt;Polyhydroxyalkanoates/biosynthesis/chemistry/*metabolism&lt;/keyword&gt;&lt;keyword&gt;Bacteria&lt;/keyword&gt;&lt;keyword&gt;Bacterial polyesters&lt;/keyword&gt;&lt;keyword&gt;Biopolymers&lt;/keyword&gt;&lt;keyword&gt;Polyhydroxyalkanoates&lt;/keyword&gt;&lt;/keywords&gt;&lt;dates&gt;&lt;year&gt;2016&lt;/year&gt;&lt;pub-dates&gt;&lt;date&gt;Nov&lt;/date&gt;&lt;/pub-dates&gt;&lt;/dates&gt;&lt;isbn&gt;1618-0623 (Electronic)&amp;#xD;0944-5013 (Linking)&lt;/isbn&gt;&lt;accession-num&gt;27664746&lt;/accession-num&gt;&lt;urls&gt;&lt;related-urls&gt;&lt;url&gt;https://www.ncbi.nlm.nih.gov/pubmed/27664746&lt;/url&gt;&lt;/related-urls&gt;&lt;/urls&gt;&lt;electronic-resource-num&gt;10.1016/j.micres.2016.07.010&lt;/electronic-resource-num&gt;&lt;/record&gt;&lt;/Cite&gt;&lt;/EndNote&gt;</w:instrText>
            </w:r>
            <w:r>
              <w:fldChar w:fldCharType="separate"/>
            </w:r>
            <w:r w:rsidRPr="00E9281B">
              <w:rPr>
                <w:noProof/>
                <w:vertAlign w:val="superscript"/>
              </w:rPr>
              <w:t>582</w:t>
            </w:r>
            <w:r>
              <w:fldChar w:fldCharType="end"/>
            </w:r>
          </w:p>
        </w:tc>
      </w:tr>
      <w:tr w:rsidR="00971D67" w14:paraId="73277341" w14:textId="77777777" w:rsidTr="00C42DDD">
        <w:tc>
          <w:tcPr>
            <w:tcW w:w="2287" w:type="dxa"/>
          </w:tcPr>
          <w:p w14:paraId="6C0AAE49" w14:textId="41374DDC" w:rsidR="00971D67" w:rsidRDefault="00E9281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ichuronic acid</w:t>
            </w:r>
          </w:p>
        </w:tc>
        <w:tc>
          <w:tcPr>
            <w:tcW w:w="1364" w:type="dxa"/>
          </w:tcPr>
          <w:p w14:paraId="70CD0587" w14:textId="77777777" w:rsidR="00971D67" w:rsidRDefault="00971D67" w:rsidP="00C42DDD"/>
        </w:tc>
        <w:tc>
          <w:tcPr>
            <w:tcW w:w="1364" w:type="dxa"/>
          </w:tcPr>
          <w:p w14:paraId="0459F22D" w14:textId="77777777" w:rsidR="00971D67" w:rsidRDefault="00971D67" w:rsidP="00C42DDD"/>
        </w:tc>
        <w:tc>
          <w:tcPr>
            <w:tcW w:w="1141" w:type="dxa"/>
          </w:tcPr>
          <w:p w14:paraId="09AC4BA4" w14:textId="77777777" w:rsidR="00971D67" w:rsidRDefault="00971D67" w:rsidP="00C42DDD"/>
        </w:tc>
        <w:tc>
          <w:tcPr>
            <w:tcW w:w="1141" w:type="dxa"/>
          </w:tcPr>
          <w:p w14:paraId="31DE9B42" w14:textId="77777777" w:rsidR="00971D67" w:rsidRDefault="00971D67" w:rsidP="00C42DDD"/>
        </w:tc>
        <w:tc>
          <w:tcPr>
            <w:tcW w:w="2051" w:type="dxa"/>
          </w:tcPr>
          <w:p w14:paraId="43F71429" w14:textId="67834EDE" w:rsidR="00971D67" w:rsidRDefault="00E9281B" w:rsidP="00C42DDD">
            <w:r>
              <w:t>Cell wall</w:t>
            </w:r>
          </w:p>
        </w:tc>
        <w:tc>
          <w:tcPr>
            <w:tcW w:w="1346" w:type="dxa"/>
          </w:tcPr>
          <w:p w14:paraId="78CD32EC" w14:textId="41EBE8B5" w:rsidR="00971D67" w:rsidRDefault="00E9281B" w:rsidP="00C42DDD">
            <w:r>
              <w:fldChar w:fldCharType="begin"/>
            </w:r>
            <w:r>
              <w:instrText xml:space="preserve"> ADDIN EN.CITE &lt;EndNote&gt;&lt;Cite&gt;&lt;Author&gt;Deng&lt;/Author&gt;&lt;Year&gt;2010&lt;/Year&gt;&lt;RecNum&gt;595&lt;/RecNum&gt;&lt;DisplayText&gt;&lt;style face="superscript"&gt;583&lt;/style&gt;&lt;/DisplayText&gt;&lt;record&gt;&lt;rec-number&gt;595&lt;/rec-number&gt;&lt;foreign-keys&gt;&lt;key app="EN" db-id="p5zs9pw5ltwzr3e0webppaa6ae5zxdxszf5s" timestamp="1548191100"&gt;595&lt;/key&gt;&lt;/foreign-keys&gt;&lt;ref-type name="Journal Article"&gt;17&lt;/ref-type&gt;&lt;contributors&gt;&lt;authors&gt;&lt;author&gt;Deng, L. L.&lt;/author&gt;&lt;author&gt;Alexander, A. A.&lt;/author&gt;&lt;author&gt;Lei, S.&lt;/author&gt;&lt;author&gt;Anderson, J. S.&lt;/author&gt;&lt;/authors&gt;&lt;/contributors&gt;&lt;auth-address&gt;Department of Biochemistry, Molecular Biology and Biophysics, University of Minnesota, St. Paul, MN 55108, USA.&lt;/auth-address&gt;&lt;titles&gt;&lt;title&gt;The Cell Wall Teichuronic Acid Synthetase (TUAS) Is an Enzyme Complex Located in the Cytoplasmic Membrane of Micrococcus luteus&lt;/title&gt;&lt;secondary-title&gt;Biochem Res Int&lt;/secondary-title&gt;&lt;/titles&gt;&lt;periodical&gt;&lt;full-title&gt;Biochem Res Int&lt;/full-title&gt;&lt;/periodical&gt;&lt;pages&gt;395758&lt;/pages&gt;&lt;volume&gt;2010&lt;/volume&gt;&lt;dates&gt;&lt;year&gt;2010&lt;/year&gt;&lt;/dates&gt;&lt;isbn&gt;2090-2255 (Electronic)&lt;/isbn&gt;&lt;accession-num&gt;21188072&lt;/accession-num&gt;&lt;urls&gt;&lt;related-urls&gt;&lt;url&gt;https://www.ncbi.nlm.nih.gov/pubmed/21188072&lt;/url&gt;&lt;/related-urls&gt;&lt;/urls&gt;&lt;custom2&gt;3005890&lt;/custom2&gt;&lt;electronic-resource-num&gt;10.1155/2010/395758&lt;/electronic-resource-num&gt;&lt;/record&gt;&lt;/Cite&gt;&lt;/EndNote&gt;</w:instrText>
            </w:r>
            <w:r>
              <w:fldChar w:fldCharType="separate"/>
            </w:r>
            <w:r w:rsidRPr="00E9281B">
              <w:rPr>
                <w:noProof/>
                <w:vertAlign w:val="superscript"/>
              </w:rPr>
              <w:t>583</w:t>
            </w:r>
            <w:r>
              <w:fldChar w:fldCharType="end"/>
            </w:r>
          </w:p>
        </w:tc>
      </w:tr>
      <w:tr w:rsidR="00971D67" w14:paraId="700D2216" w14:textId="77777777" w:rsidTr="00C42DDD">
        <w:tc>
          <w:tcPr>
            <w:tcW w:w="2287" w:type="dxa"/>
          </w:tcPr>
          <w:p w14:paraId="09066F3E" w14:textId="1AEDA56C" w:rsidR="00971D67" w:rsidRDefault="00E9281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eterocyst glycolipids</w:t>
            </w:r>
          </w:p>
        </w:tc>
        <w:tc>
          <w:tcPr>
            <w:tcW w:w="1364" w:type="dxa"/>
          </w:tcPr>
          <w:p w14:paraId="56E6545F" w14:textId="77777777" w:rsidR="00971D67" w:rsidRDefault="00971D67" w:rsidP="00C42DDD"/>
        </w:tc>
        <w:tc>
          <w:tcPr>
            <w:tcW w:w="1364" w:type="dxa"/>
          </w:tcPr>
          <w:p w14:paraId="5D3F98DA" w14:textId="77777777" w:rsidR="00971D67" w:rsidRDefault="00971D67" w:rsidP="00C42DDD"/>
        </w:tc>
        <w:tc>
          <w:tcPr>
            <w:tcW w:w="1141" w:type="dxa"/>
          </w:tcPr>
          <w:p w14:paraId="6BD7C2F4" w14:textId="77777777" w:rsidR="00971D67" w:rsidRDefault="00971D67" w:rsidP="00C42DDD"/>
        </w:tc>
        <w:tc>
          <w:tcPr>
            <w:tcW w:w="1141" w:type="dxa"/>
          </w:tcPr>
          <w:p w14:paraId="4F5EE9B9" w14:textId="77777777" w:rsidR="00971D67" w:rsidRDefault="00971D67" w:rsidP="00C42DDD"/>
        </w:tc>
        <w:tc>
          <w:tcPr>
            <w:tcW w:w="2051" w:type="dxa"/>
          </w:tcPr>
          <w:p w14:paraId="07394B62" w14:textId="3C30AC5E" w:rsidR="00971D67" w:rsidRPr="007030A4" w:rsidRDefault="00E9281B" w:rsidP="00C42DDD">
            <w:r>
              <w:t>Protection against O</w:t>
            </w:r>
            <w:r w:rsidR="007030A4">
              <w:rPr>
                <w:vertAlign w:val="subscript"/>
              </w:rPr>
              <w:t>2</w:t>
            </w:r>
            <w:r w:rsidR="007030A4">
              <w:t xml:space="preserve"> penetration</w:t>
            </w:r>
          </w:p>
        </w:tc>
        <w:tc>
          <w:tcPr>
            <w:tcW w:w="1346" w:type="dxa"/>
          </w:tcPr>
          <w:p w14:paraId="3C0D94AA" w14:textId="637C5B36" w:rsidR="00971D67" w:rsidRDefault="007030A4" w:rsidP="00C42DDD">
            <w:r>
              <w:fldChar w:fldCharType="begin">
                <w:fldData xml:space="preserve">PEVuZE5vdGU+PENpdGU+PEF1dGhvcj5WYWxsYWRhcmVzPC9BdXRob3I+PFllYXI+MjAwNzwvWWVh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WYWxsYWRhcmVzPC9BdXRob3I+PFllYXI+MjAwNzwvWWVh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030A4">
              <w:rPr>
                <w:noProof/>
                <w:vertAlign w:val="superscript"/>
              </w:rPr>
              <w:t>584</w:t>
            </w:r>
            <w:r>
              <w:fldChar w:fldCharType="end"/>
            </w:r>
          </w:p>
        </w:tc>
      </w:tr>
      <w:tr w:rsidR="00971D67" w14:paraId="2A16C440" w14:textId="77777777" w:rsidTr="00C42DDD">
        <w:tc>
          <w:tcPr>
            <w:tcW w:w="2287" w:type="dxa"/>
          </w:tcPr>
          <w:p w14:paraId="7657DFA6" w14:textId="71E80245" w:rsidR="00971D67" w:rsidRDefault="007030A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ycolic acid</w:t>
            </w:r>
          </w:p>
        </w:tc>
        <w:tc>
          <w:tcPr>
            <w:tcW w:w="1364" w:type="dxa"/>
          </w:tcPr>
          <w:p w14:paraId="242BDECA" w14:textId="77777777" w:rsidR="00971D67" w:rsidRDefault="00971D67" w:rsidP="00C42DDD"/>
        </w:tc>
        <w:tc>
          <w:tcPr>
            <w:tcW w:w="1364" w:type="dxa"/>
          </w:tcPr>
          <w:p w14:paraId="420EBA6F" w14:textId="77777777" w:rsidR="00971D67" w:rsidRDefault="00971D67" w:rsidP="00C42DDD"/>
        </w:tc>
        <w:tc>
          <w:tcPr>
            <w:tcW w:w="1141" w:type="dxa"/>
          </w:tcPr>
          <w:p w14:paraId="4A130000" w14:textId="77777777" w:rsidR="00971D67" w:rsidRDefault="00971D67" w:rsidP="00C42DDD"/>
        </w:tc>
        <w:tc>
          <w:tcPr>
            <w:tcW w:w="1141" w:type="dxa"/>
          </w:tcPr>
          <w:p w14:paraId="55F3EB5F" w14:textId="77777777" w:rsidR="00971D67" w:rsidRDefault="00971D67" w:rsidP="00C42DDD"/>
        </w:tc>
        <w:tc>
          <w:tcPr>
            <w:tcW w:w="2051" w:type="dxa"/>
          </w:tcPr>
          <w:p w14:paraId="09998085" w14:textId="1FFE9A53" w:rsidR="00971D67" w:rsidRDefault="007030A4" w:rsidP="00C42DDD">
            <w:r>
              <w:t>Cell envelope</w:t>
            </w:r>
          </w:p>
        </w:tc>
        <w:tc>
          <w:tcPr>
            <w:tcW w:w="1346" w:type="dxa"/>
          </w:tcPr>
          <w:p w14:paraId="60E41C19" w14:textId="77BE4B12" w:rsidR="00971D67" w:rsidRDefault="007030A4" w:rsidP="00C42DDD">
            <w:r>
              <w:fldChar w:fldCharType="begin">
                <w:fldData xml:space="preserve">PEVuZE5vdGU+PENpdGU+PEF1dGhvcj5NYXJyYWtjaGk8L0F1dGhvcj48WWVhcj4yMDE0PC9ZZWFy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JyYWtjaGk8L0F1dGhvcj48WWVhcj4yMDE0PC9ZZWFy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030A4">
              <w:rPr>
                <w:noProof/>
                <w:vertAlign w:val="superscript"/>
              </w:rPr>
              <w:t>585</w:t>
            </w:r>
            <w:r>
              <w:fldChar w:fldCharType="end"/>
            </w:r>
          </w:p>
        </w:tc>
      </w:tr>
      <w:tr w:rsidR="00971D67" w14:paraId="33D5BBC1" w14:textId="77777777" w:rsidTr="00C42DDD">
        <w:tc>
          <w:tcPr>
            <w:tcW w:w="2287" w:type="dxa"/>
          </w:tcPr>
          <w:p w14:paraId="4B4BA8AA" w14:textId="3C55D820" w:rsidR="00971D67" w:rsidRDefault="00C5250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lasticidin</w:t>
            </w:r>
            <w:proofErr w:type="spellEnd"/>
          </w:p>
        </w:tc>
        <w:tc>
          <w:tcPr>
            <w:tcW w:w="1364" w:type="dxa"/>
          </w:tcPr>
          <w:p w14:paraId="30926BC8" w14:textId="0D712EE1" w:rsidR="00971D67" w:rsidRDefault="00C5250F" w:rsidP="00C42DDD">
            <w:r>
              <w:t>yes</w:t>
            </w:r>
          </w:p>
        </w:tc>
        <w:tc>
          <w:tcPr>
            <w:tcW w:w="1364" w:type="dxa"/>
          </w:tcPr>
          <w:p w14:paraId="7C3DB251" w14:textId="73FB2F34" w:rsidR="00971D67" w:rsidRDefault="00C5250F" w:rsidP="00C42DDD">
            <w:r>
              <w:t>Gram pos, gram neg</w:t>
            </w:r>
          </w:p>
        </w:tc>
        <w:tc>
          <w:tcPr>
            <w:tcW w:w="1141" w:type="dxa"/>
          </w:tcPr>
          <w:p w14:paraId="65EEC562" w14:textId="62CA46BE" w:rsidR="00971D67" w:rsidRDefault="00C5250F" w:rsidP="00C42DDD">
            <w:r>
              <w:t>yes</w:t>
            </w:r>
          </w:p>
        </w:tc>
        <w:tc>
          <w:tcPr>
            <w:tcW w:w="1141" w:type="dxa"/>
          </w:tcPr>
          <w:p w14:paraId="14173977" w14:textId="77777777" w:rsidR="00971D67" w:rsidRDefault="00971D67" w:rsidP="00C42DDD"/>
        </w:tc>
        <w:tc>
          <w:tcPr>
            <w:tcW w:w="2051" w:type="dxa"/>
          </w:tcPr>
          <w:p w14:paraId="5A043D2E" w14:textId="77777777" w:rsidR="00971D67" w:rsidRDefault="00971D67" w:rsidP="00C42DDD"/>
        </w:tc>
        <w:tc>
          <w:tcPr>
            <w:tcW w:w="1346" w:type="dxa"/>
          </w:tcPr>
          <w:p w14:paraId="6FABFB54" w14:textId="1105B229" w:rsidR="00971D67" w:rsidRDefault="00CC28F3" w:rsidP="00C42DDD">
            <w:r>
              <w:fldChar w:fldCharType="begin">
                <w:fldData xml:space="preserve">PEVuZE5vdGU+PENpdGU+PEF1dGhvcj5EYXZpc29uPC9BdXRob3I+PFllYXI+MjAxNzwvWWVhcj48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</w:fldData>
              </w:fldChar>
            </w:r>
            <w:r w:rsidR="00471E22">
              <w:instrText xml:space="preserve"> ADDIN EN.CITE </w:instrText>
            </w:r>
            <w:r w:rsidR="00471E22">
              <w:fldChar w:fldCharType="begin">
                <w:fldData xml:space="preserve">PEVuZE5vdGU+PENpdGU+PEF1dGhvcj5EYXZpc29uPC9BdXRob3I+PFllYXI+MjAxNzwvWWVhcj48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</w:fldData>
              </w:fldChar>
            </w:r>
            <w:r w:rsidR="00471E22">
              <w:instrText xml:space="preserve"> ADDIN EN.CITE.DATA </w:instrText>
            </w:r>
            <w:r w:rsidR="00471E22">
              <w:fldChar w:fldCharType="end"/>
            </w:r>
            <w:r>
              <w:fldChar w:fldCharType="separate"/>
            </w:r>
            <w:r w:rsidR="00471E22" w:rsidRPr="00471E22">
              <w:rPr>
                <w:noProof/>
                <w:vertAlign w:val="superscript"/>
              </w:rPr>
              <w:t>4,586</w:t>
            </w:r>
            <w:r>
              <w:fldChar w:fldCharType="end"/>
            </w:r>
          </w:p>
        </w:tc>
      </w:tr>
      <w:tr w:rsidR="00971D67" w14:paraId="62AA1215" w14:textId="77777777" w:rsidTr="00C42DDD">
        <w:tc>
          <w:tcPr>
            <w:tcW w:w="2287" w:type="dxa"/>
          </w:tcPr>
          <w:p w14:paraId="4303D8BF" w14:textId="1D331B42" w:rsidR="00971D67" w:rsidRDefault="001B029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olyoxin</w:t>
            </w:r>
          </w:p>
        </w:tc>
        <w:tc>
          <w:tcPr>
            <w:tcW w:w="1364" w:type="dxa"/>
          </w:tcPr>
          <w:p w14:paraId="059EF341" w14:textId="77777777" w:rsidR="00971D67" w:rsidRDefault="00971D67" w:rsidP="00C42DDD"/>
        </w:tc>
        <w:tc>
          <w:tcPr>
            <w:tcW w:w="1364" w:type="dxa"/>
          </w:tcPr>
          <w:p w14:paraId="3DE6AC40" w14:textId="77777777" w:rsidR="00971D67" w:rsidRDefault="00971D67" w:rsidP="00C42DDD"/>
        </w:tc>
        <w:tc>
          <w:tcPr>
            <w:tcW w:w="1141" w:type="dxa"/>
          </w:tcPr>
          <w:p w14:paraId="556AF076" w14:textId="3F84439B" w:rsidR="00971D67" w:rsidRDefault="001B0298" w:rsidP="00C42DDD">
            <w:r>
              <w:t>yes</w:t>
            </w:r>
          </w:p>
        </w:tc>
        <w:tc>
          <w:tcPr>
            <w:tcW w:w="1141" w:type="dxa"/>
          </w:tcPr>
          <w:p w14:paraId="0297B736" w14:textId="77777777" w:rsidR="00971D67" w:rsidRDefault="00971D67" w:rsidP="00C42DDD"/>
        </w:tc>
        <w:tc>
          <w:tcPr>
            <w:tcW w:w="2051" w:type="dxa"/>
          </w:tcPr>
          <w:p w14:paraId="115C4C04" w14:textId="77777777" w:rsidR="00971D67" w:rsidRDefault="00971D67" w:rsidP="00C42DDD"/>
        </w:tc>
        <w:tc>
          <w:tcPr>
            <w:tcW w:w="1346" w:type="dxa"/>
          </w:tcPr>
          <w:p w14:paraId="1CDCEE2E" w14:textId="42D44B3E" w:rsidR="00971D67" w:rsidRDefault="001B0298" w:rsidP="00C42DDD">
            <w:r>
              <w:fldChar w:fldCharType="begin"/>
            </w:r>
            <w:r>
              <w:instrText xml:space="preserve"> ADDIN EN.CITE &lt;EndNote&gt;&lt;Cite&gt;&lt;Author&gt;Endo&lt;/Author&gt;&lt;Year&gt;1970&lt;/Year&gt;&lt;RecNum&gt;600&lt;/RecNum&gt;&lt;DisplayText&gt;&lt;style face="superscript"&gt;588&lt;/style&gt;&lt;/DisplayText&gt;&lt;record&gt;&lt;rec-number&gt;600&lt;/rec-number&gt;&lt;foreign-keys&gt;&lt;key app="EN" db-id="p5zs9pw5ltwzr3e0webppaa6ae5zxdxszf5s" timestamp="1548191704"&gt;600&lt;/key&gt;&lt;/foreign-keys&gt;&lt;ref-type name="Journal Article"&gt;17&lt;/ref-type&gt;&lt;contributors&gt;&lt;authors&gt;&lt;author&gt;Endo, A.&lt;/author&gt;&lt;author&gt;Kakiki, K.&lt;/author&gt;&lt;author&gt;Misato, T.&lt;/author&gt;&lt;/authors&gt;&lt;/contributors&gt;&lt;titles&gt;&lt;title&gt;Mechanism of action of the antifugal agent polyoxin D&lt;/title&gt;&lt;secondary-title&gt;J Bacteriol&lt;/secondary-title&gt;&lt;/titles&gt;&lt;periodical&gt;&lt;full-title&gt;J Bacteriol&lt;/full-title&gt;&lt;/periodical&gt;&lt;pages&gt;189-96&lt;/pages&gt;&lt;volume&gt;104&lt;/volume&gt;&lt;number&gt;1&lt;/number&gt;&lt;keywords&gt;&lt;keyword&gt;Antifungal Agents/*pharmacology&lt;/keyword&gt;&lt;keyword&gt;Carbon Isotopes&lt;/keyword&gt;&lt;keyword&gt;Cell Wall/metabolism&lt;/keyword&gt;&lt;keyword&gt;Chromatography&lt;/keyword&gt;&lt;keyword&gt;Electrophoresis&lt;/keyword&gt;&lt;keyword&gt;Glucosamine/metabolism&lt;/keyword&gt;&lt;keyword&gt;Ligases/antagonists &amp;amp; inhibitors/*biosynthesis&lt;/keyword&gt;&lt;keyword&gt;Neurospora/*drug effects/enzymology&lt;/keyword&gt;&lt;keyword&gt;Nucleic Acids/metabolism&lt;/keyword&gt;&lt;keyword&gt;Phospholipids/metabolism&lt;/keyword&gt;&lt;keyword&gt;Phosphorus Isotopes&lt;/keyword&gt;&lt;keyword&gt;Proteins/metabolism&lt;/keyword&gt;&lt;keyword&gt;Transferases/metabolism&lt;/keyword&gt;&lt;/keywords&gt;&lt;dates&gt;&lt;year&gt;1970&lt;/year&gt;&lt;pub-dates&gt;&lt;date&gt;Oct&lt;/date&gt;&lt;/pub-dates&gt;&lt;/dates&gt;&lt;isbn&gt;0021-9193 (Print)&amp;#xD;0021-9193 (Linking)&lt;/isbn&gt;&lt;accession-num&gt;5473886&lt;/accession-num&gt;&lt;urls&gt;&lt;related-urls&gt;&lt;url&gt;https://www.ncbi.nlm.nih.gov/pubmed/5473886&lt;/url&gt;&lt;/related-urls&gt;&lt;/urls&gt;&lt;custom2&gt;248199&lt;/custom2&gt;&lt;/record&gt;&lt;/Cite&gt;&lt;/EndNote&gt;</w:instrText>
            </w:r>
            <w:r>
              <w:fldChar w:fldCharType="separate"/>
            </w:r>
            <w:r w:rsidRPr="001B0298">
              <w:rPr>
                <w:noProof/>
                <w:vertAlign w:val="superscript"/>
              </w:rPr>
              <w:t>588</w:t>
            </w:r>
            <w:r>
              <w:fldChar w:fldCharType="end"/>
            </w:r>
          </w:p>
        </w:tc>
      </w:tr>
      <w:tr w:rsidR="00971D67" w14:paraId="12FA5636" w14:textId="77777777" w:rsidTr="00C42DDD">
        <w:tc>
          <w:tcPr>
            <w:tcW w:w="2287" w:type="dxa"/>
          </w:tcPr>
          <w:p w14:paraId="2884DE1A" w14:textId="1171BF84" w:rsidR="00971D67" w:rsidRDefault="0084485C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uromycin</w:t>
            </w:r>
          </w:p>
        </w:tc>
        <w:tc>
          <w:tcPr>
            <w:tcW w:w="1364" w:type="dxa"/>
          </w:tcPr>
          <w:p w14:paraId="0C494AEA" w14:textId="23395B97" w:rsidR="00971D67" w:rsidRDefault="0084485C" w:rsidP="00C42DDD">
            <w:r>
              <w:t>yes</w:t>
            </w:r>
          </w:p>
        </w:tc>
        <w:tc>
          <w:tcPr>
            <w:tcW w:w="1364" w:type="dxa"/>
          </w:tcPr>
          <w:p w14:paraId="72CBA0B6" w14:textId="31A24FD6" w:rsidR="00971D67" w:rsidRDefault="0084485C" w:rsidP="00C42DDD">
            <w:r>
              <w:t>Gram pos, gram neg</w:t>
            </w:r>
          </w:p>
        </w:tc>
        <w:tc>
          <w:tcPr>
            <w:tcW w:w="1141" w:type="dxa"/>
          </w:tcPr>
          <w:p w14:paraId="08E15EAE" w14:textId="77777777" w:rsidR="00971D67" w:rsidRDefault="00971D67" w:rsidP="00C42DDD"/>
        </w:tc>
        <w:tc>
          <w:tcPr>
            <w:tcW w:w="1141" w:type="dxa"/>
          </w:tcPr>
          <w:p w14:paraId="48F9F6BA" w14:textId="77777777" w:rsidR="00971D67" w:rsidRDefault="00971D67" w:rsidP="00C42DDD"/>
        </w:tc>
        <w:tc>
          <w:tcPr>
            <w:tcW w:w="2051" w:type="dxa"/>
          </w:tcPr>
          <w:p w14:paraId="387B1C48" w14:textId="77777777" w:rsidR="00971D67" w:rsidRDefault="00971D67" w:rsidP="00C42DDD"/>
        </w:tc>
        <w:tc>
          <w:tcPr>
            <w:tcW w:w="1346" w:type="dxa"/>
          </w:tcPr>
          <w:p w14:paraId="65F8C068" w14:textId="18907E7C" w:rsidR="00971D67" w:rsidRDefault="00036940" w:rsidP="00C42DDD">
            <w:r>
              <w:fldChar w:fldCharType="begin"/>
            </w:r>
            <w:r>
              <w:instrText xml:space="preserve"> ADDIN EN.CITE &lt;EndNote&gt;&lt;Cite&gt;&lt;Author&gt;Abou-Zeid&lt;/Author&gt;&lt;Year&gt;1973&lt;/Year&gt;&lt;RecNum&gt;601&lt;/RecNum&gt;&lt;DisplayText&gt;&lt;style face="superscript"&gt;589&lt;/style&gt;&lt;/DisplayText&gt;&lt;record&gt;&lt;rec-number&gt;601&lt;/rec-number&gt;&lt;foreign-keys&gt;&lt;key app="EN" db-id="p5zs9pw5ltwzr3e0webppaa6ae5zxdxszf5s" timestamp="1548191991"&gt;601&lt;/key&gt;&lt;/foreign-keys&gt;&lt;ref-type name="Journal Article"&gt;17&lt;/ref-type&gt;&lt;contributors&gt;&lt;authors&gt;&lt;author&gt;Abou-Zeid, A. Z.&lt;/author&gt;&lt;author&gt;el-Dewany, A. I.&lt;/author&gt;&lt;/authors&gt;&lt;/contributors&gt;&lt;titles&gt;&lt;title&gt;Production and biosynthesis of puromycin by Streptomyces alboniger&lt;/title&gt;&lt;secondary-title&gt;Zentralbl Bakteriol Parasitenkd Infektionskr Hyg&lt;/secondary-title&gt;&lt;/titles&gt;&lt;periodical&gt;&lt;full-title&gt;Zentralbl Bakteriol Parasitenkd Infektionskr Hyg&lt;/full-title&gt;&lt;/periodical&gt;&lt;pages&gt;635-59&lt;/pages&gt;&lt;volume&gt;128&lt;/volume&gt;&lt;number&gt;7&lt;/number&gt;&lt;keywords&gt;&lt;keyword&gt;Chemical Phenomena&lt;/keyword&gt;&lt;keyword&gt;Chemistry&lt;/keyword&gt;&lt;keyword&gt;Chemistry, Physical&lt;/keyword&gt;&lt;keyword&gt;Culture Media&lt;/keyword&gt;&lt;keyword&gt;Enzyme Activation&lt;/keyword&gt;&lt;keyword&gt;Fermentation&lt;/keyword&gt;&lt;keyword&gt;Puromycin/*biosynthesis/isolation &amp;amp; purification/pharmacology&lt;/keyword&gt;&lt;keyword&gt;Streptomyces/*metabolism&lt;/keyword&gt;&lt;/keywords&gt;&lt;dates&gt;&lt;year&gt;1973&lt;/year&gt;&lt;pub-dates&gt;&lt;date&gt;May&lt;/date&gt;&lt;/pub-dates&gt;&lt;/dates&gt;&lt;isbn&gt;0044-4057 (Print)&amp;#xD;0044-4057 (Linking)&lt;/isbn&gt;&lt;accession-num&gt;4801800&lt;/accession-num&gt;&lt;urls&gt;&lt;related-urls&gt;&lt;url&gt;https://www.ncbi.nlm.nih.gov/pubmed/4801800&lt;/url&gt;&lt;/related-urls&gt;&lt;/urls&gt;&lt;/record&gt;&lt;/Cite&gt;&lt;/EndNote&gt;</w:instrText>
            </w:r>
            <w:r>
              <w:fldChar w:fldCharType="separate"/>
            </w:r>
            <w:r w:rsidRPr="00036940">
              <w:rPr>
                <w:noProof/>
                <w:vertAlign w:val="superscript"/>
              </w:rPr>
              <w:t>589</w:t>
            </w:r>
            <w:r>
              <w:fldChar w:fldCharType="end"/>
            </w:r>
          </w:p>
        </w:tc>
      </w:tr>
      <w:tr w:rsidR="00971D67" w14:paraId="71F565F9" w14:textId="77777777" w:rsidTr="00C42DDD">
        <w:tc>
          <w:tcPr>
            <w:tcW w:w="2287" w:type="dxa"/>
          </w:tcPr>
          <w:p w14:paraId="367049F2" w14:textId="3F8FBACB" w:rsidR="00971D67" w:rsidRDefault="008966C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oyocamycin</w:t>
            </w:r>
          </w:p>
        </w:tc>
        <w:tc>
          <w:tcPr>
            <w:tcW w:w="1364" w:type="dxa"/>
          </w:tcPr>
          <w:p w14:paraId="0CD18815" w14:textId="77777777" w:rsidR="00971D67" w:rsidRDefault="00971D67" w:rsidP="00C42DDD"/>
        </w:tc>
        <w:tc>
          <w:tcPr>
            <w:tcW w:w="1364" w:type="dxa"/>
          </w:tcPr>
          <w:p w14:paraId="5D5E45D3" w14:textId="77777777" w:rsidR="00971D67" w:rsidRDefault="00971D67" w:rsidP="00C42DDD"/>
        </w:tc>
        <w:tc>
          <w:tcPr>
            <w:tcW w:w="1141" w:type="dxa"/>
          </w:tcPr>
          <w:p w14:paraId="04A99256" w14:textId="6E8A9EC2" w:rsidR="00971D67" w:rsidRDefault="008966C4" w:rsidP="00C42DDD">
            <w:r>
              <w:t>yes</w:t>
            </w:r>
          </w:p>
        </w:tc>
        <w:tc>
          <w:tcPr>
            <w:tcW w:w="1141" w:type="dxa"/>
          </w:tcPr>
          <w:p w14:paraId="785FA92F" w14:textId="1CD009DA" w:rsidR="00971D67" w:rsidRDefault="008966C4" w:rsidP="00C42DDD">
            <w:r>
              <w:t>yes</w:t>
            </w:r>
          </w:p>
        </w:tc>
        <w:tc>
          <w:tcPr>
            <w:tcW w:w="2051" w:type="dxa"/>
          </w:tcPr>
          <w:p w14:paraId="08EA55E8" w14:textId="77777777" w:rsidR="00971D67" w:rsidRDefault="00971D67" w:rsidP="00C42DDD"/>
        </w:tc>
        <w:tc>
          <w:tcPr>
            <w:tcW w:w="1346" w:type="dxa"/>
          </w:tcPr>
          <w:p w14:paraId="20EE5311" w14:textId="51EE022B" w:rsidR="00971D67" w:rsidRDefault="008966C4" w:rsidP="00C42DDD">
            <w:r>
              <w:fldChar w:fldCharType="begin"/>
            </w:r>
            <w:r>
              <w:instrText xml:space="preserve"> ADDIN EN.CITE &lt;EndNote&gt;&lt;Cite&gt;&lt;Author&gt;Srinivasan&lt;/Author&gt;&lt;Year&gt;2013&lt;/Year&gt;&lt;RecNum&gt;602&lt;/RecNum&gt;&lt;DisplayText&gt;&lt;style face="superscript"&gt;590&lt;/style&gt;&lt;/DisplayText&gt;&lt;record&gt;&lt;rec-number&gt;602&lt;/rec-number&gt;&lt;foreign-keys&gt;&lt;key app="EN" db-id="p5zs9pw5ltwzr3e0webppaa6ae5zxdxszf5s" timestamp="1548192107"&gt;602&lt;/key&gt;&lt;/foreign-keys&gt;&lt;ref-type name="Journal Article"&gt;17&lt;/ref-type&gt;&lt;contributors&gt;&lt;authors&gt;&lt;author&gt;Srinivasan, A.&lt;/author&gt;&lt;author&gt;Leung, K. P.&lt;/author&gt;&lt;author&gt;Lopez-Ribot, J. L.&lt;/author&gt;&lt;author&gt;Ramasubramanian, A. K.&lt;/author&gt;&lt;/authors&gt;&lt;/contributors&gt;&lt;auth-address&gt;Department of Biomedical Engineering, The University of Texas at San Antonio, San Antonio, Texas, USA.&lt;/auth-address&gt;&lt;titles&gt;&lt;title&gt;High-throughput nano-biofilm microarray for antifungal drug discovery&lt;/title&gt;&lt;secondary-title&gt;MBio&lt;/secondary-title&gt;&lt;/titles&gt;&lt;periodical&gt;&lt;full-title&gt;MBio&lt;/full-title&gt;&lt;/periodical&gt;&lt;volume&gt;4&lt;/volume&gt;&lt;number&gt;4&lt;/number&gt;&lt;keywords&gt;&lt;keyword&gt;Antifungal Agents/*isolation &amp;amp; purification&lt;/keyword&gt;&lt;keyword&gt;Biofilms/*drug effects&lt;/keyword&gt;&lt;keyword&gt;Candida albicans/*drug effects/*physiology&lt;/keyword&gt;&lt;keyword&gt;Drug Discovery/*methods&lt;/keyword&gt;&lt;keyword&gt;High-Throughput Screening Assays/*methods&lt;/keyword&gt;&lt;keyword&gt;Humans&lt;/keyword&gt;&lt;keyword&gt;Microarray Analysis/*methods&lt;/keyword&gt;&lt;/keywords&gt;&lt;dates&gt;&lt;year&gt;2013&lt;/year&gt;&lt;pub-dates&gt;&lt;date&gt;Jun 25&lt;/date&gt;&lt;/pub-dates&gt;&lt;/dates&gt;&lt;isbn&gt;2150-7511 (Electronic)&lt;/isbn&gt;&lt;accession-num&gt;23800397&lt;/accession-num&gt;&lt;urls&gt;&lt;related-urls&gt;&lt;url&gt;https://www.ncbi.nlm.nih.gov/pubmed/23800397&lt;/url&gt;&lt;/related-urls&gt;&lt;/urls&gt;&lt;custom2&gt;3697808&lt;/custom2&gt;&lt;electronic-resource-num&gt;10.1128/mBio.00331-13&lt;/electronic-resource-num&gt;&lt;/record&gt;&lt;/Cite&gt;&lt;/EndNote&gt;</w:instrText>
            </w:r>
            <w:r>
              <w:fldChar w:fldCharType="separate"/>
            </w:r>
            <w:r w:rsidRPr="008966C4">
              <w:rPr>
                <w:noProof/>
                <w:vertAlign w:val="superscript"/>
              </w:rPr>
              <w:t>590</w:t>
            </w:r>
            <w:r>
              <w:fldChar w:fldCharType="end"/>
            </w:r>
          </w:p>
        </w:tc>
      </w:tr>
      <w:tr w:rsidR="00971D67" w14:paraId="7F094425" w14:textId="77777777" w:rsidTr="00C42DDD">
        <w:tc>
          <w:tcPr>
            <w:tcW w:w="2287" w:type="dxa"/>
          </w:tcPr>
          <w:p w14:paraId="7FE401B3" w14:textId="28BCCEAC" w:rsidR="00971D67" w:rsidRDefault="0027005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ildiomycin</w:t>
            </w:r>
            <w:proofErr w:type="spellEnd"/>
          </w:p>
        </w:tc>
        <w:tc>
          <w:tcPr>
            <w:tcW w:w="1364" w:type="dxa"/>
          </w:tcPr>
          <w:p w14:paraId="69221BEC" w14:textId="77777777" w:rsidR="00971D67" w:rsidRDefault="00971D67" w:rsidP="00C42DDD"/>
        </w:tc>
        <w:tc>
          <w:tcPr>
            <w:tcW w:w="1364" w:type="dxa"/>
          </w:tcPr>
          <w:p w14:paraId="5C961C27" w14:textId="77777777" w:rsidR="00971D67" w:rsidRDefault="00971D67" w:rsidP="00C42DDD"/>
        </w:tc>
        <w:tc>
          <w:tcPr>
            <w:tcW w:w="1141" w:type="dxa"/>
          </w:tcPr>
          <w:p w14:paraId="05C2E1D5" w14:textId="7F12BB30" w:rsidR="00971D67" w:rsidRDefault="0027005F" w:rsidP="00C42DDD">
            <w:r>
              <w:t>yes</w:t>
            </w:r>
          </w:p>
        </w:tc>
        <w:tc>
          <w:tcPr>
            <w:tcW w:w="1141" w:type="dxa"/>
          </w:tcPr>
          <w:p w14:paraId="205E5DCE" w14:textId="77777777" w:rsidR="00971D67" w:rsidRDefault="00971D67" w:rsidP="00C42DDD"/>
        </w:tc>
        <w:tc>
          <w:tcPr>
            <w:tcW w:w="2051" w:type="dxa"/>
          </w:tcPr>
          <w:p w14:paraId="5F416EDE" w14:textId="77777777" w:rsidR="00971D67" w:rsidRDefault="00971D67" w:rsidP="00C42DDD"/>
        </w:tc>
        <w:tc>
          <w:tcPr>
            <w:tcW w:w="1346" w:type="dxa"/>
          </w:tcPr>
          <w:p w14:paraId="6C471BFA" w14:textId="6C904FFF" w:rsidR="00971D67" w:rsidRDefault="0027005F" w:rsidP="00C42DDD">
            <w:r>
              <w:fldChar w:fldCharType="begin"/>
            </w:r>
            <w:r>
              <w:instrText xml:space="preserve"> ADDIN EN.CITE &lt;EndNote&gt;&lt;Cite&gt;&lt;Author&gt;Harada&lt;/Author&gt;&lt;Year&gt;1981&lt;/Year&gt;&lt;RecNum&gt;603&lt;/RecNum&gt;&lt;DisplayText&gt;&lt;style face="superscript"&gt;591&lt;/style&gt;&lt;/DisplayText&gt;&lt;record&gt;&lt;rec-number&gt;603&lt;/rec-number&gt;&lt;foreign-keys&gt;&lt;key app="EN" db-id="p5zs9pw5ltwzr3e0webppaa6ae5zxdxszf5s" timestamp="1548192278"&gt;603&lt;/key&gt;&lt;/foreign-keys&gt;&lt;ref-type name="Journal Article"&gt;17&lt;/ref-type&gt;&lt;contributors&gt;&lt;authors&gt;&lt;author&gt;Harada, S., Mizuta, E., Toyokazu, K.&lt;/author&gt;&lt;/authors&gt;&lt;/contributors&gt;&lt;titles&gt;&lt;title&gt;Structure of mildiomycin, a new antifungal nucleoside antibiotic&lt;/title&gt;&lt;secondary-title&gt;Tetrahedron&lt;/secondary-title&gt;&lt;/titles&gt;&lt;periodical&gt;&lt;full-title&gt;Tetrahedron&lt;/full-title&gt;&lt;/periodical&gt;&lt;pages&gt;1317-1327&lt;/pages&gt;&lt;volume&gt;37&lt;/volume&gt;&lt;number&gt;7&lt;/number&gt;&lt;dates&gt;&lt;year&gt;1981&lt;/year&gt;&lt;/dates&gt;&lt;urls&gt;&lt;/urls&gt;&lt;/record&gt;&lt;/Cite&gt;&lt;/EndNote&gt;</w:instrText>
            </w:r>
            <w:r>
              <w:fldChar w:fldCharType="separate"/>
            </w:r>
            <w:r w:rsidRPr="0027005F">
              <w:rPr>
                <w:noProof/>
                <w:vertAlign w:val="superscript"/>
              </w:rPr>
              <w:t>591</w:t>
            </w:r>
            <w:r>
              <w:fldChar w:fldCharType="end"/>
            </w:r>
          </w:p>
        </w:tc>
      </w:tr>
      <w:tr w:rsidR="00971D67" w14:paraId="24BA364A" w14:textId="77777777" w:rsidTr="00C42DDD">
        <w:tc>
          <w:tcPr>
            <w:tcW w:w="2287" w:type="dxa"/>
          </w:tcPr>
          <w:p w14:paraId="682C8740" w14:textId="5C2091FD" w:rsidR="00971D67" w:rsidRDefault="00D45CF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rginomycin</w:t>
            </w:r>
            <w:proofErr w:type="spellEnd"/>
          </w:p>
        </w:tc>
        <w:tc>
          <w:tcPr>
            <w:tcW w:w="1364" w:type="dxa"/>
          </w:tcPr>
          <w:p w14:paraId="0F4D963E" w14:textId="33F4C3D5" w:rsidR="00971D67" w:rsidRDefault="00D45CF3" w:rsidP="00C42DDD">
            <w:r>
              <w:t>yes</w:t>
            </w:r>
          </w:p>
        </w:tc>
        <w:tc>
          <w:tcPr>
            <w:tcW w:w="1364" w:type="dxa"/>
          </w:tcPr>
          <w:p w14:paraId="2E8982E5" w14:textId="75759FF7" w:rsidR="00971D67" w:rsidRDefault="00D45CF3" w:rsidP="00C42DDD">
            <w:r>
              <w:t>Gram pos</w:t>
            </w:r>
          </w:p>
        </w:tc>
        <w:tc>
          <w:tcPr>
            <w:tcW w:w="1141" w:type="dxa"/>
          </w:tcPr>
          <w:p w14:paraId="6C6F51C5" w14:textId="3A812F9F" w:rsidR="00971D67" w:rsidRDefault="00D45CF3" w:rsidP="00C42DDD">
            <w:r>
              <w:t>yes</w:t>
            </w:r>
          </w:p>
        </w:tc>
        <w:tc>
          <w:tcPr>
            <w:tcW w:w="1141" w:type="dxa"/>
          </w:tcPr>
          <w:p w14:paraId="05A0F6D2" w14:textId="77777777" w:rsidR="00971D67" w:rsidRDefault="00971D67" w:rsidP="00C42DDD"/>
        </w:tc>
        <w:tc>
          <w:tcPr>
            <w:tcW w:w="2051" w:type="dxa"/>
          </w:tcPr>
          <w:p w14:paraId="0B297A55" w14:textId="77777777" w:rsidR="00971D67" w:rsidRDefault="00971D67" w:rsidP="00C42DDD"/>
        </w:tc>
        <w:tc>
          <w:tcPr>
            <w:tcW w:w="1346" w:type="dxa"/>
          </w:tcPr>
          <w:p w14:paraId="5146D084" w14:textId="3274E1FC" w:rsidR="00971D67" w:rsidRDefault="00A04165" w:rsidP="00C42DDD">
            <w:r>
              <w:fldChar w:fldCharType="begin">
                <w:fldData xml:space="preserve">PEVuZE5vdGU+PENpdGU+PEF1dGhvcj5GZW5nPC9BdXRob3I+PFllYXI+MjAxNDwvWWVhcj48UmVj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ZW5nPC9BdXRob3I+PFllYXI+MjAxNDwvWWVhcj48UmVj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04165">
              <w:rPr>
                <w:noProof/>
                <w:vertAlign w:val="superscript"/>
              </w:rPr>
              <w:t>592</w:t>
            </w:r>
            <w:r>
              <w:fldChar w:fldCharType="end"/>
            </w:r>
          </w:p>
        </w:tc>
      </w:tr>
      <w:tr w:rsidR="00971D67" w14:paraId="162CCF13" w14:textId="77777777" w:rsidTr="00C42DDD">
        <w:tc>
          <w:tcPr>
            <w:tcW w:w="2287" w:type="dxa"/>
          </w:tcPr>
          <w:p w14:paraId="3B8318D5" w14:textId="321A2D40" w:rsidR="00971D67" w:rsidRDefault="00D87DD1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-methylarginine</w:t>
            </w:r>
          </w:p>
        </w:tc>
        <w:tc>
          <w:tcPr>
            <w:tcW w:w="1364" w:type="dxa"/>
          </w:tcPr>
          <w:p w14:paraId="2F5C8337" w14:textId="1D397768" w:rsidR="00971D67" w:rsidRDefault="00D87DD1" w:rsidP="00C42DDD">
            <w:r>
              <w:t>yes</w:t>
            </w:r>
          </w:p>
        </w:tc>
        <w:tc>
          <w:tcPr>
            <w:tcW w:w="1364" w:type="dxa"/>
          </w:tcPr>
          <w:p w14:paraId="0B2294AC" w14:textId="77777777" w:rsidR="00971D67" w:rsidRDefault="00971D67" w:rsidP="00C42DDD"/>
        </w:tc>
        <w:tc>
          <w:tcPr>
            <w:tcW w:w="1141" w:type="dxa"/>
          </w:tcPr>
          <w:p w14:paraId="48AE4D18" w14:textId="77777777" w:rsidR="00971D67" w:rsidRDefault="00971D67" w:rsidP="00C42DDD"/>
        </w:tc>
        <w:tc>
          <w:tcPr>
            <w:tcW w:w="1141" w:type="dxa"/>
          </w:tcPr>
          <w:p w14:paraId="61D07DEA" w14:textId="77777777" w:rsidR="00971D67" w:rsidRDefault="00971D67" w:rsidP="00C42DDD"/>
        </w:tc>
        <w:tc>
          <w:tcPr>
            <w:tcW w:w="2051" w:type="dxa"/>
          </w:tcPr>
          <w:p w14:paraId="167B5EF0" w14:textId="77777777" w:rsidR="00971D67" w:rsidRDefault="00971D67" w:rsidP="00C42DDD"/>
        </w:tc>
        <w:tc>
          <w:tcPr>
            <w:tcW w:w="1346" w:type="dxa"/>
          </w:tcPr>
          <w:p w14:paraId="15F5EA5E" w14:textId="3E1B144B" w:rsidR="00971D67" w:rsidRDefault="00175234" w:rsidP="00C42DDD">
            <w:r>
              <w:fldChar w:fldCharType="begin">
                <w:fldData xml:space="preserve">PEVuZE5vdGU+PENpdGU+PEF1dGhvcj5CcmF1bjwvQXV0aG9yPjxZZWFyPjIwMTA8L1llYXI+PFJl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cmF1bjwvQXV0aG9yPjxZZWFyPjIwMTA8L1llYXI+PFJl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75234">
              <w:rPr>
                <w:noProof/>
                <w:vertAlign w:val="superscript"/>
              </w:rPr>
              <w:t>593</w:t>
            </w:r>
            <w:r>
              <w:fldChar w:fldCharType="end"/>
            </w:r>
          </w:p>
        </w:tc>
      </w:tr>
      <w:tr w:rsidR="00971D67" w14:paraId="4E1917D0" w14:textId="77777777" w:rsidTr="00C42DDD">
        <w:tc>
          <w:tcPr>
            <w:tcW w:w="2287" w:type="dxa"/>
          </w:tcPr>
          <w:p w14:paraId="37571EC0" w14:textId="3ECFCC8E" w:rsidR="00971D67" w:rsidRDefault="00F5782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gremycin</w:t>
            </w:r>
            <w:proofErr w:type="spellEnd"/>
          </w:p>
        </w:tc>
        <w:tc>
          <w:tcPr>
            <w:tcW w:w="1364" w:type="dxa"/>
          </w:tcPr>
          <w:p w14:paraId="24437FBF" w14:textId="0950A92E" w:rsidR="00971D67" w:rsidRDefault="00F57822" w:rsidP="00C42DDD">
            <w:r>
              <w:t>yes</w:t>
            </w:r>
          </w:p>
        </w:tc>
        <w:tc>
          <w:tcPr>
            <w:tcW w:w="1364" w:type="dxa"/>
          </w:tcPr>
          <w:p w14:paraId="4C888D9D" w14:textId="0D0EAB3C" w:rsidR="00971D67" w:rsidRDefault="00F57822" w:rsidP="00C42DDD">
            <w:r>
              <w:t>Gram pos</w:t>
            </w:r>
            <w:r w:rsidR="00A65EB3">
              <w:t>, gram neg</w:t>
            </w:r>
          </w:p>
        </w:tc>
        <w:tc>
          <w:tcPr>
            <w:tcW w:w="1141" w:type="dxa"/>
          </w:tcPr>
          <w:p w14:paraId="2DADA7F6" w14:textId="06601266" w:rsidR="00971D67" w:rsidRDefault="00F57822" w:rsidP="00C42DDD">
            <w:r>
              <w:t>yes</w:t>
            </w:r>
          </w:p>
        </w:tc>
        <w:tc>
          <w:tcPr>
            <w:tcW w:w="1141" w:type="dxa"/>
          </w:tcPr>
          <w:p w14:paraId="7A115FBB" w14:textId="77777777" w:rsidR="00971D67" w:rsidRDefault="00971D67" w:rsidP="00C42DDD"/>
        </w:tc>
        <w:tc>
          <w:tcPr>
            <w:tcW w:w="2051" w:type="dxa"/>
          </w:tcPr>
          <w:p w14:paraId="07928133" w14:textId="77777777" w:rsidR="00971D67" w:rsidRDefault="00971D67" w:rsidP="00C42DDD"/>
        </w:tc>
        <w:tc>
          <w:tcPr>
            <w:tcW w:w="1346" w:type="dxa"/>
          </w:tcPr>
          <w:p w14:paraId="1A73232C" w14:textId="31C167AA" w:rsidR="00971D67" w:rsidRDefault="00E6710B" w:rsidP="00C42DDD">
            <w:r>
              <w:fldChar w:fldCharType="begin"/>
            </w:r>
            <w:r>
              <w:instrText xml:space="preserve"> ADDIN EN.CITE &lt;EndNote&gt;&lt;Cite&gt;&lt;Author&gt;Zhang&lt;/Author&gt;&lt;Year&gt;2018&lt;/Year&gt;&lt;RecNum&gt;606&lt;/RecNum&gt;&lt;DisplayText&gt;&lt;style face="superscript"&gt;594&lt;/style&gt;&lt;/DisplayText&gt;&lt;record&gt;&lt;rec-number&gt;606&lt;/rec-number&gt;&lt;foreign-keys&gt;&lt;key app="EN" db-id="p5zs9pw5ltwzr3e0webppaa6ae5zxdxszf5s" timestamp="1548192766"&gt;606&lt;/key&gt;&lt;/foreign-keys&gt;&lt;ref-type name="Journal Article"&gt;17&lt;/ref-type&gt;&lt;contributors&gt;&lt;authors&gt;&lt;author&gt;Zhang, D.&lt;/author&gt;&lt;author&gt;Shu, C.&lt;/author&gt;&lt;author&gt;Lian, X.&lt;/author&gt;&lt;author&gt;Zhang, Z.&lt;/author&gt;&lt;/authors&gt;&lt;/contributors&gt;&lt;auth-address&gt;Ocean College, Zhoushan Campus, Zhejiang University, Zhoushan 316021, China. zhangdi163.love@163.com.&amp;#xD;College of Pharmaceutical Sciences, Zhejiang University, Hangzhou 310058, China. 21519023@zju.edu.cn.&amp;#xD;College of Pharmaceutical Sciences, Zhejiang University, Hangzhou 310058, China. xylian@zju.edu.cn.&amp;#xD;Ocean College, Zhoushan Campus, Zhejiang University, Zhoushan 316021, China. zzhang88@zju.edu.cn.&lt;/auth-address&gt;&lt;titles&gt;&lt;title&gt;New Antibacterial Bagremycins F and G from the Marine-Derived Streptomyces sp. ZZ745&lt;/title&gt;&lt;secondary-title&gt;Mar Drugs&lt;/secondary-title&gt;&lt;/titles&gt;&lt;periodical&gt;&lt;full-title&gt;Mar Drugs&lt;/full-title&gt;&lt;/periodical&gt;&lt;volume&gt;16&lt;/volume&gt;&lt;number&gt;9&lt;/number&gt;&lt;keywords&gt;&lt;keyword&gt;Streptomyces sp. ZZ745&lt;/keyword&gt;&lt;keyword&gt;antibacterial activity&lt;/keyword&gt;&lt;keyword&gt;bagremycin F&lt;/keyword&gt;&lt;keyword&gt;bagremycin G&lt;/keyword&gt;&lt;/keywords&gt;&lt;dates&gt;&lt;year&gt;2018&lt;/year&gt;&lt;pub-dates&gt;&lt;date&gt;Sep 12&lt;/date&gt;&lt;/pub-dates&gt;&lt;/dates&gt;&lt;isbn&gt;1660-3397 (Electronic)&amp;#xD;1660-3397 (Linking)&lt;/isbn&gt;&lt;accession-num&gt;30213054&lt;/accession-num&gt;&lt;urls&gt;&lt;related-urls&gt;&lt;url&gt;https://www.ncbi.nlm.nih.gov/pubmed/30213054&lt;/url&gt;&lt;/related-urls&gt;&lt;/urls&gt;&lt;custom2&gt;6163353&lt;/custom2&gt;&lt;electronic-resource-num&gt;10.3390/md16090330&lt;/electronic-resource-num&gt;&lt;/record&gt;&lt;/Cite&gt;&lt;/EndNote&gt;</w:instrText>
            </w:r>
            <w:r>
              <w:fldChar w:fldCharType="separate"/>
            </w:r>
            <w:r w:rsidRPr="00E6710B">
              <w:rPr>
                <w:noProof/>
                <w:vertAlign w:val="superscript"/>
              </w:rPr>
              <w:t>594</w:t>
            </w:r>
            <w:r>
              <w:fldChar w:fldCharType="end"/>
            </w:r>
          </w:p>
        </w:tc>
      </w:tr>
      <w:tr w:rsidR="00971D67" w14:paraId="6A1FB360" w14:textId="77777777" w:rsidTr="00C42DDD">
        <w:tc>
          <w:tcPr>
            <w:tcW w:w="2287" w:type="dxa"/>
          </w:tcPr>
          <w:p w14:paraId="58911F0E" w14:textId="22D2C0B5" w:rsidR="00971D67" w:rsidRDefault="00EC35B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itrulline</w:t>
            </w:r>
          </w:p>
        </w:tc>
        <w:tc>
          <w:tcPr>
            <w:tcW w:w="1364" w:type="dxa"/>
          </w:tcPr>
          <w:p w14:paraId="52614BBA" w14:textId="77777777" w:rsidR="00971D67" w:rsidRDefault="00971D67" w:rsidP="00C42DDD"/>
        </w:tc>
        <w:tc>
          <w:tcPr>
            <w:tcW w:w="1364" w:type="dxa"/>
          </w:tcPr>
          <w:p w14:paraId="79A31122" w14:textId="77777777" w:rsidR="00971D67" w:rsidRDefault="00971D67" w:rsidP="00C42DDD"/>
        </w:tc>
        <w:tc>
          <w:tcPr>
            <w:tcW w:w="1141" w:type="dxa"/>
          </w:tcPr>
          <w:p w14:paraId="7FD53B23" w14:textId="77777777" w:rsidR="00971D67" w:rsidRDefault="00971D67" w:rsidP="00C42DDD"/>
        </w:tc>
        <w:tc>
          <w:tcPr>
            <w:tcW w:w="1141" w:type="dxa"/>
          </w:tcPr>
          <w:p w14:paraId="324A9C3C" w14:textId="77777777" w:rsidR="00971D67" w:rsidRDefault="00971D67" w:rsidP="00C42DDD"/>
        </w:tc>
        <w:tc>
          <w:tcPr>
            <w:tcW w:w="2051" w:type="dxa"/>
          </w:tcPr>
          <w:p w14:paraId="735880A3" w14:textId="7FC95E62" w:rsidR="00971D67" w:rsidRDefault="00EC35BD" w:rsidP="00C42DDD">
            <w:r>
              <w:t>Arginine metabolism</w:t>
            </w:r>
          </w:p>
        </w:tc>
        <w:tc>
          <w:tcPr>
            <w:tcW w:w="1346" w:type="dxa"/>
          </w:tcPr>
          <w:p w14:paraId="254BDB10" w14:textId="28EB456E" w:rsidR="00971D67" w:rsidRDefault="00117BFA" w:rsidP="00C42DDD">
            <w:r>
              <w:fldChar w:fldCharType="begin"/>
            </w:r>
            <w:r>
              <w:instrText xml:space="preserve"> ADDIN EN.CITE &lt;EndNote&gt;&lt;Cite&gt;&lt;Author&gt;Cunin&lt;/Author&gt;&lt;Year&gt;1986&lt;/Year&gt;&lt;RecNum&gt;607&lt;/RecNum&gt;&lt;DisplayText&gt;&lt;style face="superscript"&gt;595&lt;/style&gt;&lt;/DisplayText&gt;&lt;record&gt;&lt;rec-number&gt;607&lt;/rec-number&gt;&lt;foreign-keys&gt;&lt;key app="EN" db-id="p5zs9pw5ltwzr3e0webppaa6ae5zxdxszf5s" timestamp="1548192867"&gt;607&lt;/key&gt;&lt;/foreign-keys&gt;&lt;ref-type name="Journal Article"&gt;17&lt;/ref-type&gt;&lt;contributors&gt;&lt;authors&gt;&lt;author&gt;Cunin, R.&lt;/author&gt;&lt;author&gt;Glansdorff, N.&lt;/author&gt;&lt;author&gt;Pierard, A.&lt;/author&gt;&lt;author&gt;Stalon, V.&lt;/author&gt;&lt;/authors&gt;&lt;/contributors&gt;&lt;titles&gt;&lt;title&gt;Biosynthesis and metabolism of arginine in bacteria&lt;/title&gt;&lt;secondary-title&gt;Microbiol Rev&lt;/secondary-title&gt;&lt;/titles&gt;&lt;periodical&gt;&lt;full-title&gt;Microbiol Rev&lt;/full-title&gt;&lt;/periodical&gt;&lt;pages&gt;314-52&lt;/pages&gt;&lt;volume&gt;50&lt;/volume&gt;&lt;number&gt;3&lt;/number&gt;&lt;keywords&gt;&lt;keyword&gt;Arginine/biosynthesis/*metabolism&lt;/keyword&gt;&lt;keyword&gt;Bacteria/*metabolism&lt;/keyword&gt;&lt;keyword&gt;Biological Evolution&lt;/keyword&gt;&lt;keyword&gt;Escherichia coli/genetics/metabolism&lt;/keyword&gt;&lt;/keywords&gt;&lt;dates&gt;&lt;year&gt;1986&lt;/year&gt;&lt;pub-dates&gt;&lt;date&gt;Sep&lt;/date&gt;&lt;/pub-dates&gt;&lt;/dates&gt;&lt;isbn&gt;0146-0749 (Print)&amp;#xD;0146-0749 (Linking)&lt;/isbn&gt;&lt;accession-num&gt;3534538&lt;/accession-num&gt;&lt;urls&gt;&lt;related-urls&gt;&lt;url&gt;https://www.ncbi.nlm.nih.gov/pubmed/3534538&lt;/url&gt;&lt;/related-urls&gt;&lt;/urls&gt;&lt;custom2&gt;373073&lt;/custom2&gt;&lt;/record&gt;&lt;/Cite&gt;&lt;/EndNote&gt;</w:instrText>
            </w:r>
            <w:r>
              <w:fldChar w:fldCharType="separate"/>
            </w:r>
            <w:r w:rsidRPr="00117BFA">
              <w:rPr>
                <w:noProof/>
                <w:vertAlign w:val="superscript"/>
              </w:rPr>
              <w:t>595</w:t>
            </w:r>
            <w:r>
              <w:fldChar w:fldCharType="end"/>
            </w:r>
          </w:p>
        </w:tc>
      </w:tr>
      <w:tr w:rsidR="00971D67" w14:paraId="4E606381" w14:textId="77777777" w:rsidTr="00C42DDD">
        <w:tc>
          <w:tcPr>
            <w:tcW w:w="2287" w:type="dxa"/>
          </w:tcPr>
          <w:p w14:paraId="4BEDB8D3" w14:textId="042D8895" w:rsidR="00971D67" w:rsidRDefault="00E6195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closerine</w:t>
            </w:r>
            <w:proofErr w:type="spellEnd"/>
          </w:p>
        </w:tc>
        <w:tc>
          <w:tcPr>
            <w:tcW w:w="1364" w:type="dxa"/>
          </w:tcPr>
          <w:p w14:paraId="79D84792" w14:textId="6B2B1C89" w:rsidR="00971D67" w:rsidRDefault="00E6195B" w:rsidP="00C42DDD">
            <w:r>
              <w:t>yes</w:t>
            </w:r>
          </w:p>
        </w:tc>
        <w:tc>
          <w:tcPr>
            <w:tcW w:w="1364" w:type="dxa"/>
          </w:tcPr>
          <w:p w14:paraId="793EB2D5" w14:textId="299541DF" w:rsidR="00971D67" w:rsidRDefault="00E6195B" w:rsidP="00C42DDD">
            <w:r>
              <w:t>Gram pos, gram neg</w:t>
            </w:r>
          </w:p>
        </w:tc>
        <w:tc>
          <w:tcPr>
            <w:tcW w:w="1141" w:type="dxa"/>
          </w:tcPr>
          <w:p w14:paraId="755F8CE3" w14:textId="77777777" w:rsidR="00971D67" w:rsidRDefault="00971D67" w:rsidP="00C42DDD"/>
        </w:tc>
        <w:tc>
          <w:tcPr>
            <w:tcW w:w="1141" w:type="dxa"/>
          </w:tcPr>
          <w:p w14:paraId="6DACD5E0" w14:textId="77777777" w:rsidR="00971D67" w:rsidRDefault="00971D67" w:rsidP="00C42DDD"/>
        </w:tc>
        <w:tc>
          <w:tcPr>
            <w:tcW w:w="2051" w:type="dxa"/>
          </w:tcPr>
          <w:p w14:paraId="1A95E47E" w14:textId="77777777" w:rsidR="00971D67" w:rsidRDefault="00971D67" w:rsidP="00C42DDD"/>
        </w:tc>
        <w:tc>
          <w:tcPr>
            <w:tcW w:w="1346" w:type="dxa"/>
          </w:tcPr>
          <w:p w14:paraId="036B81D4" w14:textId="16A75D51" w:rsidR="00971D67" w:rsidRDefault="00281AA3" w:rsidP="00C42DDD">
            <w:r>
              <w:fldChar w:fldCharType="begin">
                <w:fldData xml:space="preserve">PEVuZE5vdGU+PENpdGU+PEF1dGhvcj5KaWE8L0F1dGhvcj48WWVhcj4yMDE3PC9ZZWFyPjxSZWNO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aWE8L0F1dGhvcj48WWVhcj4yMDE3PC9ZZWFyPjxSZWNO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81AA3">
              <w:rPr>
                <w:noProof/>
                <w:vertAlign w:val="superscript"/>
              </w:rPr>
              <w:t>596</w:t>
            </w:r>
            <w:r>
              <w:fldChar w:fldCharType="end"/>
            </w:r>
          </w:p>
        </w:tc>
      </w:tr>
      <w:tr w:rsidR="00971D67" w14:paraId="508C27B7" w14:textId="77777777" w:rsidTr="00C42DDD">
        <w:tc>
          <w:tcPr>
            <w:tcW w:w="2287" w:type="dxa"/>
          </w:tcPr>
          <w:p w14:paraId="35B31EC1" w14:textId="48A59D6C" w:rsidR="00971D67" w:rsidRDefault="001A208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ehydrophos</w:t>
            </w:r>
            <w:proofErr w:type="spellEnd"/>
          </w:p>
        </w:tc>
        <w:tc>
          <w:tcPr>
            <w:tcW w:w="1364" w:type="dxa"/>
          </w:tcPr>
          <w:p w14:paraId="33AF904E" w14:textId="5853D888" w:rsidR="00971D67" w:rsidRDefault="001A208A" w:rsidP="00C42DDD">
            <w:r>
              <w:t>yes</w:t>
            </w:r>
          </w:p>
        </w:tc>
        <w:tc>
          <w:tcPr>
            <w:tcW w:w="1364" w:type="dxa"/>
          </w:tcPr>
          <w:p w14:paraId="713FD108" w14:textId="60E330BC" w:rsidR="00971D67" w:rsidRDefault="001A208A" w:rsidP="00C42DDD">
            <w:r>
              <w:t>Gram pos, gram neg</w:t>
            </w:r>
          </w:p>
        </w:tc>
        <w:tc>
          <w:tcPr>
            <w:tcW w:w="1141" w:type="dxa"/>
          </w:tcPr>
          <w:p w14:paraId="384311CC" w14:textId="77777777" w:rsidR="00971D67" w:rsidRDefault="00971D67" w:rsidP="00C42DDD"/>
        </w:tc>
        <w:tc>
          <w:tcPr>
            <w:tcW w:w="1141" w:type="dxa"/>
          </w:tcPr>
          <w:p w14:paraId="000E9C8D" w14:textId="77777777" w:rsidR="00971D67" w:rsidRDefault="00971D67" w:rsidP="00C42DDD"/>
        </w:tc>
        <w:tc>
          <w:tcPr>
            <w:tcW w:w="2051" w:type="dxa"/>
          </w:tcPr>
          <w:p w14:paraId="4B986DBE" w14:textId="77777777" w:rsidR="00971D67" w:rsidRDefault="00971D67" w:rsidP="00C42DDD"/>
        </w:tc>
        <w:tc>
          <w:tcPr>
            <w:tcW w:w="1346" w:type="dxa"/>
          </w:tcPr>
          <w:p w14:paraId="31B6E56C" w14:textId="2670F521" w:rsidR="00971D67" w:rsidRDefault="001A208A" w:rsidP="00C42DDD">
            <w:r>
              <w:fldChar w:fldCharType="begin"/>
            </w:r>
            <w:r>
              <w:instrText xml:space="preserve"> ADDIN EN.CITE &lt;EndNote&gt;&lt;Cite&gt;&lt;Author&gt;Kuemin&lt;/Author&gt;&lt;Year&gt;2010&lt;/Year&gt;&lt;RecNum&gt;609&lt;/RecNum&gt;&lt;DisplayText&gt;&lt;style face="superscript"&gt;597&lt;/style&gt;&lt;/DisplayText&gt;&lt;record&gt;&lt;rec-number&gt;609&lt;/rec-number&gt;&lt;foreign-keys&gt;&lt;key app="EN" db-id="p5zs9pw5ltwzr3e0webppaa6ae5zxdxszf5s" timestamp="1548193681"&gt;609&lt;/key&gt;&lt;/foreign-keys&gt;&lt;ref-type name="Journal Article"&gt;17&lt;/ref-type&gt;&lt;contributors&gt;&lt;authors&gt;&lt;author&gt;Kuemin, M.&lt;/author&gt;&lt;author&gt;van der Donk, W. A.&lt;/author&gt;&lt;/authors&gt;&lt;/contributors&gt;&lt;auth-address&gt;Department of Chemistry and Howard Hughes Medical Institute, University of Illinois at Urbana-Champaign, 600 S. Mathews Ave., Urbana, IL 61801, USA.&lt;/auth-address&gt;&lt;titles&gt;&lt;title&gt;Structure-activity relationships of the phosphonate antibiotic dehydrophos&lt;/title&gt;&lt;secondary-title&gt;Chem Commun (Camb)&lt;/secondary-title&gt;&lt;/titles&gt;&lt;periodical&gt;&lt;full-title&gt;Chem Commun (Camb)&lt;/full-title&gt;&lt;/periodical&gt;&lt;pages&gt;7694-6&lt;/pages&gt;&lt;volume&gt;46&lt;/volume&gt;&lt;number&gt;41&lt;/number&gt;&lt;keywords&gt;&lt;keyword&gt;Anti-Bacterial Agents/*chemistry/*pharmacology&lt;/keyword&gt;&lt;keyword&gt;Bacillus subtilis/drug effects&lt;/keyword&gt;&lt;keyword&gt;Escherichia coli/drug effects&lt;/keyword&gt;&lt;keyword&gt;Organophosphonates/*chemistry/*pharmacology&lt;/keyword&gt;&lt;keyword&gt;Organophosphorus Compounds/*chemistry/pharmacology&lt;/keyword&gt;&lt;keyword&gt;Structure-Activity Relationship&lt;/keyword&gt;&lt;/keywords&gt;&lt;dates&gt;&lt;year&gt;2010&lt;/year&gt;&lt;pub-dates&gt;&lt;date&gt;Nov 7&lt;/date&gt;&lt;/pub-dates&gt;&lt;/dates&gt;&lt;isbn&gt;1364-548X (Electronic)&amp;#xD;1359-7345 (Linking)&lt;/isbn&gt;&lt;accession-num&gt;20871915&lt;/accession-num&gt;&lt;urls&gt;&lt;related-urls&gt;&lt;url&gt;https://www.ncbi.nlm.nih.gov/pubmed/20871915&lt;/url&gt;&lt;/related-urls&gt;&lt;/urls&gt;&lt;custom2&gt;3109733&lt;/custom2&gt;&lt;electronic-resource-num&gt;10.1039/c0cc02958k&lt;/electronic-resource-num&gt;&lt;/record&gt;&lt;/Cite&gt;&lt;/EndNote&gt;</w:instrText>
            </w:r>
            <w:r>
              <w:fldChar w:fldCharType="separate"/>
            </w:r>
            <w:r w:rsidRPr="001A208A">
              <w:rPr>
                <w:noProof/>
                <w:vertAlign w:val="superscript"/>
              </w:rPr>
              <w:t>597</w:t>
            </w:r>
            <w:r>
              <w:fldChar w:fldCharType="end"/>
            </w:r>
          </w:p>
        </w:tc>
      </w:tr>
      <w:tr w:rsidR="00971D67" w14:paraId="50F31FCC" w14:textId="77777777" w:rsidTr="00C42DDD">
        <w:tc>
          <w:tcPr>
            <w:tcW w:w="2287" w:type="dxa"/>
          </w:tcPr>
          <w:p w14:paraId="13EE65FC" w14:textId="2B53B280" w:rsidR="00971D67" w:rsidRDefault="00A1456F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</w:t>
            </w:r>
            <w:r w:rsidR="002A779F">
              <w:rPr>
                <w:rFonts w:ascii="Calibri" w:hAnsi="Calibri" w:cs="Calibri"/>
                <w:color w:val="000000"/>
              </w:rPr>
              <w:t>-</w:t>
            </w:r>
            <w:r>
              <w:rPr>
                <w:rFonts w:ascii="Calibri" w:hAnsi="Calibri" w:cs="Calibri"/>
                <w:color w:val="000000"/>
              </w:rPr>
              <w:t>900098</w:t>
            </w:r>
          </w:p>
        </w:tc>
        <w:tc>
          <w:tcPr>
            <w:tcW w:w="1364" w:type="dxa"/>
          </w:tcPr>
          <w:p w14:paraId="3BCB276C" w14:textId="04C064D6" w:rsidR="00971D67" w:rsidRDefault="00CC340C" w:rsidP="00C42DDD">
            <w:r>
              <w:t>yes</w:t>
            </w:r>
          </w:p>
        </w:tc>
        <w:tc>
          <w:tcPr>
            <w:tcW w:w="1364" w:type="dxa"/>
          </w:tcPr>
          <w:p w14:paraId="7BB440E2" w14:textId="6A070026" w:rsidR="00971D67" w:rsidRDefault="00CC340C" w:rsidP="00C42DDD">
            <w:r>
              <w:t>Gram pos, gram neg</w:t>
            </w:r>
          </w:p>
        </w:tc>
        <w:tc>
          <w:tcPr>
            <w:tcW w:w="1141" w:type="dxa"/>
          </w:tcPr>
          <w:p w14:paraId="4D2A1876" w14:textId="77777777" w:rsidR="00971D67" w:rsidRDefault="00971D67" w:rsidP="00C42DDD"/>
        </w:tc>
        <w:tc>
          <w:tcPr>
            <w:tcW w:w="1141" w:type="dxa"/>
          </w:tcPr>
          <w:p w14:paraId="62F9322B" w14:textId="77777777" w:rsidR="00971D67" w:rsidRDefault="00971D67" w:rsidP="00C42DDD"/>
        </w:tc>
        <w:tc>
          <w:tcPr>
            <w:tcW w:w="2051" w:type="dxa"/>
          </w:tcPr>
          <w:p w14:paraId="0D068A85" w14:textId="2E7F2157" w:rsidR="00971D67" w:rsidRDefault="00CC340C" w:rsidP="00C42DDD">
            <w:r>
              <w:t>antimalarial</w:t>
            </w:r>
          </w:p>
        </w:tc>
        <w:tc>
          <w:tcPr>
            <w:tcW w:w="1346" w:type="dxa"/>
          </w:tcPr>
          <w:p w14:paraId="4EFCBD33" w14:textId="4AA1257E" w:rsidR="00971D67" w:rsidRDefault="00CC340C" w:rsidP="00C42DDD">
            <w:r>
              <w:fldChar w:fldCharType="begin">
                <w:fldData xml:space="preserve">PEVuZE5vdGU+PENpdGU+PEF1dGhvcj5Bcm1zdHJvbmc8L0F1dGhvcj48WWVhcj4yMDE1PC9ZZWFy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cm1zdHJvbmc8L0F1dGhvcj48WWVhcj4yMDE1PC9ZZWFy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C340C">
              <w:rPr>
                <w:noProof/>
                <w:vertAlign w:val="superscript"/>
              </w:rPr>
              <w:t>598</w:t>
            </w:r>
            <w:r>
              <w:fldChar w:fldCharType="end"/>
            </w:r>
          </w:p>
        </w:tc>
      </w:tr>
      <w:tr w:rsidR="00971D67" w14:paraId="7A23ECF0" w14:textId="77777777" w:rsidTr="00C42DDD">
        <w:tc>
          <w:tcPr>
            <w:tcW w:w="2287" w:type="dxa"/>
          </w:tcPr>
          <w:p w14:paraId="7BD38D2E" w14:textId="0D54BE49" w:rsidR="00971D67" w:rsidRDefault="00B53634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eme d1</w:t>
            </w:r>
          </w:p>
        </w:tc>
        <w:tc>
          <w:tcPr>
            <w:tcW w:w="1364" w:type="dxa"/>
          </w:tcPr>
          <w:p w14:paraId="7DDC13F2" w14:textId="77777777" w:rsidR="00971D67" w:rsidRDefault="00971D67" w:rsidP="00C42DDD"/>
        </w:tc>
        <w:tc>
          <w:tcPr>
            <w:tcW w:w="1364" w:type="dxa"/>
          </w:tcPr>
          <w:p w14:paraId="7EF61D07" w14:textId="77777777" w:rsidR="00971D67" w:rsidRDefault="00971D67" w:rsidP="00C42DDD"/>
        </w:tc>
        <w:tc>
          <w:tcPr>
            <w:tcW w:w="1141" w:type="dxa"/>
          </w:tcPr>
          <w:p w14:paraId="42C487F5" w14:textId="77777777" w:rsidR="00971D67" w:rsidRDefault="00971D67" w:rsidP="00C42DDD"/>
        </w:tc>
        <w:tc>
          <w:tcPr>
            <w:tcW w:w="1141" w:type="dxa"/>
          </w:tcPr>
          <w:p w14:paraId="08A0A9EF" w14:textId="77777777" w:rsidR="00971D67" w:rsidRDefault="00971D67" w:rsidP="00C42DDD"/>
        </w:tc>
        <w:tc>
          <w:tcPr>
            <w:tcW w:w="2051" w:type="dxa"/>
          </w:tcPr>
          <w:p w14:paraId="16A3E6D5" w14:textId="7E618D5F" w:rsidR="00971D67" w:rsidRDefault="00B53634" w:rsidP="00C42DDD">
            <w:r>
              <w:t>denitrification</w:t>
            </w:r>
          </w:p>
        </w:tc>
        <w:tc>
          <w:tcPr>
            <w:tcW w:w="1346" w:type="dxa"/>
          </w:tcPr>
          <w:p w14:paraId="28DB24EA" w14:textId="4F1431AF" w:rsidR="00971D67" w:rsidRDefault="00B53634" w:rsidP="00C42DDD">
            <w:r>
              <w:fldChar w:fldCharType="begin"/>
            </w:r>
            <w:r>
              <w:instrText xml:space="preserve"> ADDIN EN.CITE &lt;EndNote&gt;&lt;Cite&gt;&lt;Author&gt;Bali&lt;/Author&gt;&lt;Year&gt;2011&lt;/Year&gt;&lt;RecNum&gt;612&lt;/RecNum&gt;&lt;DisplayText&gt;&lt;style face="superscript"&gt;599&lt;/style&gt;&lt;/DisplayText&gt;&lt;record&gt;&lt;rec-number&gt;612&lt;/rec-number&gt;&lt;foreign-keys&gt;&lt;key app="EN" db-id="p5zs9pw5ltwzr3e0webppaa6ae5zxdxszf5s" timestamp="1548193958"&gt;612&lt;/key&gt;&lt;/foreign-keys&gt;&lt;ref-type name="Journal Article"&gt;17&lt;/ref-type&gt;&lt;contributors&gt;&lt;authors&gt;&lt;author&gt;Bali, S.&lt;/author&gt;&lt;author&gt;Lawrence, A. D.&lt;/author&gt;&lt;author&gt;Lobo, S. A.&lt;/author&gt;&lt;author&gt;Saraiva, L. M.&lt;/author&gt;&lt;author&gt;Golding, B. T.&lt;/author&gt;&lt;author&gt;Palmer, D. J.&lt;/author&gt;&lt;author&gt;Howard, M. J.&lt;/author&gt;&lt;author&gt;Ferguson, S. J.&lt;/author&gt;&lt;author&gt;Warren, M. J.&lt;/author&gt;&lt;/authors&gt;&lt;/contributors&gt;&lt;auth-address&gt;Department of Biochemistry, University of Oxford, South Parks Road, Oxford OX1 3QU, United Kingdom.&lt;/auth-address&gt;&lt;titles&gt;&lt;title&gt;Molecular hijacking of siroheme for the synthesis of heme and d1 heme&lt;/title&gt;&lt;secondary-title&gt;Proc Natl Acad Sci U S A&lt;/secondary-title&gt;&lt;/titles&gt;&lt;periodical&gt;&lt;full-title&gt;Proc Natl Acad Sci U S A&lt;/full-title&gt;&lt;/periodical&gt;&lt;pages&gt;18260-5&lt;/pages&gt;&lt;volume&gt;108&lt;/volume&gt;&lt;number&gt;45&lt;/number&gt;&lt;keywords&gt;&lt;keyword&gt;Chromatography, High Pressure Liquid&lt;/keyword&gt;&lt;keyword&gt;Heme/*analogs &amp;amp; derivatives/chemical synthesis/chemistry/metabolism&lt;/keyword&gt;&lt;keyword&gt;Oxygen/metabolism&lt;/keyword&gt;&lt;/keywords&gt;&lt;dates&gt;&lt;year&gt;2011&lt;/year&gt;&lt;pub-dates&gt;&lt;date&gt;Nov 8&lt;/date&gt;&lt;/pub-dates&gt;&lt;/dates&gt;&lt;isbn&gt;1091-6490 (Electronic)&amp;#xD;0027-8424 (Linking)&lt;/isbn&gt;&lt;accession-num&gt;21969545&lt;/accession-num&gt;&lt;urls&gt;&lt;related-urls&gt;&lt;url&gt;https://www.ncbi.nlm.nih.gov/pubmed/21969545&lt;/url&gt;&lt;/related-urls&gt;&lt;/urls&gt;&lt;custom2&gt;3215036&lt;/custom2&gt;&lt;electronic-resource-num&gt;10.1073/pnas.1108228108&lt;/electronic-resource-num&gt;&lt;/record&gt;&lt;/Cite&gt;&lt;/EndNote&gt;</w:instrText>
            </w:r>
            <w:r>
              <w:fldChar w:fldCharType="separate"/>
            </w:r>
            <w:r w:rsidRPr="00B53634">
              <w:rPr>
                <w:noProof/>
                <w:vertAlign w:val="superscript"/>
              </w:rPr>
              <w:t>599</w:t>
            </w:r>
            <w:r>
              <w:fldChar w:fldCharType="end"/>
            </w:r>
          </w:p>
        </w:tc>
      </w:tr>
      <w:tr w:rsidR="00971D67" w14:paraId="1E8EADC1" w14:textId="77777777" w:rsidTr="00C42DDD">
        <w:tc>
          <w:tcPr>
            <w:tcW w:w="2287" w:type="dxa"/>
          </w:tcPr>
          <w:p w14:paraId="3DCCA993" w14:textId="347D883A" w:rsidR="00971D67" w:rsidRDefault="0034709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incomycin</w:t>
            </w:r>
          </w:p>
        </w:tc>
        <w:tc>
          <w:tcPr>
            <w:tcW w:w="1364" w:type="dxa"/>
          </w:tcPr>
          <w:p w14:paraId="6F923B4D" w14:textId="08EC09BE" w:rsidR="00971D67" w:rsidRDefault="00347093" w:rsidP="00C42DDD">
            <w:r>
              <w:t>yes</w:t>
            </w:r>
          </w:p>
        </w:tc>
        <w:tc>
          <w:tcPr>
            <w:tcW w:w="1364" w:type="dxa"/>
          </w:tcPr>
          <w:p w14:paraId="57F9DD13" w14:textId="3260CE60" w:rsidR="00971D67" w:rsidRDefault="00347093" w:rsidP="00C42DDD">
            <w:r>
              <w:t>Gram pos</w:t>
            </w:r>
          </w:p>
        </w:tc>
        <w:tc>
          <w:tcPr>
            <w:tcW w:w="1141" w:type="dxa"/>
          </w:tcPr>
          <w:p w14:paraId="27A31585" w14:textId="77777777" w:rsidR="00971D67" w:rsidRDefault="00971D67" w:rsidP="00C42DDD"/>
        </w:tc>
        <w:tc>
          <w:tcPr>
            <w:tcW w:w="1141" w:type="dxa"/>
          </w:tcPr>
          <w:p w14:paraId="367D4D35" w14:textId="77777777" w:rsidR="00971D67" w:rsidRDefault="00971D67" w:rsidP="00C42DDD"/>
        </w:tc>
        <w:tc>
          <w:tcPr>
            <w:tcW w:w="2051" w:type="dxa"/>
          </w:tcPr>
          <w:p w14:paraId="0007C572" w14:textId="77777777" w:rsidR="00971D67" w:rsidRDefault="00971D67" w:rsidP="00C42DDD"/>
        </w:tc>
        <w:tc>
          <w:tcPr>
            <w:tcW w:w="1346" w:type="dxa"/>
          </w:tcPr>
          <w:p w14:paraId="452E5C10" w14:textId="145EB3BF" w:rsidR="00971D67" w:rsidRDefault="007B05B0" w:rsidP="00C42DDD">
            <w:r>
              <w:fldChar w:fldCharType="begin">
                <w:fldData xml:space="preserve">PEVuZE5vdGU+PENpdGU+PEF1dGhvcj5NYWNsZW9kPC9BdXRob3I+PFllYXI+MTk2NDwvWWVhcj48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WNsZW9kPC9BdXRob3I+PFllYXI+MTk2NDwvWWVhcj48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B05B0">
              <w:rPr>
                <w:noProof/>
                <w:vertAlign w:val="superscript"/>
              </w:rPr>
              <w:t>600</w:t>
            </w:r>
            <w:r>
              <w:fldChar w:fldCharType="end"/>
            </w:r>
          </w:p>
        </w:tc>
      </w:tr>
      <w:tr w:rsidR="00971D67" w14:paraId="355F707F" w14:textId="77777777" w:rsidTr="00C42DDD">
        <w:tc>
          <w:tcPr>
            <w:tcW w:w="2287" w:type="dxa"/>
          </w:tcPr>
          <w:p w14:paraId="06D098FA" w14:textId="49565C8D" w:rsidR="00971D67" w:rsidRDefault="00A767B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ethylenomycin</w:t>
            </w:r>
            <w:proofErr w:type="spellEnd"/>
          </w:p>
        </w:tc>
        <w:tc>
          <w:tcPr>
            <w:tcW w:w="1364" w:type="dxa"/>
          </w:tcPr>
          <w:p w14:paraId="0B89697E" w14:textId="36AB5661" w:rsidR="00971D67" w:rsidRDefault="00A767B6" w:rsidP="00C42DDD">
            <w:r>
              <w:t>yes</w:t>
            </w:r>
          </w:p>
        </w:tc>
        <w:tc>
          <w:tcPr>
            <w:tcW w:w="1364" w:type="dxa"/>
          </w:tcPr>
          <w:p w14:paraId="31A0C2DE" w14:textId="58ECC965" w:rsidR="00971D67" w:rsidRDefault="00A767B6" w:rsidP="00C42DDD">
            <w:r>
              <w:t>Gram pos, gram neg</w:t>
            </w:r>
          </w:p>
        </w:tc>
        <w:tc>
          <w:tcPr>
            <w:tcW w:w="1141" w:type="dxa"/>
          </w:tcPr>
          <w:p w14:paraId="7F608C0C" w14:textId="77777777" w:rsidR="00971D67" w:rsidRDefault="00971D67" w:rsidP="00C42DDD"/>
        </w:tc>
        <w:tc>
          <w:tcPr>
            <w:tcW w:w="1141" w:type="dxa"/>
          </w:tcPr>
          <w:p w14:paraId="35E99A8D" w14:textId="77777777" w:rsidR="00971D67" w:rsidRDefault="00971D67" w:rsidP="00C42DDD"/>
        </w:tc>
        <w:tc>
          <w:tcPr>
            <w:tcW w:w="2051" w:type="dxa"/>
          </w:tcPr>
          <w:p w14:paraId="5DDAE62B" w14:textId="77777777" w:rsidR="00971D67" w:rsidRDefault="00971D67" w:rsidP="00C42DDD"/>
        </w:tc>
        <w:tc>
          <w:tcPr>
            <w:tcW w:w="1346" w:type="dxa"/>
          </w:tcPr>
          <w:p w14:paraId="31BCDC62" w14:textId="51A368CB" w:rsidR="00971D67" w:rsidRDefault="00A767B6" w:rsidP="00C42DDD">
            <w:r>
              <w:fldChar w:fldCharType="begin">
                <w:fldData xml:space="preserve">PEVuZE5vdGU+PENpdGU+PEF1dGhvcj5Ib2JiczwvQXV0aG9yPjxZZWFyPjE5OTI8L1llYXI+PFJl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2JiczwvQXV0aG9yPjxZZWFyPjE5OTI8L1llYXI+PFJl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767B6">
              <w:rPr>
                <w:noProof/>
                <w:vertAlign w:val="superscript"/>
              </w:rPr>
              <w:t>602</w:t>
            </w:r>
            <w:r>
              <w:fldChar w:fldCharType="end"/>
            </w:r>
          </w:p>
        </w:tc>
      </w:tr>
      <w:tr w:rsidR="00971D67" w14:paraId="4CA696A6" w14:textId="77777777" w:rsidTr="00C42DDD">
        <w:tc>
          <w:tcPr>
            <w:tcW w:w="2287" w:type="dxa"/>
          </w:tcPr>
          <w:p w14:paraId="4580B9D6" w14:textId="69BEC42E" w:rsidR="00971D67" w:rsidRDefault="0030450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olybdenum cofactor</w:t>
            </w:r>
          </w:p>
        </w:tc>
        <w:tc>
          <w:tcPr>
            <w:tcW w:w="1364" w:type="dxa"/>
          </w:tcPr>
          <w:p w14:paraId="76660D79" w14:textId="77777777" w:rsidR="00971D67" w:rsidRDefault="00971D67" w:rsidP="00C42DDD"/>
        </w:tc>
        <w:tc>
          <w:tcPr>
            <w:tcW w:w="1364" w:type="dxa"/>
          </w:tcPr>
          <w:p w14:paraId="441FC6C7" w14:textId="77777777" w:rsidR="00971D67" w:rsidRDefault="00971D67" w:rsidP="00C42DDD"/>
        </w:tc>
        <w:tc>
          <w:tcPr>
            <w:tcW w:w="1141" w:type="dxa"/>
          </w:tcPr>
          <w:p w14:paraId="1219A8D2" w14:textId="77777777" w:rsidR="00971D67" w:rsidRDefault="00971D67" w:rsidP="00C42DDD"/>
        </w:tc>
        <w:tc>
          <w:tcPr>
            <w:tcW w:w="1141" w:type="dxa"/>
          </w:tcPr>
          <w:p w14:paraId="7D6E42AC" w14:textId="77777777" w:rsidR="00971D67" w:rsidRDefault="00971D67" w:rsidP="00C42DDD"/>
        </w:tc>
        <w:tc>
          <w:tcPr>
            <w:tcW w:w="2051" w:type="dxa"/>
          </w:tcPr>
          <w:p w14:paraId="0A00BE25" w14:textId="3BA89347" w:rsidR="00971D67" w:rsidRDefault="00304502" w:rsidP="00C42DDD">
            <w:r>
              <w:t>Nitrogen reduction</w:t>
            </w:r>
          </w:p>
        </w:tc>
        <w:tc>
          <w:tcPr>
            <w:tcW w:w="1346" w:type="dxa"/>
          </w:tcPr>
          <w:p w14:paraId="598B3615" w14:textId="764EDF8B" w:rsidR="00971D67" w:rsidRDefault="00304502" w:rsidP="00C42DDD">
            <w:r>
              <w:fldChar w:fldCharType="begin"/>
            </w:r>
            <w:r>
              <w:instrText xml:space="preserve"> ADDIN EN.CITE &lt;EndNote&gt;&lt;Cite&gt;&lt;Author&gt;Pienkos&lt;/Author&gt;&lt;Year&gt;1977&lt;/Year&gt;&lt;RecNum&gt;616&lt;/RecNum&gt;&lt;DisplayText&gt;&lt;style face="superscript"&gt;603&lt;/style&gt;&lt;/DisplayText&gt;&lt;record&gt;&lt;rec-number&gt;616&lt;/rec-number&gt;&lt;foreign-keys&gt;&lt;key app="EN" db-id="p5zs9pw5ltwzr3e0webppaa6ae5zxdxszf5s" timestamp="1548194355"&gt;616&lt;/key&gt;&lt;/foreign-keys&gt;&lt;ref-type name="Journal Article"&gt;17&lt;/ref-type&gt;&lt;contributors&gt;&lt;authors&gt;&lt;author&gt;Pienkos, P. T.&lt;/author&gt;&lt;author&gt;Shah, V. K.&lt;/author&gt;&lt;author&gt;Brill, W. J.&lt;/author&gt;&lt;/authors&gt;&lt;/contributors&gt;&lt;titles&gt;&lt;title&gt;Molybdenum cofactors from molybdoenzymes and in vitro reconstitution of nitrogenase and nitrate reductase&lt;/title&gt;&lt;secondary-title&gt;Proc Natl Acad Sci U S A&lt;/secondary-title&gt;&lt;/titles&gt;&lt;periodical&gt;&lt;full-title&gt;Proc Natl Acad Sci U S A&lt;/full-title&gt;&lt;/periodical&gt;&lt;pages&gt;5468-71&lt;/pages&gt;&lt;volume&gt;74&lt;/volume&gt;&lt;number&gt;12&lt;/number&gt;&lt;keywords&gt;&lt;keyword&gt;Azotobacter&lt;/keyword&gt;&lt;keyword&gt;Coenzymes/isolation &amp;amp; purification/*metabolism&lt;/keyword&gt;&lt;keyword&gt;Ferredoxins/*metabolism&lt;/keyword&gt;&lt;keyword&gt;Molybdenum/isolation &amp;amp; purification&lt;/keyword&gt;&lt;keyword&gt;Molybdoferredoxin/*metabolism&lt;/keyword&gt;&lt;keyword&gt;Neurospora crassa&lt;/keyword&gt;&lt;keyword&gt;Nitrate Reductases/*metabolism&lt;/keyword&gt;&lt;keyword&gt;Nitrogenase/*metabolism&lt;/keyword&gt;&lt;keyword&gt;Oxidation-Reduction&lt;/keyword&gt;&lt;keyword&gt;Structure-Activity Relationship&lt;/keyword&gt;&lt;keyword&gt;Xanthine Oxidase/analysis/*metabolism&lt;/keyword&gt;&lt;/keywords&gt;&lt;dates&gt;&lt;year&gt;1977&lt;/year&gt;&lt;pub-dates&gt;&lt;date&gt;Dec&lt;/date&gt;&lt;/pub-dates&gt;&lt;/dates&gt;&lt;isbn&gt;0027-8424 (Print)&amp;#xD;0027-8424 (Linking)&lt;/isbn&gt;&lt;accession-num&gt;146198&lt;/accession-num&gt;&lt;urls&gt;&lt;related-urls&gt;&lt;url&gt;https://www.ncbi.nlm.nih.gov/pubmed/146198&lt;/url&gt;&lt;/related-urls&gt;&lt;/urls&gt;&lt;custom2&gt;431767&lt;/custom2&gt;&lt;/record&gt;&lt;/Cite&gt;&lt;/EndNote&gt;</w:instrText>
            </w:r>
            <w:r>
              <w:fldChar w:fldCharType="separate"/>
            </w:r>
            <w:r w:rsidRPr="00304502">
              <w:rPr>
                <w:noProof/>
                <w:vertAlign w:val="superscript"/>
              </w:rPr>
              <w:t>603</w:t>
            </w:r>
            <w:r>
              <w:fldChar w:fldCharType="end"/>
            </w:r>
          </w:p>
        </w:tc>
      </w:tr>
      <w:tr w:rsidR="00C86E77" w14:paraId="79AC0C33" w14:textId="77777777" w:rsidTr="00C42DDD">
        <w:tc>
          <w:tcPr>
            <w:tcW w:w="2287" w:type="dxa"/>
          </w:tcPr>
          <w:p w14:paraId="45998BA9" w14:textId="4ACBC6E0" w:rsidR="00C86E77" w:rsidRDefault="00C86E77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haseolotoxin</w:t>
            </w:r>
          </w:p>
        </w:tc>
        <w:tc>
          <w:tcPr>
            <w:tcW w:w="1364" w:type="dxa"/>
          </w:tcPr>
          <w:p w14:paraId="2E8FA57E" w14:textId="77777777" w:rsidR="00C86E77" w:rsidRDefault="00C86E77" w:rsidP="00C42DDD"/>
        </w:tc>
        <w:tc>
          <w:tcPr>
            <w:tcW w:w="1364" w:type="dxa"/>
          </w:tcPr>
          <w:p w14:paraId="57CC971B" w14:textId="77777777" w:rsidR="00C86E77" w:rsidRDefault="00C86E77" w:rsidP="00C42DDD"/>
        </w:tc>
        <w:tc>
          <w:tcPr>
            <w:tcW w:w="1141" w:type="dxa"/>
          </w:tcPr>
          <w:p w14:paraId="5ECDD9D2" w14:textId="77777777" w:rsidR="00C86E77" w:rsidRDefault="00C86E77" w:rsidP="00C42DDD"/>
        </w:tc>
        <w:tc>
          <w:tcPr>
            <w:tcW w:w="1141" w:type="dxa"/>
          </w:tcPr>
          <w:p w14:paraId="1A2A4687" w14:textId="77777777" w:rsidR="00C86E77" w:rsidRDefault="00C86E77" w:rsidP="00C42DDD"/>
        </w:tc>
        <w:tc>
          <w:tcPr>
            <w:tcW w:w="2051" w:type="dxa"/>
          </w:tcPr>
          <w:p w14:paraId="62E05879" w14:textId="1A400086" w:rsidR="00C86E77" w:rsidRDefault="00C86E77" w:rsidP="00C42DDD">
            <w:r>
              <w:t>phytotoxin</w:t>
            </w:r>
          </w:p>
        </w:tc>
        <w:tc>
          <w:tcPr>
            <w:tcW w:w="1346" w:type="dxa"/>
          </w:tcPr>
          <w:p w14:paraId="53AEF2F9" w14:textId="74F47B80" w:rsidR="00C86E77" w:rsidRDefault="00C86E77" w:rsidP="00C42DDD">
            <w:r>
              <w:fldChar w:fldCharType="begin">
                <w:fldData xml:space="preserve">PEVuZE5vdGU+PENpdGU+PEF1dGhvcj5BZ3VpbGVyYTwvQXV0aG9yPjxZZWFyPjIwMTc8L1llYXI+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Z3VpbGVyYTwvQXV0aG9yPjxZZWFyPjIwMTc8L1llYXI+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86E77">
              <w:rPr>
                <w:noProof/>
                <w:vertAlign w:val="superscript"/>
              </w:rPr>
              <w:t>604</w:t>
            </w:r>
            <w:r>
              <w:fldChar w:fldCharType="end"/>
            </w:r>
          </w:p>
        </w:tc>
      </w:tr>
      <w:tr w:rsidR="00C86E77" w14:paraId="4088E6C6" w14:textId="77777777" w:rsidTr="00C42DDD">
        <w:tc>
          <w:tcPr>
            <w:tcW w:w="2287" w:type="dxa"/>
          </w:tcPr>
          <w:p w14:paraId="15CB163D" w14:textId="7CBC9A81" w:rsidR="00C86E77" w:rsidRDefault="00532D1F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QS</w:t>
            </w:r>
          </w:p>
        </w:tc>
        <w:tc>
          <w:tcPr>
            <w:tcW w:w="1364" w:type="dxa"/>
          </w:tcPr>
          <w:p w14:paraId="2B20DE2E" w14:textId="77777777" w:rsidR="00C86E77" w:rsidRDefault="00C86E77" w:rsidP="00C42DDD"/>
        </w:tc>
        <w:tc>
          <w:tcPr>
            <w:tcW w:w="1364" w:type="dxa"/>
          </w:tcPr>
          <w:p w14:paraId="26F85125" w14:textId="77777777" w:rsidR="00C86E77" w:rsidRDefault="00C86E77" w:rsidP="00C42DDD"/>
        </w:tc>
        <w:tc>
          <w:tcPr>
            <w:tcW w:w="1141" w:type="dxa"/>
          </w:tcPr>
          <w:p w14:paraId="1F4DC864" w14:textId="77777777" w:rsidR="00C86E77" w:rsidRDefault="00C86E77" w:rsidP="00C42DDD"/>
        </w:tc>
        <w:tc>
          <w:tcPr>
            <w:tcW w:w="1141" w:type="dxa"/>
          </w:tcPr>
          <w:p w14:paraId="060D76E7" w14:textId="77777777" w:rsidR="00C86E77" w:rsidRDefault="00C86E77" w:rsidP="00C42DDD"/>
        </w:tc>
        <w:tc>
          <w:tcPr>
            <w:tcW w:w="2051" w:type="dxa"/>
          </w:tcPr>
          <w:p w14:paraId="4D9735D6" w14:textId="1BDCB793" w:rsidR="00C86E77" w:rsidRDefault="00532D1F" w:rsidP="00C42DDD">
            <w:r>
              <w:t>Signaling</w:t>
            </w:r>
          </w:p>
        </w:tc>
        <w:tc>
          <w:tcPr>
            <w:tcW w:w="1346" w:type="dxa"/>
          </w:tcPr>
          <w:p w14:paraId="3CF93C3E" w14:textId="475073E9" w:rsidR="00C86E77" w:rsidRDefault="00532D1F" w:rsidP="00C42DDD">
            <w:r>
              <w:fldChar w:fldCharType="begin"/>
            </w:r>
            <w:r>
              <w:instrText xml:space="preserve"> ADDIN EN.CITE &lt;EndNote&gt;&lt;Cite&gt;&lt;Author&gt;Haussler&lt;/Author&gt;&lt;Year&gt;2008&lt;/Year&gt;&lt;RecNum&gt;618&lt;/RecNum&gt;&lt;DisplayText&gt;&lt;style face="superscript"&gt;605&lt;/style&gt;&lt;/DisplayText&gt;&lt;record&gt;&lt;rec-number&gt;618&lt;/rec-number&gt;&lt;foreign-keys&gt;&lt;key app="EN" db-id="p5zs9pw5ltwzr3e0webppaa6ae5zxdxszf5s" timestamp="1548194571"&gt;618&lt;/key&gt;&lt;/foreign-keys&gt;&lt;ref-type name="Journal Article"&gt;17&lt;/ref-type&gt;&lt;contributors&gt;&lt;authors&gt;&lt;author&gt;Haussler, S.&lt;/author&gt;&lt;author&gt;Becker, T.&lt;/author&gt;&lt;/authors&gt;&lt;/contributors&gt;&lt;auth-address&gt;Department of Cell Biology, Helmholtz Center for Infection Research, Braunschweig, Germany. susanne.haeussler@helmholtz-hzi.de&lt;/auth-address&gt;&lt;titles&gt;&lt;title&gt;The pseudomonas quinolone signal (PQS) balances life and death in Pseudomonas aeruginosa populations&lt;/title&gt;&lt;secondary-title&gt;PLoS Pathog&lt;/secondary-title&gt;&lt;/titles&gt;&lt;periodical&gt;&lt;full-title&gt;PLoS Pathog&lt;/full-title&gt;&lt;/periodical&gt;&lt;pages&gt;e1000166&lt;/pages&gt;&lt;volume&gt;4&lt;/volume&gt;&lt;number&gt;9&lt;/number&gt;&lt;keywords&gt;&lt;keyword&gt;4-Quinolones&lt;/keyword&gt;&lt;keyword&gt;Antioxidants&lt;/keyword&gt;&lt;keyword&gt;Oxidants&lt;/keyword&gt;&lt;keyword&gt;Pseudomonas aeruginosa/cytology/*physiology&lt;/keyword&gt;&lt;keyword&gt;Quinolones/*pharmacology&lt;/keyword&gt;&lt;keyword&gt;Quorum Sensing&lt;/keyword&gt;&lt;keyword&gt;Reactive Oxygen Species&lt;/keyword&gt;&lt;keyword&gt;*Selection, Genetic&lt;/keyword&gt;&lt;/keywords&gt;&lt;dates&gt;&lt;year&gt;2008&lt;/year&gt;&lt;pub-dates&gt;&lt;date&gt;Sep 26&lt;/date&gt;&lt;/pub-dates&gt;&lt;/dates&gt;&lt;isbn&gt;1553-7374 (Electronic)&amp;#xD;1553-7366 (Linking)&lt;/isbn&gt;&lt;accession-num&gt;18818733&lt;/accession-num&gt;&lt;urls&gt;&lt;related-urls&gt;&lt;url&gt;https://www.ncbi.nlm.nih.gov/pubmed/18818733&lt;/url&gt;&lt;/related-urls&gt;&lt;/urls&gt;&lt;custom2&gt;2533401&lt;/custom2&gt;&lt;electronic-resource-num&gt;10.1371/journal.ppat.1000166&lt;/electronic-resource-num&gt;&lt;/record&gt;&lt;/Cite&gt;&lt;/EndNote&gt;</w:instrText>
            </w:r>
            <w:r>
              <w:fldChar w:fldCharType="separate"/>
            </w:r>
            <w:r w:rsidRPr="00532D1F">
              <w:rPr>
                <w:noProof/>
                <w:vertAlign w:val="superscript"/>
              </w:rPr>
              <w:t>605</w:t>
            </w:r>
            <w:r>
              <w:fldChar w:fldCharType="end"/>
            </w:r>
          </w:p>
        </w:tc>
      </w:tr>
      <w:tr w:rsidR="00C86E77" w14:paraId="334277B2" w14:textId="77777777" w:rsidTr="00C42DDD">
        <w:tc>
          <w:tcPr>
            <w:tcW w:w="2287" w:type="dxa"/>
          </w:tcPr>
          <w:p w14:paraId="33DD60AA" w14:textId="7E545CC7" w:rsidR="00C86E77" w:rsidRDefault="00DC01B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pyrrolnitrin</w:t>
            </w:r>
          </w:p>
        </w:tc>
        <w:tc>
          <w:tcPr>
            <w:tcW w:w="1364" w:type="dxa"/>
          </w:tcPr>
          <w:p w14:paraId="4ED21720" w14:textId="776171A0" w:rsidR="00C86E77" w:rsidRDefault="00DC01B7" w:rsidP="00C42DDD">
            <w:r>
              <w:t>yes</w:t>
            </w:r>
          </w:p>
        </w:tc>
        <w:tc>
          <w:tcPr>
            <w:tcW w:w="1364" w:type="dxa"/>
          </w:tcPr>
          <w:p w14:paraId="6CCDF765" w14:textId="39D29674" w:rsidR="00C86E77" w:rsidRDefault="00DC01B7" w:rsidP="00C42DDD">
            <w:r>
              <w:t>Gram pos</w:t>
            </w:r>
          </w:p>
        </w:tc>
        <w:tc>
          <w:tcPr>
            <w:tcW w:w="1141" w:type="dxa"/>
          </w:tcPr>
          <w:p w14:paraId="3498D68D" w14:textId="693D0D6C" w:rsidR="00C86E77" w:rsidRDefault="00DC01B7" w:rsidP="00C42DDD">
            <w:r>
              <w:t>yes</w:t>
            </w:r>
          </w:p>
        </w:tc>
        <w:tc>
          <w:tcPr>
            <w:tcW w:w="1141" w:type="dxa"/>
          </w:tcPr>
          <w:p w14:paraId="666BB89C" w14:textId="77777777" w:rsidR="00C86E77" w:rsidRDefault="00C86E77" w:rsidP="00C42DDD"/>
        </w:tc>
        <w:tc>
          <w:tcPr>
            <w:tcW w:w="2051" w:type="dxa"/>
          </w:tcPr>
          <w:p w14:paraId="4D962D43" w14:textId="77777777" w:rsidR="00C86E77" w:rsidRDefault="00C86E77" w:rsidP="00C42DDD"/>
        </w:tc>
        <w:tc>
          <w:tcPr>
            <w:tcW w:w="1346" w:type="dxa"/>
          </w:tcPr>
          <w:p w14:paraId="15532F18" w14:textId="1FB27377" w:rsidR="00C86E77" w:rsidRDefault="0063006D" w:rsidP="00C42DDD">
            <w:r>
              <w:fldChar w:fldCharType="begin"/>
            </w:r>
            <w:r>
              <w:instrText xml:space="preserve"> ADDIN EN.CITE &lt;EndNote&gt;&lt;Cite&gt;&lt;Author&gt;el-Banna&lt;/Author&gt;&lt;Year&gt;1998&lt;/Year&gt;&lt;RecNum&gt;619&lt;/RecNum&gt;&lt;DisplayText&gt;&lt;style face="superscript"&gt;606&lt;/style&gt;&lt;/DisplayText&gt;&lt;record&gt;&lt;rec-number&gt;619&lt;/rec-number&gt;&lt;foreign-keys&gt;&lt;key app="EN" db-id="p5zs9pw5ltwzr3e0webppaa6ae5zxdxszf5s" timestamp="1548194890"&gt;619&lt;/key&gt;&lt;/foreign-keys&gt;&lt;ref-type name="Journal Article"&gt;17&lt;/ref-type&gt;&lt;contributors&gt;&lt;authors&gt;&lt;author&gt;el-Banna, N.&lt;/author&gt;&lt;author&gt;Winkelmann, G.&lt;/author&gt;&lt;/authors&gt;&lt;/contributors&gt;&lt;auth-address&gt;University of Tubingen, Germany.&lt;/auth-address&gt;&lt;titles&gt;&lt;title&gt;Pyrrolnitrin from Burkholderia cepacia: antibiotic activity against fungi and novel activities against streptomycetes&lt;/title&gt;&lt;secondary-title&gt;J Appl Microbiol&lt;/secondary-title&gt;&lt;/titles&gt;&lt;periodical&gt;&lt;full-title&gt;J Appl Microbiol&lt;/full-title&gt;&lt;/periodical&gt;&lt;pages&gt;69-78&lt;/pages&gt;&lt;volume&gt;85&lt;/volume&gt;&lt;number&gt;1&lt;/number&gt;&lt;keywords&gt;&lt;keyword&gt;Antifungal Agents/chemistry/isolation &amp;amp; purification/*pharmacology&lt;/keyword&gt;&lt;keyword&gt;Burkholderia cepacia/*chemistry/classification/growth &amp;amp; development&lt;/keyword&gt;&lt;keyword&gt;Chromatography, Gel&lt;/keyword&gt;&lt;keyword&gt;Chromatography, High Pressure Liquid&lt;/keyword&gt;&lt;keyword&gt;Mitochondria/metabolism&lt;/keyword&gt;&lt;keyword&gt;Neurospora crassa/*drug effects/metabolism&lt;/keyword&gt;&lt;keyword&gt;Pyrrolnitrin/chemistry/isolation &amp;amp; purification/*pharmacology&lt;/keyword&gt;&lt;keyword&gt;Spores/drug effects&lt;/keyword&gt;&lt;keyword&gt;Streptomyces/*drug effects/physiology&lt;/keyword&gt;&lt;keyword&gt;Tetramethylphenylenediamine/metabolism&lt;/keyword&gt;&lt;keyword&gt;*Water Microbiology&lt;/keyword&gt;&lt;/keywords&gt;&lt;dates&gt;&lt;year&gt;1998&lt;/year&gt;&lt;pub-dates&gt;&lt;date&gt;Jul&lt;/date&gt;&lt;/pub-dates&gt;&lt;/dates&gt;&lt;isbn&gt;1364-5072 (Print)&amp;#xD;1364-5072 (Linking)&lt;/isbn&gt;&lt;accession-num&gt;9721657&lt;/accession-num&gt;&lt;urls&gt;&lt;related-urls&gt;&lt;url&gt;https://www.ncbi.nlm.nih.gov/pubmed/9721657&lt;/url&gt;&lt;/related-urls&gt;&lt;/urls&gt;&lt;/record&gt;&lt;/Cite&gt;&lt;/EndNote&gt;</w:instrText>
            </w:r>
            <w:r>
              <w:fldChar w:fldCharType="separate"/>
            </w:r>
            <w:r w:rsidRPr="0063006D">
              <w:rPr>
                <w:noProof/>
                <w:vertAlign w:val="superscript"/>
              </w:rPr>
              <w:t>606</w:t>
            </w:r>
            <w:r>
              <w:fldChar w:fldCharType="end"/>
            </w:r>
          </w:p>
        </w:tc>
      </w:tr>
      <w:tr w:rsidR="00C86E77" w14:paraId="1032ABB5" w14:textId="77777777" w:rsidTr="00C42DDD">
        <w:tc>
          <w:tcPr>
            <w:tcW w:w="2287" w:type="dxa"/>
          </w:tcPr>
          <w:p w14:paraId="76CA11FF" w14:textId="54913B9A" w:rsidR="00C86E77" w:rsidRDefault="00DF1C5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quinolobactin</w:t>
            </w:r>
            <w:proofErr w:type="spellEnd"/>
          </w:p>
        </w:tc>
        <w:tc>
          <w:tcPr>
            <w:tcW w:w="1364" w:type="dxa"/>
          </w:tcPr>
          <w:p w14:paraId="41215C59" w14:textId="77777777" w:rsidR="00C86E77" w:rsidRDefault="00C86E77" w:rsidP="00C42DDD"/>
        </w:tc>
        <w:tc>
          <w:tcPr>
            <w:tcW w:w="1364" w:type="dxa"/>
          </w:tcPr>
          <w:p w14:paraId="37E08DC9" w14:textId="77777777" w:rsidR="00C86E77" w:rsidRDefault="00C86E77" w:rsidP="00C42DDD"/>
        </w:tc>
        <w:tc>
          <w:tcPr>
            <w:tcW w:w="1141" w:type="dxa"/>
          </w:tcPr>
          <w:p w14:paraId="3CAC2E7D" w14:textId="77777777" w:rsidR="00C86E77" w:rsidRDefault="00C86E77" w:rsidP="00C42DDD"/>
        </w:tc>
        <w:tc>
          <w:tcPr>
            <w:tcW w:w="1141" w:type="dxa"/>
          </w:tcPr>
          <w:p w14:paraId="34803C6A" w14:textId="77777777" w:rsidR="00C86E77" w:rsidRDefault="00C86E77" w:rsidP="00C42DDD"/>
        </w:tc>
        <w:tc>
          <w:tcPr>
            <w:tcW w:w="2051" w:type="dxa"/>
          </w:tcPr>
          <w:p w14:paraId="369A8187" w14:textId="5367D582" w:rsidR="00C86E77" w:rsidRDefault="00DF1C51" w:rsidP="00C42DDD">
            <w:r>
              <w:t>siderophore</w:t>
            </w:r>
          </w:p>
        </w:tc>
        <w:tc>
          <w:tcPr>
            <w:tcW w:w="1346" w:type="dxa"/>
          </w:tcPr>
          <w:p w14:paraId="6067FBC5" w14:textId="50D7DE72" w:rsidR="00C86E77" w:rsidRDefault="00CA274E" w:rsidP="00C42DDD">
            <w:r>
              <w:fldChar w:fldCharType="begin"/>
            </w:r>
            <w:r>
              <w:instrText xml:space="preserve"> ADDIN EN.CITE &lt;EndNote&gt;&lt;Cite&gt;&lt;Author&gt;Mossialos&lt;/Author&gt;&lt;Year&gt;2000&lt;/Year&gt;&lt;RecNum&gt;620&lt;/RecNum&gt;&lt;DisplayText&gt;&lt;style face="superscript"&gt;607&lt;/style&gt;&lt;/DisplayText&gt;&lt;record&gt;&lt;rec-number&gt;620&lt;/rec-number&gt;&lt;foreign-keys&gt;&lt;key app="EN" db-id="p5zs9pw5ltwzr3e0webppaa6ae5zxdxszf5s" timestamp="1548195134"&gt;620&lt;/key&gt;&lt;/foreign-keys&gt;&lt;ref-type name="Journal Article"&gt;17&lt;/ref-type&gt;&lt;contributors&gt;&lt;authors&gt;&lt;author&gt;Mossialos, D.&lt;/author&gt;&lt;author&gt;Meyer, J. M.&lt;/author&gt;&lt;author&gt;Budzikiewicz, H.&lt;/author&gt;&lt;author&gt;Wolff, U.&lt;/author&gt;&lt;author&gt;Koedam, N.&lt;/author&gt;&lt;author&gt;Baysse, C.&lt;/author&gt;&lt;author&gt;Anjaiah, V.&lt;/author&gt;&lt;author&gt;Cornelis, P.&lt;/author&gt;&lt;/authors&gt;&lt;/contributors&gt;&lt;auth-address&gt;Department of Immunology, Parasitology, and Ultrastructure, Flanders Interuniversity Institute for Biotechnology, Belgium.&lt;/auth-address&gt;&lt;titles&gt;&lt;title&gt;Quinolobactin, a new siderophore of Pseudomonas fluorescens ATCC 17400, the production of which is repressed by the cognate pyoverdine&lt;/title&gt;&lt;secondary-title&gt;Appl Environ Microbiol&lt;/secondary-title&gt;&lt;/titles&gt;&lt;periodical&gt;&lt;full-title&gt;Appl Environ Microbiol&lt;/full-title&gt;&lt;/periodical&gt;&lt;pages&gt;487-92&lt;/pages&gt;&lt;volume&gt;66&lt;/volume&gt;&lt;number&gt;2&lt;/number&gt;&lt;keywords&gt;&lt;keyword&gt;Bacterial Outer Membrane Proteins/biosynthesis/chemistry/metabolism&lt;/keyword&gt;&lt;keyword&gt;Culture Media/chemistry&lt;/keyword&gt;&lt;keyword&gt;DNA Transposable Elements&lt;/keyword&gt;&lt;keyword&gt;Electrophoresis, Polyacrylamide Gel&lt;/keyword&gt;&lt;keyword&gt;Iron/metabolism&lt;/keyword&gt;&lt;keyword&gt;Mutagenesis, Insertional&lt;/keyword&gt;&lt;keyword&gt;*Oligopeptides&lt;/keyword&gt;&lt;keyword&gt;Pigments, Biological/metabolism/*pharmacology&lt;/keyword&gt;&lt;keyword&gt;Pseudomonas fluorescens/drug effects/genetics/growth &amp;amp; development/*metabolism&lt;/keyword&gt;&lt;keyword&gt;*Quinolines&lt;/keyword&gt;&lt;keyword&gt;Siderophores/*biosynthesis&lt;/keyword&gt;&lt;/keywords&gt;&lt;dates&gt;&lt;year&gt;2000&lt;/year&gt;&lt;pub-dates&gt;&lt;date&gt;Feb&lt;/date&gt;&lt;/pub-dates&gt;&lt;/dates&gt;&lt;isbn&gt;0099-2240 (Print)&amp;#xD;0099-2240 (Linking)&lt;/isbn&gt;&lt;accession-num&gt;10653708&lt;/accession-num&gt;&lt;urls&gt;&lt;related-urls&gt;&lt;url&gt;https://www.ncbi.nlm.nih.gov/pubmed/10653708&lt;/url&gt;&lt;/related-urls&gt;&lt;/urls&gt;&lt;custom2&gt;91853&lt;/custom2&gt;&lt;/record&gt;&lt;/Cite&gt;&lt;/EndNote&gt;</w:instrText>
            </w:r>
            <w:r>
              <w:fldChar w:fldCharType="separate"/>
            </w:r>
            <w:r w:rsidRPr="00CA274E">
              <w:rPr>
                <w:noProof/>
                <w:vertAlign w:val="superscript"/>
              </w:rPr>
              <w:t>607</w:t>
            </w:r>
            <w:r>
              <w:fldChar w:fldCharType="end"/>
            </w:r>
          </w:p>
        </w:tc>
      </w:tr>
      <w:tr w:rsidR="00C86E77" w14:paraId="5D20BCEC" w14:textId="77777777" w:rsidTr="00C42DDD">
        <w:tc>
          <w:tcPr>
            <w:tcW w:w="2287" w:type="dxa"/>
          </w:tcPr>
          <w:p w14:paraId="0C37A558" w14:textId="34042B99" w:rsidR="00C86E77" w:rsidRDefault="0029074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hizocticin</w:t>
            </w:r>
            <w:proofErr w:type="spellEnd"/>
          </w:p>
        </w:tc>
        <w:tc>
          <w:tcPr>
            <w:tcW w:w="1364" w:type="dxa"/>
          </w:tcPr>
          <w:p w14:paraId="4DCEDEDC" w14:textId="77777777" w:rsidR="00C86E77" w:rsidRDefault="00C86E77" w:rsidP="00C42DDD"/>
        </w:tc>
        <w:tc>
          <w:tcPr>
            <w:tcW w:w="1364" w:type="dxa"/>
          </w:tcPr>
          <w:p w14:paraId="1448791D" w14:textId="77777777" w:rsidR="00C86E77" w:rsidRDefault="00C86E77" w:rsidP="00C42DDD"/>
        </w:tc>
        <w:tc>
          <w:tcPr>
            <w:tcW w:w="1141" w:type="dxa"/>
          </w:tcPr>
          <w:p w14:paraId="3B5B032F" w14:textId="2DCB0C2A" w:rsidR="00C86E77" w:rsidRDefault="00290746" w:rsidP="00C42DDD">
            <w:r>
              <w:t>yes</w:t>
            </w:r>
          </w:p>
        </w:tc>
        <w:tc>
          <w:tcPr>
            <w:tcW w:w="1141" w:type="dxa"/>
          </w:tcPr>
          <w:p w14:paraId="2D95FE03" w14:textId="77777777" w:rsidR="00C86E77" w:rsidRDefault="00C86E77" w:rsidP="00C42DDD"/>
        </w:tc>
        <w:tc>
          <w:tcPr>
            <w:tcW w:w="2051" w:type="dxa"/>
          </w:tcPr>
          <w:p w14:paraId="6E3E8E0E" w14:textId="77777777" w:rsidR="00C86E77" w:rsidRDefault="00C86E77" w:rsidP="00C42DDD"/>
        </w:tc>
        <w:tc>
          <w:tcPr>
            <w:tcW w:w="1346" w:type="dxa"/>
          </w:tcPr>
          <w:p w14:paraId="70DCAE89" w14:textId="63364EF4" w:rsidR="00C86E77" w:rsidRDefault="00346AE8" w:rsidP="00C42DDD">
            <w:r>
              <w:fldChar w:fldCharType="begin"/>
            </w:r>
            <w:r>
              <w:instrText xml:space="preserve"> ADDIN EN.CITE &lt;EndNote&gt;&lt;Cite&gt;&lt;Author&gt;Borisova&lt;/Author&gt;&lt;Year&gt;2010&lt;/Year&gt;&lt;RecNum&gt;621&lt;/RecNum&gt;&lt;DisplayText&gt;&lt;style face="superscript"&gt;608&lt;/style&gt;&lt;/DisplayText&gt;&lt;record&gt;&lt;rec-number&gt;621&lt;/rec-number&gt;&lt;foreign-keys&gt;&lt;key app="EN" db-id="p5zs9pw5ltwzr3e0webppaa6ae5zxdxszf5s" timestamp="1548195280"&gt;621&lt;/key&gt;&lt;/foreign-keys&gt;&lt;ref-type name="Journal Article"&gt;17&lt;/ref-type&gt;&lt;contributors&gt;&lt;authors&gt;&lt;author&gt;Borisova, S. A.&lt;/author&gt;&lt;author&gt;Circello, B. T.&lt;/author&gt;&lt;author&gt;Zhang, J. K.&lt;/author&gt;&lt;author&gt;van der Donk, W. A.&lt;/author&gt;&lt;author&gt;Metcalf, W. W.&lt;/author&gt;&lt;/authors&gt;&lt;/contributors&gt;&lt;auth-address&gt;Institute for Genomic Biology, University of Illinois at Urbana-Champaign, Urbana, IL 61801, USA.&lt;/auth-address&gt;&lt;titles&gt;&lt;title&gt;Biosynthesis of rhizocticins, antifungal phosphonate oligopeptides produced by Bacillus subtilis ATCC6633&lt;/title&gt;&lt;secondary-title&gt;Chem Biol&lt;/secondary-title&gt;&lt;/titles&gt;&lt;periodical&gt;&lt;full-title&gt;Chem Biol&lt;/full-title&gt;&lt;/periodical&gt;&lt;pages&gt;28-37&lt;/pages&gt;&lt;volume&gt;17&lt;/volume&gt;&lt;number&gt;1&lt;/number&gt;&lt;keywords&gt;&lt;keyword&gt;Amino Acid Sequence&lt;/keyword&gt;&lt;keyword&gt;Antifungal Agents/*metabolism&lt;/keyword&gt;&lt;keyword&gt;Bacillus subtilis/genetics/*metabolism&lt;/keyword&gt;&lt;keyword&gt;Bacterial Proteins/metabolism&lt;/keyword&gt;&lt;keyword&gt;Computational Biology&lt;/keyword&gt;&lt;keyword&gt;Molecular Sequence Data&lt;/keyword&gt;&lt;keyword&gt;*Multigene Family&lt;/keyword&gt;&lt;keyword&gt;Oligopeptides/*genetics/*metabolism&lt;/keyword&gt;&lt;keyword&gt;Organophosphonates/*metabolism&lt;/keyword&gt;&lt;keyword&gt;Organophosphorus Compounds/metabolism&lt;/keyword&gt;&lt;keyword&gt;Phosphotransferases (Phosphomutases)/metabolism&lt;/keyword&gt;&lt;/keywords&gt;&lt;dates&gt;&lt;year&gt;2010&lt;/year&gt;&lt;pub-dates&gt;&lt;date&gt;Jan 29&lt;/date&gt;&lt;/pub-dates&gt;&lt;/dates&gt;&lt;isbn&gt;1879-1301 (Electronic)&amp;#xD;1074-5521 (Linking)&lt;/isbn&gt;&lt;accession-num&gt;20142038&lt;/accession-num&gt;&lt;urls&gt;&lt;related-urls&gt;&lt;url&gt;https://www.ncbi.nlm.nih.gov/pubmed/20142038&lt;/url&gt;&lt;/related-urls&gt;&lt;/urls&gt;&lt;custom2&gt;2819989&lt;/custom2&gt;&lt;electronic-resource-num&gt;10.1016/j.chembiol.2009.11.017&lt;/electronic-resource-num&gt;&lt;/record&gt;&lt;/Cite&gt;&lt;/EndNote&gt;</w:instrText>
            </w:r>
            <w:r>
              <w:fldChar w:fldCharType="separate"/>
            </w:r>
            <w:r w:rsidRPr="00346AE8">
              <w:rPr>
                <w:noProof/>
                <w:vertAlign w:val="superscript"/>
              </w:rPr>
              <w:t>608</w:t>
            </w:r>
            <w:r>
              <w:fldChar w:fldCharType="end"/>
            </w:r>
          </w:p>
        </w:tc>
      </w:tr>
      <w:tr w:rsidR="00C86E77" w14:paraId="17A2EC90" w14:textId="77777777" w:rsidTr="00C42DDD">
        <w:tc>
          <w:tcPr>
            <w:tcW w:w="2287" w:type="dxa"/>
          </w:tcPr>
          <w:p w14:paraId="2E1609E7" w14:textId="4327DE48" w:rsidR="00C86E77" w:rsidRDefault="00F36CA0" w:rsidP="00C42DDD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T3 toxin</w:t>
            </w:r>
          </w:p>
        </w:tc>
        <w:tc>
          <w:tcPr>
            <w:tcW w:w="1364" w:type="dxa"/>
          </w:tcPr>
          <w:p w14:paraId="1E86B7AA" w14:textId="77777777" w:rsidR="00C86E77" w:rsidRDefault="00C86E77" w:rsidP="00C42DDD"/>
        </w:tc>
        <w:tc>
          <w:tcPr>
            <w:tcW w:w="1364" w:type="dxa"/>
          </w:tcPr>
          <w:p w14:paraId="3140B8F2" w14:textId="77777777" w:rsidR="00C86E77" w:rsidRDefault="00C86E77" w:rsidP="00C42DDD"/>
        </w:tc>
        <w:tc>
          <w:tcPr>
            <w:tcW w:w="1141" w:type="dxa"/>
          </w:tcPr>
          <w:p w14:paraId="1B03DAA2" w14:textId="77777777" w:rsidR="00C86E77" w:rsidRDefault="00C86E77" w:rsidP="00C42DDD"/>
        </w:tc>
        <w:tc>
          <w:tcPr>
            <w:tcW w:w="1141" w:type="dxa"/>
          </w:tcPr>
          <w:p w14:paraId="7DE72D99" w14:textId="77777777" w:rsidR="00C86E77" w:rsidRDefault="00C86E77" w:rsidP="00C42DDD"/>
        </w:tc>
        <w:tc>
          <w:tcPr>
            <w:tcW w:w="2051" w:type="dxa"/>
          </w:tcPr>
          <w:p w14:paraId="28CD41FE" w14:textId="66F4BC97" w:rsidR="00C86E77" w:rsidRDefault="00F36CA0" w:rsidP="00C42DDD">
            <w:r>
              <w:t>neurotoxin</w:t>
            </w:r>
          </w:p>
        </w:tc>
        <w:tc>
          <w:tcPr>
            <w:tcW w:w="1346" w:type="dxa"/>
          </w:tcPr>
          <w:p w14:paraId="6569670B" w14:textId="71277304" w:rsidR="00C86E77" w:rsidRDefault="00F36CA0" w:rsidP="00C42DDD">
            <w:r>
              <w:fldChar w:fldCharType="begin"/>
            </w:r>
            <w:r>
              <w:instrText xml:space="preserve"> ADDIN EN.CITE &lt;EndNote&gt;&lt;Cite&gt;&lt;Author&gt;Soto-Liebe&lt;/Author&gt;&lt;Year&gt;2010&lt;/Year&gt;&lt;RecNum&gt;623&lt;/RecNum&gt;&lt;DisplayText&gt;&lt;style face="superscript"&gt;33&lt;/style&gt;&lt;/DisplayText&gt;&lt;record&gt;&lt;rec-number&gt;623&lt;/rec-number&gt;&lt;foreign-keys&gt;&lt;key app="EN" db-id="p5zs9pw5ltwzr3e0webppaa6ae5zxdxszf5s" timestamp="1548195436"&gt;623&lt;/key&gt;&lt;/foreign-keys&gt;&lt;ref-type name="Journal Article"&gt;17&lt;/ref-type&gt;&lt;contributors&gt;&lt;authors&gt;&lt;author&gt;Soto-Liebe, K.&lt;/author&gt;&lt;author&gt;Murillo, A. A.&lt;/author&gt;&lt;author&gt;Krock, B.&lt;/author&gt;&lt;author&gt;Stucken, K.&lt;/author&gt;&lt;author&gt;Fuentes-Valdes, J. J.&lt;/author&gt;&lt;author&gt;Trefault, N.&lt;/author&gt;&lt;author&gt;Cembella, A.&lt;/author&gt;&lt;author&gt;Vasquez, M.&lt;/author&gt;&lt;/authors&gt;&lt;/contributors&gt;&lt;auth-address&gt;Pontificia Universidad Catolica de Chile, Alameda 340, 6513492 Santiago, Chile.&lt;/auth-address&gt;&lt;titles&gt;&lt;title&gt;Reassessment of the toxin profile of Cylindrospermopsis raciborskii T3 and function of putative sulfotransferases in synthesis of sulfated and sulfonated PSP toxins&lt;/title&gt;&lt;secondary-title&gt;Toxicon&lt;/secondary-title&gt;&lt;/titles&gt;&lt;periodical&gt;&lt;full-title&gt;Toxicon&lt;/full-title&gt;&lt;/periodical&gt;&lt;pages&gt;1350-61&lt;/pages&gt;&lt;volume&gt;56&lt;/volume&gt;&lt;number&gt;8&lt;/number&gt;&lt;keywords&gt;&lt;keyword&gt;Bacterial Toxins/biosynthesis/*chemistry/isolation &amp;amp; purification&lt;/keyword&gt;&lt;keyword&gt;Chromatography, Liquid&lt;/keyword&gt;&lt;keyword&gt;Cylindrospermopsis/*chemistry/genetics&lt;/keyword&gt;&lt;keyword&gt;Genes, Bacterial&lt;/keyword&gt;&lt;keyword&gt;Genome, Bacterial&lt;/keyword&gt;&lt;keyword&gt;Molecular Sequence Data&lt;/keyword&gt;&lt;keyword&gt;Multigene Family&lt;/keyword&gt;&lt;keyword&gt;Sequence Analysis, DNA&lt;/keyword&gt;&lt;keyword&gt;Sulfotransferases/genetics/*physiology&lt;/keyword&gt;&lt;keyword&gt;Tandem Mass Spectrometry&lt;/keyword&gt;&lt;/keywords&gt;&lt;dates&gt;&lt;year&gt;2010&lt;/year&gt;&lt;pub-dates&gt;&lt;date&gt;Dec&lt;/date&gt;&lt;/pub-dates&gt;&lt;/dates&gt;&lt;isbn&gt;1879-3150 (Electronic)&amp;#xD;0041-0101 (Linking)&lt;/isbn&gt;&lt;accession-num&gt;20692275&lt;/accession-num&gt;&lt;urls&gt;&lt;related-urls&gt;&lt;url&gt;https://www.ncbi.nlm.nih.gov/pubmed/20692275&lt;/url&gt;&lt;/related-urls&gt;&lt;/urls&gt;&lt;electronic-resource-num&gt;10.1016/j.toxicon.2010.07.022&lt;/electronic-resource-num&gt;&lt;/record&gt;&lt;/Cite&gt;&lt;/EndNote&gt;</w:instrText>
            </w:r>
            <w:r>
              <w:fldChar w:fldCharType="separate"/>
            </w:r>
            <w:r w:rsidRPr="00F36CA0">
              <w:rPr>
                <w:noProof/>
                <w:vertAlign w:val="superscript"/>
              </w:rPr>
              <w:t>33</w:t>
            </w:r>
            <w:r>
              <w:fldChar w:fldCharType="end"/>
            </w:r>
          </w:p>
        </w:tc>
      </w:tr>
      <w:tr w:rsidR="00C86E77" w14:paraId="3529B836" w14:textId="77777777" w:rsidTr="00C42DDD">
        <w:tc>
          <w:tcPr>
            <w:tcW w:w="2287" w:type="dxa"/>
          </w:tcPr>
          <w:p w14:paraId="0A50D1F0" w14:textId="525DAA10" w:rsidR="00C86E77" w:rsidRDefault="008B377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oxoflavin</w:t>
            </w:r>
            <w:proofErr w:type="spellEnd"/>
          </w:p>
        </w:tc>
        <w:tc>
          <w:tcPr>
            <w:tcW w:w="1364" w:type="dxa"/>
          </w:tcPr>
          <w:p w14:paraId="59928860" w14:textId="062128D5" w:rsidR="00C86E77" w:rsidRDefault="008B3773" w:rsidP="00C42DDD">
            <w:r>
              <w:t>yes</w:t>
            </w:r>
          </w:p>
        </w:tc>
        <w:tc>
          <w:tcPr>
            <w:tcW w:w="1364" w:type="dxa"/>
          </w:tcPr>
          <w:p w14:paraId="6586C0CF" w14:textId="3881DD15" w:rsidR="00C86E77" w:rsidRDefault="008B3773" w:rsidP="00C42DDD">
            <w:r>
              <w:t>Gram pos, gram neg</w:t>
            </w:r>
          </w:p>
        </w:tc>
        <w:tc>
          <w:tcPr>
            <w:tcW w:w="1141" w:type="dxa"/>
          </w:tcPr>
          <w:p w14:paraId="7D9FC1A7" w14:textId="77777777" w:rsidR="00C86E77" w:rsidRDefault="00C86E77" w:rsidP="00C42DDD"/>
        </w:tc>
        <w:tc>
          <w:tcPr>
            <w:tcW w:w="1141" w:type="dxa"/>
          </w:tcPr>
          <w:p w14:paraId="74D5188E" w14:textId="77777777" w:rsidR="00C86E77" w:rsidRDefault="00C86E77" w:rsidP="00C42DDD"/>
        </w:tc>
        <w:tc>
          <w:tcPr>
            <w:tcW w:w="2051" w:type="dxa"/>
          </w:tcPr>
          <w:p w14:paraId="2E1BE737" w14:textId="77777777" w:rsidR="00C86E77" w:rsidRDefault="00C86E77" w:rsidP="00C42DDD"/>
        </w:tc>
        <w:tc>
          <w:tcPr>
            <w:tcW w:w="1346" w:type="dxa"/>
          </w:tcPr>
          <w:p w14:paraId="7F81E48B" w14:textId="07DD0901" w:rsidR="00C86E77" w:rsidRDefault="008B3773" w:rsidP="00C42DDD">
            <w:r>
              <w:fldChar w:fldCharType="begin"/>
            </w:r>
            <w:r>
              <w:instrText xml:space="preserve"> ADDIN EN.CITE &lt;EndNote&gt;&lt;Cite&gt;&lt;Author&gt;Machlowitz&lt;/Author&gt;&lt;Year&gt;1954&lt;/Year&gt;&lt;RecNum&gt;624&lt;/RecNum&gt;&lt;DisplayText&gt;&lt;style face="superscript"&gt;610&lt;/style&gt;&lt;/DisplayText&gt;&lt;record&gt;&lt;rec-number&gt;624&lt;/rec-number&gt;&lt;foreign-keys&gt;&lt;key app="EN" db-id="p5zs9pw5ltwzr3e0webppaa6ae5zxdxszf5s" timestamp="1548196451"&gt;624&lt;/key&gt;&lt;/foreign-keys&gt;&lt;ref-type name="Journal Article"&gt;17&lt;/ref-type&gt;&lt;contributors&gt;&lt;authors&gt;&lt;author&gt;Machlowitz, R. A.&lt;/author&gt;&lt;author&gt;Fisher, W. P.&lt;/author&gt;&lt;author&gt;Mc, Kay Bs&lt;/author&gt;&lt;author&gt;Tytell, A. A.&lt;/author&gt;&lt;author&gt;Charney, J.&lt;/author&gt;&lt;/authors&gt;&lt;/contributors&gt;&lt;titles&gt;&lt;title&gt;Xanthothricin, a new antibiotic&lt;/title&gt;&lt;secondary-title&gt;Antibiot Chemother (Northfield)&lt;/secondary-title&gt;&lt;/titles&gt;&lt;periodical&gt;&lt;full-title&gt;Antibiot Chemother (Northfield)&lt;/full-title&gt;&lt;/periodical&gt;&lt;pages&gt;259-61&lt;/pages&gt;&lt;volume&gt;4&lt;/volume&gt;&lt;number&gt;3&lt;/number&gt;&lt;keywords&gt;&lt;keyword&gt;*Anti-Bacterial Agents&lt;/keyword&gt;&lt;keyword&gt;*Antibiotics, Antitubercular&lt;/keyword&gt;&lt;keyword&gt;*Dermatologic Agents&lt;/keyword&gt;&lt;keyword&gt;Humans&lt;/keyword&gt;&lt;keyword&gt;*Pyrimidinones&lt;/keyword&gt;&lt;keyword&gt;*Triazines&lt;/keyword&gt;&lt;keyword&gt;*Antibiotics&lt;/keyword&gt;&lt;/keywords&gt;&lt;dates&gt;&lt;year&gt;1954&lt;/year&gt;&lt;pub-dates&gt;&lt;date&gt;Mar&lt;/date&gt;&lt;/pub-dates&gt;&lt;/dates&gt;&lt;isbn&gt;0570-3123 (Print)&amp;#xD;0570-3123 (Linking)&lt;/isbn&gt;&lt;accession-num&gt;24542943&lt;/accession-num&gt;&lt;urls&gt;&lt;related-urls&gt;&lt;url&gt;https://www.ncbi.nlm.nih.gov/pubmed/24542943&lt;/url&gt;&lt;/related-urls&gt;&lt;/urls&gt;&lt;/record&gt;&lt;/Cite&gt;&lt;/EndNote&gt;</w:instrText>
            </w:r>
            <w:r>
              <w:fldChar w:fldCharType="separate"/>
            </w:r>
            <w:r w:rsidRPr="008B3773">
              <w:rPr>
                <w:noProof/>
                <w:vertAlign w:val="superscript"/>
              </w:rPr>
              <w:t>610</w:t>
            </w:r>
            <w:r>
              <w:fldChar w:fldCharType="end"/>
            </w:r>
          </w:p>
        </w:tc>
      </w:tr>
      <w:tr w:rsidR="00C86E77" w14:paraId="67E4D902" w14:textId="77777777" w:rsidTr="00C42DDD">
        <w:tc>
          <w:tcPr>
            <w:tcW w:w="2287" w:type="dxa"/>
          </w:tcPr>
          <w:p w14:paraId="200D0EFF" w14:textId="4C5F471D" w:rsidR="00C86E77" w:rsidRDefault="0057702B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57702B">
              <w:rPr>
                <w:rFonts w:ascii="Calibri" w:hAnsi="Calibri" w:cs="Calibri"/>
                <w:color w:val="000000"/>
              </w:rPr>
              <w:t>tropodithietic</w:t>
            </w:r>
            <w:proofErr w:type="spellEnd"/>
            <w:r w:rsidRPr="0057702B">
              <w:rPr>
                <w:rFonts w:ascii="Calibri" w:hAnsi="Calibri" w:cs="Calibri"/>
                <w:color w:val="000000"/>
              </w:rPr>
              <w:t xml:space="preserve"> acid</w:t>
            </w:r>
          </w:p>
        </w:tc>
        <w:tc>
          <w:tcPr>
            <w:tcW w:w="1364" w:type="dxa"/>
          </w:tcPr>
          <w:p w14:paraId="30051E16" w14:textId="408E422C" w:rsidR="00C86E77" w:rsidRDefault="00A4528F" w:rsidP="00C42DDD">
            <w:r>
              <w:t>yes</w:t>
            </w:r>
          </w:p>
        </w:tc>
        <w:tc>
          <w:tcPr>
            <w:tcW w:w="1364" w:type="dxa"/>
          </w:tcPr>
          <w:p w14:paraId="4F5FF67A" w14:textId="7F412D72" w:rsidR="00C86E77" w:rsidRDefault="00730287" w:rsidP="00C42DDD">
            <w:r>
              <w:t>Gram pos, gram neg</w:t>
            </w:r>
          </w:p>
        </w:tc>
        <w:tc>
          <w:tcPr>
            <w:tcW w:w="1141" w:type="dxa"/>
          </w:tcPr>
          <w:p w14:paraId="2F7F80E9" w14:textId="77777777" w:rsidR="00C86E77" w:rsidRDefault="00C86E77" w:rsidP="00C42DDD"/>
        </w:tc>
        <w:tc>
          <w:tcPr>
            <w:tcW w:w="1141" w:type="dxa"/>
          </w:tcPr>
          <w:p w14:paraId="49813546" w14:textId="42506DAB" w:rsidR="00C86E77" w:rsidRDefault="00EE5601" w:rsidP="00C42DDD">
            <w:r>
              <w:t>yes</w:t>
            </w:r>
          </w:p>
        </w:tc>
        <w:tc>
          <w:tcPr>
            <w:tcW w:w="2051" w:type="dxa"/>
          </w:tcPr>
          <w:p w14:paraId="7CE594F8" w14:textId="153329D9" w:rsidR="00C86E77" w:rsidRDefault="00730287" w:rsidP="00C42DDD">
            <w:r>
              <w:t>signaling</w:t>
            </w:r>
          </w:p>
        </w:tc>
        <w:tc>
          <w:tcPr>
            <w:tcW w:w="1346" w:type="dxa"/>
          </w:tcPr>
          <w:p w14:paraId="0E90E66F" w14:textId="445E8E67" w:rsidR="00C86E77" w:rsidRDefault="00401523" w:rsidP="00C42DDD">
            <w:r>
              <w:fldChar w:fldCharType="begin">
                <w:fldData xml:space="preserve">PEVuZE5vdGU+PENpdGU+PEF1dGhvcj5CZXllcnNtYW5uPC9BdXRob3I+PFllYXI+MjAxNzwvWWVh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==
</w:fldData>
              </w:fldChar>
            </w:r>
            <w:r w:rsidR="00985051">
              <w:instrText xml:space="preserve"> ADDIN EN.CITE </w:instrText>
            </w:r>
            <w:r w:rsidR="00985051">
              <w:fldChar w:fldCharType="begin">
                <w:fldData xml:space="preserve">PEVuZE5vdGU+PENpdGU+PEF1dGhvcj5CZXllcnNtYW5uPC9BdXRob3I+PFllYXI+MjAxNzwvWWVh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==
</w:fldData>
              </w:fldChar>
            </w:r>
            <w:r w:rsidR="00985051">
              <w:instrText xml:space="preserve"> ADDIN EN.CITE.DATA </w:instrText>
            </w:r>
            <w:r w:rsidR="00985051">
              <w:fldChar w:fldCharType="end"/>
            </w:r>
            <w:r>
              <w:fldChar w:fldCharType="separate"/>
            </w:r>
            <w:r w:rsidR="00985051" w:rsidRPr="00985051">
              <w:rPr>
                <w:noProof/>
                <w:vertAlign w:val="superscript"/>
              </w:rPr>
              <w:t>611,612</w:t>
            </w:r>
            <w:r>
              <w:fldChar w:fldCharType="end"/>
            </w:r>
          </w:p>
        </w:tc>
      </w:tr>
      <w:tr w:rsidR="00C86E77" w14:paraId="3FB47ECA" w14:textId="77777777" w:rsidTr="00C42DDD">
        <w:tc>
          <w:tcPr>
            <w:tcW w:w="2287" w:type="dxa"/>
          </w:tcPr>
          <w:p w14:paraId="3636BD77" w14:textId="01665177" w:rsidR="00C86E77" w:rsidRDefault="00C007D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yocyanine</w:t>
            </w:r>
            <w:proofErr w:type="spellEnd"/>
          </w:p>
        </w:tc>
        <w:tc>
          <w:tcPr>
            <w:tcW w:w="1364" w:type="dxa"/>
          </w:tcPr>
          <w:p w14:paraId="6D0F4350" w14:textId="35BC43D9" w:rsidR="00C86E77" w:rsidRDefault="00C007DD" w:rsidP="00C42DDD">
            <w:r>
              <w:t>yes</w:t>
            </w:r>
          </w:p>
        </w:tc>
        <w:tc>
          <w:tcPr>
            <w:tcW w:w="1364" w:type="dxa"/>
          </w:tcPr>
          <w:p w14:paraId="7D964008" w14:textId="07220A07" w:rsidR="00C86E77" w:rsidRDefault="00C007DD" w:rsidP="00C42DDD">
            <w:r>
              <w:t>Gram pos, gram neg</w:t>
            </w:r>
          </w:p>
        </w:tc>
        <w:tc>
          <w:tcPr>
            <w:tcW w:w="1141" w:type="dxa"/>
          </w:tcPr>
          <w:p w14:paraId="0823695F" w14:textId="5F8E4A24" w:rsidR="00C86E77" w:rsidRDefault="008F287E" w:rsidP="00C42DDD">
            <w:r>
              <w:t>yes</w:t>
            </w:r>
          </w:p>
        </w:tc>
        <w:tc>
          <w:tcPr>
            <w:tcW w:w="1141" w:type="dxa"/>
          </w:tcPr>
          <w:p w14:paraId="518E1BBB" w14:textId="77777777" w:rsidR="00C86E77" w:rsidRDefault="00C86E77" w:rsidP="00C42DDD"/>
        </w:tc>
        <w:tc>
          <w:tcPr>
            <w:tcW w:w="2051" w:type="dxa"/>
          </w:tcPr>
          <w:p w14:paraId="53CAB3F1" w14:textId="77777777" w:rsidR="00C86E77" w:rsidRDefault="00C86E77" w:rsidP="00C42DDD"/>
        </w:tc>
        <w:tc>
          <w:tcPr>
            <w:tcW w:w="1346" w:type="dxa"/>
          </w:tcPr>
          <w:p w14:paraId="22660AAE" w14:textId="30637C87" w:rsidR="00C86E77" w:rsidRDefault="00192B3A" w:rsidP="00C42DDD">
            <w:r>
              <w:fldChar w:fldCharType="begin">
                <w:fldData xml:space="preserve">PEVuZE5vdGU+PENpdGU+PEF1dGhvcj5CYXJvbjwvQXV0aG9yPjxZZWFyPjE5ODE8L1llYXI+PFJl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JvbjwvQXV0aG9yPjxZZWFyPjE5ODE8L1llYXI+PFJl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92B3A">
              <w:rPr>
                <w:noProof/>
                <w:vertAlign w:val="superscript"/>
              </w:rPr>
              <w:t>613,614</w:t>
            </w:r>
            <w:r>
              <w:fldChar w:fldCharType="end"/>
            </w:r>
          </w:p>
        </w:tc>
      </w:tr>
      <w:tr w:rsidR="00C86E77" w14:paraId="4833E98B" w14:textId="77777777" w:rsidTr="00C42DDD">
        <w:tc>
          <w:tcPr>
            <w:tcW w:w="2287" w:type="dxa"/>
          </w:tcPr>
          <w:p w14:paraId="7F11E98B" w14:textId="343C235A" w:rsidR="00C86E77" w:rsidRDefault="00511C9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osfazinomycin</w:t>
            </w:r>
            <w:proofErr w:type="spellEnd"/>
          </w:p>
        </w:tc>
        <w:tc>
          <w:tcPr>
            <w:tcW w:w="1364" w:type="dxa"/>
          </w:tcPr>
          <w:p w14:paraId="6D3972BA" w14:textId="77777777" w:rsidR="00C86E77" w:rsidRDefault="00C86E77" w:rsidP="00C42DDD"/>
        </w:tc>
        <w:tc>
          <w:tcPr>
            <w:tcW w:w="1364" w:type="dxa"/>
          </w:tcPr>
          <w:p w14:paraId="4FF345E0" w14:textId="77777777" w:rsidR="00C86E77" w:rsidRDefault="00C86E77" w:rsidP="00C42DDD"/>
        </w:tc>
        <w:tc>
          <w:tcPr>
            <w:tcW w:w="1141" w:type="dxa"/>
          </w:tcPr>
          <w:p w14:paraId="42CC8967" w14:textId="6D07AAE1" w:rsidR="00C86E77" w:rsidRDefault="00511C90" w:rsidP="00C42DDD">
            <w:r>
              <w:t>yes</w:t>
            </w:r>
          </w:p>
        </w:tc>
        <w:tc>
          <w:tcPr>
            <w:tcW w:w="1141" w:type="dxa"/>
          </w:tcPr>
          <w:p w14:paraId="3BC004E4" w14:textId="77777777" w:rsidR="00C86E77" w:rsidRDefault="00C86E77" w:rsidP="00C42DDD"/>
        </w:tc>
        <w:tc>
          <w:tcPr>
            <w:tcW w:w="2051" w:type="dxa"/>
          </w:tcPr>
          <w:p w14:paraId="50887BD0" w14:textId="77777777" w:rsidR="00C86E77" w:rsidRDefault="00C86E77" w:rsidP="00C42DDD"/>
        </w:tc>
        <w:tc>
          <w:tcPr>
            <w:tcW w:w="1346" w:type="dxa"/>
          </w:tcPr>
          <w:p w14:paraId="1F02C45D" w14:textId="621DF112" w:rsidR="00C86E77" w:rsidRDefault="00922714" w:rsidP="00C42DDD">
            <w:r>
              <w:fldChar w:fldCharType="begin"/>
            </w:r>
            <w:r>
              <w:instrText xml:space="preserve"> ADDIN EN.CITE &lt;EndNote&gt;&lt;Cite&gt;&lt;Author&gt;Huang&lt;/Author&gt;&lt;Year&gt;2015&lt;/Year&gt;&lt;RecNum&gt;629&lt;/RecNum&gt;&lt;DisplayText&gt;&lt;style face="superscript"&gt;615&lt;/style&gt;&lt;/DisplayText&gt;&lt;record&gt;&lt;rec-number&gt;629&lt;/rec-number&gt;&lt;foreign-keys&gt;&lt;key app="EN" db-id="p5zs9pw5ltwzr3e0webppaa6ae5zxdxszf5s" timestamp="1548198215"&gt;629&lt;/key&gt;&lt;/foreign-keys&gt;&lt;ref-type name="Journal Article"&gt;17&lt;/ref-type&gt;&lt;contributors&gt;&lt;authors&gt;&lt;author&gt;Huang, Z.&lt;/author&gt;&lt;author&gt;Wang, K. K.&lt;/author&gt;&lt;author&gt;Lee, J.&lt;/author&gt;&lt;author&gt;van der Donk, W. A.&lt;/author&gt;&lt;/authors&gt;&lt;/contributors&gt;&lt;auth-address&gt;Institute for Genomic Biology, University of Illinois at Urbana-Champaign, Urbana, IL 61801. ; Department of Chemistry, University of Illinois at Urbana-Champaign, Urbana, IL 61801. ; Howard Hughes Medical Institute, University of Illinois at Urbana-Champaign, Urbana, IL 61801.&amp;#xD;Institute for Genomic Biology, University of Illinois at Urbana-Champaign, Urbana, IL 61801.&lt;/auth-address&gt;&lt;titles&gt;&lt;title&gt;Biosynthesis of fosfazinomycin is a convergent process&lt;/title&gt;&lt;secondary-title&gt;Chem Sci&lt;/secondary-title&gt;&lt;/titles&gt;&lt;periodical&gt;&lt;full-title&gt;Chem Sci&lt;/full-title&gt;&lt;/periodical&gt;&lt;pages&gt;1282-1287&lt;/pages&gt;&lt;volume&gt;6&lt;/volume&gt;&lt;number&gt;2&lt;/number&gt;&lt;dates&gt;&lt;year&gt;2015&lt;/year&gt;&lt;pub-dates&gt;&lt;date&gt;Feb 1&lt;/date&gt;&lt;/pub-dates&gt;&lt;/dates&gt;&lt;isbn&gt;2041-6520 (Print)&amp;#xD;2041-6520 (Linking)&lt;/isbn&gt;&lt;accession-num&gt;25621145&lt;/accession-num&gt;&lt;urls&gt;&lt;related-urls&gt;&lt;url&gt;https://www.ncbi.nlm.nih.gov/pubmed/25621145&lt;/url&gt;&lt;/related-urls&gt;&lt;/urls&gt;&lt;custom2&gt;4303578&lt;/custom2&gt;&lt;electronic-resource-num&gt;10.1039/C4SC03095H&lt;/electronic-resource-num&gt;&lt;/record&gt;&lt;/Cite&gt;&lt;/EndNote&gt;</w:instrText>
            </w:r>
            <w:r>
              <w:fldChar w:fldCharType="separate"/>
            </w:r>
            <w:r w:rsidRPr="00922714">
              <w:rPr>
                <w:noProof/>
                <w:vertAlign w:val="superscript"/>
              </w:rPr>
              <w:t>615</w:t>
            </w:r>
            <w:r>
              <w:fldChar w:fldCharType="end"/>
            </w:r>
          </w:p>
        </w:tc>
      </w:tr>
      <w:tr w:rsidR="00C86E77" w14:paraId="7510A3E8" w14:textId="77777777" w:rsidTr="00C42DDD">
        <w:tc>
          <w:tcPr>
            <w:tcW w:w="2287" w:type="dxa"/>
          </w:tcPr>
          <w:p w14:paraId="4368046F" w14:textId="36EAC093" w:rsidR="00C86E77" w:rsidRDefault="0089047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erobactin</w:t>
            </w:r>
          </w:p>
        </w:tc>
        <w:tc>
          <w:tcPr>
            <w:tcW w:w="1364" w:type="dxa"/>
          </w:tcPr>
          <w:p w14:paraId="087EF3C3" w14:textId="77777777" w:rsidR="00C86E77" w:rsidRDefault="00C86E77" w:rsidP="00C42DDD"/>
        </w:tc>
        <w:tc>
          <w:tcPr>
            <w:tcW w:w="1364" w:type="dxa"/>
          </w:tcPr>
          <w:p w14:paraId="095A46BA" w14:textId="77777777" w:rsidR="00C86E77" w:rsidRDefault="00C86E77" w:rsidP="00C42DDD"/>
        </w:tc>
        <w:tc>
          <w:tcPr>
            <w:tcW w:w="1141" w:type="dxa"/>
          </w:tcPr>
          <w:p w14:paraId="6757FA9A" w14:textId="77777777" w:rsidR="00C86E77" w:rsidRDefault="00C86E77" w:rsidP="00C42DDD"/>
        </w:tc>
        <w:tc>
          <w:tcPr>
            <w:tcW w:w="1141" w:type="dxa"/>
          </w:tcPr>
          <w:p w14:paraId="3535C627" w14:textId="77777777" w:rsidR="00C86E77" w:rsidRDefault="00C86E77" w:rsidP="00C42DDD"/>
        </w:tc>
        <w:tc>
          <w:tcPr>
            <w:tcW w:w="2051" w:type="dxa"/>
          </w:tcPr>
          <w:p w14:paraId="6AFFA8B2" w14:textId="0F07EA1D" w:rsidR="00C86E77" w:rsidRDefault="00890476" w:rsidP="00C42DDD">
            <w:r>
              <w:t>siderophore</w:t>
            </w:r>
          </w:p>
        </w:tc>
        <w:tc>
          <w:tcPr>
            <w:tcW w:w="1346" w:type="dxa"/>
          </w:tcPr>
          <w:p w14:paraId="6CF7AF65" w14:textId="783A063A" w:rsidR="00C86E77" w:rsidRDefault="00C72720" w:rsidP="00C42DDD">
            <w:r>
              <w:fldChar w:fldCharType="begin"/>
            </w:r>
            <w:r>
              <w:instrText xml:space="preserve"> ADDIN EN.CITE &lt;EndNote&gt;&lt;Cite&gt;&lt;Author&gt;de Lorenzo&lt;/Author&gt;&lt;Year&gt;1988&lt;/Year&gt;&lt;RecNum&gt;630&lt;/RecNum&gt;&lt;DisplayText&gt;&lt;style face="superscript"&gt;616&lt;/style&gt;&lt;/DisplayText&gt;&lt;record&gt;&lt;rec-number&gt;630&lt;/rec-number&gt;&lt;foreign-keys&gt;&lt;key app="EN" db-id="p5zs9pw5ltwzr3e0webppaa6ae5zxdxszf5s" timestamp="1548198329"&gt;630&lt;/key&gt;&lt;/foreign-keys&gt;&lt;ref-type name="Journal Article"&gt;17&lt;/ref-type&gt;&lt;contributors&gt;&lt;authors&gt;&lt;author&gt;de Lorenzo, V.&lt;/author&gt;&lt;author&gt;Martinez, J. L.&lt;/author&gt;&lt;/authors&gt;&lt;/contributors&gt;&lt;auth-address&gt;Department of Biochimie Medicale, Centre Medical Universitaire, Geneve, Switzerland.&lt;/auth-address&gt;&lt;titles&gt;&lt;title&gt;Aerobactin production as a virulence factor: a reevaluation&lt;/title&gt;&lt;secondary-title&gt;Eur J Clin Microbiol Infect Dis&lt;/secondary-title&gt;&lt;/titles&gt;&lt;periodical&gt;&lt;full-title&gt;Eur J Clin Microbiol Infect Dis&lt;/full-title&gt;&lt;/periodical&gt;&lt;pages&gt;621-9&lt;/pages&gt;&lt;volume&gt;7&lt;/volume&gt;&lt;number&gt;5&lt;/number&gt;&lt;keywords&gt;&lt;keyword&gt;Enterobacteriaceae/growth &amp;amp; development/metabolism/*pathogenicity&lt;/keyword&gt;&lt;keyword&gt;Enterobacteriaceae Infections/epidemiology/microbiology&lt;/keyword&gt;&lt;keyword&gt;Enterobactin/biosynthesis&lt;/keyword&gt;&lt;keyword&gt;Humans&lt;/keyword&gt;&lt;keyword&gt;Hydroxamic Acids/*biosynthesis&lt;/keyword&gt;&lt;keyword&gt;Iron/metabolism&lt;/keyword&gt;&lt;keyword&gt;Iron Chelating Agents/*metabolism&lt;/keyword&gt;&lt;keyword&gt;Male&lt;/keyword&gt;&lt;keyword&gt;Virulence&lt;/keyword&gt;&lt;/keywords&gt;&lt;dates&gt;&lt;year&gt;1988&lt;/year&gt;&lt;pub-dates&gt;&lt;date&gt;Oct&lt;/date&gt;&lt;/pub-dates&gt;&lt;/dates&gt;&lt;isbn&gt;0934-9723 (Print)&amp;#xD;0934-9723 (Linking)&lt;/isbn&gt;&lt;accession-num&gt;2973985&lt;/accession-num&gt;&lt;urls&gt;&lt;related-urls&gt;&lt;url&gt;https://www.ncbi.nlm.nih.gov/pubmed/2973985&lt;/url&gt;&lt;/related-urls&gt;&lt;/urls&gt;&lt;/record&gt;&lt;/Cite&gt;&lt;/EndNote&gt;</w:instrText>
            </w:r>
            <w:r>
              <w:fldChar w:fldCharType="separate"/>
            </w:r>
            <w:r w:rsidRPr="00C72720">
              <w:rPr>
                <w:noProof/>
                <w:vertAlign w:val="superscript"/>
              </w:rPr>
              <w:t>616</w:t>
            </w:r>
            <w:r>
              <w:fldChar w:fldCharType="end"/>
            </w:r>
          </w:p>
        </w:tc>
      </w:tr>
      <w:tr w:rsidR="00C86E77" w14:paraId="68A01B69" w14:textId="77777777" w:rsidTr="00C42DDD">
        <w:tc>
          <w:tcPr>
            <w:tcW w:w="2287" w:type="dxa"/>
          </w:tcPr>
          <w:p w14:paraId="0DB33EEB" w14:textId="786086EF" w:rsidR="00C86E77" w:rsidRDefault="00BE49C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esferrioxam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b</w:t>
            </w:r>
          </w:p>
        </w:tc>
        <w:tc>
          <w:tcPr>
            <w:tcW w:w="1364" w:type="dxa"/>
          </w:tcPr>
          <w:p w14:paraId="30816802" w14:textId="77777777" w:rsidR="00C86E77" w:rsidRDefault="00C86E77" w:rsidP="00C42DDD"/>
        </w:tc>
        <w:tc>
          <w:tcPr>
            <w:tcW w:w="1364" w:type="dxa"/>
          </w:tcPr>
          <w:p w14:paraId="6F7FD5C3" w14:textId="77777777" w:rsidR="00C86E77" w:rsidRDefault="00C86E77" w:rsidP="00C42DDD"/>
        </w:tc>
        <w:tc>
          <w:tcPr>
            <w:tcW w:w="1141" w:type="dxa"/>
          </w:tcPr>
          <w:p w14:paraId="16388D28" w14:textId="77777777" w:rsidR="00C86E77" w:rsidRDefault="00C86E77" w:rsidP="00C42DDD"/>
        </w:tc>
        <w:tc>
          <w:tcPr>
            <w:tcW w:w="1141" w:type="dxa"/>
          </w:tcPr>
          <w:p w14:paraId="128BFFFD" w14:textId="77777777" w:rsidR="00C86E77" w:rsidRDefault="00C86E77" w:rsidP="00C42DDD"/>
        </w:tc>
        <w:tc>
          <w:tcPr>
            <w:tcW w:w="2051" w:type="dxa"/>
          </w:tcPr>
          <w:p w14:paraId="1FE85930" w14:textId="50D7AB91" w:rsidR="00C86E77" w:rsidRDefault="00BE49CD" w:rsidP="00C42DDD">
            <w:r>
              <w:t>siderophore</w:t>
            </w:r>
          </w:p>
        </w:tc>
        <w:tc>
          <w:tcPr>
            <w:tcW w:w="1346" w:type="dxa"/>
          </w:tcPr>
          <w:p w14:paraId="2FB25CD5" w14:textId="2A240449" w:rsidR="00C86E77" w:rsidRDefault="00BE49CD" w:rsidP="00C42DDD">
            <w:r>
              <w:fldChar w:fldCharType="begin"/>
            </w:r>
            <w:r>
              <w:instrText xml:space="preserve"> ADDIN EN.CITE &lt;EndNote&gt;&lt;Cite&gt;&lt;Author&gt;Carrasco&lt;/Author&gt;&lt;Year&gt;2009&lt;/Year&gt;&lt;RecNum&gt;631&lt;/RecNum&gt;&lt;DisplayText&gt;&lt;style face="superscript"&gt;617&lt;/style&gt;&lt;/DisplayText&gt;&lt;record&gt;&lt;rec-number&gt;631&lt;/rec-number&gt;&lt;foreign-keys&gt;&lt;key app="EN" db-id="p5zs9pw5ltwzr3e0webppaa6ae5zxdxszf5s" timestamp="1548198375"&gt;631&lt;/key&gt;&lt;/foreign-keys&gt;&lt;ref-type name="Journal Article"&gt;17&lt;/ref-type&gt;&lt;contributors&gt;&lt;authors&gt;&lt;author&gt;Carrasco, N.&lt;/author&gt;&lt;author&gt;Kretzschmar, R.&lt;/author&gt;&lt;author&gt;Xu, J.&lt;/author&gt;&lt;author&gt;Kraemer, S. M.&lt;/author&gt;&lt;/authors&gt;&lt;/contributors&gt;&lt;auth-address&gt;Institute of Biogeochemistry and Pollutant Dynamics, Department of Environmental Sciences, ETH Zurich, CHN, CH-8092 Zurich, Switzerland. naraya.carrasco@gmail.com&lt;/auth-address&gt;&lt;titles&gt;&lt;title&gt;Adsorption of hydroxamate siderophores and EDTA on goethite in the presence of the surfactant sodium dodecyl sulfate&lt;/title&gt;&lt;secondary-title&gt;Geochem Trans&lt;/secondary-title&gt;&lt;/titles&gt;&lt;periodical&gt;&lt;full-title&gt;Geochem Trans&lt;/full-title&gt;&lt;/periodical&gt;&lt;pages&gt;5&lt;/pages&gt;&lt;volume&gt;10&lt;/volume&gt;&lt;dates&gt;&lt;year&gt;2009&lt;/year&gt;&lt;pub-dates&gt;&lt;date&gt;Jun 13&lt;/date&gt;&lt;/pub-dates&gt;&lt;/dates&gt;&lt;isbn&gt;1467-4866 (Electronic)&amp;#xD;1467-4866 (Linking)&lt;/isbn&gt;&lt;accession-num&gt;19523232&lt;/accession-num&gt;&lt;urls&gt;&lt;related-urls&gt;&lt;url&gt;https://www.ncbi.nlm.nih.gov/pubmed/19523232&lt;/url&gt;&lt;/related-urls&gt;&lt;/urls&gt;&lt;custom2&gt;2706842&lt;/custom2&gt;&lt;electronic-resource-num&gt;10.1186/1467-4866-10-5&lt;/electronic-resource-num&gt;&lt;/record&gt;&lt;/Cite&gt;&lt;/EndNote&gt;</w:instrText>
            </w:r>
            <w:r>
              <w:fldChar w:fldCharType="separate"/>
            </w:r>
            <w:r w:rsidRPr="00BE49CD">
              <w:rPr>
                <w:noProof/>
                <w:vertAlign w:val="superscript"/>
              </w:rPr>
              <w:t>617</w:t>
            </w:r>
            <w:r>
              <w:fldChar w:fldCharType="end"/>
            </w:r>
          </w:p>
        </w:tc>
      </w:tr>
      <w:tr w:rsidR="00C86E77" w14:paraId="0A6C2DBF" w14:textId="77777777" w:rsidTr="00C42DDD">
        <w:tc>
          <w:tcPr>
            <w:tcW w:w="2287" w:type="dxa"/>
          </w:tcPr>
          <w:p w14:paraId="05762B5F" w14:textId="75A3668D" w:rsidR="00C86E77" w:rsidRDefault="0085036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aphylobactin</w:t>
            </w:r>
            <w:proofErr w:type="spellEnd"/>
          </w:p>
        </w:tc>
        <w:tc>
          <w:tcPr>
            <w:tcW w:w="1364" w:type="dxa"/>
          </w:tcPr>
          <w:p w14:paraId="216A7EE1" w14:textId="77777777" w:rsidR="00C86E77" w:rsidRDefault="00C86E77" w:rsidP="00C42DDD"/>
        </w:tc>
        <w:tc>
          <w:tcPr>
            <w:tcW w:w="1364" w:type="dxa"/>
          </w:tcPr>
          <w:p w14:paraId="0D924D64" w14:textId="77777777" w:rsidR="00C86E77" w:rsidRDefault="00C86E77" w:rsidP="00C42DDD"/>
        </w:tc>
        <w:tc>
          <w:tcPr>
            <w:tcW w:w="1141" w:type="dxa"/>
          </w:tcPr>
          <w:p w14:paraId="40AFAC07" w14:textId="77777777" w:rsidR="00C86E77" w:rsidRDefault="00C86E77" w:rsidP="00C42DDD"/>
        </w:tc>
        <w:tc>
          <w:tcPr>
            <w:tcW w:w="1141" w:type="dxa"/>
          </w:tcPr>
          <w:p w14:paraId="2E6752F3" w14:textId="77777777" w:rsidR="00C86E77" w:rsidRDefault="00C86E77" w:rsidP="00C42DDD"/>
        </w:tc>
        <w:tc>
          <w:tcPr>
            <w:tcW w:w="2051" w:type="dxa"/>
          </w:tcPr>
          <w:p w14:paraId="4CE5F5EA" w14:textId="77F9EC33" w:rsidR="00C86E77" w:rsidRDefault="00850368" w:rsidP="00C42DDD">
            <w:r>
              <w:t>siderophore</w:t>
            </w:r>
          </w:p>
        </w:tc>
        <w:tc>
          <w:tcPr>
            <w:tcW w:w="1346" w:type="dxa"/>
          </w:tcPr>
          <w:p w14:paraId="2D17F058" w14:textId="01887C52" w:rsidR="00C86E77" w:rsidRDefault="00850368" w:rsidP="00C42DDD">
            <w:r>
              <w:fldChar w:fldCharType="begin">
                <w:fldData xml:space="preserve">PEVuZE5vdGU+PENpdGU+PEF1dGhvcj5EYWxlPC9BdXRob3I+PFllYXI+MjAwNDwvWWVhcj48UmVj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EYWxlPC9BdXRob3I+PFllYXI+MjAwNDwvWWVhcj48UmVj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50368">
              <w:rPr>
                <w:noProof/>
                <w:vertAlign w:val="superscript"/>
              </w:rPr>
              <w:t>618</w:t>
            </w:r>
            <w:r>
              <w:fldChar w:fldCharType="end"/>
            </w:r>
          </w:p>
        </w:tc>
      </w:tr>
      <w:tr w:rsidR="00C86E77" w14:paraId="55A2554D" w14:textId="77777777" w:rsidTr="00C42DDD">
        <w:tc>
          <w:tcPr>
            <w:tcW w:w="2287" w:type="dxa"/>
          </w:tcPr>
          <w:p w14:paraId="11C71169" w14:textId="030E5A3A" w:rsidR="00C86E77" w:rsidRDefault="00F0416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ibrioferrin</w:t>
            </w:r>
            <w:proofErr w:type="spellEnd"/>
          </w:p>
        </w:tc>
        <w:tc>
          <w:tcPr>
            <w:tcW w:w="1364" w:type="dxa"/>
          </w:tcPr>
          <w:p w14:paraId="1CF3A517" w14:textId="77777777" w:rsidR="00C86E77" w:rsidRDefault="00C86E77" w:rsidP="00C42DDD"/>
        </w:tc>
        <w:tc>
          <w:tcPr>
            <w:tcW w:w="1364" w:type="dxa"/>
          </w:tcPr>
          <w:p w14:paraId="4A1122D2" w14:textId="77777777" w:rsidR="00C86E77" w:rsidRDefault="00C86E77" w:rsidP="00C42DDD"/>
        </w:tc>
        <w:tc>
          <w:tcPr>
            <w:tcW w:w="1141" w:type="dxa"/>
          </w:tcPr>
          <w:p w14:paraId="0E71A65D" w14:textId="77777777" w:rsidR="00C86E77" w:rsidRDefault="00C86E77" w:rsidP="00C42DDD"/>
        </w:tc>
        <w:tc>
          <w:tcPr>
            <w:tcW w:w="1141" w:type="dxa"/>
          </w:tcPr>
          <w:p w14:paraId="3907E99E" w14:textId="77777777" w:rsidR="00C86E77" w:rsidRDefault="00C86E77" w:rsidP="00C42DDD"/>
        </w:tc>
        <w:tc>
          <w:tcPr>
            <w:tcW w:w="2051" w:type="dxa"/>
          </w:tcPr>
          <w:p w14:paraId="7F9A3633" w14:textId="75A062EA" w:rsidR="00C86E77" w:rsidRDefault="00F04162" w:rsidP="00C42DDD">
            <w:r>
              <w:t>siderophore</w:t>
            </w:r>
          </w:p>
        </w:tc>
        <w:tc>
          <w:tcPr>
            <w:tcW w:w="1346" w:type="dxa"/>
          </w:tcPr>
          <w:p w14:paraId="5A1E40A1" w14:textId="1DC5396E" w:rsidR="00C86E77" w:rsidRDefault="00F04162" w:rsidP="00C42DDD">
            <w:r>
              <w:fldChar w:fldCharType="begin"/>
            </w:r>
            <w:r>
              <w:instrText xml:space="preserve"> ADDIN EN.CITE &lt;EndNote&gt;&lt;Cite&gt;&lt;Author&gt;Amin&lt;/Author&gt;&lt;Year&gt;2009&lt;/Year&gt;&lt;RecNum&gt;634&lt;/RecNum&gt;&lt;DisplayText&gt;&lt;style face="superscript"&gt;620&lt;/style&gt;&lt;/DisplayText&gt;&lt;record&gt;&lt;rec-number&gt;634&lt;/rec-number&gt;&lt;foreign-keys&gt;&lt;key app="EN" db-id="p5zs9pw5ltwzr3e0webppaa6ae5zxdxszf5s" timestamp="1548198703"&gt;634&lt;/key&gt;&lt;/foreign-keys&gt;&lt;ref-type name="Journal Article"&gt;17&lt;/ref-type&gt;&lt;contributors&gt;&lt;authors&gt;&lt;author&gt;Amin, S. A.&lt;/author&gt;&lt;author&gt;Green, D. H.&lt;/author&gt;&lt;author&gt;Kupper, F. C.&lt;/author&gt;&lt;author&gt;Carrano, C. J.&lt;/author&gt;&lt;/authors&gt;&lt;/contributors&gt;&lt;auth-address&gt;Department of Chemistry and Biochemistry, San Diego State University, San Diego, California 92182-1030, USA.&lt;/auth-address&gt;&lt;titles&gt;&lt;title&gt;Vibrioferrin, an unusual marine siderophore: iron binding, photochemistry, and biological implications&lt;/title&gt;&lt;secondary-title&gt;Inorg Chem&lt;/secondary-title&gt;&lt;/titles&gt;&lt;periodical&gt;&lt;full-title&gt;Inorg Chem&lt;/full-title&gt;&lt;/periodical&gt;&lt;pages&gt;11451-8&lt;/pages&gt;&lt;volume&gt;48&lt;/volume&gt;&lt;number&gt;23&lt;/number&gt;&lt;keywords&gt;&lt;keyword&gt;Binding Sites&lt;/keyword&gt;&lt;keyword&gt;Citrates/*chemistry/isolation &amp;amp; purification&lt;/keyword&gt;&lt;keyword&gt;Ferric Compounds/*chemistry&lt;/keyword&gt;&lt;keyword&gt;Hydrogen-Ion Concentration&lt;/keyword&gt;&lt;keyword&gt;Kinetics&lt;/keyword&gt;&lt;keyword&gt;Ligands&lt;/keyword&gt;&lt;keyword&gt;Marinobacter/chemistry&lt;/keyword&gt;&lt;keyword&gt;Models, Chemical&lt;/keyword&gt;&lt;keyword&gt;Photochemistry&lt;/keyword&gt;&lt;keyword&gt;Photolysis&lt;/keyword&gt;&lt;keyword&gt;Pyrrolidinones/*chemistry/isolation &amp;amp; purification&lt;/keyword&gt;&lt;keyword&gt;Quantum Theory&lt;/keyword&gt;&lt;keyword&gt;Vibrio parahaemolyticus/chemistry&lt;/keyword&gt;&lt;/keywords&gt;&lt;dates&gt;&lt;year&gt;2009&lt;/year&gt;&lt;pub-dates&gt;&lt;date&gt;Dec 7&lt;/date&gt;&lt;/pub-dates&gt;&lt;/dates&gt;&lt;isbn&gt;1520-510X (Electronic)&amp;#xD;0020-1669 (Linking)&lt;/isbn&gt;&lt;accession-num&gt;19821595&lt;/accession-num&gt;&lt;urls&gt;&lt;related-urls&gt;&lt;url&gt;https://www.ncbi.nlm.nih.gov/pubmed/19821595&lt;/url&gt;&lt;/related-urls&gt;&lt;/urls&gt;&lt;electronic-resource-num&gt;10.1021/ic9016883&lt;/electronic-resource-num&gt;&lt;/record&gt;&lt;/Cite&gt;&lt;/EndNote&gt;</w:instrText>
            </w:r>
            <w:r>
              <w:fldChar w:fldCharType="separate"/>
            </w:r>
            <w:r w:rsidRPr="00F04162">
              <w:rPr>
                <w:noProof/>
                <w:vertAlign w:val="superscript"/>
              </w:rPr>
              <w:t>620</w:t>
            </w:r>
            <w:r>
              <w:fldChar w:fldCharType="end"/>
            </w:r>
          </w:p>
        </w:tc>
      </w:tr>
      <w:tr w:rsidR="00C86E77" w14:paraId="0B227CEF" w14:textId="77777777" w:rsidTr="00C42DDD">
        <w:tc>
          <w:tcPr>
            <w:tcW w:w="2287" w:type="dxa"/>
          </w:tcPr>
          <w:p w14:paraId="3CAC4E41" w14:textId="6571B783" w:rsidR="00C86E77" w:rsidRDefault="002D07A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-500359</w:t>
            </w:r>
          </w:p>
        </w:tc>
        <w:tc>
          <w:tcPr>
            <w:tcW w:w="1364" w:type="dxa"/>
          </w:tcPr>
          <w:p w14:paraId="3942DB3F" w14:textId="503A27EF" w:rsidR="00C86E77" w:rsidRDefault="002D07A2" w:rsidP="00C42DDD">
            <w:r>
              <w:t>yes</w:t>
            </w:r>
          </w:p>
        </w:tc>
        <w:tc>
          <w:tcPr>
            <w:tcW w:w="1364" w:type="dxa"/>
          </w:tcPr>
          <w:p w14:paraId="54E1CC3D" w14:textId="77777777" w:rsidR="00C86E77" w:rsidRDefault="00C86E77" w:rsidP="00C42DDD"/>
        </w:tc>
        <w:tc>
          <w:tcPr>
            <w:tcW w:w="1141" w:type="dxa"/>
          </w:tcPr>
          <w:p w14:paraId="75651D85" w14:textId="77777777" w:rsidR="00C86E77" w:rsidRDefault="00C86E77" w:rsidP="00C42DDD"/>
        </w:tc>
        <w:tc>
          <w:tcPr>
            <w:tcW w:w="1141" w:type="dxa"/>
          </w:tcPr>
          <w:p w14:paraId="432A5D98" w14:textId="77777777" w:rsidR="00C86E77" w:rsidRDefault="00C86E77" w:rsidP="00C42DDD"/>
        </w:tc>
        <w:tc>
          <w:tcPr>
            <w:tcW w:w="2051" w:type="dxa"/>
          </w:tcPr>
          <w:p w14:paraId="4B5567CF" w14:textId="77777777" w:rsidR="00C86E77" w:rsidRDefault="00C86E77" w:rsidP="00C42DDD"/>
        </w:tc>
        <w:tc>
          <w:tcPr>
            <w:tcW w:w="1346" w:type="dxa"/>
          </w:tcPr>
          <w:p w14:paraId="267C5701" w14:textId="189D130F" w:rsidR="00C86E77" w:rsidRDefault="002D07A2" w:rsidP="00C42DDD">
            <w:r>
              <w:fldChar w:fldCharType="begin"/>
            </w:r>
            <w:r>
              <w:instrText xml:space="preserve"> ADDIN EN.CITE &lt;EndNote&gt;&lt;Cite&gt;&lt;Author&gt;Muramatsu&lt;/Author&gt;&lt;Year&gt;2003&lt;/Year&gt;&lt;RecNum&gt;635&lt;/RecNum&gt;&lt;DisplayText&gt;&lt;style face="superscript"&gt;621&lt;/style&gt;&lt;/DisplayText&gt;&lt;record&gt;&lt;rec-number&gt;635&lt;/rec-number&gt;&lt;foreign-keys&gt;&lt;key app="EN" db-id="p5zs9pw5ltwzr3e0webppaa6ae5zxdxszf5s" timestamp="1548198781"&gt;635&lt;/key&gt;&lt;/foreign-keys&gt;&lt;ref-type name="Journal Article"&gt;17&lt;/ref-type&gt;&lt;contributors&gt;&lt;authors&gt;&lt;author&gt;Muramatsu, Y.&lt;/author&gt;&lt;author&gt;Ishii, M. M.&lt;/author&gt;&lt;author&gt;Inukai, M.&lt;/author&gt;&lt;/authors&gt;&lt;/contributors&gt;&lt;auth-address&gt;Lead Discovery Research Laboratories, Sankyo Co., Ltd., 1-2-58 Hiromachi, Shinagawa-ku, Tokyo 140-8710, Japan.&lt;/auth-address&gt;&lt;titles&gt;&lt;title&gt;Studies on novel bacterial translocase I inhibitors, A-500359s. II. Biological activities of A-500359 A, C, D and G&lt;/title&gt;&lt;secondary-title&gt;J Antibiot (Tokyo)&lt;/secondary-title&gt;&lt;/titles&gt;&lt;periodical&gt;&lt;full-title&gt;J Antibiot (Tokyo)&lt;/full-title&gt;&lt;/periodical&gt;&lt;pages&gt;253-8&lt;/pages&gt;&lt;volume&gt;56&lt;/volume&gt;&lt;number&gt;3&lt;/number&gt;&lt;keywords&gt;&lt;keyword&gt;*Aminoglycosides&lt;/keyword&gt;&lt;keyword&gt;Animals&lt;/keyword&gt;&lt;keyword&gt;Anti-Bacterial Agents/chemistry/*pharmacology/toxicity&lt;/keyword&gt;&lt;keyword&gt;Azepines/chemistry/*pharmacology/toxicity&lt;/keyword&gt;&lt;keyword&gt;Bacteria/*enzymology&lt;/keyword&gt;&lt;keyword&gt;Enzyme Inhibitors/chemistry/*pharmacology/toxicity&lt;/keyword&gt;&lt;keyword&gt;Kinetics&lt;/keyword&gt;&lt;keyword&gt;Mice&lt;/keyword&gt;&lt;keyword&gt;Microbial Sensitivity Tests&lt;/keyword&gt;&lt;keyword&gt;Mycobacterium smegmatis/drug effects&lt;/keyword&gt;&lt;keyword&gt;Transferases (Other Substituted Phosphate Groups)&lt;/keyword&gt;&lt;keyword&gt;Uridine/*analogs &amp;amp; derivatives/chemistry/pharmacology/toxicity&lt;/keyword&gt;&lt;/keywords&gt;&lt;dates&gt;&lt;year&gt;2003&lt;/year&gt;&lt;pub-dates&gt;&lt;date&gt;Mar&lt;/date&gt;&lt;/pub-dates&gt;&lt;/dates&gt;&lt;isbn&gt;0021-8820 (Print)&amp;#xD;0021-8820 (Linking)&lt;/isbn&gt;&lt;accession-num&gt;12760681&lt;/accession-num&gt;&lt;urls&gt;&lt;related-urls&gt;&lt;url&gt;https://www.ncbi.nlm.nih.gov/pubmed/12760681&lt;/url&gt;&lt;/related-urls&gt;&lt;/urls&gt;&lt;/record&gt;&lt;/Cite&gt;&lt;/EndNote&gt;</w:instrText>
            </w:r>
            <w:r>
              <w:fldChar w:fldCharType="separate"/>
            </w:r>
            <w:r w:rsidRPr="002D07A2">
              <w:rPr>
                <w:noProof/>
                <w:vertAlign w:val="superscript"/>
              </w:rPr>
              <w:t>621</w:t>
            </w:r>
            <w:r>
              <w:fldChar w:fldCharType="end"/>
            </w:r>
          </w:p>
        </w:tc>
      </w:tr>
      <w:tr w:rsidR="00C86E77" w14:paraId="2FE06FD1" w14:textId="77777777" w:rsidTr="00C42DDD">
        <w:tc>
          <w:tcPr>
            <w:tcW w:w="2287" w:type="dxa"/>
          </w:tcPr>
          <w:p w14:paraId="703B99CD" w14:textId="5182B847" w:rsidR="00C86E77" w:rsidRDefault="002D07A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cidamycin</w:t>
            </w:r>
            <w:proofErr w:type="spellEnd"/>
          </w:p>
        </w:tc>
        <w:tc>
          <w:tcPr>
            <w:tcW w:w="1364" w:type="dxa"/>
          </w:tcPr>
          <w:p w14:paraId="39884D14" w14:textId="69724029" w:rsidR="00C86E77" w:rsidRDefault="002D07A2" w:rsidP="00C42DDD">
            <w:r>
              <w:t>yes</w:t>
            </w:r>
          </w:p>
        </w:tc>
        <w:tc>
          <w:tcPr>
            <w:tcW w:w="1364" w:type="dxa"/>
          </w:tcPr>
          <w:p w14:paraId="3D01B8A1" w14:textId="25B94EF2" w:rsidR="00C86E77" w:rsidRDefault="002D07A2" w:rsidP="00C42DDD">
            <w:r>
              <w:t>Gram neg</w:t>
            </w:r>
          </w:p>
        </w:tc>
        <w:tc>
          <w:tcPr>
            <w:tcW w:w="1141" w:type="dxa"/>
          </w:tcPr>
          <w:p w14:paraId="0614D375" w14:textId="77777777" w:rsidR="00C86E77" w:rsidRDefault="00C86E77" w:rsidP="00C42DDD"/>
        </w:tc>
        <w:tc>
          <w:tcPr>
            <w:tcW w:w="1141" w:type="dxa"/>
          </w:tcPr>
          <w:p w14:paraId="6800D03F" w14:textId="77777777" w:rsidR="00C86E77" w:rsidRDefault="00C86E77" w:rsidP="00C42DDD"/>
        </w:tc>
        <w:tc>
          <w:tcPr>
            <w:tcW w:w="2051" w:type="dxa"/>
          </w:tcPr>
          <w:p w14:paraId="0241E931" w14:textId="77777777" w:rsidR="00C86E77" w:rsidRDefault="00C86E77" w:rsidP="00C42DDD"/>
        </w:tc>
        <w:tc>
          <w:tcPr>
            <w:tcW w:w="1346" w:type="dxa"/>
          </w:tcPr>
          <w:p w14:paraId="359BAA49" w14:textId="71A46606" w:rsidR="00C86E77" w:rsidRDefault="002D07A2" w:rsidP="00C42DDD">
            <w:r>
              <w:fldChar w:fldCharType="begin">
                <w:fldData xml:space="preserve">PEVuZE5vdGU+PENpdGU+PEF1dGhvcj5NaXN0cnk8L0F1dGhvcj48WWVhcj4yMDEzPC9ZZWFyPjxS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aXN0cnk8L0F1dGhvcj48WWVhcj4yMDEzPC9ZZWFyPjxS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D07A2">
              <w:rPr>
                <w:noProof/>
                <w:vertAlign w:val="superscript"/>
              </w:rPr>
              <w:t>622</w:t>
            </w:r>
            <w:r>
              <w:fldChar w:fldCharType="end"/>
            </w:r>
          </w:p>
        </w:tc>
      </w:tr>
      <w:tr w:rsidR="00391E35" w14:paraId="7A383BE0" w14:textId="77777777" w:rsidTr="00C42DDD">
        <w:tc>
          <w:tcPr>
            <w:tcW w:w="2287" w:type="dxa"/>
          </w:tcPr>
          <w:p w14:paraId="46F914E2" w14:textId="2D66CCE2" w:rsidR="00391E35" w:rsidRDefault="0050306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zinomycin b</w:t>
            </w:r>
          </w:p>
        </w:tc>
        <w:tc>
          <w:tcPr>
            <w:tcW w:w="1364" w:type="dxa"/>
          </w:tcPr>
          <w:p w14:paraId="5CA2F87E" w14:textId="69634A0E" w:rsidR="00391E35" w:rsidRDefault="00503067" w:rsidP="00C42DDD">
            <w:r>
              <w:t>yes</w:t>
            </w:r>
          </w:p>
        </w:tc>
        <w:tc>
          <w:tcPr>
            <w:tcW w:w="1364" w:type="dxa"/>
          </w:tcPr>
          <w:p w14:paraId="7323E42B" w14:textId="77777777" w:rsidR="00391E35" w:rsidRDefault="00391E35" w:rsidP="00C42DDD"/>
        </w:tc>
        <w:tc>
          <w:tcPr>
            <w:tcW w:w="1141" w:type="dxa"/>
          </w:tcPr>
          <w:p w14:paraId="42F54320" w14:textId="77777777" w:rsidR="00391E35" w:rsidRDefault="00391E35" w:rsidP="00C42DDD"/>
        </w:tc>
        <w:tc>
          <w:tcPr>
            <w:tcW w:w="1141" w:type="dxa"/>
          </w:tcPr>
          <w:p w14:paraId="561D060E" w14:textId="3B0B1216" w:rsidR="00391E35" w:rsidRDefault="00503067" w:rsidP="00C42DDD">
            <w:r>
              <w:t>yes</w:t>
            </w:r>
          </w:p>
        </w:tc>
        <w:tc>
          <w:tcPr>
            <w:tcW w:w="2051" w:type="dxa"/>
          </w:tcPr>
          <w:p w14:paraId="327E225A" w14:textId="77777777" w:rsidR="00391E35" w:rsidRDefault="00391E35" w:rsidP="00C42DDD"/>
        </w:tc>
        <w:tc>
          <w:tcPr>
            <w:tcW w:w="1346" w:type="dxa"/>
          </w:tcPr>
          <w:p w14:paraId="2BF89350" w14:textId="0CA761AE" w:rsidR="00391E35" w:rsidRDefault="00503067" w:rsidP="00C42DDD">
            <w:r>
              <w:fldChar w:fldCharType="begin">
                <w:fldData xml:space="preserve">PEVuZE5vdGU+PENpdGU+PEF1dGhvcj5aaGFvPC9BdXRob3I+PFllYXI+MjAwODwvWWVhcj48UmVj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FvPC9BdXRob3I+PFllYXI+MjAwODwvWWVhcj48UmVj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03067">
              <w:rPr>
                <w:noProof/>
                <w:vertAlign w:val="superscript"/>
              </w:rPr>
              <w:t>624</w:t>
            </w:r>
            <w:r>
              <w:fldChar w:fldCharType="end"/>
            </w:r>
          </w:p>
        </w:tc>
      </w:tr>
      <w:tr w:rsidR="00391E35" w14:paraId="09D8FD3E" w14:textId="77777777" w:rsidTr="00C42DDD">
        <w:tc>
          <w:tcPr>
            <w:tcW w:w="2287" w:type="dxa"/>
          </w:tcPr>
          <w:p w14:paraId="273EFE30" w14:textId="6B511BFB" w:rsidR="00391E35" w:rsidRDefault="0004196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actobolin</w:t>
            </w:r>
            <w:proofErr w:type="spellEnd"/>
          </w:p>
        </w:tc>
        <w:tc>
          <w:tcPr>
            <w:tcW w:w="1364" w:type="dxa"/>
          </w:tcPr>
          <w:p w14:paraId="36AA3C73" w14:textId="7385AAD2" w:rsidR="00391E35" w:rsidRDefault="00041964" w:rsidP="00C42DDD">
            <w:r>
              <w:t>yes</w:t>
            </w:r>
          </w:p>
        </w:tc>
        <w:tc>
          <w:tcPr>
            <w:tcW w:w="1364" w:type="dxa"/>
          </w:tcPr>
          <w:p w14:paraId="3BDDC66B" w14:textId="4E052A6E" w:rsidR="00391E35" w:rsidRDefault="00041964" w:rsidP="00C42DDD">
            <w:r>
              <w:t>Gram pos, gram neg</w:t>
            </w:r>
          </w:p>
        </w:tc>
        <w:tc>
          <w:tcPr>
            <w:tcW w:w="1141" w:type="dxa"/>
          </w:tcPr>
          <w:p w14:paraId="4611CB04" w14:textId="75A8BC2A" w:rsidR="00391E35" w:rsidRDefault="00041964" w:rsidP="00C42DDD">
            <w:r>
              <w:t>yes</w:t>
            </w:r>
          </w:p>
        </w:tc>
        <w:tc>
          <w:tcPr>
            <w:tcW w:w="1141" w:type="dxa"/>
          </w:tcPr>
          <w:p w14:paraId="33A6319E" w14:textId="109108FE" w:rsidR="00391E35" w:rsidRDefault="00041964" w:rsidP="00C42DDD">
            <w:r>
              <w:t>yes</w:t>
            </w:r>
          </w:p>
        </w:tc>
        <w:tc>
          <w:tcPr>
            <w:tcW w:w="2051" w:type="dxa"/>
          </w:tcPr>
          <w:p w14:paraId="09CA5A16" w14:textId="77777777" w:rsidR="00391E35" w:rsidRDefault="00391E35" w:rsidP="00C42DDD"/>
        </w:tc>
        <w:tc>
          <w:tcPr>
            <w:tcW w:w="1346" w:type="dxa"/>
          </w:tcPr>
          <w:p w14:paraId="32EEAFBF" w14:textId="0D18B18F" w:rsidR="00391E35" w:rsidRDefault="000C148D" w:rsidP="00C42DDD">
            <w:r>
              <w:fldChar w:fldCharType="begin"/>
            </w:r>
            <w:r>
              <w:instrText xml:space="preserve"> ADDIN EN.CITE &lt;EndNote&gt;&lt;Cite&gt;&lt;Author&gt;Nishimura&lt;/Author&gt;&lt;Year&gt;1992&lt;/Year&gt;&lt;RecNum&gt;639&lt;/RecNum&gt;&lt;DisplayText&gt;&lt;style face="superscript"&gt;625&lt;/style&gt;&lt;/DisplayText&gt;&lt;record&gt;&lt;rec-number&gt;639&lt;/rec-number&gt;&lt;foreign-keys&gt;&lt;key app="EN" db-id="p5zs9pw5ltwzr3e0webppaa6ae5zxdxszf5s" timestamp="1548199638"&gt;639&lt;/key&gt;&lt;/foreign-keys&gt;&lt;ref-type name="Journal Article"&gt;17&lt;/ref-type&gt;&lt;contributors&gt;&lt;authors&gt;&lt;author&gt;Nishimura, Y.&lt;/author&gt;&lt;author&gt;Kondo, S.&lt;/author&gt;&lt;author&gt;Takeuchi, T.&lt;/author&gt;&lt;/authors&gt;&lt;/contributors&gt;&lt;auth-address&gt;Institute of Microbial Chemistry, Tokyo, Japan.&lt;/auth-address&gt;&lt;titles&gt;&lt;title&gt;Syntheses and activities of some bactobolin derivatives&lt;/title&gt;&lt;secondary-title&gt;J Antibiot (Tokyo)&lt;/secondary-title&gt;&lt;/titles&gt;&lt;periodical&gt;&lt;full-title&gt;J Antibiot (Tokyo)&lt;/full-title&gt;&lt;/periodical&gt;&lt;pages&gt;735-41&lt;/pages&gt;&lt;volume&gt;45&lt;/volume&gt;&lt;number&gt;5&lt;/number&gt;&lt;keywords&gt;&lt;keyword&gt;Animals&lt;/keyword&gt;&lt;keyword&gt;Antibiotics, Antineoplastic/*chemical synthesis/therapeutic use&lt;/keyword&gt;&lt;keyword&gt;Benzopyrans/*chemical synthesis/therapeutic use&lt;/keyword&gt;&lt;keyword&gt;Gram-Negative Bacteria/drug effects&lt;/keyword&gt;&lt;keyword&gt;Gram-Positive Bacteria/drug effects&lt;/keyword&gt;&lt;keyword&gt;Leukemia P388/drug therapy&lt;/keyword&gt;&lt;keyword&gt;Methicillin Resistance&lt;/keyword&gt;&lt;keyword&gt;Mice&lt;/keyword&gt;&lt;keyword&gt;Microbial Sensitivity Tests&lt;/keyword&gt;&lt;keyword&gt;Staphylococcus aureus/drug effects&lt;/keyword&gt;&lt;keyword&gt;Structure-Activity Relationship&lt;/keyword&gt;&lt;/keywords&gt;&lt;dates&gt;&lt;year&gt;1992&lt;/year&gt;&lt;pub-dates&gt;&lt;date&gt;May&lt;/date&gt;&lt;/pub-dates&gt;&lt;/dates&gt;&lt;isbn&gt;0021-8820 (Print)&amp;#xD;0021-8820 (Linking)&lt;/isbn&gt;&lt;accession-num&gt;1624375&lt;/accession-num&gt;&lt;urls&gt;&lt;related-urls&gt;&lt;url&gt;https://www.ncbi.nlm.nih.gov/pubmed/1624375&lt;/url&gt;&lt;/related-urls&gt;&lt;/urls&gt;&lt;/record&gt;&lt;/Cite&gt;&lt;/EndNote&gt;</w:instrText>
            </w:r>
            <w:r>
              <w:fldChar w:fldCharType="separate"/>
            </w:r>
            <w:r w:rsidRPr="000C148D">
              <w:rPr>
                <w:noProof/>
                <w:vertAlign w:val="superscript"/>
              </w:rPr>
              <w:t>625</w:t>
            </w:r>
            <w:r>
              <w:fldChar w:fldCharType="end"/>
            </w:r>
          </w:p>
        </w:tc>
      </w:tr>
      <w:tr w:rsidR="00391E35" w14:paraId="49173CA4" w14:textId="77777777" w:rsidTr="00C42DDD">
        <w:tc>
          <w:tcPr>
            <w:tcW w:w="2287" w:type="dxa"/>
          </w:tcPr>
          <w:p w14:paraId="7F72DD55" w14:textId="0FDB653F" w:rsidR="00391E35" w:rsidRDefault="005D5B0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erulo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74A1FDE9" w14:textId="1321D200" w:rsidR="00391E35" w:rsidRDefault="005D5B07" w:rsidP="00C42DDD">
            <w:r>
              <w:t>yes</w:t>
            </w:r>
          </w:p>
        </w:tc>
        <w:tc>
          <w:tcPr>
            <w:tcW w:w="1364" w:type="dxa"/>
          </w:tcPr>
          <w:p w14:paraId="0596D38D" w14:textId="13C2CDB0" w:rsidR="00391E35" w:rsidRDefault="005D5B07" w:rsidP="00C42DDD">
            <w:r>
              <w:t>Gram pos</w:t>
            </w:r>
          </w:p>
        </w:tc>
        <w:tc>
          <w:tcPr>
            <w:tcW w:w="1141" w:type="dxa"/>
          </w:tcPr>
          <w:p w14:paraId="063E7E1A" w14:textId="736AE0B5" w:rsidR="00391E35" w:rsidRDefault="005D5B07" w:rsidP="00C42DDD">
            <w:r>
              <w:t>yes</w:t>
            </w:r>
          </w:p>
        </w:tc>
        <w:tc>
          <w:tcPr>
            <w:tcW w:w="1141" w:type="dxa"/>
          </w:tcPr>
          <w:p w14:paraId="26784F90" w14:textId="77777777" w:rsidR="00391E35" w:rsidRDefault="00391E35" w:rsidP="00C42DDD"/>
        </w:tc>
        <w:tc>
          <w:tcPr>
            <w:tcW w:w="2051" w:type="dxa"/>
          </w:tcPr>
          <w:p w14:paraId="70910FEA" w14:textId="77777777" w:rsidR="00391E35" w:rsidRDefault="00391E35" w:rsidP="00C42DDD"/>
        </w:tc>
        <w:tc>
          <w:tcPr>
            <w:tcW w:w="1346" w:type="dxa"/>
          </w:tcPr>
          <w:p w14:paraId="081C8497" w14:textId="5DFF5EBB" w:rsidR="00391E35" w:rsidRDefault="00837BCE" w:rsidP="00C42DDD">
            <w:r>
              <w:fldChar w:fldCharType="begin">
                <w:fldData xml:space="preserve">PEVuZE5vdGU+PENpdGU+PEF1dGhvcj5MYWhvdW08L0F1dGhvcj48WWVhcj4yMDE5PC9ZZWFyPjxS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YWhvdW08L0F1dGhvcj48WWVhcj4yMDE5PC9ZZWFyPjxS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37BCE">
              <w:rPr>
                <w:noProof/>
                <w:vertAlign w:val="superscript"/>
              </w:rPr>
              <w:t>626</w:t>
            </w:r>
            <w:r>
              <w:fldChar w:fldCharType="end"/>
            </w:r>
          </w:p>
        </w:tc>
      </w:tr>
      <w:tr w:rsidR="00391E35" w14:paraId="10843AE1" w14:textId="77777777" w:rsidTr="00C42DDD">
        <w:tc>
          <w:tcPr>
            <w:tcW w:w="2287" w:type="dxa"/>
          </w:tcPr>
          <w:p w14:paraId="22A7F16C" w14:textId="106CB12E" w:rsidR="00391E35" w:rsidRDefault="00B60B8E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ocacin</w:t>
            </w:r>
          </w:p>
        </w:tc>
        <w:tc>
          <w:tcPr>
            <w:tcW w:w="1364" w:type="dxa"/>
          </w:tcPr>
          <w:p w14:paraId="1FE58405" w14:textId="77777777" w:rsidR="00391E35" w:rsidRDefault="00391E35" w:rsidP="00C42DDD"/>
        </w:tc>
        <w:tc>
          <w:tcPr>
            <w:tcW w:w="1364" w:type="dxa"/>
          </w:tcPr>
          <w:p w14:paraId="430667BE" w14:textId="77777777" w:rsidR="00391E35" w:rsidRDefault="00391E35" w:rsidP="00C42DDD"/>
        </w:tc>
        <w:tc>
          <w:tcPr>
            <w:tcW w:w="1141" w:type="dxa"/>
          </w:tcPr>
          <w:p w14:paraId="67C6B924" w14:textId="2D0E2AF3" w:rsidR="00391E35" w:rsidRDefault="00B60B8E" w:rsidP="00C42DDD">
            <w:r>
              <w:t>yes</w:t>
            </w:r>
          </w:p>
        </w:tc>
        <w:tc>
          <w:tcPr>
            <w:tcW w:w="1141" w:type="dxa"/>
          </w:tcPr>
          <w:p w14:paraId="4DB9811B" w14:textId="5ACCD451" w:rsidR="00391E35" w:rsidRDefault="00B60B8E" w:rsidP="00C42DDD">
            <w:r>
              <w:t>yes</w:t>
            </w:r>
          </w:p>
        </w:tc>
        <w:tc>
          <w:tcPr>
            <w:tcW w:w="2051" w:type="dxa"/>
          </w:tcPr>
          <w:p w14:paraId="609AB948" w14:textId="77777777" w:rsidR="00391E35" w:rsidRDefault="00391E35" w:rsidP="00C42DDD"/>
        </w:tc>
        <w:tc>
          <w:tcPr>
            <w:tcW w:w="1346" w:type="dxa"/>
          </w:tcPr>
          <w:p w14:paraId="2AC2DC25" w14:textId="29B1DD99" w:rsidR="00391E35" w:rsidRDefault="00332581" w:rsidP="00C42DDD">
            <w:r>
              <w:fldChar w:fldCharType="begin">
                <w:fldData xml:space="preserve">PEVuZE5vdGU+PENpdGU+PEF1dGhvcj5NdWxsZXI8L0F1dGhvcj48WWVhcj4yMDE0PC9ZZWFyPjxS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dWxsZXI8L0F1dGhvcj48WWVhcj4yMDE0PC9ZZWFyPjxS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32581">
              <w:rPr>
                <w:noProof/>
                <w:vertAlign w:val="superscript"/>
              </w:rPr>
              <w:t>627</w:t>
            </w:r>
            <w:r>
              <w:fldChar w:fldCharType="end"/>
            </w:r>
          </w:p>
        </w:tc>
      </w:tr>
      <w:tr w:rsidR="00391E35" w14:paraId="7DE37F27" w14:textId="77777777" w:rsidTr="00C42DDD">
        <w:tc>
          <w:tcPr>
            <w:tcW w:w="2287" w:type="dxa"/>
          </w:tcPr>
          <w:p w14:paraId="7B5E3D27" w14:textId="3F1C96D7" w:rsidR="00391E35" w:rsidRDefault="00BF42E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stothiazole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695CF2AF" w14:textId="77777777" w:rsidR="00391E35" w:rsidRDefault="00391E35" w:rsidP="00C42DDD"/>
        </w:tc>
        <w:tc>
          <w:tcPr>
            <w:tcW w:w="1364" w:type="dxa"/>
          </w:tcPr>
          <w:p w14:paraId="2DD7049C" w14:textId="77777777" w:rsidR="00391E35" w:rsidRDefault="00391E35" w:rsidP="00C42DDD"/>
        </w:tc>
        <w:tc>
          <w:tcPr>
            <w:tcW w:w="1141" w:type="dxa"/>
          </w:tcPr>
          <w:p w14:paraId="2CD890C4" w14:textId="40B99F71" w:rsidR="00391E35" w:rsidRDefault="00BF42E1" w:rsidP="00C42DDD">
            <w:r>
              <w:t>yes</w:t>
            </w:r>
          </w:p>
        </w:tc>
        <w:tc>
          <w:tcPr>
            <w:tcW w:w="1141" w:type="dxa"/>
          </w:tcPr>
          <w:p w14:paraId="0B367C9C" w14:textId="7BE0B242" w:rsidR="00391E35" w:rsidRDefault="00BF42E1" w:rsidP="00C42DDD">
            <w:r>
              <w:t>yes</w:t>
            </w:r>
          </w:p>
        </w:tc>
        <w:tc>
          <w:tcPr>
            <w:tcW w:w="2051" w:type="dxa"/>
          </w:tcPr>
          <w:p w14:paraId="44571223" w14:textId="77777777" w:rsidR="00391E35" w:rsidRDefault="00391E35" w:rsidP="00C42DDD"/>
        </w:tc>
        <w:tc>
          <w:tcPr>
            <w:tcW w:w="1346" w:type="dxa"/>
          </w:tcPr>
          <w:p w14:paraId="5B5F9BA9" w14:textId="23315510" w:rsidR="00391E35" w:rsidRDefault="00BF42E1" w:rsidP="00C42DDD">
            <w:r>
              <w:fldChar w:fldCharType="begin"/>
            </w:r>
            <w:r>
              <w:instrText xml:space="preserve"> ADDIN EN.CITE &lt;EndNote&gt;&lt;Cite&gt;&lt;Author&gt;Suzuki&lt;/Author&gt;&lt;Year&gt;2004&lt;/Year&gt;&lt;RecNum&gt;642&lt;/RecNum&gt;&lt;DisplayText&gt;&lt;style face="superscript"&gt;628&lt;/style&gt;&lt;/DisplayText&gt;&lt;record&gt;&lt;rec-number&gt;642&lt;/rec-number&gt;&lt;foreign-keys&gt;&lt;key app="EN" db-id="p5zs9pw5ltwzr3e0webppaa6ae5zxdxszf5s" timestamp="1548200071"&gt;642&lt;/key&gt;&lt;/foreign-keys&gt;&lt;ref-type name="Journal Article"&gt;17&lt;/ref-type&gt;&lt;contributors&gt;&lt;authors&gt;&lt;author&gt;Suzuki, Y.&lt;/author&gt;&lt;author&gt;Ojika, M.&lt;/author&gt;&lt;author&gt;Sakagami, Y.&lt;/author&gt;&lt;/authors&gt;&lt;/contributors&gt;&lt;auth-address&gt;Graduate School of Bioagricultural Sciences, Nagoya University, Japan.&lt;/auth-address&gt;&lt;titles&gt;&lt;title&gt;Biotransformation of cystothiazole A, a myxobacterial antibiotic, into novel derivatives by the mother producer, Cystobacter fuscus&lt;/title&gt;&lt;secondary-title&gt;Biosci Biotechnol Biochem&lt;/secondary-title&gt;&lt;/titles&gt;&lt;periodical&gt;&lt;full-title&gt;Biosci Biotechnol Biochem&lt;/full-title&gt;&lt;/periodical&gt;&lt;pages&gt;390-6&lt;/pages&gt;&lt;volume&gt;68&lt;/volume&gt;&lt;number&gt;2&lt;/number&gt;&lt;keywords&gt;&lt;keyword&gt;Anti-Bacterial Agents/*metabolism&lt;/keyword&gt;&lt;keyword&gt;Bacteria/metabolism&lt;/keyword&gt;&lt;keyword&gt;Biotransformation&lt;/keyword&gt;&lt;keyword&gt;Chromatography, High Pressure Liquid&lt;/keyword&gt;&lt;keyword&gt;Dealkylation&lt;/keyword&gt;&lt;keyword&gt;Kinetics&lt;/keyword&gt;&lt;keyword&gt;Magnetic Resonance Spectroscopy&lt;/keyword&gt;&lt;keyword&gt;Mass Spectrometry&lt;/keyword&gt;&lt;keyword&gt;Oxidation-Reduction&lt;/keyword&gt;&lt;keyword&gt;Resins, Synthetic/pharmacology&lt;/keyword&gt;&lt;keyword&gt;Spectrophotometry, Ultraviolet&lt;/keyword&gt;&lt;keyword&gt;Thiazoles/*metabolism&lt;/keyword&gt;&lt;/keywords&gt;&lt;dates&gt;&lt;year&gt;2004&lt;/year&gt;&lt;pub-dates&gt;&lt;date&gt;Feb&lt;/date&gt;&lt;/pub-dates&gt;&lt;/dates&gt;&lt;isbn&gt;0916-8451 (Print)&amp;#xD;0916-8451 (Linking)&lt;/isbn&gt;&lt;accession-num&gt;14981303&lt;/accession-num&gt;&lt;urls&gt;&lt;related-urls&gt;&lt;url&gt;https://www.ncbi.nlm.nih.gov/pubmed/14981303&lt;/url&gt;&lt;/related-urls&gt;&lt;/urls&gt;&lt;electronic-resource-num&gt;10.1271/bbb.68.390&lt;/electronic-resource-num&gt;&lt;/record&gt;&lt;/Cite&gt;&lt;/EndNote&gt;</w:instrText>
            </w:r>
            <w:r>
              <w:fldChar w:fldCharType="separate"/>
            </w:r>
            <w:r w:rsidRPr="00BF42E1">
              <w:rPr>
                <w:noProof/>
                <w:vertAlign w:val="superscript"/>
              </w:rPr>
              <w:t>628</w:t>
            </w:r>
            <w:r>
              <w:fldChar w:fldCharType="end"/>
            </w:r>
          </w:p>
        </w:tc>
      </w:tr>
      <w:tr w:rsidR="00391E35" w14:paraId="268A71AC" w14:textId="77777777" w:rsidTr="00C42DDD">
        <w:tc>
          <w:tcPr>
            <w:tcW w:w="2287" w:type="dxa"/>
          </w:tcPr>
          <w:p w14:paraId="3106486E" w14:textId="4E99B8D2" w:rsidR="00391E35" w:rsidRDefault="0042179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kxanthene</w:t>
            </w:r>
            <w:proofErr w:type="spellEnd"/>
          </w:p>
        </w:tc>
        <w:tc>
          <w:tcPr>
            <w:tcW w:w="1364" w:type="dxa"/>
          </w:tcPr>
          <w:p w14:paraId="59157170" w14:textId="77777777" w:rsidR="00391E35" w:rsidRDefault="00391E35" w:rsidP="00C42DDD"/>
        </w:tc>
        <w:tc>
          <w:tcPr>
            <w:tcW w:w="1364" w:type="dxa"/>
          </w:tcPr>
          <w:p w14:paraId="26ADA87C" w14:textId="77777777" w:rsidR="00391E35" w:rsidRDefault="00391E35" w:rsidP="00C42DDD"/>
        </w:tc>
        <w:tc>
          <w:tcPr>
            <w:tcW w:w="1141" w:type="dxa"/>
          </w:tcPr>
          <w:p w14:paraId="6F256BDE" w14:textId="5B3F19D1" w:rsidR="00391E35" w:rsidRDefault="0042179C" w:rsidP="00C42DDD">
            <w:r>
              <w:t>yes</w:t>
            </w:r>
          </w:p>
        </w:tc>
        <w:tc>
          <w:tcPr>
            <w:tcW w:w="1141" w:type="dxa"/>
          </w:tcPr>
          <w:p w14:paraId="09A82727" w14:textId="77777777" w:rsidR="00391E35" w:rsidRDefault="00391E35" w:rsidP="00C42DDD"/>
        </w:tc>
        <w:tc>
          <w:tcPr>
            <w:tcW w:w="2051" w:type="dxa"/>
          </w:tcPr>
          <w:p w14:paraId="12F2AE41" w14:textId="77777777" w:rsidR="00391E35" w:rsidRDefault="00391E35" w:rsidP="00C42DDD"/>
        </w:tc>
        <w:tc>
          <w:tcPr>
            <w:tcW w:w="1346" w:type="dxa"/>
          </w:tcPr>
          <w:p w14:paraId="0313B81A" w14:textId="72525565" w:rsidR="00391E35" w:rsidRDefault="00BC3396" w:rsidP="00C42DDD">
            <w:r>
              <w:fldChar w:fldCharType="begin">
                <w:fldData xml:space="preserve">PEVuZE5vdGU+PENpdGU+PEF1dGhvcj5IeXVuPC9BdXRob3I+PFllYXI+MjAxODwvWWVhcj48UmVj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eXVuPC9BdXRob3I+PFllYXI+MjAxODwvWWVhcj48UmVj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C3396">
              <w:rPr>
                <w:noProof/>
                <w:vertAlign w:val="superscript"/>
              </w:rPr>
              <w:t>629</w:t>
            </w:r>
            <w:r>
              <w:fldChar w:fldCharType="end"/>
            </w:r>
          </w:p>
        </w:tc>
      </w:tr>
      <w:tr w:rsidR="00391E35" w14:paraId="38AF53C1" w14:textId="77777777" w:rsidTr="00C42DDD">
        <w:tc>
          <w:tcPr>
            <w:tcW w:w="2287" w:type="dxa"/>
          </w:tcPr>
          <w:p w14:paraId="6493299C" w14:textId="370C88E1" w:rsidR="00391E35" w:rsidRDefault="001446D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epothilone</w:t>
            </w:r>
          </w:p>
        </w:tc>
        <w:tc>
          <w:tcPr>
            <w:tcW w:w="1364" w:type="dxa"/>
          </w:tcPr>
          <w:p w14:paraId="7CB036F6" w14:textId="77777777" w:rsidR="00391E35" w:rsidRDefault="00391E35" w:rsidP="00C42DDD"/>
        </w:tc>
        <w:tc>
          <w:tcPr>
            <w:tcW w:w="1364" w:type="dxa"/>
          </w:tcPr>
          <w:p w14:paraId="0F396DC9" w14:textId="77777777" w:rsidR="00391E35" w:rsidRDefault="00391E35" w:rsidP="00C42DDD"/>
        </w:tc>
        <w:tc>
          <w:tcPr>
            <w:tcW w:w="1141" w:type="dxa"/>
          </w:tcPr>
          <w:p w14:paraId="29357995" w14:textId="77777777" w:rsidR="00391E35" w:rsidRDefault="00391E35" w:rsidP="00C42DDD"/>
        </w:tc>
        <w:tc>
          <w:tcPr>
            <w:tcW w:w="1141" w:type="dxa"/>
          </w:tcPr>
          <w:p w14:paraId="03862080" w14:textId="5CE02807" w:rsidR="00391E35" w:rsidRDefault="001446D3" w:rsidP="00C42DDD">
            <w:r>
              <w:t>yes</w:t>
            </w:r>
          </w:p>
        </w:tc>
        <w:tc>
          <w:tcPr>
            <w:tcW w:w="2051" w:type="dxa"/>
          </w:tcPr>
          <w:p w14:paraId="4B997A08" w14:textId="77777777" w:rsidR="00391E35" w:rsidRDefault="00391E35" w:rsidP="00C42DDD"/>
        </w:tc>
        <w:tc>
          <w:tcPr>
            <w:tcW w:w="1346" w:type="dxa"/>
          </w:tcPr>
          <w:p w14:paraId="59EB7333" w14:textId="272BFD1C" w:rsidR="00391E35" w:rsidRDefault="000533AA" w:rsidP="00C42DDD">
            <w:r>
              <w:fldChar w:fldCharType="begin"/>
            </w:r>
            <w:r>
              <w:instrText xml:space="preserve"> ADDIN EN.CITE &lt;EndNote&gt;&lt;Cite&gt;&lt;Author&gt;Gao&lt;/Author&gt;&lt;Year&gt;2018&lt;/Year&gt;&lt;RecNum&gt;644&lt;/RecNum&gt;&lt;DisplayText&gt;&lt;style face="superscript"&gt;630&lt;/style&gt;&lt;/DisplayText&gt;&lt;record&gt;&lt;rec-number&gt;644&lt;/rec-number&gt;&lt;foreign-keys&gt;&lt;key app="EN" db-id="p5zs9pw5ltwzr3e0webppaa6ae5zxdxszf5s" timestamp="1548264589"&gt;644&lt;/key&gt;&lt;/foreign-keys&gt;&lt;ref-type name="Journal Article"&gt;17&lt;/ref-type&gt;&lt;contributors&gt;&lt;authors&gt;&lt;author&gt;Gao, H.&lt;/author&gt;&lt;author&gt;Huang, G.&lt;/author&gt;&lt;/authors&gt;&lt;/contributors&gt;&lt;auth-address&gt;Active Carbohydrate Research Institute, Chongqing Key Laboratory of Inorganic Functional Materials, Chongqing Normal University, Chongqing 401331, China.&amp;#xD;Active Carbohydrate Research Institute, Chongqing Key Laboratory of Inorganic Functional Materials, Chongqing Normal University, Chongqing 401331, China. Electronic address: huangdoctor226@163.com.&lt;/auth-address&gt;&lt;titles&gt;&lt;title&gt;Synthesis, anticancer activity and cytotoxicity of galactosylated epothilone B&lt;/title&gt;&lt;secondary-title&gt;Bioorg Med Chem&lt;/secondary-title&gt;&lt;/titles&gt;&lt;periodical&gt;&lt;full-title&gt;Bioorg Med Chem&lt;/full-title&gt;&lt;/periodical&gt;&lt;pages&gt;5578-5581&lt;/pages&gt;&lt;volume&gt;26&lt;/volume&gt;&lt;number&gt;20&lt;/number&gt;&lt;keywords&gt;&lt;keyword&gt;Anticancer activity&lt;/keyword&gt;&lt;keyword&gt;Cytotoxicity&lt;/keyword&gt;&lt;keyword&gt;Galactosylated epothilone B&lt;/keyword&gt;&lt;keyword&gt;Synthesis&lt;/keyword&gt;&lt;/keywords&gt;&lt;dates&gt;&lt;year&gt;2018&lt;/year&gt;&lt;pub-dates&gt;&lt;date&gt;Nov 1&lt;/date&gt;&lt;/pub-dates&gt;&lt;/dates&gt;&lt;isbn&gt;1464-3391 (Electronic)&amp;#xD;0968-0896 (Linking)&lt;/isbn&gt;&lt;accession-num&gt;30318441&lt;/accession-num&gt;&lt;urls&gt;&lt;related-urls&gt;&lt;url&gt;https://www.ncbi.nlm.nih.gov/pubmed/30318441&lt;/url&gt;&lt;/related-urls&gt;&lt;/urls&gt;&lt;electronic-resource-num&gt;10.1016/j.bmc.2018.10.005&lt;/electronic-resource-num&gt;&lt;/record&gt;&lt;/Cite&gt;&lt;/EndNote&gt;</w:instrText>
            </w:r>
            <w:r>
              <w:fldChar w:fldCharType="separate"/>
            </w:r>
            <w:r w:rsidRPr="000533AA">
              <w:rPr>
                <w:noProof/>
                <w:vertAlign w:val="superscript"/>
              </w:rPr>
              <w:t>630</w:t>
            </w:r>
            <w:r>
              <w:fldChar w:fldCharType="end"/>
            </w:r>
          </w:p>
        </w:tc>
      </w:tr>
      <w:tr w:rsidR="00391E35" w14:paraId="61D0B1CD" w14:textId="77777777" w:rsidTr="00C42DDD">
        <w:tc>
          <w:tcPr>
            <w:tcW w:w="2287" w:type="dxa"/>
          </w:tcPr>
          <w:p w14:paraId="734D14A8" w14:textId="2C883ABD" w:rsidR="00391E35" w:rsidRDefault="00F66E9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FR901464</w:t>
            </w:r>
          </w:p>
        </w:tc>
        <w:tc>
          <w:tcPr>
            <w:tcW w:w="1364" w:type="dxa"/>
          </w:tcPr>
          <w:p w14:paraId="6F1E743A" w14:textId="77777777" w:rsidR="00391E35" w:rsidRDefault="00391E35" w:rsidP="00C42DDD"/>
        </w:tc>
        <w:tc>
          <w:tcPr>
            <w:tcW w:w="1364" w:type="dxa"/>
          </w:tcPr>
          <w:p w14:paraId="7E5DD75E" w14:textId="77777777" w:rsidR="00391E35" w:rsidRDefault="00391E35" w:rsidP="00C42DDD"/>
        </w:tc>
        <w:tc>
          <w:tcPr>
            <w:tcW w:w="1141" w:type="dxa"/>
          </w:tcPr>
          <w:p w14:paraId="711C2C8D" w14:textId="77777777" w:rsidR="00391E35" w:rsidRDefault="00391E35" w:rsidP="00C42DDD"/>
        </w:tc>
        <w:tc>
          <w:tcPr>
            <w:tcW w:w="1141" w:type="dxa"/>
          </w:tcPr>
          <w:p w14:paraId="60E623B8" w14:textId="13ED1D17" w:rsidR="00391E35" w:rsidRDefault="00F66E90" w:rsidP="00C42DDD">
            <w:r>
              <w:t>yes</w:t>
            </w:r>
          </w:p>
        </w:tc>
        <w:tc>
          <w:tcPr>
            <w:tcW w:w="2051" w:type="dxa"/>
          </w:tcPr>
          <w:p w14:paraId="77F5257A" w14:textId="77777777" w:rsidR="00391E35" w:rsidRDefault="00391E35" w:rsidP="00C42DDD"/>
        </w:tc>
        <w:tc>
          <w:tcPr>
            <w:tcW w:w="1346" w:type="dxa"/>
          </w:tcPr>
          <w:p w14:paraId="12ABBF25" w14:textId="738AB386" w:rsidR="00391E35" w:rsidRDefault="00F66E90" w:rsidP="00C42DDD">
            <w:r>
              <w:fldChar w:fldCharType="begin">
                <w:fldData xml:space="preserve">PEVuZE5vdGU+PENpdGU+PEF1dGhvcj5OYWthamltYTwvQXV0aG9yPjxZZWFyPjE5OTY8L1llYXI+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OYWthamltYTwvQXV0aG9yPjxZZWFyPjE5OTY8L1llYXI+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66E90">
              <w:rPr>
                <w:noProof/>
                <w:vertAlign w:val="superscript"/>
              </w:rPr>
              <w:t>632</w:t>
            </w:r>
            <w:r>
              <w:fldChar w:fldCharType="end"/>
            </w:r>
          </w:p>
        </w:tc>
      </w:tr>
      <w:tr w:rsidR="00391E35" w14:paraId="522CDA1F" w14:textId="77777777" w:rsidTr="00C42DDD">
        <w:tc>
          <w:tcPr>
            <w:tcW w:w="2287" w:type="dxa"/>
          </w:tcPr>
          <w:p w14:paraId="6ACC7E8F" w14:textId="3F9548C0" w:rsidR="00391E35" w:rsidRDefault="002E657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uadinomine</w:t>
            </w:r>
            <w:proofErr w:type="spellEnd"/>
          </w:p>
        </w:tc>
        <w:tc>
          <w:tcPr>
            <w:tcW w:w="1364" w:type="dxa"/>
          </w:tcPr>
          <w:p w14:paraId="42201894" w14:textId="77777777" w:rsidR="00391E35" w:rsidRDefault="00391E35" w:rsidP="00C42DDD"/>
        </w:tc>
        <w:tc>
          <w:tcPr>
            <w:tcW w:w="1364" w:type="dxa"/>
          </w:tcPr>
          <w:p w14:paraId="645BBD81" w14:textId="77777777" w:rsidR="00391E35" w:rsidRDefault="00391E35" w:rsidP="00C42DDD"/>
        </w:tc>
        <w:tc>
          <w:tcPr>
            <w:tcW w:w="1141" w:type="dxa"/>
          </w:tcPr>
          <w:p w14:paraId="2E81F29A" w14:textId="77777777" w:rsidR="00391E35" w:rsidRDefault="00391E35" w:rsidP="00C42DDD"/>
        </w:tc>
        <w:tc>
          <w:tcPr>
            <w:tcW w:w="1141" w:type="dxa"/>
          </w:tcPr>
          <w:p w14:paraId="4A44D7A2" w14:textId="77777777" w:rsidR="00391E35" w:rsidRDefault="00391E35" w:rsidP="00C42DDD"/>
        </w:tc>
        <w:tc>
          <w:tcPr>
            <w:tcW w:w="2051" w:type="dxa"/>
          </w:tcPr>
          <w:p w14:paraId="4E114BF3" w14:textId="07FF835B" w:rsidR="00391E35" w:rsidRDefault="002E6578" w:rsidP="00C42DDD">
            <w:r>
              <w:t>Anti-infective</w:t>
            </w:r>
          </w:p>
        </w:tc>
        <w:tc>
          <w:tcPr>
            <w:tcW w:w="1346" w:type="dxa"/>
          </w:tcPr>
          <w:p w14:paraId="089B8AEA" w14:textId="5AF528C7" w:rsidR="00391E35" w:rsidRDefault="00506E2C" w:rsidP="00C42DDD">
            <w:r>
              <w:fldChar w:fldCharType="begin"/>
            </w:r>
            <w:r>
              <w:instrText xml:space="preserve"> ADDIN EN.CITE &lt;EndNote&gt;&lt;Cite&gt;&lt;Author&gt;Holmes&lt;/Author&gt;&lt;Year&gt;2012&lt;/Year&gt;&lt;RecNum&gt;648&lt;/RecNum&gt;&lt;DisplayText&gt;&lt;style face="superscript"&gt;633&lt;/style&gt;&lt;/DisplayText&gt;&lt;record&gt;&lt;rec-number&gt;648&lt;/rec-number&gt;&lt;foreign-keys&gt;&lt;key app="EN" db-id="p5zs9pw5ltwzr3e0webppaa6ae5zxdxszf5s" timestamp="1548265630"&gt;648&lt;/key&gt;&lt;/foreign-keys&gt;&lt;ref-type name="Journal Article"&gt;17&lt;/ref-type&gt;&lt;contributors&gt;&lt;authors&gt;&lt;author&gt;Holmes, T. C.&lt;/author&gt;&lt;author&gt;May, A. E.&lt;/author&gt;&lt;author&gt;Zaleta-Rivera, K.&lt;/author&gt;&lt;author&gt;Ruby, J. G.&lt;/author&gt;&lt;author&gt;Skewes-Cox, P.&lt;/author&gt;&lt;author&gt;Fischbach, M. A.&lt;/author&gt;&lt;author&gt;DeRisi, J. L.&lt;/author&gt;&lt;author&gt;Iwatsuki, M.&lt;/author&gt;&lt;author&gt;Omura, S.&lt;/author&gt;&lt;author&gt;Khosla, C.&lt;/author&gt;&lt;/authors&gt;&lt;/contributors&gt;&lt;auth-address&gt;Department of Chemical Engineering, Stanford University, Stanford, California 94305, USA.&lt;/auth-address&gt;&lt;titles&gt;&lt;title&gt;Molecular insights into the biosynthesis of guadinomine: a type III secretion system inhibitor&lt;/title&gt;&lt;secondary-title&gt;J Am Chem Soc&lt;/secondary-title&gt;&lt;/titles&gt;&lt;periodical&gt;&lt;full-title&gt;J Am Chem Soc&lt;/full-title&gt;&lt;/periodical&gt;&lt;pages&gt;17797-806&lt;/pages&gt;&lt;volume&gt;134&lt;/volume&gt;&lt;number&gt;42&lt;/number&gt;&lt;keywords&gt;&lt;keyword&gt;Bacterial Secretion Systems/*drug effects&lt;/keyword&gt;&lt;keyword&gt;Dipeptides/*biosynthesis/chemistry/*pharmacology&lt;/keyword&gt;&lt;keyword&gt;Imidazolidines/chemistry/*pharmacology&lt;/keyword&gt;&lt;keyword&gt;Molecular Conformation&lt;/keyword&gt;&lt;keyword&gt;Streptomyces/chemistry/*metabolism&lt;/keyword&gt;&lt;/keywords&gt;&lt;dates&gt;&lt;year&gt;2012&lt;/year&gt;&lt;pub-dates&gt;&lt;date&gt;Oct 24&lt;/date&gt;&lt;/pub-dates&gt;&lt;/dates&gt;&lt;isbn&gt;1520-5126 (Electronic)&amp;#xD;0002-7863 (Linking)&lt;/isbn&gt;&lt;accession-num&gt;23030602&lt;/accession-num&gt;&lt;urls&gt;&lt;related-urls&gt;&lt;url&gt;https://www.ncbi.nlm.nih.gov/pubmed/23030602&lt;/url&gt;&lt;/related-urls&gt;&lt;/urls&gt;&lt;custom2&gt;3483642&lt;/custom2&gt;&lt;electronic-resource-num&gt;10.1021/ja308622d&lt;/electronic-resource-num&gt;&lt;/record&gt;&lt;/Cite&gt;&lt;/EndNote&gt;</w:instrText>
            </w:r>
            <w:r>
              <w:fldChar w:fldCharType="separate"/>
            </w:r>
            <w:r w:rsidRPr="00506E2C">
              <w:rPr>
                <w:noProof/>
                <w:vertAlign w:val="superscript"/>
              </w:rPr>
              <w:t>633</w:t>
            </w:r>
            <w:r>
              <w:fldChar w:fldCharType="end"/>
            </w:r>
          </w:p>
        </w:tc>
      </w:tr>
      <w:tr w:rsidR="00391E35" w14:paraId="40E6E5CD" w14:textId="77777777" w:rsidTr="00C42DDD">
        <w:tc>
          <w:tcPr>
            <w:tcW w:w="2287" w:type="dxa"/>
          </w:tcPr>
          <w:p w14:paraId="3A918EAE" w14:textId="3B2F5456" w:rsidR="00391E35" w:rsidRDefault="00A512D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jawsamycin</w:t>
            </w:r>
            <w:proofErr w:type="spellEnd"/>
          </w:p>
        </w:tc>
        <w:tc>
          <w:tcPr>
            <w:tcW w:w="1364" w:type="dxa"/>
          </w:tcPr>
          <w:p w14:paraId="7D1B8272" w14:textId="77777777" w:rsidR="00391E35" w:rsidRDefault="00391E35" w:rsidP="00C42DDD"/>
        </w:tc>
        <w:tc>
          <w:tcPr>
            <w:tcW w:w="1364" w:type="dxa"/>
          </w:tcPr>
          <w:p w14:paraId="23685C6E" w14:textId="77777777" w:rsidR="00391E35" w:rsidRDefault="00391E35" w:rsidP="00C42DDD"/>
        </w:tc>
        <w:tc>
          <w:tcPr>
            <w:tcW w:w="1141" w:type="dxa"/>
          </w:tcPr>
          <w:p w14:paraId="75AEBC1A" w14:textId="092F4F02" w:rsidR="00391E35" w:rsidRDefault="00A512D9" w:rsidP="00C42DDD">
            <w:r>
              <w:t>yes</w:t>
            </w:r>
          </w:p>
        </w:tc>
        <w:tc>
          <w:tcPr>
            <w:tcW w:w="1141" w:type="dxa"/>
          </w:tcPr>
          <w:p w14:paraId="4B7330F9" w14:textId="77777777" w:rsidR="00391E35" w:rsidRDefault="00391E35" w:rsidP="00C42DDD"/>
        </w:tc>
        <w:tc>
          <w:tcPr>
            <w:tcW w:w="2051" w:type="dxa"/>
          </w:tcPr>
          <w:p w14:paraId="1D2AA04B" w14:textId="77777777" w:rsidR="00391E35" w:rsidRDefault="00391E35" w:rsidP="00C42DDD"/>
        </w:tc>
        <w:tc>
          <w:tcPr>
            <w:tcW w:w="1346" w:type="dxa"/>
          </w:tcPr>
          <w:p w14:paraId="07541CF0" w14:textId="691B8580" w:rsidR="00391E35" w:rsidRDefault="00A512D9" w:rsidP="00C42DDD">
            <w:r>
              <w:fldChar w:fldCharType="begin"/>
            </w:r>
            <w:r>
              <w:instrText xml:space="preserve"> ADDIN EN.CITE &lt;EndNote&gt;&lt;Cite&gt;&lt;Author&gt;Hiratsuka&lt;/Author&gt;&lt;Year&gt;2014&lt;/Year&gt;&lt;RecNum&gt;650&lt;/RecNum&gt;&lt;DisplayText&gt;&lt;style face="superscript"&gt;635&lt;/style&gt;&lt;/DisplayText&gt;&lt;record&gt;&lt;rec-number&gt;650&lt;/rec-number&gt;&lt;foreign-keys&gt;&lt;key app="EN" db-id="p5zs9pw5ltwzr3e0webppaa6ae5zxdxszf5s" timestamp="1548265741"&gt;650&lt;/key&gt;&lt;/foreign-keys&gt;&lt;ref-type name="Journal Article"&gt;17&lt;/ref-type&gt;&lt;contributors&gt;&lt;authors&gt;&lt;author&gt;Hiratsuka, T.&lt;/author&gt;&lt;author&gt;Suzuki, H.&lt;/author&gt;&lt;author&gt;Kariya, R.&lt;/author&gt;&lt;author&gt;Seo, T.&lt;/author&gt;&lt;author&gt;Minami, A.&lt;/author&gt;&lt;author&gt;Oikawa, H.&lt;/author&gt;&lt;/authors&gt;&lt;/contributors&gt;&lt;auth-address&gt;Division of Chemistry, Graduate School of Science, Hokkaido University, Sapporo 060-0810 (Japan).&lt;/auth-address&gt;&lt;titles&gt;&lt;title&gt;Biosynthesis of the structurally unique polycyclopropanated polyketide-nucleoside hybrid jawsamycin (FR-900848)&lt;/title&gt;&lt;secondary-title&gt;Angew Chem Int Ed Engl&lt;/secondary-title&gt;&lt;/titles&gt;&lt;periodical&gt;&lt;full-title&gt;Angew Chem Int Ed Engl&lt;/full-title&gt;&lt;/periodical&gt;&lt;pages&gt;5423-6&lt;/pages&gt;&lt;volume&gt;53&lt;/volume&gt;&lt;number&gt;21&lt;/number&gt;&lt;keywords&gt;&lt;keyword&gt;Antifungal Agents/chemistry/*metabolism&lt;/keyword&gt;&lt;keyword&gt;Cyclopropanes/chemistry&lt;/keyword&gt;&lt;keyword&gt;Multigene Family&lt;/keyword&gt;&lt;keyword&gt;Nucleosides/biosynthesis/chemistry/*metabolism&lt;/keyword&gt;&lt;keyword&gt;Polyketide Synthases/metabolism&lt;/keyword&gt;&lt;keyword&gt;Polyketides/chemistry/*metabolism&lt;/keyword&gt;&lt;keyword&gt;Streptomyces/genetics/metabolism&lt;/keyword&gt;&lt;keyword&gt;antifungal agents&lt;/keyword&gt;&lt;keyword&gt;biosynthesis&lt;/keyword&gt;&lt;keyword&gt;natural products&lt;/keyword&gt;&lt;keyword&gt;polycyclopropanes&lt;/keyword&gt;&lt;keyword&gt;polyketides&lt;/keyword&gt;&lt;/keywords&gt;&lt;dates&gt;&lt;year&gt;2014&lt;/year&gt;&lt;pub-dates&gt;&lt;date&gt;May 19&lt;/date&gt;&lt;/pub-dates&gt;&lt;/dates&gt;&lt;isbn&gt;1521-3773 (Electronic)&amp;#xD;1433-7851 (Linking)&lt;/isbn&gt;&lt;accession-num&gt;24756819&lt;/accession-num&gt;&lt;urls&gt;&lt;related-urls&gt;&lt;url&gt;https://www.ncbi.nlm.nih.gov/pubmed/24756819&lt;/url&gt;&lt;/related-urls&gt;&lt;/urls&gt;&lt;electronic-resource-num&gt;10.1002/anie.201402623&lt;/electronic-resource-num&gt;&lt;/record&gt;&lt;/Cite&gt;&lt;/EndNote&gt;</w:instrText>
            </w:r>
            <w:r>
              <w:fldChar w:fldCharType="separate"/>
            </w:r>
            <w:r w:rsidRPr="00A512D9">
              <w:rPr>
                <w:noProof/>
                <w:vertAlign w:val="superscript"/>
              </w:rPr>
              <w:t>635</w:t>
            </w:r>
            <w:r>
              <w:fldChar w:fldCharType="end"/>
            </w:r>
          </w:p>
        </w:tc>
      </w:tr>
      <w:tr w:rsidR="00391E35" w14:paraId="7C26F63D" w14:textId="77777777" w:rsidTr="00C42DDD">
        <w:tc>
          <w:tcPr>
            <w:tcW w:w="2287" w:type="dxa"/>
          </w:tcPr>
          <w:p w14:paraId="43BD6BD0" w14:textId="0199A4C5" w:rsidR="00391E35" w:rsidRDefault="00345B9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ocillomycin</w:t>
            </w:r>
            <w:proofErr w:type="spellEnd"/>
          </w:p>
        </w:tc>
        <w:tc>
          <w:tcPr>
            <w:tcW w:w="1364" w:type="dxa"/>
          </w:tcPr>
          <w:p w14:paraId="54DDDC9C" w14:textId="77777777" w:rsidR="00391E35" w:rsidRDefault="00391E35" w:rsidP="00C42DDD"/>
        </w:tc>
        <w:tc>
          <w:tcPr>
            <w:tcW w:w="1364" w:type="dxa"/>
          </w:tcPr>
          <w:p w14:paraId="5E65228A" w14:textId="77777777" w:rsidR="00391E35" w:rsidRDefault="00391E35" w:rsidP="00C42DDD"/>
        </w:tc>
        <w:tc>
          <w:tcPr>
            <w:tcW w:w="1141" w:type="dxa"/>
          </w:tcPr>
          <w:p w14:paraId="68EAE81D" w14:textId="25C36852" w:rsidR="00391E35" w:rsidRDefault="00345B97" w:rsidP="00C42DDD">
            <w:r>
              <w:t>yes</w:t>
            </w:r>
          </w:p>
        </w:tc>
        <w:tc>
          <w:tcPr>
            <w:tcW w:w="1141" w:type="dxa"/>
          </w:tcPr>
          <w:p w14:paraId="16D79487" w14:textId="77777777" w:rsidR="00391E35" w:rsidRDefault="00391E35" w:rsidP="00C42DDD"/>
        </w:tc>
        <w:tc>
          <w:tcPr>
            <w:tcW w:w="2051" w:type="dxa"/>
          </w:tcPr>
          <w:p w14:paraId="6769B969" w14:textId="77777777" w:rsidR="00391E35" w:rsidRDefault="00391E35" w:rsidP="00C42DDD"/>
        </w:tc>
        <w:tc>
          <w:tcPr>
            <w:tcW w:w="1346" w:type="dxa"/>
          </w:tcPr>
          <w:p w14:paraId="5DFADE17" w14:textId="32E6B033" w:rsidR="00391E35" w:rsidRDefault="00345B97" w:rsidP="00C42DDD">
            <w:r>
              <w:fldChar w:fldCharType="begin">
                <w:fldData xml:space="preserve">PEVuZE5vdGU+PENpdGU+PEF1dGhvcj5MdW88L0F1dGhvcj48WWVhcj4yMDE1PC9ZZWFyPjxSZWNO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</w:fldData>
              </w:fldChar>
            </w:r>
            <w:r w:rsidR="005278D7">
              <w:instrText xml:space="preserve"> ADDIN EN.CITE </w:instrText>
            </w:r>
            <w:r w:rsidR="005278D7">
              <w:fldChar w:fldCharType="begin">
                <w:fldData xml:space="preserve">PEVuZE5vdGU+PENpdGU+PEF1dGhvcj5MdW88L0F1dGhvcj48WWVhcj4yMDE1PC9ZZWFyPjxSZWNO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</w:fldData>
              </w:fldChar>
            </w:r>
            <w:r w:rsidR="005278D7">
              <w:instrText xml:space="preserve"> ADDIN EN.CITE.DATA </w:instrText>
            </w:r>
            <w:r w:rsidR="005278D7">
              <w:fldChar w:fldCharType="end"/>
            </w:r>
            <w:r>
              <w:fldChar w:fldCharType="separate"/>
            </w:r>
            <w:r w:rsidR="005278D7" w:rsidRPr="005278D7">
              <w:rPr>
                <w:noProof/>
                <w:vertAlign w:val="superscript"/>
              </w:rPr>
              <w:t>636,637</w:t>
            </w:r>
            <w:r>
              <w:fldChar w:fldCharType="end"/>
            </w:r>
          </w:p>
        </w:tc>
      </w:tr>
      <w:tr w:rsidR="00391E35" w14:paraId="6FA794FA" w14:textId="77777777" w:rsidTr="00C42DDD">
        <w:tc>
          <w:tcPr>
            <w:tcW w:w="2287" w:type="dxa"/>
          </w:tcPr>
          <w:p w14:paraId="04E2D0C2" w14:textId="12D392DF" w:rsidR="00391E35" w:rsidRDefault="008C292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uraymycin</w:t>
            </w:r>
            <w:proofErr w:type="spellEnd"/>
          </w:p>
        </w:tc>
        <w:tc>
          <w:tcPr>
            <w:tcW w:w="1364" w:type="dxa"/>
          </w:tcPr>
          <w:p w14:paraId="0C6F4A44" w14:textId="57D196A7" w:rsidR="00391E35" w:rsidRDefault="008C292A" w:rsidP="00C42DDD">
            <w:r>
              <w:t>yes</w:t>
            </w:r>
          </w:p>
        </w:tc>
        <w:tc>
          <w:tcPr>
            <w:tcW w:w="1364" w:type="dxa"/>
          </w:tcPr>
          <w:p w14:paraId="2480D77D" w14:textId="2FF7391D" w:rsidR="00391E35" w:rsidRDefault="008C292A" w:rsidP="00C42DDD">
            <w:r>
              <w:t>Gram pos</w:t>
            </w:r>
          </w:p>
        </w:tc>
        <w:tc>
          <w:tcPr>
            <w:tcW w:w="1141" w:type="dxa"/>
          </w:tcPr>
          <w:p w14:paraId="7DD7A681" w14:textId="77777777" w:rsidR="00391E35" w:rsidRDefault="00391E35" w:rsidP="00C42DDD"/>
        </w:tc>
        <w:tc>
          <w:tcPr>
            <w:tcW w:w="1141" w:type="dxa"/>
          </w:tcPr>
          <w:p w14:paraId="551BA9BC" w14:textId="77777777" w:rsidR="00391E35" w:rsidRDefault="00391E35" w:rsidP="00C42DDD"/>
        </w:tc>
        <w:tc>
          <w:tcPr>
            <w:tcW w:w="2051" w:type="dxa"/>
          </w:tcPr>
          <w:p w14:paraId="214B6957" w14:textId="77777777" w:rsidR="00391E35" w:rsidRDefault="00391E35" w:rsidP="00C42DDD"/>
        </w:tc>
        <w:tc>
          <w:tcPr>
            <w:tcW w:w="1346" w:type="dxa"/>
          </w:tcPr>
          <w:p w14:paraId="6514F27D" w14:textId="01790999" w:rsidR="00391E35" w:rsidRDefault="008C292A" w:rsidP="00C42DDD">
            <w:r>
              <w:fldChar w:fldCharType="begin">
                <w:fldData xml:space="preserve">PEVuZE5vdGU+PENpdGU+PEF1dGhvcj5UYWtlb2thPC9BdXRob3I+PFllYXI+MjAxNDwvWWVhcj48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UYWtlb2thPC9BdXRob3I+PFllYXI+MjAxNDwvWWVhcj48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8C292A">
              <w:rPr>
                <w:noProof/>
                <w:vertAlign w:val="superscript"/>
              </w:rPr>
              <w:t>638</w:t>
            </w:r>
            <w:r>
              <w:fldChar w:fldCharType="end"/>
            </w:r>
          </w:p>
        </w:tc>
      </w:tr>
      <w:tr w:rsidR="008C292A" w14:paraId="2E3F471B" w14:textId="77777777" w:rsidTr="00C42DDD">
        <w:tc>
          <w:tcPr>
            <w:tcW w:w="2287" w:type="dxa"/>
          </w:tcPr>
          <w:p w14:paraId="7A4D8DCF" w14:textId="650F0D9A" w:rsidR="008C292A" w:rsidRDefault="00D71DA2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mycobactin</w:t>
            </w:r>
          </w:p>
        </w:tc>
        <w:tc>
          <w:tcPr>
            <w:tcW w:w="1364" w:type="dxa"/>
          </w:tcPr>
          <w:p w14:paraId="0C464945" w14:textId="77777777" w:rsidR="008C292A" w:rsidRDefault="008C292A" w:rsidP="00C42DDD"/>
        </w:tc>
        <w:tc>
          <w:tcPr>
            <w:tcW w:w="1364" w:type="dxa"/>
          </w:tcPr>
          <w:p w14:paraId="7F759456" w14:textId="77777777" w:rsidR="008C292A" w:rsidRDefault="008C292A" w:rsidP="00C42DDD"/>
        </w:tc>
        <w:tc>
          <w:tcPr>
            <w:tcW w:w="1141" w:type="dxa"/>
          </w:tcPr>
          <w:p w14:paraId="5CC890E4" w14:textId="77777777" w:rsidR="008C292A" w:rsidRDefault="008C292A" w:rsidP="00C42DDD"/>
        </w:tc>
        <w:tc>
          <w:tcPr>
            <w:tcW w:w="1141" w:type="dxa"/>
          </w:tcPr>
          <w:p w14:paraId="156B592A" w14:textId="77777777" w:rsidR="008C292A" w:rsidRDefault="008C292A" w:rsidP="00C42DDD"/>
        </w:tc>
        <w:tc>
          <w:tcPr>
            <w:tcW w:w="2051" w:type="dxa"/>
          </w:tcPr>
          <w:p w14:paraId="52486E08" w14:textId="77F8E0F2" w:rsidR="008C292A" w:rsidRDefault="00D71DA2" w:rsidP="00C42DDD">
            <w:r>
              <w:t>siderophore</w:t>
            </w:r>
          </w:p>
        </w:tc>
        <w:tc>
          <w:tcPr>
            <w:tcW w:w="1346" w:type="dxa"/>
          </w:tcPr>
          <w:p w14:paraId="3FB21793" w14:textId="4A2D18BD" w:rsidR="008C292A" w:rsidRDefault="00D71DA2" w:rsidP="00C42DDD">
            <w:r>
              <w:fldChar w:fldCharType="begin"/>
            </w:r>
            <w:r>
              <w:instrText xml:space="preserve"> ADDIN EN.CITE &lt;EndNote&gt;&lt;Cite&gt;&lt;Author&gt;De Voss&lt;/Author&gt;&lt;Year&gt;2000&lt;/Year&gt;&lt;RecNum&gt;654&lt;/RecNum&gt;&lt;DisplayText&gt;&lt;style face="superscript"&gt;639&lt;/style&gt;&lt;/DisplayText&gt;&lt;record&gt;&lt;rec-number&gt;654&lt;/rec-number&gt;&lt;foreign-keys&gt;&lt;key app="EN" db-id="p5zs9pw5ltwzr3e0webppaa6ae5zxdxszf5s" timestamp="1548267714"&gt;654&lt;/key&gt;&lt;/foreign-keys&gt;&lt;ref-type name="Journal Article"&gt;17&lt;/ref-type&gt;&lt;contributors&gt;&lt;authors&gt;&lt;author&gt;De Voss, J. J.&lt;/author&gt;&lt;author&gt;Rutter, K.&lt;/author&gt;&lt;author&gt;Schroeder, B. G.&lt;/author&gt;&lt;author&gt;Su, H.&lt;/author&gt;&lt;author&gt;Zhu, Y.&lt;/author&gt;&lt;author&gt;Barry, C. E., 3rd&lt;/author&gt;&lt;/authors&gt;&lt;/contributors&gt;&lt;auth-address&gt;Department of Chemistry, University of Queensland, Brisbane, Queensland, Australia 4067.&lt;/auth-address&gt;&lt;titles&gt;&lt;title&gt;The salicylate-derived mycobactin siderophores of Mycobacterium tuberculosis are essential for growth in macrophages&lt;/title&gt;&lt;secondary-title&gt;Proc Natl Acad Sci U S A&lt;/secondary-title&gt;&lt;/titles&gt;&lt;periodical&gt;&lt;full-title&gt;Proc Natl Acad Sci U S A&lt;/full-title&gt;&lt;/periodical&gt;&lt;pages&gt;1252-7&lt;/pages&gt;&lt;volume&gt;97&lt;/volume&gt;&lt;number&gt;3&lt;/number&gt;&lt;keywords&gt;&lt;keyword&gt;Bacterial Proteins/genetics/*physiology&lt;/keyword&gt;&lt;keyword&gt;Gene Deletion&lt;/keyword&gt;&lt;keyword&gt;Humans&lt;/keyword&gt;&lt;keyword&gt;Iron/metabolism&lt;/keyword&gt;&lt;keyword&gt;Macrophages/*microbiology&lt;/keyword&gt;&lt;keyword&gt;Mycobacterium tuberculosis/growth &amp;amp; development/pathogenicity/*physiology&lt;/keyword&gt;&lt;keyword&gt;Oxazoles/*metabolism&lt;/keyword&gt;&lt;keyword&gt;Peptide Synthases/deficiency/genetics/*physiology&lt;/keyword&gt;&lt;keyword&gt;Salicylic Acid/*metabolism&lt;/keyword&gt;&lt;keyword&gt;Serine/metabolism&lt;/keyword&gt;&lt;keyword&gt;Siderophores/*metabolism&lt;/keyword&gt;&lt;keyword&gt;Tumor Cells, Cultured&lt;/keyword&gt;&lt;keyword&gt;Virulence&lt;/keyword&gt;&lt;/keywords&gt;&lt;dates&gt;&lt;year&gt;2000&lt;/year&gt;&lt;pub-dates&gt;&lt;date&gt;Feb 1&lt;/date&gt;&lt;/pub-dates&gt;&lt;/dates&gt;&lt;isbn&gt;0027-8424 (Print)&amp;#xD;0027-8424 (Linking)&lt;/isbn&gt;&lt;accession-num&gt;10655517&lt;/accession-num&gt;&lt;urls&gt;&lt;related-urls&gt;&lt;url&gt;https://www.ncbi.nlm.nih.gov/pubmed/10655517&lt;/url&gt;&lt;/related-urls&gt;&lt;/urls&gt;&lt;custom2&gt;15586&lt;/custom2&gt;&lt;/record&gt;&lt;/Cite&gt;&lt;/EndNote&gt;</w:instrText>
            </w:r>
            <w:r>
              <w:fldChar w:fldCharType="separate"/>
            </w:r>
            <w:r w:rsidRPr="00D71DA2">
              <w:rPr>
                <w:noProof/>
                <w:vertAlign w:val="superscript"/>
              </w:rPr>
              <w:t>639</w:t>
            </w:r>
            <w:r>
              <w:fldChar w:fldCharType="end"/>
            </w:r>
          </w:p>
        </w:tc>
      </w:tr>
      <w:tr w:rsidR="008C292A" w14:paraId="75E5104B" w14:textId="77777777" w:rsidTr="00C42DDD">
        <w:tc>
          <w:tcPr>
            <w:tcW w:w="2287" w:type="dxa"/>
          </w:tcPr>
          <w:p w14:paraId="2570F779" w14:textId="0402E2BE" w:rsidR="008C292A" w:rsidRDefault="008F292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xalamid</w:t>
            </w:r>
            <w:proofErr w:type="spellEnd"/>
          </w:p>
        </w:tc>
        <w:tc>
          <w:tcPr>
            <w:tcW w:w="1364" w:type="dxa"/>
          </w:tcPr>
          <w:p w14:paraId="79D2A2C9" w14:textId="5CE32D29" w:rsidR="008C292A" w:rsidRDefault="008F2921" w:rsidP="00C42DDD">
            <w:r>
              <w:t>yes</w:t>
            </w:r>
          </w:p>
        </w:tc>
        <w:tc>
          <w:tcPr>
            <w:tcW w:w="1364" w:type="dxa"/>
          </w:tcPr>
          <w:p w14:paraId="20BC0450" w14:textId="3AF7A3F8" w:rsidR="008C292A" w:rsidRDefault="008F2921" w:rsidP="00C42DDD">
            <w:r>
              <w:t>Gram pos</w:t>
            </w:r>
          </w:p>
        </w:tc>
        <w:tc>
          <w:tcPr>
            <w:tcW w:w="1141" w:type="dxa"/>
          </w:tcPr>
          <w:p w14:paraId="67FE3E50" w14:textId="1588767C" w:rsidR="008C292A" w:rsidRDefault="008F2921" w:rsidP="00C42DDD">
            <w:r>
              <w:t>yes</w:t>
            </w:r>
          </w:p>
        </w:tc>
        <w:tc>
          <w:tcPr>
            <w:tcW w:w="1141" w:type="dxa"/>
          </w:tcPr>
          <w:p w14:paraId="1FA96752" w14:textId="77777777" w:rsidR="008C292A" w:rsidRDefault="008C292A" w:rsidP="00C42DDD"/>
        </w:tc>
        <w:tc>
          <w:tcPr>
            <w:tcW w:w="2051" w:type="dxa"/>
          </w:tcPr>
          <w:p w14:paraId="40ED699D" w14:textId="77777777" w:rsidR="008C292A" w:rsidRDefault="008C292A" w:rsidP="00C42DDD"/>
        </w:tc>
        <w:tc>
          <w:tcPr>
            <w:tcW w:w="1346" w:type="dxa"/>
          </w:tcPr>
          <w:p w14:paraId="6EF9880B" w14:textId="613A8A86" w:rsidR="008C292A" w:rsidRDefault="00993649" w:rsidP="00C42DDD">
            <w:r>
              <w:fldChar w:fldCharType="begin"/>
            </w:r>
            <w:r>
              <w:instrText xml:space="preserve"> ADDIN EN.CITE &lt;EndNote&gt;&lt;Cite&gt;&lt;Author&gt;Gerth&lt;/Author&gt;&lt;Year&gt;1983&lt;/Year&gt;&lt;RecNum&gt;655&lt;/RecNum&gt;&lt;DisplayText&gt;&lt;style face="superscript"&gt;640&lt;/style&gt;&lt;/DisplayText&gt;&lt;record&gt;&lt;rec-number&gt;655&lt;/rec-number&gt;&lt;foreign-keys&gt;&lt;key app="EN" db-id="p5zs9pw5ltwzr3e0webppaa6ae5zxdxszf5s" timestamp="1548268088"&gt;655&lt;/key&gt;&lt;/foreign-keys&gt;&lt;ref-type name="Journal Article"&gt;17&lt;/ref-type&gt;&lt;contributors&gt;&lt;authors&gt;&lt;author&gt;Gerth, K.&lt;/author&gt;&lt;author&gt;Jansen, R.&lt;/author&gt;&lt;author&gt;Reifenstahl, G.&lt;/author&gt;&lt;author&gt;Hofle, G.&lt;/author&gt;&lt;author&gt;Irschik, H.&lt;/author&gt;&lt;author&gt;Kunze, B.&lt;/author&gt;&lt;author&gt;Reichenbach, H.&lt;/author&gt;&lt;author&gt;Thierbach, G.&lt;/author&gt;&lt;/authors&gt;&lt;/contributors&gt;&lt;titles&gt;&lt;title&gt;The myxalamids, new antibiotics from Myxococcus xanthus (Myxobacterales). I. Production, physico-chemical and biological properties, and mechanism of action&lt;/title&gt;&lt;secondary-title&gt;J Antibiot (Tokyo)&lt;/secondary-title&gt;&lt;/titles&gt;&lt;periodical&gt;&lt;full-title&gt;J Antibiot (Tokyo)&lt;/full-title&gt;&lt;/periodical&gt;&lt;pages&gt;1150-6&lt;/pages&gt;&lt;volume&gt;36&lt;/volume&gt;&lt;number&gt;9&lt;/number&gt;&lt;keywords&gt;&lt;keyword&gt;Animals&lt;/keyword&gt;&lt;keyword&gt;Anti-Bacterial Agents/*isolation &amp;amp; purification&lt;/keyword&gt;&lt;keyword&gt;Bacteria/drug effects&lt;/keyword&gt;&lt;keyword&gt;Cattle&lt;/keyword&gt;&lt;keyword&gt;Cytochromes/metabolism&lt;/keyword&gt;&lt;keyword&gt;Drug Evaluation, Preclinical&lt;/keyword&gt;&lt;keyword&gt;Fungi/drug effects&lt;/keyword&gt;&lt;keyword&gt;Microbial Sensitivity Tests&lt;/keyword&gt;&lt;keyword&gt;Mitochondria, Heart/drug effects/metabolism&lt;/keyword&gt;&lt;keyword&gt;Myxococcales/*growth &amp;amp; development&lt;/keyword&gt;&lt;keyword&gt;NAD/metabolism&lt;/keyword&gt;&lt;keyword&gt;Oxidation-Reduction&lt;/keyword&gt;&lt;keyword&gt;Polyenes/isolation &amp;amp; purification/toxicity&lt;/keyword&gt;&lt;keyword&gt;Spectrophotometry, Infrared&lt;/keyword&gt;&lt;keyword&gt;Structure-Activity Relationship&lt;/keyword&gt;&lt;keyword&gt;Submitochondrial Particles/drug effects/metabolism&lt;/keyword&gt;&lt;/keywords&gt;&lt;dates&gt;&lt;year&gt;1983&lt;/year&gt;&lt;pub-dates&gt;&lt;date&gt;Sep&lt;/date&gt;&lt;/pub-dates&gt;&lt;/dates&gt;&lt;isbn&gt;0021-8820 (Print)&amp;#xD;0021-8820 (Linking)&lt;/isbn&gt;&lt;accession-num&gt;6415031&lt;/accession-num&gt;&lt;urls&gt;&lt;related-urls&gt;&lt;url&gt;https://www.ncbi.nlm.nih.gov/pubmed/6415031&lt;/url&gt;&lt;/related-urls&gt;&lt;/urls&gt;&lt;/record&gt;&lt;/Cite&gt;&lt;/EndNote&gt;</w:instrText>
            </w:r>
            <w:r>
              <w:fldChar w:fldCharType="separate"/>
            </w:r>
            <w:r w:rsidRPr="00993649">
              <w:rPr>
                <w:noProof/>
                <w:vertAlign w:val="superscript"/>
              </w:rPr>
              <w:t>640</w:t>
            </w:r>
            <w:r>
              <w:fldChar w:fldCharType="end"/>
            </w:r>
          </w:p>
        </w:tc>
      </w:tr>
      <w:tr w:rsidR="008C292A" w14:paraId="0C17A798" w14:textId="77777777" w:rsidTr="00C42DDD">
        <w:tc>
          <w:tcPr>
            <w:tcW w:w="2287" w:type="dxa"/>
          </w:tcPr>
          <w:p w14:paraId="331B2D3A" w14:textId="6620C6D8" w:rsidR="008C292A" w:rsidRDefault="004E6F2A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ocobact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</w:t>
            </w:r>
            <w:proofErr w:type="spellStart"/>
            <w:r>
              <w:rPr>
                <w:rFonts w:ascii="Calibri" w:hAnsi="Calibri" w:cs="Calibri"/>
                <w:color w:val="000000"/>
              </w:rPr>
              <w:t>na</w:t>
            </w:r>
            <w:proofErr w:type="spellEnd"/>
          </w:p>
        </w:tc>
        <w:tc>
          <w:tcPr>
            <w:tcW w:w="1364" w:type="dxa"/>
          </w:tcPr>
          <w:p w14:paraId="34A2EA81" w14:textId="77777777" w:rsidR="008C292A" w:rsidRDefault="008C292A" w:rsidP="00C42DDD"/>
        </w:tc>
        <w:tc>
          <w:tcPr>
            <w:tcW w:w="1364" w:type="dxa"/>
          </w:tcPr>
          <w:p w14:paraId="690B27EF" w14:textId="77777777" w:rsidR="008C292A" w:rsidRDefault="008C292A" w:rsidP="00C42DDD"/>
        </w:tc>
        <w:tc>
          <w:tcPr>
            <w:tcW w:w="1141" w:type="dxa"/>
          </w:tcPr>
          <w:p w14:paraId="6C07EA31" w14:textId="77777777" w:rsidR="008C292A" w:rsidRDefault="008C292A" w:rsidP="00C42DDD"/>
        </w:tc>
        <w:tc>
          <w:tcPr>
            <w:tcW w:w="1141" w:type="dxa"/>
          </w:tcPr>
          <w:p w14:paraId="06B04900" w14:textId="77777777" w:rsidR="008C292A" w:rsidRDefault="008C292A" w:rsidP="00C42DDD"/>
        </w:tc>
        <w:tc>
          <w:tcPr>
            <w:tcW w:w="2051" w:type="dxa"/>
          </w:tcPr>
          <w:p w14:paraId="33ED2765" w14:textId="650B784D" w:rsidR="008C292A" w:rsidRDefault="004E6F2A" w:rsidP="00C42DDD">
            <w:r>
              <w:t>siderophore</w:t>
            </w:r>
          </w:p>
        </w:tc>
        <w:tc>
          <w:tcPr>
            <w:tcW w:w="1346" w:type="dxa"/>
          </w:tcPr>
          <w:p w14:paraId="2C0D0F7B" w14:textId="31C909A4" w:rsidR="008C292A" w:rsidRDefault="004E6F2A" w:rsidP="00C42DDD">
            <w:r>
              <w:fldChar w:fldCharType="begin">
                <w:fldData xml:space="preserve">PEVuZE5vdGU+PENpdGU+PEF1dGhvcj5Ib3NoaW5vPC9BdXRob3I+PFllYXI+MjAxMTwvWWVhcj48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b3NoaW5vPC9BdXRob3I+PFllYXI+MjAxMTwvWWVhcj48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E6F2A">
              <w:rPr>
                <w:noProof/>
                <w:vertAlign w:val="superscript"/>
              </w:rPr>
              <w:t>641</w:t>
            </w:r>
            <w:r>
              <w:fldChar w:fldCharType="end"/>
            </w:r>
          </w:p>
        </w:tc>
      </w:tr>
      <w:tr w:rsidR="008C292A" w14:paraId="76462654" w14:textId="77777777" w:rsidTr="00C42DDD">
        <w:tc>
          <w:tcPr>
            <w:tcW w:w="2287" w:type="dxa"/>
          </w:tcPr>
          <w:p w14:paraId="0B68ADA7" w14:textId="1BE3D323" w:rsidR="008C292A" w:rsidRDefault="005409C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Oocyd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49DA8B20" w14:textId="77777777" w:rsidR="008C292A" w:rsidRDefault="008C292A" w:rsidP="00C42DDD"/>
        </w:tc>
        <w:tc>
          <w:tcPr>
            <w:tcW w:w="1364" w:type="dxa"/>
          </w:tcPr>
          <w:p w14:paraId="601831F3" w14:textId="77777777" w:rsidR="008C292A" w:rsidRDefault="008C292A" w:rsidP="00C42DDD"/>
        </w:tc>
        <w:tc>
          <w:tcPr>
            <w:tcW w:w="1141" w:type="dxa"/>
          </w:tcPr>
          <w:p w14:paraId="1B4123A0" w14:textId="6943C39E" w:rsidR="008C292A" w:rsidRDefault="005409C5" w:rsidP="00C42DDD">
            <w:r>
              <w:t>yes</w:t>
            </w:r>
          </w:p>
        </w:tc>
        <w:tc>
          <w:tcPr>
            <w:tcW w:w="1141" w:type="dxa"/>
          </w:tcPr>
          <w:p w14:paraId="2D007DA1" w14:textId="77777777" w:rsidR="008C292A" w:rsidRDefault="008C292A" w:rsidP="00C42DDD"/>
        </w:tc>
        <w:tc>
          <w:tcPr>
            <w:tcW w:w="2051" w:type="dxa"/>
          </w:tcPr>
          <w:p w14:paraId="06E04E6D" w14:textId="77777777" w:rsidR="008C292A" w:rsidRDefault="008C292A" w:rsidP="00C42DDD"/>
        </w:tc>
        <w:tc>
          <w:tcPr>
            <w:tcW w:w="1346" w:type="dxa"/>
          </w:tcPr>
          <w:p w14:paraId="662D6344" w14:textId="5583FEAC" w:rsidR="008C292A" w:rsidRDefault="005409C5" w:rsidP="00C42DDD">
            <w:r>
              <w:fldChar w:fldCharType="begin">
                <w:fldData xml:space="preserve">PEVuZE5vdGU+PENpdGU+PEF1dGhvcj5NYXRpbGxhPC9BdXRob3I+PFllYXI+MjAxNTwvWWVhcj48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RpbGxhPC9BdXRob3I+PFllYXI+MjAxNTwvWWVhcj48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409C5">
              <w:rPr>
                <w:noProof/>
                <w:vertAlign w:val="superscript"/>
              </w:rPr>
              <w:t>642</w:t>
            </w:r>
            <w:r>
              <w:fldChar w:fldCharType="end"/>
            </w:r>
          </w:p>
        </w:tc>
      </w:tr>
      <w:tr w:rsidR="008C292A" w14:paraId="21AAFD34" w14:textId="77777777" w:rsidTr="00C42DDD">
        <w:tc>
          <w:tcPr>
            <w:tcW w:w="2287" w:type="dxa"/>
          </w:tcPr>
          <w:p w14:paraId="2BA03087" w14:textId="1D94635A" w:rsidR="008C292A" w:rsidRDefault="00BD6D26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enilamicin</w:t>
            </w:r>
            <w:proofErr w:type="spellEnd"/>
          </w:p>
        </w:tc>
        <w:tc>
          <w:tcPr>
            <w:tcW w:w="1364" w:type="dxa"/>
          </w:tcPr>
          <w:p w14:paraId="3B728854" w14:textId="55DBAAF9" w:rsidR="008C292A" w:rsidRDefault="00BD6D26" w:rsidP="00C42DDD">
            <w:r>
              <w:t>yes</w:t>
            </w:r>
          </w:p>
        </w:tc>
        <w:tc>
          <w:tcPr>
            <w:tcW w:w="1364" w:type="dxa"/>
          </w:tcPr>
          <w:p w14:paraId="33E4DDD3" w14:textId="53A01994" w:rsidR="008C292A" w:rsidRDefault="00BD6D26" w:rsidP="00C42DDD">
            <w:r>
              <w:t>Gram pos</w:t>
            </w:r>
          </w:p>
        </w:tc>
        <w:tc>
          <w:tcPr>
            <w:tcW w:w="1141" w:type="dxa"/>
          </w:tcPr>
          <w:p w14:paraId="6E1EC34A" w14:textId="1CCDD0FC" w:rsidR="008C292A" w:rsidRDefault="00BD6D26" w:rsidP="00C42DDD">
            <w:r>
              <w:t>yes</w:t>
            </w:r>
          </w:p>
        </w:tc>
        <w:tc>
          <w:tcPr>
            <w:tcW w:w="1141" w:type="dxa"/>
          </w:tcPr>
          <w:p w14:paraId="2D36CD58" w14:textId="59733E92" w:rsidR="008C292A" w:rsidRDefault="00BD6D26" w:rsidP="00C42DDD">
            <w:r>
              <w:t>yes</w:t>
            </w:r>
          </w:p>
        </w:tc>
        <w:tc>
          <w:tcPr>
            <w:tcW w:w="2051" w:type="dxa"/>
          </w:tcPr>
          <w:p w14:paraId="2A706C55" w14:textId="77777777" w:rsidR="008C292A" w:rsidRDefault="008C292A" w:rsidP="00C42DDD"/>
        </w:tc>
        <w:tc>
          <w:tcPr>
            <w:tcW w:w="1346" w:type="dxa"/>
          </w:tcPr>
          <w:p w14:paraId="35F8B7AB" w14:textId="15FD5501" w:rsidR="008C292A" w:rsidRDefault="00BD6D26" w:rsidP="00C42DDD">
            <w:r>
              <w:fldChar w:fldCharType="begin">
                <w:fldData xml:space="preserve">PEVuZE5vdGU+PENpdGU+PEF1dGhvcj5HYXJjaWEtR29uemFsZXo8L0F1dGhvcj48WWVhcj4yMDE0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HYXJjaWEtR29uemFsZXo8L0F1dGhvcj48WWVhcj4yMDE0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D6D26">
              <w:rPr>
                <w:noProof/>
                <w:vertAlign w:val="superscript"/>
              </w:rPr>
              <w:t>643</w:t>
            </w:r>
            <w:r>
              <w:fldChar w:fldCharType="end"/>
            </w:r>
          </w:p>
        </w:tc>
      </w:tr>
      <w:tr w:rsidR="008C292A" w14:paraId="270E63E3" w14:textId="77777777" w:rsidTr="00C42DDD">
        <w:tc>
          <w:tcPr>
            <w:tcW w:w="2287" w:type="dxa"/>
          </w:tcPr>
          <w:p w14:paraId="51F0CFA2" w14:textId="4C992CCC" w:rsidR="008C292A" w:rsidRDefault="00B351F5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polyoxypeptin</w:t>
            </w:r>
            <w:proofErr w:type="spellEnd"/>
          </w:p>
        </w:tc>
        <w:tc>
          <w:tcPr>
            <w:tcW w:w="1364" w:type="dxa"/>
          </w:tcPr>
          <w:p w14:paraId="1E5A62E7" w14:textId="77777777" w:rsidR="008C292A" w:rsidRDefault="008C292A" w:rsidP="00C42DDD"/>
        </w:tc>
        <w:tc>
          <w:tcPr>
            <w:tcW w:w="1364" w:type="dxa"/>
          </w:tcPr>
          <w:p w14:paraId="0C9104B9" w14:textId="77777777" w:rsidR="008C292A" w:rsidRDefault="008C292A" w:rsidP="00C42DDD"/>
        </w:tc>
        <w:tc>
          <w:tcPr>
            <w:tcW w:w="1141" w:type="dxa"/>
          </w:tcPr>
          <w:p w14:paraId="326EE7A7" w14:textId="77777777" w:rsidR="008C292A" w:rsidRDefault="008C292A" w:rsidP="00C42DDD"/>
        </w:tc>
        <w:tc>
          <w:tcPr>
            <w:tcW w:w="1141" w:type="dxa"/>
          </w:tcPr>
          <w:p w14:paraId="63B9BF38" w14:textId="410FB5BF" w:rsidR="008C292A" w:rsidRDefault="00B351F5" w:rsidP="00C42DDD">
            <w:r>
              <w:t>yes</w:t>
            </w:r>
          </w:p>
        </w:tc>
        <w:tc>
          <w:tcPr>
            <w:tcW w:w="2051" w:type="dxa"/>
          </w:tcPr>
          <w:p w14:paraId="67E9A11B" w14:textId="77777777" w:rsidR="008C292A" w:rsidRDefault="008C292A" w:rsidP="00C42DDD"/>
        </w:tc>
        <w:tc>
          <w:tcPr>
            <w:tcW w:w="1346" w:type="dxa"/>
          </w:tcPr>
          <w:p w14:paraId="08D679E1" w14:textId="3D8A1A74" w:rsidR="008C292A" w:rsidRDefault="00B351F5" w:rsidP="00C42DDD">
            <w:r>
              <w:fldChar w:fldCharType="begin"/>
            </w:r>
            <w:r>
              <w:instrText xml:space="preserve"> ADDIN EN.CITE &lt;EndNote&gt;&lt;Cite&gt;&lt;Author&gt;Du&lt;/Author&gt;&lt;Year&gt;2014&lt;/Year&gt;&lt;RecNum&gt;659&lt;/RecNum&gt;&lt;DisplayText&gt;&lt;style face="superscript"&gt;644&lt;/style&gt;&lt;/DisplayText&gt;&lt;record&gt;&lt;rec-number&gt;659&lt;/rec-number&gt;&lt;foreign-keys&gt;&lt;key app="EN" db-id="p5zs9pw5ltwzr3e0webppaa6ae5zxdxszf5s" timestamp="1548268985"&gt;659&lt;/key&gt;&lt;/foreign-keys&gt;&lt;ref-type name="Journal Article"&gt;17&lt;/ref-type&gt;&lt;contributors&gt;&lt;authors&gt;&lt;author&gt;Du, Y.&lt;/author&gt;&lt;author&gt;Wang, Y.&lt;/author&gt;&lt;author&gt;Huang, T.&lt;/author&gt;&lt;author&gt;Tao, M.&lt;/author&gt;&lt;author&gt;Deng, Z.&lt;/author&gt;&lt;author&gt;Lin, S.&lt;/author&gt;&lt;/authors&gt;&lt;/contributors&gt;&lt;auth-address&gt;State Key Laboratory of Microbial Metabolism, School of Life Sciences and Biotechnology, Shanghai Jiao Tong University, 800 Dongchuan Road, Shanghai 200240, China. linsj@sjtu.edu.cn.&lt;/auth-address&gt;&lt;titles&gt;&lt;title&gt;Identification and characterization of the biosynthetic gene cluster of polyoxypeptin A, a potent apoptosis inducer&lt;/title&gt;&lt;secondary-title&gt;BMC Microbiol&lt;/secondary-title&gt;&lt;/titles&gt;&lt;periodical&gt;&lt;full-title&gt;BMC Microbiol&lt;/full-title&gt;&lt;/periodical&gt;&lt;pages&gt;30&lt;/pages&gt;&lt;volume&gt;14&lt;/volume&gt;&lt;keywords&gt;&lt;keyword&gt;Biosynthetic Pathways/*genetics&lt;/keyword&gt;&lt;keyword&gt;DNA, Bacterial/chemistry/genetics&lt;/keyword&gt;&lt;keyword&gt;Gene Knockout Techniques&lt;/keyword&gt;&lt;keyword&gt;Molecular Sequence Data&lt;/keyword&gt;&lt;keyword&gt;*Multigene Family&lt;/keyword&gt;&lt;keyword&gt;Peptides, Cyclic/*biosynthesis&lt;/keyword&gt;&lt;keyword&gt;Sequence Analysis, DNA&lt;/keyword&gt;&lt;keyword&gt;Streptomyces/*genetics/*metabolism&lt;/keyword&gt;&lt;/keywords&gt;&lt;dates&gt;&lt;year&gt;2014&lt;/year&gt;&lt;pub-dates&gt;&lt;date&gt;Feb 8&lt;/date&gt;&lt;/pub-dates&gt;&lt;/dates&gt;&lt;isbn&gt;1471-2180 (Electronic)&amp;#xD;1471-2180 (Linking)&lt;/isbn&gt;&lt;accession-num&gt;24506891&lt;/accession-num&gt;&lt;urls&gt;&lt;related-urls&gt;&lt;url&gt;https://www.ncbi.nlm.nih.gov/pubmed/24506891&lt;/url&gt;&lt;/related-urls&gt;&lt;/urls&gt;&lt;custom2&gt;3943440&lt;/custom2&gt;&lt;electronic-resource-num&gt;10.1186/1471-2180-14-30&lt;/electronic-resource-num&gt;&lt;/record&gt;&lt;/Cite&gt;&lt;/EndNote&gt;</w:instrText>
            </w:r>
            <w:r>
              <w:fldChar w:fldCharType="separate"/>
            </w:r>
            <w:r w:rsidRPr="00B351F5">
              <w:rPr>
                <w:noProof/>
                <w:vertAlign w:val="superscript"/>
              </w:rPr>
              <w:t>644</w:t>
            </w:r>
            <w:r>
              <w:fldChar w:fldCharType="end"/>
            </w:r>
          </w:p>
        </w:tc>
      </w:tr>
      <w:tr w:rsidR="008C292A" w14:paraId="72177EDD" w14:textId="77777777" w:rsidTr="00C42DDD">
        <w:tc>
          <w:tcPr>
            <w:tcW w:w="2287" w:type="dxa"/>
          </w:tcPr>
          <w:p w14:paraId="75F730EB" w14:textId="420D6BAF" w:rsidR="008C292A" w:rsidRDefault="0072025A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yridomycin</w:t>
            </w:r>
            <w:proofErr w:type="spellEnd"/>
          </w:p>
        </w:tc>
        <w:tc>
          <w:tcPr>
            <w:tcW w:w="1364" w:type="dxa"/>
          </w:tcPr>
          <w:p w14:paraId="271C9B23" w14:textId="5CC068CC" w:rsidR="008C292A" w:rsidRDefault="0072025A" w:rsidP="00C42DDD">
            <w:r>
              <w:t>yes</w:t>
            </w:r>
          </w:p>
        </w:tc>
        <w:tc>
          <w:tcPr>
            <w:tcW w:w="1364" w:type="dxa"/>
          </w:tcPr>
          <w:p w14:paraId="0F78599F" w14:textId="77777777" w:rsidR="008C292A" w:rsidRDefault="008C292A" w:rsidP="00C42DDD"/>
        </w:tc>
        <w:tc>
          <w:tcPr>
            <w:tcW w:w="1141" w:type="dxa"/>
          </w:tcPr>
          <w:p w14:paraId="1712DC51" w14:textId="77777777" w:rsidR="008C292A" w:rsidRDefault="008C292A" w:rsidP="00C42DDD"/>
        </w:tc>
        <w:tc>
          <w:tcPr>
            <w:tcW w:w="1141" w:type="dxa"/>
          </w:tcPr>
          <w:p w14:paraId="499AC1B4" w14:textId="77777777" w:rsidR="008C292A" w:rsidRDefault="008C292A" w:rsidP="00C42DDD"/>
        </w:tc>
        <w:tc>
          <w:tcPr>
            <w:tcW w:w="2051" w:type="dxa"/>
          </w:tcPr>
          <w:p w14:paraId="5105EBA9" w14:textId="77777777" w:rsidR="008C292A" w:rsidRDefault="008C292A" w:rsidP="00C42DDD"/>
        </w:tc>
        <w:tc>
          <w:tcPr>
            <w:tcW w:w="1346" w:type="dxa"/>
          </w:tcPr>
          <w:p w14:paraId="6B2E80FE" w14:textId="6DC5703E" w:rsidR="008C292A" w:rsidRDefault="0072025A" w:rsidP="00C42DDD">
            <w:r>
              <w:fldChar w:fldCharType="begin">
                <w:fldData xml:space="preserve">PEVuZE5vdGU+PENpdGU+PEF1dGhvcj5IYXJ0a29vcm48L0F1dGhvcj48WWVhcj4yMDEyPC9ZZWFy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a29vcm48L0F1dGhvcj48WWVhcj4yMDEyPC9ZZWFy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2025A">
              <w:rPr>
                <w:noProof/>
                <w:vertAlign w:val="superscript"/>
              </w:rPr>
              <w:t>645</w:t>
            </w:r>
            <w:r>
              <w:fldChar w:fldCharType="end"/>
            </w:r>
          </w:p>
        </w:tc>
      </w:tr>
      <w:tr w:rsidR="008C292A" w14:paraId="38CBAA7B" w14:textId="77777777" w:rsidTr="00C42DDD">
        <w:tc>
          <w:tcPr>
            <w:tcW w:w="2287" w:type="dxa"/>
          </w:tcPr>
          <w:p w14:paraId="2EFB5ED1" w14:textId="026EC7C4" w:rsidR="008C292A" w:rsidRDefault="00D75E6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apamycin</w:t>
            </w:r>
          </w:p>
        </w:tc>
        <w:tc>
          <w:tcPr>
            <w:tcW w:w="1364" w:type="dxa"/>
          </w:tcPr>
          <w:p w14:paraId="7C714972" w14:textId="77777777" w:rsidR="008C292A" w:rsidRDefault="008C292A" w:rsidP="00C42DDD"/>
        </w:tc>
        <w:tc>
          <w:tcPr>
            <w:tcW w:w="1364" w:type="dxa"/>
          </w:tcPr>
          <w:p w14:paraId="211B8C3B" w14:textId="77777777" w:rsidR="008C292A" w:rsidRDefault="008C292A" w:rsidP="00C42DDD"/>
        </w:tc>
        <w:tc>
          <w:tcPr>
            <w:tcW w:w="1141" w:type="dxa"/>
          </w:tcPr>
          <w:p w14:paraId="38DF89FA" w14:textId="69031742" w:rsidR="008C292A" w:rsidRDefault="00D75E60" w:rsidP="00C42DDD">
            <w:r>
              <w:t>yes</w:t>
            </w:r>
          </w:p>
        </w:tc>
        <w:tc>
          <w:tcPr>
            <w:tcW w:w="1141" w:type="dxa"/>
          </w:tcPr>
          <w:p w14:paraId="72BD0DCA" w14:textId="77777777" w:rsidR="008C292A" w:rsidRDefault="008C292A" w:rsidP="00C42DDD"/>
        </w:tc>
        <w:tc>
          <w:tcPr>
            <w:tcW w:w="2051" w:type="dxa"/>
          </w:tcPr>
          <w:p w14:paraId="59C6F3A5" w14:textId="77777777" w:rsidR="008C292A" w:rsidRDefault="008C292A" w:rsidP="00C42DDD"/>
        </w:tc>
        <w:tc>
          <w:tcPr>
            <w:tcW w:w="1346" w:type="dxa"/>
          </w:tcPr>
          <w:p w14:paraId="407DE51F" w14:textId="1AD5A8DC" w:rsidR="008C292A" w:rsidRDefault="00F844AD" w:rsidP="00C42DDD">
            <w:r>
              <w:fldChar w:fldCharType="begin">
                <w:fldData xml:space="preserve">PEVuZE5vdGU+PENpdGU+PEF1dGhvcj5CYXN0aWRhczwvQXV0aG9yPjxZZWFyPjIwMTI8L1llYXI+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XN0aWRhczwvQXV0aG9yPjxZZWFyPjIwMTI8L1llYXI+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844AD">
              <w:rPr>
                <w:noProof/>
                <w:vertAlign w:val="superscript"/>
              </w:rPr>
              <w:t>646</w:t>
            </w:r>
            <w:r>
              <w:fldChar w:fldCharType="end"/>
            </w:r>
          </w:p>
        </w:tc>
      </w:tr>
      <w:tr w:rsidR="008C292A" w14:paraId="55044C1D" w14:textId="77777777" w:rsidTr="00C42DDD">
        <w:tc>
          <w:tcPr>
            <w:tcW w:w="2287" w:type="dxa"/>
          </w:tcPr>
          <w:p w14:paraId="57ACF43D" w14:textId="5EE0547E" w:rsidR="008C292A" w:rsidRDefault="008C5471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ubulysin</w:t>
            </w:r>
            <w:proofErr w:type="spellEnd"/>
          </w:p>
        </w:tc>
        <w:tc>
          <w:tcPr>
            <w:tcW w:w="1364" w:type="dxa"/>
          </w:tcPr>
          <w:p w14:paraId="2122BBEE" w14:textId="77777777" w:rsidR="008C292A" w:rsidRDefault="008C292A" w:rsidP="00C42DDD"/>
        </w:tc>
        <w:tc>
          <w:tcPr>
            <w:tcW w:w="1364" w:type="dxa"/>
          </w:tcPr>
          <w:p w14:paraId="4C904A64" w14:textId="77777777" w:rsidR="008C292A" w:rsidRDefault="008C292A" w:rsidP="00C42DDD"/>
        </w:tc>
        <w:tc>
          <w:tcPr>
            <w:tcW w:w="1141" w:type="dxa"/>
          </w:tcPr>
          <w:p w14:paraId="5682A941" w14:textId="77777777" w:rsidR="008C292A" w:rsidRDefault="008C292A" w:rsidP="00C42DDD"/>
        </w:tc>
        <w:tc>
          <w:tcPr>
            <w:tcW w:w="1141" w:type="dxa"/>
          </w:tcPr>
          <w:p w14:paraId="6DA41507" w14:textId="1B7E1A73" w:rsidR="008C292A" w:rsidRDefault="008C5471" w:rsidP="00C42DDD">
            <w:r>
              <w:t>yes</w:t>
            </w:r>
          </w:p>
        </w:tc>
        <w:tc>
          <w:tcPr>
            <w:tcW w:w="2051" w:type="dxa"/>
          </w:tcPr>
          <w:p w14:paraId="4AC79565" w14:textId="77777777" w:rsidR="008C292A" w:rsidRDefault="008C292A" w:rsidP="00C42DDD"/>
        </w:tc>
        <w:tc>
          <w:tcPr>
            <w:tcW w:w="1346" w:type="dxa"/>
          </w:tcPr>
          <w:p w14:paraId="65BB143D" w14:textId="02D69A58" w:rsidR="008C292A" w:rsidRDefault="00577EC6" w:rsidP="00C42DDD">
            <w:r>
              <w:fldChar w:fldCharType="begin"/>
            </w:r>
            <w:r>
              <w:instrText xml:space="preserve"> ADDIN EN.CITE &lt;EndNote&gt;&lt;Cite&gt;&lt;Author&gt;Raghavan&lt;/Author&gt;&lt;Year&gt;2008&lt;/Year&gt;&lt;RecNum&gt;662&lt;/RecNum&gt;&lt;DisplayText&gt;&lt;style face="superscript"&gt;647&lt;/style&gt;&lt;/DisplayText&gt;&lt;record&gt;&lt;rec-number&gt;662&lt;/rec-number&gt;&lt;foreign-keys&gt;&lt;key app="EN" db-id="p5zs9pw5ltwzr3e0webppaa6ae5zxdxszf5s" timestamp="1548269953"&gt;662&lt;/key&gt;&lt;/foreign-keys&gt;&lt;ref-type name="Journal Article"&gt;17&lt;/ref-type&gt;&lt;contributors&gt;&lt;authors&gt;&lt;author&gt;Raghavan, B.&lt;/author&gt;&lt;author&gt;Balasubramanian, R.&lt;/author&gt;&lt;author&gt;Steele, J. C.&lt;/author&gt;&lt;author&gt;Sackett, D. L.&lt;/author&gt;&lt;author&gt;Fecik, R. A.&lt;/author&gt;&lt;/authors&gt;&lt;/contributors&gt;&lt;auth-address&gt;Department of Medicinal Chemistry. 308 Harvard Street SE, University of Minnesota, Minneapolis, MN 55455, USA.&lt;/auth-address&gt;&lt;titles&gt;&lt;title&gt;Cytotoxic simplified tubulysin analogues&lt;/title&gt;&lt;secondary-title&gt;J Med Chem&lt;/secondary-title&gt;&lt;/titles&gt;&lt;periodical&gt;&lt;full-title&gt;J Med Chem&lt;/full-title&gt;&lt;/periodical&gt;&lt;pages&gt;1530-3&lt;/pages&gt;&lt;volume&gt;51&lt;/volume&gt;&lt;number&gt;6&lt;/number&gt;&lt;keywords&gt;&lt;keyword&gt;Antineoplastic Agents/*chemical synthesis/chemistry/*pharmacology&lt;/keyword&gt;&lt;keyword&gt;Cell Line, Tumor&lt;/keyword&gt;&lt;keyword&gt;Cell Proliferation/drug effects&lt;/keyword&gt;&lt;keyword&gt;Dose-Response Relationship, Drug&lt;/keyword&gt;&lt;keyword&gt;Drug Design&lt;/keyword&gt;&lt;keyword&gt;Drug Screening Assays, Antitumor&lt;/keyword&gt;&lt;keyword&gt;Humans&lt;/keyword&gt;&lt;keyword&gt;Molecular Conformation&lt;/keyword&gt;&lt;keyword&gt;Oligopeptides/*chemical synthesis/chemistry/*pharmacology&lt;/keyword&gt;&lt;keyword&gt;Structure-Activity Relationship&lt;/keyword&gt;&lt;keyword&gt;Time Factors&lt;/keyword&gt;&lt;/keywords&gt;&lt;dates&gt;&lt;year&gt;2008&lt;/year&gt;&lt;pub-dates&gt;&lt;date&gt;Mar 27&lt;/date&gt;&lt;/pub-dates&gt;&lt;/dates&gt;&lt;isbn&gt;0022-2623 (Print)&amp;#xD;0022-2623 (Linking)&lt;/isbn&gt;&lt;accession-num&gt;18314944&lt;/accession-num&gt;&lt;urls&gt;&lt;related-urls&gt;&lt;url&gt;https://www.ncbi.nlm.nih.gov/pubmed/18314944&lt;/url&gt;&lt;/related-urls&gt;&lt;/urls&gt;&lt;electronic-resource-num&gt;10.1021/jm701321p&lt;/electronic-resource-num&gt;&lt;/record&gt;&lt;/Cite&gt;&lt;/EndNote&gt;</w:instrText>
            </w:r>
            <w:r>
              <w:fldChar w:fldCharType="separate"/>
            </w:r>
            <w:r w:rsidRPr="00577EC6">
              <w:rPr>
                <w:noProof/>
                <w:vertAlign w:val="superscript"/>
              </w:rPr>
              <w:t>647</w:t>
            </w:r>
            <w:r>
              <w:fldChar w:fldCharType="end"/>
            </w:r>
          </w:p>
        </w:tc>
      </w:tr>
      <w:tr w:rsidR="008C292A" w14:paraId="151B5EBE" w14:textId="77777777" w:rsidTr="00C42DDD">
        <w:tc>
          <w:tcPr>
            <w:tcW w:w="2287" w:type="dxa"/>
          </w:tcPr>
          <w:p w14:paraId="3D447F6E" w14:textId="6D0F918E" w:rsidR="008C292A" w:rsidRDefault="00C365CC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C365CC">
              <w:rPr>
                <w:rFonts w:ascii="Calibri" w:hAnsi="Calibri" w:cs="Calibri"/>
                <w:color w:val="000000"/>
              </w:rPr>
              <w:t>zwitterm</w:t>
            </w:r>
            <w:r>
              <w:rPr>
                <w:rFonts w:ascii="Calibri" w:hAnsi="Calibri" w:cs="Calibri"/>
                <w:color w:val="000000"/>
              </w:rPr>
              <w:t>i</w:t>
            </w:r>
            <w:r w:rsidRPr="00C365CC">
              <w:rPr>
                <w:rFonts w:ascii="Calibri" w:hAnsi="Calibri" w:cs="Calibri"/>
                <w:color w:val="000000"/>
              </w:rPr>
              <w:t>cin</w:t>
            </w:r>
            <w:proofErr w:type="spellEnd"/>
            <w:r w:rsidRPr="00C365CC"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07D961CD" w14:textId="2C83833D" w:rsidR="008C292A" w:rsidRDefault="00C365CC" w:rsidP="00C42DDD">
            <w:r>
              <w:t>yes</w:t>
            </w:r>
          </w:p>
        </w:tc>
        <w:tc>
          <w:tcPr>
            <w:tcW w:w="1364" w:type="dxa"/>
          </w:tcPr>
          <w:p w14:paraId="3989A9D9" w14:textId="5AC721A2" w:rsidR="008C292A" w:rsidRDefault="00C365CC" w:rsidP="00C42DDD">
            <w:r>
              <w:t>Gram pos, gram neg</w:t>
            </w:r>
          </w:p>
        </w:tc>
        <w:tc>
          <w:tcPr>
            <w:tcW w:w="1141" w:type="dxa"/>
          </w:tcPr>
          <w:p w14:paraId="7145C265" w14:textId="49535A1E" w:rsidR="008C292A" w:rsidRDefault="00C365CC" w:rsidP="00C42DDD">
            <w:r>
              <w:t>yes</w:t>
            </w:r>
          </w:p>
        </w:tc>
        <w:tc>
          <w:tcPr>
            <w:tcW w:w="1141" w:type="dxa"/>
          </w:tcPr>
          <w:p w14:paraId="1C3F915B" w14:textId="77777777" w:rsidR="008C292A" w:rsidRDefault="008C292A" w:rsidP="00C42DDD"/>
        </w:tc>
        <w:tc>
          <w:tcPr>
            <w:tcW w:w="2051" w:type="dxa"/>
          </w:tcPr>
          <w:p w14:paraId="4DB822DB" w14:textId="77777777" w:rsidR="008C292A" w:rsidRDefault="008C292A" w:rsidP="00C42DDD"/>
        </w:tc>
        <w:tc>
          <w:tcPr>
            <w:tcW w:w="1346" w:type="dxa"/>
          </w:tcPr>
          <w:p w14:paraId="2C1DFA62" w14:textId="17FE09C1" w:rsidR="008C292A" w:rsidRDefault="00D934B3" w:rsidP="00C42DDD">
            <w:r>
              <w:fldChar w:fldCharType="begin"/>
            </w:r>
            <w:r>
              <w:instrText xml:space="preserve"> ADDIN EN.CITE &lt;EndNote&gt;&lt;Cite&gt;&lt;Author&gt;Silo-Suh&lt;/Author&gt;&lt;Year&gt;1998&lt;/Year&gt;&lt;RecNum&gt;664&lt;/RecNum&gt;&lt;DisplayText&gt;&lt;style face="superscript"&gt;648&lt;/style&gt;&lt;/DisplayText&gt;&lt;record&gt;&lt;rec-number&gt;664&lt;/rec-number&gt;&lt;foreign-keys&gt;&lt;key app="EN" db-id="p5zs9pw5ltwzr3e0webppaa6ae5zxdxszf5s" timestamp="1548270199"&gt;664&lt;/key&gt;&lt;/foreign-keys&gt;&lt;ref-type name="Journal Article"&gt;17&lt;/ref-type&gt;&lt;contributors&gt;&lt;authors&gt;&lt;author&gt;Silo-Suh, L. A.&lt;/author&gt;&lt;author&gt;Stabb, E. V.&lt;/author&gt;&lt;author&gt;Raffel, S. J.&lt;/author&gt;&lt;author&gt;Handelsman, J.&lt;/author&gt;&lt;/authors&gt;&lt;/contributors&gt;&lt;auth-address&gt;Department of Bacteriology, University of Wisconsin-Madison, Madison, WI 53706, USA.&lt;/auth-address&gt;&lt;titles&gt;&lt;title&gt;Target range of zwittermicin A, an aminopolyol antibiotic from Bacillus cereus&lt;/title&gt;&lt;secondary-title&gt;Curr Microbiol&lt;/secondary-title&gt;&lt;/titles&gt;&lt;periodical&gt;&lt;full-title&gt;Curr Microbiol&lt;/full-title&gt;&lt;/periodical&gt;&lt;pages&gt;6-11&lt;/pages&gt;&lt;volume&gt;37&lt;/volume&gt;&lt;number&gt;1&lt;/number&gt;&lt;keywords&gt;&lt;keyword&gt;Anti-Bacterial Agents/*pharmacology&lt;/keyword&gt;&lt;keyword&gt;Bacillus cereus/*chemistry&lt;/keyword&gt;&lt;keyword&gt;Chromatography, High Pressure Liquid&lt;/keyword&gt;&lt;keyword&gt;Drug Therapy, Combination/pharmacology&lt;/keyword&gt;&lt;keyword&gt;Fungi/drug effects&lt;/keyword&gt;&lt;keyword&gt;Glucosamine/pharmacology&lt;/keyword&gt;&lt;keyword&gt;Gram-Negative Bacteria/drug effects&lt;/keyword&gt;&lt;keyword&gt;Gram-Positive Bacteria/drug effects&lt;/keyword&gt;&lt;keyword&gt;Hydrogen-Ion Concentration&lt;/keyword&gt;&lt;keyword&gt;Microbial Sensitivity Tests&lt;/keyword&gt;&lt;keyword&gt;Oomycetes/drug effects&lt;/keyword&gt;&lt;keyword&gt;*Peptides&lt;/keyword&gt;&lt;keyword&gt;Species Specificity&lt;/keyword&gt;&lt;/keywords&gt;&lt;dates&gt;&lt;year&gt;1998&lt;/year&gt;&lt;pub-dates&gt;&lt;date&gt;Jul&lt;/date&gt;&lt;/pub-dates&gt;&lt;/dates&gt;&lt;isbn&gt;0343-8651 (Print)&amp;#xD;0343-8651 (Linking)&lt;/isbn&gt;&lt;accession-num&gt;9625782&lt;/accession-num&gt;&lt;urls&gt;&lt;related-urls&gt;&lt;url&gt;https://www.ncbi.nlm.nih.gov/pubmed/9625782&lt;/url&gt;&lt;/related-urls&gt;&lt;/urls&gt;&lt;/record&gt;&lt;/Cite&gt;&lt;/EndNote&gt;</w:instrText>
            </w:r>
            <w:r>
              <w:fldChar w:fldCharType="separate"/>
            </w:r>
            <w:r w:rsidRPr="00D934B3">
              <w:rPr>
                <w:noProof/>
                <w:vertAlign w:val="superscript"/>
              </w:rPr>
              <w:t>648</w:t>
            </w:r>
            <w:r>
              <w:fldChar w:fldCharType="end"/>
            </w:r>
          </w:p>
        </w:tc>
      </w:tr>
      <w:tr w:rsidR="008C292A" w14:paraId="5A859FAE" w14:textId="77777777" w:rsidTr="00C42DDD">
        <w:tc>
          <w:tcPr>
            <w:tcW w:w="2287" w:type="dxa"/>
          </w:tcPr>
          <w:p w14:paraId="72A71D98" w14:textId="3F0A2626" w:rsidR="008C292A" w:rsidRDefault="00A5685D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ynemicin</w:t>
            </w:r>
            <w:proofErr w:type="spellEnd"/>
          </w:p>
        </w:tc>
        <w:tc>
          <w:tcPr>
            <w:tcW w:w="1364" w:type="dxa"/>
          </w:tcPr>
          <w:p w14:paraId="102737C6" w14:textId="13259A10" w:rsidR="008C292A" w:rsidRDefault="00A5685D" w:rsidP="00C42DDD">
            <w:r>
              <w:t>yes</w:t>
            </w:r>
          </w:p>
        </w:tc>
        <w:tc>
          <w:tcPr>
            <w:tcW w:w="1364" w:type="dxa"/>
          </w:tcPr>
          <w:p w14:paraId="4B935B9B" w14:textId="3699F77A" w:rsidR="008C292A" w:rsidRDefault="00A5685D" w:rsidP="00C42DDD">
            <w:r>
              <w:t>Gram pos</w:t>
            </w:r>
          </w:p>
        </w:tc>
        <w:tc>
          <w:tcPr>
            <w:tcW w:w="1141" w:type="dxa"/>
          </w:tcPr>
          <w:p w14:paraId="6F2E1762" w14:textId="643F8702" w:rsidR="008C292A" w:rsidRDefault="008C292A" w:rsidP="00C42DDD"/>
        </w:tc>
        <w:tc>
          <w:tcPr>
            <w:tcW w:w="1141" w:type="dxa"/>
          </w:tcPr>
          <w:p w14:paraId="5643EEC8" w14:textId="176AC4B4" w:rsidR="008C292A" w:rsidRDefault="00A5685D" w:rsidP="00C42DDD">
            <w:r>
              <w:t>yes</w:t>
            </w:r>
          </w:p>
        </w:tc>
        <w:tc>
          <w:tcPr>
            <w:tcW w:w="2051" w:type="dxa"/>
          </w:tcPr>
          <w:p w14:paraId="072C42F4" w14:textId="77777777" w:rsidR="008C292A" w:rsidRDefault="008C292A" w:rsidP="00C42DDD"/>
        </w:tc>
        <w:tc>
          <w:tcPr>
            <w:tcW w:w="1346" w:type="dxa"/>
          </w:tcPr>
          <w:p w14:paraId="48114B61" w14:textId="4D24728A" w:rsidR="008C292A" w:rsidRDefault="0064097E" w:rsidP="00C42DDD">
            <w:r>
              <w:fldChar w:fldCharType="begin">
                <w:fldData xml:space="preserve">PEVuZE5vdGU+PENpdGU+PEF1dGhvcj5NaXlvc2hpLVNhaXRvaDwvQXV0aG9yPjxZZWFyPjE5OTE8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aXlvc2hpLVNhaXRvaDwvQXV0aG9yPjxZZWFyPjE5OTE8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4097E">
              <w:rPr>
                <w:noProof/>
                <w:vertAlign w:val="superscript"/>
              </w:rPr>
              <w:t>649</w:t>
            </w:r>
            <w:r>
              <w:fldChar w:fldCharType="end"/>
            </w:r>
          </w:p>
        </w:tc>
      </w:tr>
      <w:tr w:rsidR="008C292A" w14:paraId="239E9292" w14:textId="77777777" w:rsidTr="00C42DDD">
        <w:tc>
          <w:tcPr>
            <w:tcW w:w="2287" w:type="dxa"/>
          </w:tcPr>
          <w:p w14:paraId="5630B957" w14:textId="0BDCDADE" w:rsidR="008C292A" w:rsidRDefault="0020258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ln-05220</w:t>
            </w:r>
          </w:p>
        </w:tc>
        <w:tc>
          <w:tcPr>
            <w:tcW w:w="1364" w:type="dxa"/>
          </w:tcPr>
          <w:p w14:paraId="2643331F" w14:textId="0BFA22F3" w:rsidR="008C292A" w:rsidRDefault="00202584" w:rsidP="00C42DDD">
            <w:r>
              <w:t>yes</w:t>
            </w:r>
          </w:p>
        </w:tc>
        <w:tc>
          <w:tcPr>
            <w:tcW w:w="1364" w:type="dxa"/>
          </w:tcPr>
          <w:p w14:paraId="7B0CF10B" w14:textId="50A8E4A4" w:rsidR="008C292A" w:rsidRDefault="00202584" w:rsidP="00C42DDD">
            <w:r>
              <w:t>Gram pos</w:t>
            </w:r>
          </w:p>
        </w:tc>
        <w:tc>
          <w:tcPr>
            <w:tcW w:w="1141" w:type="dxa"/>
          </w:tcPr>
          <w:p w14:paraId="3A882975" w14:textId="77777777" w:rsidR="008C292A" w:rsidRDefault="008C292A" w:rsidP="00C42DDD"/>
        </w:tc>
        <w:tc>
          <w:tcPr>
            <w:tcW w:w="1141" w:type="dxa"/>
          </w:tcPr>
          <w:p w14:paraId="14AB4E17" w14:textId="7F3B43D0" w:rsidR="008C292A" w:rsidRDefault="00202584" w:rsidP="00C42DDD">
            <w:r>
              <w:t>yes</w:t>
            </w:r>
          </w:p>
        </w:tc>
        <w:tc>
          <w:tcPr>
            <w:tcW w:w="2051" w:type="dxa"/>
          </w:tcPr>
          <w:p w14:paraId="0ADF8101" w14:textId="77777777" w:rsidR="008C292A" w:rsidRDefault="008C292A" w:rsidP="00C42DDD"/>
        </w:tc>
        <w:tc>
          <w:tcPr>
            <w:tcW w:w="1346" w:type="dxa"/>
          </w:tcPr>
          <w:p w14:paraId="3B64C321" w14:textId="39F18348" w:rsidR="008C292A" w:rsidRDefault="00202584" w:rsidP="00C42DDD">
            <w:r>
              <w:fldChar w:fldCharType="begin">
                <w:fldData xml:space="preserve">PEVuZE5vdGU+PENpdGU+PEF1dGhvcj5CYW5za290YTwvQXV0aG9yPjxZZWFyPjIwMDk8L1llYXI+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5za290YTwvQXV0aG9yPjxZZWFyPjIwMDk8L1llYXI+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02584">
              <w:rPr>
                <w:noProof/>
                <w:vertAlign w:val="superscript"/>
              </w:rPr>
              <w:t>650</w:t>
            </w:r>
            <w:r>
              <w:fldChar w:fldCharType="end"/>
            </w:r>
          </w:p>
        </w:tc>
      </w:tr>
      <w:tr w:rsidR="008C292A" w14:paraId="5654A3F2" w14:textId="77777777" w:rsidTr="00C42DDD">
        <w:tc>
          <w:tcPr>
            <w:tcW w:w="2287" w:type="dxa"/>
          </w:tcPr>
          <w:p w14:paraId="4F27419F" w14:textId="76059166" w:rsidR="008C292A" w:rsidRDefault="006902DB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undecylprodigiosin</w:t>
            </w:r>
            <w:proofErr w:type="spellEnd"/>
          </w:p>
        </w:tc>
        <w:tc>
          <w:tcPr>
            <w:tcW w:w="1364" w:type="dxa"/>
          </w:tcPr>
          <w:p w14:paraId="300D632E" w14:textId="08B6B6E3" w:rsidR="008C292A" w:rsidRDefault="006902DB" w:rsidP="00C42DDD">
            <w:r>
              <w:t>yes</w:t>
            </w:r>
          </w:p>
        </w:tc>
        <w:tc>
          <w:tcPr>
            <w:tcW w:w="1364" w:type="dxa"/>
          </w:tcPr>
          <w:p w14:paraId="0CA29D34" w14:textId="4CA43C26" w:rsidR="008C292A" w:rsidRDefault="006902DB" w:rsidP="00C42DDD">
            <w:r>
              <w:t>Gram pos</w:t>
            </w:r>
          </w:p>
        </w:tc>
        <w:tc>
          <w:tcPr>
            <w:tcW w:w="1141" w:type="dxa"/>
          </w:tcPr>
          <w:p w14:paraId="55757DED" w14:textId="2EF8006A" w:rsidR="008C292A" w:rsidRDefault="007308EF" w:rsidP="00C42DDD">
            <w:r>
              <w:t>yes</w:t>
            </w:r>
          </w:p>
        </w:tc>
        <w:tc>
          <w:tcPr>
            <w:tcW w:w="1141" w:type="dxa"/>
          </w:tcPr>
          <w:p w14:paraId="176CC31E" w14:textId="77777777" w:rsidR="008C292A" w:rsidRDefault="008C292A" w:rsidP="00C42DDD"/>
        </w:tc>
        <w:tc>
          <w:tcPr>
            <w:tcW w:w="2051" w:type="dxa"/>
          </w:tcPr>
          <w:p w14:paraId="42861D75" w14:textId="77777777" w:rsidR="008C292A" w:rsidRDefault="008C292A" w:rsidP="00C42DDD"/>
        </w:tc>
        <w:tc>
          <w:tcPr>
            <w:tcW w:w="1346" w:type="dxa"/>
          </w:tcPr>
          <w:p w14:paraId="2E24D6E4" w14:textId="1E531BD1" w:rsidR="008C292A" w:rsidRDefault="009B78B5" w:rsidP="00C42DDD">
            <w:r>
              <w:fldChar w:fldCharType="begin">
                <w:fldData xml:space="preserve">PEVuZE5vdGU+PENpdGU+PEF1dGhvcj5TdGFua292aWM8L0F1dGhvcj48WWVhcj4yMDEyPC9ZZWFy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dGFua292aWM8L0F1dGhvcj48WWVhcj4yMDEyPC9ZZWFy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B78B5">
              <w:rPr>
                <w:noProof/>
                <w:vertAlign w:val="superscript"/>
              </w:rPr>
              <w:t>651</w:t>
            </w:r>
            <w:r>
              <w:fldChar w:fldCharType="end"/>
            </w:r>
          </w:p>
        </w:tc>
      </w:tr>
      <w:tr w:rsidR="008C292A" w14:paraId="2D651725" w14:textId="77777777" w:rsidTr="00C42DDD">
        <w:tc>
          <w:tcPr>
            <w:tcW w:w="2287" w:type="dxa"/>
          </w:tcPr>
          <w:p w14:paraId="1E90C110" w14:textId="48B11FB6" w:rsidR="008C292A" w:rsidRDefault="0006525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herboxidiene</w:t>
            </w:r>
          </w:p>
        </w:tc>
        <w:tc>
          <w:tcPr>
            <w:tcW w:w="1364" w:type="dxa"/>
          </w:tcPr>
          <w:p w14:paraId="324B46A0" w14:textId="3D3B00CA" w:rsidR="008C292A" w:rsidRDefault="00065258" w:rsidP="00C42DDD">
            <w:r>
              <w:t>yes</w:t>
            </w:r>
          </w:p>
        </w:tc>
        <w:tc>
          <w:tcPr>
            <w:tcW w:w="1364" w:type="dxa"/>
          </w:tcPr>
          <w:p w14:paraId="0CE12A5D" w14:textId="281BFEF0" w:rsidR="008C292A" w:rsidRDefault="00065258" w:rsidP="00C42DDD">
            <w:r>
              <w:t>Gram pos</w:t>
            </w:r>
          </w:p>
        </w:tc>
        <w:tc>
          <w:tcPr>
            <w:tcW w:w="1141" w:type="dxa"/>
          </w:tcPr>
          <w:p w14:paraId="3522FB24" w14:textId="77777777" w:rsidR="008C292A" w:rsidRDefault="008C292A" w:rsidP="00C42DDD"/>
        </w:tc>
        <w:tc>
          <w:tcPr>
            <w:tcW w:w="1141" w:type="dxa"/>
          </w:tcPr>
          <w:p w14:paraId="1A096740" w14:textId="60372BE2" w:rsidR="008C292A" w:rsidRDefault="00065258" w:rsidP="00C42DDD">
            <w:r>
              <w:t>yes</w:t>
            </w:r>
          </w:p>
        </w:tc>
        <w:tc>
          <w:tcPr>
            <w:tcW w:w="2051" w:type="dxa"/>
          </w:tcPr>
          <w:p w14:paraId="75CACD8D" w14:textId="77777777" w:rsidR="008C292A" w:rsidRDefault="008C292A" w:rsidP="00C42DDD"/>
        </w:tc>
        <w:tc>
          <w:tcPr>
            <w:tcW w:w="1346" w:type="dxa"/>
          </w:tcPr>
          <w:p w14:paraId="003C891F" w14:textId="6A77BE83" w:rsidR="008C292A" w:rsidRDefault="00EF3D7A" w:rsidP="00C42DDD">
            <w:r>
              <w:fldChar w:fldCharType="begin">
                <w:fldData xml:space="preserve">PEVuZE5vdGU+PENpdGU+PEF1dGhvcj5KaGE8L0F1dGhvcj48WWVhcj4yMDE1PC9ZZWFyPjxSZWNO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aGE8L0F1dGhvcj48WWVhcj4yMDE1PC9ZZWFyPjxSZWNO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F3D7A">
              <w:rPr>
                <w:noProof/>
                <w:vertAlign w:val="superscript"/>
              </w:rPr>
              <w:t>652</w:t>
            </w:r>
            <w:r>
              <w:fldChar w:fldCharType="end"/>
            </w:r>
          </w:p>
        </w:tc>
      </w:tr>
      <w:tr w:rsidR="008C292A" w14:paraId="6FF9E476" w14:textId="77777777" w:rsidTr="00C42DDD">
        <w:tc>
          <w:tcPr>
            <w:tcW w:w="2287" w:type="dxa"/>
          </w:tcPr>
          <w:p w14:paraId="78621FC0" w14:textId="24916B36" w:rsidR="008C292A" w:rsidRDefault="00B43F69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osinostatin</w:t>
            </w:r>
            <w:proofErr w:type="spellEnd"/>
          </w:p>
        </w:tc>
        <w:tc>
          <w:tcPr>
            <w:tcW w:w="1364" w:type="dxa"/>
          </w:tcPr>
          <w:p w14:paraId="67690461" w14:textId="37CDB363" w:rsidR="008C292A" w:rsidRDefault="00B43F69" w:rsidP="00C42DDD">
            <w:r>
              <w:t>yes</w:t>
            </w:r>
          </w:p>
        </w:tc>
        <w:tc>
          <w:tcPr>
            <w:tcW w:w="1364" w:type="dxa"/>
          </w:tcPr>
          <w:p w14:paraId="42D9F25A" w14:textId="2072C8D7" w:rsidR="008C292A" w:rsidRDefault="00B43F69" w:rsidP="00C42DDD">
            <w:r>
              <w:t>Gram pos, gram neg</w:t>
            </w:r>
          </w:p>
        </w:tc>
        <w:tc>
          <w:tcPr>
            <w:tcW w:w="1141" w:type="dxa"/>
          </w:tcPr>
          <w:p w14:paraId="3E333CDD" w14:textId="37CE2672" w:rsidR="008C292A" w:rsidRDefault="00311FB0" w:rsidP="00C42DDD">
            <w:r>
              <w:t>yes</w:t>
            </w:r>
          </w:p>
        </w:tc>
        <w:tc>
          <w:tcPr>
            <w:tcW w:w="1141" w:type="dxa"/>
          </w:tcPr>
          <w:p w14:paraId="4EB2BFC7" w14:textId="1C691529" w:rsidR="008C292A" w:rsidRDefault="00311FB0" w:rsidP="00C42DDD">
            <w:r>
              <w:t>yes</w:t>
            </w:r>
          </w:p>
        </w:tc>
        <w:tc>
          <w:tcPr>
            <w:tcW w:w="2051" w:type="dxa"/>
          </w:tcPr>
          <w:p w14:paraId="3A7418CC" w14:textId="77777777" w:rsidR="008C292A" w:rsidRDefault="008C292A" w:rsidP="00C42DDD"/>
        </w:tc>
        <w:tc>
          <w:tcPr>
            <w:tcW w:w="1346" w:type="dxa"/>
          </w:tcPr>
          <w:p w14:paraId="12E82C58" w14:textId="338A57FF" w:rsidR="008C292A" w:rsidRDefault="00CD0E33" w:rsidP="00C42DDD">
            <w:r>
              <w:fldChar w:fldCharType="begin"/>
            </w:r>
            <w:r>
              <w:instrText xml:space="preserve"> ADDIN EN.CITE &lt;EndNote&gt;&lt;Cite&gt;&lt;Author&gt;Rambabu&lt;/Author&gt;&lt;Year&gt;2015&lt;/Year&gt;&lt;RecNum&gt;669&lt;/RecNum&gt;&lt;DisplayText&gt;&lt;style face="superscript"&gt;653&lt;/style&gt;&lt;/DisplayText&gt;&lt;record&gt;&lt;rec-number&gt;669&lt;/rec-number&gt;&lt;foreign-keys&gt;&lt;key app="EN" db-id="p5zs9pw5ltwzr3e0webppaa6ae5zxdxszf5s" timestamp="1548272811"&gt;669&lt;/key&gt;&lt;/foreign-keys&gt;&lt;ref-type name="Journal Article"&gt;17&lt;/ref-type&gt;&lt;contributors&gt;&lt;authors&gt;&lt;author&gt;Rambabu, V.&lt;/author&gt;&lt;author&gt;Suba, S.&lt;/author&gt;&lt;author&gt;Vijayakumar, S.&lt;/author&gt;&lt;/authors&gt;&lt;/contributors&gt;&lt;auth-address&gt;P.G. and Research Department of Botany and Microbiology, A.V.V.M. Sri Pushpam College (Autonomous), Poondi, Thanjavur, Tamil Nadu, India.&amp;#xD;K.K Biotec Lab Service, Chennai, Tamil Nadu, India.&lt;/auth-address&gt;&lt;titles&gt;&lt;title&gt;Antimicrobial and antiproliferative prospective of kosinostatin - a secondary metabolite isolated from Streptomyces sp&lt;/title&gt;&lt;secondary-title&gt;J Pharm Anal&lt;/secondary-title&gt;&lt;/titles&gt;&lt;periodical&gt;&lt;full-title&gt;J Pharm Anal&lt;/full-title&gt;&lt;/periodical&gt;&lt;pages&gt;378-382&lt;/pages&gt;&lt;volume&gt;5&lt;/volume&gt;&lt;number&gt;6&lt;/number&gt;&lt;keywords&gt;&lt;keyword&gt;Cytotoxic activity&lt;/keyword&gt;&lt;keyword&gt;Kosinostatin&lt;/keyword&gt;&lt;keyword&gt;Mcf-7&lt;/keyword&gt;&lt;keyword&gt;Secondary metabolite&lt;/keyword&gt;&lt;keyword&gt;Streptomyces sp.&lt;/keyword&gt;&lt;/keywords&gt;&lt;dates&gt;&lt;year&gt;2015&lt;/year&gt;&lt;pub-dates&gt;&lt;date&gt;Dec&lt;/date&gt;&lt;/pub-dates&gt;&lt;/dates&gt;&lt;isbn&gt;2095-1779 (Print)&amp;#xD;2214-0883 (Linking)&lt;/isbn&gt;&lt;accession-num&gt;29403952&lt;/accession-num&gt;&lt;urls&gt;&lt;related-urls&gt;&lt;url&gt;https://www.ncbi.nlm.nih.gov/pubmed/29403952&lt;/url&gt;&lt;/related-urls&gt;&lt;/urls&gt;&lt;custom2&gt;5762245&lt;/custom2&gt;&lt;electronic-resource-num&gt;10.1016/j.jpha.2014.11.002&lt;/electronic-resource-num&gt;&lt;/record&gt;&lt;/Cite&gt;&lt;/EndNote&gt;</w:instrText>
            </w:r>
            <w:r>
              <w:fldChar w:fldCharType="separate"/>
            </w:r>
            <w:r w:rsidRPr="00CD0E33">
              <w:rPr>
                <w:noProof/>
                <w:vertAlign w:val="superscript"/>
              </w:rPr>
              <w:t>653</w:t>
            </w:r>
            <w:r>
              <w:fldChar w:fldCharType="end"/>
            </w:r>
          </w:p>
        </w:tc>
      </w:tr>
      <w:tr w:rsidR="008C292A" w14:paraId="0141CEB3" w14:textId="77777777" w:rsidTr="00C42DDD">
        <w:tc>
          <w:tcPr>
            <w:tcW w:w="2287" w:type="dxa"/>
          </w:tcPr>
          <w:p w14:paraId="06BF5FBB" w14:textId="60E4E63B" w:rsidR="008C292A" w:rsidRDefault="002705D0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smo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d</w:t>
            </w:r>
          </w:p>
        </w:tc>
        <w:tc>
          <w:tcPr>
            <w:tcW w:w="1364" w:type="dxa"/>
          </w:tcPr>
          <w:p w14:paraId="76C8501D" w14:textId="0E773DB6" w:rsidR="008C292A" w:rsidRDefault="002705D0" w:rsidP="00C42DDD">
            <w:r>
              <w:t>yes</w:t>
            </w:r>
          </w:p>
        </w:tc>
        <w:tc>
          <w:tcPr>
            <w:tcW w:w="1364" w:type="dxa"/>
          </w:tcPr>
          <w:p w14:paraId="7DB657CD" w14:textId="25AE455F" w:rsidR="008C292A" w:rsidRDefault="002705D0" w:rsidP="00C42DDD">
            <w:r>
              <w:t>Gram pos</w:t>
            </w:r>
          </w:p>
        </w:tc>
        <w:tc>
          <w:tcPr>
            <w:tcW w:w="1141" w:type="dxa"/>
          </w:tcPr>
          <w:p w14:paraId="575349A2" w14:textId="77777777" w:rsidR="008C292A" w:rsidRDefault="008C292A" w:rsidP="00C42DDD"/>
        </w:tc>
        <w:tc>
          <w:tcPr>
            <w:tcW w:w="1141" w:type="dxa"/>
          </w:tcPr>
          <w:p w14:paraId="313CB6ED" w14:textId="1D4B7BE0" w:rsidR="008C292A" w:rsidRDefault="002705D0" w:rsidP="00C42DDD">
            <w:r>
              <w:t>yes</w:t>
            </w:r>
          </w:p>
        </w:tc>
        <w:tc>
          <w:tcPr>
            <w:tcW w:w="2051" w:type="dxa"/>
          </w:tcPr>
          <w:p w14:paraId="01426B3B" w14:textId="77777777" w:rsidR="008C292A" w:rsidRDefault="008C292A" w:rsidP="00C42DDD"/>
        </w:tc>
        <w:tc>
          <w:tcPr>
            <w:tcW w:w="1346" w:type="dxa"/>
          </w:tcPr>
          <w:p w14:paraId="6C1874B2" w14:textId="4C298270" w:rsidR="008C292A" w:rsidRDefault="003C54B8" w:rsidP="00C42DDD">
            <w:r>
              <w:fldChar w:fldCharType="begin">
                <w:fldData xml:space="preserve">PEVuZE5vdGU+PENpdGU+PEF1dGhvcj5HYXJyaWRvPC9BdXRob3I+PFllYXI+MjAwNjwvWWVhcj48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</w:fldData>
              </w:fldChar>
            </w:r>
            <w:r w:rsidR="00311504">
              <w:instrText xml:space="preserve"> ADDIN EN.CITE </w:instrText>
            </w:r>
            <w:r w:rsidR="00311504">
              <w:fldChar w:fldCharType="begin">
                <w:fldData xml:space="preserve">PEVuZE5vdGU+PENpdGU+PEF1dGhvcj5HYXJyaWRvPC9BdXRob3I+PFllYXI+MjAwNjwvWWVhcj48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</w:fldData>
              </w:fldChar>
            </w:r>
            <w:r w:rsidR="00311504">
              <w:instrText xml:space="preserve"> ADDIN EN.CITE.DATA </w:instrText>
            </w:r>
            <w:r w:rsidR="00311504">
              <w:fldChar w:fldCharType="end"/>
            </w:r>
            <w:r>
              <w:fldChar w:fldCharType="separate"/>
            </w:r>
            <w:r w:rsidR="00311504" w:rsidRPr="00311504">
              <w:rPr>
                <w:noProof/>
                <w:vertAlign w:val="superscript"/>
              </w:rPr>
              <w:t>654,655</w:t>
            </w:r>
            <w:r>
              <w:fldChar w:fldCharType="end"/>
            </w:r>
          </w:p>
        </w:tc>
      </w:tr>
      <w:tr w:rsidR="008C292A" w14:paraId="4B5F930B" w14:textId="77777777" w:rsidTr="00C42DDD">
        <w:tc>
          <w:tcPr>
            <w:tcW w:w="2287" w:type="dxa"/>
          </w:tcPr>
          <w:p w14:paraId="69DE6ABF" w14:textId="27E7B7A3" w:rsidR="008C292A" w:rsidRDefault="00340C5E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340C5E">
              <w:rPr>
                <w:rFonts w:ascii="Calibri" w:hAnsi="Calibri" w:cs="Calibri"/>
                <w:color w:val="000000"/>
              </w:rPr>
              <w:t>Aurach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re</w:t>
            </w:r>
          </w:p>
        </w:tc>
        <w:tc>
          <w:tcPr>
            <w:tcW w:w="1364" w:type="dxa"/>
          </w:tcPr>
          <w:p w14:paraId="14B20BCA" w14:textId="3AE4259A" w:rsidR="008C292A" w:rsidRDefault="00340C5E" w:rsidP="00C42DDD">
            <w:r>
              <w:t>yes</w:t>
            </w:r>
          </w:p>
        </w:tc>
        <w:tc>
          <w:tcPr>
            <w:tcW w:w="1364" w:type="dxa"/>
          </w:tcPr>
          <w:p w14:paraId="0D7AF52A" w14:textId="5B706C12" w:rsidR="008C292A" w:rsidRDefault="00340C5E" w:rsidP="00C42DDD">
            <w:r>
              <w:t>Gram pos</w:t>
            </w:r>
          </w:p>
        </w:tc>
        <w:tc>
          <w:tcPr>
            <w:tcW w:w="1141" w:type="dxa"/>
          </w:tcPr>
          <w:p w14:paraId="411C0940" w14:textId="77777777" w:rsidR="008C292A" w:rsidRDefault="008C292A" w:rsidP="00C42DDD"/>
        </w:tc>
        <w:tc>
          <w:tcPr>
            <w:tcW w:w="1141" w:type="dxa"/>
          </w:tcPr>
          <w:p w14:paraId="6B9BB08B" w14:textId="77777777" w:rsidR="008C292A" w:rsidRDefault="008C292A" w:rsidP="00C42DDD"/>
        </w:tc>
        <w:tc>
          <w:tcPr>
            <w:tcW w:w="2051" w:type="dxa"/>
          </w:tcPr>
          <w:p w14:paraId="4ED0AB99" w14:textId="77777777" w:rsidR="008C292A" w:rsidRDefault="008C292A" w:rsidP="00C42DDD"/>
        </w:tc>
        <w:tc>
          <w:tcPr>
            <w:tcW w:w="1346" w:type="dxa"/>
          </w:tcPr>
          <w:p w14:paraId="3653E406" w14:textId="56432B14" w:rsidR="008C292A" w:rsidRDefault="0052059B" w:rsidP="00C42DDD">
            <w:r>
              <w:fldChar w:fldCharType="begin"/>
            </w:r>
            <w:r>
              <w:instrText xml:space="preserve"> ADDIN EN.CITE &lt;EndNote&gt;&lt;Cite&gt;&lt;Author&gt;Kitagawa&lt;/Author&gt;&lt;Year&gt;2014&lt;/Year&gt;&lt;RecNum&gt;672&lt;/RecNum&gt;&lt;DisplayText&gt;&lt;style face="superscript"&gt;656&lt;/style&gt;&lt;/DisplayText&gt;&lt;record&gt;&lt;rec-number&gt;672&lt;/rec-number&gt;&lt;foreign-keys&gt;&lt;key app="EN" db-id="p5zs9pw5ltwzr3e0webppaa6ae5zxdxszf5s" timestamp="1548273581"&gt;672&lt;/key&gt;&lt;/foreign-keys&gt;&lt;ref-type name="Journal Article"&gt;17&lt;/ref-type&gt;&lt;contributors&gt;&lt;authors&gt;&lt;author&gt;Kitagawa, W.&lt;/author&gt;&lt;author&gt;Hata, M.&lt;/author&gt;&lt;author&gt;Sekizuka, T.&lt;/author&gt;&lt;author&gt;Kuroda, M.&lt;/author&gt;&lt;author&gt;Ishikawa, J.&lt;/author&gt;&lt;/authors&gt;&lt;/contributors&gt;&lt;auth-address&gt;w-kitagawa@aist.go.jp.&amp;#xD;Bioproduction Research Institute, National Institute of Advanced Industrial Science and Technology (AIST), Sapporo, Japan.&amp;#xD;Pathogen Genomics Center, National Institute of Infectious Diseases, Tokyo, Japan.&amp;#xD;Department of Bioactive Molecules, National Institute of Infectious Diseases, Tokyo, Japan.&lt;/auth-address&gt;&lt;titles&gt;&lt;title&gt;Draft Genome Sequence of Rhodococcus erythropolis JCM 6824, an Aurachin RE Antibiotic Producer&lt;/title&gt;&lt;secondary-title&gt;Genome Announc&lt;/secondary-title&gt;&lt;/titles&gt;&lt;periodical&gt;&lt;full-title&gt;Genome Announc&lt;/full-title&gt;&lt;/periodical&gt;&lt;volume&gt;2&lt;/volume&gt;&lt;number&gt;5&lt;/number&gt;&lt;dates&gt;&lt;year&gt;2014&lt;/year&gt;&lt;pub-dates&gt;&lt;date&gt;Oct 9&lt;/date&gt;&lt;/pub-dates&gt;&lt;/dates&gt;&lt;isbn&gt;2169-8287 (Print)&lt;/isbn&gt;&lt;accession-num&gt;25301659&lt;/accession-num&gt;&lt;urls&gt;&lt;related-urls&gt;&lt;url&gt;https://www.ncbi.nlm.nih.gov/pubmed/25301659&lt;/url&gt;&lt;/related-urls&gt;&lt;/urls&gt;&lt;custom2&gt;4192391&lt;/custom2&gt;&lt;electronic-resource-num&gt;10.1128/genomeA.01026-14&lt;/electronic-resource-num&gt;&lt;/record&gt;&lt;/Cite&gt;&lt;/EndNote&gt;</w:instrText>
            </w:r>
            <w:r>
              <w:fldChar w:fldCharType="separate"/>
            </w:r>
            <w:r w:rsidRPr="0052059B">
              <w:rPr>
                <w:noProof/>
                <w:vertAlign w:val="superscript"/>
              </w:rPr>
              <w:t>656</w:t>
            </w:r>
            <w:r>
              <w:fldChar w:fldCharType="end"/>
            </w:r>
          </w:p>
        </w:tc>
      </w:tr>
      <w:tr w:rsidR="008C292A" w14:paraId="416946C2" w14:textId="77777777" w:rsidTr="00C42DDD">
        <w:tc>
          <w:tcPr>
            <w:tcW w:w="2287" w:type="dxa"/>
          </w:tcPr>
          <w:p w14:paraId="340D33E7" w14:textId="62880982" w:rsidR="008C292A" w:rsidRDefault="00E16534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bicidin</w:t>
            </w:r>
            <w:proofErr w:type="spellEnd"/>
          </w:p>
        </w:tc>
        <w:tc>
          <w:tcPr>
            <w:tcW w:w="1364" w:type="dxa"/>
          </w:tcPr>
          <w:p w14:paraId="798D05F2" w14:textId="07A01BA7" w:rsidR="008C292A" w:rsidRDefault="00E16534" w:rsidP="00C42DDD">
            <w:r>
              <w:t>yes</w:t>
            </w:r>
          </w:p>
        </w:tc>
        <w:tc>
          <w:tcPr>
            <w:tcW w:w="1364" w:type="dxa"/>
          </w:tcPr>
          <w:p w14:paraId="322A1DBC" w14:textId="0B55EA81" w:rsidR="008C292A" w:rsidRDefault="00E16534" w:rsidP="00C42DDD">
            <w:r>
              <w:t>Gram pos, gram neg</w:t>
            </w:r>
          </w:p>
        </w:tc>
        <w:tc>
          <w:tcPr>
            <w:tcW w:w="1141" w:type="dxa"/>
          </w:tcPr>
          <w:p w14:paraId="14C382DA" w14:textId="7388CF14" w:rsidR="008C292A" w:rsidRDefault="00E16534" w:rsidP="00C42DDD">
            <w:r>
              <w:t>yes</w:t>
            </w:r>
          </w:p>
        </w:tc>
        <w:tc>
          <w:tcPr>
            <w:tcW w:w="1141" w:type="dxa"/>
          </w:tcPr>
          <w:p w14:paraId="2B7F9899" w14:textId="77777777" w:rsidR="008C292A" w:rsidRDefault="008C292A" w:rsidP="00C42DDD"/>
        </w:tc>
        <w:tc>
          <w:tcPr>
            <w:tcW w:w="2051" w:type="dxa"/>
          </w:tcPr>
          <w:p w14:paraId="590DF049" w14:textId="77777777" w:rsidR="008C292A" w:rsidRDefault="008C292A" w:rsidP="00C42DDD"/>
        </w:tc>
        <w:tc>
          <w:tcPr>
            <w:tcW w:w="1346" w:type="dxa"/>
          </w:tcPr>
          <w:p w14:paraId="06C7FE09" w14:textId="42E76D5D" w:rsidR="008C292A" w:rsidRDefault="00726681" w:rsidP="00C42DDD">
            <w:r>
              <w:fldChar w:fldCharType="begin">
                <w:fldData xml:space="preserve">PEVuZE5vdGU+PENpdGU+PEF1dGhvcj5LZXJ3YXQ8L0F1dGhvcj48WWVhcj4yMDE2PC9ZZWFyPjxS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LZXJ3YXQ8L0F1dGhvcj48WWVhcj4yMDE2PC9ZZWFyPjxS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26681">
              <w:rPr>
                <w:noProof/>
                <w:vertAlign w:val="superscript"/>
              </w:rPr>
              <w:t>658</w:t>
            </w:r>
            <w:r>
              <w:fldChar w:fldCharType="end"/>
            </w:r>
          </w:p>
        </w:tc>
      </w:tr>
      <w:tr w:rsidR="008C292A" w14:paraId="0A44ECC8" w14:textId="77777777" w:rsidTr="00C42DDD">
        <w:tc>
          <w:tcPr>
            <w:tcW w:w="2287" w:type="dxa"/>
          </w:tcPr>
          <w:p w14:paraId="6CC3C15E" w14:textId="6B33C553" w:rsidR="008C292A" w:rsidRDefault="002B77E8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orallopyronin</w:t>
            </w:r>
            <w:proofErr w:type="spellEnd"/>
          </w:p>
        </w:tc>
        <w:tc>
          <w:tcPr>
            <w:tcW w:w="1364" w:type="dxa"/>
          </w:tcPr>
          <w:p w14:paraId="2CDE324E" w14:textId="492C8251" w:rsidR="008C292A" w:rsidRDefault="002B77E8" w:rsidP="00C42DDD">
            <w:r>
              <w:t>yes</w:t>
            </w:r>
          </w:p>
        </w:tc>
        <w:tc>
          <w:tcPr>
            <w:tcW w:w="1364" w:type="dxa"/>
          </w:tcPr>
          <w:p w14:paraId="633C9740" w14:textId="33D9F284" w:rsidR="008C292A" w:rsidRDefault="002B77E8" w:rsidP="00C42DDD">
            <w:r>
              <w:t>Gram pos</w:t>
            </w:r>
          </w:p>
        </w:tc>
        <w:tc>
          <w:tcPr>
            <w:tcW w:w="1141" w:type="dxa"/>
          </w:tcPr>
          <w:p w14:paraId="268365F1" w14:textId="77777777" w:rsidR="008C292A" w:rsidRDefault="008C292A" w:rsidP="00C42DDD"/>
        </w:tc>
        <w:tc>
          <w:tcPr>
            <w:tcW w:w="1141" w:type="dxa"/>
          </w:tcPr>
          <w:p w14:paraId="19EA936A" w14:textId="77777777" w:rsidR="008C292A" w:rsidRDefault="008C292A" w:rsidP="00C42DDD"/>
        </w:tc>
        <w:tc>
          <w:tcPr>
            <w:tcW w:w="2051" w:type="dxa"/>
          </w:tcPr>
          <w:p w14:paraId="5725FA36" w14:textId="77777777" w:rsidR="008C292A" w:rsidRDefault="008C292A" w:rsidP="00C42DDD"/>
        </w:tc>
        <w:tc>
          <w:tcPr>
            <w:tcW w:w="1346" w:type="dxa"/>
          </w:tcPr>
          <w:p w14:paraId="66FCC600" w14:textId="23B25281" w:rsidR="008C292A" w:rsidRDefault="002B77E8" w:rsidP="00C42DDD">
            <w:r>
              <w:fldChar w:fldCharType="begin"/>
            </w:r>
            <w:r>
              <w:instrText xml:space="preserve"> ADDIN EN.CITE &lt;EndNote&gt;&lt;Cite&gt;&lt;Author&gt;Mariner&lt;/Author&gt;&lt;Year&gt;2011&lt;/Year&gt;&lt;RecNum&gt;675&lt;/RecNum&gt;&lt;DisplayText&gt;&lt;style face="superscript"&gt;659&lt;/style&gt;&lt;/DisplayText&gt;&lt;record&gt;&lt;rec-number&gt;675&lt;/rec-number&gt;&lt;foreign-keys&gt;&lt;key app="EN" db-id="p5zs9pw5ltwzr3e0webppaa6ae5zxdxszf5s" timestamp="1548274889"&gt;675&lt;/key&gt;&lt;/foreign-keys&gt;&lt;ref-type name="Journal Article"&gt;17&lt;/ref-type&gt;&lt;contributors&gt;&lt;authors&gt;&lt;author&gt;Mariner, K.&lt;/author&gt;&lt;author&gt;McPhillie, M.&lt;/author&gt;&lt;author&gt;Trowbridge, R.&lt;/author&gt;&lt;author&gt;Smith, C.&lt;/author&gt;&lt;author&gt;O&amp;apos;Neill, A. J.&lt;/author&gt;&lt;author&gt;Fishwick, C. W.&lt;/author&gt;&lt;author&gt;Chopra, I.&lt;/author&gt;&lt;/authors&gt;&lt;/contributors&gt;&lt;auth-address&gt;Antimicrobial Research Centre and Institute of Molecular and Cellular Biology, School of Chemistry, University of Leeds, Leeds LS2 9JT, United Kingdom.&lt;/auth-address&gt;&lt;titles&gt;&lt;title&gt;Activity of and development of resistance to corallopyronin A, an inhibitor of RNA polymerase&lt;/title&gt;&lt;secondary-title&gt;Antimicrob Agents Chemother&lt;/secondary-title&gt;&lt;/titles&gt;&lt;periodical&gt;&lt;full-title&gt;Antimicrob Agents Chemother&lt;/full-title&gt;&lt;/periodical&gt;&lt;pages&gt;2413-6&lt;/pages&gt;&lt;volume&gt;55&lt;/volume&gt;&lt;number&gt;5&lt;/number&gt;&lt;keywords&gt;&lt;keyword&gt;Anti-Bacterial Agents/*pharmacology&lt;/keyword&gt;&lt;keyword&gt;Bacterial Proteins/antagonists &amp;amp; inhibitors/genetics&lt;/keyword&gt;&lt;keyword&gt;DNA-Directed RNA Polymerases/*antagonists &amp;amp; inhibitors/genetics&lt;/keyword&gt;&lt;keyword&gt;Lactones/*pharmacology&lt;/keyword&gt;&lt;keyword&gt;Microbial Sensitivity Tests&lt;/keyword&gt;&lt;keyword&gt;Mutation&lt;/keyword&gt;&lt;keyword&gt;Rifampin/pharmacology&lt;/keyword&gt;&lt;keyword&gt;Staphylococcus aureus/*drug effects/*enzymology/genetics&lt;/keyword&gt;&lt;/keywords&gt;&lt;dates&gt;&lt;year&gt;2011&lt;/year&gt;&lt;pub-dates&gt;&lt;date&gt;May&lt;/date&gt;&lt;/pub-dates&gt;&lt;/dates&gt;&lt;isbn&gt;1098-6596 (Electronic)&amp;#xD;0066-4804 (Linking)&lt;/isbn&gt;&lt;accession-num&gt;21321139&lt;/accession-num&gt;&lt;urls&gt;&lt;related-urls&gt;&lt;url&gt;https://www.ncbi.nlm.nih.gov/pubmed/21321139&lt;/url&gt;&lt;/related-urls&gt;&lt;/urls&gt;&lt;custom2&gt;3088244&lt;/custom2&gt;&lt;electronic-resource-num&gt;10.1128/AAC.01742-10&lt;/electronic-resource-num&gt;&lt;/record&gt;&lt;/Cite&gt;&lt;/EndNote&gt;</w:instrText>
            </w:r>
            <w:r>
              <w:fldChar w:fldCharType="separate"/>
            </w:r>
            <w:r w:rsidRPr="002B77E8">
              <w:rPr>
                <w:noProof/>
                <w:vertAlign w:val="superscript"/>
              </w:rPr>
              <w:t>659</w:t>
            </w:r>
            <w:r>
              <w:fldChar w:fldCharType="end"/>
            </w:r>
          </w:p>
        </w:tc>
      </w:tr>
      <w:tr w:rsidR="008C292A" w14:paraId="5A54A4DC" w14:textId="77777777" w:rsidTr="00C42DDD">
        <w:tc>
          <w:tcPr>
            <w:tcW w:w="2287" w:type="dxa"/>
          </w:tcPr>
          <w:p w14:paraId="1B34CD42" w14:textId="27A3CB7B" w:rsidR="008C292A" w:rsidRDefault="006C31F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enacyloxin</w:t>
            </w:r>
            <w:proofErr w:type="spellEnd"/>
          </w:p>
        </w:tc>
        <w:tc>
          <w:tcPr>
            <w:tcW w:w="1364" w:type="dxa"/>
          </w:tcPr>
          <w:p w14:paraId="53B32B5A" w14:textId="788F4615" w:rsidR="008C292A" w:rsidRDefault="006C31F3" w:rsidP="00C42DDD">
            <w:r>
              <w:t>yes</w:t>
            </w:r>
          </w:p>
        </w:tc>
        <w:tc>
          <w:tcPr>
            <w:tcW w:w="1364" w:type="dxa"/>
          </w:tcPr>
          <w:p w14:paraId="1B92F563" w14:textId="31D28AE6" w:rsidR="008C292A" w:rsidRDefault="006C31F3" w:rsidP="00C42DDD">
            <w:r>
              <w:t>Gram pos, gram neg</w:t>
            </w:r>
          </w:p>
        </w:tc>
        <w:tc>
          <w:tcPr>
            <w:tcW w:w="1141" w:type="dxa"/>
          </w:tcPr>
          <w:p w14:paraId="6FDC9AB3" w14:textId="77777777" w:rsidR="008C292A" w:rsidRDefault="008C292A" w:rsidP="00C42DDD"/>
        </w:tc>
        <w:tc>
          <w:tcPr>
            <w:tcW w:w="1141" w:type="dxa"/>
          </w:tcPr>
          <w:p w14:paraId="7D27A6A8" w14:textId="77777777" w:rsidR="008C292A" w:rsidRDefault="008C292A" w:rsidP="00C42DDD"/>
        </w:tc>
        <w:tc>
          <w:tcPr>
            <w:tcW w:w="2051" w:type="dxa"/>
          </w:tcPr>
          <w:p w14:paraId="75316EF1" w14:textId="77777777" w:rsidR="008C292A" w:rsidRDefault="008C292A" w:rsidP="00C42DDD"/>
        </w:tc>
        <w:tc>
          <w:tcPr>
            <w:tcW w:w="1346" w:type="dxa"/>
          </w:tcPr>
          <w:p w14:paraId="047A13C2" w14:textId="711A043F" w:rsidR="008C292A" w:rsidRDefault="006C31F3" w:rsidP="00C42DDD">
            <w:r>
              <w:fldChar w:fldCharType="begin">
                <w:fldData xml:space="preserve">PEVuZE5vdGU+PENpdGU+PEF1dGhvcj5XYXRhbmFiZTwvQXV0aG9yPjxZZWFyPjE5OTI8L1llYXI+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XRhbmFiZTwvQXV0aG9yPjxZZWFyPjE5OTI8L1llYXI+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C31F3">
              <w:rPr>
                <w:noProof/>
                <w:vertAlign w:val="superscript"/>
              </w:rPr>
              <w:t>661</w:t>
            </w:r>
            <w:r>
              <w:fldChar w:fldCharType="end"/>
            </w:r>
          </w:p>
        </w:tc>
      </w:tr>
      <w:tr w:rsidR="008C292A" w14:paraId="312B06A0" w14:textId="77777777" w:rsidTr="00C42DDD">
        <w:tc>
          <w:tcPr>
            <w:tcW w:w="2287" w:type="dxa"/>
          </w:tcPr>
          <w:p w14:paraId="5D42BA9E" w14:textId="249A6281" w:rsidR="008C292A" w:rsidRDefault="006C31F3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turin</w:t>
            </w:r>
            <w:proofErr w:type="spellEnd"/>
          </w:p>
        </w:tc>
        <w:tc>
          <w:tcPr>
            <w:tcW w:w="1364" w:type="dxa"/>
          </w:tcPr>
          <w:p w14:paraId="63FE24A0" w14:textId="77777777" w:rsidR="008C292A" w:rsidRDefault="008C292A" w:rsidP="00C42DDD"/>
        </w:tc>
        <w:tc>
          <w:tcPr>
            <w:tcW w:w="1364" w:type="dxa"/>
          </w:tcPr>
          <w:p w14:paraId="27CFF72D" w14:textId="77777777" w:rsidR="008C292A" w:rsidRDefault="008C292A" w:rsidP="00C42DDD"/>
        </w:tc>
        <w:tc>
          <w:tcPr>
            <w:tcW w:w="1141" w:type="dxa"/>
          </w:tcPr>
          <w:p w14:paraId="704A4626" w14:textId="2012CE64" w:rsidR="008C292A" w:rsidRDefault="009255D1" w:rsidP="00C42DDD">
            <w:r>
              <w:t>yes</w:t>
            </w:r>
          </w:p>
        </w:tc>
        <w:tc>
          <w:tcPr>
            <w:tcW w:w="1141" w:type="dxa"/>
          </w:tcPr>
          <w:p w14:paraId="6C72009C" w14:textId="77777777" w:rsidR="008C292A" w:rsidRDefault="008C292A" w:rsidP="00C42DDD"/>
        </w:tc>
        <w:tc>
          <w:tcPr>
            <w:tcW w:w="2051" w:type="dxa"/>
          </w:tcPr>
          <w:p w14:paraId="6C8E5495" w14:textId="77777777" w:rsidR="008C292A" w:rsidRDefault="008C292A" w:rsidP="00C42DDD"/>
        </w:tc>
        <w:tc>
          <w:tcPr>
            <w:tcW w:w="1346" w:type="dxa"/>
          </w:tcPr>
          <w:p w14:paraId="2B4FD855" w14:textId="5FA6624F" w:rsidR="008C292A" w:rsidRDefault="009255D1" w:rsidP="00C42DDD">
            <w:r>
              <w:fldChar w:fldCharType="begin"/>
            </w:r>
            <w:r>
              <w:instrText xml:space="preserve"> ADDIN EN.CITE &lt;EndNote&gt;&lt;Cite&gt;&lt;Author&gt;Meena&lt;/Author&gt;&lt;Year&gt;2015&lt;/Year&gt;&lt;RecNum&gt;678&lt;/RecNum&gt;&lt;DisplayText&gt;&lt;style face="superscript"&gt;662&lt;/style&gt;&lt;/DisplayText&gt;&lt;record&gt;&lt;rec-number&gt;678&lt;/rec-number&gt;&lt;foreign-keys&gt;&lt;key app="EN" db-id="p5zs9pw5ltwzr3e0webppaa6ae5zxdxszf5s" timestamp="1548275189"&gt;678&lt;/key&gt;&lt;/foreign-keys&gt;&lt;ref-type name="Journal Article"&gt;17&lt;/ref-type&gt;&lt;contributors&gt;&lt;authors&gt;&lt;author&gt;Meena, K. R.&lt;/author&gt;&lt;author&gt;Kanwar, S. S.&lt;/author&gt;&lt;/authors&gt;&lt;/contributors&gt;&lt;auth-address&gt;Department of Biotechnology, Himachal Pradesh University, Summer Hill, Shimla 171 005, India.&lt;/auth-address&gt;&lt;titles&gt;&lt;title&gt;Lipopeptides as the antifungal and antibacterial agents: applications in food safety and therapeutics&lt;/title&gt;&lt;secondary-title&gt;Biomed Res Int&lt;/secondary-title&gt;&lt;/titles&gt;&lt;periodical&gt;&lt;full-title&gt;Biomed Res Int&lt;/full-title&gt;&lt;/periodical&gt;&lt;pages&gt;473050&lt;/pages&gt;&lt;volume&gt;2015&lt;/volume&gt;&lt;keywords&gt;&lt;keyword&gt;Animals&lt;/keyword&gt;&lt;keyword&gt;Anti-Bacterial Agents/*pharmacology&lt;/keyword&gt;&lt;keyword&gt;Antifungal Agents/*pharmacology&lt;/keyword&gt;&lt;keyword&gt;*Food Safety&lt;/keyword&gt;&lt;keyword&gt;Humans&lt;/keyword&gt;&lt;keyword&gt;Lipopeptides/chemistry/*pharmacology&lt;/keyword&gt;&lt;keyword&gt;Surface-Active Agents/pharmacology&lt;/keyword&gt;&lt;/keywords&gt;&lt;dates&gt;&lt;year&gt;2015&lt;/year&gt;&lt;/dates&gt;&lt;isbn&gt;2314-6141 (Electronic)&lt;/isbn&gt;&lt;accession-num&gt;25632392&lt;/accession-num&gt;&lt;urls&gt;&lt;related-urls&gt;&lt;url&gt;https://www.ncbi.nlm.nih.gov/pubmed/25632392&lt;/url&gt;&lt;/related-urls&gt;&lt;/urls&gt;&lt;custom2&gt;4303012&lt;/custom2&gt;&lt;electronic-resource-num&gt;10.1155/2015/473050&lt;/electronic-resource-num&gt;&lt;/record&gt;&lt;/Cite&gt;&lt;/EndNote&gt;</w:instrText>
            </w:r>
            <w:r>
              <w:fldChar w:fldCharType="separate"/>
            </w:r>
            <w:r w:rsidRPr="009255D1">
              <w:rPr>
                <w:noProof/>
                <w:vertAlign w:val="superscript"/>
              </w:rPr>
              <w:t>662</w:t>
            </w:r>
            <w:r>
              <w:fldChar w:fldCharType="end"/>
            </w:r>
          </w:p>
        </w:tc>
      </w:tr>
      <w:tr w:rsidR="008C292A" w14:paraId="36F0A521" w14:textId="77777777" w:rsidTr="00C42DDD">
        <w:tc>
          <w:tcPr>
            <w:tcW w:w="2287" w:type="dxa"/>
          </w:tcPr>
          <w:p w14:paraId="4D5153FA" w14:textId="789A9093" w:rsidR="008C292A" w:rsidRDefault="009D1A97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lankacidin</w:t>
            </w:r>
          </w:p>
        </w:tc>
        <w:tc>
          <w:tcPr>
            <w:tcW w:w="1364" w:type="dxa"/>
          </w:tcPr>
          <w:p w14:paraId="440F812D" w14:textId="6502B71F" w:rsidR="008C292A" w:rsidRDefault="009D1A97" w:rsidP="00C42DDD">
            <w:r>
              <w:t>yes</w:t>
            </w:r>
          </w:p>
        </w:tc>
        <w:tc>
          <w:tcPr>
            <w:tcW w:w="1364" w:type="dxa"/>
          </w:tcPr>
          <w:p w14:paraId="21DB6FA5" w14:textId="70601393" w:rsidR="008C292A" w:rsidRDefault="009D1A97" w:rsidP="00C42DDD">
            <w:r>
              <w:t>Gram pos</w:t>
            </w:r>
          </w:p>
        </w:tc>
        <w:tc>
          <w:tcPr>
            <w:tcW w:w="1141" w:type="dxa"/>
          </w:tcPr>
          <w:p w14:paraId="7A56CDAD" w14:textId="77777777" w:rsidR="008C292A" w:rsidRDefault="008C292A" w:rsidP="00C42DDD"/>
        </w:tc>
        <w:tc>
          <w:tcPr>
            <w:tcW w:w="1141" w:type="dxa"/>
          </w:tcPr>
          <w:p w14:paraId="6F1D63A6" w14:textId="4BC54869" w:rsidR="008C292A" w:rsidRDefault="009D1A97" w:rsidP="00C42DDD">
            <w:r>
              <w:t>yes</w:t>
            </w:r>
          </w:p>
        </w:tc>
        <w:tc>
          <w:tcPr>
            <w:tcW w:w="2051" w:type="dxa"/>
          </w:tcPr>
          <w:p w14:paraId="5584D69B" w14:textId="77777777" w:rsidR="008C292A" w:rsidRDefault="008C292A" w:rsidP="00C42DDD"/>
        </w:tc>
        <w:tc>
          <w:tcPr>
            <w:tcW w:w="1346" w:type="dxa"/>
          </w:tcPr>
          <w:p w14:paraId="6429E986" w14:textId="203D27D9" w:rsidR="008C292A" w:rsidRDefault="006A7972" w:rsidP="00C42DDD">
            <w:r>
              <w:fldChar w:fldCharType="begin">
                <w:fldData xml:space="preserve">PEVuZE5vdGU+PENpdGU+PEF1dGhvcj5BdWVyYmFjaDwvQXV0aG9yPjxZZWFyPjIwMTA8L1llYXI+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dWVyYmFjaDwvQXV0aG9yPjxZZWFyPjIwMTA8L1llYXI+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6A7972">
              <w:rPr>
                <w:noProof/>
                <w:vertAlign w:val="superscript"/>
              </w:rPr>
              <w:t>663</w:t>
            </w:r>
            <w:r>
              <w:fldChar w:fldCharType="end"/>
            </w:r>
          </w:p>
        </w:tc>
      </w:tr>
      <w:tr w:rsidR="008C292A" w14:paraId="738C146F" w14:textId="77777777" w:rsidTr="00C42DDD">
        <w:tc>
          <w:tcPr>
            <w:tcW w:w="2287" w:type="dxa"/>
          </w:tcPr>
          <w:p w14:paraId="3FF48CEE" w14:textId="541A9CB1" w:rsidR="008C292A" w:rsidRDefault="000F037C" w:rsidP="00C42DD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cosubtilin</w:t>
            </w:r>
            <w:proofErr w:type="spellEnd"/>
          </w:p>
        </w:tc>
        <w:tc>
          <w:tcPr>
            <w:tcW w:w="1364" w:type="dxa"/>
          </w:tcPr>
          <w:p w14:paraId="23CF4B3F" w14:textId="77777777" w:rsidR="008C292A" w:rsidRDefault="008C292A" w:rsidP="00C42DDD"/>
        </w:tc>
        <w:tc>
          <w:tcPr>
            <w:tcW w:w="1364" w:type="dxa"/>
          </w:tcPr>
          <w:p w14:paraId="62867FFC" w14:textId="77777777" w:rsidR="008C292A" w:rsidRDefault="008C292A" w:rsidP="00C42DDD"/>
        </w:tc>
        <w:tc>
          <w:tcPr>
            <w:tcW w:w="1141" w:type="dxa"/>
          </w:tcPr>
          <w:p w14:paraId="5CE8C70E" w14:textId="57F049AD" w:rsidR="008C292A" w:rsidRDefault="000F037C" w:rsidP="00C42DDD">
            <w:r>
              <w:t>yes</w:t>
            </w:r>
          </w:p>
        </w:tc>
        <w:tc>
          <w:tcPr>
            <w:tcW w:w="1141" w:type="dxa"/>
          </w:tcPr>
          <w:p w14:paraId="69293C20" w14:textId="77777777" w:rsidR="008C292A" w:rsidRDefault="008C292A" w:rsidP="00C42DDD"/>
        </w:tc>
        <w:tc>
          <w:tcPr>
            <w:tcW w:w="2051" w:type="dxa"/>
          </w:tcPr>
          <w:p w14:paraId="6DF481DF" w14:textId="77777777" w:rsidR="008C292A" w:rsidRDefault="008C292A" w:rsidP="00C42DDD"/>
        </w:tc>
        <w:tc>
          <w:tcPr>
            <w:tcW w:w="1346" w:type="dxa"/>
          </w:tcPr>
          <w:p w14:paraId="58273794" w14:textId="1D8327B3" w:rsidR="008C292A" w:rsidRDefault="000F037C" w:rsidP="00C42DDD">
            <w:r>
              <w:fldChar w:fldCharType="begin"/>
            </w:r>
            <w:r>
              <w:instrText xml:space="preserve"> ADDIN EN.CITE &lt;EndNote&gt;&lt;Cite&gt;&lt;Author&gt;Besson&lt;/Author&gt;&lt;Year&gt;1989&lt;/Year&gt;&lt;RecNum&gt;680&lt;/RecNum&gt;&lt;DisplayText&gt;&lt;style face="superscript"&gt;664&lt;/style&gt;&lt;/DisplayText&gt;&lt;record&gt;&lt;rec-number&gt;680&lt;/rec-number&gt;&lt;foreign-keys&gt;&lt;key app="EN" db-id="p5zs9pw5ltwzr3e0webppaa6ae5zxdxszf5s" timestamp="1548275411"&gt;680&lt;/key&gt;&lt;/foreign-keys&gt;&lt;ref-type name="Journal Article"&gt;17&lt;/ref-type&gt;&lt;contributors&gt;&lt;authors&gt;&lt;author&gt;Besson, F.&lt;/author&gt;&lt;author&gt;Michel, G.&lt;/author&gt;&lt;/authors&gt;&lt;/contributors&gt;&lt;auth-address&gt;Laboratoire de Biochimie Microbienne (CNRS UA 1176), Universite Claude Bernard, Villeurbanne, France.&lt;/auth-address&gt;&lt;titles&gt;&lt;title&gt;Action of mycosubtilin, an antifungal antibiotic of Bacillus subtilis, on the cell membrane of Saccharomyces cerevisiae&lt;/title&gt;&lt;secondary-title&gt;Microbios&lt;/secondary-title&gt;&lt;/titles&gt;&lt;periodical&gt;&lt;full-title&gt;Microbios&lt;/full-title&gt;&lt;/periodical&gt;&lt;pages&gt;113-21&lt;/pages&gt;&lt;volume&gt;59&lt;/volume&gt;&lt;number&gt;239&lt;/number&gt;&lt;keywords&gt;&lt;keyword&gt;Antifungal Agents/*pharmacology&lt;/keyword&gt;&lt;keyword&gt;Cell Membrane/drug effects&lt;/keyword&gt;&lt;keyword&gt;Fungal Proteins/biosynthesis&lt;/keyword&gt;&lt;keyword&gt;Glucans/biosynthesis&lt;/keyword&gt;&lt;keyword&gt;Lipoproteins/pharmacology&lt;/keyword&gt;&lt;keyword&gt;Mannans/biosynthesis&lt;/keyword&gt;&lt;keyword&gt;RNA, Fungal/biosynthesis&lt;/keyword&gt;&lt;keyword&gt;Saccharomyces cerevisiae/*drug effects/genetics/growth &amp;amp;&lt;/keyword&gt;&lt;keyword&gt;development/ultrastructure&lt;/keyword&gt;&lt;keyword&gt;Spheroplasts/drug effects&lt;/keyword&gt;&lt;/keywords&gt;&lt;dates&gt;&lt;year&gt;1989&lt;/year&gt;&lt;/dates&gt;&lt;isbn&gt;0026-2633 (Print)&amp;#xD;0026-2633 (Linking)&lt;/isbn&gt;&lt;accession-num&gt;2682141&lt;/accession-num&gt;&lt;urls&gt;&lt;related-urls&gt;&lt;url&gt;https://www.ncbi.nlm.nih.gov/pubmed/2682141&lt;/url&gt;&lt;/related-urls&gt;&lt;/urls&gt;&lt;/record&gt;&lt;/Cite&gt;&lt;/EndNote&gt;</w:instrText>
            </w:r>
            <w:r>
              <w:fldChar w:fldCharType="separate"/>
            </w:r>
            <w:r w:rsidRPr="000F037C">
              <w:rPr>
                <w:noProof/>
                <w:vertAlign w:val="superscript"/>
              </w:rPr>
              <w:t>664</w:t>
            </w:r>
            <w:r>
              <w:fldChar w:fldCharType="end"/>
            </w:r>
          </w:p>
        </w:tc>
      </w:tr>
      <w:tr w:rsidR="008C292A" w14:paraId="0121B023" w14:textId="77777777" w:rsidTr="00C42DDD">
        <w:tc>
          <w:tcPr>
            <w:tcW w:w="2287" w:type="dxa"/>
          </w:tcPr>
          <w:p w14:paraId="05E6DD77" w14:textId="38F0F435" w:rsidR="008C292A" w:rsidRDefault="00FD39E3" w:rsidP="00FD39E3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pliceostatin</w:t>
            </w:r>
          </w:p>
        </w:tc>
        <w:tc>
          <w:tcPr>
            <w:tcW w:w="1364" w:type="dxa"/>
          </w:tcPr>
          <w:p w14:paraId="04CAD049" w14:textId="77777777" w:rsidR="008C292A" w:rsidRDefault="008C292A" w:rsidP="00C42DDD"/>
        </w:tc>
        <w:tc>
          <w:tcPr>
            <w:tcW w:w="1364" w:type="dxa"/>
          </w:tcPr>
          <w:p w14:paraId="73A540E1" w14:textId="77777777" w:rsidR="008C292A" w:rsidRDefault="008C292A" w:rsidP="00C42DDD"/>
        </w:tc>
        <w:tc>
          <w:tcPr>
            <w:tcW w:w="1141" w:type="dxa"/>
          </w:tcPr>
          <w:p w14:paraId="25B6F911" w14:textId="77777777" w:rsidR="008C292A" w:rsidRDefault="008C292A" w:rsidP="00C42DDD"/>
        </w:tc>
        <w:tc>
          <w:tcPr>
            <w:tcW w:w="1141" w:type="dxa"/>
          </w:tcPr>
          <w:p w14:paraId="777DC86E" w14:textId="423DCA6C" w:rsidR="008C292A" w:rsidRDefault="00FD39E3" w:rsidP="00C42DDD">
            <w:r>
              <w:t>yes</w:t>
            </w:r>
          </w:p>
        </w:tc>
        <w:tc>
          <w:tcPr>
            <w:tcW w:w="2051" w:type="dxa"/>
          </w:tcPr>
          <w:p w14:paraId="2F7F1A33" w14:textId="77777777" w:rsidR="008C292A" w:rsidRDefault="008C292A" w:rsidP="00C42DDD"/>
        </w:tc>
        <w:tc>
          <w:tcPr>
            <w:tcW w:w="1346" w:type="dxa"/>
          </w:tcPr>
          <w:p w14:paraId="3A1CE248" w14:textId="434794E3" w:rsidR="008C292A" w:rsidRDefault="008930CB" w:rsidP="00C42DDD">
            <w:r>
              <w:fldChar w:fldCharType="begin"/>
            </w:r>
            <w:r>
              <w:instrText xml:space="preserve"> ADDIN EN.CITE &lt;EndNote&gt;&lt;Cite&gt;&lt;Author&gt;van Alphen&lt;/Author&gt;&lt;Year&gt;2009&lt;/Year&gt;&lt;RecNum&gt;683&lt;/RecNum&gt;&lt;DisplayText&gt;&lt;style face="superscript"&gt;666&lt;/style&gt;&lt;/DisplayText&gt;&lt;record&gt;&lt;rec-number&gt;683&lt;/rec-number&gt;&lt;foreign-keys&gt;&lt;key app="EN" db-id="p5zs9pw5ltwzr3e0webppaa6ae5zxdxszf5s" timestamp="1548279681"&gt;683&lt;/key&gt;&lt;/foreign-keys&gt;&lt;ref-type name="Journal Article"&gt;17&lt;/ref-type&gt;&lt;contributors&gt;&lt;authors&gt;&lt;author&gt;van Alphen, R. J.&lt;/author&gt;&lt;author&gt;Wiemer, E. A.&lt;/author&gt;&lt;author&gt;Burger, H.&lt;/author&gt;&lt;author&gt;Eskens, F. A.&lt;/author&gt;&lt;/authors&gt;&lt;/contributors&gt;&lt;auth-address&gt;Department of Medical Oncology, Erasmus University Medical Centre, Rotterdam, The Netherlands.&lt;/auth-address&gt;&lt;titles&gt;&lt;title&gt;The spliceosome as target for anticancer treatment&lt;/title&gt;&lt;secondary-title&gt;Br J Cancer&lt;/secondary-title&gt;&lt;/titles&gt;&lt;periodical&gt;&lt;full-title&gt;Br J Cancer&lt;/full-title&gt;&lt;/periodical&gt;&lt;pages&gt;228-32&lt;/pages&gt;&lt;volume&gt;100&lt;/volume&gt;&lt;number&gt;2&lt;/number&gt;&lt;keywords&gt;&lt;keyword&gt;Antineoplastic Agents/*therapeutic use&lt;/keyword&gt;&lt;keyword&gt;Drug Design&lt;/keyword&gt;&lt;keyword&gt;Humans&lt;/keyword&gt;&lt;keyword&gt;Introns/genetics&lt;/keyword&gt;&lt;keyword&gt;Neoplasms/*drug therapy/genetics/metabolism&lt;/keyword&gt;&lt;keyword&gt;Ribonucleoproteins/genetics/metabolism&lt;/keyword&gt;&lt;keyword&gt;Spliceosomes/*drug effects/metabolism&lt;/keyword&gt;&lt;/keywords&gt;&lt;dates&gt;&lt;year&gt;2009&lt;/year&gt;&lt;pub-dates&gt;&lt;date&gt;Jan 27&lt;/date&gt;&lt;/pub-dates&gt;&lt;/dates&gt;&lt;isbn&gt;1532-1827 (Electronic)&amp;#xD;0007-0920 (Linking)&lt;/isbn&gt;&lt;accession-num&gt;19034274&lt;/accession-num&gt;&lt;urls&gt;&lt;related-urls&gt;&lt;url&gt;https://www.ncbi.nlm.nih.gov/pubmed/19034274&lt;/url&gt;&lt;/related-urls&gt;&lt;/urls&gt;&lt;custom2&gt;2634708&lt;/custom2&gt;&lt;electronic-resource-num&gt;10.1038/sj.bjc.6604801&lt;/electronic-resource-num&gt;&lt;/record&gt;&lt;/Cite&gt;&lt;/EndNote&gt;</w:instrText>
            </w:r>
            <w:r>
              <w:fldChar w:fldCharType="separate"/>
            </w:r>
            <w:r w:rsidRPr="008930CB">
              <w:rPr>
                <w:noProof/>
                <w:vertAlign w:val="superscript"/>
              </w:rPr>
              <w:t>666</w:t>
            </w:r>
            <w:r>
              <w:fldChar w:fldCharType="end"/>
            </w:r>
          </w:p>
        </w:tc>
      </w:tr>
      <w:tr w:rsidR="008C292A" w14:paraId="258563BE" w14:textId="77777777" w:rsidTr="00C42DDD">
        <w:tc>
          <w:tcPr>
            <w:tcW w:w="2287" w:type="dxa"/>
          </w:tcPr>
          <w:p w14:paraId="31FDC2AC" w14:textId="432EBF8F" w:rsidR="008C292A" w:rsidRDefault="00C27D6A" w:rsidP="00C27D6A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iomarinol</w:t>
            </w:r>
            <w:proofErr w:type="spellEnd"/>
          </w:p>
        </w:tc>
        <w:tc>
          <w:tcPr>
            <w:tcW w:w="1364" w:type="dxa"/>
          </w:tcPr>
          <w:p w14:paraId="6F2211B4" w14:textId="13C7A9CA" w:rsidR="008C292A" w:rsidRDefault="00C27D6A" w:rsidP="00C42DDD">
            <w:r>
              <w:t>yes</w:t>
            </w:r>
          </w:p>
        </w:tc>
        <w:tc>
          <w:tcPr>
            <w:tcW w:w="1364" w:type="dxa"/>
          </w:tcPr>
          <w:p w14:paraId="090E22B3" w14:textId="78A31256" w:rsidR="008C292A" w:rsidRDefault="00C27D6A" w:rsidP="00C42DDD">
            <w:r>
              <w:t>Gram pos, gram neg</w:t>
            </w:r>
          </w:p>
        </w:tc>
        <w:tc>
          <w:tcPr>
            <w:tcW w:w="1141" w:type="dxa"/>
          </w:tcPr>
          <w:p w14:paraId="7E55EDB0" w14:textId="77777777" w:rsidR="008C292A" w:rsidRDefault="008C292A" w:rsidP="00C42DDD"/>
        </w:tc>
        <w:tc>
          <w:tcPr>
            <w:tcW w:w="1141" w:type="dxa"/>
          </w:tcPr>
          <w:p w14:paraId="418C6FC6" w14:textId="77777777" w:rsidR="008C292A" w:rsidRDefault="008C292A" w:rsidP="00C42DDD"/>
        </w:tc>
        <w:tc>
          <w:tcPr>
            <w:tcW w:w="2051" w:type="dxa"/>
          </w:tcPr>
          <w:p w14:paraId="43A8DC11" w14:textId="77777777" w:rsidR="008C292A" w:rsidRDefault="008C292A" w:rsidP="00C42DDD"/>
        </w:tc>
        <w:tc>
          <w:tcPr>
            <w:tcW w:w="1346" w:type="dxa"/>
          </w:tcPr>
          <w:p w14:paraId="400F498C" w14:textId="4DD6464C" w:rsidR="008C292A" w:rsidRDefault="00F859D1" w:rsidP="00C42DDD">
            <w:r>
              <w:fldChar w:fldCharType="begin"/>
            </w:r>
            <w:r>
              <w:instrText xml:space="preserve"> ADDIN EN.CITE &lt;EndNote&gt;&lt;Cite&gt;&lt;Author&gt;Shiozawa&lt;/Author&gt;&lt;Year&gt;1993&lt;/Year&gt;&lt;RecNum&gt;684&lt;/RecNum&gt;&lt;DisplayText&gt;&lt;style face="superscript"&gt;667&lt;/style&gt;&lt;/DisplayText&gt;&lt;record&gt;&lt;rec-number&gt;684&lt;/rec-number&gt;&lt;foreign-keys&gt;&lt;key app="EN" db-id="p5zs9pw5ltwzr3e0webppaa6ae5zxdxszf5s" timestamp="1548283840"&gt;684&lt;/key&gt;&lt;/foreign-keys&gt;&lt;ref-type name="Journal Article"&gt;17&lt;/ref-type&gt;&lt;contributors&gt;&lt;authors&gt;&lt;author&gt;Shiozawa, H.&lt;/author&gt;&lt;author&gt;Kagasaki, T.&lt;/author&gt;&lt;author&gt;Kinoshita, T.&lt;/author&gt;&lt;author&gt;Haruyama, H.&lt;/author&gt;&lt;author&gt;Domon, H.&lt;/author&gt;&lt;author&gt;Utsui, Y.&lt;/author&gt;&lt;author&gt;Kodama, K.&lt;/author&gt;&lt;author&gt;Takahashi, S.&lt;/author&gt;&lt;/authors&gt;&lt;/contributors&gt;&lt;auth-address&gt;Biomedical Research Laboratories, Sankyo Co., Ltd., Tokyo, Japan.&lt;/auth-address&gt;&lt;titles&gt;&lt;title&gt;Thiomarinol, a new hybrid antimicrobial antibiotic produced by a marine bacterium. Fermentation, isolation, structure, and antimicrobial activity&lt;/title&gt;&lt;secondary-title&gt;J Antibiot (Tokyo)&lt;/secondary-title&gt;&lt;/titles&gt;&lt;periodical&gt;&lt;full-title&gt;J Antibiot (Tokyo)&lt;/full-title&gt;&lt;/periodical&gt;&lt;pages&gt;1834-42&lt;/pages&gt;&lt;volume&gt;46&lt;/volume&gt;&lt;number&gt;12&lt;/number&gt;&lt;keywords&gt;&lt;keyword&gt;Anti-Bacterial Agents/chemistry/*isolation &amp;amp; purification/*pharmacology&lt;/keyword&gt;&lt;keyword&gt;Chemical Phenomena&lt;/keyword&gt;&lt;keyword&gt;Chemistry, Physical&lt;/keyword&gt;&lt;keyword&gt;Fermentation&lt;/keyword&gt;&lt;keyword&gt;Gram-Negative Aerobic Bacteria/*chemistry/metabolism&lt;/keyword&gt;&lt;keyword&gt;Lactams&lt;/keyword&gt;&lt;keyword&gt;Magnetic Resonance Spectroscopy&lt;/keyword&gt;&lt;keyword&gt;Microbial Sensitivity Tests&lt;/keyword&gt;&lt;keyword&gt;Mupirocin/*analogs &amp;amp; derivatives/chemistry/isolation &amp;amp; purification/pharmacology&lt;/keyword&gt;&lt;/keywords&gt;&lt;dates&gt;&lt;year&gt;1993&lt;/year&gt;&lt;pub-dates&gt;&lt;date&gt;Dec&lt;/date&gt;&lt;/pub-dates&gt;&lt;/dates&gt;&lt;isbn&gt;0021-8820 (Print)&amp;#xD;0021-8820 (Linking)&lt;/isbn&gt;&lt;accession-num&gt;8294241&lt;/accession-num&gt;&lt;urls&gt;&lt;related-urls&gt;&lt;url&gt;https://www.ncbi.nlm.nih.gov/pubmed/8294241&lt;/url&gt;&lt;/related-urls&gt;&lt;/urls&gt;&lt;/record&gt;&lt;/Cite&gt;&lt;/EndNote&gt;</w:instrText>
            </w:r>
            <w:r>
              <w:fldChar w:fldCharType="separate"/>
            </w:r>
            <w:r w:rsidRPr="00F859D1">
              <w:rPr>
                <w:noProof/>
                <w:vertAlign w:val="superscript"/>
              </w:rPr>
              <w:t>667</w:t>
            </w:r>
            <w:r>
              <w:fldChar w:fldCharType="end"/>
            </w:r>
          </w:p>
        </w:tc>
      </w:tr>
      <w:tr w:rsidR="008C292A" w14:paraId="36A7B0BF" w14:textId="77777777" w:rsidTr="00C42DDD">
        <w:tc>
          <w:tcPr>
            <w:tcW w:w="2287" w:type="dxa"/>
          </w:tcPr>
          <w:p w14:paraId="27727EE9" w14:textId="420564CC" w:rsidR="008C292A" w:rsidRDefault="001C0D4A" w:rsidP="00F757D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rginiamycin</w:t>
            </w:r>
          </w:p>
        </w:tc>
        <w:tc>
          <w:tcPr>
            <w:tcW w:w="1364" w:type="dxa"/>
          </w:tcPr>
          <w:p w14:paraId="6E7B70C8" w14:textId="10922E4C" w:rsidR="008C292A" w:rsidRDefault="00F757D1" w:rsidP="00C42DDD">
            <w:r>
              <w:t>yes</w:t>
            </w:r>
          </w:p>
        </w:tc>
        <w:tc>
          <w:tcPr>
            <w:tcW w:w="1364" w:type="dxa"/>
          </w:tcPr>
          <w:p w14:paraId="10A29515" w14:textId="51F079CF" w:rsidR="008C292A" w:rsidRDefault="00F757D1" w:rsidP="00C42DDD">
            <w:r>
              <w:t>Gram pos</w:t>
            </w:r>
          </w:p>
        </w:tc>
        <w:tc>
          <w:tcPr>
            <w:tcW w:w="1141" w:type="dxa"/>
          </w:tcPr>
          <w:p w14:paraId="483DF3CF" w14:textId="77777777" w:rsidR="008C292A" w:rsidRDefault="008C292A" w:rsidP="00C42DDD"/>
        </w:tc>
        <w:tc>
          <w:tcPr>
            <w:tcW w:w="1141" w:type="dxa"/>
          </w:tcPr>
          <w:p w14:paraId="0BBF3A59" w14:textId="77777777" w:rsidR="008C292A" w:rsidRDefault="008C292A" w:rsidP="00C42DDD"/>
        </w:tc>
        <w:tc>
          <w:tcPr>
            <w:tcW w:w="2051" w:type="dxa"/>
          </w:tcPr>
          <w:p w14:paraId="422E1C42" w14:textId="77777777" w:rsidR="008C292A" w:rsidRDefault="008C292A" w:rsidP="00C42DDD"/>
        </w:tc>
        <w:tc>
          <w:tcPr>
            <w:tcW w:w="1346" w:type="dxa"/>
          </w:tcPr>
          <w:p w14:paraId="7DFEE517" w14:textId="2EB05ACC" w:rsidR="008C292A" w:rsidRDefault="00F757D1" w:rsidP="00C42DDD">
            <w:r>
              <w:fldChar w:fldCharType="begin"/>
            </w:r>
            <w:r>
              <w:instrText xml:space="preserve"> ADDIN EN.CITE &lt;EndNote&gt;&lt;Cite&gt;&lt;Author&gt;Thal&lt;/Author&gt;&lt;Year&gt;1999&lt;/Year&gt;&lt;RecNum&gt;685&lt;/RecNum&gt;&lt;DisplayText&gt;&lt;style face="superscript"&gt;668&lt;/style&gt;&lt;/DisplayText&gt;&lt;record&gt;&lt;rec-number&gt;685&lt;/rec-number&gt;&lt;foreign-keys&gt;&lt;key app="EN" db-id="p5zs9pw5ltwzr3e0webppaa6ae5zxdxszf5s" timestamp="1548284300"&gt;685&lt;/key&gt;&lt;/foreign-keys&gt;&lt;ref-type name="Journal Article"&gt;17&lt;/ref-type&gt;&lt;contributors&gt;&lt;authors&gt;&lt;author&gt;Thal, L. A.&lt;/author&gt;&lt;author&gt;Zervos, M. J.&lt;/author&gt;&lt;/authors&gt;&lt;/contributors&gt;&lt;auth-address&gt;Department of Medicine and Clinical Pathology, Section of Infectious Diseases, William Beaumont Hospital, Royal Oak, MI, USA.&lt;/auth-address&gt;&lt;titles&gt;&lt;title&gt;Occurrence and epidemiology of resistance to virginiamycin and streptogramins&lt;/title&gt;&lt;secondary-title&gt;J Antimicrob Chemother&lt;/secondary-title&gt;&lt;/titles&gt;&lt;periodical&gt;&lt;full-title&gt;J Antimicrob Chemother&lt;/full-title&gt;&lt;/periodical&gt;&lt;pages&gt;171-6&lt;/pages&gt;&lt;volume&gt;43&lt;/volume&gt;&lt;number&gt;2&lt;/number&gt;&lt;keywords&gt;&lt;keyword&gt;Animals&lt;/keyword&gt;&lt;keyword&gt;Anti-Bacterial Agents/classification/*pharmacology&lt;/keyword&gt;&lt;keyword&gt;Drug Resistance, Microbial/physiology&lt;/keyword&gt;&lt;keyword&gt;Enterococcus faecium/drug effects&lt;/keyword&gt;&lt;keyword&gt;France/epidemiology&lt;/keyword&gt;&lt;keyword&gt;Gram-Positive Bacteria/*drug effects&lt;/keyword&gt;&lt;keyword&gt;Gram-Positive Bacterial Infections/epidemiology/microbiology/*veterinary&lt;/keyword&gt;&lt;keyword&gt;Humans&lt;/keyword&gt;&lt;keyword&gt;Microbial Sensitivity Tests&lt;/keyword&gt;&lt;keyword&gt;United States/epidemiology&lt;/keyword&gt;&lt;keyword&gt;Virginiamycin/*analogs &amp;amp; derivatives/classification/*pharmacology&lt;/keyword&gt;&lt;/keywords&gt;&lt;dates&gt;&lt;year&gt;1999&lt;/year&gt;&lt;pub-dates&gt;&lt;date&gt;Feb&lt;/date&gt;&lt;/pub-dates&gt;&lt;/dates&gt;&lt;isbn&gt;0305-7453 (Print)&amp;#xD;0305-7453 (Linking)&lt;/isbn&gt;&lt;accession-num&gt;11252321&lt;/accession-num&gt;&lt;urls&gt;&lt;related-urls&gt;&lt;url&gt;https://www.ncbi.nlm.nih.gov/pubmed/11252321&lt;/url&gt;&lt;/related-urls&gt;&lt;/urls&gt;&lt;/record&gt;&lt;/Cite&gt;&lt;/EndNote&gt;</w:instrText>
            </w:r>
            <w:r>
              <w:fldChar w:fldCharType="separate"/>
            </w:r>
            <w:r w:rsidRPr="00F757D1">
              <w:rPr>
                <w:noProof/>
                <w:vertAlign w:val="superscript"/>
              </w:rPr>
              <w:t>668</w:t>
            </w:r>
            <w:r>
              <w:fldChar w:fldCharType="end"/>
            </w:r>
          </w:p>
        </w:tc>
      </w:tr>
      <w:tr w:rsidR="008C292A" w14:paraId="26CF5EE0" w14:textId="77777777" w:rsidTr="00C42DDD">
        <w:tc>
          <w:tcPr>
            <w:tcW w:w="2287" w:type="dxa"/>
          </w:tcPr>
          <w:p w14:paraId="781DF2B2" w14:textId="4ADF0B13" w:rsidR="008C292A" w:rsidRDefault="00F757D1" w:rsidP="00F757D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imastatin</w:t>
            </w:r>
            <w:proofErr w:type="spellEnd"/>
          </w:p>
        </w:tc>
        <w:tc>
          <w:tcPr>
            <w:tcW w:w="1364" w:type="dxa"/>
          </w:tcPr>
          <w:p w14:paraId="2FF492F9" w14:textId="464A5EA8" w:rsidR="008C292A" w:rsidRDefault="00F757D1" w:rsidP="00C42DDD">
            <w:r>
              <w:t>yes</w:t>
            </w:r>
          </w:p>
        </w:tc>
        <w:tc>
          <w:tcPr>
            <w:tcW w:w="1364" w:type="dxa"/>
          </w:tcPr>
          <w:p w14:paraId="54B71B1F" w14:textId="11F9D1B9" w:rsidR="008C292A" w:rsidRDefault="00F757D1" w:rsidP="00C42DDD">
            <w:r>
              <w:t>Gram pos</w:t>
            </w:r>
          </w:p>
        </w:tc>
        <w:tc>
          <w:tcPr>
            <w:tcW w:w="1141" w:type="dxa"/>
          </w:tcPr>
          <w:p w14:paraId="0F9844BD" w14:textId="77777777" w:rsidR="008C292A" w:rsidRDefault="008C292A" w:rsidP="00C42DDD"/>
        </w:tc>
        <w:tc>
          <w:tcPr>
            <w:tcW w:w="1141" w:type="dxa"/>
          </w:tcPr>
          <w:p w14:paraId="5F91BD48" w14:textId="4C8F2B72" w:rsidR="008C292A" w:rsidRDefault="00F757D1" w:rsidP="00C42DDD">
            <w:r>
              <w:t>yes</w:t>
            </w:r>
          </w:p>
        </w:tc>
        <w:tc>
          <w:tcPr>
            <w:tcW w:w="2051" w:type="dxa"/>
          </w:tcPr>
          <w:p w14:paraId="75175CF4" w14:textId="77777777" w:rsidR="008C292A" w:rsidRDefault="008C292A" w:rsidP="00C42DDD"/>
        </w:tc>
        <w:tc>
          <w:tcPr>
            <w:tcW w:w="1346" w:type="dxa"/>
          </w:tcPr>
          <w:p w14:paraId="1C55E8C4" w14:textId="15F622D4" w:rsidR="008C292A" w:rsidRDefault="00F757D1" w:rsidP="00C42DDD">
            <w:r>
              <w:fldChar w:fldCharType="begin"/>
            </w:r>
            <w:r>
              <w:instrText xml:space="preserve"> ADDIN EN.CITE &lt;EndNote&gt;&lt;Cite&gt;&lt;Author&gt;Lam&lt;/Author&gt;&lt;Year&gt;1990&lt;/Year&gt;&lt;RecNum&gt;686&lt;/RecNum&gt;&lt;DisplayText&gt;&lt;style face="superscript"&gt;669&lt;/style&gt;&lt;/DisplayText&gt;&lt;record&gt;&lt;rec-number&gt;686&lt;/rec-number&gt;&lt;foreign-keys&gt;&lt;key app="EN" db-id="p5zs9pw5ltwzr3e0webppaa6ae5zxdxszf5s" timestamp="1548284375"&gt;686&lt;/key&gt;&lt;/foreign-keys&gt;&lt;ref-type name="Journal Article"&gt;17&lt;/ref-type&gt;&lt;contributors&gt;&lt;authors&gt;&lt;author&gt;Lam, K. S.&lt;/author&gt;&lt;author&gt;Hesler, G. A.&lt;/author&gt;&lt;author&gt;Mattei, J. M.&lt;/author&gt;&lt;author&gt;Mamber, S. W.&lt;/author&gt;&lt;author&gt;Forenza, S.&lt;/author&gt;&lt;author&gt;Tomita, K.&lt;/author&gt;&lt;/authors&gt;&lt;/contributors&gt;&lt;auth-address&gt;Bristol-Myers Squibb Company, Pharmaceutical Research and Development Division, Wallingford, Connecticut 06492.&lt;/auth-address&gt;&lt;titles&gt;&lt;title&gt;Himastatin, a new antitumor antibiotic from Streptomyces hygroscopicus. I. Taxonomy of producing organism, fermentation and biological activity&lt;/title&gt;&lt;secondary-title&gt;J Antibiot (Tokyo)&lt;/secondary-title&gt;&lt;/titles&gt;&lt;periodical&gt;&lt;full-title&gt;J Antibiot (Tokyo)&lt;/full-title&gt;&lt;/periodical&gt;&lt;pages&gt;956-60&lt;/pages&gt;&lt;volume&gt;43&lt;/volume&gt;&lt;number&gt;8&lt;/number&gt;&lt;keywords&gt;&lt;keyword&gt;Animals&lt;/keyword&gt;&lt;keyword&gt;Antibiotics, Antineoplastic/*biosynthesis/chemistry/isolation &amp;amp;&lt;/keyword&gt;&lt;keyword&gt;purification/pharmacology&lt;/keyword&gt;&lt;keyword&gt;Fermentation&lt;/keyword&gt;&lt;keyword&gt;Gram-Positive Bacteria/*drug effects&lt;/keyword&gt;&lt;keyword&gt;Leukemia P388/*drug therapy&lt;/keyword&gt;&lt;keyword&gt;Melanoma, Experimental/*drug therapy&lt;/keyword&gt;&lt;keyword&gt;Mice&lt;/keyword&gt;&lt;keyword&gt;Peptides, Cyclic/biosynthesis/chemistry/isolation &amp;amp;&lt;/keyword&gt;&lt;keyword&gt;purification/pharmacology/therapeutic use&lt;/keyword&gt;&lt;keyword&gt;Soil Microbiology&lt;/keyword&gt;&lt;keyword&gt;Streptomyces/classification/*metabolism&lt;/keyword&gt;&lt;/keywords&gt;&lt;dates&gt;&lt;year&gt;1990&lt;/year&gt;&lt;pub-dates&gt;&lt;date&gt;Aug&lt;/date&gt;&lt;/pub-dates&gt;&lt;/dates&gt;&lt;isbn&gt;0021-8820 (Print)&amp;#xD;0021-8820 (Linking)&lt;/isbn&gt;&lt;accession-num&gt;2211362&lt;/accession-num&gt;&lt;urls&gt;&lt;related-urls&gt;&lt;url&gt;https://www.ncbi.nlm.nih.gov/pubmed/2211362&lt;/url&gt;&lt;/related-urls&gt;&lt;/urls&gt;&lt;/record&gt;&lt;/Cite&gt;&lt;/EndNote&gt;</w:instrText>
            </w:r>
            <w:r>
              <w:fldChar w:fldCharType="separate"/>
            </w:r>
            <w:r w:rsidRPr="00F757D1">
              <w:rPr>
                <w:noProof/>
                <w:vertAlign w:val="superscript"/>
              </w:rPr>
              <w:t>669</w:t>
            </w:r>
            <w:r>
              <w:fldChar w:fldCharType="end"/>
            </w:r>
          </w:p>
        </w:tc>
      </w:tr>
      <w:tr w:rsidR="008C292A" w14:paraId="36E717FE" w14:textId="77777777" w:rsidTr="00C42DDD">
        <w:tc>
          <w:tcPr>
            <w:tcW w:w="2287" w:type="dxa"/>
          </w:tcPr>
          <w:p w14:paraId="002C2371" w14:textId="4B26C070" w:rsidR="008C292A" w:rsidRDefault="000F59DC" w:rsidP="000F59DC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uwainaphycin</w:t>
            </w:r>
            <w:proofErr w:type="spellEnd"/>
          </w:p>
        </w:tc>
        <w:tc>
          <w:tcPr>
            <w:tcW w:w="1364" w:type="dxa"/>
          </w:tcPr>
          <w:p w14:paraId="3858666A" w14:textId="77777777" w:rsidR="008C292A" w:rsidRDefault="008C292A" w:rsidP="00C42DDD"/>
        </w:tc>
        <w:tc>
          <w:tcPr>
            <w:tcW w:w="1364" w:type="dxa"/>
          </w:tcPr>
          <w:p w14:paraId="325DCB79" w14:textId="77777777" w:rsidR="008C292A" w:rsidRDefault="008C292A" w:rsidP="00C42DDD"/>
        </w:tc>
        <w:tc>
          <w:tcPr>
            <w:tcW w:w="1141" w:type="dxa"/>
          </w:tcPr>
          <w:p w14:paraId="5353B673" w14:textId="77777777" w:rsidR="008C292A" w:rsidRDefault="008C292A" w:rsidP="00C42DDD"/>
        </w:tc>
        <w:tc>
          <w:tcPr>
            <w:tcW w:w="1141" w:type="dxa"/>
          </w:tcPr>
          <w:p w14:paraId="4D8B3D48" w14:textId="3D5F2B2D" w:rsidR="008C292A" w:rsidRDefault="000F59DC" w:rsidP="00C42DDD">
            <w:r>
              <w:t>yes</w:t>
            </w:r>
          </w:p>
        </w:tc>
        <w:tc>
          <w:tcPr>
            <w:tcW w:w="2051" w:type="dxa"/>
          </w:tcPr>
          <w:p w14:paraId="71BAD562" w14:textId="77777777" w:rsidR="008C292A" w:rsidRDefault="008C292A" w:rsidP="00C42DDD"/>
        </w:tc>
        <w:tc>
          <w:tcPr>
            <w:tcW w:w="1346" w:type="dxa"/>
          </w:tcPr>
          <w:p w14:paraId="279915D3" w14:textId="005CE339" w:rsidR="008C292A" w:rsidRDefault="000F59DC" w:rsidP="00C42DDD">
            <w:r>
              <w:fldChar w:fldCharType="begin">
                <w:fldData xml:space="preserve">PEVuZE5vdGU+PENpdGU+PEF1dGhvcj5NYXJlczwvQXV0aG9yPjxZZWFyPjIwMTQ8L1llYXI+PFJl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YXJlczwvQXV0aG9yPjxZZWFyPjIwMTQ8L1llYXI+PFJl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F59DC">
              <w:rPr>
                <w:noProof/>
                <w:vertAlign w:val="superscript"/>
              </w:rPr>
              <w:t>670</w:t>
            </w:r>
            <w:r>
              <w:fldChar w:fldCharType="end"/>
            </w:r>
          </w:p>
        </w:tc>
      </w:tr>
      <w:tr w:rsidR="008C292A" w14:paraId="7C6EAA02" w14:textId="77777777" w:rsidTr="00C42DDD">
        <w:tc>
          <w:tcPr>
            <w:tcW w:w="2287" w:type="dxa"/>
          </w:tcPr>
          <w:p w14:paraId="2A7028B6" w14:textId="24B9AB3A" w:rsidR="008C292A" w:rsidRDefault="00925931" w:rsidP="0092593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jagaricin</w:t>
            </w:r>
            <w:proofErr w:type="spellEnd"/>
          </w:p>
        </w:tc>
        <w:tc>
          <w:tcPr>
            <w:tcW w:w="1364" w:type="dxa"/>
          </w:tcPr>
          <w:p w14:paraId="2BD69DB1" w14:textId="77777777" w:rsidR="008C292A" w:rsidRDefault="008C292A" w:rsidP="00C42DDD"/>
        </w:tc>
        <w:tc>
          <w:tcPr>
            <w:tcW w:w="1364" w:type="dxa"/>
          </w:tcPr>
          <w:p w14:paraId="636C6564" w14:textId="77777777" w:rsidR="008C292A" w:rsidRDefault="008C292A" w:rsidP="00C42DDD"/>
        </w:tc>
        <w:tc>
          <w:tcPr>
            <w:tcW w:w="1141" w:type="dxa"/>
          </w:tcPr>
          <w:p w14:paraId="507AA237" w14:textId="52D49B94" w:rsidR="008C292A" w:rsidRDefault="00925931" w:rsidP="00C42DDD">
            <w:r>
              <w:t>yes</w:t>
            </w:r>
          </w:p>
        </w:tc>
        <w:tc>
          <w:tcPr>
            <w:tcW w:w="1141" w:type="dxa"/>
          </w:tcPr>
          <w:p w14:paraId="0BADFF9C" w14:textId="77777777" w:rsidR="008C292A" w:rsidRDefault="008C292A" w:rsidP="00C42DDD"/>
        </w:tc>
        <w:tc>
          <w:tcPr>
            <w:tcW w:w="2051" w:type="dxa"/>
          </w:tcPr>
          <w:p w14:paraId="2D33BF2B" w14:textId="77777777" w:rsidR="008C292A" w:rsidRDefault="008C292A" w:rsidP="00C42DDD"/>
        </w:tc>
        <w:tc>
          <w:tcPr>
            <w:tcW w:w="1346" w:type="dxa"/>
          </w:tcPr>
          <w:p w14:paraId="353990A4" w14:textId="516045FE" w:rsidR="008C292A" w:rsidRDefault="00925931" w:rsidP="00C42DDD">
            <w:r>
              <w:fldChar w:fldCharType="begin"/>
            </w:r>
            <w:r>
              <w:instrText xml:space="preserve"> ADDIN EN.CITE &lt;EndNote&gt;&lt;Cite&gt;&lt;Author&gt;Sanchez&lt;/Author&gt;&lt;Year&gt;2013&lt;/Year&gt;&lt;RecNum&gt;688&lt;/RecNum&gt;&lt;DisplayText&gt;&lt;style face="superscript"&gt;671&lt;/style&gt;&lt;/DisplayText&gt;&lt;record&gt;&lt;rec-number&gt;688&lt;/rec-number&gt;&lt;foreign-keys&gt;&lt;key app="EN" db-id="p5zs9pw5ltwzr3e0webppaa6ae5zxdxszf5s" timestamp="1548284675"&gt;688&lt;/key&gt;&lt;/foreign-keys&gt;&lt;ref-type name="Journal Article"&gt;17&lt;/ref-type&gt;&lt;contributors&gt;&lt;authors&gt;&lt;author&gt;Sanchez, L. M.&lt;/author&gt;&lt;author&gt;Dorrestein, P. C.&lt;/author&gt;&lt;/authors&gt;&lt;/contributors&gt;&lt;titles&gt;&lt;title&gt;Analytical chemistry: Virulence caught green-handed&lt;/title&gt;&lt;secondary-title&gt;Nat Chem&lt;/secondary-title&gt;&lt;/titles&gt;&lt;periodical&gt;&lt;full-title&gt;Nat Chem&lt;/full-title&gt;&lt;/periodical&gt;&lt;pages&gt;155-7&lt;/pages&gt;&lt;volume&gt;5&lt;/volume&gt;&lt;number&gt;3&lt;/number&gt;&lt;keywords&gt;&lt;keyword&gt;Agaricales/*chemistry/drug effects&lt;/keyword&gt;&lt;keyword&gt;Chemistry Techniques, Analytical/*methods&lt;/keyword&gt;&lt;keyword&gt;Chemistry, Analytic&lt;/keyword&gt;&lt;keyword&gt;Green Chemistry Technology/methods&lt;/keyword&gt;&lt;keyword&gt;Oxalobacteraceae/*chemistry/metabolism/pathogenicity&lt;/keyword&gt;&lt;keyword&gt;Spectrometry, Mass, Matrix-Assisted Laser Desorption-Ionization&lt;/keyword&gt;&lt;keyword&gt;Virulence&lt;/keyword&gt;&lt;/keywords&gt;&lt;dates&gt;&lt;year&gt;2013&lt;/year&gt;&lt;pub-dates&gt;&lt;date&gt;Mar&lt;/date&gt;&lt;/pub-dates&gt;&lt;/dates&gt;&lt;isbn&gt;1755-4349 (Electronic)&amp;#xD;1755-4330 (Linking)&lt;/isbn&gt;&lt;accession-num&gt;23422554&lt;/accession-num&gt;&lt;urls&gt;&lt;related-urls&gt;&lt;url&gt;https://www.ncbi.nlm.nih.gov/pubmed/23422554&lt;/url&gt;&lt;/related-urls&gt;&lt;/urls&gt;&lt;custom2&gt;4415365&lt;/custom2&gt;&lt;electronic-resource-num&gt;10.1038/nchem.1583&lt;/electronic-resource-num&gt;&lt;/record&gt;&lt;/Cite&gt;&lt;/EndNote&gt;</w:instrText>
            </w:r>
            <w:r>
              <w:fldChar w:fldCharType="separate"/>
            </w:r>
            <w:r w:rsidRPr="00925931">
              <w:rPr>
                <w:noProof/>
                <w:vertAlign w:val="superscript"/>
              </w:rPr>
              <w:t>671</w:t>
            </w:r>
            <w:r>
              <w:fldChar w:fldCharType="end"/>
            </w:r>
          </w:p>
        </w:tc>
      </w:tr>
      <w:tr w:rsidR="008C292A" w14:paraId="41FE7624" w14:textId="77777777" w:rsidTr="00C42DDD">
        <w:tc>
          <w:tcPr>
            <w:tcW w:w="2287" w:type="dxa"/>
          </w:tcPr>
          <w:p w14:paraId="43CD6F62" w14:textId="76019651" w:rsidR="008C292A" w:rsidRDefault="00330242" w:rsidP="00330242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heganomycin</w:t>
            </w:r>
            <w:proofErr w:type="spellEnd"/>
          </w:p>
        </w:tc>
        <w:tc>
          <w:tcPr>
            <w:tcW w:w="1364" w:type="dxa"/>
          </w:tcPr>
          <w:p w14:paraId="3B36E788" w14:textId="7C0C08EF" w:rsidR="008C292A" w:rsidRDefault="00330242" w:rsidP="00C42DDD">
            <w:r>
              <w:t>yes</w:t>
            </w:r>
          </w:p>
        </w:tc>
        <w:tc>
          <w:tcPr>
            <w:tcW w:w="1364" w:type="dxa"/>
          </w:tcPr>
          <w:p w14:paraId="445D1995" w14:textId="77777777" w:rsidR="008C292A" w:rsidRDefault="008C292A" w:rsidP="00C42DDD"/>
        </w:tc>
        <w:tc>
          <w:tcPr>
            <w:tcW w:w="1141" w:type="dxa"/>
          </w:tcPr>
          <w:p w14:paraId="42AB466A" w14:textId="77777777" w:rsidR="008C292A" w:rsidRDefault="008C292A" w:rsidP="00C42DDD"/>
        </w:tc>
        <w:tc>
          <w:tcPr>
            <w:tcW w:w="1141" w:type="dxa"/>
          </w:tcPr>
          <w:p w14:paraId="3FB92FD1" w14:textId="77777777" w:rsidR="008C292A" w:rsidRDefault="008C292A" w:rsidP="00C42DDD"/>
        </w:tc>
        <w:tc>
          <w:tcPr>
            <w:tcW w:w="2051" w:type="dxa"/>
          </w:tcPr>
          <w:p w14:paraId="3E6C4090" w14:textId="77777777" w:rsidR="008C292A" w:rsidRDefault="008C292A" w:rsidP="00C42DDD"/>
        </w:tc>
        <w:tc>
          <w:tcPr>
            <w:tcW w:w="1346" w:type="dxa"/>
          </w:tcPr>
          <w:p w14:paraId="59F5B3C5" w14:textId="31CCA2C6" w:rsidR="008C292A" w:rsidRDefault="00330242" w:rsidP="00C42DDD">
            <w:r>
              <w:fldChar w:fldCharType="begin"/>
            </w:r>
            <w:r>
              <w:instrText xml:space="preserve"> ADDIN EN.CITE &lt;EndNote&gt;&lt;Cite&gt;&lt;Author&gt;Masaki&lt;/Author&gt;&lt;Year&gt;1989&lt;/Year&gt;&lt;RecNum&gt;689&lt;/RecNum&gt;&lt;DisplayText&gt;&lt;style face="superscript"&gt;672&lt;/style&gt;&lt;/DisplayText&gt;&lt;record&gt;&lt;rec-number&gt;689&lt;/rec-number&gt;&lt;foreign-keys&gt;&lt;key app="EN" db-id="p5zs9pw5ltwzr3e0webppaa6ae5zxdxszf5s" timestamp="1548285129"&gt;689&lt;/key&gt;&lt;/foreign-keys&gt;&lt;ref-type name="Journal Article"&gt;17&lt;/ref-type&gt;&lt;contributors&gt;&lt;authors&gt;&lt;author&gt;Masaki, S.&lt;/author&gt;&lt;author&gt;Konishi, T.&lt;/author&gt;&lt;author&gt;Tsuji, N.&lt;/author&gt;&lt;author&gt;Shoji, J.&lt;/author&gt;&lt;/authors&gt;&lt;/contributors&gt;&lt;auth-address&gt;Aburahi Laboratories, Shionogi &amp;amp; Co., Ltd., Shiga, Japan.&lt;/auth-address&gt;&lt;titles&gt;&lt;title&gt;New antibiotics, resorcinomycins A and B: antibacterial activity of resorcinomycin A against mycobacteria in vitro&lt;/title&gt;&lt;secondary-title&gt;J Antibiot (Tokyo)&lt;/secondary-title&gt;&lt;/titles&gt;&lt;periodical&gt;&lt;full-title&gt;J Antibiot (Tokyo)&lt;/full-title&gt;&lt;/periodical&gt;&lt;pages&gt;463-6&lt;/pages&gt;&lt;volume&gt;42&lt;/volume&gt;&lt;number&gt;3&lt;/number&gt;&lt;keywords&gt;&lt;keyword&gt;Anti-Bacterial Agents/*pharmacology&lt;/keyword&gt;&lt;keyword&gt;Dipeptides/pharmacology&lt;/keyword&gt;&lt;keyword&gt;Microbial Sensitivity Tests&lt;/keyword&gt;&lt;keyword&gt;Mycobacterium/*drug effects&lt;/keyword&gt;&lt;keyword&gt;Nontuberculous Mycobacteria/*drug effects&lt;/keyword&gt;&lt;/keywords&gt;&lt;dates&gt;&lt;year&gt;1989&lt;/year&gt;&lt;pub-dates&gt;&lt;date&gt;Mar&lt;/date&gt;&lt;/pub-dates&gt;&lt;/dates&gt;&lt;isbn&gt;0021-8820 (Print)&amp;#xD;0021-8820 (Linking)&lt;/isbn&gt;&lt;accession-num&gt;2708139&lt;/accession-num&gt;&lt;urls&gt;&lt;related-urls&gt;&lt;url&gt;https://www.ncbi.nlm.nih.gov/pubmed/2708139&lt;/url&gt;&lt;/related-urls&gt;&lt;/urls&gt;&lt;/record&gt;&lt;/Cite&gt;&lt;/EndNote&gt;</w:instrText>
            </w:r>
            <w:r>
              <w:fldChar w:fldCharType="separate"/>
            </w:r>
            <w:r w:rsidRPr="00330242">
              <w:rPr>
                <w:noProof/>
                <w:vertAlign w:val="superscript"/>
              </w:rPr>
              <w:t>672</w:t>
            </w:r>
            <w:r>
              <w:fldChar w:fldCharType="end"/>
            </w:r>
          </w:p>
        </w:tc>
      </w:tr>
      <w:tr w:rsidR="008C292A" w14:paraId="68984E01" w14:textId="77777777" w:rsidTr="00C42DDD">
        <w:tc>
          <w:tcPr>
            <w:tcW w:w="2287" w:type="dxa"/>
          </w:tcPr>
          <w:p w14:paraId="43CD6D60" w14:textId="00A6278B" w:rsidR="008C292A" w:rsidRDefault="00085294" w:rsidP="00C42DDD">
            <w:pPr>
              <w:rPr>
                <w:rFonts w:ascii="Calibri" w:hAnsi="Calibri" w:cs="Calibri"/>
                <w:color w:val="000000"/>
              </w:rPr>
            </w:pPr>
            <w:proofErr w:type="spellStart"/>
            <w:r w:rsidRPr="00085294">
              <w:rPr>
                <w:rFonts w:ascii="Calibri" w:hAnsi="Calibri" w:cs="Calibri"/>
                <w:color w:val="000000"/>
              </w:rPr>
              <w:t>taiwachelin</w:t>
            </w:r>
            <w:proofErr w:type="spellEnd"/>
          </w:p>
        </w:tc>
        <w:tc>
          <w:tcPr>
            <w:tcW w:w="1364" w:type="dxa"/>
          </w:tcPr>
          <w:p w14:paraId="3AE9D14B" w14:textId="77777777" w:rsidR="008C292A" w:rsidRDefault="008C292A" w:rsidP="00C42DDD"/>
        </w:tc>
        <w:tc>
          <w:tcPr>
            <w:tcW w:w="1364" w:type="dxa"/>
          </w:tcPr>
          <w:p w14:paraId="370F06C9" w14:textId="77777777" w:rsidR="008C292A" w:rsidRDefault="008C292A" w:rsidP="00C42DDD"/>
        </w:tc>
        <w:tc>
          <w:tcPr>
            <w:tcW w:w="1141" w:type="dxa"/>
          </w:tcPr>
          <w:p w14:paraId="56840D02" w14:textId="77777777" w:rsidR="008C292A" w:rsidRDefault="008C292A" w:rsidP="00C42DDD"/>
        </w:tc>
        <w:tc>
          <w:tcPr>
            <w:tcW w:w="1141" w:type="dxa"/>
          </w:tcPr>
          <w:p w14:paraId="22F3E437" w14:textId="77777777" w:rsidR="008C292A" w:rsidRDefault="008C292A" w:rsidP="00C42DDD"/>
        </w:tc>
        <w:tc>
          <w:tcPr>
            <w:tcW w:w="2051" w:type="dxa"/>
          </w:tcPr>
          <w:p w14:paraId="0186C755" w14:textId="1E7D5B23" w:rsidR="008C292A" w:rsidRDefault="00085294" w:rsidP="00C42DDD">
            <w:r>
              <w:t>siderophore</w:t>
            </w:r>
          </w:p>
        </w:tc>
        <w:tc>
          <w:tcPr>
            <w:tcW w:w="1346" w:type="dxa"/>
          </w:tcPr>
          <w:p w14:paraId="2A99C7F2" w14:textId="0155F190" w:rsidR="008C292A" w:rsidRDefault="00085294" w:rsidP="00C42DDD">
            <w:r>
              <w:fldChar w:fldCharType="begin"/>
            </w:r>
            <w:r>
              <w:instrText xml:space="preserve"> ADDIN EN.CITE &lt;EndNote&gt;&lt;Cite&gt;&lt;Author&gt;Kreutzer&lt;/Author&gt;&lt;Year&gt;2012&lt;/Year&gt;&lt;RecNum&gt;690&lt;/RecNum&gt;&lt;DisplayText&gt;&lt;style face="superscript"&gt;673&lt;/style&gt;&lt;/DisplayText&gt;&lt;record&gt;&lt;rec-number&gt;690&lt;/rec-number&gt;&lt;foreign-keys&gt;&lt;key app="EN" db-id="p5zs9pw5ltwzr3e0webppaa6ae5zxdxszf5s" timestamp="1548285209"&gt;690&lt;/key&gt;&lt;/foreign-keys&gt;&lt;ref-type name="Journal Article"&gt;17&lt;/ref-type&gt;&lt;contributors&gt;&lt;authors&gt;&lt;author&gt;Kreutzer, M. F.&lt;/author&gt;&lt;author&gt;Nett, M.&lt;/author&gt;&lt;/authors&gt;&lt;/contributors&gt;&lt;auth-address&gt;Leibniz Institute for Natural Product Research and Infection Biology, HKI, Beutenbergstr. 11a, D-07745, Jena, Germany.&lt;/auth-address&gt;&lt;titles&gt;&lt;title&gt;Genomics-driven discovery of taiwachelin, a lipopeptide siderophore from Cupriavidus taiwanensis&lt;/title&gt;&lt;secondary-title&gt;Org Biomol Chem&lt;/secondary-title&gt;&lt;/titles&gt;&lt;periodical&gt;&lt;full-title&gt;Org Biomol Chem&lt;/full-title&gt;&lt;/periodical&gt;&lt;pages&gt;9338-43&lt;/pages&gt;&lt;volume&gt;10&lt;/volume&gt;&lt;number&gt;47&lt;/number&gt;&lt;keywords&gt;&lt;keyword&gt;Computational Biology&lt;/keyword&gt;&lt;keyword&gt;Cupriavidus/*chemistry/*genetics&lt;/keyword&gt;&lt;keyword&gt;*Genomics&lt;/keyword&gt;&lt;keyword&gt;Lipopeptides/*chemistry&lt;/keyword&gt;&lt;keyword&gt;Magnetic Resonance Spectroscopy&lt;/keyword&gt;&lt;keyword&gt;Siderophores/*chemistry&lt;/keyword&gt;&lt;keyword&gt;Spectroscopy, Fourier Transform Infrared&lt;/keyword&gt;&lt;/keywords&gt;&lt;dates&gt;&lt;year&gt;2012&lt;/year&gt;&lt;pub-dates&gt;&lt;date&gt;Dec 21&lt;/date&gt;&lt;/pub-dates&gt;&lt;/dates&gt;&lt;isbn&gt;1477-0539 (Electronic)&amp;#xD;1477-0520 (Linking)&lt;/isbn&gt;&lt;accession-num&gt;22972004&lt;/accession-num&gt;&lt;urls&gt;&lt;related-urls&gt;&lt;url&gt;https://www.ncbi.nlm.nih.gov/pubmed/22972004&lt;/url&gt;&lt;/related-urls&gt;&lt;/urls&gt;&lt;electronic-resource-num&gt;10.1039/c2ob26296g&lt;/electronic-resource-num&gt;&lt;/record&gt;&lt;/Cite&gt;&lt;/EndNote&gt;</w:instrText>
            </w:r>
            <w:r>
              <w:fldChar w:fldCharType="separate"/>
            </w:r>
            <w:r w:rsidRPr="00085294">
              <w:rPr>
                <w:noProof/>
                <w:vertAlign w:val="superscript"/>
              </w:rPr>
              <w:t>673</w:t>
            </w:r>
            <w:r>
              <w:fldChar w:fldCharType="end"/>
            </w:r>
          </w:p>
        </w:tc>
      </w:tr>
      <w:tr w:rsidR="008C292A" w14:paraId="03610BE1" w14:textId="77777777" w:rsidTr="00C42DDD">
        <w:tc>
          <w:tcPr>
            <w:tcW w:w="2287" w:type="dxa"/>
          </w:tcPr>
          <w:p w14:paraId="1E4497C1" w14:textId="3455B656" w:rsidR="008C292A" w:rsidRDefault="001D0293" w:rsidP="00C42DDD">
            <w:pPr>
              <w:rPr>
                <w:rFonts w:ascii="Calibri" w:hAnsi="Calibri" w:cs="Calibri"/>
                <w:color w:val="000000"/>
              </w:rPr>
            </w:pPr>
            <w:r w:rsidRPr="001D0293">
              <w:rPr>
                <w:rFonts w:ascii="Calibri" w:hAnsi="Calibri" w:cs="Calibri"/>
                <w:color w:val="000000"/>
              </w:rPr>
              <w:t>A-102395</w:t>
            </w:r>
          </w:p>
        </w:tc>
        <w:tc>
          <w:tcPr>
            <w:tcW w:w="1364" w:type="dxa"/>
          </w:tcPr>
          <w:p w14:paraId="487E8D9F" w14:textId="77777777" w:rsidR="008C292A" w:rsidRDefault="008C292A" w:rsidP="00C42DDD"/>
        </w:tc>
        <w:tc>
          <w:tcPr>
            <w:tcW w:w="1364" w:type="dxa"/>
          </w:tcPr>
          <w:p w14:paraId="3A0BE3AE" w14:textId="77777777" w:rsidR="008C292A" w:rsidRDefault="008C292A" w:rsidP="00C42DDD"/>
        </w:tc>
        <w:tc>
          <w:tcPr>
            <w:tcW w:w="1141" w:type="dxa"/>
          </w:tcPr>
          <w:p w14:paraId="752A58A8" w14:textId="77777777" w:rsidR="008C292A" w:rsidRDefault="008C292A" w:rsidP="00C42DDD"/>
        </w:tc>
        <w:tc>
          <w:tcPr>
            <w:tcW w:w="1141" w:type="dxa"/>
          </w:tcPr>
          <w:p w14:paraId="74982C0D" w14:textId="77777777" w:rsidR="008C292A" w:rsidRDefault="008C292A" w:rsidP="00C42DDD"/>
        </w:tc>
        <w:tc>
          <w:tcPr>
            <w:tcW w:w="2051" w:type="dxa"/>
          </w:tcPr>
          <w:p w14:paraId="0CDED4DA" w14:textId="3C5A2335" w:rsidR="008C292A" w:rsidRDefault="001D0293" w:rsidP="00C42DDD">
            <w:r>
              <w:t>Translocase inhibitor</w:t>
            </w:r>
          </w:p>
        </w:tc>
        <w:tc>
          <w:tcPr>
            <w:tcW w:w="1346" w:type="dxa"/>
          </w:tcPr>
          <w:p w14:paraId="5B9878D9" w14:textId="2298EBF0" w:rsidR="008C292A" w:rsidRDefault="009D518C" w:rsidP="00C42DDD">
            <w:r>
              <w:fldChar w:fldCharType="begin">
                <w:fldData xml:space="preserve">PEVuZE5vdGU+PENpdGU+PEF1dGhvcj5NdXJha2FtaTwvQXV0aG9yPjxZZWFyPjIwMDc8L1llYXI+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dXJha2FtaTwvQXV0aG9yPjxZZWFyPjIwMDc8L1llYXI+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9D518C">
              <w:rPr>
                <w:noProof/>
                <w:vertAlign w:val="superscript"/>
              </w:rPr>
              <w:t>174</w:t>
            </w:r>
            <w:r>
              <w:fldChar w:fldCharType="end"/>
            </w:r>
          </w:p>
        </w:tc>
      </w:tr>
      <w:tr w:rsidR="008C292A" w14:paraId="0DE6E81E" w14:textId="77777777" w:rsidTr="00C42DDD">
        <w:tc>
          <w:tcPr>
            <w:tcW w:w="2287" w:type="dxa"/>
          </w:tcPr>
          <w:p w14:paraId="62A50F61" w14:textId="47F733AC" w:rsidR="008C292A" w:rsidRDefault="00EB62F7" w:rsidP="00854473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colistin</w:t>
            </w:r>
          </w:p>
        </w:tc>
        <w:tc>
          <w:tcPr>
            <w:tcW w:w="1364" w:type="dxa"/>
          </w:tcPr>
          <w:p w14:paraId="714BF133" w14:textId="4B3C597F" w:rsidR="008C292A" w:rsidRDefault="00854473" w:rsidP="00C42DDD">
            <w:r>
              <w:t>yes</w:t>
            </w:r>
          </w:p>
        </w:tc>
        <w:tc>
          <w:tcPr>
            <w:tcW w:w="1364" w:type="dxa"/>
          </w:tcPr>
          <w:p w14:paraId="09712020" w14:textId="4200885A" w:rsidR="008C292A" w:rsidRDefault="00854473" w:rsidP="00C42DDD">
            <w:r>
              <w:t>Gram neg</w:t>
            </w:r>
          </w:p>
        </w:tc>
        <w:tc>
          <w:tcPr>
            <w:tcW w:w="1141" w:type="dxa"/>
          </w:tcPr>
          <w:p w14:paraId="53EA22FF" w14:textId="77777777" w:rsidR="008C292A" w:rsidRDefault="008C292A" w:rsidP="00C42DDD"/>
        </w:tc>
        <w:tc>
          <w:tcPr>
            <w:tcW w:w="1141" w:type="dxa"/>
          </w:tcPr>
          <w:p w14:paraId="584D7364" w14:textId="77777777" w:rsidR="008C292A" w:rsidRDefault="008C292A" w:rsidP="00C42DDD"/>
        </w:tc>
        <w:tc>
          <w:tcPr>
            <w:tcW w:w="2051" w:type="dxa"/>
          </w:tcPr>
          <w:p w14:paraId="2E50AC9B" w14:textId="77777777" w:rsidR="008C292A" w:rsidRDefault="008C292A" w:rsidP="00C42DDD"/>
        </w:tc>
        <w:tc>
          <w:tcPr>
            <w:tcW w:w="1346" w:type="dxa"/>
          </w:tcPr>
          <w:p w14:paraId="67FA71A6" w14:textId="53838F56" w:rsidR="008C292A" w:rsidRDefault="00854473" w:rsidP="00C42DDD">
            <w:r>
              <w:fldChar w:fldCharType="begin"/>
            </w:r>
            <w:r>
              <w:instrText xml:space="preserve"> ADDIN EN.CITE &lt;EndNote&gt;&lt;Cite&gt;&lt;Author&gt;Loho&lt;/Author&gt;&lt;Year&gt;2015&lt;/Year&gt;&lt;RecNum&gt;692&lt;/RecNum&gt;&lt;DisplayText&gt;&lt;style face="superscript"&gt;674&lt;/style&gt;&lt;/DisplayText&gt;&lt;record&gt;&lt;rec-number&gt;692&lt;/rec-number&gt;&lt;foreign-keys&gt;&lt;key app="EN" db-id="p5zs9pw5ltwzr3e0webppaa6ae5zxdxszf5s" timestamp="1548285626"&gt;692&lt;/key&gt;&lt;/foreign-keys&gt;&lt;ref-type name="Journal Article"&gt;17&lt;/ref-type&gt;&lt;contributors&gt;&lt;authors&gt;&lt;author&gt;Loho, T.&lt;/author&gt;&lt;author&gt;Dharmayanti, A.&lt;/author&gt;&lt;/authors&gt;&lt;/contributors&gt;&lt;auth-address&gt;Department of Clinical Pathology, Cipto Mangunkusumo Hospital, Jakarta, Indonesia.&lt;/auth-address&gt;&lt;titles&gt;&lt;title&gt;Colistin: an antibiotic and its role in multiresistant Gram-negative infections&lt;/title&gt;&lt;secondary-title&gt;Acta Med Indones&lt;/secondary-title&gt;&lt;/titles&gt;&lt;periodical&gt;&lt;full-title&gt;Acta Med Indones&lt;/full-title&gt;&lt;/periodical&gt;&lt;pages&gt;157-68&lt;/pages&gt;&lt;volume&gt;47&lt;/volume&gt;&lt;number&gt;2&lt;/number&gt;&lt;keywords&gt;&lt;keyword&gt;Anti-Bacterial Agents/*administration &amp;amp; dosage/adverse effects&lt;/keyword&gt;&lt;keyword&gt;Colistin/*administration &amp;amp; dosage/adverse effects/chemistry/pharmacokinetics&lt;/keyword&gt;&lt;keyword&gt;*Drug Resistance, Multiple, Bacterial&lt;/keyword&gt;&lt;keyword&gt;Gram-Negative Bacterial Infections/*classification/*drug therapy&lt;/keyword&gt;&lt;keyword&gt;Humans&lt;/keyword&gt;&lt;keyword&gt;Intensive Care Units&lt;/keyword&gt;&lt;/keywords&gt;&lt;dates&gt;&lt;year&gt;2015&lt;/year&gt;&lt;pub-dates&gt;&lt;date&gt;Apr&lt;/date&gt;&lt;/pub-dates&gt;&lt;/dates&gt;&lt;isbn&gt;0125-9326 (Print)&amp;#xD;0125-9326 (Linking)&lt;/isbn&gt;&lt;accession-num&gt;26260559&lt;/accession-num&gt;&lt;urls&gt;&lt;related-urls&gt;&lt;url&gt;https://www.ncbi.nlm.nih.gov/pubmed/26260559&lt;/url&gt;&lt;/related-urls&gt;&lt;/urls&gt;&lt;/record&gt;&lt;/Cite&gt;&lt;/EndNote&gt;</w:instrText>
            </w:r>
            <w:r>
              <w:fldChar w:fldCharType="separate"/>
            </w:r>
            <w:r w:rsidRPr="00854473">
              <w:rPr>
                <w:noProof/>
                <w:vertAlign w:val="superscript"/>
              </w:rPr>
              <w:t>674</w:t>
            </w:r>
            <w:r>
              <w:fldChar w:fldCharType="end"/>
            </w:r>
          </w:p>
        </w:tc>
      </w:tr>
      <w:tr w:rsidR="008C292A" w14:paraId="6AE4D88F" w14:textId="77777777" w:rsidTr="00C42DDD">
        <w:tc>
          <w:tcPr>
            <w:tcW w:w="2287" w:type="dxa"/>
          </w:tcPr>
          <w:p w14:paraId="4D109C4B" w14:textId="3722435F" w:rsidR="008C292A" w:rsidRDefault="00181E1D" w:rsidP="00181E1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iolutin</w:t>
            </w:r>
          </w:p>
        </w:tc>
        <w:tc>
          <w:tcPr>
            <w:tcW w:w="1364" w:type="dxa"/>
          </w:tcPr>
          <w:p w14:paraId="1148B53A" w14:textId="67B9B789" w:rsidR="008C292A" w:rsidRDefault="00117AE3" w:rsidP="00C42DDD">
            <w:r>
              <w:t>yes</w:t>
            </w:r>
          </w:p>
        </w:tc>
        <w:tc>
          <w:tcPr>
            <w:tcW w:w="1364" w:type="dxa"/>
          </w:tcPr>
          <w:p w14:paraId="2D5D2C97" w14:textId="575360FA" w:rsidR="008C292A" w:rsidRDefault="00117AE3" w:rsidP="00C42DDD">
            <w:r>
              <w:t>Gram pos, gram neg</w:t>
            </w:r>
          </w:p>
        </w:tc>
        <w:tc>
          <w:tcPr>
            <w:tcW w:w="1141" w:type="dxa"/>
          </w:tcPr>
          <w:p w14:paraId="6A84715F" w14:textId="2CA3CD7F" w:rsidR="008C292A" w:rsidRDefault="00117AE3" w:rsidP="00C42DDD">
            <w:r>
              <w:t>yes</w:t>
            </w:r>
          </w:p>
        </w:tc>
        <w:tc>
          <w:tcPr>
            <w:tcW w:w="1141" w:type="dxa"/>
          </w:tcPr>
          <w:p w14:paraId="75FE4584" w14:textId="77777777" w:rsidR="008C292A" w:rsidRDefault="008C292A" w:rsidP="00C42DDD"/>
        </w:tc>
        <w:tc>
          <w:tcPr>
            <w:tcW w:w="2051" w:type="dxa"/>
          </w:tcPr>
          <w:p w14:paraId="36BDCA65" w14:textId="77777777" w:rsidR="008C292A" w:rsidRDefault="008C292A" w:rsidP="00C42DDD"/>
        </w:tc>
        <w:tc>
          <w:tcPr>
            <w:tcW w:w="1346" w:type="dxa"/>
          </w:tcPr>
          <w:p w14:paraId="2A0A5ED5" w14:textId="6CE20E68" w:rsidR="008C292A" w:rsidRDefault="00781FA4" w:rsidP="00C42DDD">
            <w:r>
              <w:fldChar w:fldCharType="begin"/>
            </w:r>
            <w:r>
              <w:instrText xml:space="preserve"> ADDIN EN.CITE &lt;EndNote&gt;&lt;Cite&gt;&lt;Author&gt;Oliva&lt;/Author&gt;&lt;Year&gt;2001&lt;/Year&gt;&lt;RecNum&gt;437&lt;/RecNum&gt;&lt;DisplayText&gt;&lt;style face="superscript"&gt;427&lt;/style&gt;&lt;/DisplayText&gt;&lt;record&gt;&lt;rec-number&gt;437&lt;/rec-number&gt;&lt;foreign-keys&gt;&lt;key app="EN" db-id="p5zs9pw5ltwzr3e0webppaa6ae5zxdxszf5s" timestamp="1547841234"&gt;437&lt;/key&gt;&lt;/foreign-keys&gt;&lt;ref-type name="Journal Article"&gt;17&lt;/ref-type&gt;&lt;contributors&gt;&lt;authors&gt;&lt;author&gt;Oliva, B.&lt;/author&gt;&lt;author&gt;O&amp;apos;Neill, A.&lt;/author&gt;&lt;author&gt;Wilson, J. M.&lt;/author&gt;&lt;author&gt;O&amp;apos;Hanlon, P. J.&lt;/author&gt;&lt;author&gt;Chopra, I.&lt;/author&gt;&lt;/authors&gt;&lt;/contributors&gt;&lt;auth-address&gt;Department of Experimental Medicine, University of L&amp;apos;Aquila, Coppito-67100, L&amp;apos;Aquila, Italy.&lt;/auth-address&gt;&lt;titles&gt;&lt;title&gt;Antimicrobial properties and mode of action of the pyrrothine holomycin&lt;/title&gt;&lt;secondary-title&gt;Antimicrob Agents Chemother&lt;/secondary-title&gt;&lt;/titles&gt;&lt;periodical&gt;&lt;full-title&gt;Antimicrob Agents Chemother&lt;/full-title&gt;&lt;/periodical&gt;&lt;pages&gt;532-9&lt;/pages&gt;&lt;volume&gt;45&lt;/volume&gt;&lt;number&gt;2&lt;/number&gt;&lt;keywords&gt;&lt;keyword&gt;Anti-Bacterial Agents/*pharmacology&lt;/keyword&gt;&lt;keyword&gt;Bacteria/*drug effects&lt;/keyword&gt;&lt;keyword&gt;Bacterial Proteins/biosynthesis&lt;/keyword&gt;&lt;keyword&gt;DNA, Bacterial/biosynthesis&lt;/keyword&gt;&lt;keyword&gt;DNA-Directed RNA Polymerases/metabolism&lt;/keyword&gt;&lt;keyword&gt;Escherichia coli/drug effects/metabolism&lt;/keyword&gt;&lt;keyword&gt;*Lactams&lt;/keyword&gt;&lt;keyword&gt;Microbial Sensitivity Tests&lt;/keyword&gt;&lt;keyword&gt;Nephelometry and Turbidimetry&lt;/keyword&gt;&lt;keyword&gt;RNA, Bacterial/biosynthesis&lt;/keyword&gt;&lt;keyword&gt;Rifampin/pharmacology&lt;/keyword&gt;&lt;keyword&gt;Staphylococcus aureus/drug effects&lt;/keyword&gt;&lt;keyword&gt;beta-Galactosidase/biosynthesis&lt;/keyword&gt;&lt;/keywords&gt;&lt;dates&gt;&lt;year&gt;2001&lt;/year&gt;&lt;pub-dates&gt;&lt;date&gt;Feb&lt;/date&gt;&lt;/pub-dates&gt;&lt;/dates&gt;&lt;isbn&gt;0066-4804 (Print)&amp;#xD;0066-4804 (Linking)&lt;/isbn&gt;&lt;accession-num&gt;11158751&lt;/accession-num&gt;&lt;urls&gt;&lt;related-urls&gt;&lt;url&gt;https://www.ncbi.nlm.nih.gov/pubmed/11158751&lt;/url&gt;&lt;/related-urls&gt;&lt;/urls&gt;&lt;custom2&gt;90323&lt;/custom2&gt;&lt;electronic-resource-num&gt;10.1128/AAC.45.2.532-539.2001&lt;/electronic-resource-num&gt;&lt;/record&gt;&lt;/Cite&gt;&lt;/EndNote&gt;</w:instrText>
            </w:r>
            <w:r>
              <w:fldChar w:fldCharType="separate"/>
            </w:r>
            <w:r w:rsidRPr="00781FA4">
              <w:rPr>
                <w:noProof/>
                <w:vertAlign w:val="superscript"/>
              </w:rPr>
              <w:t>427</w:t>
            </w:r>
            <w:r>
              <w:fldChar w:fldCharType="end"/>
            </w:r>
          </w:p>
        </w:tc>
      </w:tr>
      <w:tr w:rsidR="008C292A" w14:paraId="410505FF" w14:textId="77777777" w:rsidTr="00C42DDD">
        <w:tc>
          <w:tcPr>
            <w:tcW w:w="2287" w:type="dxa"/>
          </w:tcPr>
          <w:p w14:paraId="25AB2F24" w14:textId="33F66818" w:rsidR="008C292A" w:rsidRDefault="00E96F84" w:rsidP="00E96F8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itachimycin</w:t>
            </w:r>
            <w:proofErr w:type="spellEnd"/>
          </w:p>
        </w:tc>
        <w:tc>
          <w:tcPr>
            <w:tcW w:w="1364" w:type="dxa"/>
          </w:tcPr>
          <w:p w14:paraId="333C3991" w14:textId="72A334F8" w:rsidR="008C292A" w:rsidRDefault="00E96F84" w:rsidP="00C42DDD">
            <w:r>
              <w:t>yes</w:t>
            </w:r>
          </w:p>
        </w:tc>
        <w:tc>
          <w:tcPr>
            <w:tcW w:w="1364" w:type="dxa"/>
          </w:tcPr>
          <w:p w14:paraId="28794013" w14:textId="2BED2C74" w:rsidR="008C292A" w:rsidRDefault="00E96F84" w:rsidP="00C42DDD">
            <w:r>
              <w:t>Gram pos</w:t>
            </w:r>
          </w:p>
        </w:tc>
        <w:tc>
          <w:tcPr>
            <w:tcW w:w="1141" w:type="dxa"/>
          </w:tcPr>
          <w:p w14:paraId="4E9BEEEB" w14:textId="0BD0622B" w:rsidR="008C292A" w:rsidRDefault="00EC579A" w:rsidP="00C42DDD">
            <w:r>
              <w:t>yes</w:t>
            </w:r>
          </w:p>
        </w:tc>
        <w:tc>
          <w:tcPr>
            <w:tcW w:w="1141" w:type="dxa"/>
          </w:tcPr>
          <w:p w14:paraId="4F299B4A" w14:textId="44046866" w:rsidR="008C292A" w:rsidRDefault="00EC579A" w:rsidP="00C42DDD">
            <w:r>
              <w:t>yes</w:t>
            </w:r>
          </w:p>
        </w:tc>
        <w:tc>
          <w:tcPr>
            <w:tcW w:w="2051" w:type="dxa"/>
          </w:tcPr>
          <w:p w14:paraId="0A3751A2" w14:textId="77777777" w:rsidR="008C292A" w:rsidRDefault="008C292A" w:rsidP="00C42DDD"/>
        </w:tc>
        <w:tc>
          <w:tcPr>
            <w:tcW w:w="1346" w:type="dxa"/>
          </w:tcPr>
          <w:p w14:paraId="07436EF9" w14:textId="7F70CA0D" w:rsidR="008C292A" w:rsidRDefault="00EC579A" w:rsidP="00C42DDD">
            <w:r>
              <w:fldChar w:fldCharType="begin"/>
            </w:r>
            <w:r>
              <w:instrText xml:space="preserve"> ADDIN EN.CITE &lt;EndNote&gt;&lt;Cite&gt;&lt;Author&gt;Komiyama&lt;/Author&gt;&lt;Year&gt;1983&lt;/Year&gt;&lt;RecNum&gt;693&lt;/RecNum&gt;&lt;DisplayText&gt;&lt;style face="superscript"&gt;675&lt;/style&gt;&lt;/DisplayText&gt;&lt;record&gt;&lt;rec-number&gt;693&lt;/rec-number&gt;&lt;foreign-keys&gt;&lt;key app="EN" db-id="p5zs9pw5ltwzr3e0webppaa6ae5zxdxszf5s" timestamp="1548353080"&gt;693&lt;/key&gt;&lt;/foreign-keys&gt;&lt;ref-type name="Journal Article"&gt;17&lt;/ref-type&gt;&lt;contributors&gt;&lt;authors&gt;&lt;author&gt;Komiyama, K.&lt;/author&gt;&lt;author&gt;Edanami, K.&lt;/author&gt;&lt;author&gt;Tanoh, A.&lt;/author&gt;&lt;author&gt;Yamamoto, H.&lt;/author&gt;&lt;author&gt;Umezawa, I.&lt;/author&gt;&lt;/authors&gt;&lt;/contributors&gt;&lt;titles&gt;&lt;title&gt;Studies on the biological activity of stubomycin&lt;/title&gt;&lt;secondary-title&gt;J Antibiot (Tokyo)&lt;/secondary-title&gt;&lt;/titles&gt;&lt;periodical&gt;&lt;full-title&gt;J Antibiot (Tokyo)&lt;/full-title&gt;&lt;/periodical&gt;&lt;pages&gt;301-11&lt;/pages&gt;&lt;volume&gt;36&lt;/volume&gt;&lt;number&gt;3&lt;/number&gt;&lt;keywords&gt;&lt;keyword&gt;Animals&lt;/keyword&gt;&lt;keyword&gt;Antibiotics, Antineoplastic&lt;/keyword&gt;&lt;keyword&gt;Antifungal Agents&lt;/keyword&gt;&lt;keyword&gt;Cattle&lt;/keyword&gt;&lt;keyword&gt;Cell Division/drug effects&lt;/keyword&gt;&lt;keyword&gt;Chemical Phenomena&lt;/keyword&gt;&lt;keyword&gt;Chemistry&lt;/keyword&gt;&lt;keyword&gt;Cricetinae&lt;/keyword&gt;&lt;keyword&gt;Hemolysis/drug effects&lt;/keyword&gt;&lt;keyword&gt;Mice&lt;/keyword&gt;&lt;keyword&gt;Microbial Sensitivity Tests&lt;/keyword&gt;&lt;keyword&gt;Mutagens&lt;/keyword&gt;&lt;keyword&gt;Polyenes/pharmacology&lt;/keyword&gt;&lt;keyword&gt;Temperature&lt;/keyword&gt;&lt;/keywords&gt;&lt;dates&gt;&lt;year&gt;1983&lt;/year&gt;&lt;pub-dates&gt;&lt;date&gt;Mar&lt;/date&gt;&lt;/pub-dates&gt;&lt;/dates&gt;&lt;isbn&gt;0021-8820 (Print)&amp;#xD;0021-8820 (Linking)&lt;/isbn&gt;&lt;accession-num&gt;6833150&lt;/accession-num&gt;&lt;urls&gt;&lt;related-urls&gt;&lt;url&gt;https://www.ncbi.nlm.nih.gov/pubmed/6833150&lt;/url&gt;&lt;/related-urls&gt;&lt;/urls&gt;&lt;/record&gt;&lt;/Cite&gt;&lt;/EndNote&gt;</w:instrText>
            </w:r>
            <w:r>
              <w:fldChar w:fldCharType="separate"/>
            </w:r>
            <w:r w:rsidRPr="00EC579A">
              <w:rPr>
                <w:noProof/>
                <w:vertAlign w:val="superscript"/>
              </w:rPr>
              <w:t>675</w:t>
            </w:r>
            <w:r>
              <w:fldChar w:fldCharType="end"/>
            </w:r>
          </w:p>
        </w:tc>
      </w:tr>
      <w:tr w:rsidR="008C292A" w14:paraId="7A28B02D" w14:textId="77777777" w:rsidTr="00C42DDD">
        <w:tc>
          <w:tcPr>
            <w:tcW w:w="2287" w:type="dxa"/>
          </w:tcPr>
          <w:p w14:paraId="2BA410E3" w14:textId="5A020664" w:rsidR="008C292A" w:rsidRDefault="00A00A34" w:rsidP="00A00A3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desotamide</w:t>
            </w:r>
            <w:proofErr w:type="spellEnd"/>
          </w:p>
        </w:tc>
        <w:tc>
          <w:tcPr>
            <w:tcW w:w="1364" w:type="dxa"/>
          </w:tcPr>
          <w:p w14:paraId="5028AF6D" w14:textId="4640DD32" w:rsidR="008C292A" w:rsidRDefault="00A00A34" w:rsidP="00C42DDD">
            <w:r>
              <w:t>yes</w:t>
            </w:r>
          </w:p>
        </w:tc>
        <w:tc>
          <w:tcPr>
            <w:tcW w:w="1364" w:type="dxa"/>
          </w:tcPr>
          <w:p w14:paraId="43DED611" w14:textId="0C5002DA" w:rsidR="008C292A" w:rsidRDefault="00A00A34" w:rsidP="00C42DDD">
            <w:r>
              <w:t>Gram pos</w:t>
            </w:r>
          </w:p>
        </w:tc>
        <w:tc>
          <w:tcPr>
            <w:tcW w:w="1141" w:type="dxa"/>
          </w:tcPr>
          <w:p w14:paraId="56C7327A" w14:textId="77777777" w:rsidR="008C292A" w:rsidRDefault="008C292A" w:rsidP="00C42DDD"/>
        </w:tc>
        <w:tc>
          <w:tcPr>
            <w:tcW w:w="1141" w:type="dxa"/>
          </w:tcPr>
          <w:p w14:paraId="32E8462B" w14:textId="77777777" w:rsidR="008C292A" w:rsidRDefault="008C292A" w:rsidP="00C42DDD"/>
        </w:tc>
        <w:tc>
          <w:tcPr>
            <w:tcW w:w="2051" w:type="dxa"/>
          </w:tcPr>
          <w:p w14:paraId="13D89CEA" w14:textId="77777777" w:rsidR="008C292A" w:rsidRDefault="008C292A" w:rsidP="00C42DDD"/>
        </w:tc>
        <w:tc>
          <w:tcPr>
            <w:tcW w:w="1346" w:type="dxa"/>
          </w:tcPr>
          <w:p w14:paraId="780886CF" w14:textId="6B819881" w:rsidR="008C292A" w:rsidRDefault="005D011A" w:rsidP="00C42DDD">
            <w:r>
              <w:fldChar w:fldCharType="begin">
                <w:fldData xml:space="preserve">PEVuZE5vdGU+PENpdGU+PEF1dGhvcj5DaGVuPC9BdXRob3I+PFllYXI+MjAxODwvWWVhcj48UmVj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DaGVuPC9BdXRob3I+PFllYXI+MjAxODwvWWVhcj48UmVj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D011A">
              <w:rPr>
                <w:noProof/>
                <w:vertAlign w:val="superscript"/>
              </w:rPr>
              <w:t>676</w:t>
            </w:r>
            <w:r>
              <w:fldChar w:fldCharType="end"/>
            </w:r>
          </w:p>
        </w:tc>
      </w:tr>
      <w:tr w:rsidR="008C292A" w14:paraId="6006056D" w14:textId="77777777" w:rsidTr="00C42DDD">
        <w:tc>
          <w:tcPr>
            <w:tcW w:w="2287" w:type="dxa"/>
          </w:tcPr>
          <w:p w14:paraId="544BA70C" w14:textId="2726E3E5" w:rsidR="008C292A" w:rsidRDefault="00173F6D" w:rsidP="00173F6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rankiamicin</w:t>
            </w:r>
            <w:proofErr w:type="spellEnd"/>
          </w:p>
        </w:tc>
        <w:tc>
          <w:tcPr>
            <w:tcW w:w="1364" w:type="dxa"/>
          </w:tcPr>
          <w:p w14:paraId="75546A72" w14:textId="0FFDD276" w:rsidR="008C292A" w:rsidRDefault="00173F6D" w:rsidP="00C42DDD">
            <w:r>
              <w:t>yes</w:t>
            </w:r>
          </w:p>
        </w:tc>
        <w:tc>
          <w:tcPr>
            <w:tcW w:w="1364" w:type="dxa"/>
          </w:tcPr>
          <w:p w14:paraId="4284979E" w14:textId="492350DD" w:rsidR="008C292A" w:rsidRDefault="00173F6D" w:rsidP="00C42DDD">
            <w:r>
              <w:t>Gram pos</w:t>
            </w:r>
          </w:p>
        </w:tc>
        <w:tc>
          <w:tcPr>
            <w:tcW w:w="1141" w:type="dxa"/>
          </w:tcPr>
          <w:p w14:paraId="73B95A24" w14:textId="77777777" w:rsidR="008C292A" w:rsidRDefault="008C292A" w:rsidP="00C42DDD"/>
        </w:tc>
        <w:tc>
          <w:tcPr>
            <w:tcW w:w="1141" w:type="dxa"/>
          </w:tcPr>
          <w:p w14:paraId="28C41DCD" w14:textId="77777777" w:rsidR="008C292A" w:rsidRDefault="008C292A" w:rsidP="00C42DDD"/>
        </w:tc>
        <w:tc>
          <w:tcPr>
            <w:tcW w:w="2051" w:type="dxa"/>
          </w:tcPr>
          <w:p w14:paraId="06B80BBB" w14:textId="77777777" w:rsidR="008C292A" w:rsidRDefault="008C292A" w:rsidP="00C42DDD"/>
        </w:tc>
        <w:tc>
          <w:tcPr>
            <w:tcW w:w="1346" w:type="dxa"/>
          </w:tcPr>
          <w:p w14:paraId="5DA6B8A2" w14:textId="0135F50F" w:rsidR="008C292A" w:rsidRDefault="00173F6D" w:rsidP="00C42DDD">
            <w:r>
              <w:fldChar w:fldCharType="begin">
                <w:fldData xml:space="preserve">PEVuZE5vdGU+PENpdGU+PEF1dGhvcj5PZ2FzYXdhcmE8L0F1dGhvcj48WWVhcj4yMDE1PC9ZZWFy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PZ2FzYXdhcmE8L0F1dGhvcj48WWVhcj4yMDE1PC9ZZWFy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73F6D">
              <w:rPr>
                <w:noProof/>
                <w:vertAlign w:val="superscript"/>
              </w:rPr>
              <w:t>677</w:t>
            </w:r>
            <w:r>
              <w:fldChar w:fldCharType="end"/>
            </w:r>
          </w:p>
        </w:tc>
      </w:tr>
      <w:tr w:rsidR="0037389B" w14:paraId="70886380" w14:textId="77777777" w:rsidTr="00C42DDD">
        <w:tc>
          <w:tcPr>
            <w:tcW w:w="2287" w:type="dxa"/>
          </w:tcPr>
          <w:p w14:paraId="62E8BD05" w14:textId="15BB500B" w:rsidR="0037389B" w:rsidRDefault="0037389B" w:rsidP="0037389B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kaeolide</w:t>
            </w:r>
            <w:proofErr w:type="spellEnd"/>
          </w:p>
        </w:tc>
        <w:tc>
          <w:tcPr>
            <w:tcW w:w="1364" w:type="dxa"/>
          </w:tcPr>
          <w:p w14:paraId="15A846DB" w14:textId="271BE19C" w:rsidR="0037389B" w:rsidRDefault="0037389B" w:rsidP="00C42DDD">
            <w:r>
              <w:t>yes</w:t>
            </w:r>
          </w:p>
        </w:tc>
        <w:tc>
          <w:tcPr>
            <w:tcW w:w="1364" w:type="dxa"/>
          </w:tcPr>
          <w:p w14:paraId="73B2F175" w14:textId="77777777" w:rsidR="0037389B" w:rsidRDefault="0037389B" w:rsidP="00C42DDD"/>
        </w:tc>
        <w:tc>
          <w:tcPr>
            <w:tcW w:w="1141" w:type="dxa"/>
          </w:tcPr>
          <w:p w14:paraId="32E614A9" w14:textId="77777777" w:rsidR="0037389B" w:rsidRDefault="0037389B" w:rsidP="00C42DDD"/>
        </w:tc>
        <w:tc>
          <w:tcPr>
            <w:tcW w:w="1141" w:type="dxa"/>
          </w:tcPr>
          <w:p w14:paraId="3FB35450" w14:textId="1D1A9564" w:rsidR="0037389B" w:rsidRDefault="00542CA5" w:rsidP="00C42DDD">
            <w:r>
              <w:t>yes</w:t>
            </w:r>
          </w:p>
        </w:tc>
        <w:tc>
          <w:tcPr>
            <w:tcW w:w="2051" w:type="dxa"/>
          </w:tcPr>
          <w:p w14:paraId="5DB64E63" w14:textId="77777777" w:rsidR="0037389B" w:rsidRDefault="0037389B" w:rsidP="00C42DDD"/>
        </w:tc>
        <w:tc>
          <w:tcPr>
            <w:tcW w:w="1346" w:type="dxa"/>
          </w:tcPr>
          <w:p w14:paraId="35EA1730" w14:textId="41EB8B7C" w:rsidR="0037389B" w:rsidRDefault="0015339E" w:rsidP="00C42DDD">
            <w:r>
              <w:fldChar w:fldCharType="begin">
                <w:fldData xml:space="preserve">PEVuZE5vdGU+PENpdGU+PEF1dGhvcj5aaG91PC9BdXRob3I+PFllYXI+MjAxNTwvWWVhcj48UmVj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G91PC9BdXRob3I+PFllYXI+MjAxNTwvWWVhcj48UmVj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5339E">
              <w:rPr>
                <w:noProof/>
                <w:vertAlign w:val="superscript"/>
              </w:rPr>
              <w:t>678</w:t>
            </w:r>
            <w:r>
              <w:fldChar w:fldCharType="end"/>
            </w:r>
          </w:p>
        </w:tc>
      </w:tr>
      <w:tr w:rsidR="0037389B" w14:paraId="2C8C9BB3" w14:textId="77777777" w:rsidTr="00C42DDD">
        <w:tc>
          <w:tcPr>
            <w:tcW w:w="2287" w:type="dxa"/>
          </w:tcPr>
          <w:p w14:paraId="44025CA5" w14:textId="0298B104" w:rsidR="0037389B" w:rsidRDefault="00244BE5" w:rsidP="00244BE5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indolmycin</w:t>
            </w:r>
            <w:proofErr w:type="spellEnd"/>
          </w:p>
        </w:tc>
        <w:tc>
          <w:tcPr>
            <w:tcW w:w="1364" w:type="dxa"/>
          </w:tcPr>
          <w:p w14:paraId="29A8ECD3" w14:textId="2CCE19CF" w:rsidR="0037389B" w:rsidRDefault="00244BE5" w:rsidP="00C42DDD">
            <w:r>
              <w:t>yes</w:t>
            </w:r>
          </w:p>
        </w:tc>
        <w:tc>
          <w:tcPr>
            <w:tcW w:w="1364" w:type="dxa"/>
          </w:tcPr>
          <w:p w14:paraId="50922E0C" w14:textId="336E08AB" w:rsidR="0037389B" w:rsidRDefault="00244BE5" w:rsidP="00C42DDD">
            <w:r>
              <w:t>Gram pos, gram neg</w:t>
            </w:r>
          </w:p>
        </w:tc>
        <w:tc>
          <w:tcPr>
            <w:tcW w:w="1141" w:type="dxa"/>
          </w:tcPr>
          <w:p w14:paraId="12FD6292" w14:textId="77777777" w:rsidR="0037389B" w:rsidRDefault="0037389B" w:rsidP="00C42DDD"/>
        </w:tc>
        <w:tc>
          <w:tcPr>
            <w:tcW w:w="1141" w:type="dxa"/>
          </w:tcPr>
          <w:p w14:paraId="1DBB3735" w14:textId="77777777" w:rsidR="0037389B" w:rsidRDefault="0037389B" w:rsidP="00C42DDD"/>
        </w:tc>
        <w:tc>
          <w:tcPr>
            <w:tcW w:w="2051" w:type="dxa"/>
          </w:tcPr>
          <w:p w14:paraId="3241C0A0" w14:textId="77777777" w:rsidR="0037389B" w:rsidRDefault="0037389B" w:rsidP="00C42DDD"/>
        </w:tc>
        <w:tc>
          <w:tcPr>
            <w:tcW w:w="1346" w:type="dxa"/>
          </w:tcPr>
          <w:p w14:paraId="1F8781D5" w14:textId="55E4B417" w:rsidR="0037389B" w:rsidRDefault="00F77474" w:rsidP="00C42DDD">
            <w:r>
              <w:fldChar w:fldCharType="begin"/>
            </w:r>
            <w:r>
              <w:instrText xml:space="preserve"> ADDIN EN.CITE &lt;EndNote&gt;&lt;Cite&gt;&lt;Author&gt;Werner&lt;/Author&gt;&lt;Year&gt;1981&lt;/Year&gt;&lt;RecNum&gt;697&lt;/RecNum&gt;&lt;DisplayText&gt;&lt;style face="superscript"&gt;679&lt;/style&gt;&lt;/DisplayText&gt;&lt;record&gt;&lt;rec-number&gt;697&lt;/rec-number&gt;&lt;foreign-keys&gt;&lt;key app="EN" db-id="p5zs9pw5ltwzr3e0webppaa6ae5zxdxszf5s" timestamp="1548354303"&gt;697&lt;/key&gt;&lt;/foreign-keys&gt;&lt;ref-type name="Journal Article"&gt;17&lt;/ref-type&gt;&lt;contributors&gt;&lt;authors&gt;&lt;author&gt;Werner, R. G.&lt;/author&gt;&lt;author&gt;Demain, A. L.&lt;/author&gt;&lt;/authors&gt;&lt;/contributors&gt;&lt;titles&gt;&lt;title&gt;Directed biosynthesis of new indolmycins&lt;/title&gt;&lt;secondary-title&gt;J Antibiot (Tokyo)&lt;/secondary-title&gt;&lt;/titles&gt;&lt;periodical&gt;&lt;full-title&gt;J Antibiot (Tokyo)&lt;/full-title&gt;&lt;/periodical&gt;&lt;pages&gt;551-4&lt;/pages&gt;&lt;volume&gt;34&lt;/volume&gt;&lt;number&gt;5&lt;/number&gt;&lt;keywords&gt;&lt;keyword&gt;Anti-Bacterial Agents/*biosynthesis&lt;/keyword&gt;&lt;keyword&gt;Bacteria/drug effects&lt;/keyword&gt;&lt;keyword&gt;Chemical Phenomena&lt;/keyword&gt;&lt;keyword&gt;Chemistry, Physical&lt;/keyword&gt;&lt;keyword&gt;Indoles/*biosynthesis/pharmacology&lt;/keyword&gt;&lt;keyword&gt;Microbial Sensitivity Tests&lt;/keyword&gt;&lt;keyword&gt;Streptomyces griseus/*metabolism&lt;/keyword&gt;&lt;keyword&gt;Time Factors&lt;/keyword&gt;&lt;/keywords&gt;&lt;dates&gt;&lt;year&gt;1981&lt;/year&gt;&lt;pub-dates&gt;&lt;date&gt;May&lt;/date&gt;&lt;/pub-dates&gt;&lt;/dates&gt;&lt;isbn&gt;0021-8820 (Print)&amp;#xD;0021-8820 (Linking)&lt;/isbn&gt;&lt;accession-num&gt;6792175&lt;/accession-num&gt;&lt;urls&gt;&lt;related-urls&gt;&lt;url&gt;https://www.ncbi.nlm.nih.gov/pubmed/6792175&lt;/url&gt;&lt;/related-urls&gt;&lt;/urls&gt;&lt;/record&gt;&lt;/Cite&gt;&lt;/EndNote&gt;</w:instrText>
            </w:r>
            <w:r>
              <w:fldChar w:fldCharType="separate"/>
            </w:r>
            <w:r w:rsidRPr="00F77474">
              <w:rPr>
                <w:noProof/>
                <w:vertAlign w:val="superscript"/>
              </w:rPr>
              <w:t>679</w:t>
            </w:r>
            <w:r>
              <w:fldChar w:fldCharType="end"/>
            </w:r>
          </w:p>
        </w:tc>
      </w:tr>
      <w:tr w:rsidR="0037389B" w14:paraId="7D06EA45" w14:textId="77777777" w:rsidTr="00C42DDD">
        <w:tc>
          <w:tcPr>
            <w:tcW w:w="2287" w:type="dxa"/>
          </w:tcPr>
          <w:p w14:paraId="6F885B1F" w14:textId="0E32642C" w:rsidR="0037389B" w:rsidRDefault="00F77474" w:rsidP="00F7747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ixobactin</w:t>
            </w:r>
            <w:proofErr w:type="spellEnd"/>
          </w:p>
        </w:tc>
        <w:tc>
          <w:tcPr>
            <w:tcW w:w="1364" w:type="dxa"/>
          </w:tcPr>
          <w:p w14:paraId="5D1C9CEF" w14:textId="23C79525" w:rsidR="0037389B" w:rsidRDefault="00F77474" w:rsidP="00C42DDD">
            <w:r>
              <w:t>yes</w:t>
            </w:r>
          </w:p>
        </w:tc>
        <w:tc>
          <w:tcPr>
            <w:tcW w:w="1364" w:type="dxa"/>
          </w:tcPr>
          <w:p w14:paraId="2DBD7396" w14:textId="6C74037E" w:rsidR="0037389B" w:rsidRDefault="00F77474" w:rsidP="00C42DDD">
            <w:r>
              <w:t>Gram pos</w:t>
            </w:r>
          </w:p>
        </w:tc>
        <w:tc>
          <w:tcPr>
            <w:tcW w:w="1141" w:type="dxa"/>
          </w:tcPr>
          <w:p w14:paraId="58081782" w14:textId="77777777" w:rsidR="0037389B" w:rsidRDefault="0037389B" w:rsidP="00C42DDD"/>
        </w:tc>
        <w:tc>
          <w:tcPr>
            <w:tcW w:w="1141" w:type="dxa"/>
          </w:tcPr>
          <w:p w14:paraId="497AC425" w14:textId="77777777" w:rsidR="0037389B" w:rsidRDefault="0037389B" w:rsidP="00C42DDD"/>
        </w:tc>
        <w:tc>
          <w:tcPr>
            <w:tcW w:w="2051" w:type="dxa"/>
          </w:tcPr>
          <w:p w14:paraId="05C3AB31" w14:textId="77777777" w:rsidR="0037389B" w:rsidRDefault="0037389B" w:rsidP="00C42DDD"/>
        </w:tc>
        <w:tc>
          <w:tcPr>
            <w:tcW w:w="1346" w:type="dxa"/>
          </w:tcPr>
          <w:p w14:paraId="3E8B31EB" w14:textId="1129844A" w:rsidR="0037389B" w:rsidRDefault="00F77474" w:rsidP="00C42DDD">
            <w:r>
              <w:fldChar w:fldCharType="begin"/>
            </w:r>
            <w:r>
              <w:instrText xml:space="preserve"> ADDIN EN.CITE &lt;EndNote&gt;&lt;Cite&gt;&lt;Author&gt;Piddock&lt;/Author&gt;&lt;Year&gt;2015&lt;/Year&gt;&lt;RecNum&gt;698&lt;/RecNum&gt;&lt;DisplayText&gt;&lt;style face="superscript"&gt;680&lt;/style&gt;&lt;/DisplayText&gt;&lt;record&gt;&lt;rec-number&gt;698&lt;/rec-number&gt;&lt;foreign-keys&gt;&lt;key app="EN" db-id="p5zs9pw5ltwzr3e0webppaa6ae5zxdxszf5s" timestamp="1548354371"&gt;698&lt;/key&gt;&lt;/foreign-keys&gt;&lt;ref-type name="Journal Article"&gt;17&lt;/ref-type&gt;&lt;contributors&gt;&lt;authors&gt;&lt;author&gt;Piddock, L. J.&lt;/author&gt;&lt;/authors&gt;&lt;/contributors&gt;&lt;auth-address&gt;Antimicrobials Research Group, Institute of Microbiology and Infection, University of Birmingham, Birmingham B15 2TT, UK l.j.v.piddock@bham.ac.uk.&lt;/auth-address&gt;&lt;titles&gt;&lt;title&gt;Teixobactin, the first of a new class of antibiotics discovered by iChip technology?&lt;/title&gt;&lt;secondary-title&gt;J Antimicrob Chemother&lt;/secondary-title&gt;&lt;/titles&gt;&lt;periodical&gt;&lt;full-title&gt;J Antimicrob Chemother&lt;/full-title&gt;&lt;/periodical&gt;&lt;pages&gt;2679-80&lt;/pages&gt;&lt;volume&gt;70&lt;/volume&gt;&lt;number&gt;10&lt;/number&gt;&lt;keywords&gt;&lt;keyword&gt;Animals&lt;/keyword&gt;&lt;keyword&gt;Anti-Bacterial Agents/*pharmacology&lt;/keyword&gt;&lt;keyword&gt;Depsipeptides/*pharmacology&lt;/keyword&gt;&lt;keyword&gt;Drug Discovery/*methods&lt;/keyword&gt;&lt;keyword&gt;Drug Resistance, Bacterial&lt;/keyword&gt;&lt;keyword&gt;Gram-Negative Bacteria/drug effects&lt;/keyword&gt;&lt;keyword&gt;Humans&lt;/keyword&gt;&lt;keyword&gt;Mice&lt;/keyword&gt;&lt;keyword&gt;Microarray Analysis/*methods&lt;/keyword&gt;&lt;keyword&gt;Microbial Sensitivity Tests&lt;/keyword&gt;&lt;keyword&gt;Staphylococcus aureus/drug effects&lt;/keyword&gt;&lt;/keywords&gt;&lt;dates&gt;&lt;year&gt;2015&lt;/year&gt;&lt;pub-dates&gt;&lt;date&gt;Oct&lt;/date&gt;&lt;/pub-dates&gt;&lt;/dates&gt;&lt;isbn&gt;1460-2091 (Electronic)&amp;#xD;0305-7453 (Linking)&lt;/isbn&gt;&lt;accession-num&gt;26089440&lt;/accession-num&gt;&lt;urls&gt;&lt;related-urls&gt;&lt;url&gt;https://www.ncbi.nlm.nih.gov/pubmed/26089440&lt;/url&gt;&lt;/related-urls&gt;&lt;/urls&gt;&lt;electronic-resource-num&gt;10.1093/jac/dkv175&lt;/electronic-resource-num&gt;&lt;/record&gt;&lt;/Cite&gt;&lt;/EndNote&gt;</w:instrText>
            </w:r>
            <w:r>
              <w:fldChar w:fldCharType="separate"/>
            </w:r>
            <w:r w:rsidRPr="00F77474">
              <w:rPr>
                <w:noProof/>
                <w:vertAlign w:val="superscript"/>
              </w:rPr>
              <w:t>680</w:t>
            </w:r>
            <w:r>
              <w:fldChar w:fldCharType="end"/>
            </w:r>
          </w:p>
        </w:tc>
      </w:tr>
      <w:tr w:rsidR="0037389B" w14:paraId="033B5D95" w14:textId="77777777" w:rsidTr="00C42DDD">
        <w:tc>
          <w:tcPr>
            <w:tcW w:w="2287" w:type="dxa"/>
          </w:tcPr>
          <w:p w14:paraId="74DEE5F1" w14:textId="550DD56D" w:rsidR="0037389B" w:rsidRDefault="00F77474" w:rsidP="00F7747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seudomycoicidin</w:t>
            </w:r>
            <w:proofErr w:type="spellEnd"/>
          </w:p>
        </w:tc>
        <w:tc>
          <w:tcPr>
            <w:tcW w:w="1364" w:type="dxa"/>
          </w:tcPr>
          <w:p w14:paraId="26284790" w14:textId="36D19B72" w:rsidR="0037389B" w:rsidRDefault="00F77474" w:rsidP="00C42DDD">
            <w:r>
              <w:t>yes</w:t>
            </w:r>
          </w:p>
        </w:tc>
        <w:tc>
          <w:tcPr>
            <w:tcW w:w="1364" w:type="dxa"/>
          </w:tcPr>
          <w:p w14:paraId="724E2046" w14:textId="376B75A9" w:rsidR="0037389B" w:rsidRDefault="00F77474" w:rsidP="00C42DDD">
            <w:r>
              <w:t>Gram pos</w:t>
            </w:r>
          </w:p>
        </w:tc>
        <w:tc>
          <w:tcPr>
            <w:tcW w:w="1141" w:type="dxa"/>
          </w:tcPr>
          <w:p w14:paraId="3A3909C7" w14:textId="77777777" w:rsidR="0037389B" w:rsidRDefault="0037389B" w:rsidP="00C42DDD"/>
        </w:tc>
        <w:tc>
          <w:tcPr>
            <w:tcW w:w="1141" w:type="dxa"/>
          </w:tcPr>
          <w:p w14:paraId="3938E3F2" w14:textId="77777777" w:rsidR="0037389B" w:rsidRDefault="0037389B" w:rsidP="00C42DDD"/>
        </w:tc>
        <w:tc>
          <w:tcPr>
            <w:tcW w:w="2051" w:type="dxa"/>
          </w:tcPr>
          <w:p w14:paraId="568D8DC9" w14:textId="77777777" w:rsidR="0037389B" w:rsidRDefault="0037389B" w:rsidP="00C42DDD"/>
        </w:tc>
        <w:tc>
          <w:tcPr>
            <w:tcW w:w="1346" w:type="dxa"/>
          </w:tcPr>
          <w:p w14:paraId="0F852DD1" w14:textId="6CEC461E" w:rsidR="0037389B" w:rsidRDefault="00F77474" w:rsidP="00C42DDD">
            <w:r>
              <w:fldChar w:fldCharType="begin"/>
            </w:r>
            <w:r>
              <w:instrText xml:space="preserve"> ADDIN EN.CITE &lt;EndNote&gt;&lt;Cite&gt;&lt;Author&gt;Basi-Chipalu&lt;/Author&gt;&lt;Year&gt;2015&lt;/Year&gt;&lt;RecNum&gt;699&lt;/RecNum&gt;&lt;DisplayText&gt;&lt;style face="superscript"&gt;681&lt;/style&gt;&lt;/DisplayText&gt;&lt;record&gt;&lt;rec-number&gt;699&lt;/rec-number&gt;&lt;foreign-keys&gt;&lt;key app="EN" db-id="p5zs9pw5ltwzr3e0webppaa6ae5zxdxszf5s" timestamp="1548354443"&gt;699&lt;/key&gt;&lt;/foreign-keys&gt;&lt;ref-type name="Journal Article"&gt;17&lt;/ref-type&gt;&lt;contributors&gt;&lt;authors&gt;&lt;author&gt;Basi-Chipalu, S.&lt;/author&gt;&lt;author&gt;Dischinger, J.&lt;/author&gt;&lt;author&gt;Josten, M.&lt;/author&gt;&lt;author&gt;Szekat, C.&lt;/author&gt;&lt;author&gt;Zweynert, A.&lt;/author&gt;&lt;author&gt;Sahl, H. G.&lt;/author&gt;&lt;author&gt;Bierbaum, G.&lt;/author&gt;&lt;/authors&gt;&lt;/contributors&gt;&lt;auth-address&gt;Institute of Medical Microbiology, Immunology and Parasitology (IMMIP), University of Bonn, Bonn, Germany.&amp;#xD;Institute of Medical Microbiology, Immunology and Parasitology (IMMIP), University of Bonn, Bonn, Germany bierbaum@mibi03.meb.uni-bonn.de.&lt;/auth-address&gt;&lt;titles&gt;&lt;title&gt;Pseudomycoicidin, a Class II Lantibiotic from Bacillus pseudomycoides&lt;/title&gt;&lt;secondary-title&gt;Appl Environ Microbiol&lt;/secondary-title&gt;&lt;/titles&gt;&lt;periodical&gt;&lt;full-title&gt;Appl Environ Microbiol&lt;/full-title&gt;&lt;/periodical&gt;&lt;pages&gt;3419-29&lt;/pages&gt;&lt;volume&gt;81&lt;/volume&gt;&lt;number&gt;10&lt;/number&gt;&lt;keywords&gt;&lt;keyword&gt;Amino Acid Sequence&lt;/keyword&gt;&lt;keyword&gt;Anti-Bacterial Agents/chemistry/*metabolism/pharmacology&lt;/keyword&gt;&lt;keyword&gt;Bacillus/chemistry/genetics/*metabolism&lt;/keyword&gt;&lt;keyword&gt;Bacterial Proteins/genetics/metabolism&lt;/keyword&gt;&lt;keyword&gt;Bacteriocins/chemistry/genetics/*metabolism/pharmacology&lt;/keyword&gt;&lt;keyword&gt;Gram-Positive Bacteria/drug effects&lt;/keyword&gt;&lt;keyword&gt;Molecular Sequence Data&lt;/keyword&gt;&lt;keyword&gt;Sequence Alignment&lt;/keyword&gt;&lt;/keywords&gt;&lt;dates&gt;&lt;year&gt;2015&lt;/year&gt;&lt;pub-dates&gt;&lt;date&gt;May 15&lt;/date&gt;&lt;/pub-dates&gt;&lt;/dates&gt;&lt;isbn&gt;1098-5336 (Electronic)&amp;#xD;0099-2240 (Linking)&lt;/isbn&gt;&lt;accession-num&gt;25769830&lt;/accession-num&gt;&lt;urls&gt;&lt;related-urls&gt;&lt;url&gt;https://www.ncbi.nlm.nih.gov/pubmed/25769830&lt;/url&gt;&lt;/related-urls&gt;&lt;/urls&gt;&lt;custom2&gt;4407209&lt;/custom2&gt;&lt;electronic-resource-num&gt;10.1128/AEM.00299-15&lt;/electronic-resource-num&gt;&lt;/record&gt;&lt;/Cite&gt;&lt;/EndNote&gt;</w:instrText>
            </w:r>
            <w:r>
              <w:fldChar w:fldCharType="separate"/>
            </w:r>
            <w:r w:rsidRPr="00F77474">
              <w:rPr>
                <w:noProof/>
                <w:vertAlign w:val="superscript"/>
              </w:rPr>
              <w:t>681</w:t>
            </w:r>
            <w:r>
              <w:fldChar w:fldCharType="end"/>
            </w:r>
          </w:p>
        </w:tc>
      </w:tr>
      <w:tr w:rsidR="0037389B" w14:paraId="639345AC" w14:textId="77777777" w:rsidTr="00C42DDD">
        <w:tc>
          <w:tcPr>
            <w:tcW w:w="2287" w:type="dxa"/>
          </w:tcPr>
          <w:p w14:paraId="1F7B67B5" w14:textId="0A7D6FE9" w:rsidR="0037389B" w:rsidRDefault="00C85D74" w:rsidP="00C85D7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bachelin</w:t>
            </w:r>
            <w:proofErr w:type="spellEnd"/>
          </w:p>
        </w:tc>
        <w:tc>
          <w:tcPr>
            <w:tcW w:w="1364" w:type="dxa"/>
          </w:tcPr>
          <w:p w14:paraId="5C463B28" w14:textId="77777777" w:rsidR="0037389B" w:rsidRDefault="0037389B" w:rsidP="00C42DDD"/>
        </w:tc>
        <w:tc>
          <w:tcPr>
            <w:tcW w:w="1364" w:type="dxa"/>
          </w:tcPr>
          <w:p w14:paraId="0D585469" w14:textId="77777777" w:rsidR="0037389B" w:rsidRDefault="0037389B" w:rsidP="00C42DDD"/>
        </w:tc>
        <w:tc>
          <w:tcPr>
            <w:tcW w:w="1141" w:type="dxa"/>
          </w:tcPr>
          <w:p w14:paraId="10AB02AF" w14:textId="77777777" w:rsidR="0037389B" w:rsidRDefault="0037389B" w:rsidP="00C42DDD"/>
        </w:tc>
        <w:tc>
          <w:tcPr>
            <w:tcW w:w="1141" w:type="dxa"/>
          </w:tcPr>
          <w:p w14:paraId="0B92B271" w14:textId="77777777" w:rsidR="0037389B" w:rsidRDefault="0037389B" w:rsidP="00C42DDD"/>
        </w:tc>
        <w:tc>
          <w:tcPr>
            <w:tcW w:w="2051" w:type="dxa"/>
          </w:tcPr>
          <w:p w14:paraId="15D45BBD" w14:textId="2F418411" w:rsidR="0037389B" w:rsidRDefault="00C85D74" w:rsidP="00C42DDD">
            <w:r>
              <w:t>siderophore</w:t>
            </w:r>
          </w:p>
        </w:tc>
        <w:tc>
          <w:tcPr>
            <w:tcW w:w="1346" w:type="dxa"/>
          </w:tcPr>
          <w:p w14:paraId="0ED02E77" w14:textId="75D2043E" w:rsidR="0037389B" w:rsidRDefault="00C85D74" w:rsidP="00C42DDD">
            <w:r>
              <w:fldChar w:fldCharType="begin"/>
            </w:r>
            <w:r>
              <w:instrText xml:space="preserve"> ADDIN EN.CITE &lt;EndNote&gt;&lt;Cite&gt;&lt;Author&gt;Kodani&lt;/Author&gt;&lt;Year&gt;2015&lt;/Year&gt;&lt;RecNum&gt;700&lt;/RecNum&gt;&lt;DisplayText&gt;&lt;style face="superscript"&gt;682&lt;/style&gt;&lt;/DisplayText&gt;&lt;record&gt;&lt;rec-number&gt;700&lt;/rec-number&gt;&lt;foreign-keys&gt;&lt;key app="EN" db-id="p5zs9pw5ltwzr3e0webppaa6ae5zxdxszf5s" timestamp="1548354527"&gt;700&lt;/key&gt;&lt;/foreign-keys&gt;&lt;ref-type name="Journal Article"&gt;17&lt;/ref-type&gt;&lt;contributors&gt;&lt;authors&gt;&lt;author&gt;Kodani, S.&lt;/author&gt;&lt;author&gt;Komaki, H.&lt;/author&gt;&lt;author&gt;Suzuki, M.&lt;/author&gt;&lt;author&gt;Hemmi, H.&lt;/author&gt;&lt;author&gt;Ohnishi-Kameyama, M.&lt;/author&gt;&lt;/authors&gt;&lt;/contributors&gt;&lt;auth-address&gt;Graduate School of Agriculture, Shizuoka University, 836 Ohya, Suruga-ku, Shizuoka, 422-8529, Japan, kodani.shinya@shizuoka.ac.jp.&lt;/auth-address&gt;&lt;titles&gt;&lt;title&gt;Isolation and structure determination of new siderophore albachelin from Amycolatopsis alba&lt;/title&gt;&lt;secondary-title&gt;Biometals&lt;/secondary-title&gt;&lt;/titles&gt;&lt;periodical&gt;&lt;full-title&gt;Biometals&lt;/full-title&gt;&lt;/periodical&gt;&lt;pages&gt;381-9&lt;/pages&gt;&lt;volume&gt;28&lt;/volume&gt;&lt;number&gt;2&lt;/number&gt;&lt;keywords&gt;&lt;keyword&gt;Actinomycetales/chemistry/*genetics/metabolism&lt;/keyword&gt;&lt;keyword&gt;Bacterial Proteins/genetics&lt;/keyword&gt;&lt;keyword&gt;Biosynthetic Pathways&lt;/keyword&gt;&lt;keyword&gt;Gallium/chemistry&lt;/keyword&gt;&lt;keyword&gt;Genes, Bacterial&lt;/keyword&gt;&lt;keyword&gt;Magnetic Resonance Spectroscopy&lt;/keyword&gt;&lt;keyword&gt;Molecular Structure&lt;/keyword&gt;&lt;keyword&gt;Multigene Family&lt;/keyword&gt;&lt;keyword&gt;Siderophores/biosynthesis/*chemistry/isolation &amp;amp; purification&lt;/keyword&gt;&lt;keyword&gt;Spectrometry, Mass, Electrospray Ionization&lt;/keyword&gt;&lt;keyword&gt;Tandem Mass Spectrometry&lt;/keyword&gt;&lt;/keywords&gt;&lt;dates&gt;&lt;year&gt;2015&lt;/year&gt;&lt;pub-dates&gt;&lt;date&gt;Apr&lt;/date&gt;&lt;/pub-dates&gt;&lt;/dates&gt;&lt;isbn&gt;1572-8773 (Electronic)&amp;#xD;0966-0844 (Linking)&lt;/isbn&gt;&lt;accession-num&gt;25749409&lt;/accession-num&gt;&lt;urls&gt;&lt;related-urls&gt;&lt;url&gt;https://www.ncbi.nlm.nih.gov/pubmed/25749409&lt;/url&gt;&lt;/related-urls&gt;&lt;/urls&gt;&lt;electronic-resource-num&gt;10.1007/s10534-015-9842-z&lt;/electronic-resource-num&gt;&lt;/record&gt;&lt;/Cite&gt;&lt;/EndNote&gt;</w:instrText>
            </w:r>
            <w:r>
              <w:fldChar w:fldCharType="separate"/>
            </w:r>
            <w:r w:rsidRPr="00C85D74">
              <w:rPr>
                <w:noProof/>
                <w:vertAlign w:val="superscript"/>
              </w:rPr>
              <w:t>682</w:t>
            </w:r>
            <w:r>
              <w:fldChar w:fldCharType="end"/>
            </w:r>
          </w:p>
        </w:tc>
      </w:tr>
      <w:tr w:rsidR="0037389B" w14:paraId="7FCB4008" w14:textId="77777777" w:rsidTr="00C42DDD">
        <w:tc>
          <w:tcPr>
            <w:tcW w:w="2287" w:type="dxa"/>
          </w:tcPr>
          <w:p w14:paraId="5C3A6774" w14:textId="5595695D" w:rsidR="0037389B" w:rsidRDefault="00C36825" w:rsidP="00C36825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ataxazole</w:t>
            </w:r>
            <w:proofErr w:type="spellEnd"/>
          </w:p>
        </w:tc>
        <w:tc>
          <w:tcPr>
            <w:tcW w:w="1364" w:type="dxa"/>
          </w:tcPr>
          <w:p w14:paraId="479FB345" w14:textId="77777777" w:rsidR="0037389B" w:rsidRDefault="0037389B" w:rsidP="00C42DDD"/>
        </w:tc>
        <w:tc>
          <w:tcPr>
            <w:tcW w:w="1364" w:type="dxa"/>
          </w:tcPr>
          <w:p w14:paraId="54AD27A5" w14:textId="77777777" w:rsidR="0037389B" w:rsidRDefault="0037389B" w:rsidP="00C42DDD"/>
        </w:tc>
        <w:tc>
          <w:tcPr>
            <w:tcW w:w="1141" w:type="dxa"/>
          </w:tcPr>
          <w:p w14:paraId="11D6CD05" w14:textId="77777777" w:rsidR="0037389B" w:rsidRDefault="0037389B" w:rsidP="00C42DDD"/>
        </w:tc>
        <w:tc>
          <w:tcPr>
            <w:tcW w:w="1141" w:type="dxa"/>
          </w:tcPr>
          <w:p w14:paraId="7883F7C1" w14:textId="1ECD59EA" w:rsidR="0037389B" w:rsidRDefault="00C36825" w:rsidP="00C42DDD">
            <w:r>
              <w:t>yes</w:t>
            </w:r>
          </w:p>
        </w:tc>
        <w:tc>
          <w:tcPr>
            <w:tcW w:w="2051" w:type="dxa"/>
          </w:tcPr>
          <w:p w14:paraId="79C49721" w14:textId="77777777" w:rsidR="0037389B" w:rsidRDefault="0037389B" w:rsidP="00C42DDD"/>
        </w:tc>
        <w:tc>
          <w:tcPr>
            <w:tcW w:w="1346" w:type="dxa"/>
          </w:tcPr>
          <w:p w14:paraId="05E6BC1C" w14:textId="797F5A6D" w:rsidR="0037389B" w:rsidRDefault="00C36825" w:rsidP="00C42DDD">
            <w:r>
              <w:fldChar w:fldCharType="begin"/>
            </w:r>
            <w:r>
              <w:instrText xml:space="preserve"> ADDIN EN.CITE &lt;EndNote&gt;&lt;Cite&gt;&lt;Author&gt;Sommer&lt;/Author&gt;&lt;Year&gt;2008&lt;/Year&gt;&lt;RecNum&gt;701&lt;/RecNum&gt;&lt;DisplayText&gt;&lt;style face="superscript"&gt;683&lt;/style&gt;&lt;/DisplayText&gt;&lt;record&gt;&lt;rec-number&gt;701&lt;/rec-number&gt;&lt;foreign-keys&gt;&lt;key app="EN" db-id="p5zs9pw5ltwzr3e0webppaa6ae5zxdxszf5s" timestamp="1548354649"&gt;701&lt;/key&gt;&lt;/foreign-keys&gt;&lt;ref-type name="Journal Article"&gt;17&lt;/ref-type&gt;&lt;contributors&gt;&lt;authors&gt;&lt;author&gt;Sommer, P. S.&lt;/author&gt;&lt;author&gt;Almeida, R. C.&lt;/author&gt;&lt;author&gt;Schneider, K.&lt;/author&gt;&lt;author&gt;Beil, W.&lt;/author&gt;&lt;author&gt;Sussmuth, R. D.&lt;/author&gt;&lt;author&gt;Fiedler, H. P.&lt;/author&gt;&lt;/authors&gt;&lt;/contributors&gt;&lt;auth-address&gt;Centro de Biociencias, Universidade Federal do Rio Grande do Norte, Natal, Brasil.&lt;/auth-address&gt;&lt;titles&gt;&lt;title&gt;Nataxazole, a new benzoxazole derivative with antitumor activity produced by Streptomyces sp. Tu 6176&lt;/title&gt;&lt;secondary-title&gt;J Antibiot (Tokyo)&lt;/secondary-title&gt;&lt;/titles&gt;&lt;periodical&gt;&lt;full-title&gt;J Antibiot (Tokyo)&lt;/full-title&gt;&lt;/periodical&gt;&lt;pages&gt;683-6&lt;/pages&gt;&lt;volume&gt;61&lt;/volume&gt;&lt;number&gt;11&lt;/number&gt;&lt;keywords&gt;&lt;keyword&gt;Antineoplastic Agents/isolation &amp;amp; purification/*pharmacology&lt;/keyword&gt;&lt;keyword&gt;Benzoxazoles/chemistry/isolation &amp;amp; purification/*pharmacology&lt;/keyword&gt;&lt;keyword&gt;Cell Line, Tumor&lt;/keyword&gt;&lt;keyword&gt;Humans&lt;/keyword&gt;&lt;keyword&gt;Molecular Structure&lt;/keyword&gt;&lt;keyword&gt;Streptomyces/chemistry/*metabolism&lt;/keyword&gt;&lt;/keywords&gt;&lt;dates&gt;&lt;year&gt;2008&lt;/year&gt;&lt;pub-dates&gt;&lt;date&gt;Nov&lt;/date&gt;&lt;/pub-dates&gt;&lt;/dates&gt;&lt;isbn&gt;0021-8820 (Print)&amp;#xD;0021-8820 (Linking)&lt;/isbn&gt;&lt;accession-num&gt;19168984&lt;/accession-num&gt;&lt;urls&gt;&lt;related-urls&gt;&lt;url&gt;https://www.ncbi.nlm.nih.gov/pubmed/19168984&lt;/url&gt;&lt;/related-urls&gt;&lt;/urls&gt;&lt;electronic-resource-num&gt;10.1038/ja.2008.97&lt;/electronic-resource-num&gt;&lt;/record&gt;&lt;/Cite&gt;&lt;/EndNote&gt;</w:instrText>
            </w:r>
            <w:r>
              <w:fldChar w:fldCharType="separate"/>
            </w:r>
            <w:r w:rsidRPr="00C36825">
              <w:rPr>
                <w:noProof/>
                <w:vertAlign w:val="superscript"/>
              </w:rPr>
              <w:t>683</w:t>
            </w:r>
            <w:r>
              <w:fldChar w:fldCharType="end"/>
            </w:r>
          </w:p>
        </w:tc>
      </w:tr>
      <w:tr w:rsidR="0037389B" w14:paraId="72D4FEF3" w14:textId="77777777" w:rsidTr="00C42DDD">
        <w:tc>
          <w:tcPr>
            <w:tcW w:w="2287" w:type="dxa"/>
          </w:tcPr>
          <w:p w14:paraId="5744E750" w14:textId="31CE0755" w:rsidR="0037389B" w:rsidRDefault="00073844" w:rsidP="0007384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rformycin</w:t>
            </w:r>
            <w:proofErr w:type="spellEnd"/>
          </w:p>
        </w:tc>
        <w:tc>
          <w:tcPr>
            <w:tcW w:w="1364" w:type="dxa"/>
          </w:tcPr>
          <w:p w14:paraId="096AD7DC" w14:textId="1A7DF7C0" w:rsidR="0037389B" w:rsidRDefault="00073844" w:rsidP="00C42DDD">
            <w:r>
              <w:t>yes</w:t>
            </w:r>
          </w:p>
        </w:tc>
        <w:tc>
          <w:tcPr>
            <w:tcW w:w="1364" w:type="dxa"/>
          </w:tcPr>
          <w:p w14:paraId="62E7C6B2" w14:textId="77777777" w:rsidR="0037389B" w:rsidRDefault="0037389B" w:rsidP="00C42DDD"/>
        </w:tc>
        <w:tc>
          <w:tcPr>
            <w:tcW w:w="1141" w:type="dxa"/>
          </w:tcPr>
          <w:p w14:paraId="70BE8835" w14:textId="77777777" w:rsidR="0037389B" w:rsidRDefault="0037389B" w:rsidP="00C42DDD"/>
        </w:tc>
        <w:tc>
          <w:tcPr>
            <w:tcW w:w="1141" w:type="dxa"/>
          </w:tcPr>
          <w:p w14:paraId="587C4885" w14:textId="77777777" w:rsidR="0037389B" w:rsidRDefault="0037389B" w:rsidP="00C42DDD"/>
        </w:tc>
        <w:tc>
          <w:tcPr>
            <w:tcW w:w="2051" w:type="dxa"/>
          </w:tcPr>
          <w:p w14:paraId="32F70C7B" w14:textId="77777777" w:rsidR="0037389B" w:rsidRDefault="0037389B" w:rsidP="00C42DDD"/>
        </w:tc>
        <w:tc>
          <w:tcPr>
            <w:tcW w:w="1346" w:type="dxa"/>
          </w:tcPr>
          <w:p w14:paraId="4AA68F51" w14:textId="58B9016A" w:rsidR="0037389B" w:rsidRDefault="00073844" w:rsidP="00C42DDD">
            <w:r>
              <w:fldChar w:fldCharType="begin">
                <w:fldData xml:space="preserve">PEVuZE5vdGU+PENpdGU+PEF1dGhvcj5MaXU8L0F1dGhvcj48WWVhcj4yMDE1PC9ZZWFyPjxSZWNO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U8L0F1dGhvcj48WWVhcj4yMDE1PC9ZZWFyPjxSZWNO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73844">
              <w:rPr>
                <w:noProof/>
                <w:vertAlign w:val="superscript"/>
              </w:rPr>
              <w:t>684</w:t>
            </w:r>
            <w:r>
              <w:fldChar w:fldCharType="end"/>
            </w:r>
          </w:p>
        </w:tc>
      </w:tr>
      <w:tr w:rsidR="0037389B" w14:paraId="1209603A" w14:textId="77777777" w:rsidTr="00C42DDD">
        <w:tc>
          <w:tcPr>
            <w:tcW w:w="2287" w:type="dxa"/>
          </w:tcPr>
          <w:p w14:paraId="7A0309C8" w14:textId="0B26B6B9" w:rsidR="0037389B" w:rsidRDefault="000F7375" w:rsidP="00173F6D">
            <w:pPr>
              <w:rPr>
                <w:rFonts w:ascii="Calibri" w:hAnsi="Calibri" w:cs="Calibri"/>
                <w:color w:val="000000"/>
              </w:rPr>
            </w:pPr>
            <w:r w:rsidRPr="000F7375">
              <w:rPr>
                <w:rFonts w:ascii="Calibri" w:hAnsi="Calibri" w:cs="Calibri"/>
                <w:color w:val="000000"/>
              </w:rPr>
              <w:t>PreQ0 base</w:t>
            </w:r>
          </w:p>
        </w:tc>
        <w:tc>
          <w:tcPr>
            <w:tcW w:w="1364" w:type="dxa"/>
          </w:tcPr>
          <w:p w14:paraId="619B255B" w14:textId="77777777" w:rsidR="0037389B" w:rsidRDefault="0037389B" w:rsidP="00C42DDD"/>
        </w:tc>
        <w:tc>
          <w:tcPr>
            <w:tcW w:w="1364" w:type="dxa"/>
          </w:tcPr>
          <w:p w14:paraId="17F4FCE3" w14:textId="77777777" w:rsidR="0037389B" w:rsidRDefault="0037389B" w:rsidP="00C42DDD"/>
        </w:tc>
        <w:tc>
          <w:tcPr>
            <w:tcW w:w="1141" w:type="dxa"/>
          </w:tcPr>
          <w:p w14:paraId="2C96485D" w14:textId="77777777" w:rsidR="0037389B" w:rsidRDefault="0037389B" w:rsidP="00C42DDD"/>
        </w:tc>
        <w:tc>
          <w:tcPr>
            <w:tcW w:w="1141" w:type="dxa"/>
          </w:tcPr>
          <w:p w14:paraId="1C62DE98" w14:textId="433DFCE2" w:rsidR="0037389B" w:rsidRDefault="000F7375" w:rsidP="00C42DDD">
            <w:r>
              <w:t>yes</w:t>
            </w:r>
          </w:p>
        </w:tc>
        <w:tc>
          <w:tcPr>
            <w:tcW w:w="2051" w:type="dxa"/>
          </w:tcPr>
          <w:p w14:paraId="180239A6" w14:textId="77777777" w:rsidR="0037389B" w:rsidRDefault="0037389B" w:rsidP="00C42DDD"/>
        </w:tc>
        <w:tc>
          <w:tcPr>
            <w:tcW w:w="1346" w:type="dxa"/>
          </w:tcPr>
          <w:p w14:paraId="286A5346" w14:textId="540A60D8" w:rsidR="0037389B" w:rsidRDefault="000F7375" w:rsidP="00C42DDD">
            <w:r>
              <w:fldChar w:fldCharType="begin"/>
            </w:r>
            <w:r>
              <w:instrText xml:space="preserve"> ADDIN EN.CITE &lt;EndNote&gt;&lt;Cite&gt;&lt;Author&gt;Xu&lt;/Author&gt;&lt;Year&gt;2015&lt;/Year&gt;&lt;RecNum&gt;703&lt;/RecNum&gt;&lt;DisplayText&gt;&lt;style face="superscript"&gt;685&lt;/style&gt;&lt;/DisplayText&gt;&lt;record&gt;&lt;rec-number&gt;703&lt;/rec-number&gt;&lt;foreign-keys&gt;&lt;key app="EN" db-id="p5zs9pw5ltwzr3e0webppaa6ae5zxdxszf5s" timestamp="1548354924"&gt;703&lt;/key&gt;&lt;/foreign-keys&gt;&lt;ref-type name="Journal Article"&gt;17&lt;/ref-type&gt;&lt;contributors&gt;&lt;authors&gt;&lt;author&gt;Xu, D.&lt;/author&gt;&lt;author&gt;Ma, M.&lt;/author&gt;&lt;author&gt;Liu, Y.&lt;/author&gt;&lt;author&gt;Zhou, T.&lt;/author&gt;&lt;author&gt;Wang, K.&lt;/author&gt;&lt;author&gt;Deng, Z.&lt;/author&gt;&lt;author&gt;Hong, K.&lt;/author&gt;&lt;/authors&gt;&lt;/contributors&gt;&lt;auth-address&gt;School of Pharmaceutical Sciences, Wuhan University, Wuhan 430071, China. kuihong31@whu.edu.cn.&lt;/auth-address&gt;&lt;titles&gt;&lt;title&gt;PreQ0 base, an unusual metabolite with anti-cancer activity from Streptomyces qinglanensis 172205&lt;/title&gt;&lt;secondary-title&gt;Anticancer Agents Med Chem&lt;/secondary-title&gt;&lt;/titles&gt;&lt;periodical&gt;&lt;full-title&gt;Anticancer Agents Med Chem&lt;/full-title&gt;&lt;/periodical&gt;&lt;pages&gt;285-90&lt;/pages&gt;&lt;volume&gt;15&lt;/volume&gt;&lt;number&gt;3&lt;/number&gt;&lt;keywords&gt;&lt;keyword&gt;Antineoplastic Agents/chemistry/isolation &amp;amp; purification/*pharmacology&lt;/keyword&gt;&lt;keyword&gt;Cell Proliferation/drug effects&lt;/keyword&gt;&lt;keyword&gt;Computational Biology&lt;/keyword&gt;&lt;keyword&gt;Dose-Response Relationship, Drug&lt;/keyword&gt;&lt;keyword&gt;Drug Screening Assays, Antitumor&lt;/keyword&gt;&lt;keyword&gt;HeLa Cells&lt;/keyword&gt;&lt;keyword&gt;Hep G2 Cells&lt;/keyword&gt;&lt;keyword&gt;Humans&lt;/keyword&gt;&lt;keyword&gt;Molecular Structure&lt;/keyword&gt;&lt;keyword&gt;Pyrimidinones/chemistry/isolation &amp;amp; purification/*pharmacology&lt;/keyword&gt;&lt;keyword&gt;Pyrroles/chemistry/isolation &amp;amp; purification/*pharmacology&lt;/keyword&gt;&lt;keyword&gt;Streptomyces/*chemistry&lt;/keyword&gt;&lt;keyword&gt;Structure-Activity Relationship&lt;/keyword&gt;&lt;/keywords&gt;&lt;dates&gt;&lt;year&gt;2015&lt;/year&gt;&lt;/dates&gt;&lt;isbn&gt;1875-5992 (Electronic)&amp;#xD;1871-5206 (Linking)&lt;/isbn&gt;&lt;accession-num&gt;25353335&lt;/accession-num&gt;&lt;urls&gt;&lt;related-urls&gt;&lt;url&gt;https://www.ncbi.nlm.nih.gov/pubmed/25353335&lt;/url&gt;&lt;/related-urls&gt;&lt;/urls&gt;&lt;/record&gt;&lt;/Cite&gt;&lt;/EndNote&gt;</w:instrText>
            </w:r>
            <w:r>
              <w:fldChar w:fldCharType="separate"/>
            </w:r>
            <w:r w:rsidRPr="000F7375">
              <w:rPr>
                <w:noProof/>
                <w:vertAlign w:val="superscript"/>
              </w:rPr>
              <w:t>685</w:t>
            </w:r>
            <w:r>
              <w:fldChar w:fldCharType="end"/>
            </w:r>
          </w:p>
        </w:tc>
      </w:tr>
      <w:tr w:rsidR="0037389B" w14:paraId="34FE8AB0" w14:textId="77777777" w:rsidTr="00C42DDD">
        <w:tc>
          <w:tcPr>
            <w:tcW w:w="2287" w:type="dxa"/>
          </w:tcPr>
          <w:p w14:paraId="600670F6" w14:textId="22949C36" w:rsidR="0037389B" w:rsidRDefault="00536F16" w:rsidP="00536F16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ydroxysporine</w:t>
            </w:r>
            <w:proofErr w:type="spellEnd"/>
          </w:p>
        </w:tc>
        <w:tc>
          <w:tcPr>
            <w:tcW w:w="1364" w:type="dxa"/>
          </w:tcPr>
          <w:p w14:paraId="72288998" w14:textId="77777777" w:rsidR="0037389B" w:rsidRDefault="0037389B" w:rsidP="00C42DDD"/>
        </w:tc>
        <w:tc>
          <w:tcPr>
            <w:tcW w:w="1364" w:type="dxa"/>
          </w:tcPr>
          <w:p w14:paraId="18339291" w14:textId="77777777" w:rsidR="0037389B" w:rsidRDefault="0037389B" w:rsidP="00C42DDD"/>
        </w:tc>
        <w:tc>
          <w:tcPr>
            <w:tcW w:w="1141" w:type="dxa"/>
          </w:tcPr>
          <w:p w14:paraId="0D8A9261" w14:textId="703AF2EF" w:rsidR="0037389B" w:rsidRDefault="00536F16" w:rsidP="00C42DDD">
            <w:r>
              <w:t>yes</w:t>
            </w:r>
          </w:p>
        </w:tc>
        <w:tc>
          <w:tcPr>
            <w:tcW w:w="1141" w:type="dxa"/>
          </w:tcPr>
          <w:p w14:paraId="181E5494" w14:textId="718E1026" w:rsidR="0037389B" w:rsidRDefault="00536F16" w:rsidP="00C42DDD">
            <w:r>
              <w:t>yes</w:t>
            </w:r>
          </w:p>
        </w:tc>
        <w:tc>
          <w:tcPr>
            <w:tcW w:w="2051" w:type="dxa"/>
          </w:tcPr>
          <w:p w14:paraId="5E9F743A" w14:textId="77777777" w:rsidR="0037389B" w:rsidRDefault="0037389B" w:rsidP="00C42DDD"/>
        </w:tc>
        <w:tc>
          <w:tcPr>
            <w:tcW w:w="1346" w:type="dxa"/>
          </w:tcPr>
          <w:p w14:paraId="263AB355" w14:textId="44FC112F" w:rsidR="0037389B" w:rsidRDefault="00536F16" w:rsidP="00C42DDD">
            <w:r>
              <w:fldChar w:fldCharType="begin"/>
            </w:r>
            <w:r>
              <w:instrText xml:space="preserve"> ADDIN EN.CITE &lt;EndNote&gt;&lt;Cite&gt;&lt;Author&gt;Chang&lt;/Author&gt;&lt;Year&gt;2015&lt;/Year&gt;&lt;RecNum&gt;704&lt;/RecNum&gt;&lt;DisplayText&gt;&lt;style face="superscript"&gt;686&lt;/style&gt;&lt;/DisplayText&gt;&lt;record&gt;&lt;rec-number&gt;704&lt;/rec-number&gt;&lt;foreign-keys&gt;&lt;key app="EN" db-id="p5zs9pw5ltwzr3e0webppaa6ae5zxdxszf5s" timestamp="1548355094"&gt;704&lt;/key&gt;&lt;/foreign-keys&gt;&lt;ref-type name="Journal Article"&gt;17&lt;/ref-type&gt;&lt;contributors&gt;&lt;authors&gt;&lt;author&gt;Chang, F. Y.&lt;/author&gt;&lt;author&gt;Ternei, M. A.&lt;/author&gt;&lt;author&gt;Calle, P. Y.&lt;/author&gt;&lt;author&gt;Brady, S. F.&lt;/author&gt;&lt;/authors&gt;&lt;/contributors&gt;&lt;auth-address&gt;Laboratory of Genetically Encoded Small Molecules, The Rockefeller University, 1230 York Avenue, New York, New York 10065, United States.&lt;/auth-address&gt;&lt;titles&gt;&lt;title&gt;Targeted metagenomics: finding rare tryptophan dimer natural products in the environment&lt;/title&gt;&lt;secondary-title&gt;J Am Chem Soc&lt;/secondary-title&gt;&lt;/titles&gt;&lt;periodical&gt;&lt;full-title&gt;J Am Chem Soc&lt;/full-title&gt;&lt;/periodical&gt;&lt;pages&gt;6044-52&lt;/pages&gt;&lt;volume&gt;137&lt;/volume&gt;&lt;number&gt;18&lt;/number&gt;&lt;keywords&gt;&lt;keyword&gt;Biological Products/*chemistry&lt;/keyword&gt;&lt;keyword&gt;DNA/genetics&lt;/keyword&gt;&lt;keyword&gt;*Dimerization&lt;/keyword&gt;&lt;keyword&gt;Enzymes/genetics/metabolism&lt;/keyword&gt;&lt;keyword&gt;Escherichia coli Proteins/genetics/metabolism&lt;/keyword&gt;&lt;keyword&gt;*Metagenomics&lt;/keyword&gt;&lt;keyword&gt;Tryptophan/*chemistry&lt;/keyword&gt;&lt;/keywords&gt;&lt;dates&gt;&lt;year&gt;2015&lt;/year&gt;&lt;pub-dates&gt;&lt;date&gt;May 13&lt;/date&gt;&lt;/pub-dates&gt;&lt;/dates&gt;&lt;isbn&gt;1520-5126 (Electronic)&amp;#xD;0002-7863 (Linking)&lt;/isbn&gt;&lt;accession-num&gt;25872030&lt;/accession-num&gt;&lt;urls&gt;&lt;related-urls&gt;&lt;url&gt;https://www.ncbi.nlm.nih.gov/pubmed/25872030&lt;/url&gt;&lt;/related-urls&gt;&lt;/urls&gt;&lt;custom2&gt;4839266&lt;/custom2&gt;&lt;electronic-resource-num&gt;10.1021/jacs.5b01968&lt;/electronic-resource-num&gt;&lt;/record&gt;&lt;/Cite&gt;&lt;/EndNote&gt;</w:instrText>
            </w:r>
            <w:r>
              <w:fldChar w:fldCharType="separate"/>
            </w:r>
            <w:r w:rsidRPr="00536F16">
              <w:rPr>
                <w:noProof/>
                <w:vertAlign w:val="superscript"/>
              </w:rPr>
              <w:t>686</w:t>
            </w:r>
            <w:r>
              <w:fldChar w:fldCharType="end"/>
            </w:r>
          </w:p>
        </w:tc>
      </w:tr>
      <w:tr w:rsidR="0037389B" w14:paraId="770A900E" w14:textId="77777777" w:rsidTr="00C42DDD">
        <w:tc>
          <w:tcPr>
            <w:tcW w:w="2287" w:type="dxa"/>
          </w:tcPr>
          <w:p w14:paraId="080E145E" w14:textId="05D1CD7D" w:rsidR="0037389B" w:rsidRDefault="00B3125A" w:rsidP="00B3125A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eductasporine</w:t>
            </w:r>
            <w:proofErr w:type="spellEnd"/>
          </w:p>
        </w:tc>
        <w:tc>
          <w:tcPr>
            <w:tcW w:w="1364" w:type="dxa"/>
          </w:tcPr>
          <w:p w14:paraId="1F3020A9" w14:textId="77777777" w:rsidR="0037389B" w:rsidRDefault="0037389B" w:rsidP="00C42DDD"/>
        </w:tc>
        <w:tc>
          <w:tcPr>
            <w:tcW w:w="1364" w:type="dxa"/>
          </w:tcPr>
          <w:p w14:paraId="1461A3F3" w14:textId="77777777" w:rsidR="0037389B" w:rsidRDefault="0037389B" w:rsidP="00C42DDD"/>
        </w:tc>
        <w:tc>
          <w:tcPr>
            <w:tcW w:w="1141" w:type="dxa"/>
          </w:tcPr>
          <w:p w14:paraId="00DB6FBB" w14:textId="0D3FCC50" w:rsidR="0037389B" w:rsidRDefault="00B3125A" w:rsidP="00C42DDD">
            <w:r>
              <w:t>yes</w:t>
            </w:r>
          </w:p>
        </w:tc>
        <w:tc>
          <w:tcPr>
            <w:tcW w:w="1141" w:type="dxa"/>
          </w:tcPr>
          <w:p w14:paraId="7D5A1339" w14:textId="77777777" w:rsidR="0037389B" w:rsidRDefault="0037389B" w:rsidP="00C42DDD"/>
        </w:tc>
        <w:tc>
          <w:tcPr>
            <w:tcW w:w="2051" w:type="dxa"/>
          </w:tcPr>
          <w:p w14:paraId="03A07E0E" w14:textId="77777777" w:rsidR="0037389B" w:rsidRDefault="0037389B" w:rsidP="00C42DDD"/>
        </w:tc>
        <w:tc>
          <w:tcPr>
            <w:tcW w:w="1346" w:type="dxa"/>
          </w:tcPr>
          <w:p w14:paraId="3F107FFB" w14:textId="638DC711" w:rsidR="0037389B" w:rsidRDefault="00B37318" w:rsidP="00C42DDD">
            <w:r>
              <w:fldChar w:fldCharType="begin"/>
            </w:r>
            <w:r>
              <w:instrText xml:space="preserve"> ADDIN EN.CITE &lt;EndNote&gt;&lt;Cite&gt;&lt;Author&gt;Chang&lt;/Author&gt;&lt;Year&gt;2015&lt;/Year&gt;&lt;RecNum&gt;704&lt;/RecNum&gt;&lt;DisplayText&gt;&lt;style face="superscript"&gt;686&lt;/style&gt;&lt;/DisplayText&gt;&lt;record&gt;&lt;rec-number&gt;704&lt;/rec-number&gt;&lt;foreign-keys&gt;&lt;key app="EN" db-id="p5zs9pw5ltwzr3e0webppaa6ae5zxdxszf5s" timestamp="1548355094"&gt;704&lt;/key&gt;&lt;/foreign-keys&gt;&lt;ref-type name="Journal Article"&gt;17&lt;/ref-type&gt;&lt;contributors&gt;&lt;authors&gt;&lt;author&gt;Chang, F. Y.&lt;/author&gt;&lt;author&gt;Ternei, M. A.&lt;/author&gt;&lt;author&gt;Calle, P. Y.&lt;/author&gt;&lt;author&gt;Brady, S. F.&lt;/author&gt;&lt;/authors&gt;&lt;/contributors&gt;&lt;auth-address&gt;Laboratory of Genetically Encoded Small Molecules, The Rockefeller University, 1230 York Avenue, New York, New York 10065, United States.&lt;/auth-address&gt;&lt;titles&gt;&lt;title&gt;Targeted metagenomics: finding rare tryptophan dimer natural products in the environment&lt;/title&gt;&lt;secondary-title&gt;J Am Chem Soc&lt;/secondary-title&gt;&lt;/titles&gt;&lt;periodical&gt;&lt;full-title&gt;J Am Chem Soc&lt;/full-title&gt;&lt;/periodical&gt;&lt;pages&gt;6044-52&lt;/pages&gt;&lt;volume&gt;137&lt;/volume&gt;&lt;number&gt;18&lt;/number&gt;&lt;keywords&gt;&lt;keyword&gt;Biological Products/*chemistry&lt;/keyword&gt;&lt;keyword&gt;DNA/genetics&lt;/keyword&gt;&lt;keyword&gt;*Dimerization&lt;/keyword&gt;&lt;keyword&gt;Enzymes/genetics/metabolism&lt;/keyword&gt;&lt;keyword&gt;Escherichia coli Proteins/genetics/metabolism&lt;/keyword&gt;&lt;keyword&gt;*Metagenomics&lt;/keyword&gt;&lt;keyword&gt;Tryptophan/*chemistry&lt;/keyword&gt;&lt;/keywords&gt;&lt;dates&gt;&lt;year&gt;2015&lt;/year&gt;&lt;pub-dates&gt;&lt;date&gt;May 13&lt;/date&gt;&lt;/pub-dates&gt;&lt;/dates&gt;&lt;isbn&gt;1520-5126 (Electronic)&amp;#xD;0002-7863 (Linking)&lt;/isbn&gt;&lt;accession-num&gt;25872030&lt;/accession-num&gt;&lt;urls&gt;&lt;related-urls&gt;&lt;url&gt;https://www.ncbi.nlm.nih.gov/pubmed/25872030&lt;/url&gt;&lt;/related-urls&gt;&lt;/urls&gt;&lt;custom2&gt;4839266&lt;/custom2&gt;&lt;electronic-resource-num&gt;10.1021/jacs.5b01968&lt;/electronic-resource-num&gt;&lt;/record&gt;&lt;/Cite&gt;&lt;/EndNote&gt;</w:instrText>
            </w:r>
            <w:r>
              <w:fldChar w:fldCharType="separate"/>
            </w:r>
            <w:r w:rsidRPr="00B3125A">
              <w:rPr>
                <w:noProof/>
                <w:vertAlign w:val="superscript"/>
              </w:rPr>
              <w:t>686</w:t>
            </w:r>
            <w:r>
              <w:fldChar w:fldCharType="end"/>
            </w:r>
          </w:p>
        </w:tc>
      </w:tr>
      <w:tr w:rsidR="0037389B" w14:paraId="3378605B" w14:textId="77777777" w:rsidTr="00C42DDD">
        <w:tc>
          <w:tcPr>
            <w:tcW w:w="2287" w:type="dxa"/>
          </w:tcPr>
          <w:p w14:paraId="1EF85226" w14:textId="58CF42EB" w:rsidR="0037389B" w:rsidRDefault="00B37318" w:rsidP="00B37318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elesticetin</w:t>
            </w:r>
            <w:proofErr w:type="spellEnd"/>
          </w:p>
        </w:tc>
        <w:tc>
          <w:tcPr>
            <w:tcW w:w="1364" w:type="dxa"/>
          </w:tcPr>
          <w:p w14:paraId="37744B74" w14:textId="3363E654" w:rsidR="0037389B" w:rsidRDefault="00B37318" w:rsidP="00C42DDD">
            <w:r>
              <w:t>yes</w:t>
            </w:r>
          </w:p>
        </w:tc>
        <w:tc>
          <w:tcPr>
            <w:tcW w:w="1364" w:type="dxa"/>
          </w:tcPr>
          <w:p w14:paraId="037F7E35" w14:textId="445F53BA" w:rsidR="0037389B" w:rsidRDefault="00B37318" w:rsidP="00C42DDD">
            <w:r>
              <w:t>Gram pos</w:t>
            </w:r>
          </w:p>
        </w:tc>
        <w:tc>
          <w:tcPr>
            <w:tcW w:w="1141" w:type="dxa"/>
          </w:tcPr>
          <w:p w14:paraId="4D195B4B" w14:textId="77777777" w:rsidR="0037389B" w:rsidRDefault="0037389B" w:rsidP="00C42DDD"/>
        </w:tc>
        <w:tc>
          <w:tcPr>
            <w:tcW w:w="1141" w:type="dxa"/>
          </w:tcPr>
          <w:p w14:paraId="60D0343F" w14:textId="77777777" w:rsidR="0037389B" w:rsidRDefault="0037389B" w:rsidP="00C42DDD"/>
        </w:tc>
        <w:tc>
          <w:tcPr>
            <w:tcW w:w="2051" w:type="dxa"/>
          </w:tcPr>
          <w:p w14:paraId="2E713339" w14:textId="77777777" w:rsidR="0037389B" w:rsidRDefault="0037389B" w:rsidP="00C42DDD"/>
        </w:tc>
        <w:tc>
          <w:tcPr>
            <w:tcW w:w="1346" w:type="dxa"/>
          </w:tcPr>
          <w:p w14:paraId="47C6DF7C" w14:textId="3BE0F768" w:rsidR="0037389B" w:rsidRDefault="00FC5F72" w:rsidP="00C42DDD">
            <w:r>
              <w:fldChar w:fldCharType="begin"/>
            </w:r>
            <w:r>
              <w:instrText xml:space="preserve"> ADDIN EN.CITE &lt;EndNote&gt;&lt;Cite&gt;&lt;Author&gt;Kadlcik&lt;/Author&gt;&lt;Year&gt;2017&lt;/Year&gt;&lt;RecNum&gt;705&lt;/RecNum&gt;&lt;DisplayText&gt;&lt;style face="superscript"&gt;687&lt;/style&gt;&lt;/DisplayText&gt;&lt;record&gt;&lt;rec-number&gt;705&lt;/rec-number&gt;&lt;foreign-keys&gt;&lt;key app="EN" db-id="p5zs9pw5ltwzr3e0webppaa6ae5zxdxszf5s" timestamp="1548355315"&gt;705&lt;/key&gt;&lt;/foreign-keys&gt;&lt;ref-type name="Journal Article"&gt;17&lt;/ref-type&gt;&lt;contributors&gt;&lt;authors&gt;&lt;author&gt;Kadlcik, S.&lt;/author&gt;&lt;author&gt;Kamenik, Z.&lt;/author&gt;&lt;author&gt;Vasek, D.&lt;/author&gt;&lt;author&gt;Nedved, M.&lt;/author&gt;&lt;author&gt;Janata, J.&lt;/author&gt;&lt;/authors&gt;&lt;/contributors&gt;&lt;auth-address&gt;Institute of Microbiology , Czech Academy of Sciences , BIOCEV , Prumyslova 595 , 252 50 Vestec , Czech Republic . Email: kamenik@biomed.cas.cz.&lt;/auth-address&gt;&lt;titles&gt;&lt;title&gt;Elucidation of salicylate attachment in celesticetin biosynthesis opens the door to create a library of more efficient hybrid lincosamide antibiotics&lt;/title&gt;&lt;secondary-title&gt;Chem Sci&lt;/secondary-title&gt;&lt;/titles&gt;&lt;periodical&gt;&lt;full-title&gt;Chem Sci&lt;/full-title&gt;&lt;/periodical&gt;&lt;pages&gt;3349-3355&lt;/pages&gt;&lt;volume&gt;8&lt;/volume&gt;&lt;number&gt;5&lt;/number&gt;&lt;dates&gt;&lt;year&gt;2017&lt;/year&gt;&lt;pub-dates&gt;&lt;date&gt;May 1&lt;/date&gt;&lt;/pub-dates&gt;&lt;/dates&gt;&lt;isbn&gt;2041-6520 (Print)&amp;#xD;2041-6520 (Linking)&lt;/isbn&gt;&lt;accession-num&gt;28507704&lt;/accession-num&gt;&lt;urls&gt;&lt;related-urls&gt;&lt;url&gt;https://www.ncbi.nlm.nih.gov/pubmed/28507704&lt;/url&gt;&lt;/related-urls&gt;&lt;/urls&gt;&lt;custom2&gt;5416915&lt;/custom2&gt;&lt;electronic-resource-num&gt;10.1039/c6sc04235j&lt;/electronic-resource-num&gt;&lt;/record&gt;&lt;/Cite&gt;&lt;/EndNote&gt;</w:instrText>
            </w:r>
            <w:r>
              <w:fldChar w:fldCharType="separate"/>
            </w:r>
            <w:r w:rsidRPr="00FC5F72">
              <w:rPr>
                <w:noProof/>
                <w:vertAlign w:val="superscript"/>
              </w:rPr>
              <w:t>687</w:t>
            </w:r>
            <w:r>
              <w:fldChar w:fldCharType="end"/>
            </w:r>
          </w:p>
        </w:tc>
      </w:tr>
      <w:tr w:rsidR="0037389B" w14:paraId="192172CC" w14:textId="77777777" w:rsidTr="00C42DDD">
        <w:tc>
          <w:tcPr>
            <w:tcW w:w="2287" w:type="dxa"/>
          </w:tcPr>
          <w:p w14:paraId="6ACFAA97" w14:textId="5E4562AF" w:rsidR="0037389B" w:rsidRDefault="00262F9D" w:rsidP="00262F9D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feglymycin</w:t>
            </w:r>
            <w:proofErr w:type="spellEnd"/>
          </w:p>
        </w:tc>
        <w:tc>
          <w:tcPr>
            <w:tcW w:w="1364" w:type="dxa"/>
          </w:tcPr>
          <w:p w14:paraId="3BD0496F" w14:textId="216F11D0" w:rsidR="0037389B" w:rsidRDefault="00262F9D" w:rsidP="00C42DDD">
            <w:r>
              <w:t>yes</w:t>
            </w:r>
          </w:p>
        </w:tc>
        <w:tc>
          <w:tcPr>
            <w:tcW w:w="1364" w:type="dxa"/>
          </w:tcPr>
          <w:p w14:paraId="409DF46D" w14:textId="0C63CAEE" w:rsidR="0037389B" w:rsidRDefault="00262F9D" w:rsidP="00C42DDD">
            <w:r>
              <w:t>Gram pos</w:t>
            </w:r>
          </w:p>
        </w:tc>
        <w:tc>
          <w:tcPr>
            <w:tcW w:w="1141" w:type="dxa"/>
          </w:tcPr>
          <w:p w14:paraId="06B6CFEB" w14:textId="77777777" w:rsidR="0037389B" w:rsidRDefault="0037389B" w:rsidP="00C42DDD"/>
        </w:tc>
        <w:tc>
          <w:tcPr>
            <w:tcW w:w="1141" w:type="dxa"/>
          </w:tcPr>
          <w:p w14:paraId="2E532770" w14:textId="77777777" w:rsidR="0037389B" w:rsidRDefault="0037389B" w:rsidP="00C42DDD"/>
        </w:tc>
        <w:tc>
          <w:tcPr>
            <w:tcW w:w="2051" w:type="dxa"/>
          </w:tcPr>
          <w:p w14:paraId="471CCEF3" w14:textId="77777777" w:rsidR="0037389B" w:rsidRDefault="0037389B" w:rsidP="00C42DDD"/>
        </w:tc>
        <w:tc>
          <w:tcPr>
            <w:tcW w:w="1346" w:type="dxa"/>
          </w:tcPr>
          <w:p w14:paraId="373C2342" w14:textId="1198281B" w:rsidR="0037389B" w:rsidRDefault="00262F9D" w:rsidP="00C42DDD">
            <w:r>
              <w:fldChar w:fldCharType="begin"/>
            </w:r>
            <w:r>
              <w:instrText xml:space="preserve"> ADDIN EN.CITE &lt;EndNote&gt;&lt;Cite&gt;&lt;Author&gt;Rausch&lt;/Author&gt;&lt;Year&gt;2011&lt;/Year&gt;&lt;RecNum&gt;707&lt;/RecNum&gt;&lt;DisplayText&gt;&lt;style face="superscript"&gt;689&lt;/style&gt;&lt;/DisplayText&gt;&lt;record&gt;&lt;rec-number&gt;707&lt;/rec-number&gt;&lt;foreign-keys&gt;&lt;key app="EN" db-id="p5zs9pw5ltwzr3e0webppaa6ae5zxdxszf5s" timestamp="1548355873"&gt;707&lt;/key&gt;&lt;/foreign-keys&gt;&lt;ref-type name="Journal Article"&gt;17&lt;/ref-type&gt;&lt;contributors&gt;&lt;authors&gt;&lt;author&gt;Rausch, S.&lt;/author&gt;&lt;author&gt;Hanchen, A.&lt;/author&gt;&lt;author&gt;Denisiuk, A.&lt;/author&gt;&lt;author&gt;Lohken, M.&lt;/author&gt;&lt;author&gt;Schneider, T.&lt;/author&gt;&lt;author&gt;Sussmuth, R. D.&lt;/author&gt;&lt;/authors&gt;&lt;/contributors&gt;&lt;auth-address&gt;Institut fur Chemie, Technische Universitat Berlin, Berlin, Germany.&lt;/auth-address&gt;&lt;titles&gt;&lt;title&gt;Feglymycin is an inhibitor of the enzymes MurA and MurC of the peptidoglycan biosynthesis pathway&lt;/title&gt;&lt;secondary-title&gt;Chembiochem&lt;/secondary-title&gt;&lt;/titles&gt;&lt;periodical&gt;&lt;full-title&gt;Chembiochem&lt;/full-title&gt;&lt;/periodical&gt;&lt;pages&gt;1171-3&lt;/pages&gt;&lt;volume&gt;12&lt;/volume&gt;&lt;number&gt;8&lt;/number&gt;&lt;keywords&gt;&lt;keyword&gt;Alkyl and Aryl Transferases/*antagonists &amp;amp; inhibitors&lt;/keyword&gt;&lt;keyword&gt;Binding, Competitive&lt;/keyword&gt;&lt;keyword&gt;Enzyme Activation/drug effects&lt;/keyword&gt;&lt;keyword&gt;Enzyme Inhibitors/pharmacology&lt;/keyword&gt;&lt;keyword&gt;Escherichia coli/enzymology&lt;/keyword&gt;&lt;keyword&gt;*Models, Biological&lt;/keyword&gt;&lt;keyword&gt;Molecular Structure&lt;/keyword&gt;&lt;keyword&gt;Peptide Synthases/*antagonists &amp;amp; inhibitors&lt;/keyword&gt;&lt;keyword&gt;Peptidoglycan/*biosynthesis&lt;/keyword&gt;&lt;keyword&gt;Proteins/*pharmacology&lt;/keyword&gt;&lt;/keywords&gt;&lt;dates&gt;&lt;year&gt;2011&lt;/year&gt;&lt;pub-dates&gt;&lt;date&gt;May 16&lt;/date&gt;&lt;/pub-dates&gt;&lt;/dates&gt;&lt;isbn&gt;1439-7633 (Electronic)&amp;#xD;1439-4227 (Linking)&lt;/isbn&gt;&lt;accession-num&gt;21538763&lt;/accession-num&gt;&lt;urls&gt;&lt;related-urls&gt;&lt;url&gt;https://www.ncbi.nlm.nih.gov/pubmed/21538763&lt;/url&gt;&lt;/related-urls&gt;&lt;/urls&gt;&lt;electronic-resource-num&gt;10.1002/cbic.201100120&lt;/electronic-resource-num&gt;&lt;/record&gt;&lt;/Cite&gt;&lt;/EndNote&gt;</w:instrText>
            </w:r>
            <w:r>
              <w:fldChar w:fldCharType="separate"/>
            </w:r>
            <w:r w:rsidRPr="00262F9D">
              <w:rPr>
                <w:noProof/>
                <w:vertAlign w:val="superscript"/>
              </w:rPr>
              <w:t>689</w:t>
            </w:r>
            <w:r>
              <w:fldChar w:fldCharType="end"/>
            </w:r>
          </w:p>
        </w:tc>
      </w:tr>
      <w:tr w:rsidR="0037389B" w14:paraId="00D6B50E" w14:textId="77777777" w:rsidTr="00C42DDD">
        <w:tc>
          <w:tcPr>
            <w:tcW w:w="2287" w:type="dxa"/>
          </w:tcPr>
          <w:p w14:paraId="53F473A5" w14:textId="48F99664" w:rsidR="0037389B" w:rsidRDefault="007D3128" w:rsidP="007D312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hiolactomycin</w:t>
            </w:r>
          </w:p>
        </w:tc>
        <w:tc>
          <w:tcPr>
            <w:tcW w:w="1364" w:type="dxa"/>
          </w:tcPr>
          <w:p w14:paraId="64057112" w14:textId="44689245" w:rsidR="0037389B" w:rsidRDefault="002E37E0" w:rsidP="00C42DDD">
            <w:r>
              <w:t>yes</w:t>
            </w:r>
          </w:p>
        </w:tc>
        <w:tc>
          <w:tcPr>
            <w:tcW w:w="1364" w:type="dxa"/>
          </w:tcPr>
          <w:p w14:paraId="3FCFA5E4" w14:textId="47518679" w:rsidR="0037389B" w:rsidRDefault="002E37E0" w:rsidP="00C42DDD">
            <w:r>
              <w:t>Gram pos</w:t>
            </w:r>
            <w:r w:rsidR="00C847CB">
              <w:t>, gram neg</w:t>
            </w:r>
          </w:p>
        </w:tc>
        <w:tc>
          <w:tcPr>
            <w:tcW w:w="1141" w:type="dxa"/>
          </w:tcPr>
          <w:p w14:paraId="1C1BFA51" w14:textId="77777777" w:rsidR="0037389B" w:rsidRDefault="0037389B" w:rsidP="00C42DDD"/>
        </w:tc>
        <w:tc>
          <w:tcPr>
            <w:tcW w:w="1141" w:type="dxa"/>
          </w:tcPr>
          <w:p w14:paraId="785EAAC6" w14:textId="77777777" w:rsidR="0037389B" w:rsidRDefault="0037389B" w:rsidP="00C42DDD"/>
        </w:tc>
        <w:tc>
          <w:tcPr>
            <w:tcW w:w="2051" w:type="dxa"/>
          </w:tcPr>
          <w:p w14:paraId="62CA545B" w14:textId="77777777" w:rsidR="0037389B" w:rsidRDefault="0037389B" w:rsidP="00C42DDD"/>
        </w:tc>
        <w:tc>
          <w:tcPr>
            <w:tcW w:w="1346" w:type="dxa"/>
          </w:tcPr>
          <w:p w14:paraId="07130C97" w14:textId="53381666" w:rsidR="0037389B" w:rsidRDefault="002E37E0" w:rsidP="00C42DDD">
            <w:r>
              <w:fldChar w:fldCharType="begin"/>
            </w:r>
            <w:r>
              <w:instrText xml:space="preserve"> ADDIN EN.CITE &lt;EndNote&gt;&lt;Cite&gt;&lt;Author&gt;Noto&lt;/Author&gt;&lt;Year&gt;1982&lt;/Year&gt;&lt;RecNum&gt;708&lt;/RecNum&gt;&lt;DisplayText&gt;&lt;style face="superscript"&gt;690&lt;/style&gt;&lt;/DisplayText&gt;&lt;record&gt;&lt;rec-number&gt;708&lt;/rec-number&gt;&lt;foreign-keys&gt;&lt;key app="EN" db-id="p5zs9pw5ltwzr3e0webppaa6ae5zxdxszf5s" timestamp="1548356155"&gt;708&lt;/key&gt;&lt;/foreign-keys&gt;&lt;ref-type name="Journal Article"&gt;17&lt;/ref-type&gt;&lt;contributors&gt;&lt;authors&gt;&lt;author&gt;Noto, T.&lt;/author&gt;&lt;author&gt;Miyakawa, S.&lt;/author&gt;&lt;author&gt;Oishi, H.&lt;/author&gt;&lt;author&gt;Endo, H.&lt;/author&gt;&lt;author&gt;Okazaki, H.&lt;/author&gt;&lt;/authors&gt;&lt;/contributors&gt;&lt;titles&gt;&lt;title&gt;Thiolactomycin, a new antibiotic. III. In vitro antibacterial activity&lt;/title&gt;&lt;secondary-title&gt;J Antibiot (Tokyo)&lt;/secondary-title&gt;&lt;/titles&gt;&lt;periodical&gt;&lt;full-title&gt;J Antibiot (Tokyo)&lt;/full-title&gt;&lt;/periodical&gt;&lt;pages&gt;401-10&lt;/pages&gt;&lt;volume&gt;35&lt;/volume&gt;&lt;number&gt;4&lt;/number&gt;&lt;keywords&gt;&lt;keyword&gt;Anti-Bacterial Agents/*pharmacology&lt;/keyword&gt;&lt;keyword&gt;Bacteria/*drug effects/enzymology&lt;/keyword&gt;&lt;keyword&gt;Lactones/pharmacology&lt;/keyword&gt;&lt;keyword&gt;Microbial Sensitivity Tests&lt;/keyword&gt;&lt;keyword&gt;Thiophenes&lt;/keyword&gt;&lt;keyword&gt;beta-Lactamase Inhibitors&lt;/keyword&gt;&lt;/keywords&gt;&lt;dates&gt;&lt;year&gt;1982&lt;/year&gt;&lt;pub-dates&gt;&lt;date&gt;Apr&lt;/date&gt;&lt;/pub-dates&gt;&lt;/dates&gt;&lt;isbn&gt;0021-8820 (Print)&amp;#xD;0021-8820 (Linking)&lt;/isbn&gt;&lt;accession-num&gt;6980215&lt;/accession-num&gt;&lt;urls&gt;&lt;related-urls&gt;&lt;url&gt;https://www.ncbi.nlm.nih.gov/pubmed/6980215&lt;/url&gt;&lt;/related-urls&gt;&lt;/urls&gt;&lt;/record&gt;&lt;/Cite&gt;&lt;/EndNote&gt;</w:instrText>
            </w:r>
            <w:r>
              <w:fldChar w:fldCharType="separate"/>
            </w:r>
            <w:r w:rsidRPr="002E37E0">
              <w:rPr>
                <w:noProof/>
                <w:vertAlign w:val="superscript"/>
              </w:rPr>
              <w:t>690</w:t>
            </w:r>
            <w:r>
              <w:fldChar w:fldCharType="end"/>
            </w:r>
          </w:p>
        </w:tc>
      </w:tr>
      <w:tr w:rsidR="0037389B" w14:paraId="1B47B4B1" w14:textId="77777777" w:rsidTr="00C42DDD">
        <w:tc>
          <w:tcPr>
            <w:tcW w:w="2287" w:type="dxa"/>
          </w:tcPr>
          <w:p w14:paraId="781C77C8" w14:textId="7D17E7B2" w:rsidR="0037389B" w:rsidRDefault="00C847CB" w:rsidP="00C847CB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axamycin</w:t>
            </w:r>
            <w:proofErr w:type="spellEnd"/>
          </w:p>
        </w:tc>
        <w:tc>
          <w:tcPr>
            <w:tcW w:w="1364" w:type="dxa"/>
          </w:tcPr>
          <w:p w14:paraId="772C2CD0" w14:textId="3395170C" w:rsidR="0037389B" w:rsidRDefault="00C847CB" w:rsidP="00C42DDD">
            <w:r>
              <w:t>yes</w:t>
            </w:r>
          </w:p>
        </w:tc>
        <w:tc>
          <w:tcPr>
            <w:tcW w:w="1364" w:type="dxa"/>
          </w:tcPr>
          <w:p w14:paraId="74C01CD3" w14:textId="0FA87890" w:rsidR="0037389B" w:rsidRDefault="00C847CB" w:rsidP="00C42DDD">
            <w:r>
              <w:t>Gram pos</w:t>
            </w:r>
            <w:r w:rsidR="00A16DE4">
              <w:t>, gram neg</w:t>
            </w:r>
          </w:p>
        </w:tc>
        <w:tc>
          <w:tcPr>
            <w:tcW w:w="1141" w:type="dxa"/>
          </w:tcPr>
          <w:p w14:paraId="091EAED6" w14:textId="77777777" w:rsidR="0037389B" w:rsidRDefault="0037389B" w:rsidP="00C42DDD"/>
        </w:tc>
        <w:tc>
          <w:tcPr>
            <w:tcW w:w="1141" w:type="dxa"/>
          </w:tcPr>
          <w:p w14:paraId="7925F5AC" w14:textId="527AA781" w:rsidR="0037389B" w:rsidRDefault="00C847CB" w:rsidP="00C42DDD">
            <w:r>
              <w:t>yes</w:t>
            </w:r>
          </w:p>
        </w:tc>
        <w:tc>
          <w:tcPr>
            <w:tcW w:w="2051" w:type="dxa"/>
          </w:tcPr>
          <w:p w14:paraId="404EAE96" w14:textId="77777777" w:rsidR="0037389B" w:rsidRDefault="0037389B" w:rsidP="00C42DDD"/>
        </w:tc>
        <w:tc>
          <w:tcPr>
            <w:tcW w:w="1346" w:type="dxa"/>
          </w:tcPr>
          <w:p w14:paraId="258C87EF" w14:textId="4AA732E1" w:rsidR="0037389B" w:rsidRDefault="001A313E" w:rsidP="00C42DDD">
            <w:r>
              <w:fldChar w:fldCharType="begin">
                <w:fldData xml:space="preserve">PEVuZE5vdGU+PENpdGU+PEF1dGhvcj5SYXRlYjwvQXV0aG9yPjxZZWFyPjIwMTE8L1llYXI+PFJl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YXRlYjwvQXV0aG9yPjxZZWFyPjIwMTE8L1llYXI+PFJl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1A313E">
              <w:rPr>
                <w:noProof/>
                <w:vertAlign w:val="superscript"/>
              </w:rPr>
              <w:t>691</w:t>
            </w:r>
            <w:r>
              <w:fldChar w:fldCharType="end"/>
            </w:r>
          </w:p>
        </w:tc>
      </w:tr>
      <w:tr w:rsidR="0037389B" w14:paraId="0FCFEF7A" w14:textId="77777777" w:rsidTr="00C42DDD">
        <w:tc>
          <w:tcPr>
            <w:tcW w:w="2287" w:type="dxa"/>
          </w:tcPr>
          <w:p w14:paraId="22BAF08A" w14:textId="751AA884" w:rsidR="0037389B" w:rsidRDefault="00B14C23" w:rsidP="00B14C23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aklamicin</w:t>
            </w:r>
            <w:proofErr w:type="spellEnd"/>
          </w:p>
        </w:tc>
        <w:tc>
          <w:tcPr>
            <w:tcW w:w="1364" w:type="dxa"/>
          </w:tcPr>
          <w:p w14:paraId="78AAB0C7" w14:textId="0EEA4A8F" w:rsidR="0037389B" w:rsidRDefault="00B14C23" w:rsidP="00C42DDD">
            <w:r>
              <w:t>yes</w:t>
            </w:r>
          </w:p>
        </w:tc>
        <w:tc>
          <w:tcPr>
            <w:tcW w:w="1364" w:type="dxa"/>
          </w:tcPr>
          <w:p w14:paraId="474CA98B" w14:textId="01018122" w:rsidR="0037389B" w:rsidRDefault="00B14C23" w:rsidP="00C42DDD">
            <w:r>
              <w:t>Gram pos</w:t>
            </w:r>
          </w:p>
        </w:tc>
        <w:tc>
          <w:tcPr>
            <w:tcW w:w="1141" w:type="dxa"/>
          </w:tcPr>
          <w:p w14:paraId="63111F06" w14:textId="77777777" w:rsidR="0037389B" w:rsidRDefault="0037389B" w:rsidP="00C42DDD"/>
        </w:tc>
        <w:tc>
          <w:tcPr>
            <w:tcW w:w="1141" w:type="dxa"/>
          </w:tcPr>
          <w:p w14:paraId="22E007BE" w14:textId="77777777" w:rsidR="0037389B" w:rsidRDefault="0037389B" w:rsidP="00C42DDD"/>
        </w:tc>
        <w:tc>
          <w:tcPr>
            <w:tcW w:w="2051" w:type="dxa"/>
          </w:tcPr>
          <w:p w14:paraId="0795C058" w14:textId="77777777" w:rsidR="0037389B" w:rsidRDefault="0037389B" w:rsidP="00C42DDD"/>
        </w:tc>
        <w:tc>
          <w:tcPr>
            <w:tcW w:w="1346" w:type="dxa"/>
          </w:tcPr>
          <w:p w14:paraId="1700ABEA" w14:textId="737EAF5D" w:rsidR="0037389B" w:rsidRDefault="00B14C23" w:rsidP="00C42DDD">
            <w:r>
              <w:fldChar w:fldCharType="begin">
                <w:fldData xml:space="preserve">PEVuZE5vdGU+PENpdGU+PEF1dGhvcj5JZ2FyYXNoaTwvQXV0aG9yPjxZZWFyPjIwMTE8L1llYXI+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JZ2FyYXNoaTwvQXV0aG9yPjxZZWFyPjIwMTE8L1llYXI+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14C23">
              <w:rPr>
                <w:noProof/>
                <w:vertAlign w:val="superscript"/>
              </w:rPr>
              <w:t>692</w:t>
            </w:r>
            <w:r>
              <w:fldChar w:fldCharType="end"/>
            </w:r>
          </w:p>
        </w:tc>
      </w:tr>
      <w:tr w:rsidR="00936238" w14:paraId="40F1A160" w14:textId="77777777" w:rsidTr="00C42DDD">
        <w:tc>
          <w:tcPr>
            <w:tcW w:w="2287" w:type="dxa"/>
          </w:tcPr>
          <w:p w14:paraId="318404D5" w14:textId="60DB5ED1" w:rsidR="00936238" w:rsidRDefault="000E3A9F" w:rsidP="000E3A9F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enisin</w:t>
            </w:r>
            <w:proofErr w:type="spellEnd"/>
          </w:p>
        </w:tc>
        <w:tc>
          <w:tcPr>
            <w:tcW w:w="1364" w:type="dxa"/>
          </w:tcPr>
          <w:p w14:paraId="30BA32C6" w14:textId="0F068164" w:rsidR="00936238" w:rsidRDefault="000E3A9F" w:rsidP="00C42DDD">
            <w:r>
              <w:t>yes</w:t>
            </w:r>
          </w:p>
        </w:tc>
        <w:tc>
          <w:tcPr>
            <w:tcW w:w="1364" w:type="dxa"/>
          </w:tcPr>
          <w:p w14:paraId="723AB623" w14:textId="3321C9AF" w:rsidR="00936238" w:rsidRDefault="000E3A9F" w:rsidP="00C42DDD">
            <w:r>
              <w:t>Gram pos, gram neg</w:t>
            </w:r>
          </w:p>
        </w:tc>
        <w:tc>
          <w:tcPr>
            <w:tcW w:w="1141" w:type="dxa"/>
          </w:tcPr>
          <w:p w14:paraId="516A3F3F" w14:textId="77777777" w:rsidR="00936238" w:rsidRDefault="00936238" w:rsidP="00C42DDD"/>
        </w:tc>
        <w:tc>
          <w:tcPr>
            <w:tcW w:w="1141" w:type="dxa"/>
          </w:tcPr>
          <w:p w14:paraId="74092854" w14:textId="77777777" w:rsidR="00936238" w:rsidRDefault="00936238" w:rsidP="00C42DDD"/>
        </w:tc>
        <w:tc>
          <w:tcPr>
            <w:tcW w:w="2051" w:type="dxa"/>
          </w:tcPr>
          <w:p w14:paraId="1E5D138E" w14:textId="77777777" w:rsidR="00936238" w:rsidRDefault="00936238" w:rsidP="00C42DDD"/>
        </w:tc>
        <w:tc>
          <w:tcPr>
            <w:tcW w:w="1346" w:type="dxa"/>
          </w:tcPr>
          <w:p w14:paraId="73C3FDEF" w14:textId="04CAA119" w:rsidR="00936238" w:rsidRDefault="000E3A9F" w:rsidP="00C42DDD">
            <w:r>
              <w:fldChar w:fldCharType="begin">
                <w:fldData xml:space="preserve">PEVuZE5vdGU+PENpdGU+PEF1dGhvcj5CYWluZGFyYTwvQXV0aG9yPjxZZWFyPjIwMTY8L1llYXI+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YWluZGFyYTwvQXV0aG9yPjxZZWFyPjIwMTY8L1llYXI+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0E3A9F">
              <w:rPr>
                <w:noProof/>
                <w:vertAlign w:val="superscript"/>
              </w:rPr>
              <w:t>693</w:t>
            </w:r>
            <w:r>
              <w:fldChar w:fldCharType="end"/>
            </w:r>
          </w:p>
        </w:tc>
      </w:tr>
      <w:tr w:rsidR="00936238" w14:paraId="295AFC52" w14:textId="77777777" w:rsidTr="00C42DDD">
        <w:tc>
          <w:tcPr>
            <w:tcW w:w="2287" w:type="dxa"/>
          </w:tcPr>
          <w:p w14:paraId="0DD288B6" w14:textId="2EE744E8" w:rsidR="00936238" w:rsidRDefault="00A730DE" w:rsidP="00A730DE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A33853</w:t>
            </w:r>
          </w:p>
        </w:tc>
        <w:tc>
          <w:tcPr>
            <w:tcW w:w="1364" w:type="dxa"/>
          </w:tcPr>
          <w:p w14:paraId="60D35800" w14:textId="77777777" w:rsidR="00936238" w:rsidRDefault="00936238" w:rsidP="00C42DDD"/>
        </w:tc>
        <w:tc>
          <w:tcPr>
            <w:tcW w:w="1364" w:type="dxa"/>
          </w:tcPr>
          <w:p w14:paraId="26E3E672" w14:textId="77777777" w:rsidR="00936238" w:rsidRDefault="00936238" w:rsidP="00C42DDD"/>
        </w:tc>
        <w:tc>
          <w:tcPr>
            <w:tcW w:w="1141" w:type="dxa"/>
          </w:tcPr>
          <w:p w14:paraId="100C7337" w14:textId="77777777" w:rsidR="00936238" w:rsidRDefault="00936238" w:rsidP="00C42DDD"/>
        </w:tc>
        <w:tc>
          <w:tcPr>
            <w:tcW w:w="1141" w:type="dxa"/>
          </w:tcPr>
          <w:p w14:paraId="48ACC99D" w14:textId="77777777" w:rsidR="00936238" w:rsidRDefault="00936238" w:rsidP="00C42DDD"/>
        </w:tc>
        <w:tc>
          <w:tcPr>
            <w:tcW w:w="2051" w:type="dxa"/>
          </w:tcPr>
          <w:p w14:paraId="27BF7490" w14:textId="64DE0740" w:rsidR="00936238" w:rsidRDefault="00A730DE" w:rsidP="00C42DDD">
            <w:r>
              <w:t>antiparasitic</w:t>
            </w:r>
          </w:p>
        </w:tc>
        <w:tc>
          <w:tcPr>
            <w:tcW w:w="1346" w:type="dxa"/>
          </w:tcPr>
          <w:p w14:paraId="76E77AB2" w14:textId="65CEC51B" w:rsidR="00936238" w:rsidRDefault="00A730DE" w:rsidP="00C42DDD">
            <w:r>
              <w:fldChar w:fldCharType="begin"/>
            </w:r>
            <w:r>
              <w:instrText xml:space="preserve"> ADDIN EN.CITE &lt;EndNote&gt;&lt;Cite&gt;&lt;Author&gt;Lv&lt;/Author&gt;&lt;Year&gt;2015&lt;/Year&gt;&lt;RecNum&gt;712&lt;/RecNum&gt;&lt;DisplayText&gt;&lt;style face="superscript"&gt;694&lt;/style&gt;&lt;/DisplayText&gt;&lt;record&gt;&lt;rec-number&gt;712&lt;/rec-number&gt;&lt;foreign-keys&gt;&lt;key app="EN" db-id="p5zs9pw5ltwzr3e0webppaa6ae5zxdxszf5s" timestamp="1548357698"&gt;712&lt;/key&gt;&lt;/foreign-keys&gt;&lt;ref-type name="Journal Article"&gt;17&lt;/ref-type&gt;&lt;contributors&gt;&lt;authors&gt;&lt;author&gt;Lv, M.&lt;/author&gt;&lt;author&gt;Zhao, J.&lt;/author&gt;&lt;author&gt;Deng, Z.&lt;/author&gt;&lt;author&gt;Yu, Y.&lt;/author&gt;&lt;/authors&gt;&lt;/contributors&gt;&lt;auth-address&gt;Key Laboratory of Combinatory Biosynthesis and Drug Discovery (Ministry of Education), School of Pharmaceutical Sciences, Wuhan University, 185 East Lake Road, Wuhan 430071, P. R. China.&amp;#xD;Key Laboratory of Combinatory Biosynthesis and Drug Discovery (Ministry of Education), School of Pharmaceutical Sciences, Wuhan University, 185 East Lake Road, Wuhan 430071, P. R. China. Electronic address: yu_yi@whu.edu.cn.&lt;/auth-address&gt;&lt;titles&gt;&lt;title&gt;Characterization of the Biosynthetic Gene Cluster for Benzoxazole Antibiotics A33853 Reveals Unusual Assembly Logic&lt;/title&gt;&lt;secondary-title&gt;Chem Biol&lt;/secondary-title&gt;&lt;/titles&gt;&lt;periodical&gt;&lt;full-title&gt;Chem Biol&lt;/full-title&gt;&lt;/periodical&gt;&lt;pages&gt;1313-24&lt;/pages&gt;&lt;volume&gt;22&lt;/volume&gt;&lt;number&gt;10&lt;/number&gt;&lt;keywords&gt;&lt;keyword&gt;Amino Acid Sequence&lt;/keyword&gt;&lt;keyword&gt;Anti-Bacterial Agents/*biosynthesis&lt;/keyword&gt;&lt;keyword&gt;Benzoxazoles/chemistry&lt;/keyword&gt;&lt;keyword&gt;Chromatography, High Pressure Liquid&lt;/keyword&gt;&lt;keyword&gt;Molecular Sequence Data&lt;/keyword&gt;&lt;keyword&gt;Molecular Structure&lt;/keyword&gt;&lt;keyword&gt;Multigene Family/*genetics&lt;/keyword&gt;&lt;keyword&gt;Streptomyces/*genetics/metabolism&lt;/keyword&gt;&lt;/keywords&gt;&lt;dates&gt;&lt;year&gt;2015&lt;/year&gt;&lt;pub-dates&gt;&lt;date&gt;Oct 22&lt;/date&gt;&lt;/pub-dates&gt;&lt;/dates&gt;&lt;isbn&gt;1879-1301 (Electronic)&amp;#xD;1074-5521 (Linking)&lt;/isbn&gt;&lt;accession-num&gt;26496684&lt;/accession-num&gt;&lt;urls&gt;&lt;related-urls&gt;&lt;url&gt;https://www.ncbi.nlm.nih.gov/pubmed/26496684&lt;/url&gt;&lt;/related-urls&gt;&lt;/urls&gt;&lt;electronic-resource-num&gt;10.1016/j.chembiol.2015.09.005&lt;/electronic-resource-num&gt;&lt;/record&gt;&lt;/Cite&gt;&lt;/EndNote&gt;</w:instrText>
            </w:r>
            <w:r>
              <w:fldChar w:fldCharType="separate"/>
            </w:r>
            <w:r w:rsidRPr="00A730DE">
              <w:rPr>
                <w:noProof/>
                <w:vertAlign w:val="superscript"/>
              </w:rPr>
              <w:t>694</w:t>
            </w:r>
            <w:r>
              <w:fldChar w:fldCharType="end"/>
            </w:r>
          </w:p>
        </w:tc>
      </w:tr>
      <w:tr w:rsidR="00936238" w14:paraId="68BAB488" w14:textId="77777777" w:rsidTr="00C42DDD">
        <w:tc>
          <w:tcPr>
            <w:tcW w:w="2287" w:type="dxa"/>
          </w:tcPr>
          <w:p w14:paraId="433785D7" w14:textId="4A927E3E" w:rsidR="00936238" w:rsidRDefault="00687CC8" w:rsidP="00687CC8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clizidine</w:t>
            </w:r>
            <w:proofErr w:type="spellEnd"/>
          </w:p>
        </w:tc>
        <w:tc>
          <w:tcPr>
            <w:tcW w:w="1364" w:type="dxa"/>
          </w:tcPr>
          <w:p w14:paraId="441654B5" w14:textId="77777777" w:rsidR="00936238" w:rsidRDefault="00936238" w:rsidP="00C42DDD"/>
        </w:tc>
        <w:tc>
          <w:tcPr>
            <w:tcW w:w="1364" w:type="dxa"/>
          </w:tcPr>
          <w:p w14:paraId="27BC8829" w14:textId="77777777" w:rsidR="00936238" w:rsidRDefault="00936238" w:rsidP="00C42DDD"/>
        </w:tc>
        <w:tc>
          <w:tcPr>
            <w:tcW w:w="1141" w:type="dxa"/>
          </w:tcPr>
          <w:p w14:paraId="06C04FA9" w14:textId="77777777" w:rsidR="00936238" w:rsidRDefault="00936238" w:rsidP="00C42DDD"/>
        </w:tc>
        <w:tc>
          <w:tcPr>
            <w:tcW w:w="1141" w:type="dxa"/>
          </w:tcPr>
          <w:p w14:paraId="1ABCB3CE" w14:textId="05712B1B" w:rsidR="00936238" w:rsidRDefault="00687CC8" w:rsidP="00C42DDD">
            <w:r>
              <w:t>yes</w:t>
            </w:r>
          </w:p>
        </w:tc>
        <w:tc>
          <w:tcPr>
            <w:tcW w:w="2051" w:type="dxa"/>
          </w:tcPr>
          <w:p w14:paraId="544A9C28" w14:textId="77777777" w:rsidR="00936238" w:rsidRDefault="00936238" w:rsidP="00C42DDD"/>
        </w:tc>
        <w:tc>
          <w:tcPr>
            <w:tcW w:w="1346" w:type="dxa"/>
          </w:tcPr>
          <w:p w14:paraId="4D559ED2" w14:textId="419FE889" w:rsidR="00936238" w:rsidRDefault="009276D7" w:rsidP="00C42DDD">
            <w:r>
              <w:fldChar w:fldCharType="begin"/>
            </w:r>
            <w:r>
              <w:instrText xml:space="preserve"> ADDIN EN.CITE &lt;EndNote&gt;&lt;Cite&gt;&lt;Author&gt;Izumikawa&lt;/Author&gt;&lt;Year&gt;2012&lt;/Year&gt;&lt;RecNum&gt;713&lt;/RecNum&gt;&lt;DisplayText&gt;&lt;style face="superscript"&gt;695&lt;/style&gt;&lt;/DisplayText&gt;&lt;record&gt;&lt;rec-number&gt;713&lt;/rec-number&gt;&lt;foreign-keys&gt;&lt;key app="EN" db-id="p5zs9pw5ltwzr3e0webppaa6ae5zxdxszf5s" timestamp="1548357871"&gt;713&lt;/key&gt;&lt;/foreign-keys&gt;&lt;ref-type name="Journal Article"&gt;17&lt;/ref-type&gt;&lt;contributors&gt;&lt;authors&gt;&lt;author&gt;Izumikawa, M.&lt;/author&gt;&lt;author&gt;Hosoya, T.&lt;/author&gt;&lt;author&gt;Takagi, M.&lt;/author&gt;&lt;author&gt;Shin-ya, K.&lt;/author&gt;&lt;/authors&gt;&lt;/contributors&gt;&lt;auth-address&gt;Biomedicinal Information Research Center, Japan Biological Informatics Consortium, Tokyo, Japan.&lt;/auth-address&gt;&lt;titles&gt;&lt;title&gt;A new cyclizidine analog-JBIR-102-from Saccharopolyspora sp. RL78 isolated from mangrove soil&lt;/title&gt;&lt;secondary-title&gt;J Antibiot (Tokyo)&lt;/secondary-title&gt;&lt;/titles&gt;&lt;periodical&gt;&lt;full-title&gt;J Antibiot (Tokyo)&lt;/full-title&gt;&lt;/periodical&gt;&lt;pages&gt;41-3&lt;/pages&gt;&lt;volume&gt;65&lt;/volume&gt;&lt;number&gt;1&lt;/number&gt;&lt;keywords&gt;&lt;keyword&gt;Antineoplastic Agents/chemistry/*isolation &amp;amp; purification/pharmacology&lt;/keyword&gt;&lt;keyword&gt;Cell Line, Tumor&lt;/keyword&gt;&lt;keyword&gt;Cell Survival/drug effects&lt;/keyword&gt;&lt;keyword&gt;Cyclizine/*analogs &amp;amp; derivatives/chemistry/*isolation &amp;amp; purification/pharmacology&lt;/keyword&gt;&lt;keyword&gt;Humans&lt;/keyword&gt;&lt;keyword&gt;Magnetic Resonance Spectroscopy&lt;/keyword&gt;&lt;keyword&gt;Molecular Structure&lt;/keyword&gt;&lt;keyword&gt;Optical Rotation&lt;/keyword&gt;&lt;keyword&gt;Saccharopolyspora/*chemistry&lt;/keyword&gt;&lt;keyword&gt;*Soil Microbiology&lt;/keyword&gt;&lt;keyword&gt;Spectrometry, Mass, Electrospray Ionization&lt;/keyword&gt;&lt;keyword&gt;Spectrophotometry, Ultraviolet&lt;/keyword&gt;&lt;/keywords&gt;&lt;dates&gt;&lt;year&gt;2012&lt;/year&gt;&lt;pub-dates&gt;&lt;date&gt;Jan&lt;/date&gt;&lt;/pub-dates&gt;&lt;/dates&gt;&lt;isbn&gt;0021-8820 (Print)&amp;#xD;0021-8820 (Linking)&lt;/isbn&gt;&lt;accession-num&gt;22045419&lt;/accession-num&gt;&lt;urls&gt;&lt;related-urls&gt;&lt;url&gt;https://www.ncbi.nlm.nih.gov/pubmed/22045419&lt;/url&gt;&lt;/related-urls&gt;&lt;/urls&gt;&lt;electronic-resource-num&gt;10.1038/ja.2011.99&lt;/electronic-resource-num&gt;&lt;/record&gt;&lt;/Cite&gt;&lt;/EndNote&gt;</w:instrText>
            </w:r>
            <w:r>
              <w:fldChar w:fldCharType="separate"/>
            </w:r>
            <w:r w:rsidRPr="009276D7">
              <w:rPr>
                <w:noProof/>
                <w:vertAlign w:val="superscript"/>
              </w:rPr>
              <w:t>695</w:t>
            </w:r>
            <w:r>
              <w:fldChar w:fldCharType="end"/>
            </w:r>
          </w:p>
        </w:tc>
      </w:tr>
      <w:tr w:rsidR="00936238" w14:paraId="18E1C687" w14:textId="77777777" w:rsidTr="00C42DDD">
        <w:tc>
          <w:tcPr>
            <w:tcW w:w="2287" w:type="dxa"/>
          </w:tcPr>
          <w:p w14:paraId="4B2EA329" w14:textId="2BEB259A" w:rsidR="00936238" w:rsidRDefault="0060174F" w:rsidP="00B14C23">
            <w:pPr>
              <w:rPr>
                <w:rFonts w:ascii="Calibri" w:hAnsi="Calibri" w:cs="Calibri"/>
                <w:color w:val="000000"/>
              </w:rPr>
            </w:pPr>
            <w:r w:rsidRPr="0060174F">
              <w:rPr>
                <w:rFonts w:ascii="Calibri" w:hAnsi="Calibri" w:cs="Calibri"/>
                <w:color w:val="000000"/>
              </w:rPr>
              <w:t>7-prenylisatin</w:t>
            </w:r>
          </w:p>
        </w:tc>
        <w:tc>
          <w:tcPr>
            <w:tcW w:w="1364" w:type="dxa"/>
          </w:tcPr>
          <w:p w14:paraId="57363535" w14:textId="2D243405" w:rsidR="00936238" w:rsidRDefault="0060174F" w:rsidP="00C42DDD">
            <w:r>
              <w:t>yes</w:t>
            </w:r>
          </w:p>
        </w:tc>
        <w:tc>
          <w:tcPr>
            <w:tcW w:w="1364" w:type="dxa"/>
          </w:tcPr>
          <w:p w14:paraId="55A41FDF" w14:textId="163CA5AD" w:rsidR="00936238" w:rsidRDefault="0060174F" w:rsidP="00C42DDD">
            <w:r>
              <w:t>Gram pos</w:t>
            </w:r>
          </w:p>
        </w:tc>
        <w:tc>
          <w:tcPr>
            <w:tcW w:w="1141" w:type="dxa"/>
          </w:tcPr>
          <w:p w14:paraId="1467A440" w14:textId="77777777" w:rsidR="00936238" w:rsidRDefault="00936238" w:rsidP="00C42DDD"/>
        </w:tc>
        <w:tc>
          <w:tcPr>
            <w:tcW w:w="1141" w:type="dxa"/>
          </w:tcPr>
          <w:p w14:paraId="6714F6DA" w14:textId="77777777" w:rsidR="00936238" w:rsidRDefault="00936238" w:rsidP="00C42DDD"/>
        </w:tc>
        <w:tc>
          <w:tcPr>
            <w:tcW w:w="2051" w:type="dxa"/>
          </w:tcPr>
          <w:p w14:paraId="2A4EED9A" w14:textId="77777777" w:rsidR="00936238" w:rsidRDefault="00936238" w:rsidP="00C42DDD"/>
        </w:tc>
        <w:tc>
          <w:tcPr>
            <w:tcW w:w="1346" w:type="dxa"/>
          </w:tcPr>
          <w:p w14:paraId="30FDEFB5" w14:textId="3731BBF9" w:rsidR="00936238" w:rsidRDefault="0060174F" w:rsidP="00C42DDD">
            <w:r>
              <w:fldChar w:fldCharType="begin"/>
            </w:r>
            <w:r>
              <w:instrText xml:space="preserve"> ADDIN EN.CITE &lt;EndNote&gt;&lt;Cite&gt;&lt;Author&gt;Chandra Mohana&lt;/Author&gt;&lt;Year&gt;2018&lt;/Year&gt;&lt;RecNum&gt;714&lt;/RecNum&gt;&lt;DisplayText&gt;&lt;style face="superscript"&gt;696&lt;/style&gt;&lt;/DisplayText&gt;&lt;record&gt;&lt;rec-number&gt;714&lt;/rec-number&gt;&lt;foreign-keys&gt;&lt;key app="EN" db-id="p5zs9pw5ltwzr3e0webppaa6ae5zxdxszf5s" timestamp="1548358111"&gt;714&lt;/key&gt;&lt;/foreign-keys&gt;&lt;ref-type name="Journal Article"&gt;17&lt;/ref-type&gt;&lt;contributors&gt;&lt;authors&gt;&lt;author&gt;Chandra Mohana, N.&lt;/author&gt;&lt;author&gt;Yashavantha Rao, H. C.&lt;/author&gt;&lt;author&gt;Rakshith, D.&lt;/author&gt;&lt;author&gt;Mithun, P. R.&lt;/author&gt;&lt;author&gt;Nuthan, B. R.&lt;/author&gt;&lt;author&gt;Satish, S.&lt;/author&gt;&lt;/authors&gt;&lt;/contributors&gt;&lt;auth-address&gt;Microbial Drugs Laboratory, Department of Studies in Microbiology, Manasagangotri, University of Mysore, Mysore 570006, Karnataka, India.&amp;#xD;Department of Life Sciences, Christ University, Bengaluru 560029, Karnataka, India.&lt;/auth-address&gt;&lt;titles&gt;&lt;title&gt;Omics based approach for biodiscovery of microbial natural products in antibiotic resistance era&lt;/title&gt;&lt;secondary-title&gt;J Genet Eng Biotechnol&lt;/secondary-title&gt;&lt;/titles&gt;&lt;periodical&gt;&lt;full-title&gt;J Genet Eng Biotechnol&lt;/full-title&gt;&lt;/periodical&gt;&lt;pages&gt;1-8&lt;/pages&gt;&lt;volume&gt;16&lt;/volume&gt;&lt;number&gt;1&lt;/number&gt;&lt;keywords&gt;&lt;keyword&gt;Combinatorial synthesis and antibiotics&lt;/keyword&gt;&lt;keyword&gt;Genome mining&lt;/keyword&gt;&lt;keyword&gt;Genome shuffling&lt;/keyword&gt;&lt;keyword&gt;Metabolomics&lt;/keyword&gt;&lt;/keywords&gt;&lt;dates&gt;&lt;year&gt;2018&lt;/year&gt;&lt;pub-dates&gt;&lt;date&gt;Jun&lt;/date&gt;&lt;/pub-dates&gt;&lt;/dates&gt;&lt;isbn&gt;2090-5920 (Electronic)&amp;#xD;1687-157X (Linking)&lt;/isbn&gt;&lt;accession-num&gt;30647697&lt;/accession-num&gt;&lt;urls&gt;&lt;related-urls&gt;&lt;url&gt;https://www.ncbi.nlm.nih.gov/pubmed/30647697&lt;/url&gt;&lt;/related-urls&gt;&lt;/urls&gt;&lt;custom2&gt;6296576&lt;/custom2&gt;&lt;electronic-resource-num&gt;10.1016/j.jgeb.2018.01.006&lt;/electronic-resource-num&gt;&lt;/record&gt;&lt;/Cite&gt;&lt;/EndNote&gt;</w:instrText>
            </w:r>
            <w:r>
              <w:fldChar w:fldCharType="separate"/>
            </w:r>
            <w:r w:rsidRPr="0060174F">
              <w:rPr>
                <w:noProof/>
                <w:vertAlign w:val="superscript"/>
              </w:rPr>
              <w:t>696</w:t>
            </w:r>
            <w:r>
              <w:fldChar w:fldCharType="end"/>
            </w:r>
          </w:p>
        </w:tc>
      </w:tr>
      <w:tr w:rsidR="00936238" w14:paraId="390BE760" w14:textId="77777777" w:rsidTr="00C42DDD">
        <w:tc>
          <w:tcPr>
            <w:tcW w:w="2287" w:type="dxa"/>
          </w:tcPr>
          <w:p w14:paraId="72BE5A8A" w14:textId="344295F6" w:rsidR="00936238" w:rsidRDefault="00FA3AE0" w:rsidP="00FA3AE0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remeomycin</w:t>
            </w:r>
            <w:proofErr w:type="spellEnd"/>
          </w:p>
        </w:tc>
        <w:tc>
          <w:tcPr>
            <w:tcW w:w="1364" w:type="dxa"/>
          </w:tcPr>
          <w:p w14:paraId="0BA44AE9" w14:textId="1E3BF572" w:rsidR="00936238" w:rsidRDefault="00FA3AE0" w:rsidP="00C42DDD">
            <w:r>
              <w:t>yes</w:t>
            </w:r>
          </w:p>
        </w:tc>
        <w:tc>
          <w:tcPr>
            <w:tcW w:w="1364" w:type="dxa"/>
          </w:tcPr>
          <w:p w14:paraId="38DA79FA" w14:textId="27EC52CF" w:rsidR="00936238" w:rsidRDefault="00FA3AE0" w:rsidP="00C42DDD">
            <w:r>
              <w:t>Gram pos, gram neg</w:t>
            </w:r>
          </w:p>
        </w:tc>
        <w:tc>
          <w:tcPr>
            <w:tcW w:w="1141" w:type="dxa"/>
          </w:tcPr>
          <w:p w14:paraId="3086418A" w14:textId="52619E6A" w:rsidR="00936238" w:rsidRDefault="00FA3AE0" w:rsidP="00C42DDD">
            <w:r>
              <w:t>yes</w:t>
            </w:r>
          </w:p>
        </w:tc>
        <w:tc>
          <w:tcPr>
            <w:tcW w:w="1141" w:type="dxa"/>
          </w:tcPr>
          <w:p w14:paraId="298D1D2E" w14:textId="35565808" w:rsidR="00936238" w:rsidRDefault="00FA3AE0" w:rsidP="00C42DDD">
            <w:r>
              <w:t>yes</w:t>
            </w:r>
          </w:p>
        </w:tc>
        <w:tc>
          <w:tcPr>
            <w:tcW w:w="2051" w:type="dxa"/>
          </w:tcPr>
          <w:p w14:paraId="25A54395" w14:textId="77777777" w:rsidR="00936238" w:rsidRDefault="00936238" w:rsidP="00C42DDD"/>
        </w:tc>
        <w:tc>
          <w:tcPr>
            <w:tcW w:w="1346" w:type="dxa"/>
          </w:tcPr>
          <w:p w14:paraId="501E64C0" w14:textId="72397FED" w:rsidR="00936238" w:rsidRDefault="0021210B" w:rsidP="00C42DDD">
            <w:r>
              <w:fldChar w:fldCharType="begin"/>
            </w:r>
            <w:r>
              <w:instrText xml:space="preserve"> ADDIN EN.CITE &lt;EndNote&gt;&lt;Cite&gt;&lt;Author&gt;McGuire&lt;/Author&gt;&lt;Year&gt;1995&lt;/Year&gt;&lt;RecNum&gt;715&lt;/RecNum&gt;&lt;DisplayText&gt;&lt;style face="superscript"&gt;697&lt;/style&gt;&lt;/DisplayText&gt;&lt;record&gt;&lt;rec-number&gt;715&lt;/rec-number&gt;&lt;foreign-keys&gt;&lt;key app="EN" db-id="p5zs9pw5ltwzr3e0webppaa6ae5zxdxszf5s" timestamp="1548358728"&gt;715&lt;/key&gt;&lt;/foreign-keys&gt;&lt;ref-type name="Journal Article"&gt;17&lt;/ref-type&gt;&lt;contributors&gt;&lt;authors&gt;&lt;author&gt;McGuire, J. N.&lt;/author&gt;&lt;author&gt;Wilson, S. R.&lt;/author&gt;&lt;author&gt;Rinehart, K. L.&lt;/author&gt;&lt;/authors&gt;&lt;/contributors&gt;&lt;auth-address&gt;School of Chemical Sciences, University of Illinois at Urbana-Champaign 61801, USA.&lt;/auth-address&gt;&lt;titles&gt;&lt;title&gt;Cremeomycin, a novel cytotoxic antibiotic from Streptomyces cremeus. Structure elucidation and biological activity&lt;/title&gt;&lt;secondary-title&gt;J Antibiot (Tokyo)&lt;/secondary-title&gt;&lt;/titles&gt;&lt;periodical&gt;&lt;full-title&gt;J Antibiot (Tokyo)&lt;/full-title&gt;&lt;/periodical&gt;&lt;pages&gt;516-9&lt;/pages&gt;&lt;volume&gt;48&lt;/volume&gt;&lt;number&gt;6&lt;/number&gt;&lt;keywords&gt;&lt;keyword&gt;Animals&lt;/keyword&gt;&lt;keyword&gt;Antibiotics, Antineoplastic/*chemistry/isolation &amp;amp; purification/therapeutic use&lt;/keyword&gt;&lt;keyword&gt;Azo Compounds/chemistry/isolation &amp;amp; purification/therapeutic use&lt;/keyword&gt;&lt;keyword&gt;Cyclohexanones/chemistry/isolation &amp;amp; purification/therapeutic use&lt;/keyword&gt;&lt;keyword&gt;Leukemia L1210/drug therapy&lt;/keyword&gt;&lt;keyword&gt;Molecular Structure&lt;/keyword&gt;&lt;keyword&gt;Streptomyces&lt;/keyword&gt;&lt;/keywords&gt;&lt;dates&gt;&lt;year&gt;1995&lt;/year&gt;&lt;pub-dates&gt;&lt;date&gt;Jun&lt;/date&gt;&lt;/pub-dates&gt;&lt;/dates&gt;&lt;isbn&gt;0021-8820 (Print)&amp;#xD;0021-8820 (Linking)&lt;/isbn&gt;&lt;accession-num&gt;7622439&lt;/accession-num&gt;&lt;urls&gt;&lt;related-urls&gt;&lt;url&gt;https://www.ncbi.nlm.nih.gov/pubmed/7622439&lt;/url&gt;&lt;/related-urls&gt;&lt;/urls&gt;&lt;/record&gt;&lt;/Cite&gt;&lt;/EndNote&gt;</w:instrText>
            </w:r>
            <w:r>
              <w:fldChar w:fldCharType="separate"/>
            </w:r>
            <w:r w:rsidRPr="0021210B">
              <w:rPr>
                <w:noProof/>
                <w:vertAlign w:val="superscript"/>
              </w:rPr>
              <w:t>697</w:t>
            </w:r>
            <w:r>
              <w:fldChar w:fldCharType="end"/>
            </w:r>
          </w:p>
        </w:tc>
      </w:tr>
      <w:tr w:rsidR="00936238" w14:paraId="40EFFA05" w14:textId="77777777" w:rsidTr="00C42DDD">
        <w:tc>
          <w:tcPr>
            <w:tcW w:w="2287" w:type="dxa"/>
          </w:tcPr>
          <w:p w14:paraId="600FE4B6" w14:textId="2923D1BB" w:rsidR="00936238" w:rsidRDefault="003F59B1" w:rsidP="003F59B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hlorotonil</w:t>
            </w:r>
            <w:proofErr w:type="spellEnd"/>
          </w:p>
        </w:tc>
        <w:tc>
          <w:tcPr>
            <w:tcW w:w="1364" w:type="dxa"/>
          </w:tcPr>
          <w:p w14:paraId="5CC5FEE5" w14:textId="57F94B0F" w:rsidR="00936238" w:rsidRDefault="003F59B1" w:rsidP="00C42DDD">
            <w:r>
              <w:t>yes</w:t>
            </w:r>
          </w:p>
        </w:tc>
        <w:tc>
          <w:tcPr>
            <w:tcW w:w="1364" w:type="dxa"/>
          </w:tcPr>
          <w:p w14:paraId="32D07CCC" w14:textId="77777777" w:rsidR="00936238" w:rsidRDefault="00936238" w:rsidP="00C42DDD"/>
        </w:tc>
        <w:tc>
          <w:tcPr>
            <w:tcW w:w="1141" w:type="dxa"/>
          </w:tcPr>
          <w:p w14:paraId="03505D47" w14:textId="30AD70B2" w:rsidR="00936238" w:rsidRDefault="003F59B1" w:rsidP="00C42DDD">
            <w:r>
              <w:t>yes</w:t>
            </w:r>
          </w:p>
        </w:tc>
        <w:tc>
          <w:tcPr>
            <w:tcW w:w="1141" w:type="dxa"/>
          </w:tcPr>
          <w:p w14:paraId="3D1724FD" w14:textId="77777777" w:rsidR="00936238" w:rsidRDefault="00936238" w:rsidP="00C42DDD"/>
        </w:tc>
        <w:tc>
          <w:tcPr>
            <w:tcW w:w="2051" w:type="dxa"/>
          </w:tcPr>
          <w:p w14:paraId="3BF2E098" w14:textId="77777777" w:rsidR="00936238" w:rsidRDefault="00936238" w:rsidP="00C42DDD"/>
        </w:tc>
        <w:tc>
          <w:tcPr>
            <w:tcW w:w="1346" w:type="dxa"/>
          </w:tcPr>
          <w:p w14:paraId="6F9EFA29" w14:textId="532D6AF6" w:rsidR="00936238" w:rsidRDefault="00E77D20" w:rsidP="00C42DDD">
            <w:r>
              <w:fldChar w:fldCharType="begin">
                <w:fldData xml:space="preserve">PEVuZE5vdGU+PENpdGU+PEF1dGhvcj5KdW5nbWFubjwvQXV0aG9yPjxZZWFyPjIwMTU8L1llYXI+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KdW5nbWFubjwvQXV0aG9yPjxZZWFyPjIwMTU8L1llYXI+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77D20">
              <w:rPr>
                <w:noProof/>
                <w:vertAlign w:val="superscript"/>
              </w:rPr>
              <w:t>698</w:t>
            </w:r>
            <w:r>
              <w:fldChar w:fldCharType="end"/>
            </w:r>
          </w:p>
        </w:tc>
      </w:tr>
      <w:tr w:rsidR="00936238" w14:paraId="1B1CCB68" w14:textId="77777777" w:rsidTr="00C42DDD">
        <w:tc>
          <w:tcPr>
            <w:tcW w:w="2287" w:type="dxa"/>
          </w:tcPr>
          <w:p w14:paraId="7A22DB41" w14:textId="3B81B635" w:rsidR="00936238" w:rsidRDefault="00614A9A" w:rsidP="00364EBE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nthracimycin</w:t>
            </w:r>
            <w:proofErr w:type="spellEnd"/>
          </w:p>
        </w:tc>
        <w:tc>
          <w:tcPr>
            <w:tcW w:w="1364" w:type="dxa"/>
          </w:tcPr>
          <w:p w14:paraId="2642443D" w14:textId="25BD2720" w:rsidR="00936238" w:rsidRDefault="00364EBE" w:rsidP="00C42DDD">
            <w:r>
              <w:t>yes</w:t>
            </w:r>
          </w:p>
        </w:tc>
        <w:tc>
          <w:tcPr>
            <w:tcW w:w="1364" w:type="dxa"/>
          </w:tcPr>
          <w:p w14:paraId="57409E84" w14:textId="7C60995A" w:rsidR="00936238" w:rsidRDefault="00364EBE" w:rsidP="00C42DDD">
            <w:r>
              <w:t>Gram pos</w:t>
            </w:r>
          </w:p>
        </w:tc>
        <w:tc>
          <w:tcPr>
            <w:tcW w:w="1141" w:type="dxa"/>
          </w:tcPr>
          <w:p w14:paraId="650E1D4B" w14:textId="77777777" w:rsidR="00936238" w:rsidRDefault="00936238" w:rsidP="00C42DDD"/>
        </w:tc>
        <w:tc>
          <w:tcPr>
            <w:tcW w:w="1141" w:type="dxa"/>
          </w:tcPr>
          <w:p w14:paraId="6986C34D" w14:textId="77777777" w:rsidR="00936238" w:rsidRDefault="00936238" w:rsidP="00C42DDD"/>
        </w:tc>
        <w:tc>
          <w:tcPr>
            <w:tcW w:w="2051" w:type="dxa"/>
          </w:tcPr>
          <w:p w14:paraId="71FF40E1" w14:textId="77777777" w:rsidR="00936238" w:rsidRDefault="00936238" w:rsidP="00C42DDD"/>
        </w:tc>
        <w:tc>
          <w:tcPr>
            <w:tcW w:w="1346" w:type="dxa"/>
          </w:tcPr>
          <w:p w14:paraId="6868E4C2" w14:textId="7103F837" w:rsidR="00936238" w:rsidRDefault="00326DE4" w:rsidP="00C42DDD">
            <w:r>
              <w:fldChar w:fldCharType="begin">
                <w:fldData xml:space="preserve">PEVuZE5vdGU+PENpdGU+PEF1dGhvcj5Sb2RyaWd1ZXo8L0F1dGhvcj48WWVhcj4yMDE4PC9ZZWFy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Sb2RyaWd1ZXo8L0F1dGhvcj48WWVhcj4yMDE4PC9ZZWFy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26DE4">
              <w:rPr>
                <w:noProof/>
                <w:vertAlign w:val="superscript"/>
              </w:rPr>
              <w:t>699</w:t>
            </w:r>
            <w:r>
              <w:fldChar w:fldCharType="end"/>
            </w:r>
          </w:p>
        </w:tc>
      </w:tr>
      <w:tr w:rsidR="00936238" w14:paraId="091CAB8F" w14:textId="77777777" w:rsidTr="00C42DDD">
        <w:tc>
          <w:tcPr>
            <w:tcW w:w="2287" w:type="dxa"/>
          </w:tcPr>
          <w:p w14:paraId="5ACEBD39" w14:textId="44179A5D" w:rsidR="00936238" w:rsidRDefault="005F1717" w:rsidP="00B14C23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lastRenderedPageBreak/>
              <w:t>lomofungin</w:t>
            </w:r>
          </w:p>
        </w:tc>
        <w:tc>
          <w:tcPr>
            <w:tcW w:w="1364" w:type="dxa"/>
          </w:tcPr>
          <w:p w14:paraId="483E2B11" w14:textId="261C37B7" w:rsidR="00936238" w:rsidRDefault="005F1717" w:rsidP="00C42DDD">
            <w:r>
              <w:t>yes</w:t>
            </w:r>
          </w:p>
        </w:tc>
        <w:tc>
          <w:tcPr>
            <w:tcW w:w="1364" w:type="dxa"/>
          </w:tcPr>
          <w:p w14:paraId="14071294" w14:textId="7F409D9B" w:rsidR="00936238" w:rsidRDefault="004E702C" w:rsidP="00C42DDD">
            <w:r>
              <w:t>Gram pos, gram neg</w:t>
            </w:r>
          </w:p>
        </w:tc>
        <w:tc>
          <w:tcPr>
            <w:tcW w:w="1141" w:type="dxa"/>
          </w:tcPr>
          <w:p w14:paraId="6E6084B7" w14:textId="5BA3DFDC" w:rsidR="00936238" w:rsidRDefault="004E702C" w:rsidP="00C42DDD">
            <w:r>
              <w:t>yes</w:t>
            </w:r>
          </w:p>
        </w:tc>
        <w:tc>
          <w:tcPr>
            <w:tcW w:w="1141" w:type="dxa"/>
          </w:tcPr>
          <w:p w14:paraId="07D04F3A" w14:textId="00B796BB" w:rsidR="00936238" w:rsidRDefault="004E702C" w:rsidP="00C42DDD">
            <w:r>
              <w:t>yes</w:t>
            </w:r>
          </w:p>
        </w:tc>
        <w:tc>
          <w:tcPr>
            <w:tcW w:w="2051" w:type="dxa"/>
          </w:tcPr>
          <w:p w14:paraId="5D7C2987" w14:textId="77777777" w:rsidR="00936238" w:rsidRDefault="00936238" w:rsidP="00C42DDD"/>
        </w:tc>
        <w:tc>
          <w:tcPr>
            <w:tcW w:w="1346" w:type="dxa"/>
          </w:tcPr>
          <w:p w14:paraId="7F52087D" w14:textId="2187F73D" w:rsidR="00936238" w:rsidRDefault="004E702C" w:rsidP="00C42DDD">
            <w:r>
              <w:fldChar w:fldCharType="begin"/>
            </w:r>
            <w:r>
              <w:instrText xml:space="preserve"> ADDIN EN.CITE &lt;EndNote&gt;&lt;Cite&gt;&lt;Author&gt;Johnson&lt;/Author&gt;&lt;Year&gt;1969&lt;/Year&gt;&lt;RecNum&gt;718&lt;/RecNum&gt;&lt;DisplayText&gt;&lt;style face="superscript"&gt;700&lt;/style&gt;&lt;/DisplayText&gt;&lt;record&gt;&lt;rec-number&gt;718&lt;/rec-number&gt;&lt;foreign-keys&gt;&lt;key app="EN" db-id="p5zs9pw5ltwzr3e0webppaa6ae5zxdxszf5s" timestamp="1548362103"&gt;718&lt;/key&gt;&lt;/foreign-keys&gt;&lt;ref-type name="Journal Article"&gt;17&lt;/ref-type&gt;&lt;contributors&gt;&lt;authors&gt;&lt;author&gt;Johnson, L. E.&lt;/author&gt;&lt;author&gt;Dietz, A.&lt;/author&gt;&lt;/authors&gt;&lt;/contributors&gt;&lt;titles&gt;&lt;title&gt;Lomofungin, a new antibiotic produced by Streptomyces lomondensis sp. n&lt;/title&gt;&lt;secondary-title&gt;Appl Microbiol&lt;/secondary-title&gt;&lt;/titles&gt;&lt;periodical&gt;&lt;full-title&gt;Appl Microbiol&lt;/full-title&gt;&lt;/periodical&gt;&lt;pages&gt;755-9&lt;/pages&gt;&lt;volume&gt;17&lt;/volume&gt;&lt;number&gt;5&lt;/number&gt;&lt;keywords&gt;&lt;keyword&gt;Anti-Bacterial Agents/analysis&lt;/keyword&gt;&lt;keyword&gt;Antifungal Agents/*biosynthesis/pharmacology&lt;/keyword&gt;&lt;keyword&gt;Bacteria/drug effects&lt;/keyword&gt;&lt;keyword&gt;Biological Assay&lt;/keyword&gt;&lt;keyword&gt;Chromatography, Paper&lt;/keyword&gt;&lt;keyword&gt;Culture Media&lt;/keyword&gt;&lt;keyword&gt;Fungi/drug effects&lt;/keyword&gt;&lt;keyword&gt;Hydrogen-Ion Concentration&lt;/keyword&gt;&lt;keyword&gt;Penicillium/drug effects&lt;/keyword&gt;&lt;keyword&gt;Streptomyces/cytology/isolation &amp;amp; purification/*metabolism&lt;/keyword&gt;&lt;/keywords&gt;&lt;dates&gt;&lt;year&gt;1969&lt;/year&gt;&lt;pub-dates&gt;&lt;date&gt;May&lt;/date&gt;&lt;/pub-dates&gt;&lt;/dates&gt;&lt;isbn&gt;0003-6919 (Print)&amp;#xD;0003-6919 (Linking)&lt;/isbn&gt;&lt;accession-num&gt;5785961&lt;/accession-num&gt;&lt;urls&gt;&lt;related-urls&gt;&lt;url&gt;https://www.ncbi.nlm.nih.gov/pubmed/5785961&lt;/url&gt;&lt;/related-urls&gt;&lt;/urls&gt;&lt;custom2&gt;377795&lt;/custom2&gt;&lt;/record&gt;&lt;/Cite&gt;&lt;/EndNote&gt;</w:instrText>
            </w:r>
            <w:r>
              <w:fldChar w:fldCharType="separate"/>
            </w:r>
            <w:r w:rsidRPr="004E702C">
              <w:rPr>
                <w:noProof/>
                <w:vertAlign w:val="superscript"/>
              </w:rPr>
              <w:t>700</w:t>
            </w:r>
            <w:r>
              <w:fldChar w:fldCharType="end"/>
            </w:r>
          </w:p>
        </w:tc>
      </w:tr>
      <w:tr w:rsidR="00936238" w14:paraId="2E797B89" w14:textId="77777777" w:rsidTr="00C42DDD">
        <w:tc>
          <w:tcPr>
            <w:tcW w:w="2287" w:type="dxa"/>
          </w:tcPr>
          <w:p w14:paraId="1FD6CD07" w14:textId="1F8EFADF" w:rsidR="00936238" w:rsidRDefault="00311E4E" w:rsidP="00311E4E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obosamide</w:t>
            </w:r>
            <w:proofErr w:type="spellEnd"/>
          </w:p>
        </w:tc>
        <w:tc>
          <w:tcPr>
            <w:tcW w:w="1364" w:type="dxa"/>
          </w:tcPr>
          <w:p w14:paraId="0E844383" w14:textId="77777777" w:rsidR="00936238" w:rsidRDefault="00936238" w:rsidP="00C42DDD"/>
        </w:tc>
        <w:tc>
          <w:tcPr>
            <w:tcW w:w="1364" w:type="dxa"/>
          </w:tcPr>
          <w:p w14:paraId="031EB463" w14:textId="77777777" w:rsidR="00936238" w:rsidRDefault="00936238" w:rsidP="00C42DDD"/>
        </w:tc>
        <w:tc>
          <w:tcPr>
            <w:tcW w:w="1141" w:type="dxa"/>
          </w:tcPr>
          <w:p w14:paraId="4BFAEB7E" w14:textId="77777777" w:rsidR="00936238" w:rsidRDefault="00936238" w:rsidP="00C42DDD"/>
        </w:tc>
        <w:tc>
          <w:tcPr>
            <w:tcW w:w="1141" w:type="dxa"/>
          </w:tcPr>
          <w:p w14:paraId="74291D16" w14:textId="77777777" w:rsidR="00936238" w:rsidRDefault="00936238" w:rsidP="00C42DDD"/>
        </w:tc>
        <w:tc>
          <w:tcPr>
            <w:tcW w:w="2051" w:type="dxa"/>
          </w:tcPr>
          <w:p w14:paraId="684DBD71" w14:textId="36E431ED" w:rsidR="00936238" w:rsidRDefault="00311E4E" w:rsidP="00C42DDD">
            <w:r>
              <w:t>antiparasitic</w:t>
            </w:r>
          </w:p>
        </w:tc>
        <w:tc>
          <w:tcPr>
            <w:tcW w:w="1346" w:type="dxa"/>
          </w:tcPr>
          <w:p w14:paraId="096979FC" w14:textId="5F3CD96C" w:rsidR="00936238" w:rsidRDefault="00311E4E" w:rsidP="00C42DDD">
            <w:r>
              <w:fldChar w:fldCharType="begin">
                <w:fldData xml:space="preserve">PEVuZE5vdGU+PENpdGU+PEF1dGhvcj5TY2h1bHplPC9BdXRob3I+PFllYXI+MjAxNTwvWWVhcj48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1bHplPC9BdXRob3I+PFllYXI+MjAxNTwvWWVhcj48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11E4E">
              <w:rPr>
                <w:noProof/>
                <w:vertAlign w:val="superscript"/>
              </w:rPr>
              <w:t>701</w:t>
            </w:r>
            <w:r>
              <w:fldChar w:fldCharType="end"/>
            </w:r>
          </w:p>
        </w:tc>
      </w:tr>
      <w:tr w:rsidR="009708A3" w14:paraId="1E5B3A5D" w14:textId="77777777" w:rsidTr="00C42DDD">
        <w:tc>
          <w:tcPr>
            <w:tcW w:w="2287" w:type="dxa"/>
          </w:tcPr>
          <w:p w14:paraId="07915230" w14:textId="1BE95DBD" w:rsidR="009708A3" w:rsidRDefault="004A2453" w:rsidP="004A2453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viscosin</w:t>
            </w:r>
            <w:proofErr w:type="spellEnd"/>
          </w:p>
        </w:tc>
        <w:tc>
          <w:tcPr>
            <w:tcW w:w="1364" w:type="dxa"/>
          </w:tcPr>
          <w:p w14:paraId="6D0AB1D5" w14:textId="77777777" w:rsidR="009708A3" w:rsidRDefault="009708A3" w:rsidP="00C42DDD"/>
        </w:tc>
        <w:tc>
          <w:tcPr>
            <w:tcW w:w="1364" w:type="dxa"/>
          </w:tcPr>
          <w:p w14:paraId="4E5533A3" w14:textId="77777777" w:rsidR="009708A3" w:rsidRDefault="009708A3" w:rsidP="00C42DDD"/>
        </w:tc>
        <w:tc>
          <w:tcPr>
            <w:tcW w:w="1141" w:type="dxa"/>
          </w:tcPr>
          <w:p w14:paraId="35AAC66A" w14:textId="77777777" w:rsidR="009708A3" w:rsidRDefault="009708A3" w:rsidP="00C42DDD"/>
        </w:tc>
        <w:tc>
          <w:tcPr>
            <w:tcW w:w="1141" w:type="dxa"/>
          </w:tcPr>
          <w:p w14:paraId="738A8DF2" w14:textId="77777777" w:rsidR="009708A3" w:rsidRDefault="009708A3" w:rsidP="00C42DDD"/>
        </w:tc>
        <w:tc>
          <w:tcPr>
            <w:tcW w:w="2051" w:type="dxa"/>
          </w:tcPr>
          <w:p w14:paraId="25747B05" w14:textId="7B767166" w:rsidR="009708A3" w:rsidRDefault="004A2453" w:rsidP="00C42DDD">
            <w:r>
              <w:t>surfactant</w:t>
            </w:r>
          </w:p>
        </w:tc>
        <w:tc>
          <w:tcPr>
            <w:tcW w:w="1346" w:type="dxa"/>
          </w:tcPr>
          <w:p w14:paraId="00A03D45" w14:textId="5CC26F4D" w:rsidR="009708A3" w:rsidRDefault="004A2453" w:rsidP="00C42DDD">
            <w:r>
              <w:fldChar w:fldCharType="begin">
                <w:fldData xml:space="preserve">PEVuZE5vdGU+PENpdGU+PEF1dGhvcj5Cb25uaWNoc2VuPC9BdXRob3I+PFllYXI+MjAxNTwvWWVh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b25uaWNoc2VuPC9BdXRob3I+PFllYXI+MjAxNTwvWWVh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4A2453">
              <w:rPr>
                <w:noProof/>
                <w:vertAlign w:val="superscript"/>
              </w:rPr>
              <w:t>702</w:t>
            </w:r>
            <w:r>
              <w:fldChar w:fldCharType="end"/>
            </w:r>
          </w:p>
        </w:tc>
      </w:tr>
      <w:tr w:rsidR="009708A3" w14:paraId="69AAC6FC" w14:textId="77777777" w:rsidTr="00C42DDD">
        <w:tc>
          <w:tcPr>
            <w:tcW w:w="2287" w:type="dxa"/>
          </w:tcPr>
          <w:p w14:paraId="327DC9D7" w14:textId="6261D0E3" w:rsidR="009708A3" w:rsidRDefault="00C4591F" w:rsidP="00C4591F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urachin</w:t>
            </w:r>
            <w:proofErr w:type="spellEnd"/>
          </w:p>
        </w:tc>
        <w:tc>
          <w:tcPr>
            <w:tcW w:w="1364" w:type="dxa"/>
          </w:tcPr>
          <w:p w14:paraId="1EB507F6" w14:textId="65C143D5" w:rsidR="009708A3" w:rsidRDefault="00C4591F" w:rsidP="00C42DDD">
            <w:r>
              <w:t>yes</w:t>
            </w:r>
          </w:p>
        </w:tc>
        <w:tc>
          <w:tcPr>
            <w:tcW w:w="1364" w:type="dxa"/>
          </w:tcPr>
          <w:p w14:paraId="21FF2D74" w14:textId="307DF4E3" w:rsidR="009708A3" w:rsidRDefault="00C4591F" w:rsidP="00C42DDD">
            <w:r>
              <w:t>Gram pos</w:t>
            </w:r>
          </w:p>
        </w:tc>
        <w:tc>
          <w:tcPr>
            <w:tcW w:w="1141" w:type="dxa"/>
          </w:tcPr>
          <w:p w14:paraId="557F80BF" w14:textId="25F1F21C" w:rsidR="009708A3" w:rsidRDefault="00BB0259" w:rsidP="00C42DDD">
            <w:r>
              <w:t>yes</w:t>
            </w:r>
          </w:p>
        </w:tc>
        <w:tc>
          <w:tcPr>
            <w:tcW w:w="1141" w:type="dxa"/>
          </w:tcPr>
          <w:p w14:paraId="177B15C7" w14:textId="77777777" w:rsidR="009708A3" w:rsidRDefault="009708A3" w:rsidP="00C42DDD"/>
        </w:tc>
        <w:tc>
          <w:tcPr>
            <w:tcW w:w="2051" w:type="dxa"/>
          </w:tcPr>
          <w:p w14:paraId="67FF2678" w14:textId="77777777" w:rsidR="009708A3" w:rsidRDefault="009708A3" w:rsidP="00C42DDD"/>
        </w:tc>
        <w:tc>
          <w:tcPr>
            <w:tcW w:w="1346" w:type="dxa"/>
          </w:tcPr>
          <w:p w14:paraId="4273A5C1" w14:textId="650190B5" w:rsidR="009708A3" w:rsidRDefault="00B07818" w:rsidP="00C42DDD">
            <w:r>
              <w:fldChar w:fldCharType="begin"/>
            </w:r>
            <w:r>
              <w:instrText xml:space="preserve"> ADDIN EN.CITE &lt;EndNote&gt;&lt;Cite&gt;&lt;Author&gt;Laatsch&lt;/Author&gt;&lt;Year&gt;2017&lt;/Year&gt;&lt;RecNum&gt;682&lt;/RecNum&gt;&lt;DisplayText&gt;&lt;style face="superscript"&gt;665&lt;/style&gt;&lt;/DisplayText&gt;&lt;record&gt;&lt;rec-number&gt;682&lt;/rec-number&gt;&lt;foreign-keys&gt;&lt;key app="EN" db-id="p5zs9pw5ltwzr3e0webppaa6ae5zxdxszf5s" timestamp="1548275987"&gt;682&lt;/key&gt;&lt;/foreign-keys&gt;&lt;ref-type name="Book"&gt;6&lt;/ref-type&gt;&lt;contributors&gt;&lt;authors&gt;&lt;author&gt;Laatsch, H.&lt;/author&gt;&lt;/authors&gt;&lt;/contributors&gt;&lt;titles&gt;&lt;title&gt;Antibase: The Natural Compound Indentifier&lt;/title&gt;&lt;/titles&gt;&lt;dates&gt;&lt;year&gt;2017&lt;/year&gt;&lt;/dates&gt;&lt;publisher&gt;Wiley&lt;/publisher&gt;&lt;urls&gt;&lt;/urls&gt;&lt;/record&gt;&lt;/Cite&gt;&lt;/EndNote&gt;</w:instrText>
            </w:r>
            <w:r>
              <w:fldChar w:fldCharType="separate"/>
            </w:r>
            <w:r w:rsidRPr="00B07818">
              <w:rPr>
                <w:noProof/>
                <w:vertAlign w:val="superscript"/>
              </w:rPr>
              <w:t>665</w:t>
            </w:r>
            <w:r>
              <w:fldChar w:fldCharType="end"/>
            </w:r>
          </w:p>
        </w:tc>
      </w:tr>
      <w:tr w:rsidR="009708A3" w14:paraId="3898EE90" w14:textId="77777777" w:rsidTr="00C42DDD">
        <w:tc>
          <w:tcPr>
            <w:tcW w:w="2287" w:type="dxa"/>
          </w:tcPr>
          <w:p w14:paraId="7141CC9C" w14:textId="02A86C6D" w:rsidR="009708A3" w:rsidRDefault="000D7EF4" w:rsidP="000D7EF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myxochelin</w:t>
            </w:r>
            <w:proofErr w:type="spellEnd"/>
          </w:p>
        </w:tc>
        <w:tc>
          <w:tcPr>
            <w:tcW w:w="1364" w:type="dxa"/>
          </w:tcPr>
          <w:p w14:paraId="0453778F" w14:textId="77777777" w:rsidR="009708A3" w:rsidRDefault="009708A3" w:rsidP="00C42DDD"/>
        </w:tc>
        <w:tc>
          <w:tcPr>
            <w:tcW w:w="1364" w:type="dxa"/>
          </w:tcPr>
          <w:p w14:paraId="111E63C5" w14:textId="77777777" w:rsidR="009708A3" w:rsidRDefault="009708A3" w:rsidP="00C42DDD"/>
        </w:tc>
        <w:tc>
          <w:tcPr>
            <w:tcW w:w="1141" w:type="dxa"/>
          </w:tcPr>
          <w:p w14:paraId="55E64698" w14:textId="77777777" w:rsidR="009708A3" w:rsidRDefault="009708A3" w:rsidP="00C42DDD"/>
        </w:tc>
        <w:tc>
          <w:tcPr>
            <w:tcW w:w="1141" w:type="dxa"/>
          </w:tcPr>
          <w:p w14:paraId="7E2F20BD" w14:textId="77777777" w:rsidR="009708A3" w:rsidRDefault="009708A3" w:rsidP="00C42DDD"/>
        </w:tc>
        <w:tc>
          <w:tcPr>
            <w:tcW w:w="2051" w:type="dxa"/>
          </w:tcPr>
          <w:p w14:paraId="7107E599" w14:textId="2360B314" w:rsidR="009708A3" w:rsidRDefault="000D7EF4" w:rsidP="00C42DDD">
            <w:r>
              <w:t>siderophore</w:t>
            </w:r>
          </w:p>
        </w:tc>
        <w:tc>
          <w:tcPr>
            <w:tcW w:w="1346" w:type="dxa"/>
          </w:tcPr>
          <w:p w14:paraId="570010FF" w14:textId="0C0AC396" w:rsidR="009708A3" w:rsidRDefault="00506DCE" w:rsidP="00C42DDD">
            <w:r>
              <w:fldChar w:fldCharType="begin"/>
            </w:r>
            <w:r>
              <w:instrText xml:space="preserve"> ADDIN EN.CITE &lt;EndNote&gt;&lt;Cite&gt;&lt;Author&gt;Kunze&lt;/Author&gt;&lt;Year&gt;1989&lt;/Year&gt;&lt;RecNum&gt;722&lt;/RecNum&gt;&lt;DisplayText&gt;&lt;style face="superscript"&gt;703&lt;/style&gt;&lt;/DisplayText&gt;&lt;record&gt;&lt;rec-number&gt;722&lt;/rec-number&gt;&lt;foreign-keys&gt;&lt;key app="EN" db-id="p5zs9pw5ltwzr3e0webppaa6ae5zxdxszf5s" timestamp="1548364204"&gt;722&lt;/key&gt;&lt;/foreign-keys&gt;&lt;ref-type name="Journal Article"&gt;17&lt;/ref-type&gt;&lt;contributors&gt;&lt;authors&gt;&lt;author&gt;Kunze, B.&lt;/author&gt;&lt;author&gt;Bedorf, N.&lt;/author&gt;&lt;author&gt;Kohl, W.&lt;/author&gt;&lt;author&gt;Hofle, G.&lt;/author&gt;&lt;author&gt;Reichenbach, H.&lt;/author&gt;&lt;/authors&gt;&lt;/contributors&gt;&lt;auth-address&gt;GBF, Gesellschaft fur Biotechnologische Forschung mbH, Arbeitsgruppe Sekundarstoffe aus Mikroorganismen, Braunschweig, FRG.&lt;/auth-address&gt;&lt;titles&gt;&lt;title&gt;Myxochelin A, a new iron-chelating compound from Angiococcus disciformis (Myxobacterales). Production, isolation, physico-chemical and biological properties&lt;/title&gt;&lt;secondary-title&gt;J Antibiot (Tokyo)&lt;/secondary-title&gt;&lt;/titles&gt;&lt;periodical&gt;&lt;full-title&gt;J Antibiot (Tokyo)&lt;/full-title&gt;&lt;/periodical&gt;&lt;pages&gt;14-7&lt;/pages&gt;&lt;volume&gt;42&lt;/volume&gt;&lt;number&gt;1&lt;/number&gt;&lt;keywords&gt;&lt;keyword&gt;Chemical Phenomena&lt;/keyword&gt;&lt;keyword&gt;Chemistry&lt;/keyword&gt;&lt;keyword&gt;Iron Chelating Agents/*isolation &amp;amp; purification/pharmacology&lt;/keyword&gt;&lt;keyword&gt;Lysine/*analogs &amp;amp; derivatives/isolation &amp;amp; purification/pharmacology&lt;/keyword&gt;&lt;keyword&gt;Microbial Sensitivity Tests&lt;/keyword&gt;&lt;keyword&gt;Myxococcales/*metabolism&lt;/keyword&gt;&lt;/keywords&gt;&lt;dates&gt;&lt;year&gt;1989&lt;/year&gt;&lt;pub-dates&gt;&lt;date&gt;Jan&lt;/date&gt;&lt;/pub-dates&gt;&lt;/dates&gt;&lt;isbn&gt;0021-8820 (Print)&amp;#xD;0021-8820 (Linking)&lt;/isbn&gt;&lt;accession-num&gt;2493439&lt;/accession-num&gt;&lt;urls&gt;&lt;related-urls&gt;&lt;url&gt;https://www.ncbi.nlm.nih.gov/pubmed/2493439&lt;/url&gt;&lt;/related-urls&gt;&lt;/urls&gt;&lt;/record&gt;&lt;/Cite&gt;&lt;/EndNote&gt;</w:instrText>
            </w:r>
            <w:r>
              <w:fldChar w:fldCharType="separate"/>
            </w:r>
            <w:r w:rsidRPr="00506DCE">
              <w:rPr>
                <w:noProof/>
                <w:vertAlign w:val="superscript"/>
              </w:rPr>
              <w:t>703</w:t>
            </w:r>
            <w:r>
              <w:fldChar w:fldCharType="end"/>
            </w:r>
          </w:p>
        </w:tc>
      </w:tr>
      <w:tr w:rsidR="009708A3" w14:paraId="63F8D43C" w14:textId="77777777" w:rsidTr="00C42DDD">
        <w:tc>
          <w:tcPr>
            <w:tcW w:w="2287" w:type="dxa"/>
          </w:tcPr>
          <w:p w14:paraId="425E9CE3" w14:textId="6C752744" w:rsidR="009708A3" w:rsidRDefault="00EA6B5C" w:rsidP="006F1EF6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arbamidocyclophane</w:t>
            </w:r>
            <w:proofErr w:type="spellEnd"/>
          </w:p>
        </w:tc>
        <w:tc>
          <w:tcPr>
            <w:tcW w:w="1364" w:type="dxa"/>
          </w:tcPr>
          <w:p w14:paraId="42B58F66" w14:textId="2BCC26B5" w:rsidR="009708A3" w:rsidRDefault="006F1EF6" w:rsidP="00C42DDD">
            <w:r>
              <w:t>yes</w:t>
            </w:r>
          </w:p>
        </w:tc>
        <w:tc>
          <w:tcPr>
            <w:tcW w:w="1364" w:type="dxa"/>
          </w:tcPr>
          <w:p w14:paraId="4A4B1B37" w14:textId="23C5E91E" w:rsidR="009708A3" w:rsidRDefault="006F1EF6" w:rsidP="00C42DDD">
            <w:r>
              <w:t>Gram pos</w:t>
            </w:r>
          </w:p>
        </w:tc>
        <w:tc>
          <w:tcPr>
            <w:tcW w:w="1141" w:type="dxa"/>
          </w:tcPr>
          <w:p w14:paraId="3E5FDAAE" w14:textId="77777777" w:rsidR="009708A3" w:rsidRDefault="009708A3" w:rsidP="00C42DDD"/>
        </w:tc>
        <w:tc>
          <w:tcPr>
            <w:tcW w:w="1141" w:type="dxa"/>
          </w:tcPr>
          <w:p w14:paraId="7E552CE9" w14:textId="524B6323" w:rsidR="009708A3" w:rsidRDefault="006F1EF6" w:rsidP="00C42DDD">
            <w:r>
              <w:t>yes</w:t>
            </w:r>
          </w:p>
        </w:tc>
        <w:tc>
          <w:tcPr>
            <w:tcW w:w="2051" w:type="dxa"/>
          </w:tcPr>
          <w:p w14:paraId="24A8CF79" w14:textId="77777777" w:rsidR="009708A3" w:rsidRDefault="009708A3" w:rsidP="00C42DDD"/>
        </w:tc>
        <w:tc>
          <w:tcPr>
            <w:tcW w:w="1346" w:type="dxa"/>
          </w:tcPr>
          <w:p w14:paraId="7B2C0CED" w14:textId="11985664" w:rsidR="009708A3" w:rsidRDefault="00CF2C47" w:rsidP="00C42DDD">
            <w:r>
              <w:fldChar w:fldCharType="begin">
                <w:fldData xml:space="preserve">PEVuZE5vdGU+PENpdGU+PEF1dGhvcj5CdWk8L0F1dGhvcj48WWVhcj4yMDA3PC9ZZWFyPjxSZWNO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CdWk8L0F1dGhvcj48WWVhcj4yMDA3PC9ZZWFyPjxSZWNO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CF2C47">
              <w:rPr>
                <w:noProof/>
                <w:vertAlign w:val="superscript"/>
              </w:rPr>
              <w:t>707</w:t>
            </w:r>
            <w:r>
              <w:fldChar w:fldCharType="end"/>
            </w:r>
          </w:p>
        </w:tc>
      </w:tr>
      <w:tr w:rsidR="00037153" w14:paraId="2876331F" w14:textId="77777777" w:rsidTr="00C42DDD">
        <w:tc>
          <w:tcPr>
            <w:tcW w:w="2287" w:type="dxa"/>
          </w:tcPr>
          <w:p w14:paraId="07B4583B" w14:textId="3AB20BD0" w:rsidR="00037153" w:rsidRDefault="00E556C5" w:rsidP="00E556C5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ralsolamycin</w:t>
            </w:r>
            <w:proofErr w:type="spellEnd"/>
          </w:p>
        </w:tc>
        <w:tc>
          <w:tcPr>
            <w:tcW w:w="1364" w:type="dxa"/>
          </w:tcPr>
          <w:p w14:paraId="2CA98BD4" w14:textId="77777777" w:rsidR="00037153" w:rsidRDefault="00037153" w:rsidP="00C42DDD"/>
        </w:tc>
        <w:tc>
          <w:tcPr>
            <w:tcW w:w="1364" w:type="dxa"/>
          </w:tcPr>
          <w:p w14:paraId="7F6606EC" w14:textId="77777777" w:rsidR="00037153" w:rsidRDefault="00037153" w:rsidP="00C42DDD"/>
        </w:tc>
        <w:tc>
          <w:tcPr>
            <w:tcW w:w="1141" w:type="dxa"/>
          </w:tcPr>
          <w:p w14:paraId="082493CF" w14:textId="77777777" w:rsidR="00037153" w:rsidRDefault="00037153" w:rsidP="00C42DDD"/>
        </w:tc>
        <w:tc>
          <w:tcPr>
            <w:tcW w:w="1141" w:type="dxa"/>
          </w:tcPr>
          <w:p w14:paraId="7E471A47" w14:textId="77777777" w:rsidR="00037153" w:rsidRDefault="00037153" w:rsidP="00C42DDD"/>
        </w:tc>
        <w:tc>
          <w:tcPr>
            <w:tcW w:w="2051" w:type="dxa"/>
          </w:tcPr>
          <w:p w14:paraId="08C80AD6" w14:textId="67D762E8" w:rsidR="00037153" w:rsidRDefault="003C17D4" w:rsidP="00C42DDD">
            <w:r>
              <w:t>Invasion of fungus</w:t>
            </w:r>
          </w:p>
        </w:tc>
        <w:tc>
          <w:tcPr>
            <w:tcW w:w="1346" w:type="dxa"/>
          </w:tcPr>
          <w:p w14:paraId="7D545CB9" w14:textId="1FA12D4D" w:rsidR="00037153" w:rsidRDefault="003C17D4" w:rsidP="00C42DDD">
            <w:r>
              <w:fldChar w:fldCharType="begin">
                <w:fldData xml:space="preserve">PEVuZE5vdGU+PENpdGU+PEF1dGhvcj5TcHJha2VyPC9BdXRob3I+PFllYXI+MjAxNjwvWWVhcj48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cHJha2VyPC9BdXRob3I+PFllYXI+MjAxNjwvWWVhcj48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3C17D4">
              <w:rPr>
                <w:noProof/>
                <w:vertAlign w:val="superscript"/>
              </w:rPr>
              <w:t>709</w:t>
            </w:r>
            <w:r>
              <w:fldChar w:fldCharType="end"/>
            </w:r>
          </w:p>
        </w:tc>
      </w:tr>
      <w:tr w:rsidR="00037153" w14:paraId="08C7D525" w14:textId="77777777" w:rsidTr="00C42DDD">
        <w:tc>
          <w:tcPr>
            <w:tcW w:w="2287" w:type="dxa"/>
          </w:tcPr>
          <w:p w14:paraId="48F7420D" w14:textId="297B65BC" w:rsidR="00037153" w:rsidRDefault="00B406B0" w:rsidP="00B406B0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Zunyi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a</w:t>
            </w:r>
          </w:p>
        </w:tc>
        <w:tc>
          <w:tcPr>
            <w:tcW w:w="1364" w:type="dxa"/>
          </w:tcPr>
          <w:p w14:paraId="50ADBB52" w14:textId="6E37DBD8" w:rsidR="00037153" w:rsidRDefault="00B406B0" w:rsidP="00C42DDD">
            <w:r>
              <w:t>yes</w:t>
            </w:r>
          </w:p>
        </w:tc>
        <w:tc>
          <w:tcPr>
            <w:tcW w:w="1364" w:type="dxa"/>
          </w:tcPr>
          <w:p w14:paraId="33F82762" w14:textId="1D6958E0" w:rsidR="00037153" w:rsidRDefault="00B406B0" w:rsidP="00C42DDD">
            <w:r>
              <w:t>Gram pos</w:t>
            </w:r>
          </w:p>
        </w:tc>
        <w:tc>
          <w:tcPr>
            <w:tcW w:w="1141" w:type="dxa"/>
          </w:tcPr>
          <w:p w14:paraId="520BB856" w14:textId="77777777" w:rsidR="00037153" w:rsidRDefault="00037153" w:rsidP="00C42DDD"/>
        </w:tc>
        <w:tc>
          <w:tcPr>
            <w:tcW w:w="1141" w:type="dxa"/>
          </w:tcPr>
          <w:p w14:paraId="26AB9E00" w14:textId="77777777" w:rsidR="00037153" w:rsidRDefault="00037153" w:rsidP="00C42DDD"/>
        </w:tc>
        <w:tc>
          <w:tcPr>
            <w:tcW w:w="2051" w:type="dxa"/>
          </w:tcPr>
          <w:p w14:paraId="20D928EA" w14:textId="77777777" w:rsidR="00037153" w:rsidRDefault="00037153" w:rsidP="00C42DDD"/>
        </w:tc>
        <w:tc>
          <w:tcPr>
            <w:tcW w:w="1346" w:type="dxa"/>
          </w:tcPr>
          <w:p w14:paraId="4603545A" w14:textId="5CA14DB5" w:rsidR="00037153" w:rsidRDefault="00AD2F54" w:rsidP="00C42DDD">
            <w:r>
              <w:fldChar w:fldCharType="begin"/>
            </w:r>
            <w:r>
              <w:instrText xml:space="preserve"> ADDIN EN.CITE &lt;EndNote&gt;&lt;Cite&gt;&lt;Author&gt;Kojiri&lt;/Author&gt;&lt;Year&gt;1995&lt;/Year&gt;&lt;RecNum&gt;729&lt;/RecNum&gt;&lt;DisplayText&gt;&lt;style face="superscript"&gt;710&lt;/style&gt;&lt;/DisplayText&gt;&lt;record&gt;&lt;rec-number&gt;729&lt;/rec-number&gt;&lt;foreign-keys&gt;&lt;key app="EN" db-id="p5zs9pw5ltwzr3e0webppaa6ae5zxdxszf5s" timestamp="1548366298"&gt;729&lt;/key&gt;&lt;/foreign-keys&gt;&lt;ref-type name="Journal Article"&gt;17&lt;/ref-type&gt;&lt;contributors&gt;&lt;authors&gt;&lt;author&gt;Kojiri, K.&lt;/author&gt;&lt;author&gt;Nakajima, S.&lt;/author&gt;&lt;author&gt;Fuse, A.&lt;/author&gt;&lt;author&gt;Suzuki, H.&lt;/author&gt;&lt;author&gt;Suda, H.&lt;/author&gt;&lt;/authors&gt;&lt;/contributors&gt;&lt;auth-address&gt;Exploratory Research Laboratories, Tsukuba Research Institute, Banyu Pharmaceutical Co, Ltd, Japan.&lt;/auth-address&gt;&lt;titles&gt;&lt;title&gt;BE-24566B, a new antibiotic produced by Streptomyces violaceusniger&lt;/title&gt;&lt;secondary-title&gt;J Antibiot (Tokyo)&lt;/secondary-title&gt;&lt;/titles&gt;&lt;periodical&gt;&lt;full-title&gt;J Antibiot (Tokyo)&lt;/full-title&gt;&lt;/periodical&gt;&lt;pages&gt;1506-8&lt;/pages&gt;&lt;volume&gt;48&lt;/volume&gt;&lt;number&gt;12&lt;/number&gt;&lt;keywords&gt;&lt;keyword&gt;Anthraquinones/pharmacology&lt;/keyword&gt;&lt;keyword&gt;Anti-Bacterial Agents/*pharmacology&lt;/keyword&gt;&lt;keyword&gt;Bacillus cereus/drug effects&lt;/keyword&gt;&lt;keyword&gt;Bacillus subtilis/drug effects&lt;/keyword&gt;&lt;keyword&gt;Enterococcus faecalis/drug effects&lt;/keyword&gt;&lt;keyword&gt;Magnetic Resonance Spectroscopy&lt;/keyword&gt;&lt;keyword&gt;Micrococcus luteus/drug effects&lt;/keyword&gt;&lt;keyword&gt;Staphylococcus aureus/drug effects&lt;/keyword&gt;&lt;keyword&gt;Streptococcus/drug effects&lt;/keyword&gt;&lt;keyword&gt;Streptomyces/*metabolism&lt;/keyword&gt;&lt;/keywords&gt;&lt;dates&gt;&lt;year&gt;1995&lt;/year&gt;&lt;pub-dates&gt;&lt;date&gt;Dec&lt;/date&gt;&lt;/pub-dates&gt;&lt;/dates&gt;&lt;isbn&gt;0021-8820 (Print)&amp;#xD;0021-8820 (Linking)&lt;/isbn&gt;&lt;accession-num&gt;8557611&lt;/accession-num&gt;&lt;urls&gt;&lt;related-urls&gt;&lt;url&gt;https://www.ncbi.nlm.nih.gov/pubmed/8557611&lt;/url&gt;&lt;/related-urls&gt;&lt;/urls&gt;&lt;/record&gt;&lt;/Cite&gt;&lt;/EndNote&gt;</w:instrText>
            </w:r>
            <w:r>
              <w:fldChar w:fldCharType="separate"/>
            </w:r>
            <w:r w:rsidRPr="00AD2F54">
              <w:rPr>
                <w:noProof/>
                <w:vertAlign w:val="superscript"/>
              </w:rPr>
              <w:t>710</w:t>
            </w:r>
            <w:r>
              <w:fldChar w:fldCharType="end"/>
            </w:r>
          </w:p>
        </w:tc>
      </w:tr>
      <w:tr w:rsidR="00037153" w14:paraId="79021539" w14:textId="77777777" w:rsidTr="00C42DDD">
        <w:tc>
          <w:tcPr>
            <w:tcW w:w="2287" w:type="dxa"/>
          </w:tcPr>
          <w:p w14:paraId="19A64592" w14:textId="12A2186C" w:rsidR="00037153" w:rsidRDefault="00D660B8" w:rsidP="00D660B8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haliamide</w:t>
            </w:r>
            <w:proofErr w:type="spellEnd"/>
          </w:p>
        </w:tc>
        <w:tc>
          <w:tcPr>
            <w:tcW w:w="1364" w:type="dxa"/>
          </w:tcPr>
          <w:p w14:paraId="1AC7A225" w14:textId="77777777" w:rsidR="00037153" w:rsidRDefault="00037153" w:rsidP="00C42DDD"/>
        </w:tc>
        <w:tc>
          <w:tcPr>
            <w:tcW w:w="1364" w:type="dxa"/>
          </w:tcPr>
          <w:p w14:paraId="77A43071" w14:textId="77777777" w:rsidR="00037153" w:rsidRDefault="00037153" w:rsidP="00C42DDD"/>
        </w:tc>
        <w:tc>
          <w:tcPr>
            <w:tcW w:w="1141" w:type="dxa"/>
          </w:tcPr>
          <w:p w14:paraId="70E3586F" w14:textId="77777777" w:rsidR="00037153" w:rsidRDefault="00037153" w:rsidP="00C42DDD"/>
        </w:tc>
        <w:tc>
          <w:tcPr>
            <w:tcW w:w="1141" w:type="dxa"/>
          </w:tcPr>
          <w:p w14:paraId="5CC47E0D" w14:textId="495C70AC" w:rsidR="00037153" w:rsidRDefault="00D660B8" w:rsidP="00C42DDD">
            <w:r>
              <w:t>yes</w:t>
            </w:r>
          </w:p>
        </w:tc>
        <w:tc>
          <w:tcPr>
            <w:tcW w:w="2051" w:type="dxa"/>
          </w:tcPr>
          <w:p w14:paraId="7924AFEE" w14:textId="77777777" w:rsidR="00037153" w:rsidRDefault="00037153" w:rsidP="00C42DDD"/>
        </w:tc>
        <w:tc>
          <w:tcPr>
            <w:tcW w:w="1346" w:type="dxa"/>
          </w:tcPr>
          <w:p w14:paraId="0F7E3D4B" w14:textId="5980DB12" w:rsidR="00037153" w:rsidRDefault="00A51807" w:rsidP="00C42DDD">
            <w:r>
              <w:fldChar w:fldCharType="begin">
                <w:fldData xml:space="preserve">PEVuZE5vdGU+PENpdGU+PEF1dGhvcj5BbW91dHppYXM8L0F1dGhvcj48WWVhcj4yMDE2PC9ZZWFy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BbW91dHppYXM8L0F1dGhvcj48WWVhcj4yMDE2PC9ZZWFy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A51807">
              <w:rPr>
                <w:noProof/>
                <w:vertAlign w:val="superscript"/>
              </w:rPr>
              <w:t>711</w:t>
            </w:r>
            <w:r>
              <w:fldChar w:fldCharType="end"/>
            </w:r>
          </w:p>
        </w:tc>
      </w:tr>
      <w:tr w:rsidR="00037153" w14:paraId="5A32C1D0" w14:textId="77777777" w:rsidTr="00C42DDD">
        <w:tc>
          <w:tcPr>
            <w:tcW w:w="2287" w:type="dxa"/>
          </w:tcPr>
          <w:p w14:paraId="585B482D" w14:textId="2E5BBE9C" w:rsidR="00037153" w:rsidRDefault="00A51807" w:rsidP="00A51807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hienodolin</w:t>
            </w:r>
            <w:proofErr w:type="spellEnd"/>
          </w:p>
        </w:tc>
        <w:tc>
          <w:tcPr>
            <w:tcW w:w="1364" w:type="dxa"/>
          </w:tcPr>
          <w:p w14:paraId="40ECBACB" w14:textId="77777777" w:rsidR="00037153" w:rsidRDefault="00037153" w:rsidP="00C42DDD"/>
        </w:tc>
        <w:tc>
          <w:tcPr>
            <w:tcW w:w="1364" w:type="dxa"/>
          </w:tcPr>
          <w:p w14:paraId="54C6CC6B" w14:textId="77777777" w:rsidR="00037153" w:rsidRDefault="00037153" w:rsidP="00C42DDD"/>
        </w:tc>
        <w:tc>
          <w:tcPr>
            <w:tcW w:w="1141" w:type="dxa"/>
          </w:tcPr>
          <w:p w14:paraId="699D1A6E" w14:textId="77777777" w:rsidR="00037153" w:rsidRDefault="00037153" w:rsidP="00C42DDD"/>
        </w:tc>
        <w:tc>
          <w:tcPr>
            <w:tcW w:w="1141" w:type="dxa"/>
          </w:tcPr>
          <w:p w14:paraId="4B0BEDF0" w14:textId="77777777" w:rsidR="00037153" w:rsidRDefault="00037153" w:rsidP="00C42DDD"/>
        </w:tc>
        <w:tc>
          <w:tcPr>
            <w:tcW w:w="2051" w:type="dxa"/>
          </w:tcPr>
          <w:p w14:paraId="23B3F352" w14:textId="0CE4E557" w:rsidR="00037153" w:rsidRDefault="00A51807" w:rsidP="00C42DDD">
            <w:r>
              <w:t>Plant growth regulation</w:t>
            </w:r>
          </w:p>
        </w:tc>
        <w:tc>
          <w:tcPr>
            <w:tcW w:w="1346" w:type="dxa"/>
          </w:tcPr>
          <w:p w14:paraId="498A502E" w14:textId="165C34B3" w:rsidR="00037153" w:rsidRDefault="00A51807" w:rsidP="00C42DDD">
            <w:r>
              <w:fldChar w:fldCharType="begin"/>
            </w:r>
            <w:r>
              <w:instrText xml:space="preserve"> ADDIN EN.CITE &lt;EndNote&gt;&lt;Cite&gt;&lt;Author&gt;Milbredt&lt;/Author&gt;&lt;Year&gt;2014&lt;/Year&gt;&lt;RecNum&gt;731&lt;/RecNum&gt;&lt;DisplayText&gt;&lt;style face="superscript"&gt;712&lt;/style&gt;&lt;/DisplayText&gt;&lt;record&gt;&lt;rec-number&gt;731&lt;/rec-number&gt;&lt;foreign-keys&gt;&lt;key app="EN" db-id="p5zs9pw5ltwzr3e0webppaa6ae5zxdxszf5s" timestamp="1548367512"&gt;731&lt;/key&gt;&lt;/foreign-keys&gt;&lt;ref-type name="Journal Article"&gt;17&lt;/ref-type&gt;&lt;contributors&gt;&lt;authors&gt;&lt;author&gt;Milbredt, D.&lt;/author&gt;&lt;author&gt;Patallo, E. P.&lt;/author&gt;&lt;author&gt;van Pee, K. H.&lt;/author&gt;&lt;/authors&gt;&lt;/contributors&gt;&lt;auth-address&gt;Professur fur Allgemeine Biochemie, Technische Universitat Dresden, 01062 Dresden (Germany).&lt;/auth-address&gt;&lt;titles&gt;&lt;title&gt;A tryptophan 6-halogenase and an amidotransferase are involved in thienodolin biosynthesis&lt;/title&gt;&lt;secondary-title&gt;Chembiochem&lt;/secondary-title&gt;&lt;/titles&gt;&lt;periodical&gt;&lt;full-title&gt;Chembiochem&lt;/full-title&gt;&lt;/periodical&gt;&lt;pages&gt;1011-20&lt;/pages&gt;&lt;volume&gt;15&lt;/volume&gt;&lt;number&gt;7&lt;/number&gt;&lt;keywords&gt;&lt;keyword&gt;Amino Acid Oxidoreductases/genetics/*metabolism&lt;/keyword&gt;&lt;keyword&gt;Cloning, Molecular&lt;/keyword&gt;&lt;keyword&gt;Indoles/chemistry/*metabolism&lt;/keyword&gt;&lt;keyword&gt;Multigene Family&lt;/keyword&gt;&lt;keyword&gt;Open Reading Frames&lt;/keyword&gt;&lt;keyword&gt;Oxidoreductases/genetics/*metabolism&lt;/keyword&gt;&lt;keyword&gt;Recombinant Proteins/biosynthesis/genetics&lt;/keyword&gt;&lt;keyword&gt;Streptomyces/enzymology/*genetics&lt;/keyword&gt;&lt;keyword&gt;Thiophenes/chemistry/*metabolism&lt;/keyword&gt;&lt;keyword&gt;amidotransferases&lt;/keyword&gt;&lt;keyword&gt;biosynthesis&lt;/keyword&gt;&lt;keyword&gt;halogenation&lt;/keyword&gt;&lt;keyword&gt;natural products&lt;/keyword&gt;&lt;keyword&gt;thienodolin&lt;/keyword&gt;&lt;keyword&gt;tryptophan halogenases&lt;/keyword&gt;&lt;/keywords&gt;&lt;dates&gt;&lt;year&gt;2014&lt;/year&gt;&lt;pub-dates&gt;&lt;date&gt;May 5&lt;/date&gt;&lt;/pub-dates&gt;&lt;/dates&gt;&lt;isbn&gt;1439-7633 (Electronic)&amp;#xD;1439-4227 (Linking)&lt;/isbn&gt;&lt;accession-num&gt;24692213&lt;/accession-num&gt;&lt;urls&gt;&lt;related-urls&gt;&lt;url&gt;https://www.ncbi.nlm.nih.gov/pubmed/24692213&lt;/url&gt;&lt;/related-urls&gt;&lt;/urls&gt;&lt;electronic-resource-num&gt;10.1002/cbic.201400016&lt;/electronic-resource-num&gt;&lt;/record&gt;&lt;/Cite&gt;&lt;/EndNote&gt;</w:instrText>
            </w:r>
            <w:r>
              <w:fldChar w:fldCharType="separate"/>
            </w:r>
            <w:r w:rsidRPr="00A51807">
              <w:rPr>
                <w:noProof/>
                <w:vertAlign w:val="superscript"/>
              </w:rPr>
              <w:t>712</w:t>
            </w:r>
            <w:r>
              <w:fldChar w:fldCharType="end"/>
            </w:r>
          </w:p>
        </w:tc>
      </w:tr>
      <w:tr w:rsidR="00037153" w14:paraId="1C26EEE6" w14:textId="77777777" w:rsidTr="00C42DDD">
        <w:tc>
          <w:tcPr>
            <w:tcW w:w="2287" w:type="dxa"/>
          </w:tcPr>
          <w:p w14:paraId="3DE659AC" w14:textId="00E56E78" w:rsidR="00037153" w:rsidRDefault="00B612A3" w:rsidP="00B612A3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uncialamycin</w:t>
            </w:r>
            <w:proofErr w:type="spellEnd"/>
          </w:p>
        </w:tc>
        <w:tc>
          <w:tcPr>
            <w:tcW w:w="1364" w:type="dxa"/>
          </w:tcPr>
          <w:p w14:paraId="490AF613" w14:textId="75947FD5" w:rsidR="00037153" w:rsidRDefault="00B612A3" w:rsidP="00C42DDD">
            <w:r>
              <w:t>yes</w:t>
            </w:r>
          </w:p>
        </w:tc>
        <w:tc>
          <w:tcPr>
            <w:tcW w:w="1364" w:type="dxa"/>
          </w:tcPr>
          <w:p w14:paraId="448F0188" w14:textId="18E10A42" w:rsidR="00037153" w:rsidRDefault="00B612A3" w:rsidP="00C42DDD">
            <w:r>
              <w:t>Gram pos, gram neg</w:t>
            </w:r>
          </w:p>
        </w:tc>
        <w:tc>
          <w:tcPr>
            <w:tcW w:w="1141" w:type="dxa"/>
          </w:tcPr>
          <w:p w14:paraId="3D3A94F3" w14:textId="77777777" w:rsidR="00037153" w:rsidRDefault="00037153" w:rsidP="00C42DDD"/>
        </w:tc>
        <w:tc>
          <w:tcPr>
            <w:tcW w:w="1141" w:type="dxa"/>
          </w:tcPr>
          <w:p w14:paraId="0B710041" w14:textId="77777777" w:rsidR="00037153" w:rsidRDefault="00037153" w:rsidP="00C42DDD"/>
        </w:tc>
        <w:tc>
          <w:tcPr>
            <w:tcW w:w="2051" w:type="dxa"/>
          </w:tcPr>
          <w:p w14:paraId="09236627" w14:textId="77777777" w:rsidR="00037153" w:rsidRDefault="00037153" w:rsidP="00C42DDD"/>
        </w:tc>
        <w:tc>
          <w:tcPr>
            <w:tcW w:w="1346" w:type="dxa"/>
          </w:tcPr>
          <w:p w14:paraId="2E12A3E9" w14:textId="31011770" w:rsidR="00037153" w:rsidRDefault="00903C57" w:rsidP="00C42DDD">
            <w:r>
              <w:fldChar w:fldCharType="begin"/>
            </w:r>
            <w:r>
              <w:instrText xml:space="preserve"> ADDIN EN.CITE &lt;EndNote&gt;&lt;Cite&gt;&lt;Author&gt;Davies&lt;/Author&gt;&lt;Year&gt;2005&lt;/Year&gt;&lt;RecNum&gt;732&lt;/RecNum&gt;&lt;DisplayText&gt;&lt;style face="superscript"&gt;713&lt;/style&gt;&lt;/DisplayText&gt;&lt;record&gt;&lt;rec-number&gt;732&lt;/rec-number&gt;&lt;foreign-keys&gt;&lt;key app="EN" db-id="p5zs9pw5ltwzr3e0webppaa6ae5zxdxszf5s" timestamp="1548367773"&gt;732&lt;/key&gt;&lt;/foreign-keys&gt;&lt;ref-type name="Journal Article"&gt;17&lt;/ref-type&gt;&lt;contributors&gt;&lt;authors&gt;&lt;author&gt;Davies, J.&lt;/author&gt;&lt;author&gt;Wang, H.&lt;/author&gt;&lt;author&gt;Taylor, T.&lt;/author&gt;&lt;author&gt;Warabi, K.&lt;/author&gt;&lt;author&gt;Huang, X. H.&lt;/author&gt;&lt;author&gt;Andersen, R. J.&lt;/author&gt;&lt;/authors&gt;&lt;/contributors&gt;&lt;auth-address&gt;Life Sciences Institute, Department of Microbiology and Immunology, University of British Columbia, Vancouver, British Columbia, Canada V6T 1Z1.&lt;/auth-address&gt;&lt;titles&gt;&lt;title&gt;Uncialamycin, a new enediyne antibiotic&lt;/title&gt;&lt;secondary-title&gt;Org Lett&lt;/secondary-title&gt;&lt;/titles&gt;&lt;periodical&gt;&lt;full-title&gt;Org Lett&lt;/full-title&gt;&lt;/periodical&gt;&lt;pages&gt;5233-6&lt;/pages&gt;&lt;volume&gt;7&lt;/volume&gt;&lt;number&gt;23&lt;/number&gt;&lt;keywords&gt;&lt;keyword&gt;*Anthraquinones/chemical synthesis/chemistry/pharmacology&lt;/keyword&gt;&lt;keyword&gt;*Anti-Bacterial Agents/chemical synthesis/chemistry/pharmacology&lt;/keyword&gt;&lt;keyword&gt;Bacteria/*drug effects&lt;/keyword&gt;&lt;keyword&gt;Burkholderia cepacia/*drug effects&lt;/keyword&gt;&lt;keyword&gt;Cystic Fibrosis/epidemiology/mortality&lt;/keyword&gt;&lt;keyword&gt;Humans&lt;/keyword&gt;&lt;keyword&gt;Molecular Structure&lt;/keyword&gt;&lt;keyword&gt;Streptomyces/*chemistry&lt;/keyword&gt;&lt;/keywords&gt;&lt;dates&gt;&lt;year&gt;2005&lt;/year&gt;&lt;pub-dates&gt;&lt;date&gt;Nov 10&lt;/date&gt;&lt;/pub-dates&gt;&lt;/dates&gt;&lt;isbn&gt;1523-7060 (Print)&amp;#xD;1523-7052 (Linking)&lt;/isbn&gt;&lt;accession-num&gt;16268546&lt;/accession-num&gt;&lt;urls&gt;&lt;related-urls&gt;&lt;url&gt;https://www.ncbi.nlm.nih.gov/pubmed/16268546&lt;/url&gt;&lt;/related-urls&gt;&lt;/urls&gt;&lt;electronic-resource-num&gt;10.1021/ol052081f&lt;/electronic-resource-num&gt;&lt;/record&gt;&lt;/Cite&gt;&lt;/EndNote&gt;</w:instrText>
            </w:r>
            <w:r>
              <w:fldChar w:fldCharType="separate"/>
            </w:r>
            <w:r w:rsidRPr="00903C57">
              <w:rPr>
                <w:noProof/>
                <w:vertAlign w:val="superscript"/>
              </w:rPr>
              <w:t>713</w:t>
            </w:r>
            <w:r>
              <w:fldChar w:fldCharType="end"/>
            </w:r>
          </w:p>
        </w:tc>
      </w:tr>
      <w:tr w:rsidR="00037153" w14:paraId="6A5E7186" w14:textId="77777777" w:rsidTr="00C42DDD">
        <w:tc>
          <w:tcPr>
            <w:tcW w:w="2287" w:type="dxa"/>
          </w:tcPr>
          <w:p w14:paraId="7BE79F3E" w14:textId="526249D5" w:rsidR="00037153" w:rsidRDefault="007C7A2C" w:rsidP="007C7A2C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iancimycin</w:t>
            </w:r>
            <w:proofErr w:type="spellEnd"/>
          </w:p>
        </w:tc>
        <w:tc>
          <w:tcPr>
            <w:tcW w:w="1364" w:type="dxa"/>
          </w:tcPr>
          <w:p w14:paraId="7FD4FA3E" w14:textId="77777777" w:rsidR="00037153" w:rsidRDefault="00037153" w:rsidP="00C42DDD"/>
        </w:tc>
        <w:tc>
          <w:tcPr>
            <w:tcW w:w="1364" w:type="dxa"/>
          </w:tcPr>
          <w:p w14:paraId="28910BF2" w14:textId="77777777" w:rsidR="00037153" w:rsidRDefault="00037153" w:rsidP="00C42DDD"/>
        </w:tc>
        <w:tc>
          <w:tcPr>
            <w:tcW w:w="1141" w:type="dxa"/>
          </w:tcPr>
          <w:p w14:paraId="5F83FA49" w14:textId="77777777" w:rsidR="00037153" w:rsidRDefault="00037153" w:rsidP="00C42DDD"/>
        </w:tc>
        <w:tc>
          <w:tcPr>
            <w:tcW w:w="1141" w:type="dxa"/>
          </w:tcPr>
          <w:p w14:paraId="6525A546" w14:textId="60D7FD74" w:rsidR="00037153" w:rsidRDefault="007C7A2C" w:rsidP="00C42DDD">
            <w:r>
              <w:t>yes</w:t>
            </w:r>
          </w:p>
        </w:tc>
        <w:tc>
          <w:tcPr>
            <w:tcW w:w="2051" w:type="dxa"/>
          </w:tcPr>
          <w:p w14:paraId="704257B4" w14:textId="77777777" w:rsidR="00037153" w:rsidRDefault="00037153" w:rsidP="00C42DDD"/>
        </w:tc>
        <w:tc>
          <w:tcPr>
            <w:tcW w:w="1346" w:type="dxa"/>
          </w:tcPr>
          <w:p w14:paraId="3C2B7619" w14:textId="1F722F75" w:rsidR="00037153" w:rsidRDefault="007C7A2C" w:rsidP="00C42DDD">
            <w:r>
              <w:fldChar w:fldCharType="begin">
                <w:fldData xml:space="preserve">PEVuZE5vdGU+PENpdGU+PEF1dGhvcj5MaXU8L0F1dGhvcj48WWVhcj4yMDE4PC9ZZWFyPjxSZWNO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MaXU8L0F1dGhvcj48WWVhcj4yMDE4PC9ZZWFyPjxSZWNO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7C7A2C">
              <w:rPr>
                <w:noProof/>
                <w:vertAlign w:val="superscript"/>
              </w:rPr>
              <w:t>714</w:t>
            </w:r>
            <w:r>
              <w:fldChar w:fldCharType="end"/>
            </w:r>
          </w:p>
        </w:tc>
      </w:tr>
      <w:tr w:rsidR="00167B19" w14:paraId="6C0664BD" w14:textId="77777777" w:rsidTr="00C42DDD">
        <w:tc>
          <w:tcPr>
            <w:tcW w:w="2287" w:type="dxa"/>
          </w:tcPr>
          <w:p w14:paraId="607F625F" w14:textId="6DF659D0" w:rsidR="00167B19" w:rsidRDefault="00167B19" w:rsidP="007C7A2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BD-12</w:t>
            </w:r>
          </w:p>
        </w:tc>
        <w:tc>
          <w:tcPr>
            <w:tcW w:w="1364" w:type="dxa"/>
          </w:tcPr>
          <w:p w14:paraId="11EDB227" w14:textId="669D1563" w:rsidR="00167B19" w:rsidRDefault="00167B19" w:rsidP="00C42DDD">
            <w:r>
              <w:t>yes</w:t>
            </w:r>
          </w:p>
        </w:tc>
        <w:tc>
          <w:tcPr>
            <w:tcW w:w="1364" w:type="dxa"/>
          </w:tcPr>
          <w:p w14:paraId="66D83B43" w14:textId="707036E7" w:rsidR="00167B19" w:rsidRDefault="00167B19" w:rsidP="00C42DDD">
            <w:r>
              <w:t>Gram pos, gram neg</w:t>
            </w:r>
          </w:p>
        </w:tc>
        <w:tc>
          <w:tcPr>
            <w:tcW w:w="1141" w:type="dxa"/>
          </w:tcPr>
          <w:p w14:paraId="106662EB" w14:textId="40837C61" w:rsidR="00167B19" w:rsidRDefault="00167B19" w:rsidP="00C42DDD">
            <w:r>
              <w:t>yes</w:t>
            </w:r>
          </w:p>
        </w:tc>
        <w:tc>
          <w:tcPr>
            <w:tcW w:w="1141" w:type="dxa"/>
          </w:tcPr>
          <w:p w14:paraId="42ED8239" w14:textId="77777777" w:rsidR="00167B19" w:rsidRDefault="00167B19" w:rsidP="00C42DDD"/>
        </w:tc>
        <w:tc>
          <w:tcPr>
            <w:tcW w:w="2051" w:type="dxa"/>
          </w:tcPr>
          <w:p w14:paraId="2CA9AF08" w14:textId="77777777" w:rsidR="00167B19" w:rsidRDefault="00167B19" w:rsidP="00C42DDD"/>
        </w:tc>
        <w:tc>
          <w:tcPr>
            <w:tcW w:w="1346" w:type="dxa"/>
          </w:tcPr>
          <w:p w14:paraId="04AC9615" w14:textId="72163F40" w:rsidR="00167B19" w:rsidRDefault="00A45472" w:rsidP="00C42DDD">
            <w:r>
              <w:fldChar w:fldCharType="begin"/>
            </w:r>
            <w:r>
              <w:instrText xml:space="preserve"> ADDIN EN.CITE &lt;EndNote&gt;&lt;Cite&gt;&lt;Author&gt;Laatsch&lt;/Author&gt;&lt;Year&gt;2017&lt;/Year&gt;&lt;RecNum&gt;682&lt;/RecNum&gt;&lt;DisplayText&gt;&lt;style face="superscript"&gt;665&lt;/style&gt;&lt;/DisplayText&gt;&lt;record&gt;&lt;rec-number&gt;682&lt;/rec-number&gt;&lt;foreign-keys&gt;&lt;key app="EN" db-id="p5zs9pw5ltwzr3e0webppaa6ae5zxdxszf5s" timestamp="1548275987"&gt;682&lt;/key&gt;&lt;/foreign-keys&gt;&lt;ref-type name="Book"&gt;6&lt;/ref-type&gt;&lt;contributors&gt;&lt;authors&gt;&lt;author&gt;Laatsch, H.&lt;/author&gt;&lt;/authors&gt;&lt;/contributors&gt;&lt;titles&gt;&lt;title&gt;Antibase: The Natural Compound Indentifier&lt;/title&gt;&lt;/titles&gt;&lt;dates&gt;&lt;year&gt;2017&lt;/year&gt;&lt;/dates&gt;&lt;publisher&gt;Wiley&lt;/publisher&gt;&lt;urls&gt;&lt;/urls&gt;&lt;/record&gt;&lt;/Cite&gt;&lt;/EndNote&gt;</w:instrText>
            </w:r>
            <w:r>
              <w:fldChar w:fldCharType="separate"/>
            </w:r>
            <w:r w:rsidRPr="00A45472">
              <w:rPr>
                <w:noProof/>
                <w:vertAlign w:val="superscript"/>
              </w:rPr>
              <w:t>665</w:t>
            </w:r>
            <w:r>
              <w:fldChar w:fldCharType="end"/>
            </w:r>
          </w:p>
        </w:tc>
      </w:tr>
      <w:tr w:rsidR="00167B19" w14:paraId="764CA1F9" w14:textId="77777777" w:rsidTr="00C42DDD">
        <w:tc>
          <w:tcPr>
            <w:tcW w:w="2287" w:type="dxa"/>
          </w:tcPr>
          <w:p w14:paraId="16F4B39D" w14:textId="676A07F3" w:rsidR="00167B19" w:rsidRDefault="00A45472" w:rsidP="00A45472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rasilinolide</w:t>
            </w:r>
            <w:proofErr w:type="spellEnd"/>
          </w:p>
        </w:tc>
        <w:tc>
          <w:tcPr>
            <w:tcW w:w="1364" w:type="dxa"/>
          </w:tcPr>
          <w:p w14:paraId="449B4362" w14:textId="77777777" w:rsidR="00167B19" w:rsidRDefault="00167B19" w:rsidP="00C42DDD"/>
        </w:tc>
        <w:tc>
          <w:tcPr>
            <w:tcW w:w="1364" w:type="dxa"/>
          </w:tcPr>
          <w:p w14:paraId="1374ED08" w14:textId="77777777" w:rsidR="00167B19" w:rsidRDefault="00167B19" w:rsidP="00C42DDD"/>
        </w:tc>
        <w:tc>
          <w:tcPr>
            <w:tcW w:w="1141" w:type="dxa"/>
          </w:tcPr>
          <w:p w14:paraId="07B60B00" w14:textId="57304F08" w:rsidR="00167B19" w:rsidRDefault="00A45472" w:rsidP="00C42DDD">
            <w:r>
              <w:t>yes</w:t>
            </w:r>
          </w:p>
        </w:tc>
        <w:tc>
          <w:tcPr>
            <w:tcW w:w="1141" w:type="dxa"/>
          </w:tcPr>
          <w:p w14:paraId="6DD0B03A" w14:textId="77777777" w:rsidR="00167B19" w:rsidRDefault="00167B19" w:rsidP="00C42DDD"/>
        </w:tc>
        <w:tc>
          <w:tcPr>
            <w:tcW w:w="2051" w:type="dxa"/>
          </w:tcPr>
          <w:p w14:paraId="7A0587DE" w14:textId="77777777" w:rsidR="00167B19" w:rsidRDefault="00167B19" w:rsidP="00C42DDD"/>
        </w:tc>
        <w:tc>
          <w:tcPr>
            <w:tcW w:w="1346" w:type="dxa"/>
          </w:tcPr>
          <w:p w14:paraId="413A57F1" w14:textId="25545A1D" w:rsidR="00167B19" w:rsidRDefault="00A45472" w:rsidP="00C42DDD">
            <w:r>
              <w:fldChar w:fldCharType="begin"/>
            </w:r>
            <w:r>
              <w:instrText xml:space="preserve"> ADDIN EN.CITE &lt;EndNote&gt;&lt;Cite&gt;&lt;Author&gt;Mikami&lt;/Author&gt;&lt;Year&gt;2000&lt;/Year&gt;&lt;RecNum&gt;734&lt;/RecNum&gt;&lt;DisplayText&gt;&lt;style face="superscript"&gt;715&lt;/style&gt;&lt;/DisplayText&gt;&lt;record&gt;&lt;rec-number&gt;734&lt;/rec-number&gt;&lt;foreign-keys&gt;&lt;key app="EN" db-id="p5zs9pw5ltwzr3e0webppaa6ae5zxdxszf5s" timestamp="1548368201"&gt;734&lt;/key&gt;&lt;/foreign-keys&gt;&lt;ref-type name="Journal Article"&gt;17&lt;/ref-type&gt;&lt;contributors&gt;&lt;authors&gt;&lt;author&gt;Mikami, Y.&lt;/author&gt;&lt;author&gt;Komaki, H.&lt;/author&gt;&lt;author&gt;Imai, T.&lt;/author&gt;&lt;author&gt;Yazawa, K.&lt;/author&gt;&lt;author&gt;Nemoto, A.&lt;/author&gt;&lt;author&gt;Tanaka, Y.&lt;/author&gt;&lt;author&gt;Graefe, U.&lt;/author&gt;&lt;/authors&gt;&lt;/contributors&gt;&lt;auth-address&gt;Research Center for Pathogenic Fungi and Microbial Toxicoses, Chiba University, Japan.&lt;/auth-address&gt;&lt;titles&gt;&lt;title&gt;A new antifungal macrolide component, brasilinolide B, produced by Nocardia brasiliensis&lt;/title&gt;&lt;secondary-title&gt;J Antibiot (Tokyo)&lt;/secondary-title&gt;&lt;/titles&gt;&lt;periodical&gt;&lt;full-title&gt;J Antibiot (Tokyo)&lt;/full-title&gt;&lt;/periodical&gt;&lt;pages&gt;70-4&lt;/pages&gt;&lt;volume&gt;53&lt;/volume&gt;&lt;number&gt;1&lt;/number&gt;&lt;keywords&gt;&lt;keyword&gt;Anti-Bacterial Agents/*chemistry/*isolation &amp;amp; purification&lt;/keyword&gt;&lt;keyword&gt;Antifungal Agents/*chemistry/*isolation &amp;amp; purification&lt;/keyword&gt;&lt;keyword&gt;Fermentation&lt;/keyword&gt;&lt;keyword&gt;*Macrolides&lt;/keyword&gt;&lt;keyword&gt;Microbial Sensitivity Tests&lt;/keyword&gt;&lt;keyword&gt;Molecular Structure&lt;/keyword&gt;&lt;keyword&gt;Nocardia&lt;/keyword&gt;&lt;/keywords&gt;&lt;dates&gt;&lt;year&gt;2000&lt;/year&gt;&lt;pub-dates&gt;&lt;date&gt;Jan&lt;/date&gt;&lt;/pub-dates&gt;&lt;/dates&gt;&lt;isbn&gt;0021-8820 (Print)&amp;#xD;0021-8820 (Linking)&lt;/isbn&gt;&lt;accession-num&gt;10724012&lt;/accession-num&gt;&lt;urls&gt;&lt;related-urls&gt;&lt;url&gt;https://www.ncbi.nlm.nih.gov/pubmed/10724012&lt;/url&gt;&lt;/related-urls&gt;&lt;/urls&gt;&lt;/record&gt;&lt;/Cite&gt;&lt;/EndNote&gt;</w:instrText>
            </w:r>
            <w:r>
              <w:fldChar w:fldCharType="separate"/>
            </w:r>
            <w:r w:rsidRPr="00A45472">
              <w:rPr>
                <w:noProof/>
                <w:vertAlign w:val="superscript"/>
              </w:rPr>
              <w:t>715</w:t>
            </w:r>
            <w:r>
              <w:fldChar w:fldCharType="end"/>
            </w:r>
          </w:p>
        </w:tc>
      </w:tr>
      <w:tr w:rsidR="00167B19" w14:paraId="3B716CF5" w14:textId="77777777" w:rsidTr="00C42DDD">
        <w:tc>
          <w:tcPr>
            <w:tcW w:w="2287" w:type="dxa"/>
          </w:tcPr>
          <w:p w14:paraId="011E4EE3" w14:textId="32512D09" w:rsidR="00167B19" w:rsidRDefault="00161160" w:rsidP="00161160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prolmycin</w:t>
            </w:r>
            <w:proofErr w:type="spellEnd"/>
            <w:r>
              <w:rPr>
                <w:rFonts w:ascii="Calibri" w:hAnsi="Calibri" w:cs="Calibri"/>
                <w:color w:val="000000"/>
              </w:rPr>
              <w:t xml:space="preserve"> e</w:t>
            </w:r>
          </w:p>
        </w:tc>
        <w:tc>
          <w:tcPr>
            <w:tcW w:w="1364" w:type="dxa"/>
          </w:tcPr>
          <w:p w14:paraId="02C51B22" w14:textId="77777777" w:rsidR="00167B19" w:rsidRDefault="00167B19" w:rsidP="00C42DDD"/>
        </w:tc>
        <w:tc>
          <w:tcPr>
            <w:tcW w:w="1364" w:type="dxa"/>
          </w:tcPr>
          <w:p w14:paraId="5EAE9176" w14:textId="77777777" w:rsidR="00167B19" w:rsidRDefault="00167B19" w:rsidP="00C42DDD"/>
        </w:tc>
        <w:tc>
          <w:tcPr>
            <w:tcW w:w="1141" w:type="dxa"/>
          </w:tcPr>
          <w:p w14:paraId="6A0F445A" w14:textId="77777777" w:rsidR="00167B19" w:rsidRDefault="00167B19" w:rsidP="00C42DDD"/>
        </w:tc>
        <w:tc>
          <w:tcPr>
            <w:tcW w:w="1141" w:type="dxa"/>
          </w:tcPr>
          <w:p w14:paraId="66BE122D" w14:textId="77777777" w:rsidR="00167B19" w:rsidRDefault="00167B19" w:rsidP="00C42DDD"/>
        </w:tc>
        <w:tc>
          <w:tcPr>
            <w:tcW w:w="2051" w:type="dxa"/>
          </w:tcPr>
          <w:p w14:paraId="24CC2E41" w14:textId="0EE5241E" w:rsidR="00167B19" w:rsidRDefault="00161160" w:rsidP="00C42DDD">
            <w:r>
              <w:t>antiparasitic</w:t>
            </w:r>
          </w:p>
        </w:tc>
        <w:tc>
          <w:tcPr>
            <w:tcW w:w="1346" w:type="dxa"/>
          </w:tcPr>
          <w:p w14:paraId="4817284A" w14:textId="07A1463A" w:rsidR="00167B19" w:rsidRDefault="00161160" w:rsidP="00C42DDD">
            <w:r>
              <w:fldChar w:fldCharType="begin"/>
            </w:r>
            <w:r>
              <w:instrText xml:space="preserve"> ADDIN EN.CITE &lt;EndNote&gt;&lt;Cite&gt;&lt;Author&gt;Kawasaki&lt;/Author&gt;&lt;Year&gt;2016&lt;/Year&gt;&lt;RecNum&gt;735&lt;/RecNum&gt;&lt;DisplayText&gt;&lt;style face="superscript"&gt;716&lt;/style&gt;&lt;/DisplayText&gt;&lt;record&gt;&lt;rec-number&gt;735&lt;/rec-number&gt;&lt;foreign-keys&gt;&lt;key app="EN" db-id="p5zs9pw5ltwzr3e0webppaa6ae5zxdxszf5s" timestamp="1548368349"&gt;735&lt;/key&gt;&lt;/foreign-keys&gt;&lt;ref-type name="Journal Article"&gt;17&lt;/ref-type&gt;&lt;contributors&gt;&lt;authors&gt;&lt;author&gt;Kawasaki, T.&lt;/author&gt;&lt;author&gt;Moriyama, A.&lt;/author&gt;&lt;author&gt;Nakagawa, K.&lt;/author&gt;&lt;author&gt;Imamura, N.&lt;/author&gt;&lt;/authors&gt;&lt;/contributors&gt;&lt;auth-address&gt;a College of Pharmaceutical Sciences , Ritsumeikan University , Kusatsu , Shiga, Japan.&amp;#xD;b Graduate School of Science and Engineering , Ritsumeikan University , Kusatsu , Shiga, Japan.&lt;/auth-address&gt;&lt;titles&gt;&lt;title&gt;Cloning and identification of saprolmycin biosynthetic gene cluster from Streptomyces sp. TK08046&lt;/title&gt;&lt;secondary-title&gt;Biosci Biotechnol Biochem&lt;/secondary-title&gt;&lt;/titles&gt;&lt;periodical&gt;&lt;full-title&gt;Biosci Biotechnol Biochem&lt;/full-title&gt;&lt;/periodical&gt;&lt;pages&gt;1-7&lt;/pages&gt;&lt;keywords&gt;&lt;keyword&gt;Streptomyces sp. TK08046&lt;/keyword&gt;&lt;keyword&gt;biosynthesis gene&lt;/keyword&gt;&lt;keyword&gt;saprolmycin&lt;/keyword&gt;&lt;/keywords&gt;&lt;dates&gt;&lt;year&gt;2016&lt;/year&gt;&lt;pub-dates&gt;&lt;date&gt;Jun 17&lt;/date&gt;&lt;/pub-dates&gt;&lt;/dates&gt;&lt;isbn&gt;1347-6947 (Electronic)&amp;#xD;0916-8451 (Linking)&lt;/isbn&gt;&lt;accession-num&gt;27316537&lt;/accession-num&gt;&lt;urls&gt;&lt;related-urls&gt;&lt;url&gt;https://www.ncbi.nlm.nih.gov/pubmed/27316537&lt;/url&gt;&lt;/related-urls&gt;&lt;/urls&gt;&lt;electronic-resource-num&gt;10.1080/09168451.2016.1196574&lt;/electronic-resource-num&gt;&lt;/record&gt;&lt;/Cite&gt;&lt;/EndNote&gt;</w:instrText>
            </w:r>
            <w:r>
              <w:fldChar w:fldCharType="separate"/>
            </w:r>
            <w:r w:rsidRPr="00161160">
              <w:rPr>
                <w:noProof/>
                <w:vertAlign w:val="superscript"/>
              </w:rPr>
              <w:t>716</w:t>
            </w:r>
            <w:r>
              <w:fldChar w:fldCharType="end"/>
            </w:r>
          </w:p>
        </w:tc>
      </w:tr>
      <w:tr w:rsidR="00167B19" w14:paraId="3E3D5FB2" w14:textId="77777777" w:rsidTr="00C42DDD">
        <w:tc>
          <w:tcPr>
            <w:tcW w:w="2287" w:type="dxa"/>
          </w:tcPr>
          <w:p w14:paraId="7C9BDA82" w14:textId="16387893" w:rsidR="00167B19" w:rsidRDefault="00406C04" w:rsidP="00406C04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JBIR-76</w:t>
            </w:r>
          </w:p>
        </w:tc>
        <w:tc>
          <w:tcPr>
            <w:tcW w:w="1364" w:type="dxa"/>
          </w:tcPr>
          <w:p w14:paraId="021AB85F" w14:textId="77777777" w:rsidR="00167B19" w:rsidRDefault="00167B19" w:rsidP="00C42DDD"/>
        </w:tc>
        <w:tc>
          <w:tcPr>
            <w:tcW w:w="1364" w:type="dxa"/>
          </w:tcPr>
          <w:p w14:paraId="561FD3D3" w14:textId="77777777" w:rsidR="00167B19" w:rsidRDefault="00167B19" w:rsidP="00C42DDD"/>
        </w:tc>
        <w:tc>
          <w:tcPr>
            <w:tcW w:w="1141" w:type="dxa"/>
          </w:tcPr>
          <w:p w14:paraId="1E0E3227" w14:textId="77777777" w:rsidR="00167B19" w:rsidRDefault="00167B19" w:rsidP="00C42DDD"/>
        </w:tc>
        <w:tc>
          <w:tcPr>
            <w:tcW w:w="1141" w:type="dxa"/>
          </w:tcPr>
          <w:p w14:paraId="21A6CD40" w14:textId="30F9AD5F" w:rsidR="00167B19" w:rsidRDefault="00406C04" w:rsidP="00C42DDD">
            <w:r>
              <w:t>yes</w:t>
            </w:r>
          </w:p>
        </w:tc>
        <w:tc>
          <w:tcPr>
            <w:tcW w:w="2051" w:type="dxa"/>
          </w:tcPr>
          <w:p w14:paraId="171CC3E1" w14:textId="77777777" w:rsidR="00167B19" w:rsidRDefault="00167B19" w:rsidP="00C42DDD"/>
        </w:tc>
        <w:tc>
          <w:tcPr>
            <w:tcW w:w="1346" w:type="dxa"/>
          </w:tcPr>
          <w:p w14:paraId="459347FC" w14:textId="4F288C5D" w:rsidR="00167B19" w:rsidRDefault="00406C04" w:rsidP="00C42DDD">
            <w:r>
              <w:fldChar w:fldCharType="begin"/>
            </w:r>
            <w:r>
              <w:instrText xml:space="preserve"> ADDIN EN.CITE &lt;EndNote&gt;&lt;Cite&gt;&lt;Author&gt;Motohashi&lt;/Author&gt;&lt;Year&gt;2016&lt;/Year&gt;&lt;RecNum&gt;736&lt;/RecNum&gt;&lt;DisplayText&gt;&lt;style face="superscript"&gt;717&lt;/style&gt;&lt;/DisplayText&gt;&lt;record&gt;&lt;rec-number&gt;736&lt;/rec-number&gt;&lt;foreign-keys&gt;&lt;key app="EN" db-id="p5zs9pw5ltwzr3e0webppaa6ae5zxdxszf5s" timestamp="1548368415"&gt;736&lt;/key&gt;&lt;/foreign-keys&gt;&lt;ref-type name="Journal Article"&gt;17&lt;/ref-type&gt;&lt;contributors&gt;&lt;authors&gt;&lt;author&gt;Motohashi, K.&lt;/author&gt;&lt;author&gt;Izumikawa, M.&lt;/author&gt;&lt;author&gt;Kagaya, N.&lt;/author&gt;&lt;author&gt;Takagi, M.&lt;/author&gt;&lt;author&gt;Shin-Ya, K.&lt;/author&gt;&lt;/authors&gt;&lt;/contributors&gt;&lt;auth-address&gt;Japan Biological Informatics Consortium, Koto-ku, Japan.&amp;#xD;National Institute of Advanced Industrial Science and Technology, Koto-ku, Japan.&lt;/auth-address&gt;&lt;titles&gt;&lt;title&gt;JBIR-76 and JBIR-77, modified naphthoquinones from Streptomyces sp. RI-77&lt;/title&gt;&lt;secondary-title&gt;J Antibiot (Tokyo)&lt;/secondary-title&gt;&lt;/titles&gt;&lt;periodical&gt;&lt;full-title&gt;J Antibiot (Tokyo)&lt;/full-title&gt;&lt;/periodical&gt;&lt;pages&gt;707-8&lt;/pages&gt;&lt;volume&gt;69&lt;/volume&gt;&lt;number&gt;9&lt;/number&gt;&lt;keywords&gt;&lt;keyword&gt;Antineoplastic Agents/chemistry/*isolation &amp;amp; purification/*pharmacology&lt;/keyword&gt;&lt;keyword&gt;Culture Media/chemistry&lt;/keyword&gt;&lt;keyword&gt;Fermentation&lt;/keyword&gt;&lt;keyword&gt;Japan&lt;/keyword&gt;&lt;keyword&gt;Magnetic Resonance Spectroscopy&lt;/keyword&gt;&lt;keyword&gt;Molecular Structure&lt;/keyword&gt;&lt;keyword&gt;Naphthoquinones/chemistry/*isolation &amp;amp; purification/*pharmacology&lt;/keyword&gt;&lt;keyword&gt;Soil Microbiology&lt;/keyword&gt;&lt;keyword&gt;Streptomyces/classification/growth &amp;amp; development/isolation &amp;amp;&lt;/keyword&gt;&lt;keyword&gt;purification/*metabolism&lt;/keyword&gt;&lt;/keywords&gt;&lt;dates&gt;&lt;year&gt;2016&lt;/year&gt;&lt;pub-dates&gt;&lt;date&gt;Sep&lt;/date&gt;&lt;/pub-dates&gt;&lt;/dates&gt;&lt;isbn&gt;0021-8820 (Print)&amp;#xD;0021-8820 (Linking)&lt;/isbn&gt;&lt;accession-num&gt;26732254&lt;/accession-num&gt;&lt;urls&gt;&lt;related-urls&gt;&lt;url&gt;https://www.ncbi.nlm.nih.gov/pubmed/26732254&lt;/url&gt;&lt;/related-urls&gt;&lt;/urls&gt;&lt;electronic-resource-num&gt;10.1038/ja.2015.135&lt;/electronic-resource-num&gt;&lt;/record&gt;&lt;/Cite&gt;&lt;/EndNote&gt;</w:instrText>
            </w:r>
            <w:r>
              <w:fldChar w:fldCharType="separate"/>
            </w:r>
            <w:r w:rsidRPr="00406C04">
              <w:rPr>
                <w:noProof/>
                <w:vertAlign w:val="superscript"/>
              </w:rPr>
              <w:t>717</w:t>
            </w:r>
            <w:r>
              <w:fldChar w:fldCharType="end"/>
            </w:r>
          </w:p>
        </w:tc>
      </w:tr>
      <w:tr w:rsidR="00167B19" w14:paraId="05BD1F98" w14:textId="77777777" w:rsidTr="00C42DDD">
        <w:tc>
          <w:tcPr>
            <w:tcW w:w="2287" w:type="dxa"/>
          </w:tcPr>
          <w:p w14:paraId="200FD224" w14:textId="3F0960F9" w:rsidR="00167B19" w:rsidRDefault="00B817F9" w:rsidP="00B817F9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ucleocidin</w:t>
            </w:r>
            <w:proofErr w:type="spellEnd"/>
          </w:p>
        </w:tc>
        <w:tc>
          <w:tcPr>
            <w:tcW w:w="1364" w:type="dxa"/>
          </w:tcPr>
          <w:p w14:paraId="19FD6DF2" w14:textId="182EA5DE" w:rsidR="00167B19" w:rsidRDefault="00B817F9" w:rsidP="00C42DDD">
            <w:r>
              <w:t>Yes</w:t>
            </w:r>
          </w:p>
        </w:tc>
        <w:tc>
          <w:tcPr>
            <w:tcW w:w="1364" w:type="dxa"/>
          </w:tcPr>
          <w:p w14:paraId="2A6F9F9A" w14:textId="20350755" w:rsidR="00167B19" w:rsidRDefault="00B817F9" w:rsidP="00C42DDD">
            <w:r>
              <w:t>Gram pos, gram neg</w:t>
            </w:r>
          </w:p>
        </w:tc>
        <w:tc>
          <w:tcPr>
            <w:tcW w:w="1141" w:type="dxa"/>
          </w:tcPr>
          <w:p w14:paraId="174AA3C0" w14:textId="77777777" w:rsidR="00167B19" w:rsidRDefault="00167B19" w:rsidP="00C42DDD"/>
        </w:tc>
        <w:tc>
          <w:tcPr>
            <w:tcW w:w="1141" w:type="dxa"/>
          </w:tcPr>
          <w:p w14:paraId="2578B732" w14:textId="77777777" w:rsidR="00167B19" w:rsidRDefault="00167B19" w:rsidP="00C42DDD"/>
        </w:tc>
        <w:tc>
          <w:tcPr>
            <w:tcW w:w="2051" w:type="dxa"/>
          </w:tcPr>
          <w:p w14:paraId="2318C6B8" w14:textId="77777777" w:rsidR="00167B19" w:rsidRDefault="00167B19" w:rsidP="00C42DDD"/>
        </w:tc>
        <w:tc>
          <w:tcPr>
            <w:tcW w:w="1346" w:type="dxa"/>
          </w:tcPr>
          <w:p w14:paraId="088C3440" w14:textId="419AD167" w:rsidR="00167B19" w:rsidRDefault="00B817F9" w:rsidP="00C42DDD">
            <w:r>
              <w:fldChar w:fldCharType="begin"/>
            </w:r>
            <w:r>
              <w:instrText xml:space="preserve"> ADDIN EN.CITE &lt;EndNote&gt;&lt;Cite&gt;&lt;Author&gt;Shuman&lt;/Author&gt;&lt;Year&gt;1970&lt;/Year&gt;&lt;RecNum&gt;737&lt;/RecNum&gt;&lt;DisplayText&gt;&lt;style face="superscript"&gt;718&lt;/style&gt;&lt;/DisplayText&gt;&lt;record&gt;&lt;rec-number&gt;737&lt;/rec-number&gt;&lt;foreign-keys&gt;&lt;key app="EN" db-id="p5zs9pw5ltwzr3e0webppaa6ae5zxdxszf5s" timestamp="1548368846"&gt;737&lt;/key&gt;&lt;/foreign-keys&gt;&lt;ref-type name="Journal Article"&gt;17&lt;/ref-type&gt;&lt;contributors&gt;&lt;authors&gt;&lt;author&gt;Shuman, D. A.&lt;/author&gt;&lt;author&gt;Robins, M. J.&lt;/author&gt;&lt;author&gt;Robins, R. K.&lt;/author&gt;&lt;/authors&gt;&lt;/contributors&gt;&lt;titles&gt;&lt;title&gt;The synthesis of nucleoside sulfamates related to nucleocidin&lt;/title&gt;&lt;secondary-title&gt;J Am Chem Soc&lt;/secondary-title&gt;&lt;/titles&gt;&lt;periodical&gt;&lt;full-title&gt;J Am Chem Soc&lt;/full-title&gt;&lt;/periodical&gt;&lt;pages&gt;3434-40&lt;/pages&gt;&lt;volume&gt;92&lt;/volume&gt;&lt;number&gt;11&lt;/number&gt;&lt;keywords&gt;&lt;keyword&gt;Nucleosides/*chemical synthesis&lt;/keyword&gt;&lt;keyword&gt;*Sulfonamides&lt;/keyword&gt;&lt;/keywords&gt;&lt;dates&gt;&lt;year&gt;1970&lt;/year&gt;&lt;pub-dates&gt;&lt;date&gt;Jun 3&lt;/date&gt;&lt;/pub-dates&gt;&lt;/dates&gt;&lt;isbn&gt;0002-7863 (Print)&amp;#xD;0002-7863 (Linking)&lt;/isbn&gt;&lt;accession-num&gt;5422764&lt;/accession-num&gt;&lt;urls&gt;&lt;related-urls&gt;&lt;url&gt;https://www.ncbi.nlm.nih.gov/pubmed/5422764&lt;/url&gt;&lt;/related-urls&gt;&lt;/urls&gt;&lt;/record&gt;&lt;/Cite&gt;&lt;/EndNote&gt;</w:instrText>
            </w:r>
            <w:r>
              <w:fldChar w:fldCharType="separate"/>
            </w:r>
            <w:r w:rsidRPr="00B817F9">
              <w:rPr>
                <w:noProof/>
                <w:vertAlign w:val="superscript"/>
              </w:rPr>
              <w:t>718</w:t>
            </w:r>
            <w:r>
              <w:fldChar w:fldCharType="end"/>
            </w:r>
          </w:p>
        </w:tc>
      </w:tr>
      <w:tr w:rsidR="00167B19" w14:paraId="14184CD5" w14:textId="77777777" w:rsidTr="00C42DDD">
        <w:tc>
          <w:tcPr>
            <w:tcW w:w="2287" w:type="dxa"/>
          </w:tcPr>
          <w:p w14:paraId="421352D9" w14:textId="496600DF" w:rsidR="00167B19" w:rsidRDefault="00B817F9" w:rsidP="00B817F9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ichopeptin</w:t>
            </w:r>
            <w:proofErr w:type="spellEnd"/>
          </w:p>
        </w:tc>
        <w:tc>
          <w:tcPr>
            <w:tcW w:w="1364" w:type="dxa"/>
          </w:tcPr>
          <w:p w14:paraId="7A5E2D2A" w14:textId="77777777" w:rsidR="00167B19" w:rsidRDefault="00167B19" w:rsidP="00C42DDD"/>
        </w:tc>
        <w:tc>
          <w:tcPr>
            <w:tcW w:w="1364" w:type="dxa"/>
          </w:tcPr>
          <w:p w14:paraId="09F79866" w14:textId="77777777" w:rsidR="00167B19" w:rsidRDefault="00167B19" w:rsidP="00C42DDD"/>
        </w:tc>
        <w:tc>
          <w:tcPr>
            <w:tcW w:w="1141" w:type="dxa"/>
          </w:tcPr>
          <w:p w14:paraId="7A9E4982" w14:textId="77777777" w:rsidR="00167B19" w:rsidRDefault="00167B19" w:rsidP="00C42DDD"/>
        </w:tc>
        <w:tc>
          <w:tcPr>
            <w:tcW w:w="1141" w:type="dxa"/>
          </w:tcPr>
          <w:p w14:paraId="2576F2DE" w14:textId="77777777" w:rsidR="00167B19" w:rsidRDefault="00167B19" w:rsidP="00C42DDD"/>
        </w:tc>
        <w:tc>
          <w:tcPr>
            <w:tcW w:w="2051" w:type="dxa"/>
          </w:tcPr>
          <w:p w14:paraId="5F500530" w14:textId="287821F8" w:rsidR="00167B19" w:rsidRDefault="00B817F9" w:rsidP="00C42DDD">
            <w:r>
              <w:t>phytotoxic</w:t>
            </w:r>
          </w:p>
        </w:tc>
        <w:tc>
          <w:tcPr>
            <w:tcW w:w="1346" w:type="dxa"/>
          </w:tcPr>
          <w:p w14:paraId="1BE3FAC6" w14:textId="46D33F14" w:rsidR="00167B19" w:rsidRDefault="00B817F9" w:rsidP="00C42DDD">
            <w:r>
              <w:fldChar w:fldCharType="begin">
                <w:fldData xml:space="preserve">PEVuZE5vdGU+PENpdGU+PEF1dGhvcj5IdWFuZzwvQXV0aG9yPjxZZWFyPjIwMTU8L1llYXI+PFJl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WFuZzwvQXV0aG9yPjxZZWFyPjIwMTU8L1llYXI+PFJl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817F9">
              <w:rPr>
                <w:noProof/>
                <w:vertAlign w:val="superscript"/>
              </w:rPr>
              <w:t>719</w:t>
            </w:r>
            <w:r>
              <w:fldChar w:fldCharType="end"/>
            </w:r>
          </w:p>
        </w:tc>
      </w:tr>
      <w:tr w:rsidR="00167B19" w14:paraId="1BD9C74D" w14:textId="77777777" w:rsidTr="00C42DDD">
        <w:tc>
          <w:tcPr>
            <w:tcW w:w="2287" w:type="dxa"/>
          </w:tcPr>
          <w:p w14:paraId="3C544E9A" w14:textId="7C8C817F" w:rsidR="00167B19" w:rsidRDefault="00E632F2" w:rsidP="00E632F2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inensins</w:t>
            </w:r>
            <w:proofErr w:type="spellEnd"/>
          </w:p>
        </w:tc>
        <w:tc>
          <w:tcPr>
            <w:tcW w:w="1364" w:type="dxa"/>
          </w:tcPr>
          <w:p w14:paraId="09583C4C" w14:textId="501FF729" w:rsidR="00167B19" w:rsidRDefault="00E632F2" w:rsidP="00C42DDD">
            <w:r>
              <w:t>yes</w:t>
            </w:r>
          </w:p>
        </w:tc>
        <w:tc>
          <w:tcPr>
            <w:tcW w:w="1364" w:type="dxa"/>
          </w:tcPr>
          <w:p w14:paraId="190DD4A0" w14:textId="77777777" w:rsidR="00167B19" w:rsidRDefault="00167B19" w:rsidP="00C42DDD"/>
        </w:tc>
        <w:tc>
          <w:tcPr>
            <w:tcW w:w="1141" w:type="dxa"/>
          </w:tcPr>
          <w:p w14:paraId="42A2CDA0" w14:textId="17F93B94" w:rsidR="00167B19" w:rsidRDefault="00E632F2" w:rsidP="00C42DDD">
            <w:r>
              <w:t>yes</w:t>
            </w:r>
          </w:p>
        </w:tc>
        <w:tc>
          <w:tcPr>
            <w:tcW w:w="1141" w:type="dxa"/>
          </w:tcPr>
          <w:p w14:paraId="7AB7423F" w14:textId="77777777" w:rsidR="00167B19" w:rsidRDefault="00167B19" w:rsidP="00C42DDD"/>
        </w:tc>
        <w:tc>
          <w:tcPr>
            <w:tcW w:w="2051" w:type="dxa"/>
          </w:tcPr>
          <w:p w14:paraId="637563E5" w14:textId="77777777" w:rsidR="00167B19" w:rsidRDefault="00167B19" w:rsidP="00C42DDD"/>
        </w:tc>
        <w:tc>
          <w:tcPr>
            <w:tcW w:w="1346" w:type="dxa"/>
          </w:tcPr>
          <w:p w14:paraId="29862F85" w14:textId="540C1599" w:rsidR="00167B19" w:rsidRDefault="00F21FE1" w:rsidP="00C42DDD">
            <w:r>
              <w:fldChar w:fldCharType="begin">
                <w:fldData xml:space="preserve">PEVuZE5vdGU+PENpdGU+PEF1dGhvcj5Nb2hyPC9BdXRob3I+PFllYXI+MjAxNTwvWWVhcj48UmVj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Nb2hyPC9BdXRob3I+PFllYXI+MjAxNTwvWWVhcj48UmVj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21FE1">
              <w:rPr>
                <w:noProof/>
                <w:vertAlign w:val="superscript"/>
              </w:rPr>
              <w:t>720</w:t>
            </w:r>
            <w:r>
              <w:fldChar w:fldCharType="end"/>
            </w:r>
          </w:p>
        </w:tc>
      </w:tr>
      <w:tr w:rsidR="00167B19" w14:paraId="2A588AFC" w14:textId="77777777" w:rsidTr="00C42DDD">
        <w:tc>
          <w:tcPr>
            <w:tcW w:w="2287" w:type="dxa"/>
          </w:tcPr>
          <w:p w14:paraId="13B57829" w14:textId="4F3BC957" w:rsidR="00167B19" w:rsidRDefault="00F21FE1" w:rsidP="00F21FE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ugdunin</w:t>
            </w:r>
            <w:proofErr w:type="spellEnd"/>
          </w:p>
        </w:tc>
        <w:tc>
          <w:tcPr>
            <w:tcW w:w="1364" w:type="dxa"/>
          </w:tcPr>
          <w:p w14:paraId="33CF6D39" w14:textId="1C532122" w:rsidR="00167B19" w:rsidRDefault="00F21FE1" w:rsidP="00C42DDD">
            <w:r>
              <w:t>yes</w:t>
            </w:r>
          </w:p>
        </w:tc>
        <w:tc>
          <w:tcPr>
            <w:tcW w:w="1364" w:type="dxa"/>
          </w:tcPr>
          <w:p w14:paraId="379E039E" w14:textId="3434ED5A" w:rsidR="00167B19" w:rsidRDefault="00F21FE1" w:rsidP="00C42DDD">
            <w:r>
              <w:t>Gram pos</w:t>
            </w:r>
          </w:p>
        </w:tc>
        <w:tc>
          <w:tcPr>
            <w:tcW w:w="1141" w:type="dxa"/>
          </w:tcPr>
          <w:p w14:paraId="43FD8B0E" w14:textId="77777777" w:rsidR="00167B19" w:rsidRDefault="00167B19" w:rsidP="00C42DDD"/>
        </w:tc>
        <w:tc>
          <w:tcPr>
            <w:tcW w:w="1141" w:type="dxa"/>
          </w:tcPr>
          <w:p w14:paraId="70CC7CF0" w14:textId="77777777" w:rsidR="00167B19" w:rsidRDefault="00167B19" w:rsidP="00C42DDD"/>
        </w:tc>
        <w:tc>
          <w:tcPr>
            <w:tcW w:w="2051" w:type="dxa"/>
          </w:tcPr>
          <w:p w14:paraId="6FE1EFC2" w14:textId="77777777" w:rsidR="00167B19" w:rsidRDefault="00167B19" w:rsidP="00C42DDD"/>
        </w:tc>
        <w:tc>
          <w:tcPr>
            <w:tcW w:w="1346" w:type="dxa"/>
          </w:tcPr>
          <w:p w14:paraId="49B7C6F5" w14:textId="566F2126" w:rsidR="00167B19" w:rsidRDefault="00F21FE1" w:rsidP="00C42DDD">
            <w:r>
              <w:fldChar w:fldCharType="begin">
                <w:fldData xml:space="preserve">PEVuZE5vdGU+PENpdGU+PEF1dGhvcj5aaXBwZXJlcjwvQXV0aG9yPjxZZWFyPjIwMTY8L1llYXI+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aaXBwZXJlcjwvQXV0aG9yPjxZZWFyPjIwMTY8L1llYXI+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21FE1">
              <w:rPr>
                <w:noProof/>
                <w:vertAlign w:val="superscript"/>
              </w:rPr>
              <w:t>721</w:t>
            </w:r>
            <w:r>
              <w:fldChar w:fldCharType="end"/>
            </w:r>
          </w:p>
        </w:tc>
      </w:tr>
      <w:tr w:rsidR="002325C2" w14:paraId="6A8B40DF" w14:textId="77777777" w:rsidTr="00C42DDD">
        <w:tc>
          <w:tcPr>
            <w:tcW w:w="2287" w:type="dxa"/>
          </w:tcPr>
          <w:p w14:paraId="444CF65D" w14:textId="7FA9B651" w:rsidR="002325C2" w:rsidRDefault="001B778B" w:rsidP="001B778B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henalamide</w:t>
            </w:r>
            <w:proofErr w:type="spellEnd"/>
          </w:p>
        </w:tc>
        <w:tc>
          <w:tcPr>
            <w:tcW w:w="1364" w:type="dxa"/>
          </w:tcPr>
          <w:p w14:paraId="579424C7" w14:textId="4D28D820" w:rsidR="002325C2" w:rsidRDefault="001B778B" w:rsidP="00C42DDD">
            <w:r>
              <w:t>yes</w:t>
            </w:r>
          </w:p>
        </w:tc>
        <w:tc>
          <w:tcPr>
            <w:tcW w:w="1364" w:type="dxa"/>
          </w:tcPr>
          <w:p w14:paraId="6953BBB6" w14:textId="48A7DD77" w:rsidR="002325C2" w:rsidRDefault="001B778B" w:rsidP="00C42DDD">
            <w:r>
              <w:t>Gram pos</w:t>
            </w:r>
          </w:p>
        </w:tc>
        <w:tc>
          <w:tcPr>
            <w:tcW w:w="1141" w:type="dxa"/>
          </w:tcPr>
          <w:p w14:paraId="4C5511A7" w14:textId="2926D17F" w:rsidR="002325C2" w:rsidRDefault="001B778B" w:rsidP="00C42DDD">
            <w:r>
              <w:t>yes</w:t>
            </w:r>
          </w:p>
        </w:tc>
        <w:tc>
          <w:tcPr>
            <w:tcW w:w="1141" w:type="dxa"/>
          </w:tcPr>
          <w:p w14:paraId="76931A04" w14:textId="77777777" w:rsidR="002325C2" w:rsidRDefault="002325C2" w:rsidP="00C42DDD"/>
        </w:tc>
        <w:tc>
          <w:tcPr>
            <w:tcW w:w="2051" w:type="dxa"/>
          </w:tcPr>
          <w:p w14:paraId="045A104E" w14:textId="77777777" w:rsidR="002325C2" w:rsidRDefault="002325C2" w:rsidP="00C42DDD"/>
        </w:tc>
        <w:tc>
          <w:tcPr>
            <w:tcW w:w="1346" w:type="dxa"/>
          </w:tcPr>
          <w:p w14:paraId="0E3035C3" w14:textId="4A37E6B8" w:rsidR="002325C2" w:rsidRDefault="001B778B" w:rsidP="00C42DDD">
            <w:r>
              <w:fldChar w:fldCharType="begin"/>
            </w:r>
            <w:r>
              <w:instrText xml:space="preserve"> ADDIN EN.CITE &lt;EndNote&gt;&lt;Cite&gt;&lt;Author&gt;Laatsch&lt;/Author&gt;&lt;Year&gt;2017&lt;/Year&gt;&lt;RecNum&gt;682&lt;/RecNum&gt;&lt;DisplayText&gt;&lt;style face="superscript"&gt;665&lt;/style&gt;&lt;/DisplayText&gt;&lt;record&gt;&lt;rec-number&gt;682&lt;/rec-number&gt;&lt;foreign-keys&gt;&lt;key app="EN" db-id="p5zs9pw5ltwzr3e0webppaa6ae5zxdxszf5s" timestamp="1548275987"&gt;682&lt;/key&gt;&lt;/foreign-keys&gt;&lt;ref-type name="Book"&gt;6&lt;/ref-type&gt;&lt;contributors&gt;&lt;authors&gt;&lt;author&gt;Laatsch, H.&lt;/author&gt;&lt;/authors&gt;&lt;/contributors&gt;&lt;titles&gt;&lt;title&gt;Antibase: The Natural Compound Indentifier&lt;/title&gt;&lt;/titles&gt;&lt;dates&gt;&lt;year&gt;2017&lt;/year&gt;&lt;/dates&gt;&lt;publisher&gt;Wiley&lt;/publisher&gt;&lt;urls&gt;&lt;/urls&gt;&lt;/record&gt;&lt;/Cite&gt;&lt;/EndNote&gt;</w:instrText>
            </w:r>
            <w:r>
              <w:fldChar w:fldCharType="separate"/>
            </w:r>
            <w:r w:rsidRPr="001B778B">
              <w:rPr>
                <w:noProof/>
                <w:vertAlign w:val="superscript"/>
              </w:rPr>
              <w:t>665</w:t>
            </w:r>
            <w:r>
              <w:fldChar w:fldCharType="end"/>
            </w:r>
          </w:p>
        </w:tc>
      </w:tr>
      <w:tr w:rsidR="002325C2" w14:paraId="4D74D725" w14:textId="77777777" w:rsidTr="00C42DDD">
        <w:tc>
          <w:tcPr>
            <w:tcW w:w="2287" w:type="dxa"/>
          </w:tcPr>
          <w:p w14:paraId="557A6B69" w14:textId="340DB232" w:rsidR="002325C2" w:rsidRDefault="00B23A81" w:rsidP="00B23A8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ichomycin</w:t>
            </w:r>
            <w:proofErr w:type="spellEnd"/>
          </w:p>
        </w:tc>
        <w:tc>
          <w:tcPr>
            <w:tcW w:w="1364" w:type="dxa"/>
          </w:tcPr>
          <w:p w14:paraId="5477859E" w14:textId="39565116" w:rsidR="002325C2" w:rsidRDefault="00B23A81" w:rsidP="00C42DDD">
            <w:r>
              <w:t>yes</w:t>
            </w:r>
          </w:p>
        </w:tc>
        <w:tc>
          <w:tcPr>
            <w:tcW w:w="1364" w:type="dxa"/>
          </w:tcPr>
          <w:p w14:paraId="084DDC83" w14:textId="23B45845" w:rsidR="002325C2" w:rsidRDefault="00B23A81" w:rsidP="00C42DDD">
            <w:r>
              <w:t>Gram pos, gram neg</w:t>
            </w:r>
          </w:p>
        </w:tc>
        <w:tc>
          <w:tcPr>
            <w:tcW w:w="1141" w:type="dxa"/>
          </w:tcPr>
          <w:p w14:paraId="2E114676" w14:textId="77777777" w:rsidR="002325C2" w:rsidRDefault="002325C2" w:rsidP="00C42DDD"/>
        </w:tc>
        <w:tc>
          <w:tcPr>
            <w:tcW w:w="1141" w:type="dxa"/>
          </w:tcPr>
          <w:p w14:paraId="67C8F189" w14:textId="77777777" w:rsidR="002325C2" w:rsidRDefault="002325C2" w:rsidP="00C42DDD"/>
        </w:tc>
        <w:tc>
          <w:tcPr>
            <w:tcW w:w="2051" w:type="dxa"/>
          </w:tcPr>
          <w:p w14:paraId="22E6F85A" w14:textId="77777777" w:rsidR="002325C2" w:rsidRDefault="002325C2" w:rsidP="00C42DDD"/>
        </w:tc>
        <w:tc>
          <w:tcPr>
            <w:tcW w:w="1346" w:type="dxa"/>
          </w:tcPr>
          <w:p w14:paraId="11D25789" w14:textId="7B98981F" w:rsidR="002325C2" w:rsidRDefault="00B23A81" w:rsidP="00C42DDD">
            <w:r>
              <w:fldChar w:fldCharType="begin"/>
            </w:r>
            <w:r>
              <w:instrText xml:space="preserve"> ADDIN EN.CITE &lt;EndNote&gt;&lt;Cite&gt;&lt;Author&gt;Bardone&lt;/Author&gt;&lt;Year&gt;1978&lt;/Year&gt;&lt;RecNum&gt;743&lt;/RecNum&gt;&lt;DisplayText&gt;&lt;style face="superscript"&gt;722&lt;/style&gt;&lt;/DisplayText&gt;&lt;record&gt;&lt;rec-number&gt;743&lt;/rec-number&gt;&lt;foreign-keys&gt;&lt;key app="EN" db-id="p5zs9pw5ltwzr3e0webppaa6ae5zxdxszf5s" timestamp="1548369985"&gt;743&lt;/key&gt;&lt;/foreign-keys&gt;&lt;ref-type name="Journal Article"&gt;17&lt;/ref-type&gt;&lt;contributors&gt;&lt;authors&gt;&lt;author&gt;Bardone, M. R.&lt;/author&gt;&lt;author&gt;Paternoster, M.&lt;/author&gt;&lt;author&gt;Coronelli, C.&lt;/author&gt;&lt;/authors&gt;&lt;/contributors&gt;&lt;titles&gt;&lt;title&gt;Teichomycins, new antibiotics from Actinoplanes teichomyceticus nov. sp. II. Extraction and chemical characterization&lt;/title&gt;&lt;secondary-title&gt;J Antibiot (Tokyo)&lt;/secondary-title&gt;&lt;/titles&gt;&lt;periodical&gt;&lt;full-title&gt;J Antibiot (Tokyo)&lt;/full-title&gt;&lt;/periodical&gt;&lt;pages&gt;170-7&lt;/pages&gt;&lt;volume&gt;31&lt;/volume&gt;&lt;number&gt;3&lt;/number&gt;&lt;keywords&gt;&lt;keyword&gt;Actinomycetales/*metabolism&lt;/keyword&gt;&lt;keyword&gt;Anti-Bacterial Agents/biosynthesis/*isolation &amp;amp; purification&lt;/keyword&gt;&lt;keyword&gt;Carbohydrates/analysis&lt;/keyword&gt;&lt;keyword&gt;Chemical Phenomena&lt;/keyword&gt;&lt;keyword&gt;Chemistry&lt;/keyword&gt;&lt;keyword&gt;Chemistry, Physical&lt;/keyword&gt;&lt;keyword&gt;Hydrolysis&lt;/keyword&gt;&lt;/keywords&gt;&lt;dates&gt;&lt;year&gt;1978&lt;/year&gt;&lt;pub-dates&gt;&lt;date&gt;Mar&lt;/date&gt;&lt;/pub-dates&gt;&lt;/dates&gt;&lt;isbn&gt;0021-8820 (Print)&amp;#xD;0021-8820 (Linking)&lt;/isbn&gt;&lt;accession-num&gt;649512&lt;/accession-num&gt;&lt;urls&gt;&lt;related-urls&gt;&lt;url&gt;https://www.ncbi.nlm.nih.gov/pubmed/649512&lt;/url&gt;&lt;/related-urls&gt;&lt;/urls&gt;&lt;/record&gt;&lt;/Cite&gt;&lt;/EndNote&gt;</w:instrText>
            </w:r>
            <w:r>
              <w:fldChar w:fldCharType="separate"/>
            </w:r>
            <w:r w:rsidRPr="00B23A81">
              <w:rPr>
                <w:noProof/>
                <w:vertAlign w:val="superscript"/>
              </w:rPr>
              <w:t>722</w:t>
            </w:r>
            <w:r>
              <w:fldChar w:fldCharType="end"/>
            </w:r>
          </w:p>
        </w:tc>
      </w:tr>
      <w:tr w:rsidR="002325C2" w14:paraId="4FFA2D48" w14:textId="77777777" w:rsidTr="00C42DDD">
        <w:tc>
          <w:tcPr>
            <w:tcW w:w="2287" w:type="dxa"/>
          </w:tcPr>
          <w:p w14:paraId="2469EB81" w14:textId="77777777" w:rsidR="00FB7F41" w:rsidRDefault="00FB7F41" w:rsidP="00FB7F41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aldgamycin</w:t>
            </w:r>
            <w:proofErr w:type="spellEnd"/>
          </w:p>
          <w:p w14:paraId="5719438D" w14:textId="77777777" w:rsidR="002325C2" w:rsidRDefault="002325C2" w:rsidP="00F21FE1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1364" w:type="dxa"/>
          </w:tcPr>
          <w:p w14:paraId="7F414F5C" w14:textId="6EE37B47" w:rsidR="002325C2" w:rsidRDefault="00587344" w:rsidP="00C42DDD">
            <w:r>
              <w:t>yes</w:t>
            </w:r>
          </w:p>
        </w:tc>
        <w:tc>
          <w:tcPr>
            <w:tcW w:w="1364" w:type="dxa"/>
          </w:tcPr>
          <w:p w14:paraId="078E8625" w14:textId="59609BCE" w:rsidR="002325C2" w:rsidRDefault="00587344" w:rsidP="00C42DDD">
            <w:r>
              <w:t>Gram pos</w:t>
            </w:r>
          </w:p>
        </w:tc>
        <w:tc>
          <w:tcPr>
            <w:tcW w:w="1141" w:type="dxa"/>
          </w:tcPr>
          <w:p w14:paraId="01BCE787" w14:textId="77777777" w:rsidR="002325C2" w:rsidRDefault="002325C2" w:rsidP="00C42DDD"/>
        </w:tc>
        <w:tc>
          <w:tcPr>
            <w:tcW w:w="1141" w:type="dxa"/>
          </w:tcPr>
          <w:p w14:paraId="470ACE5B" w14:textId="77777777" w:rsidR="002325C2" w:rsidRDefault="002325C2" w:rsidP="00C42DDD"/>
        </w:tc>
        <w:tc>
          <w:tcPr>
            <w:tcW w:w="2051" w:type="dxa"/>
          </w:tcPr>
          <w:p w14:paraId="049B4844" w14:textId="77777777" w:rsidR="002325C2" w:rsidRDefault="002325C2" w:rsidP="00C42DDD"/>
        </w:tc>
        <w:tc>
          <w:tcPr>
            <w:tcW w:w="1346" w:type="dxa"/>
          </w:tcPr>
          <w:p w14:paraId="542FFC98" w14:textId="118FB4A7" w:rsidR="002325C2" w:rsidRDefault="00587344" w:rsidP="00C42DDD">
            <w:r>
              <w:fldChar w:fldCharType="begin">
                <w:fldData xml:space="preserve">PEVuZE5vdGU+PENpdGU+PEF1dGhvcj5XYW5nPC9BdXRob3I+PFllYXI+MjAxNjwvWWVhcj48UmVj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XYW5nPC9BdXRob3I+PFllYXI+MjAxNjwvWWVhcj48UmVj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87344">
              <w:rPr>
                <w:noProof/>
                <w:vertAlign w:val="superscript"/>
              </w:rPr>
              <w:t>723</w:t>
            </w:r>
            <w:r>
              <w:fldChar w:fldCharType="end"/>
            </w:r>
          </w:p>
        </w:tc>
      </w:tr>
      <w:tr w:rsidR="002325C2" w14:paraId="3FF5634B" w14:textId="77777777" w:rsidTr="00C42DDD">
        <w:tc>
          <w:tcPr>
            <w:tcW w:w="2287" w:type="dxa"/>
          </w:tcPr>
          <w:p w14:paraId="14B37441" w14:textId="595BF69E" w:rsidR="002325C2" w:rsidRDefault="00084A98" w:rsidP="00084A98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lidamycin</w:t>
            </w:r>
            <w:proofErr w:type="spellEnd"/>
          </w:p>
        </w:tc>
        <w:tc>
          <w:tcPr>
            <w:tcW w:w="1364" w:type="dxa"/>
          </w:tcPr>
          <w:p w14:paraId="437FA294" w14:textId="32F568D7" w:rsidR="002325C2" w:rsidRDefault="00084A98" w:rsidP="00C42DDD">
            <w:r>
              <w:t>yes</w:t>
            </w:r>
          </w:p>
        </w:tc>
        <w:tc>
          <w:tcPr>
            <w:tcW w:w="1364" w:type="dxa"/>
          </w:tcPr>
          <w:p w14:paraId="128CCDC0" w14:textId="4E03EC89" w:rsidR="002325C2" w:rsidRDefault="00084A98" w:rsidP="00C42DDD">
            <w:r>
              <w:t>Gram pos</w:t>
            </w:r>
          </w:p>
        </w:tc>
        <w:tc>
          <w:tcPr>
            <w:tcW w:w="1141" w:type="dxa"/>
          </w:tcPr>
          <w:p w14:paraId="3EBE0B41" w14:textId="77777777" w:rsidR="002325C2" w:rsidRDefault="002325C2" w:rsidP="00C42DDD"/>
        </w:tc>
        <w:tc>
          <w:tcPr>
            <w:tcW w:w="1141" w:type="dxa"/>
          </w:tcPr>
          <w:p w14:paraId="1BC2818D" w14:textId="635F2367" w:rsidR="002325C2" w:rsidRDefault="00084A98" w:rsidP="00C42DDD">
            <w:r>
              <w:t>yes</w:t>
            </w:r>
          </w:p>
        </w:tc>
        <w:tc>
          <w:tcPr>
            <w:tcW w:w="2051" w:type="dxa"/>
          </w:tcPr>
          <w:p w14:paraId="0FF0B5E6" w14:textId="77777777" w:rsidR="002325C2" w:rsidRDefault="002325C2" w:rsidP="00C42DDD"/>
        </w:tc>
        <w:tc>
          <w:tcPr>
            <w:tcW w:w="1346" w:type="dxa"/>
          </w:tcPr>
          <w:p w14:paraId="207EEA76" w14:textId="25C7EA31" w:rsidR="002325C2" w:rsidRDefault="00E30EC6" w:rsidP="00C42DDD">
            <w:r>
              <w:fldChar w:fldCharType="begin">
                <w:fldData xml:space="preserve">PEVuZE5vdGU+PENpdGU+PEF1dGhvcj5YdTwvQXV0aG9yPjxZZWFyPjE5OTQ8L1llYXI+PFJlY051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YdTwvQXV0aG9yPjxZZWFyPjE5OTQ8L1llYXI+PFJlY051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E30EC6">
              <w:rPr>
                <w:noProof/>
                <w:vertAlign w:val="superscript"/>
              </w:rPr>
              <w:t>724,725</w:t>
            </w:r>
            <w:r>
              <w:fldChar w:fldCharType="end"/>
            </w:r>
          </w:p>
        </w:tc>
      </w:tr>
      <w:tr w:rsidR="002325C2" w14:paraId="1698534F" w14:textId="77777777" w:rsidTr="00C42DDD">
        <w:tc>
          <w:tcPr>
            <w:tcW w:w="2287" w:type="dxa"/>
          </w:tcPr>
          <w:p w14:paraId="6CD8DECC" w14:textId="265CF910" w:rsidR="002325C2" w:rsidRDefault="00BD17F7" w:rsidP="00CA38C1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telomycin</w:t>
            </w:r>
            <w:proofErr w:type="spellEnd"/>
          </w:p>
        </w:tc>
        <w:tc>
          <w:tcPr>
            <w:tcW w:w="1364" w:type="dxa"/>
          </w:tcPr>
          <w:p w14:paraId="56E83C5B" w14:textId="59BE12FC" w:rsidR="002325C2" w:rsidRDefault="00CA38C1" w:rsidP="00C42DDD">
            <w:r>
              <w:t>yes</w:t>
            </w:r>
          </w:p>
        </w:tc>
        <w:tc>
          <w:tcPr>
            <w:tcW w:w="1364" w:type="dxa"/>
          </w:tcPr>
          <w:p w14:paraId="26605FD4" w14:textId="64EF0666" w:rsidR="002325C2" w:rsidRDefault="00CA38C1" w:rsidP="00C42DDD">
            <w:r>
              <w:t>Gram pos</w:t>
            </w:r>
          </w:p>
        </w:tc>
        <w:tc>
          <w:tcPr>
            <w:tcW w:w="1141" w:type="dxa"/>
          </w:tcPr>
          <w:p w14:paraId="5A4909A7" w14:textId="77777777" w:rsidR="002325C2" w:rsidRDefault="002325C2" w:rsidP="00C42DDD"/>
        </w:tc>
        <w:tc>
          <w:tcPr>
            <w:tcW w:w="1141" w:type="dxa"/>
          </w:tcPr>
          <w:p w14:paraId="3F042A01" w14:textId="77777777" w:rsidR="002325C2" w:rsidRDefault="002325C2" w:rsidP="00C42DDD"/>
        </w:tc>
        <w:tc>
          <w:tcPr>
            <w:tcW w:w="2051" w:type="dxa"/>
          </w:tcPr>
          <w:p w14:paraId="1DCC3624" w14:textId="77777777" w:rsidR="002325C2" w:rsidRDefault="002325C2" w:rsidP="00C42DDD"/>
        </w:tc>
        <w:tc>
          <w:tcPr>
            <w:tcW w:w="1346" w:type="dxa"/>
          </w:tcPr>
          <w:p w14:paraId="3E45CB62" w14:textId="571BA515" w:rsidR="002325C2" w:rsidRDefault="005C4AED" w:rsidP="00C42DDD">
            <w:r>
              <w:fldChar w:fldCharType="begin">
                <w:fldData xml:space="preserve">PEVuZE5vdGU+PENpdGU+PEF1dGhvcj5GdTwvQXV0aG9yPjxZZWFyPjIwMTU8L1llYXI+PFJlY051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GdTwvQXV0aG9yPjxZZWFyPjIwMTU8L1llYXI+PFJlY051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5C4AED">
              <w:rPr>
                <w:noProof/>
                <w:vertAlign w:val="superscript"/>
              </w:rPr>
              <w:t>726</w:t>
            </w:r>
            <w:r>
              <w:fldChar w:fldCharType="end"/>
            </w:r>
          </w:p>
        </w:tc>
      </w:tr>
      <w:tr w:rsidR="00FD40F7" w14:paraId="33046E35" w14:textId="77777777" w:rsidTr="00C42DDD">
        <w:tc>
          <w:tcPr>
            <w:tcW w:w="2287" w:type="dxa"/>
          </w:tcPr>
          <w:p w14:paraId="4D4FC01F" w14:textId="706C96BF" w:rsidR="00FD40F7" w:rsidRDefault="00FD40F7" w:rsidP="00CA38C1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bicereucin</w:t>
            </w:r>
            <w:proofErr w:type="spellEnd"/>
          </w:p>
        </w:tc>
        <w:tc>
          <w:tcPr>
            <w:tcW w:w="1364" w:type="dxa"/>
          </w:tcPr>
          <w:p w14:paraId="078A4CE4" w14:textId="0708C7E7" w:rsidR="00FD40F7" w:rsidRDefault="00FD40F7" w:rsidP="00C42DDD">
            <w:r>
              <w:t>yes</w:t>
            </w:r>
          </w:p>
        </w:tc>
        <w:tc>
          <w:tcPr>
            <w:tcW w:w="1364" w:type="dxa"/>
          </w:tcPr>
          <w:p w14:paraId="5FB48252" w14:textId="50679838" w:rsidR="00FD40F7" w:rsidRDefault="00FD40F7" w:rsidP="00C42DDD">
            <w:r>
              <w:t>Gram pos</w:t>
            </w:r>
          </w:p>
        </w:tc>
        <w:tc>
          <w:tcPr>
            <w:tcW w:w="1141" w:type="dxa"/>
          </w:tcPr>
          <w:p w14:paraId="2AF8662C" w14:textId="77777777" w:rsidR="00FD40F7" w:rsidRDefault="00FD40F7" w:rsidP="00C42DDD"/>
        </w:tc>
        <w:tc>
          <w:tcPr>
            <w:tcW w:w="1141" w:type="dxa"/>
          </w:tcPr>
          <w:p w14:paraId="16746C6B" w14:textId="77777777" w:rsidR="00FD40F7" w:rsidRDefault="00FD40F7" w:rsidP="00C42DDD"/>
        </w:tc>
        <w:tc>
          <w:tcPr>
            <w:tcW w:w="2051" w:type="dxa"/>
          </w:tcPr>
          <w:p w14:paraId="0B7014D3" w14:textId="77777777" w:rsidR="00FD40F7" w:rsidRDefault="00FD40F7" w:rsidP="00C42DDD"/>
        </w:tc>
        <w:tc>
          <w:tcPr>
            <w:tcW w:w="1346" w:type="dxa"/>
          </w:tcPr>
          <w:p w14:paraId="65DB8EDC" w14:textId="17DC20D4" w:rsidR="00FD40F7" w:rsidRDefault="00FD40F7" w:rsidP="00C42DDD">
            <w:r>
              <w:fldChar w:fldCharType="begin">
                <w:fldData xml:space="preserve">PEVuZE5vdGU+PENpdGU+PEF1dGhvcj5IdW88L0F1dGhvcj48WWVhcj4yMDE2PC9ZZWFyPjxSZWNO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dW88L0F1dGhvcj48WWVhcj4yMDE2PC9ZZWFyPjxSZWNO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FD40F7">
              <w:rPr>
                <w:noProof/>
                <w:vertAlign w:val="superscript"/>
              </w:rPr>
              <w:t>727</w:t>
            </w:r>
            <w:r>
              <w:fldChar w:fldCharType="end"/>
            </w:r>
          </w:p>
        </w:tc>
      </w:tr>
      <w:tr w:rsidR="00FD40F7" w14:paraId="4C665BB7" w14:textId="77777777" w:rsidTr="00C42DDD">
        <w:tc>
          <w:tcPr>
            <w:tcW w:w="2287" w:type="dxa"/>
          </w:tcPr>
          <w:p w14:paraId="1A5CC0AD" w14:textId="42875D3C" w:rsidR="00FD40F7" w:rsidRDefault="00201D67" w:rsidP="00201D67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xanthoferrin</w:t>
            </w:r>
            <w:proofErr w:type="spellEnd"/>
          </w:p>
        </w:tc>
        <w:tc>
          <w:tcPr>
            <w:tcW w:w="1364" w:type="dxa"/>
          </w:tcPr>
          <w:p w14:paraId="735877C6" w14:textId="77777777" w:rsidR="00FD40F7" w:rsidRDefault="00FD40F7" w:rsidP="00C42DDD"/>
        </w:tc>
        <w:tc>
          <w:tcPr>
            <w:tcW w:w="1364" w:type="dxa"/>
          </w:tcPr>
          <w:p w14:paraId="23F7D959" w14:textId="77777777" w:rsidR="00FD40F7" w:rsidRDefault="00FD40F7" w:rsidP="00C42DDD"/>
        </w:tc>
        <w:tc>
          <w:tcPr>
            <w:tcW w:w="1141" w:type="dxa"/>
          </w:tcPr>
          <w:p w14:paraId="7659ECE4" w14:textId="77777777" w:rsidR="00FD40F7" w:rsidRDefault="00FD40F7" w:rsidP="00C42DDD"/>
        </w:tc>
        <w:tc>
          <w:tcPr>
            <w:tcW w:w="1141" w:type="dxa"/>
          </w:tcPr>
          <w:p w14:paraId="72E1E48E" w14:textId="77777777" w:rsidR="00FD40F7" w:rsidRDefault="00FD40F7" w:rsidP="00C42DDD"/>
        </w:tc>
        <w:tc>
          <w:tcPr>
            <w:tcW w:w="2051" w:type="dxa"/>
          </w:tcPr>
          <w:p w14:paraId="5F0A13FE" w14:textId="153A50BB" w:rsidR="00FD40F7" w:rsidRDefault="00201D67" w:rsidP="00C42DDD">
            <w:r>
              <w:t>siderophore</w:t>
            </w:r>
          </w:p>
        </w:tc>
        <w:tc>
          <w:tcPr>
            <w:tcW w:w="1346" w:type="dxa"/>
          </w:tcPr>
          <w:p w14:paraId="20ADF395" w14:textId="65F13DC4" w:rsidR="00FD40F7" w:rsidRDefault="00201D67" w:rsidP="00C42DDD">
            <w:r>
              <w:fldChar w:fldCharType="begin">
                <w:fldData xml:space="preserve">PEVuZE5vdGU+PENpdGU+PEF1dGhvcj5QYW5kZXk8L0F1dGhvcj48WWVhcj4yMDE3PC9ZZWFyPjxS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YW5kZXk8L0F1dGhvcj48WWVhcj4yMDE3PC9ZZWFyPjxS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201D67">
              <w:rPr>
                <w:noProof/>
                <w:vertAlign w:val="superscript"/>
              </w:rPr>
              <w:t>728</w:t>
            </w:r>
            <w:r>
              <w:fldChar w:fldCharType="end"/>
            </w:r>
          </w:p>
        </w:tc>
      </w:tr>
      <w:tr w:rsidR="00FD40F7" w14:paraId="415E2235" w14:textId="77777777" w:rsidTr="00C42DDD">
        <w:tc>
          <w:tcPr>
            <w:tcW w:w="2287" w:type="dxa"/>
          </w:tcPr>
          <w:p w14:paraId="0D19202A" w14:textId="25B0E76F" w:rsidR="00FD40F7" w:rsidRDefault="00926F64" w:rsidP="00AB5B4B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lastRenderedPageBreak/>
              <w:t>dutomycin</w:t>
            </w:r>
            <w:proofErr w:type="spellEnd"/>
          </w:p>
        </w:tc>
        <w:tc>
          <w:tcPr>
            <w:tcW w:w="1364" w:type="dxa"/>
          </w:tcPr>
          <w:p w14:paraId="17F3AE06" w14:textId="2E95D1B7" w:rsidR="00FD40F7" w:rsidRDefault="00AB5B4B" w:rsidP="00C42DDD">
            <w:r>
              <w:t>yes</w:t>
            </w:r>
          </w:p>
        </w:tc>
        <w:tc>
          <w:tcPr>
            <w:tcW w:w="1364" w:type="dxa"/>
          </w:tcPr>
          <w:p w14:paraId="7A67C995" w14:textId="795D3ABD" w:rsidR="00FD40F7" w:rsidRDefault="00AB5B4B" w:rsidP="00C42DDD">
            <w:r>
              <w:t>Gram pos</w:t>
            </w:r>
          </w:p>
        </w:tc>
        <w:tc>
          <w:tcPr>
            <w:tcW w:w="1141" w:type="dxa"/>
          </w:tcPr>
          <w:p w14:paraId="7AAD5C2D" w14:textId="77777777" w:rsidR="00FD40F7" w:rsidRDefault="00FD40F7" w:rsidP="00C42DDD"/>
        </w:tc>
        <w:tc>
          <w:tcPr>
            <w:tcW w:w="1141" w:type="dxa"/>
          </w:tcPr>
          <w:p w14:paraId="67B61EB6" w14:textId="57CEE4DC" w:rsidR="00FD40F7" w:rsidRDefault="00AB5B4B" w:rsidP="00C42DDD">
            <w:r>
              <w:t>yes</w:t>
            </w:r>
          </w:p>
        </w:tc>
        <w:tc>
          <w:tcPr>
            <w:tcW w:w="2051" w:type="dxa"/>
          </w:tcPr>
          <w:p w14:paraId="50C50967" w14:textId="77777777" w:rsidR="00FD40F7" w:rsidRDefault="00FD40F7" w:rsidP="00C42DDD"/>
        </w:tc>
        <w:tc>
          <w:tcPr>
            <w:tcW w:w="1346" w:type="dxa"/>
          </w:tcPr>
          <w:p w14:paraId="320693BA" w14:textId="7A69C9DA" w:rsidR="00FD40F7" w:rsidRDefault="00080B5A" w:rsidP="00C42DDD">
            <w:r>
              <w:fldChar w:fldCharType="begin">
                <w:fldData xml:space="preserve">PEVuZE5vdGU+PENpdGU+PEF1dGhvcj5TdW48L0F1dGhvcj48WWVhcj4yMDE2PC9ZZWFyPjxSZWNO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</w:fldData>
              </w:fldChar>
            </w:r>
            <w:r w:rsidR="001418C3">
              <w:instrText xml:space="preserve"> ADDIN EN.CITE </w:instrText>
            </w:r>
            <w:r w:rsidR="001418C3">
              <w:fldChar w:fldCharType="begin">
                <w:fldData xml:space="preserve">PEVuZE5vdGU+PENpdGU+PEF1dGhvcj5TdW48L0F1dGhvcj48WWVhcj4yMDE2PC9ZZWFyPjxSZWNO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</w:fldData>
              </w:fldChar>
            </w:r>
            <w:r w:rsidR="001418C3">
              <w:instrText xml:space="preserve"> ADDIN EN.CITE.DATA </w:instrText>
            </w:r>
            <w:r w:rsidR="001418C3">
              <w:fldChar w:fldCharType="end"/>
            </w:r>
            <w:r>
              <w:fldChar w:fldCharType="separate"/>
            </w:r>
            <w:r w:rsidR="001418C3" w:rsidRPr="001418C3">
              <w:rPr>
                <w:noProof/>
                <w:vertAlign w:val="superscript"/>
              </w:rPr>
              <w:t>729,730</w:t>
            </w:r>
            <w:r>
              <w:fldChar w:fldCharType="end"/>
            </w:r>
          </w:p>
        </w:tc>
      </w:tr>
      <w:tr w:rsidR="008163AA" w14:paraId="3E2FC0DD" w14:textId="77777777" w:rsidTr="00C42DDD">
        <w:tc>
          <w:tcPr>
            <w:tcW w:w="2287" w:type="dxa"/>
          </w:tcPr>
          <w:p w14:paraId="434B0A97" w14:textId="6AC6EF39" w:rsidR="008163AA" w:rsidRDefault="00AE6117" w:rsidP="00AE6117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cystobactamide</w:t>
            </w:r>
            <w:proofErr w:type="spellEnd"/>
          </w:p>
        </w:tc>
        <w:tc>
          <w:tcPr>
            <w:tcW w:w="1364" w:type="dxa"/>
          </w:tcPr>
          <w:p w14:paraId="30E224F0" w14:textId="0C4E018C" w:rsidR="008163AA" w:rsidRDefault="00AE6117" w:rsidP="00C42DDD">
            <w:r>
              <w:t>yes</w:t>
            </w:r>
          </w:p>
        </w:tc>
        <w:tc>
          <w:tcPr>
            <w:tcW w:w="1364" w:type="dxa"/>
          </w:tcPr>
          <w:p w14:paraId="6EAFDC1C" w14:textId="4778F9BA" w:rsidR="008163AA" w:rsidRDefault="00AE6117" w:rsidP="00C42DDD">
            <w:r>
              <w:t>Gram pos, gram neg</w:t>
            </w:r>
          </w:p>
        </w:tc>
        <w:tc>
          <w:tcPr>
            <w:tcW w:w="1141" w:type="dxa"/>
          </w:tcPr>
          <w:p w14:paraId="6B9BFE9A" w14:textId="77777777" w:rsidR="008163AA" w:rsidRDefault="008163AA" w:rsidP="00C42DDD"/>
        </w:tc>
        <w:tc>
          <w:tcPr>
            <w:tcW w:w="1141" w:type="dxa"/>
          </w:tcPr>
          <w:p w14:paraId="5A835174" w14:textId="77777777" w:rsidR="008163AA" w:rsidRDefault="008163AA" w:rsidP="00C42DDD"/>
        </w:tc>
        <w:tc>
          <w:tcPr>
            <w:tcW w:w="2051" w:type="dxa"/>
          </w:tcPr>
          <w:p w14:paraId="7AD8C48D" w14:textId="77777777" w:rsidR="008163AA" w:rsidRDefault="008163AA" w:rsidP="00C42DDD"/>
        </w:tc>
        <w:tc>
          <w:tcPr>
            <w:tcW w:w="1346" w:type="dxa"/>
          </w:tcPr>
          <w:p w14:paraId="68F94743" w14:textId="5853494F" w:rsidR="008163AA" w:rsidRDefault="00AE6117" w:rsidP="00C42DDD">
            <w:r>
              <w:fldChar w:fldCharType="begin"/>
            </w:r>
            <w:r>
              <w:instrText xml:space="preserve"> ADDIN EN.CITE &lt;EndNote&gt;&lt;Cite&gt;&lt;Author&gt;Cheng&lt;/Author&gt;&lt;Year&gt;2017&lt;/Year&gt;&lt;RecNum&gt;752&lt;/RecNum&gt;&lt;DisplayText&gt;&lt;style face="superscript"&gt;731&lt;/style&gt;&lt;/DisplayText&gt;&lt;record&gt;&lt;rec-number&gt;752&lt;/rec-number&gt;&lt;foreign-keys&gt;&lt;key app="EN" db-id="p5zs9pw5ltwzr3e0webppaa6ae5zxdxszf5s" timestamp="1548433896"&gt;752&lt;/key&gt;&lt;/foreign-keys&gt;&lt;ref-type name="Journal Article"&gt;17&lt;/ref-type&gt;&lt;contributors&gt;&lt;authors&gt;&lt;author&gt;Cheng, B.&lt;/author&gt;&lt;author&gt;Muller, R.&lt;/author&gt;&lt;author&gt;Trauner, D.&lt;/author&gt;&lt;/authors&gt;&lt;/contributors&gt;&lt;auth-address&gt;Department of Chemistry, University of Munich, Butenandtstrasse 5-13, Haus F, 81377, Munich, Germany.&amp;#xD;Department of Chemistry, New York University, 100 Washington Square East, Room 712, New York, NY, 10003, USA.&amp;#xD;Department of Microbial Natural Products, Helmholtz Institute for Pharmaceutical Research Saarland, Helmholtz Center for Infection Research, Saarland University, 66123, Saarbrucken, Germany.&lt;/auth-address&gt;&lt;titles&gt;&lt;title&gt;Total Syntheses of Cystobactamids and Structural Confirmation of Cystobactamid 919-2&lt;/title&gt;&lt;secondary-title&gt;Angew Chem Int Ed Engl&lt;/secondary-title&gt;&lt;/titles&gt;&lt;periodical&gt;&lt;full-title&gt;Angew Chem Int Ed Engl&lt;/full-title&gt;&lt;/periodical&gt;&lt;pages&gt;12755-12759&lt;/pages&gt;&lt;volume&gt;56&lt;/volume&gt;&lt;number&gt;41&lt;/number&gt;&lt;keywords&gt;&lt;keyword&gt;absolute configuration&lt;/keyword&gt;&lt;keyword&gt;antibiotics&lt;/keyword&gt;&lt;keyword&gt;peptides&lt;/keyword&gt;&lt;keyword&gt;structure elucidation&lt;/keyword&gt;&lt;keyword&gt;total synthesis&lt;/keyword&gt;&lt;/keywords&gt;&lt;dates&gt;&lt;year&gt;2017&lt;/year&gt;&lt;pub-dates&gt;&lt;date&gt;Oct 2&lt;/date&gt;&lt;/pub-dates&gt;&lt;/dates&gt;&lt;isbn&gt;1521-3773 (Electronic)&amp;#xD;1433-7851 (Linking)&lt;/isbn&gt;&lt;accession-num&gt;28731542&lt;/accession-num&gt;&lt;urls&gt;&lt;related-urls&gt;&lt;url&gt;https://www.ncbi.nlm.nih.gov/pubmed/28731542&lt;/url&gt;&lt;/related-urls&gt;&lt;/urls&gt;&lt;electronic-resource-num&gt;10.1002/anie.201705387&lt;/electronic-resource-num&gt;&lt;/record&gt;&lt;/Cite&gt;&lt;/EndNote&gt;</w:instrText>
            </w:r>
            <w:r>
              <w:fldChar w:fldCharType="separate"/>
            </w:r>
            <w:r w:rsidRPr="00AE6117">
              <w:rPr>
                <w:noProof/>
                <w:vertAlign w:val="superscript"/>
              </w:rPr>
              <w:t>731</w:t>
            </w:r>
            <w:r>
              <w:fldChar w:fldCharType="end"/>
            </w:r>
          </w:p>
        </w:tc>
      </w:tr>
      <w:tr w:rsidR="00AD1C97" w14:paraId="5F5562EB" w14:textId="77777777" w:rsidTr="00C42DDD">
        <w:tc>
          <w:tcPr>
            <w:tcW w:w="2287" w:type="dxa"/>
          </w:tcPr>
          <w:p w14:paraId="544A101E" w14:textId="15743789" w:rsidR="00AD1C97" w:rsidRDefault="00AD1C97" w:rsidP="00AD1C97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riselimycin</w:t>
            </w:r>
            <w:proofErr w:type="spellEnd"/>
          </w:p>
        </w:tc>
        <w:tc>
          <w:tcPr>
            <w:tcW w:w="1364" w:type="dxa"/>
          </w:tcPr>
          <w:p w14:paraId="3859309B" w14:textId="2FE69016" w:rsidR="00AD1C97" w:rsidRDefault="00AD1C97" w:rsidP="00C42DDD">
            <w:r>
              <w:t>yes</w:t>
            </w:r>
          </w:p>
        </w:tc>
        <w:tc>
          <w:tcPr>
            <w:tcW w:w="1364" w:type="dxa"/>
          </w:tcPr>
          <w:p w14:paraId="50AA7EC1" w14:textId="62B3FD3C" w:rsidR="00AD1C97" w:rsidRDefault="00AD1C97" w:rsidP="00C42DDD">
            <w:r>
              <w:t>Gram pos</w:t>
            </w:r>
          </w:p>
        </w:tc>
        <w:tc>
          <w:tcPr>
            <w:tcW w:w="1141" w:type="dxa"/>
          </w:tcPr>
          <w:p w14:paraId="37CD80CA" w14:textId="77777777" w:rsidR="00AD1C97" w:rsidRDefault="00AD1C97" w:rsidP="00C42DDD"/>
        </w:tc>
        <w:tc>
          <w:tcPr>
            <w:tcW w:w="1141" w:type="dxa"/>
          </w:tcPr>
          <w:p w14:paraId="61D29495" w14:textId="77777777" w:rsidR="00AD1C97" w:rsidRDefault="00AD1C97" w:rsidP="00C42DDD"/>
        </w:tc>
        <w:tc>
          <w:tcPr>
            <w:tcW w:w="2051" w:type="dxa"/>
          </w:tcPr>
          <w:p w14:paraId="669AF1BE" w14:textId="77777777" w:rsidR="00AD1C97" w:rsidRDefault="00AD1C97" w:rsidP="00C42DDD"/>
        </w:tc>
        <w:tc>
          <w:tcPr>
            <w:tcW w:w="1346" w:type="dxa"/>
          </w:tcPr>
          <w:p w14:paraId="6138E927" w14:textId="049503D4" w:rsidR="00AD1C97" w:rsidRDefault="00AD1C97" w:rsidP="00C42DDD">
            <w:r>
              <w:fldChar w:fldCharType="begin"/>
            </w:r>
            <w:r>
              <w:instrText xml:space="preserve"> ADDIN EN.CITE &lt;EndNote&gt;&lt;Cite&gt;&lt;Author&gt;van Eijk&lt;/Author&gt;&lt;Year&gt;2017&lt;/Year&gt;&lt;RecNum&gt;753&lt;/RecNum&gt;&lt;DisplayText&gt;&lt;style face="superscript"&gt;732&lt;/style&gt;&lt;/DisplayText&gt;&lt;record&gt;&lt;rec-number&gt;753&lt;/rec-number&gt;&lt;foreign-keys&gt;&lt;key app="EN" db-id="p5zs9pw5ltwzr3e0webppaa6ae5zxdxszf5s" timestamp="1548434068"&gt;753&lt;/key&gt;&lt;/foreign-keys&gt;&lt;ref-type name="Journal Article"&gt;17&lt;/ref-type&gt;&lt;contributors&gt;&lt;authors&gt;&lt;author&gt;van Eijk, E.&lt;/author&gt;&lt;author&gt;Wittekoek, B.&lt;/author&gt;&lt;author&gt;Kuijper, E. J.&lt;/author&gt;&lt;author&gt;Smits, W. K.&lt;/author&gt;&lt;/authors&gt;&lt;/contributors&gt;&lt;titles&gt;&lt;title&gt;DNA replication proteins as potential targets for antimicrobials in drug-resistant bacterial pathogens&lt;/title&gt;&lt;secondary-title&gt;J Antimicrob Chemother&lt;/secondary-title&gt;&lt;/titles&gt;&lt;periodical&gt;&lt;full-title&gt;J Antimicrob Chemother&lt;/full-title&gt;&lt;/periodical&gt;&lt;pages&gt;1275-1284&lt;/pages&gt;&lt;volume&gt;72&lt;/volume&gt;&lt;number&gt;5&lt;/number&gt;&lt;keywords&gt;&lt;keyword&gt;Anti-Bacterial Agents/chemistry/*pharmacology/therapeutic use&lt;/keyword&gt;&lt;keyword&gt;Bacteria/*drug effects/metabolism/pathogenicity&lt;/keyword&gt;&lt;keyword&gt;Bacterial Proteins/*antagonists &amp;amp; inhibitors&lt;/keyword&gt;&lt;keyword&gt;DNA Replication/*drug effects&lt;/keyword&gt;&lt;keyword&gt;*Drug Design&lt;/keyword&gt;&lt;keyword&gt;*Drug Resistance, Multiple, Bacterial&lt;/keyword&gt;&lt;keyword&gt;Humans&lt;/keyword&gt;&lt;keyword&gt;Topoisomerase II Inhibitors/chemistry/pharmacology/therapeutic use&lt;/keyword&gt;&lt;/keywords&gt;&lt;dates&gt;&lt;year&gt;2017&lt;/year&gt;&lt;pub-dates&gt;&lt;date&gt;May 1&lt;/date&gt;&lt;/pub-dates&gt;&lt;/dates&gt;&lt;isbn&gt;1460-2091 (Electronic)&amp;#xD;0305-7453 (Linking)&lt;/isbn&gt;&lt;accession-num&gt;28073967&lt;/accession-num&gt;&lt;urls&gt;&lt;related-urls&gt;&lt;url&gt;https://www.ncbi.nlm.nih.gov/pubmed/28073967&lt;/url&gt;&lt;/related-urls&gt;&lt;/urls&gt;&lt;custom2&gt;5400081&lt;/custom2&gt;&lt;electronic-resource-num&gt;10.1093/jac/dkw548&lt;/electronic-resource-num&gt;&lt;/record&gt;&lt;/Cite&gt;&lt;/EndNote&gt;</w:instrText>
            </w:r>
            <w:r>
              <w:fldChar w:fldCharType="separate"/>
            </w:r>
            <w:r w:rsidRPr="00AD1C97">
              <w:rPr>
                <w:noProof/>
                <w:vertAlign w:val="superscript"/>
              </w:rPr>
              <w:t>732</w:t>
            </w:r>
            <w:r>
              <w:fldChar w:fldCharType="end"/>
            </w:r>
          </w:p>
        </w:tc>
      </w:tr>
      <w:tr w:rsidR="00EA70F7" w14:paraId="7CE6CFF6" w14:textId="77777777" w:rsidTr="00C42DDD">
        <w:tc>
          <w:tcPr>
            <w:tcW w:w="2287" w:type="dxa"/>
          </w:tcPr>
          <w:p w14:paraId="21AF1F65" w14:textId="0F8EDB39" w:rsidR="00EA70F7" w:rsidRDefault="00EA70F7" w:rsidP="00EA70F7">
            <w:pPr>
              <w:spacing w:after="160" w:line="259" w:lineRule="auto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nunapeptin</w:t>
            </w:r>
            <w:proofErr w:type="spellEnd"/>
          </w:p>
        </w:tc>
        <w:tc>
          <w:tcPr>
            <w:tcW w:w="1364" w:type="dxa"/>
          </w:tcPr>
          <w:p w14:paraId="565429E0" w14:textId="77777777" w:rsidR="00EA70F7" w:rsidRDefault="00EA70F7" w:rsidP="00C42DDD"/>
        </w:tc>
        <w:tc>
          <w:tcPr>
            <w:tcW w:w="1364" w:type="dxa"/>
          </w:tcPr>
          <w:p w14:paraId="75D75B73" w14:textId="77777777" w:rsidR="00EA70F7" w:rsidRDefault="00EA70F7" w:rsidP="00C42DDD"/>
        </w:tc>
        <w:tc>
          <w:tcPr>
            <w:tcW w:w="1141" w:type="dxa"/>
          </w:tcPr>
          <w:p w14:paraId="61DC4C40" w14:textId="6C5C1ADD" w:rsidR="00EA70F7" w:rsidRDefault="00D40999" w:rsidP="00C42DDD">
            <w:r>
              <w:t>yes</w:t>
            </w:r>
          </w:p>
        </w:tc>
        <w:tc>
          <w:tcPr>
            <w:tcW w:w="1141" w:type="dxa"/>
          </w:tcPr>
          <w:p w14:paraId="5B662EA8" w14:textId="77777777" w:rsidR="00EA70F7" w:rsidRDefault="00EA70F7" w:rsidP="00C42DDD"/>
        </w:tc>
        <w:tc>
          <w:tcPr>
            <w:tcW w:w="2051" w:type="dxa"/>
          </w:tcPr>
          <w:p w14:paraId="7A18C316" w14:textId="77777777" w:rsidR="00EA70F7" w:rsidRDefault="00EA70F7" w:rsidP="00C42DDD"/>
        </w:tc>
        <w:tc>
          <w:tcPr>
            <w:tcW w:w="1346" w:type="dxa"/>
          </w:tcPr>
          <w:p w14:paraId="23011DF4" w14:textId="2F0E3DB9" w:rsidR="00EA70F7" w:rsidRDefault="00D40999" w:rsidP="00C42DDD">
            <w:r>
              <w:fldChar w:fldCharType="begin">
                <w:fldData xml:space="preserve">PEVuZE5vdGU+PENpdGU+PEF1dGhvcj5IZW5uZXNzeTwvQXV0aG9yPjxZZWFyPjIwMTc8L1llYXI+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ZW5uZXNzeTwvQXV0aG9yPjxZZWFyPjIwMTc8L1llYXI+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D40999">
              <w:rPr>
                <w:noProof/>
                <w:vertAlign w:val="superscript"/>
              </w:rPr>
              <w:t>733</w:t>
            </w:r>
            <w:r>
              <w:fldChar w:fldCharType="end"/>
            </w:r>
          </w:p>
        </w:tc>
      </w:tr>
      <w:tr w:rsidR="00C25D7A" w14:paraId="4D67C6CB" w14:textId="77777777" w:rsidTr="00C42DDD">
        <w:tc>
          <w:tcPr>
            <w:tcW w:w="2287" w:type="dxa"/>
          </w:tcPr>
          <w:p w14:paraId="2CDCD22B" w14:textId="1AB5AD7C" w:rsidR="00C25D7A" w:rsidRDefault="00C25D7A" w:rsidP="00EA70F7">
            <w:pPr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treptococci</w:t>
            </w:r>
            <w:r w:rsidR="006B1BB2">
              <w:rPr>
                <w:rFonts w:ascii="Calibri" w:hAnsi="Calibri" w:cs="Calibri"/>
                <w:color w:val="000000"/>
              </w:rPr>
              <w:t>n</w:t>
            </w:r>
            <w:proofErr w:type="spellEnd"/>
          </w:p>
        </w:tc>
        <w:tc>
          <w:tcPr>
            <w:tcW w:w="1364" w:type="dxa"/>
          </w:tcPr>
          <w:p w14:paraId="2E779862" w14:textId="44F5ED99" w:rsidR="00C25D7A" w:rsidRDefault="00C25D7A" w:rsidP="00C42DDD">
            <w:r>
              <w:t>yes</w:t>
            </w:r>
          </w:p>
        </w:tc>
        <w:tc>
          <w:tcPr>
            <w:tcW w:w="1364" w:type="dxa"/>
          </w:tcPr>
          <w:p w14:paraId="3D1DBC7F" w14:textId="47D25A8F" w:rsidR="00C25D7A" w:rsidRDefault="00C25D7A" w:rsidP="00C42DDD">
            <w:r>
              <w:t>Gram pos</w:t>
            </w:r>
          </w:p>
        </w:tc>
        <w:tc>
          <w:tcPr>
            <w:tcW w:w="1141" w:type="dxa"/>
          </w:tcPr>
          <w:p w14:paraId="38D52642" w14:textId="77777777" w:rsidR="00C25D7A" w:rsidRDefault="00C25D7A" w:rsidP="00C42DDD"/>
        </w:tc>
        <w:tc>
          <w:tcPr>
            <w:tcW w:w="1141" w:type="dxa"/>
          </w:tcPr>
          <w:p w14:paraId="64298ED0" w14:textId="77777777" w:rsidR="00C25D7A" w:rsidRDefault="00C25D7A" w:rsidP="00C42DDD"/>
        </w:tc>
        <w:tc>
          <w:tcPr>
            <w:tcW w:w="2051" w:type="dxa"/>
          </w:tcPr>
          <w:p w14:paraId="29589D6D" w14:textId="77777777" w:rsidR="00C25D7A" w:rsidRDefault="00C25D7A" w:rsidP="00C42DDD"/>
        </w:tc>
        <w:tc>
          <w:tcPr>
            <w:tcW w:w="1346" w:type="dxa"/>
          </w:tcPr>
          <w:p w14:paraId="479C2C99" w14:textId="054639A1" w:rsidR="00C25D7A" w:rsidRDefault="00C25D7A" w:rsidP="00C42DDD">
            <w:r>
              <w:fldChar w:fldCharType="begin"/>
            </w:r>
            <w:r>
              <w:instrText xml:space="preserve"> ADDIN EN.CITE &lt;EndNote&gt;&lt;Cite&gt;&lt;Author&gt;Jack&lt;/Author&gt;&lt;Year&gt;1995&lt;/Year&gt;&lt;RecNum&gt;755&lt;/RecNum&gt;&lt;DisplayText&gt;&lt;style face="superscript"&gt;734&lt;/style&gt;&lt;/DisplayText&gt;&lt;record&gt;&lt;rec-number&gt;755&lt;/rec-number&gt;&lt;foreign-keys&gt;&lt;key app="EN" db-id="p5zs9pw5ltwzr3e0webppaa6ae5zxdxszf5s" timestamp="1548434488"&gt;755&lt;/key&gt;&lt;/foreign-keys&gt;&lt;ref-type name="Journal Article"&gt;17&lt;/ref-type&gt;&lt;contributors&gt;&lt;authors&gt;&lt;author&gt;Jack, R. W.&lt;/author&gt;&lt;author&gt;Tagg, J. R.&lt;/author&gt;&lt;author&gt;Ray, B.&lt;/author&gt;&lt;/authors&gt;&lt;/contributors&gt;&lt;auth-address&gt;Russell Grimwade School of Biochemistry, University of Melbourne, Parkville, Victoria, Australia.&lt;/auth-address&gt;&lt;titles&gt;&lt;title&gt;Bacteriocins of gram-positive bacteria&lt;/title&gt;&lt;secondary-title&gt;Microbiol Rev&lt;/secondary-title&gt;&lt;/titles&gt;&lt;periodical&gt;&lt;full-title&gt;Microbiol Rev&lt;/full-title&gt;&lt;/periodical&gt;&lt;pages&gt;171-200&lt;/pages&gt;&lt;volume&gt;59&lt;/volume&gt;&lt;number&gt;2&lt;/number&gt;&lt;keywords&gt;&lt;keyword&gt;Amino Acid Sequence&lt;/keyword&gt;&lt;keyword&gt;*Bacteriocins/genetics&lt;/keyword&gt;&lt;keyword&gt;Gram-Positive Bacteria/*chemistry/genetics&lt;/keyword&gt;&lt;keyword&gt;Models, Genetic&lt;/keyword&gt;&lt;keyword&gt;Molecular Sequence Data&lt;/keyword&gt;&lt;/keywords&gt;&lt;dates&gt;&lt;year&gt;1995&lt;/year&gt;&lt;pub-dates&gt;&lt;date&gt;Jun&lt;/date&gt;&lt;/pub-dates&gt;&lt;/dates&gt;&lt;isbn&gt;0146-0749 (Print)&amp;#xD;0146-0749 (Linking)&lt;/isbn&gt;&lt;accession-num&gt;7603408&lt;/accession-num&gt;&lt;urls&gt;&lt;related-urls&gt;&lt;url&gt;https://www.ncbi.nlm.nih.gov/pubmed/7603408&lt;/url&gt;&lt;/related-urls&gt;&lt;/urls&gt;&lt;custom2&gt;239359&lt;/custom2&gt;&lt;/record&gt;&lt;/Cite&gt;&lt;/EndNote&gt;</w:instrText>
            </w:r>
            <w:r>
              <w:fldChar w:fldCharType="separate"/>
            </w:r>
            <w:r w:rsidRPr="00C25D7A">
              <w:rPr>
                <w:noProof/>
                <w:vertAlign w:val="superscript"/>
              </w:rPr>
              <w:t>734</w:t>
            </w:r>
            <w:r>
              <w:fldChar w:fldCharType="end"/>
            </w:r>
          </w:p>
        </w:tc>
      </w:tr>
    </w:tbl>
    <w:p w14:paraId="28B383CA" w14:textId="77777777" w:rsidR="00272636" w:rsidRDefault="00272636"/>
    <w:p w14:paraId="18814BB6" w14:textId="77777777" w:rsidR="00272636" w:rsidRDefault="00272636"/>
    <w:p w14:paraId="6C6D748E" w14:textId="77777777" w:rsidR="00C25D7A" w:rsidRPr="00C25D7A" w:rsidRDefault="00272636" w:rsidP="00C25D7A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25D7A" w:rsidRPr="00C25D7A">
        <w:t>(1)</w:t>
      </w:r>
      <w:r w:rsidR="00C25D7A" w:rsidRPr="00C25D7A">
        <w:tab/>
        <w:t xml:space="preserve">Gottardi, E. M.; Krawczyk, J. M.; von Suchodoletz, H.; Schadt, S.; Muhlenweg, A.; Uguru, G. C.; Pelzer, S.; Fiedler, H. P.; Bibb, M. J.; Stach, J. E.et al. Abyssomicin biosynthesis: formation of an unusual polyketide, antibiotic-feeding studies and genetic analysis. </w:t>
      </w:r>
      <w:r w:rsidR="00C25D7A" w:rsidRPr="00C25D7A">
        <w:rPr>
          <w:i/>
        </w:rPr>
        <w:t xml:space="preserve">Chembiochem </w:t>
      </w:r>
      <w:r w:rsidR="00C25D7A" w:rsidRPr="00C25D7A">
        <w:rPr>
          <w:b/>
        </w:rPr>
        <w:t>2011,</w:t>
      </w:r>
      <w:r w:rsidR="00C25D7A" w:rsidRPr="00C25D7A">
        <w:t xml:space="preserve"> </w:t>
      </w:r>
      <w:r w:rsidR="00C25D7A" w:rsidRPr="00C25D7A">
        <w:rPr>
          <w:i/>
        </w:rPr>
        <w:t>12</w:t>
      </w:r>
      <w:r w:rsidR="00C25D7A" w:rsidRPr="00C25D7A">
        <w:t xml:space="preserve"> (9), 1401.</w:t>
      </w:r>
    </w:p>
    <w:p w14:paraId="569540A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)</w:t>
      </w:r>
      <w:r w:rsidRPr="00C25D7A">
        <w:tab/>
        <w:t xml:space="preserve">Frank, B.; Wenzel, S. C.; Bode, H. B.; Scharfe, M.; Blocker, H.; Muller, R. From genetic diversity to metabolic unity: studies on the biosynthesis of aurafurones and aurafuron-like structures in myxobacteria and streptomycetes. </w:t>
      </w:r>
      <w:r w:rsidRPr="00C25D7A">
        <w:rPr>
          <w:i/>
        </w:rPr>
        <w:t xml:space="preserve">J Mol 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374</w:t>
      </w:r>
      <w:r w:rsidRPr="00C25D7A">
        <w:t xml:space="preserve"> (1), 24.</w:t>
      </w:r>
    </w:p>
    <w:p w14:paraId="5FA07F5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)</w:t>
      </w:r>
      <w:r w:rsidRPr="00C25D7A">
        <w:tab/>
        <w:t xml:space="preserve">Sugimoto, Y.; Ishida, K.; Traitcheva, N.; Busch, B.; Dahse, H. M.; Hertweck, C. Freedom and constraint in engineered noncolinear polyketide assembly lines. </w:t>
      </w:r>
      <w:r w:rsidRPr="00C25D7A">
        <w:rPr>
          <w:i/>
        </w:rPr>
        <w:t xml:space="preserve">Chem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2), 229.</w:t>
      </w:r>
    </w:p>
    <w:p w14:paraId="38C7128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)</w:t>
      </w:r>
      <w:r w:rsidRPr="00C25D7A">
        <w:tab/>
        <w:t xml:space="preserve">Solanki, R.; Khanna, M.; Lal, R. Bioactive compounds from marine actinomycetes. </w:t>
      </w:r>
      <w:r w:rsidRPr="00C25D7A">
        <w:rPr>
          <w:i/>
        </w:rPr>
        <w:t xml:space="preserve">Indian J Micro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4), 410.</w:t>
      </w:r>
    </w:p>
    <w:p w14:paraId="02A2DD6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)</w:t>
      </w:r>
      <w:r w:rsidRPr="00C25D7A">
        <w:tab/>
        <w:t xml:space="preserve">Zhang, W.; Fortman, J. L.; Carlson, J. C.; Yan, J.; Liu, Y.; Bai, F.; Guan, W.; Jia, J.; Matainaho, T.; Sherman, D. H.et al. Characterization of the bafilomycin biosynthetic gene cluster from Streptomyces lohii. </w:t>
      </w:r>
      <w:r w:rsidRPr="00C25D7A">
        <w:rPr>
          <w:i/>
        </w:rPr>
        <w:t xml:space="preserve">Chembiochem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3), 301.</w:t>
      </w:r>
    </w:p>
    <w:p w14:paraId="6998220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)</w:t>
      </w:r>
      <w:r w:rsidRPr="00C25D7A">
        <w:tab/>
        <w:t xml:space="preserve">Molloy, E. M.; Tietz, J. I.; Blair, P. M.; Mitchell, D. A. Biological characterization of the hygrobafilomycin antibiotic JBIR-100 and bioinformatic insights into the hygrolide family of natural products. </w:t>
      </w:r>
      <w:r w:rsidRPr="00C25D7A">
        <w:rPr>
          <w:i/>
        </w:rPr>
        <w:t xml:space="preserve">Bioorg Med 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24</w:t>
      </w:r>
      <w:r w:rsidRPr="00C25D7A">
        <w:t xml:space="preserve"> (24), 6276.</w:t>
      </w:r>
    </w:p>
    <w:p w14:paraId="7FEB529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)</w:t>
      </w:r>
      <w:r w:rsidRPr="00C25D7A">
        <w:tab/>
        <w:t xml:space="preserve">Vieweg, L.; Reichau, S.; Schobert, R.; Leadlay, P. F.; Sussmuth, R. D. Recent advances in the field of bioactive tetronates. </w:t>
      </w:r>
      <w:r w:rsidRPr="00C25D7A">
        <w:rPr>
          <w:i/>
        </w:rPr>
        <w:t xml:space="preserve">Nat Prod Rep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11), 1554.</w:t>
      </w:r>
    </w:p>
    <w:p w14:paraId="0FE9BB1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)</w:t>
      </w:r>
      <w:r w:rsidRPr="00C25D7A">
        <w:tab/>
        <w:t xml:space="preserve">Retsema, J.; Girard, A.; Schelkly, W.; Manousos, M.; Anderson, M.; Bright, G.; Borovoy, R.; Brennan, L.; Mason, R. Spectrum and mode of action of azithromycin (CP-62,993), a new 15-membered-ring macrolide with improved potency against gram-negative organism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87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12), 1939.</w:t>
      </w:r>
    </w:p>
    <w:p w14:paraId="7B7981F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)</w:t>
      </w:r>
      <w:r w:rsidRPr="00C25D7A">
        <w:tab/>
        <w:t xml:space="preserve">Fauth, U.; Zahner, H.; Muhlenfeld, A.; Achenbach, H. Galbonolides A and B--two non-glycosidic antifungal macrolides. </w:t>
      </w:r>
      <w:r w:rsidRPr="00C25D7A">
        <w:rPr>
          <w:i/>
        </w:rPr>
        <w:t xml:space="preserve">J Antibiot (Tokyo) </w:t>
      </w:r>
      <w:r w:rsidRPr="00C25D7A">
        <w:rPr>
          <w:b/>
        </w:rPr>
        <w:t>1986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12), 1760.</w:t>
      </w:r>
    </w:p>
    <w:p w14:paraId="7962FAE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)</w:t>
      </w:r>
      <w:r w:rsidRPr="00C25D7A">
        <w:tab/>
        <w:t xml:space="preserve">Lam, K. S.; Hesler, G. A.; Gustavson, D. R.; Crosswell, A. R.; Veitch, J. M.; Forenza, S.; Tomita, K. Kedarcidin, a new chromoprotein antitumor antibiotic. I. Taxonomy of producing organism, ferment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1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5), 472.</w:t>
      </w:r>
    </w:p>
    <w:p w14:paraId="296A90E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)</w:t>
      </w:r>
      <w:r w:rsidRPr="00C25D7A">
        <w:tab/>
        <w:t xml:space="preserve">Ju, J.; Rajski, S. R.; Lim, S. K.; Seo, J. W.; Peters, N. R.; Hoffmann, F. M.; Shen, B. Lactimidomycin, iso-migrastatin and related glutarimide-containing 12-membered macrolides are extremely potent inhibitors of cell migration. </w:t>
      </w:r>
      <w:r w:rsidRPr="00C25D7A">
        <w:rPr>
          <w:i/>
        </w:rPr>
        <w:t xml:space="preserve">J Am Chem Soc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31</w:t>
      </w:r>
      <w:r w:rsidRPr="00C25D7A">
        <w:t xml:space="preserve"> (4), 1370.</w:t>
      </w:r>
    </w:p>
    <w:p w14:paraId="57118D8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)</w:t>
      </w:r>
      <w:r w:rsidRPr="00C25D7A">
        <w:tab/>
        <w:t xml:space="preserve">Tatsumi, K.; Nishioka, H. Effect of DNA Repair systems on antibacterial and mutagenic activity of an antitumor protein, neocarzinostatin. </w:t>
      </w:r>
      <w:r w:rsidRPr="00C25D7A">
        <w:rPr>
          <w:i/>
        </w:rPr>
        <w:t xml:space="preserve">Mutat Res </w:t>
      </w:r>
      <w:r w:rsidRPr="00C25D7A">
        <w:rPr>
          <w:b/>
        </w:rPr>
        <w:t>1977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2), 195.</w:t>
      </w:r>
    </w:p>
    <w:p w14:paraId="6619F4B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)</w:t>
      </w:r>
      <w:r w:rsidRPr="00C25D7A">
        <w:tab/>
        <w:t xml:space="preserve">Kim, B. G.; Lee, M. J.; Seo, J.; Hwang, Y. B.; Lee, M. Y.; Han, K.; Sherman, D. H.; Kim, E. S. Identification of functionally clustered nystatin-like biosynthetic genes in a rare actinomycetes, Pseudonocardia autotrophica. </w:t>
      </w:r>
      <w:r w:rsidRPr="00C25D7A">
        <w:rPr>
          <w:i/>
        </w:rPr>
        <w:t xml:space="preserve">J Ind Microbiol Biotechnol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36</w:t>
      </w:r>
      <w:r w:rsidRPr="00C25D7A">
        <w:t xml:space="preserve"> (11), 1425.</w:t>
      </w:r>
    </w:p>
    <w:p w14:paraId="356AF0F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4)</w:t>
      </w:r>
      <w:r w:rsidRPr="00C25D7A">
        <w:tab/>
        <w:t xml:space="preserve">Almabruk, K. H.; Lu, W.; Li, Y.; Abugreen, M.; Kelly, J. X.; Mahmud, T. Mutasynthesis of fluorinated pactamycin analogues and their antimalarial activity. </w:t>
      </w:r>
      <w:r w:rsidRPr="00C25D7A">
        <w:rPr>
          <w:i/>
        </w:rPr>
        <w:t xml:space="preserve">Org Lett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7), 1678.</w:t>
      </w:r>
    </w:p>
    <w:p w14:paraId="333CD83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)</w:t>
      </w:r>
      <w:r w:rsidRPr="00C25D7A">
        <w:tab/>
        <w:t xml:space="preserve">Huczynski, A.; Janczak, J.; Stefanska, J.; Antoszczak, M.; Brzezinski, B. Synthesis and antimicrobial activity of amide derivatives of polyether antibiotic-salinomycin. </w:t>
      </w:r>
      <w:r w:rsidRPr="00C25D7A">
        <w:rPr>
          <w:i/>
        </w:rPr>
        <w:t xml:space="preserve">Bioorg Med Chem Lett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14), 4697.</w:t>
      </w:r>
    </w:p>
    <w:p w14:paraId="75E9DE2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)</w:t>
      </w:r>
      <w:r w:rsidRPr="00C25D7A">
        <w:tab/>
        <w:t xml:space="preserve">Werneburg, M.; Busch, B.; He, J.; Richter, M. E.; Xiang, L.; Moore, B. S.; Roth, M.; Dahse, H. M.; Hertweck, C. Exploiting enzymatic promiscuity to engineer a focused library of highly selective antifungal and antiproliferative aureothin analogues. </w:t>
      </w:r>
      <w:r w:rsidRPr="00C25D7A">
        <w:rPr>
          <w:i/>
        </w:rPr>
        <w:t xml:space="preserve">J Am Chem Soc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32</w:t>
      </w:r>
      <w:r w:rsidRPr="00C25D7A">
        <w:t xml:space="preserve"> (30), 10407.</w:t>
      </w:r>
    </w:p>
    <w:p w14:paraId="291F646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)</w:t>
      </w:r>
      <w:r w:rsidRPr="00C25D7A">
        <w:tab/>
        <w:t xml:space="preserve">Frank, B.; Knauber, J.; Steinmetz, H.; Scharfe, M.; Blocker, H.; Beyer, S.; Muller, R. Spiroketal polyketide formation in Sorangium: identification and analysis of the biosynthetic gene cluster for the highly cytotoxic spirangienes. </w:t>
      </w:r>
      <w:r w:rsidRPr="00C25D7A">
        <w:rPr>
          <w:i/>
        </w:rPr>
        <w:t xml:space="preserve">Chem 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2), 221.</w:t>
      </w:r>
    </w:p>
    <w:p w14:paraId="1A81F3C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)</w:t>
      </w:r>
      <w:r w:rsidRPr="00C25D7A">
        <w:tab/>
        <w:t xml:space="preserve">Laureti, L.; Song, L.; Huang, S.; Corre, C.; Leblond, P.; Challis, G. L.; Aigle, B. Identification of a bioactive 51-membered macrolide complex by activation of a silent polyketide synthase in Streptomyces ambofacien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08</w:t>
      </w:r>
      <w:r w:rsidRPr="00C25D7A">
        <w:t xml:space="preserve"> (15), 6258.</w:t>
      </w:r>
    </w:p>
    <w:p w14:paraId="7E1F0CE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)</w:t>
      </w:r>
      <w:r w:rsidRPr="00C25D7A">
        <w:tab/>
        <w:t xml:space="preserve">Gaitatzis, N.; Silakowski, B.; Kunze, B.; Nordsiek, G.; Blocker, H.; Hofle, G.; Muller, R. The biosynthesis of the aromatic myxobacterial electron transport inhibitor stigmatellin is directed by a novel type of modular polyketide synthase. </w:t>
      </w:r>
      <w:r w:rsidRPr="00C25D7A">
        <w:rPr>
          <w:i/>
        </w:rPr>
        <w:t xml:space="preserve">J Biol Chem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277</w:t>
      </w:r>
      <w:r w:rsidRPr="00C25D7A">
        <w:t xml:space="preserve"> (15), 13082.</w:t>
      </w:r>
    </w:p>
    <w:p w14:paraId="18871E7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)</w:t>
      </w:r>
      <w:r w:rsidRPr="00C25D7A">
        <w:tab/>
        <w:t xml:space="preserve">Adler, J. T.; Cook, M.; Luo, Y.; Pitt, S. C.; Ju, J.; Li, W.; Shen, B.; Kunnimalaiyaan, M.; Chen, H. Tautomycetin and tautomycin suppress the growth of medullary thyroid cancer cells via inhibition of glycogen synthase kinase-3beta. </w:t>
      </w:r>
      <w:r w:rsidRPr="00C25D7A">
        <w:rPr>
          <w:i/>
        </w:rPr>
        <w:t xml:space="preserve">Mol Cancer The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4), 914.</w:t>
      </w:r>
    </w:p>
    <w:p w14:paraId="5801695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)</w:t>
      </w:r>
      <w:r w:rsidRPr="00C25D7A">
        <w:tab/>
        <w:t xml:space="preserve">Goldstein, E. J.; Babakhani, F.; Citron, D. M. Antimicrobial activities of fidaxomicin. </w:t>
      </w:r>
      <w:r w:rsidRPr="00C25D7A">
        <w:rPr>
          <w:i/>
        </w:rPr>
        <w:t xml:space="preserve">Clin Infect Dis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5 Suppl 2</w:t>
      </w:r>
      <w:r w:rsidRPr="00C25D7A">
        <w:t>, S143.</w:t>
      </w:r>
    </w:p>
    <w:p w14:paraId="6C49782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)</w:t>
      </w:r>
      <w:r w:rsidRPr="00C25D7A">
        <w:tab/>
        <w:t xml:space="preserve">Wang, B.; Song, Y.; Luo, M.; Chen, Q.; Ma, J.; Huang, H.; Ju, J. Biosynthesis of 9-methylstreptimidone involves a new decarboxylative step for polyketide terminal diene formation. </w:t>
      </w:r>
      <w:r w:rsidRPr="00C25D7A">
        <w:rPr>
          <w:i/>
        </w:rPr>
        <w:t xml:space="preserve">Org Lett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6), 1278.</w:t>
      </w:r>
    </w:p>
    <w:p w14:paraId="0606186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)</w:t>
      </w:r>
      <w:r w:rsidRPr="00C25D7A">
        <w:tab/>
        <w:t xml:space="preserve">Subik, J.; Behun, M. Effect of bongkrekic acid on growth and metabolism of filamentous fungi. </w:t>
      </w:r>
      <w:r w:rsidRPr="00C25D7A">
        <w:rPr>
          <w:i/>
        </w:rPr>
        <w:t xml:space="preserve">Arch Mikrobiol </w:t>
      </w:r>
      <w:r w:rsidRPr="00C25D7A">
        <w:rPr>
          <w:b/>
        </w:rPr>
        <w:t>1974,</w:t>
      </w:r>
      <w:r w:rsidRPr="00C25D7A">
        <w:t xml:space="preserve"> </w:t>
      </w:r>
      <w:r w:rsidRPr="00C25D7A">
        <w:rPr>
          <w:i/>
        </w:rPr>
        <w:t>97</w:t>
      </w:r>
      <w:r w:rsidRPr="00C25D7A">
        <w:t xml:space="preserve"> (1), 81.</w:t>
      </w:r>
    </w:p>
    <w:p w14:paraId="7FABA4E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)</w:t>
      </w:r>
      <w:r w:rsidRPr="00C25D7A">
        <w:tab/>
        <w:t xml:space="preserve">Yin, M.; Yan, Y.; Lohman, J. R.; Huang, S. X.; Ma, M.; Zhao, G. R.; Xu, L. H.; Xiang, W.; Shen, B. Cycloheximide and actiphenol production in Streptomyces sp. YIM56141 governed by single biosynthetic machinery featuring an acyltransferase-less type I polyketide synthase. </w:t>
      </w:r>
      <w:r w:rsidRPr="00C25D7A">
        <w:rPr>
          <w:i/>
        </w:rPr>
        <w:t xml:space="preserve">Org Lett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1), 3072.</w:t>
      </w:r>
    </w:p>
    <w:p w14:paraId="59EEE3D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)</w:t>
      </w:r>
      <w:r w:rsidRPr="00C25D7A">
        <w:tab/>
        <w:t xml:space="preserve">Salkin, I. F.; Hurd, N. Quantitative evaluation of the antifungal properties of cycloheximid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72,</w:t>
      </w:r>
      <w:r w:rsidRPr="00C25D7A">
        <w:t xml:space="preserve"> </w:t>
      </w:r>
      <w:r w:rsidRPr="00C25D7A">
        <w:rPr>
          <w:i/>
        </w:rPr>
        <w:t>1</w:t>
      </w:r>
      <w:r w:rsidRPr="00C25D7A">
        <w:t xml:space="preserve"> (3), 177.</w:t>
      </w:r>
    </w:p>
    <w:p w14:paraId="5CB9B17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)</w:t>
      </w:r>
      <w:r w:rsidRPr="00C25D7A">
        <w:tab/>
        <w:t xml:space="preserve">Zimmerman, S. B.; Schwartz, C. D.; Monaghan, R. L.; Pelak, B. A.; Weissberger, B.; Gilfillan, E. C.; Mochales, S.; Hernandez, S.; Currie, S. A.; Tejera, E.et al. Difficidin and oxydifficidin: novel broad spectrum antibacterial antibiotics produced by Bacillus subtilis. I. Production, taxonomy and antibacteri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87,</w:t>
      </w:r>
      <w:r w:rsidRPr="00C25D7A">
        <w:t xml:space="preserve"> </w:t>
      </w:r>
      <w:r w:rsidRPr="00C25D7A">
        <w:rPr>
          <w:i/>
        </w:rPr>
        <w:t>40</w:t>
      </w:r>
      <w:r w:rsidRPr="00C25D7A">
        <w:t xml:space="preserve"> (12), 1677.</w:t>
      </w:r>
    </w:p>
    <w:p w14:paraId="3658AD4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)</w:t>
      </w:r>
      <w:r w:rsidRPr="00C25D7A">
        <w:tab/>
        <w:t xml:space="preserve">Masschelein, J.; Jenner, M.; Challis, G. L. Antibiotics from Gram-negative bacteria: a comprehensive overview and selected biosynthetic highlights. </w:t>
      </w:r>
      <w:r w:rsidRPr="00C25D7A">
        <w:rPr>
          <w:i/>
        </w:rPr>
        <w:t xml:space="preserve">Nat Prod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34</w:t>
      </w:r>
      <w:r w:rsidRPr="00C25D7A">
        <w:t xml:space="preserve"> (7), 712.</w:t>
      </w:r>
    </w:p>
    <w:p w14:paraId="73DE085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)</w:t>
      </w:r>
      <w:r w:rsidRPr="00C25D7A">
        <w:tab/>
        <w:t xml:space="preserve">Romero-Tabarez, M.; Jansen, R.; Sylla, M.; Lunsdorf, H.; Haussler, S.; Santosa, D. A.; Timmis, K. N.; Molinari, G. 7-O-malonyl macrolactin A, a new macrolactin antibiotic from Bacillus subtilis active against methicillin-resistant Staphylococcus aureus, vancomycin-resistant enterococci, and a small-colony variant of Burkholderia cepacia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5), 1701.</w:t>
      </w:r>
    </w:p>
    <w:p w14:paraId="7F6BBEC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)</w:t>
      </w:r>
      <w:r w:rsidRPr="00C25D7A">
        <w:tab/>
        <w:t xml:space="preserve">Sutherland, R.; Boon, R. J.; Griffin, K. E.; Masters, P. J.; Slocombe, B.; White, A. R. Antibacterial activity of mupirocin (pseudomonic acid), a new antibiotic for topical us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85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4), 495.</w:t>
      </w:r>
    </w:p>
    <w:p w14:paraId="4A5A481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30)</w:t>
      </w:r>
      <w:r w:rsidRPr="00C25D7A">
        <w:tab/>
        <w:t xml:space="preserve">Irschik, H.; Jansen, R.; Gerth, K.; Hofle, G.; Reichenbach, H. The sorangicins, novel and powerful inhibitors of eubacterial RNA polymerase isolated from myxobacteria. </w:t>
      </w:r>
      <w:r w:rsidRPr="00C25D7A">
        <w:rPr>
          <w:i/>
        </w:rPr>
        <w:t xml:space="preserve">J Antibiot (Tokyo) </w:t>
      </w:r>
      <w:r w:rsidRPr="00C25D7A">
        <w:rPr>
          <w:b/>
        </w:rPr>
        <w:t>1987,</w:t>
      </w:r>
      <w:r w:rsidRPr="00C25D7A">
        <w:t xml:space="preserve"> </w:t>
      </w:r>
      <w:r w:rsidRPr="00C25D7A">
        <w:rPr>
          <w:i/>
        </w:rPr>
        <w:t>40</w:t>
      </w:r>
      <w:r w:rsidRPr="00C25D7A">
        <w:t xml:space="preserve"> (1), 7.</w:t>
      </w:r>
    </w:p>
    <w:p w14:paraId="440FBE8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)</w:t>
      </w:r>
      <w:r w:rsidRPr="00C25D7A">
        <w:tab/>
        <w:t xml:space="preserve">Omura, S.; Kitao, C.; Tanaka, H.; Oiwa, R.; Takahashi, Y. A new antibiotic,, asukamycin, produced by Streptomyces. </w:t>
      </w:r>
      <w:r w:rsidRPr="00C25D7A">
        <w:rPr>
          <w:i/>
        </w:rPr>
        <w:t xml:space="preserve">J Antibiot (Tokyo) </w:t>
      </w:r>
      <w:r w:rsidRPr="00C25D7A">
        <w:rPr>
          <w:b/>
        </w:rPr>
        <w:t>1976,</w:t>
      </w:r>
      <w:r w:rsidRPr="00C25D7A">
        <w:t xml:space="preserve"> </w:t>
      </w:r>
      <w:r w:rsidRPr="00C25D7A">
        <w:rPr>
          <w:i/>
        </w:rPr>
        <w:t>29</w:t>
      </w:r>
      <w:r w:rsidRPr="00C25D7A">
        <w:t xml:space="preserve"> (9), 876.</w:t>
      </w:r>
    </w:p>
    <w:p w14:paraId="24345AE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)</w:t>
      </w:r>
      <w:r w:rsidRPr="00C25D7A">
        <w:tab/>
        <w:t xml:space="preserve">Shipley, P. R.; Donnelly, C. C.; Le, C. H.; Bernauer, A. D.; Klegeris, A. Antitumor activity of asukamycin, a secondary metabolite from the actinomycete bacterium Streptomyces nodosus subspecies asukaensis. </w:t>
      </w:r>
      <w:r w:rsidRPr="00C25D7A">
        <w:rPr>
          <w:i/>
        </w:rPr>
        <w:t xml:space="preserve">Int J Mol Med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24</w:t>
      </w:r>
      <w:r w:rsidRPr="00C25D7A">
        <w:t xml:space="preserve"> (5), 711.</w:t>
      </w:r>
    </w:p>
    <w:p w14:paraId="528B061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)</w:t>
      </w:r>
      <w:r w:rsidRPr="00C25D7A">
        <w:tab/>
        <w:t xml:space="preserve">Soto-Liebe, K.; Murillo, A. A.; Krock, B.; Stucken, K.; Fuentes-Valdes, J. J.; Trefault, N.; Cembella, A.; Vasquez, M. Reassessment of the toxin profile of Cylindrospermopsis raciborskii T3 and function of putative sulfotransferases in synthesis of sulfated and sulfonated PSP toxins. </w:t>
      </w:r>
      <w:r w:rsidRPr="00C25D7A">
        <w:rPr>
          <w:i/>
        </w:rPr>
        <w:t xml:space="preserve">Toxicon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8), 1350.</w:t>
      </w:r>
    </w:p>
    <w:p w14:paraId="0D80109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)</w:t>
      </w:r>
      <w:r w:rsidRPr="00C25D7A">
        <w:tab/>
        <w:t xml:space="preserve">Mejean, A.; Mazmouz, R.; Mann, S.; Calteau, A.; Medigue, C.; Ploux, O. The genome sequence of the cyanobacterium Oscillatoria sp. PCC 6506 reveals several gene clusters responsible for the biosynthesis of toxins and secondary metabolites. </w:t>
      </w:r>
      <w:r w:rsidRPr="00C25D7A">
        <w:rPr>
          <w:i/>
        </w:rPr>
        <w:t xml:space="preserve">J Bacter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92</w:t>
      </w:r>
      <w:r w:rsidRPr="00C25D7A">
        <w:t xml:space="preserve"> (19), 5264.</w:t>
      </w:r>
    </w:p>
    <w:p w14:paraId="2557E24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)</w:t>
      </w:r>
      <w:r w:rsidRPr="00C25D7A">
        <w:tab/>
        <w:t xml:space="preserve">Proschak, A.; Zhou, Q.; Schoner, T.; Thanwisai, A.; Kresovic, D.; Dowling, A.; ffrench-Constant, R.; Proschak, E.; Bode, H. B. Biosynthesis of the insecticidal xenocyloins in Xenorhabdus bovienii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3), 369.</w:t>
      </w:r>
    </w:p>
    <w:p w14:paraId="3E84ACB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)</w:t>
      </w:r>
      <w:r w:rsidRPr="00C25D7A">
        <w:tab/>
        <w:t xml:space="preserve">Mak, S.; Nodwell, J. R. Actinorhodin is a redox-active antibiotic with a complex mode of action against Gram-positive cells. </w:t>
      </w:r>
      <w:r w:rsidRPr="00C25D7A">
        <w:rPr>
          <w:i/>
        </w:rPr>
        <w:t xml:space="preserve">Mol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06</w:t>
      </w:r>
      <w:r w:rsidRPr="00C25D7A">
        <w:t xml:space="preserve"> (4), 597.</w:t>
      </w:r>
    </w:p>
    <w:p w14:paraId="42903B1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)</w:t>
      </w:r>
      <w:r w:rsidRPr="00C25D7A">
        <w:tab/>
        <w:t xml:space="preserve">Oja, T.; Palmu, K.; Lehmussola, H.; Lepparanta, O.; Hannikainen, K.; Niemi, J.; Mantsala, P.; Metsa-Ketela, M. Characterization of the alnumycin gene cluster reveals unusual gene products for pyran ring formation and dioxan biosynthesis. </w:t>
      </w:r>
      <w:r w:rsidRPr="00C25D7A">
        <w:rPr>
          <w:i/>
        </w:rPr>
        <w:t xml:space="preserve">Chem 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10), 1046.</w:t>
      </w:r>
    </w:p>
    <w:p w14:paraId="32F0A1A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)</w:t>
      </w:r>
      <w:r w:rsidRPr="00C25D7A">
        <w:tab/>
        <w:t xml:space="preserve">Kemegne, G. A.; Mkounga, P.; Essia Ngang, J. J.; Sado Kamdem, S. L.; Nkengfack, A. E. Antimicrobial structure activity relationship of five anthraquinones of emodine type isolated from Vismia laurentii. </w:t>
      </w:r>
      <w:r w:rsidRPr="00C25D7A">
        <w:rPr>
          <w:i/>
        </w:rPr>
        <w:t xml:space="preserve">BMC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1), 41.</w:t>
      </w:r>
    </w:p>
    <w:p w14:paraId="44A5405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)</w:t>
      </w:r>
      <w:r w:rsidRPr="00C25D7A">
        <w:tab/>
        <w:t xml:space="preserve">Nachtigall, J.; Schulz, D.; Beil, W.; Sussmuth, R. D.; Fiedler, H. P. Aranciamycin anhydride, a new anthracycline-type antibiotic isolated from Streptomyces sp. Tu 6384(*). </w:t>
      </w:r>
      <w:r w:rsidRPr="00C25D7A">
        <w:rPr>
          <w:i/>
        </w:rPr>
        <w:t xml:space="preserve">J Antibiot (Tokyo)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63</w:t>
      </w:r>
      <w:r w:rsidRPr="00C25D7A">
        <w:t xml:space="preserve"> (7), 397.</w:t>
      </w:r>
    </w:p>
    <w:p w14:paraId="13E3F7E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)</w:t>
      </w:r>
      <w:r w:rsidRPr="00C25D7A">
        <w:tab/>
        <w:t xml:space="preserve">Khalil, Z. G.; Raju, R.; Piggott, A. M.; Salim, A. A.; Blumenthal, A.; Capon, R. J. Aranciamycins I and J, Antimycobacterial Anthracyclines from an Australian Marine-Derived Streptomyces sp. </w:t>
      </w:r>
      <w:r w:rsidRPr="00C25D7A">
        <w:rPr>
          <w:i/>
        </w:rPr>
        <w:t xml:space="preserve">J Nat Prod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78</w:t>
      </w:r>
      <w:r w:rsidRPr="00C25D7A">
        <w:t xml:space="preserve"> (4), 949.</w:t>
      </w:r>
    </w:p>
    <w:p w14:paraId="64B7FA4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)</w:t>
      </w:r>
      <w:r w:rsidRPr="00C25D7A">
        <w:tab/>
        <w:t xml:space="preserve">Asolkar, R. N.; Kirkland, T. N.; Jensen, P. R.; Fenical, W. Arenimycin, an antibiotic effective against rifampin- and methicillin-resistant Staphylococcus aureus from the marine actinomycete Salinispora arenicola. </w:t>
      </w:r>
      <w:r w:rsidRPr="00C25D7A">
        <w:rPr>
          <w:i/>
        </w:rPr>
        <w:t xml:space="preserve">J Antibiot (Tokyo)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63</w:t>
      </w:r>
      <w:r w:rsidRPr="00C25D7A">
        <w:t xml:space="preserve"> (1), 37.</w:t>
      </w:r>
    </w:p>
    <w:p w14:paraId="4572DDB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)</w:t>
      </w:r>
      <w:r w:rsidRPr="00C25D7A">
        <w:tab/>
        <w:t xml:space="preserve">Kang, H. S.; Brady, S. F. Arimetamycin A: improving clinically relevant families of natural products through sequence-guided screening of soil metagenomes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42), 11063.</w:t>
      </w:r>
    </w:p>
    <w:p w14:paraId="4AF8C5E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)</w:t>
      </w:r>
      <w:r w:rsidRPr="00C25D7A">
        <w:tab/>
        <w:t xml:space="preserve">Kang, H. S.; Brady, S. F. Arixanthomycins A-C: Phylogeny-guided discovery of biologically active eDNA-derived pentangular polyphenols. </w:t>
      </w:r>
      <w:r w:rsidRPr="00C25D7A">
        <w:rPr>
          <w:i/>
        </w:rPr>
        <w:t xml:space="preserve">ACS Chem 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6), 1267.</w:t>
      </w:r>
    </w:p>
    <w:p w14:paraId="6E97662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)</w:t>
      </w:r>
      <w:r w:rsidRPr="00C25D7A">
        <w:tab/>
        <w:t xml:space="preserve">Kormanec, J.; Novakova, R.; Mingyar, E.; Feckova, L. Intriguing properties of the angucycline antibiotic auricin and complex regulation of its biosynthesis. </w:t>
      </w:r>
      <w:r w:rsidRPr="00C25D7A">
        <w:rPr>
          <w:i/>
        </w:rPr>
        <w:t xml:space="preserve">Appl Microbiol Biotechn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98</w:t>
      </w:r>
      <w:r w:rsidRPr="00C25D7A">
        <w:t xml:space="preserve"> (1), 45.</w:t>
      </w:r>
    </w:p>
    <w:p w14:paraId="099A05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)</w:t>
      </w:r>
      <w:r w:rsidRPr="00C25D7A">
        <w:tab/>
        <w:t xml:space="preserve">Wu, W. S.; Cheng, W. C.; Cheng, T. R.; Wong, C. H. Affinity-Based Screen for Inhibitors of Bacterial Transglycosylase. </w:t>
      </w:r>
      <w:r w:rsidRPr="00C25D7A">
        <w:rPr>
          <w:i/>
        </w:rPr>
        <w:t xml:space="preserve">J Am Chem Soc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140</w:t>
      </w:r>
      <w:r w:rsidRPr="00C25D7A">
        <w:t xml:space="preserve"> (8), 2752.</w:t>
      </w:r>
    </w:p>
    <w:p w14:paraId="4C012E2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)</w:t>
      </w:r>
      <w:r w:rsidRPr="00C25D7A">
        <w:tab/>
        <w:t xml:space="preserve">Aoyama, Y.; Katayama, T.; Yamamoto, M.; Tanaka, H.; Kon, K. A new antitumor antibiotic product, demethylchartreusin. Isolation and biological activi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6), 875.</w:t>
      </w:r>
    </w:p>
    <w:p w14:paraId="79F744A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7)</w:t>
      </w:r>
      <w:r w:rsidRPr="00C25D7A">
        <w:tab/>
        <w:t xml:space="preserve">Guimaraes, L. A.; Jimenez, P. C.; Sousa Tda, S.; Freitas, H. P.; Rocha, D. D.; Wilke, D. V.; Martin, J.; Reyes, F.; Deusdenia Loiola Pessoa, O.; Costa-Lotufo, L. V. Chromomycin A2 induces autophagy in melanoma cells. </w:t>
      </w:r>
      <w:r w:rsidRPr="00C25D7A">
        <w:rPr>
          <w:i/>
        </w:rPr>
        <w:t xml:space="preserve">Mar Drugs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12), 5839.</w:t>
      </w:r>
    </w:p>
    <w:p w14:paraId="5269197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)</w:t>
      </w:r>
      <w:r w:rsidRPr="00C25D7A">
        <w:tab/>
        <w:t xml:space="preserve">Nakata, M.; Saito, M.; Inouye, Y.; Nakamura, S.; Hayakawa, Y.; Seto, H. A new anthracycline antibiotic, cinerubin R. Taxonomy, structural elucid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10), 1599.</w:t>
      </w:r>
    </w:p>
    <w:p w14:paraId="0679724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)</w:t>
      </w:r>
      <w:r w:rsidRPr="00C25D7A">
        <w:tab/>
        <w:t xml:space="preserve">Matsuzawa, Y.; Oki, T.; Takeuchi, T.; Umezawa, H. Structure-activity relationships of anthracyclines relative to cytotoxicity and effects on macromolecular synthesis in L1210 leukemia cells. </w:t>
      </w:r>
      <w:r w:rsidRPr="00C25D7A">
        <w:rPr>
          <w:i/>
        </w:rPr>
        <w:t xml:space="preserve">J Antibiot (Tokyo) </w:t>
      </w:r>
      <w:r w:rsidRPr="00C25D7A">
        <w:rPr>
          <w:b/>
        </w:rPr>
        <w:t>1981,</w:t>
      </w:r>
      <w:r w:rsidRPr="00C25D7A">
        <w:t xml:space="preserve"> </w:t>
      </w:r>
      <w:r w:rsidRPr="00C25D7A">
        <w:rPr>
          <w:i/>
        </w:rPr>
        <w:t>34</w:t>
      </w:r>
      <w:r w:rsidRPr="00C25D7A">
        <w:t xml:space="preserve"> (12), 1596.</w:t>
      </w:r>
    </w:p>
    <w:p w14:paraId="58248DC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)</w:t>
      </w:r>
      <w:r w:rsidRPr="00C25D7A">
        <w:tab/>
        <w:t xml:space="preserve">Grote, R.; Zeeck, A.; Beale, J. M., Jr. Metabolic products of microorganisms. 245. Colabomycins, new antibiotics of the manumycin group from Streptomyces griseoflavus. II. Structure of colabomycin A. </w:t>
      </w:r>
      <w:r w:rsidRPr="00C25D7A">
        <w:rPr>
          <w:i/>
        </w:rPr>
        <w:t xml:space="preserve">J Antibiot (Tokyo)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9), 1186.</w:t>
      </w:r>
    </w:p>
    <w:p w14:paraId="002EE52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)</w:t>
      </w:r>
      <w:r w:rsidRPr="00C25D7A">
        <w:tab/>
        <w:t xml:space="preserve">Rohr, J.; Zeeck, A. Structure-activity relationships of elloramycin and tetracenomycin C. </w:t>
      </w:r>
      <w:r w:rsidRPr="00C25D7A">
        <w:rPr>
          <w:i/>
        </w:rPr>
        <w:t xml:space="preserve">J Antibiot (Tokyo)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9), 1169.</w:t>
      </w:r>
    </w:p>
    <w:p w14:paraId="72F41CF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)</w:t>
      </w:r>
      <w:r w:rsidRPr="00C25D7A">
        <w:tab/>
        <w:t xml:space="preserve">Himeno, K.; Rosengren, K. J.; Inoue, T.; Perez, R. H.; Colgrave, M. L.; Lee, H. S.; Chan, L. Y.; Henriques, S. T.; Fujita, K.; Ishibashi, N.et al. Identification, Characterization, and Three-Dimensional Structure of the Novel Circular Bacteriocin, Enterocin NKR-5-3B, from Enterococcus faecium. </w:t>
      </w:r>
      <w:r w:rsidRPr="00C25D7A">
        <w:rPr>
          <w:i/>
        </w:rPr>
        <w:t xml:space="preserve">Biochemistry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31), 4863.</w:t>
      </w:r>
    </w:p>
    <w:p w14:paraId="0FAC2C3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)</w:t>
      </w:r>
      <w:r w:rsidRPr="00C25D7A">
        <w:tab/>
        <w:t xml:space="preserve">Roongsawang, N.; Hase, K.; Haruki, M.; Imanaka, T.; Morikawa, M.; Kanaya, S. Cloning and characterization of the gene cluster encoding arthrofactin synthetase from Pseudomonas sp. MIS38. </w:t>
      </w:r>
      <w:r w:rsidRPr="00C25D7A">
        <w:rPr>
          <w:i/>
        </w:rPr>
        <w:t xml:space="preserve">Chem Biol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9), 869.</w:t>
      </w:r>
    </w:p>
    <w:p w14:paraId="5572CBF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)</w:t>
      </w:r>
      <w:r w:rsidRPr="00C25D7A">
        <w:tab/>
        <w:t xml:space="preserve">Ishida, K.; Christiansen, G.; Yoshida, W. Y.; Kurmayer, R.; Welker, M.; Valls, N.; Bonjoch, J.; Hertweck, C.; Borner, T.; Hemscheidt, T.et al. Biosynthesis and structure of aeruginoside 126A and 126B, cyanobacterial peptide glycosides bearing a 2-carboxy-6-hydroxyoctahydroindole moiety. </w:t>
      </w:r>
      <w:r w:rsidRPr="00C25D7A">
        <w:rPr>
          <w:i/>
        </w:rPr>
        <w:t xml:space="preserve">Chem 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5), 565.</w:t>
      </w:r>
    </w:p>
    <w:p w14:paraId="4071BA9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)</w:t>
      </w:r>
      <w:r w:rsidRPr="00C25D7A">
        <w:tab/>
        <w:t xml:space="preserve">Warnick-Pickle, D. J.; Byrne, K. M.; Pandey, R. C.; White, R. J. Fredericamycin A, a new antitumor antibiotic. II.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1,</w:t>
      </w:r>
      <w:r w:rsidRPr="00C25D7A">
        <w:t xml:space="preserve"> </w:t>
      </w:r>
      <w:r w:rsidRPr="00C25D7A">
        <w:rPr>
          <w:i/>
        </w:rPr>
        <w:t>34</w:t>
      </w:r>
      <w:r w:rsidRPr="00C25D7A">
        <w:t xml:space="preserve"> (11), 1402.</w:t>
      </w:r>
    </w:p>
    <w:p w14:paraId="241B12F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)</w:t>
      </w:r>
      <w:r w:rsidRPr="00C25D7A">
        <w:tab/>
        <w:t xml:space="preserve">Oja, T.; San Martin Galindo, P.; Taguchi, T.; Manner, S.; Vuorela, P. M.; Ichinose, K.; Metsa-Ketela, M.; Fallarero, A. Effective Antibiofilm Polyketides against Staphylococcus aureus from the Pyranonaphthoquinone Biosynthetic Pathways of Streptomyces Specie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10), 6046.</w:t>
      </w:r>
    </w:p>
    <w:p w14:paraId="1953586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)</w:t>
      </w:r>
      <w:r w:rsidRPr="00C25D7A">
        <w:tab/>
        <w:t xml:space="preserve">Huang, H.; Yang, T.; Ren, X.; Liu, J.; Song, Y.; Sun, A.; Ma, J.; Wang, B.; Zhang, Y.; Huang, C.et al. Cytotoxic angucycline class glycosides from the deep sea actinomycete Streptomyces lusitanus SCSIO LR32. </w:t>
      </w:r>
      <w:r w:rsidRPr="00C25D7A">
        <w:rPr>
          <w:i/>
        </w:rPr>
        <w:t xml:space="preserve">J Nat Prod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5</w:t>
      </w:r>
      <w:r w:rsidRPr="00C25D7A">
        <w:t xml:space="preserve"> (2), 202.</w:t>
      </w:r>
    </w:p>
    <w:p w14:paraId="7C7D0DF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)</w:t>
      </w:r>
      <w:r w:rsidRPr="00C25D7A">
        <w:tab/>
        <w:t xml:space="preserve">Li, A.; Piel, J. A gene cluster from a marine Streptomyces encoding the biosynthesis of the aromatic spiroketal polyketide griseorhodin A. </w:t>
      </w:r>
      <w:r w:rsidRPr="00C25D7A">
        <w:rPr>
          <w:i/>
        </w:rPr>
        <w:t xml:space="preserve">Chem B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9), 1017.</w:t>
      </w:r>
    </w:p>
    <w:p w14:paraId="157D18A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)</w:t>
      </w:r>
      <w:r w:rsidRPr="00C25D7A">
        <w:tab/>
        <w:t xml:space="preserve">Smith, P. A.; Romesberg, F. E. Mechanism of action of the arylomycin antibiotics and effects of signal peptidase I inhibitio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10), 5054.</w:t>
      </w:r>
    </w:p>
    <w:p w14:paraId="00A5D14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)</w:t>
      </w:r>
      <w:r w:rsidRPr="00C25D7A">
        <w:tab/>
        <w:t xml:space="preserve">Ross, A. C.; Gulland, L. E.; Dorrestein, P. C.; Moore, B. S. Targeted capture and heterologous expression of the Pseudoalteromonas alterochromide gene cluster in Escherichia coli represents a promising natural product exploratory platform. </w:t>
      </w:r>
      <w:r w:rsidRPr="00C25D7A">
        <w:rPr>
          <w:i/>
        </w:rPr>
        <w:t xml:space="preserve">ACS Synth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4), 414.</w:t>
      </w:r>
    </w:p>
    <w:p w14:paraId="3EBA85C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)</w:t>
      </w:r>
      <w:r w:rsidRPr="00C25D7A">
        <w:tab/>
        <w:t xml:space="preserve">Zhu, L.; Luzhetskyy, A.; Luzhetska, M.; Mattingly, C.; Adams, V.; Bechthold, A.; Rohr, J. Generation of new landomycins with altered saccharide patterns through over-expression of the glycosyltransferase gene lanGT3 in the biosynthetic gene cluster of landomycin A in Streptomyces cyanogenus S-136. </w:t>
      </w:r>
      <w:r w:rsidRPr="00C25D7A">
        <w:rPr>
          <w:i/>
        </w:rPr>
        <w:t xml:space="preserve">Chembiochem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1), 83.</w:t>
      </w:r>
    </w:p>
    <w:p w14:paraId="35E00E6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)</w:t>
      </w:r>
      <w:r w:rsidRPr="00C25D7A">
        <w:tab/>
        <w:t xml:space="preserve">Laufer, R. S.; Dmitrienko, G. I. Diazo group electrophilicity in kinamycins and lomaiviticin A: potential insights into the molecular mechanism of antibacterial and antitumor activity. </w:t>
      </w:r>
      <w:r w:rsidRPr="00C25D7A">
        <w:rPr>
          <w:i/>
        </w:rPr>
        <w:t xml:space="preserve">J Am Chem Soc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124</w:t>
      </w:r>
      <w:r w:rsidRPr="00C25D7A">
        <w:t xml:space="preserve"> (9), 1854.</w:t>
      </w:r>
    </w:p>
    <w:p w14:paraId="506E78E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3)</w:t>
      </w:r>
      <w:r w:rsidRPr="00C25D7A">
        <w:tab/>
        <w:t xml:space="preserve">Lombo, F.; Blanco, G.; Fernandez, E.; Mendez, C.; Salas, J. A. Characterization of Streptomyces argillaceus genes encoding a polyketide synthase involved in the biosynthesis of the antitumor mithramycin. </w:t>
      </w:r>
      <w:r w:rsidRPr="00C25D7A">
        <w:rPr>
          <w:i/>
        </w:rPr>
        <w:t xml:space="preserve">Gene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172</w:t>
      </w:r>
      <w:r w:rsidRPr="00C25D7A">
        <w:t xml:space="preserve"> (1), 87.</w:t>
      </w:r>
    </w:p>
    <w:p w14:paraId="7E98F2D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)</w:t>
      </w:r>
      <w:r w:rsidRPr="00C25D7A">
        <w:tab/>
        <w:t xml:space="preserve">Bhuyan, B. K.; Reusser, F. Comparative biological activity of nogalamycin and its analogs. </w:t>
      </w:r>
      <w:r w:rsidRPr="00C25D7A">
        <w:rPr>
          <w:i/>
        </w:rPr>
        <w:t xml:space="preserve">Cancer Res </w:t>
      </w:r>
      <w:r w:rsidRPr="00C25D7A">
        <w:rPr>
          <w:b/>
        </w:rPr>
        <w:t>1970,</w:t>
      </w:r>
      <w:r w:rsidRPr="00C25D7A">
        <w:t xml:space="preserve"> </w:t>
      </w:r>
      <w:r w:rsidRPr="00C25D7A">
        <w:rPr>
          <w:i/>
        </w:rPr>
        <w:t>30</w:t>
      </w:r>
      <w:r w:rsidRPr="00C25D7A">
        <w:t xml:space="preserve"> (4), 984.</w:t>
      </w:r>
    </w:p>
    <w:p w14:paraId="367701F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)</w:t>
      </w:r>
      <w:r w:rsidRPr="00C25D7A">
        <w:tab/>
        <w:t xml:space="preserve">Lombo, F.; Abdelfattah, M. S.; Brana, A. F.; Salas, J. A.; Rohr, J.; Mendez, C. Elucidation of oxygenation steps during oviedomycin biosynthesis and generation of derivatives with increased antitumor activity. </w:t>
      </w:r>
      <w:r w:rsidRPr="00C25D7A">
        <w:rPr>
          <w:i/>
        </w:rPr>
        <w:t xml:space="preserve">Chembio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2), 296.</w:t>
      </w:r>
    </w:p>
    <w:p w14:paraId="591C50E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)</w:t>
      </w:r>
      <w:r w:rsidRPr="00C25D7A">
        <w:tab/>
        <w:t xml:space="preserve">Liu, W. C.; Parker, L.; Slusarchyk, S.; Greenwood, G. L.; Grahm, S. F.; Meyers, E. Isolation, characterization, and structure of rabelomycin, a new antibiotic. </w:t>
      </w:r>
      <w:r w:rsidRPr="00C25D7A">
        <w:rPr>
          <w:i/>
        </w:rPr>
        <w:t xml:space="preserve">J Antibiot (Tokyo) </w:t>
      </w:r>
      <w:r w:rsidRPr="00C25D7A">
        <w:rPr>
          <w:b/>
        </w:rPr>
        <w:t>1970,</w:t>
      </w:r>
      <w:r w:rsidRPr="00C25D7A">
        <w:t xml:space="preserve"> </w:t>
      </w:r>
      <w:r w:rsidRPr="00C25D7A">
        <w:rPr>
          <w:i/>
        </w:rPr>
        <w:t>23</w:t>
      </w:r>
      <w:r w:rsidRPr="00C25D7A">
        <w:t xml:space="preserve"> (9), 437.</w:t>
      </w:r>
    </w:p>
    <w:p w14:paraId="5A7B0BD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)</w:t>
      </w:r>
      <w:r w:rsidRPr="00C25D7A">
        <w:tab/>
        <w:t xml:space="preserve">Vijayabharathi, R.; Bruheim, P.; Andreassen, T.; Raja, D. S.; Devi, P. B.; Sathyabama, S.; Priyadarisini, V. B. Assessment of resistomycin, as an anticancer compound isolated and characterized from Streptomyces aurantiacus AAA5. </w:t>
      </w:r>
      <w:r w:rsidRPr="00C25D7A">
        <w:rPr>
          <w:i/>
        </w:rPr>
        <w:t xml:space="preserve">J Micro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6), 920.</w:t>
      </w:r>
    </w:p>
    <w:p w14:paraId="1107442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)</w:t>
      </w:r>
      <w:r w:rsidRPr="00C25D7A">
        <w:tab/>
        <w:t xml:space="preserve">Antal, N.; Fiedler, H. P.; Stackebrandt, E.; Beil, W.; Stroch, K.; Zeeck, A. Retymicin, galtamycin B, saquayamycin Z and ribofuranosyllumichrome, novel secondary metabolites from Micromonospora sp. Tu 6368. I. Taxonomy, fermentation, isolation and biological activities. </w:t>
      </w:r>
      <w:r w:rsidRPr="00C25D7A">
        <w:rPr>
          <w:i/>
        </w:rPr>
        <w:t xml:space="preserve">J Antibiot (Tokyo)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58</w:t>
      </w:r>
      <w:r w:rsidRPr="00C25D7A">
        <w:t xml:space="preserve"> (2), 95.</w:t>
      </w:r>
    </w:p>
    <w:p w14:paraId="4C3555D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)</w:t>
      </w:r>
      <w:r w:rsidRPr="00C25D7A">
        <w:tab/>
        <w:t xml:space="preserve">Hatsu, M.; Sasaki, T.; Watabe, H.; Miyadoh, S.; Nagasawa, M.; Shomura, T.; Sezaki, M.; Inouye, S.; Kondo, S. A new tetracycline antibiotic with antitumor activity. I. Taxonomy and fermentation of the producing strain, isolation and characterization of SF2575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3), 320.</w:t>
      </w:r>
    </w:p>
    <w:p w14:paraId="0D15277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)</w:t>
      </w:r>
      <w:r w:rsidRPr="00C25D7A">
        <w:tab/>
        <w:t xml:space="preserve">Brodasky, T. F.; Mizsak, S.; Hoffstetter, J. R. Steffimycin C, a new member of the steffimycin anthracyclines. Isolation and structural characteriz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85,</w:t>
      </w:r>
      <w:r w:rsidRPr="00C25D7A">
        <w:t xml:space="preserve"> </w:t>
      </w:r>
      <w:r w:rsidRPr="00C25D7A">
        <w:rPr>
          <w:i/>
        </w:rPr>
        <w:t>38</w:t>
      </w:r>
      <w:r w:rsidRPr="00C25D7A">
        <w:t xml:space="preserve"> (7), 849.</w:t>
      </w:r>
    </w:p>
    <w:p w14:paraId="232ABC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)</w:t>
      </w:r>
      <w:r w:rsidRPr="00C25D7A">
        <w:tab/>
        <w:t xml:space="preserve">Kallifidas, D.; Kang, H. S.; Brady, S. F. Tetarimycin A, an MRSA-active antibiotic identified through induced expression of environmental DNA gene clusters. </w:t>
      </w:r>
      <w:r w:rsidRPr="00C25D7A">
        <w:rPr>
          <w:i/>
        </w:rPr>
        <w:t xml:space="preserve">J Am Chem Soc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34</w:t>
      </w:r>
      <w:r w:rsidRPr="00C25D7A">
        <w:t xml:space="preserve"> (48), 19552.</w:t>
      </w:r>
    </w:p>
    <w:p w14:paraId="1052009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)</w:t>
      </w:r>
      <w:r w:rsidRPr="00C25D7A">
        <w:tab/>
        <w:t xml:space="preserve">Hutchinson, C. R. Biosynthetic Studies of Daunorubicin and Tetracenomycin C. </w:t>
      </w:r>
      <w:r w:rsidRPr="00C25D7A">
        <w:rPr>
          <w:i/>
        </w:rPr>
        <w:t xml:space="preserve">Chem Rev </w:t>
      </w:r>
      <w:r w:rsidRPr="00C25D7A">
        <w:rPr>
          <w:b/>
        </w:rPr>
        <w:t>1997,</w:t>
      </w:r>
      <w:r w:rsidRPr="00C25D7A">
        <w:t xml:space="preserve"> </w:t>
      </w:r>
      <w:r w:rsidRPr="00C25D7A">
        <w:rPr>
          <w:i/>
        </w:rPr>
        <w:t>97</w:t>
      </w:r>
      <w:r w:rsidRPr="00C25D7A">
        <w:t xml:space="preserve"> (7), 2525.</w:t>
      </w:r>
    </w:p>
    <w:p w14:paraId="0BABA9C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3)</w:t>
      </w:r>
      <w:r w:rsidRPr="00C25D7A">
        <w:tab/>
        <w:t xml:space="preserve">Schlorke, O.; Krastel, P.; Muller, I.; Uson, I.; Dettner, K.; Zeeck, A. Structure and biosynthesis of cetoniacytone A, a cytotoxic aminocarba sugar produced by an endosymbiontic Actinomyces. </w:t>
      </w:r>
      <w:r w:rsidRPr="00C25D7A">
        <w:rPr>
          <w:i/>
        </w:rPr>
        <w:t xml:space="preserve">J Antibiot (Tokyo)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7), 635.</w:t>
      </w:r>
    </w:p>
    <w:p w14:paraId="6A5DE70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4)</w:t>
      </w:r>
      <w:r w:rsidRPr="00C25D7A">
        <w:tab/>
        <w:t xml:space="preserve">Goldstein, B. P.; Selva, E.; Gastaldo, L.; Berti, M.; Pallanza, R.; Ripamonti, F.; Ferrari, P.; Denaro, M.; Arioli, V.; Cassani, G. A40926, a new glycopeptide antibiotic with anti-Neisseria activity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87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12), 1961.</w:t>
      </w:r>
    </w:p>
    <w:p w14:paraId="614166A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5)</w:t>
      </w:r>
      <w:r w:rsidRPr="00C25D7A">
        <w:tab/>
        <w:t xml:space="preserve">Pootoolal, J.; Thomas, M. G.; Marshall, C. G.; Neu, J. M.; Hubbard, B. K.; Walsh, C. T.; Wright, G. D. Assembling the glycopeptide antibiotic scaffold: The biosynthesis of A47934 from Streptomyces toyocaensis NRRL15009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99</w:t>
      </w:r>
      <w:r w:rsidRPr="00C25D7A">
        <w:t xml:space="preserve"> (13), 8962.</w:t>
      </w:r>
    </w:p>
    <w:p w14:paraId="2225870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6)</w:t>
      </w:r>
      <w:r w:rsidRPr="00C25D7A">
        <w:tab/>
        <w:t xml:space="preserve">Muller, S.; Strack, S. N.; Ryan, S. E.; Shawgo, M.; Walling, A.; Harris, S.; Chambers, C.; Boddicker, J.; Kirby, J. R. Identification of Functions Affecting Predator-Prey Interactions between Myxococcus xanthus and Bacillus subtilis. </w:t>
      </w:r>
      <w:r w:rsidRPr="00C25D7A">
        <w:rPr>
          <w:i/>
        </w:rPr>
        <w:t xml:space="preserve">J Bacter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98</w:t>
      </w:r>
      <w:r w:rsidRPr="00C25D7A">
        <w:t xml:space="preserve"> (24), 3335.</w:t>
      </w:r>
    </w:p>
    <w:p w14:paraId="58E4F48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7)</w:t>
      </w:r>
      <w:r w:rsidRPr="00C25D7A">
        <w:tab/>
        <w:t xml:space="preserve">Ma, Z.; Geudens, N.; Kieu, N. P.; Sinnaeve, D.; Ongena, M.; Martins, J. C.; Hofte, M. Biosynthesis, Chemical Structure, and Structure-Activity Relationship of Orfamide Lipopeptides Produced by Pseudomonas protegens and Related Species. </w:t>
      </w:r>
      <w:r w:rsidRPr="00C25D7A">
        <w:rPr>
          <w:i/>
        </w:rPr>
        <w:t xml:space="preserve">Front Microb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7</w:t>
      </w:r>
      <w:r w:rsidRPr="00C25D7A">
        <w:t>, 382.</w:t>
      </w:r>
    </w:p>
    <w:p w14:paraId="1D5C324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8)</w:t>
      </w:r>
      <w:r w:rsidRPr="00C25D7A">
        <w:tab/>
      </w:r>
      <w:r w:rsidRPr="00C25D7A">
        <w:rPr>
          <w:b/>
        </w:rPr>
        <w:t>Pline, W. A., Lacy, G.H., Stomberg, V., Hatzios, K.K.</w:t>
      </w:r>
      <w:r w:rsidRPr="00C25D7A">
        <w:t xml:space="preserve"> Antibacterial Activity of the Herbicide Glufosinate on Pseudomonas syringae Pathovar Glycinea. </w:t>
      </w:r>
      <w:r w:rsidRPr="00C25D7A">
        <w:rPr>
          <w:i/>
        </w:rPr>
        <w:t xml:space="preserve">Pesticide Biochemistry and Physiology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71</w:t>
      </w:r>
      <w:r w:rsidRPr="00C25D7A">
        <w:t>, 48.</w:t>
      </w:r>
    </w:p>
    <w:p w14:paraId="5EA78A3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9)</w:t>
      </w:r>
      <w:r w:rsidRPr="00C25D7A">
        <w:tab/>
        <w:t xml:space="preserve">Spohn, M.; Kirchner, N.; Kulik, A.; Jochim, A.; Wolf, F.; Muenzer, P.; Borst, O.; Gross, H.; Wohlleben, W.; Stegmann, E. Overproduction of Ristomycin A by activation of a silent gene </w:t>
      </w:r>
      <w:r w:rsidRPr="00C25D7A">
        <w:lastRenderedPageBreak/>
        <w:t xml:space="preserve">cluster in Amycolatopsis japonicum MG417-CF17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58</w:t>
      </w:r>
      <w:r w:rsidRPr="00C25D7A">
        <w:t xml:space="preserve"> (10), 6185.</w:t>
      </w:r>
    </w:p>
    <w:p w14:paraId="49E17AB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0)</w:t>
      </w:r>
      <w:r w:rsidRPr="00C25D7A">
        <w:tab/>
        <w:t xml:space="preserve">Rosconi, F.; Davyt, D.; Martinez, V.; Martinez, M.; Abin-Carriquiry, J. A.; Zane, H.; Butler, A.; de Souza, E. M.; Fabiano, E. Identification and structural characterization of serobactins, a suite of lipopeptide siderophores produced by the grass endophyte Herbaspirillum seropedicae. </w:t>
      </w:r>
      <w:r w:rsidRPr="00C25D7A">
        <w:rPr>
          <w:i/>
        </w:rPr>
        <w:t xml:space="preserve">Environ Microbi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3), 916.</w:t>
      </w:r>
    </w:p>
    <w:p w14:paraId="22B30A1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1)</w:t>
      </w:r>
      <w:r w:rsidRPr="00C25D7A">
        <w:tab/>
        <w:t xml:space="preserve">Rastogi, R. P.; Incharoensakdi, A. Characterization of UV-screening compounds, mycosporine-like amino acids, and scytonemin in the cyanobacterium Lyngbya sp. CU2555. </w:t>
      </w:r>
      <w:r w:rsidRPr="00C25D7A">
        <w:rPr>
          <w:i/>
        </w:rPr>
        <w:t xml:space="preserve">FEMS Microbiol Ec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7</w:t>
      </w:r>
      <w:r w:rsidRPr="00C25D7A">
        <w:t xml:space="preserve"> (1), 244.</w:t>
      </w:r>
    </w:p>
    <w:p w14:paraId="7F142CE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2)</w:t>
      </w:r>
      <w:r w:rsidRPr="00C25D7A">
        <w:tab/>
        <w:t xml:space="preserve">Liu, W. T.; Lamsa, A.; Wong, W. R.; Boudreau, P. D.; Kersten, R.; Peng, Y.; Moree, W. J.; Duggan, B. M.; Moore, B. S.; Gerwick, W. H.et al. MS/MS-based networking and peptidogenomics guided genome mining revealed the stenothricin gene cluster in Streptomyces roseosporus. </w:t>
      </w:r>
      <w:r w:rsidRPr="00C25D7A">
        <w:rPr>
          <w:i/>
        </w:rPr>
        <w:t xml:space="preserve">J Antibiot (Tokyo)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67</w:t>
      </w:r>
      <w:r w:rsidRPr="00C25D7A">
        <w:t xml:space="preserve"> (1), 99.</w:t>
      </w:r>
    </w:p>
    <w:p w14:paraId="01CFDFF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3)</w:t>
      </w:r>
      <w:r w:rsidRPr="00C25D7A">
        <w:tab/>
        <w:t xml:space="preserve">Genilloud, O. Actinomycetes: still a source of novel antibiotics. </w:t>
      </w:r>
      <w:r w:rsidRPr="00C25D7A">
        <w:rPr>
          <w:i/>
        </w:rPr>
        <w:t xml:space="preserve">Nat Prod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34</w:t>
      </w:r>
      <w:r w:rsidRPr="00C25D7A">
        <w:t xml:space="preserve"> (10), 1203.</w:t>
      </w:r>
    </w:p>
    <w:p w14:paraId="457606B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4)</w:t>
      </w:r>
      <w:r w:rsidRPr="00C25D7A">
        <w:tab/>
        <w:t xml:space="preserve">Campoli-Richards, D. M.; Brogden, R. N.; Faulds, D. Teicoplanin. A review of its antibacterial activity, pharmacokinetic properties and therapeutic potential. </w:t>
      </w:r>
      <w:r w:rsidRPr="00C25D7A">
        <w:rPr>
          <w:i/>
        </w:rPr>
        <w:t xml:space="preserve">Drugs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40</w:t>
      </w:r>
      <w:r w:rsidRPr="00C25D7A">
        <w:t xml:space="preserve"> (3), 449.</w:t>
      </w:r>
    </w:p>
    <w:p w14:paraId="3936E01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5)</w:t>
      </w:r>
      <w:r w:rsidRPr="00C25D7A">
        <w:tab/>
        <w:t xml:space="preserve">Johnston, C. W.; Skinnider, M. A.; Wyatt, M. A.; Li, X.; Ranieri, M. R.; Yang, L.; Zechel, D. L.; Ma, B.; Magarvey, N. A. An automated Genomes-to-Natural Products platform (GNP) for the discovery of modular natural products. </w:t>
      </w:r>
      <w:r w:rsidRPr="00C25D7A">
        <w:rPr>
          <w:i/>
        </w:rPr>
        <w:t xml:space="preserve">Nat Commun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6</w:t>
      </w:r>
      <w:r w:rsidRPr="00C25D7A">
        <w:t>, 8421.</w:t>
      </w:r>
    </w:p>
    <w:p w14:paraId="514F4CC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6)</w:t>
      </w:r>
      <w:r w:rsidRPr="00C25D7A">
        <w:tab/>
        <w:t xml:space="preserve">Romero, F.; Espliego, F.; Perez Baz, J.; Garcia de Quesada, T.; Gravalos, D.; de la Calle, F.; Fernandez-Puentes, J. L. Thiocoraline, a new depsipeptide with antitumor activity produced by a marine Micromonospora. I. Taxonomy, fermentation, isolation, and biological activi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97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9), 734.</w:t>
      </w:r>
    </w:p>
    <w:p w14:paraId="297ADBA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7)</w:t>
      </w:r>
      <w:r w:rsidRPr="00C25D7A">
        <w:tab/>
        <w:t xml:space="preserve">Lo Cantore, P.; Lazzaroni, S.; Coraiola, M.; Dalla Serra, M.; Cafarchia, C.; Evidente, A.; Lacobellis, N. S. Biological characterization of white line-inducing principle (WLIP) produced by Pseudomonas reactans NCPPB1311. </w:t>
      </w:r>
      <w:r w:rsidRPr="00C25D7A">
        <w:rPr>
          <w:i/>
        </w:rPr>
        <w:t xml:space="preserve">Mol Plant Microbe Interact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10), 1113.</w:t>
      </w:r>
    </w:p>
    <w:p w14:paraId="4550927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8)</w:t>
      </w:r>
      <w:r w:rsidRPr="00C25D7A">
        <w:tab/>
        <w:t xml:space="preserve">Tempelaars, M. H.; Rodrigues, S.; Abee, T. Comparative analysis of antimicrobial activities of valinomycin and cereulide, the Bacillus cereus emetic toxin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7</w:t>
      </w:r>
      <w:r w:rsidRPr="00C25D7A">
        <w:t xml:space="preserve"> (8), 2755.</w:t>
      </w:r>
    </w:p>
    <w:p w14:paraId="5DBA1A8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89)</w:t>
      </w:r>
      <w:r w:rsidRPr="00C25D7A">
        <w:tab/>
        <w:t xml:space="preserve">Li, Q.; Chen, Y.; Zhang, G.; Zhang, H. Structural analysis of SgvP involved in carbon-sulfur bond formation during griseoviridin biosynthesis. </w:t>
      </w:r>
      <w:r w:rsidRPr="00C25D7A">
        <w:rPr>
          <w:i/>
        </w:rPr>
        <w:t xml:space="preserve">FEBS Lett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591</w:t>
      </w:r>
      <w:r w:rsidRPr="00C25D7A">
        <w:t xml:space="preserve"> (9), 1295.</w:t>
      </w:r>
    </w:p>
    <w:p w14:paraId="2D4B2F5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0)</w:t>
      </w:r>
      <w:r w:rsidRPr="00C25D7A">
        <w:tab/>
        <w:t xml:space="preserve">Rokni-Zadeh, H.; Li, W.; Sanchez-Rodriguez, A.; Sinnaeve, D.; Rozenski, J.; Martins, J. C.; De Mot, R. Genetic and functional characterization of cyclic lipopeptide white-line-inducing principle (WLIP) production by rice rhizosphere isolate Pseudomonas putida RW10S2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8</w:t>
      </w:r>
      <w:r w:rsidRPr="00C25D7A">
        <w:t xml:space="preserve"> (14), 4826.</w:t>
      </w:r>
    </w:p>
    <w:p w14:paraId="243AD5D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1)</w:t>
      </w:r>
      <w:r w:rsidRPr="00C25D7A">
        <w:tab/>
        <w:t xml:space="preserve">Li, W.; Rokni-Zadeh, H.; De Vleeschouwer, M.; Ghequire, M. G.; Sinnaeve, D.; Xie, G. L.; Rozenski, J.; Madder, A.; Martins, J. C.; De Mot, R. The antimicrobial compound xantholysin defines a new group of Pseudomonas cyclic lipopeptides. </w:t>
      </w:r>
      <w:r w:rsidRPr="00C25D7A">
        <w:rPr>
          <w:i/>
        </w:rPr>
        <w:t xml:space="preserve">PLoS One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5), e62946.</w:t>
      </w:r>
    </w:p>
    <w:p w14:paraId="094BEF5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2)</w:t>
      </w:r>
      <w:r w:rsidRPr="00C25D7A">
        <w:tab/>
        <w:t xml:space="preserve">Zhou, Q.; Grundmann, F.; Kaiser, M.; Schiell, M.; Gaudriault, S.; Batzer, A.; Kurz, M.; Bode, H. B. Structure and biosynthesis of xenoamicins from entomopathogenic Xenorhabdus. </w:t>
      </w:r>
      <w:r w:rsidRPr="00C25D7A">
        <w:rPr>
          <w:i/>
        </w:rPr>
        <w:t xml:space="preserve">Chemistry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49), 16772.</w:t>
      </w:r>
    </w:p>
    <w:p w14:paraId="252B9BC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3)</w:t>
      </w:r>
      <w:r w:rsidRPr="00C25D7A">
        <w:tab/>
        <w:t xml:space="preserve">Hou, Y.; Tianero, M. D.; Kwan, J. C.; Wyche, T. P.; Michel, C. R.; Ellis, G. A.; Vazquez-Rivera, E.; Braun, D. R.; Rose, W. E.; Schmidt, E. W.et al. Structure and biosynthesis of the antibiotic bottromycin D. </w:t>
      </w:r>
      <w:r w:rsidRPr="00C25D7A">
        <w:rPr>
          <w:i/>
        </w:rPr>
        <w:t xml:space="preserve">Org Lett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19), 5050.</w:t>
      </w:r>
    </w:p>
    <w:p w14:paraId="57107EA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4)</w:t>
      </w:r>
      <w:r w:rsidRPr="00C25D7A">
        <w:tab/>
        <w:t xml:space="preserve">Murakami, M.; Itou, Y.; Ishida, K.; Shin, H. J. Prenylagaramides A and B, new cyclic peptides from two strains of oscillatoria agardhii. </w:t>
      </w:r>
      <w:r w:rsidRPr="00C25D7A">
        <w:rPr>
          <w:i/>
        </w:rPr>
        <w:t xml:space="preserve">J Nat Prod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62</w:t>
      </w:r>
      <w:r w:rsidRPr="00C25D7A">
        <w:t xml:space="preserve"> (5), 752.</w:t>
      </w:r>
    </w:p>
    <w:p w14:paraId="500AA2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95)</w:t>
      </w:r>
      <w:r w:rsidRPr="00C25D7A">
        <w:tab/>
        <w:t xml:space="preserve">Swain, S. S.; Paidesetty, S. K.; Padhy, R. N. Antibacterial, antifungal and antimycobacterial compounds from cyanobacteria. </w:t>
      </w:r>
      <w:r w:rsidRPr="00C25D7A">
        <w:rPr>
          <w:i/>
        </w:rPr>
        <w:t xml:space="preserve">Biomed Pharmacother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90</w:t>
      </w:r>
      <w:r w:rsidRPr="00C25D7A">
        <w:t>, 760.</w:t>
      </w:r>
    </w:p>
    <w:p w14:paraId="2141118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6)</w:t>
      </w:r>
      <w:r w:rsidRPr="00C25D7A">
        <w:tab/>
        <w:t xml:space="preserve">McKeever, B., Pattenden, G. Total syntehsis of the prenylated cycopeptide trunkamide A, a cytotoxic metabolite from Lissoclinum sp. </w:t>
      </w:r>
      <w:r w:rsidRPr="00C25D7A">
        <w:rPr>
          <w:i/>
        </w:rPr>
        <w:t xml:space="preserve">Tetrahedron Letters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13), 2573.</w:t>
      </w:r>
    </w:p>
    <w:p w14:paraId="1749154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7)</w:t>
      </w:r>
      <w:r w:rsidRPr="00C25D7A">
        <w:tab/>
        <w:t xml:space="preserve">Te, S. H.; Tan, B. F.; Boo, C. Y.; Thompson, J. R.; Gin, K. Y. Genomics insights into production of 2-methylisoborneol and a putative cyanobactin by Planktothricoides sp. SR001. </w:t>
      </w:r>
      <w:r w:rsidRPr="00C25D7A">
        <w:rPr>
          <w:i/>
        </w:rPr>
        <w:t xml:space="preserve">Stand Genomic Sci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2</w:t>
      </w:r>
      <w:r w:rsidRPr="00C25D7A">
        <w:t>, 35.</w:t>
      </w:r>
    </w:p>
    <w:p w14:paraId="2EDD28F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8)</w:t>
      </w:r>
      <w:r w:rsidRPr="00C25D7A">
        <w:tab/>
        <w:t xml:space="preserve">Kemperman, R.; Kuipers, A.; Karsens, H.; Nauta, A.; Kuipers, O.; Kok, J. Identification and characterization of two novel clostridial bacteriocins, circularin A and closticin 574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69</w:t>
      </w:r>
      <w:r w:rsidRPr="00C25D7A">
        <w:t xml:space="preserve"> (3), 1589.</w:t>
      </w:r>
    </w:p>
    <w:p w14:paraId="65D49A5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99)</w:t>
      </w:r>
      <w:r w:rsidRPr="00C25D7A">
        <w:tab/>
        <w:t xml:space="preserve">Huo, L.; Okesli, A.; Zhao, M.; van der Donk, W. A. Insights into the Biosynthesis of Duramycin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3</w:t>
      </w:r>
      <w:r w:rsidRPr="00C25D7A">
        <w:t xml:space="preserve"> (3).</w:t>
      </w:r>
    </w:p>
    <w:p w14:paraId="4DA70B2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0)</w:t>
      </w:r>
      <w:r w:rsidRPr="00C25D7A">
        <w:tab/>
        <w:t xml:space="preserve">Daum, M.; Schnell, H. J.; Herrmann, S.; Gunther, A.; Murillo, R.; Muller, R.; Bisel, P.; Muller, M.; Bechthold, A. Functions of genes and enzymes involved in phenalinolactone biosynthesis. </w:t>
      </w:r>
      <w:r w:rsidRPr="00C25D7A">
        <w:rPr>
          <w:i/>
        </w:rPr>
        <w:t xml:space="preserve">Chembiochem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10), 1383.</w:t>
      </w:r>
    </w:p>
    <w:p w14:paraId="371AD12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1)</w:t>
      </w:r>
      <w:r w:rsidRPr="00C25D7A">
        <w:tab/>
        <w:t xml:space="preserve">Komatsu, M.; Tsuda, M.; Omura, S.; Oikawa, H.; Ikeda, H. Identification and functional analysis of genes controlling biosynthesis of 2-methylisoborneol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05</w:t>
      </w:r>
      <w:r w:rsidRPr="00C25D7A">
        <w:t xml:space="preserve"> (21), 7422.</w:t>
      </w:r>
    </w:p>
    <w:p w14:paraId="2572A93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2)</w:t>
      </w:r>
      <w:r w:rsidRPr="00C25D7A">
        <w:tab/>
        <w:t xml:space="preserve">Vestola, J.; Shishido, T. K.; Jokela, J.; Fewer, D. P.; Aitio, O.; Permi, P.; Wahlsten, M.; Wang, H.; Rouhiainen, L.; Sivonen, K. Hassallidins, antifungal glycolipopeptides, are widespread among cyanobacteria and are the end-product of a nonribosomal pathway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11</w:t>
      </w:r>
      <w:r w:rsidRPr="00C25D7A">
        <w:t xml:space="preserve"> (18), E1909.</w:t>
      </w:r>
    </w:p>
    <w:p w14:paraId="4DC85B9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3)</w:t>
      </w:r>
      <w:r w:rsidRPr="00C25D7A">
        <w:tab/>
        <w:t xml:space="preserve">Meng, L.; Kwok, B. H.; Sin, N.; Crews, C. M. Eponemycin exerts its antitumor effect through the inhibition of proteasome function. </w:t>
      </w:r>
      <w:r w:rsidRPr="00C25D7A">
        <w:rPr>
          <w:i/>
        </w:rPr>
        <w:t xml:space="preserve">Cancer Res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12), 2798.</w:t>
      </w:r>
    </w:p>
    <w:p w14:paraId="2A016E8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4)</w:t>
      </w:r>
      <w:r w:rsidRPr="00C25D7A">
        <w:tab/>
        <w:t xml:space="preserve">Alice, A. F.; Lopez, C. S.; Lowe, C. A.; Ledesma, M. A.; Crosa, J. H. Genetic and transcriptional analysis of the siderophore malleobactin biosynthesis and transport genes in the human pathogen Burkholderia pseudomallei K96243. </w:t>
      </w:r>
      <w:r w:rsidRPr="00C25D7A">
        <w:rPr>
          <w:i/>
        </w:rPr>
        <w:t xml:space="preserve">J Bacteriol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188</w:t>
      </w:r>
      <w:r w:rsidRPr="00C25D7A">
        <w:t xml:space="preserve"> (4), 1551.</w:t>
      </w:r>
    </w:p>
    <w:p w14:paraId="6DD303C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5)</w:t>
      </w:r>
      <w:r w:rsidRPr="00C25D7A">
        <w:tab/>
        <w:t xml:space="preserve">Bae, M.; Chung, B.; Oh, K. B.; Shin, J.; Oh, D. C. Hormaomycins B and C: New Antibiotic Cyclic Depsipeptides from a Marine Mudflat-Derived Streptomyces sp. </w:t>
      </w:r>
      <w:r w:rsidRPr="00C25D7A">
        <w:rPr>
          <w:i/>
        </w:rPr>
        <w:t xml:space="preserve">Mar Drug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8), 5187.</w:t>
      </w:r>
    </w:p>
    <w:p w14:paraId="4BC24F9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6)</w:t>
      </w:r>
      <w:r w:rsidRPr="00C25D7A">
        <w:tab/>
        <w:t xml:space="preserve">Theodore, C. M.; King, J. B.; You, J.; Cichewicz, R. H. Production of cytotoxic glidobactins/luminmycins by Photorhabdus asymbiotica in liquid media and live crickets. </w:t>
      </w:r>
      <w:r w:rsidRPr="00C25D7A">
        <w:rPr>
          <w:i/>
        </w:rPr>
        <w:t xml:space="preserve">J Nat Prod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5</w:t>
      </w:r>
      <w:r w:rsidRPr="00C25D7A">
        <w:t xml:space="preserve"> (11), 2007.</w:t>
      </w:r>
    </w:p>
    <w:p w14:paraId="41AD31C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7)</w:t>
      </w:r>
      <w:r w:rsidRPr="00C25D7A">
        <w:tab/>
        <w:t xml:space="preserve">Proschak, A.; Lubuta, P.; Grun, P.; Lohr, F.; Wilharm, G.; De Berardinis, V.; Bode, H. B. Structure and biosynthesis of fimsbactins A-F, siderophores from Acinetobacter baumannii and Acinetobacter baylyi. </w:t>
      </w:r>
      <w:r w:rsidRPr="00C25D7A">
        <w:rPr>
          <w:i/>
        </w:rPr>
        <w:t xml:space="preserve">Chembiochem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5), 633.</w:t>
      </w:r>
    </w:p>
    <w:p w14:paraId="0942BF9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8)</w:t>
      </w:r>
      <w:r w:rsidRPr="00C25D7A">
        <w:tab/>
        <w:t xml:space="preserve">Pauwelyn, E.; Huang, C. J.; Ongena, M.; Leclere, V.; Jacques, P.; Bleyaert, P.; Budzikiewicz, H.; Schafer, M.; Hofte, M. New linear lipopeptides produced by Pseudomonas cichorii SF1-54 are involved in virulence, swarming motility, and biofilm formation. </w:t>
      </w:r>
      <w:r w:rsidRPr="00C25D7A">
        <w:rPr>
          <w:i/>
        </w:rPr>
        <w:t xml:space="preserve">Mol Plant Microbe Interact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26</w:t>
      </w:r>
      <w:r w:rsidRPr="00C25D7A">
        <w:t xml:space="preserve"> (5), 585.</w:t>
      </w:r>
    </w:p>
    <w:p w14:paraId="7E0DD42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09)</w:t>
      </w:r>
      <w:r w:rsidRPr="00C25D7A">
        <w:tab/>
        <w:t xml:space="preserve">Harms, H.; Kurita, K. L.; Pan, L.; Wahome, P. G.; He, H.; Kinghorn, A. D.; Carter, G. T.; Linington, R. G. Discovery of anabaenopeptin 679 from freshwater algal bloom material: Insights into the structure-activity relationship of anabaenopeptin protease inhibitors. </w:t>
      </w:r>
      <w:r w:rsidRPr="00C25D7A">
        <w:rPr>
          <w:i/>
        </w:rPr>
        <w:t xml:space="preserve">Bioorg Med Chem Lett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26</w:t>
      </w:r>
      <w:r w:rsidRPr="00C25D7A">
        <w:t xml:space="preserve"> (20), 4960.</w:t>
      </w:r>
    </w:p>
    <w:p w14:paraId="25D3E81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0)</w:t>
      </w:r>
      <w:r w:rsidRPr="00C25D7A">
        <w:tab/>
        <w:t xml:space="preserve">Thiede, S.; Wosniok, P. R.; Herkommer, D.; Debnar, T.; Tian, M.; Wang, T.; Schrempp, M.; Menche, D. Total Synthesis of Leupyrrins A1 and B1 , Highly Potent Antifungal Agents from the Myxobacterium Sorangium cellulosum. </w:t>
      </w:r>
      <w:r w:rsidRPr="00C25D7A">
        <w:rPr>
          <w:i/>
        </w:rPr>
        <w:t xml:space="preserve">Chemistry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23</w:t>
      </w:r>
      <w:r w:rsidRPr="00C25D7A">
        <w:t xml:space="preserve"> (14), 3300.</w:t>
      </w:r>
    </w:p>
    <w:p w14:paraId="43429C1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11)</w:t>
      </w:r>
      <w:r w:rsidRPr="00C25D7A">
        <w:tab/>
        <w:t xml:space="preserve">Gerard, J.; Lloyd, R.; Barsby, T.; Haden, P.; Kelly, M. T.; Andersen, R. J. Massetolides A-H, antimycobacterial cyclic depsipeptides produced by two pseudomonads isolated from marine habitats. </w:t>
      </w:r>
      <w:r w:rsidRPr="00C25D7A">
        <w:rPr>
          <w:i/>
        </w:rPr>
        <w:t xml:space="preserve">J Nat Prod </w:t>
      </w:r>
      <w:r w:rsidRPr="00C25D7A">
        <w:rPr>
          <w:b/>
        </w:rPr>
        <w:t>1997,</w:t>
      </w:r>
      <w:r w:rsidRPr="00C25D7A">
        <w:t xml:space="preserve"> </w:t>
      </w:r>
      <w:r w:rsidRPr="00C25D7A">
        <w:rPr>
          <w:i/>
        </w:rPr>
        <w:t>60</w:t>
      </w:r>
      <w:r w:rsidRPr="00C25D7A">
        <w:t xml:space="preserve"> (3), 223.</w:t>
      </w:r>
    </w:p>
    <w:p w14:paraId="5030236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2)</w:t>
      </w:r>
      <w:r w:rsidRPr="00C25D7A">
        <w:tab/>
        <w:t xml:space="preserve">de Bruijn, I.; de Kock, M. J.; de Waard, P.; van Beek, T. A.; Raaijmakers, J. M. Massetolide A biosynthesis in Pseudomonas fluorescens. </w:t>
      </w:r>
      <w:r w:rsidRPr="00C25D7A">
        <w:rPr>
          <w:i/>
        </w:rPr>
        <w:t xml:space="preserve">J Bacter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90</w:t>
      </w:r>
      <w:r w:rsidRPr="00C25D7A">
        <w:t xml:space="preserve"> (8), 2777.</w:t>
      </w:r>
    </w:p>
    <w:p w14:paraId="6160975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3)</w:t>
      </w:r>
      <w:r w:rsidRPr="00C25D7A">
        <w:tab/>
        <w:t xml:space="preserve">Jiang, W.; Tan, S.; Hanaki, Y.; Irie, K.; Uchida, H.; Watanabe, R.; Suzuki, T.; Sakamoto, B.; Kamio, M.; Nagai, H. Two new lyngbyatoxin derivatives from the Cyanobacterium, Moorea producens. </w:t>
      </w:r>
      <w:r w:rsidRPr="00C25D7A">
        <w:rPr>
          <w:i/>
        </w:rPr>
        <w:t xml:space="preserve">Mar Drugs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12), 5788.</w:t>
      </w:r>
    </w:p>
    <w:p w14:paraId="7E4E27F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4)</w:t>
      </w:r>
      <w:r w:rsidRPr="00C25D7A">
        <w:tab/>
        <w:t xml:space="preserve">Andersson, M. A.; Hakulinen, P.; Honkalampi-Hamalainen, U.; Hoornstra, D.; Lhuguenot, J. C.; Maki-Paakkanen, J.; Savolainen, M.; Severin, I.; Stammati, A. L.; Turco, L.et al. Toxicological profile of cereulide, the Bacillus cereus emetic toxin, in functional assays with human, animal and bacterial cells. </w:t>
      </w:r>
      <w:r w:rsidRPr="00C25D7A">
        <w:rPr>
          <w:i/>
        </w:rPr>
        <w:t xml:space="preserve">Toxicon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3), 351.</w:t>
      </w:r>
    </w:p>
    <w:p w14:paraId="0ACA9CC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5)</w:t>
      </w:r>
      <w:r w:rsidRPr="00C25D7A">
        <w:tab/>
        <w:t xml:space="preserve">Sidor-Kaczmarek, J.; Cichorek, M.; Spodnik, J. H.; Wojcik, S.; Morys, J. Proteasome inhibitors against amelanotic melanoma. </w:t>
      </w:r>
      <w:r w:rsidRPr="00C25D7A">
        <w:rPr>
          <w:i/>
        </w:rPr>
        <w:t xml:space="preserve">Cell Biol Toxic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33</w:t>
      </w:r>
      <w:r w:rsidRPr="00C25D7A">
        <w:t xml:space="preserve"> (6), 557.</w:t>
      </w:r>
    </w:p>
    <w:p w14:paraId="2A24AD7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6)</w:t>
      </w:r>
      <w:r w:rsidRPr="00C25D7A">
        <w:tab/>
        <w:t xml:space="preserve">Lai, Z.; Yu, J.; Ling, H.; Song, Y.; Yuan, J.; Ju, J.; Tao, Y.; Huang, H. Grincamycins I - K, Cytotoxic Angucycline Glycosides Derived from Marine-Derived Actinomycete Streptomyces lusitanus SCSIO LR32. </w:t>
      </w:r>
      <w:r w:rsidRPr="00C25D7A">
        <w:rPr>
          <w:i/>
        </w:rPr>
        <w:t xml:space="preserve">Planta Med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84</w:t>
      </w:r>
      <w:r w:rsidRPr="00C25D7A">
        <w:t xml:space="preserve"> (3), 201.</w:t>
      </w:r>
    </w:p>
    <w:p w14:paraId="54F50B7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7)</w:t>
      </w:r>
      <w:r w:rsidRPr="00C25D7A">
        <w:tab/>
        <w:t xml:space="preserve">Neu, H. C. Cefoxitin, a semisynthetic cephamycin antibiotic: antibacterial spectrum and resistance to hydrolysis by gram-negative beta-lactamase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74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2), 170.</w:t>
      </w:r>
    </w:p>
    <w:p w14:paraId="118CB65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8)</w:t>
      </w:r>
      <w:r w:rsidRPr="00C25D7A">
        <w:tab/>
        <w:t xml:space="preserve">Hojati, Z.; Milne, C.; Harvey, B.; Gordon, L.; Borg, M.; Flett, F.; Wilkinson, B.; Sidebottom, P. J.; Rudd, B. A.; Hayes, M. A.et al. Structure, biosynthetic origin, and engineered biosynthesis of calcium-dependent antibiotics from Streptomyces coelicolor. </w:t>
      </w:r>
      <w:r w:rsidRPr="00C25D7A">
        <w:rPr>
          <w:i/>
        </w:rPr>
        <w:t xml:space="preserve">Chem B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11), 1175.</w:t>
      </w:r>
    </w:p>
    <w:p w14:paraId="775E554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19)</w:t>
      </w:r>
      <w:r w:rsidRPr="00C25D7A">
        <w:tab/>
        <w:t xml:space="preserve">Fuchs, S. W.; Jaskolla, T. W.; Bochmann, S.; Kotter, P.; Wichelhaus, T.; Karas, M.; Stein, T.; Entian, K. D. Entianin, a novel subtilin-like lantibiotic from Bacillus subtilis subsp. spizizenii DSM 15029T with high antimicrobial activity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7</w:t>
      </w:r>
      <w:r w:rsidRPr="00C25D7A">
        <w:t xml:space="preserve"> (5), 1698.</w:t>
      </w:r>
    </w:p>
    <w:p w14:paraId="7EF85A3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0)</w:t>
      </w:r>
      <w:r w:rsidRPr="00C25D7A">
        <w:tab/>
        <w:t xml:space="preserve">Ekkelenkamp, M. B.; Hanssen, M.; Danny Hsu, S. T.; de Jong, A.; Milatovic, D.; Verhoef, J.; van Nuland, N. A. Isolation and structural characterization of epilancin 15X, a novel lantibiotic from a clinical strain of Staphylococcus epidermidis. </w:t>
      </w:r>
      <w:r w:rsidRPr="00C25D7A">
        <w:rPr>
          <w:i/>
        </w:rPr>
        <w:t xml:space="preserve">FEBS Lett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579</w:t>
      </w:r>
      <w:r w:rsidRPr="00C25D7A">
        <w:t xml:space="preserve"> (9), 1917.</w:t>
      </w:r>
    </w:p>
    <w:p w14:paraId="4962AE1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1)</w:t>
      </w:r>
      <w:r w:rsidRPr="00C25D7A">
        <w:tab/>
        <w:t xml:space="preserve">Stein, T.; Borchert, S.; Conrad, B.; Feesche, J.; Hofemeister, B.; Hofemeister, J.; Entian, K. D. Two different lantibiotic-like peptides originate from the ericin gene cluster of Bacillus subtilis A1/3. </w:t>
      </w:r>
      <w:r w:rsidRPr="00C25D7A">
        <w:rPr>
          <w:i/>
        </w:rPr>
        <w:t xml:space="preserve">J Bacter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184</w:t>
      </w:r>
      <w:r w:rsidRPr="00C25D7A">
        <w:t xml:space="preserve"> (6), 1703.</w:t>
      </w:r>
    </w:p>
    <w:p w14:paraId="0C2D716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2)</w:t>
      </w:r>
      <w:r w:rsidRPr="00C25D7A">
        <w:tab/>
        <w:t xml:space="preserve">Garg, N.; Tang, W.; Goto, Y.; Nair, S. K.; van der Donk, W. A. Lantibiotics from Geobacillus thermodenitrifican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09</w:t>
      </w:r>
      <w:r w:rsidRPr="00C25D7A">
        <w:t xml:space="preserve"> (14), 5241.</w:t>
      </w:r>
    </w:p>
    <w:p w14:paraId="0806020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3)</w:t>
      </w:r>
      <w:r w:rsidRPr="00C25D7A">
        <w:tab/>
        <w:t xml:space="preserve">McClerren, A. L.; Cooper, L. E.; Quan, C.; Thomas, P. M.; Kelleher, N. L.; van der Donk, W. A. Discovery and in vitro biosynthesis of haloduracin, a two-component lantibiotic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103</w:t>
      </w:r>
      <w:r w:rsidRPr="00C25D7A">
        <w:t xml:space="preserve"> (46), 17243.</w:t>
      </w:r>
    </w:p>
    <w:p w14:paraId="394FA35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4)</w:t>
      </w:r>
      <w:r w:rsidRPr="00C25D7A">
        <w:tab/>
        <w:t xml:space="preserve">O'Sullivan, L.; Ryan, M. P.; Ross, R. P.; Hill, C. Generation of food-grade lactococcal starters which produce the lantibiotics lacticin 3147 and lacticin 481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69</w:t>
      </w:r>
      <w:r w:rsidRPr="00C25D7A">
        <w:t xml:space="preserve"> (6), 3681.</w:t>
      </w:r>
    </w:p>
    <w:p w14:paraId="449936C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5)</w:t>
      </w:r>
      <w:r w:rsidRPr="00C25D7A">
        <w:tab/>
        <w:t xml:space="preserve">Pieterse, R.; Todorov, S. D.; Leon, M. T. D. Mode of action and In Vitro susceptibility of mastitis pathogens to macedocin ST91KM and preparation of a teat seal containing the bacteriocin. </w:t>
      </w:r>
      <w:r w:rsidRPr="00C25D7A">
        <w:rPr>
          <w:i/>
        </w:rPr>
        <w:t xml:space="preserve">Braz J Micro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1), 133.</w:t>
      </w:r>
    </w:p>
    <w:p w14:paraId="5DA8C4A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6)</w:t>
      </w:r>
      <w:r w:rsidRPr="00C25D7A">
        <w:tab/>
        <w:t xml:space="preserve">Castiglione, F.; Lazzarini, A.; Carrano, L.; Corti, E.; Ciciliato, I.; Gastaldo, L.; Candiani, P.; Losi, D.; Marinelli, F.; Selva, E.et al. Determining the structure and mode of action of microbisporicin, a potent lantibiotic active against multiresistant pathogens. </w:t>
      </w:r>
      <w:r w:rsidRPr="00C25D7A">
        <w:rPr>
          <w:i/>
        </w:rPr>
        <w:t xml:space="preserve">Chem 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1), 22.</w:t>
      </w:r>
    </w:p>
    <w:p w14:paraId="2AE488E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7)</w:t>
      </w:r>
      <w:r w:rsidRPr="00C25D7A">
        <w:tab/>
        <w:t xml:space="preserve">Vukomanovic, M.; Zunic, V.; Kunej, S.; Jancar, B.; Jeverica, S.; Podlipec, R.; Suvorov, D. Nano-engineering the Antimicrobial Spectrum of Lantibiotics: Activity of Nisin against Gram Negative Bacteria. </w:t>
      </w:r>
      <w:r w:rsidRPr="00C25D7A">
        <w:rPr>
          <w:i/>
        </w:rPr>
        <w:t xml:space="preserve">Sci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4324.</w:t>
      </w:r>
    </w:p>
    <w:p w14:paraId="71C378A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28)</w:t>
      </w:r>
      <w:r w:rsidRPr="00C25D7A">
        <w:tab/>
        <w:t xml:space="preserve">Capstick, D. S.; Willey, J. M.; Buttner, M. J.; Elliot, M. A. SapB and the chaplins: connections between morphogenetic proteins in Streptomyces coelicolor. </w:t>
      </w:r>
      <w:r w:rsidRPr="00C25D7A">
        <w:rPr>
          <w:i/>
        </w:rPr>
        <w:t xml:space="preserve">Mol Micro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64</w:t>
      </w:r>
      <w:r w:rsidRPr="00C25D7A">
        <w:t xml:space="preserve"> (3), 602.</w:t>
      </w:r>
    </w:p>
    <w:p w14:paraId="1DEC2B9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29)</w:t>
      </w:r>
      <w:r w:rsidRPr="00C25D7A">
        <w:tab/>
        <w:t xml:space="preserve">Parisot, J.; Carey, S.; Breukink, E.; Chan, W. C.; Narbad, A.; Bonev, B. Molecular mechanism of target recognition by subtilin, a class I lanthionine antibiotic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2), 612.</w:t>
      </w:r>
    </w:p>
    <w:p w14:paraId="3DEC678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0)</w:t>
      </w:r>
      <w:r w:rsidRPr="00C25D7A">
        <w:tab/>
        <w:t xml:space="preserve">Phelan, R. W.; Barret, M.; Cotter, P. D.; O'Connor, P. M.; Chen, R.; Morrissey, J. P.; Dobson, A. D.; O'Gara, F.; Barbosa, T. M. Subtilomycin: a new lantibiotic from Bacillus subtilis strain MMA7 isolated from the marine sponge Haliclona simulans. </w:t>
      </w:r>
      <w:r w:rsidRPr="00C25D7A">
        <w:rPr>
          <w:i/>
        </w:rPr>
        <w:t xml:space="preserve">Mar Drugs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6), 1878.</w:t>
      </w:r>
    </w:p>
    <w:p w14:paraId="32333D0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1)</w:t>
      </w:r>
      <w:r w:rsidRPr="00C25D7A">
        <w:tab/>
        <w:t xml:space="preserve">Gonzalez, D. J.; Lee, S. W.; Hensler, M. E.; Markley, A. L.; Dahesh, S.; Mitchell, D. A.; Bandeira, N.; Nizet, V.; Dixon, J. E.; Dorrestein, P. C. Clostridiolysin S, a post-translationally modified biotoxin from Clostridium botulinum. </w:t>
      </w:r>
      <w:r w:rsidRPr="00C25D7A">
        <w:rPr>
          <w:i/>
        </w:rPr>
        <w:t xml:space="preserve">J Biol Chem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285</w:t>
      </w:r>
      <w:r w:rsidRPr="00C25D7A">
        <w:t xml:space="preserve"> (36), 28220.</w:t>
      </w:r>
    </w:p>
    <w:p w14:paraId="5B10DAD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2)</w:t>
      </w:r>
      <w:r w:rsidRPr="00C25D7A">
        <w:tab/>
        <w:t xml:space="preserve">Sierig, G.; Cywes, C.; Wessels, M. R.; Ashbaugh, C. D. Cytotoxic effects of streptolysin o and streptolysin s enhance the virulence of poorly encapsulated group a streptococci. </w:t>
      </w:r>
      <w:r w:rsidRPr="00C25D7A">
        <w:rPr>
          <w:i/>
        </w:rPr>
        <w:t xml:space="preserve">Infect Immun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71</w:t>
      </w:r>
      <w:r w:rsidRPr="00C25D7A">
        <w:t xml:space="preserve"> (1), 446.</w:t>
      </w:r>
    </w:p>
    <w:p w14:paraId="03B61A0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3)</w:t>
      </w:r>
      <w:r w:rsidRPr="00C25D7A">
        <w:tab/>
        <w:t xml:space="preserve">Molohon, K. J.; Blair, P. M.; Park, S.; Doroghazi, J. R.; Maxson, T.; Hershfield, J. R.; Flatt, K. M.; Schroeder, N. E.; Ha, T.; Mitchell, D. A. Plantazolicin is an ultra-narrow spectrum antibiotic that targets the Bacillus anthracis membrane. </w:t>
      </w:r>
      <w:r w:rsidRPr="00C25D7A">
        <w:rPr>
          <w:i/>
        </w:rPr>
        <w:t xml:space="preserve">ACS Infect Dis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2</w:t>
      </w:r>
      <w:r w:rsidRPr="00C25D7A">
        <w:t xml:space="preserve"> (3), 207.</w:t>
      </w:r>
    </w:p>
    <w:p w14:paraId="6E5D991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4)</w:t>
      </w:r>
      <w:r w:rsidRPr="00C25D7A">
        <w:tab/>
        <w:t xml:space="preserve">Komiyama, K.; Otoguro, K.; Segawa, T.; Shiomi, K.; Yang, H.; Takahashi, Y.; Hayashi, M.; Otani, T.; Omura, S. A new antibiotic, cypemycin. Taxonomy, fermentation, isolation and biological characteristics. </w:t>
      </w:r>
      <w:r w:rsidRPr="00C25D7A">
        <w:rPr>
          <w:i/>
        </w:rPr>
        <w:t xml:space="preserve">J Antibiot (Tokyo) </w:t>
      </w:r>
      <w:r w:rsidRPr="00C25D7A">
        <w:rPr>
          <w:b/>
        </w:rPr>
        <w:t>1993,</w:t>
      </w:r>
      <w:r w:rsidRPr="00C25D7A">
        <w:t xml:space="preserve"> </w:t>
      </w:r>
      <w:r w:rsidRPr="00C25D7A">
        <w:rPr>
          <w:i/>
        </w:rPr>
        <w:t>46</w:t>
      </w:r>
      <w:r w:rsidRPr="00C25D7A">
        <w:t xml:space="preserve"> (11), 1666.</w:t>
      </w:r>
    </w:p>
    <w:p w14:paraId="1E64448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5)</w:t>
      </w:r>
      <w:r w:rsidRPr="00C25D7A">
        <w:tab/>
        <w:t xml:space="preserve">Claesen, J.; Bibb, M. J. Biosynthesis and regulation of grisemycin, a new member of the linaridin family of ribosomally synthesized peptides produced by Streptomyces griseus IFO 13350. </w:t>
      </w:r>
      <w:r w:rsidRPr="00C25D7A">
        <w:rPr>
          <w:i/>
        </w:rPr>
        <w:t xml:space="preserve">J Bacter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93</w:t>
      </w:r>
      <w:r w:rsidRPr="00C25D7A">
        <w:t xml:space="preserve"> (10), 2510.</w:t>
      </w:r>
    </w:p>
    <w:p w14:paraId="164B9FC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6)</w:t>
      </w:r>
      <w:r w:rsidRPr="00C25D7A">
        <w:tab/>
        <w:t xml:space="preserve">Rohrlack, T.; Christoffersen, K.; Kaebernick, M.; Neilan, B. A. Cyanobacterial protease inhibitor microviridin J causes a lethal molting disruption in Daphnia pulicaria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8), 5047.</w:t>
      </w:r>
    </w:p>
    <w:p w14:paraId="67B8A02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7)</w:t>
      </w:r>
      <w:r w:rsidRPr="00C25D7A">
        <w:tab/>
        <w:t xml:space="preserve">Hamada, T.; Matsunaga, S.; Yano, G.; Fusetani, N. Polytheonamides A and B, highly cytotoxic, linear polypeptides with unprecedented structural features, from the marine sponge, Theonella swinhoei. </w:t>
      </w:r>
      <w:r w:rsidRPr="00C25D7A">
        <w:rPr>
          <w:i/>
        </w:rPr>
        <w:t xml:space="preserve">J Am Chem Soc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127</w:t>
      </w:r>
      <w:r w:rsidRPr="00C25D7A">
        <w:t xml:space="preserve"> (1), 110.</w:t>
      </w:r>
    </w:p>
    <w:p w14:paraId="04402C3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8)</w:t>
      </w:r>
      <w:r w:rsidRPr="00C25D7A">
        <w:tab/>
        <w:t xml:space="preserve">Gonzalez-Pastor, J. E. Cannibalism: a social behavior in sporulating Bacillus subtilis. </w:t>
      </w:r>
      <w:r w:rsidRPr="00C25D7A">
        <w:rPr>
          <w:i/>
        </w:rPr>
        <w:t xml:space="preserve">FEMS Microbiol Rev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35</w:t>
      </w:r>
      <w:r w:rsidRPr="00C25D7A">
        <w:t xml:space="preserve"> (3), 415.</w:t>
      </w:r>
    </w:p>
    <w:p w14:paraId="333C9CA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39)</w:t>
      </w:r>
      <w:r w:rsidRPr="00C25D7A">
        <w:tab/>
        <w:t xml:space="preserve">Mizuhara, N.; Kuroda, M.; Ogita, A.; Tanaka, T.; Usuki, Y.; Fujita, K. Antifungal thiopeptide cyclothiazomycin B1 exhibits growth inhibition accompanying morphological changes via binding to fungal cell wall chitin. </w:t>
      </w:r>
      <w:r w:rsidRPr="00C25D7A">
        <w:rPr>
          <w:i/>
        </w:rPr>
        <w:t xml:space="preserve">Bioorg Med Chem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18), 5300.</w:t>
      </w:r>
    </w:p>
    <w:p w14:paraId="0748816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0)</w:t>
      </w:r>
      <w:r w:rsidRPr="00C25D7A">
        <w:tab/>
        <w:t xml:space="preserve">Goldstein, B. P.; Berti, M.; Ripamonti, F.; Resconi, A.; Scotti, R.; Denaro, M. In vitro antimicrobial activity of a new antibiotic, MDL 62,879 (GE2270 A)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93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4), 741.</w:t>
      </w:r>
    </w:p>
    <w:p w14:paraId="59D4964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1)</w:t>
      </w:r>
      <w:r w:rsidRPr="00C25D7A">
        <w:tab/>
        <w:t xml:space="preserve">Shoji, J.; Hinoo, H.; Wakisaka, Y.; Koizumi, K.; Mayama, M. Isolation of three new antibiotics, thiocillins I, II and III, related to micrococcin P. Studies on antibiotics from the genus Bacillus. VIII. </w:t>
      </w:r>
      <w:r w:rsidRPr="00C25D7A">
        <w:rPr>
          <w:i/>
        </w:rPr>
        <w:t xml:space="preserve">J Antibiot (Tokyo) </w:t>
      </w:r>
      <w:r w:rsidRPr="00C25D7A">
        <w:rPr>
          <w:b/>
        </w:rPr>
        <w:t>1976,</w:t>
      </w:r>
      <w:r w:rsidRPr="00C25D7A">
        <w:t xml:space="preserve"> </w:t>
      </w:r>
      <w:r w:rsidRPr="00C25D7A">
        <w:rPr>
          <w:i/>
        </w:rPr>
        <w:t>29</w:t>
      </w:r>
      <w:r w:rsidRPr="00C25D7A">
        <w:t xml:space="preserve"> (4), 366.</w:t>
      </w:r>
    </w:p>
    <w:p w14:paraId="375D84C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2)</w:t>
      </w:r>
      <w:r w:rsidRPr="00C25D7A">
        <w:tab/>
        <w:t xml:space="preserve">Chellat, M. F.; Raguz, L.; Riedl, R. Targeting Antibiotic Resistance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23), 6600.</w:t>
      </w:r>
    </w:p>
    <w:p w14:paraId="1227567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3)</w:t>
      </w:r>
      <w:r w:rsidRPr="00C25D7A">
        <w:tab/>
        <w:t xml:space="preserve">Engelhardt, K.; Degnes, K. F.; Kemmler, M.; Bredholt, H.; Fjaervik, E.; Klinkenberg, G.; Sletta, H.; Ellingsen, T. E.; Zotchev, S. B. Production of a new thiopeptide antibiotic, TP-1161, by a marine Nocardiopsis specie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15), 4969.</w:t>
      </w:r>
    </w:p>
    <w:p w14:paraId="0643B06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4)</w:t>
      </w:r>
      <w:r w:rsidRPr="00C25D7A">
        <w:tab/>
        <w:t xml:space="preserve">Scholz, R.; Vater, J.; Budiharjo, A.; Wang, Z.; He, Y.; Dietel, K.; Schwecke, T.; Herfort, S.; Lasch, P.; Borriss, R. Amylocyclicin, a novel circular bacteriocin produced by Bacillus amyloliquefaciens FZB42. </w:t>
      </w:r>
      <w:r w:rsidRPr="00C25D7A">
        <w:rPr>
          <w:i/>
        </w:rPr>
        <w:t xml:space="preserve">J Bacter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96</w:t>
      </w:r>
      <w:r w:rsidRPr="00C25D7A">
        <w:t xml:space="preserve"> (10), 1842.</w:t>
      </w:r>
    </w:p>
    <w:p w14:paraId="6BA847A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45)</w:t>
      </w:r>
      <w:r w:rsidRPr="00C25D7A">
        <w:tab/>
        <w:t xml:space="preserve">Donia, M. S.; Cimermancic, P.; Schulze, C. J.; Wieland Brown, L. C.; Martin, J.; Mitreva, M.; Clardy, J.; Linington, R. G.; Fischbach, M. A. A systematic analysis of biosynthetic gene clusters in the human microbiome reveals a common family of antibiotics. </w:t>
      </w:r>
      <w:r w:rsidRPr="00C25D7A">
        <w:rPr>
          <w:i/>
        </w:rPr>
        <w:t xml:space="preserve">Cel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8</w:t>
      </w:r>
      <w:r w:rsidRPr="00C25D7A">
        <w:t xml:space="preserve"> (6), 1402.</w:t>
      </w:r>
    </w:p>
    <w:p w14:paraId="0E90156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6)</w:t>
      </w:r>
      <w:r w:rsidRPr="00C25D7A">
        <w:tab/>
        <w:t xml:space="preserve">Aoyagi, T.; Aoyama, T.; Kojima, F.; Hattori, S.; Honma, Y.; Hamada, M.; Takeuchi, T. Cyclooctatin, a new inhibitor of lysophospholipase, produced by Streptomyces melanosporofaciens MI614-43F2. Taxonomy, production, isolation, physico-chemical properties and biological activi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10), 1587.</w:t>
      </w:r>
    </w:p>
    <w:p w14:paraId="04470F8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7)</w:t>
      </w:r>
      <w:r w:rsidRPr="00C25D7A">
        <w:tab/>
        <w:t xml:space="preserve">Ishikawa, R., Fujimori, K., Matsuura, K. Antibacterial activity of validamycin a against pseudomonas solanacearu and its efficacy against tomato bacterial wilt. </w:t>
      </w:r>
      <w:r w:rsidRPr="00C25D7A">
        <w:rPr>
          <w:i/>
        </w:rPr>
        <w:t xml:space="preserve">Japanese Journal of Phytopathology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62</w:t>
      </w:r>
      <w:r w:rsidRPr="00C25D7A">
        <w:t xml:space="preserve"> (5), 478.</w:t>
      </w:r>
    </w:p>
    <w:p w14:paraId="0AA1583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8)</w:t>
      </w:r>
      <w:r w:rsidRPr="00C25D7A">
        <w:tab/>
        <w:t xml:space="preserve">Baizman, E. R.; Branstrom, A. A.; Longley, C. B.; Allanson, N.; Sofia, M. J.; Gange, D.; Goldman, R. C. Antibacterial activity of synthetic analogues based on the disaccharide structure of moenomycin, an inhibitor of bacterial transglycosylase. </w:t>
      </w:r>
      <w:r w:rsidRPr="00C25D7A">
        <w:rPr>
          <w:i/>
        </w:rPr>
        <w:t xml:space="preserve">Microbiology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146 Pt 12</w:t>
      </w:r>
      <w:r w:rsidRPr="00C25D7A">
        <w:t>, 3129.</w:t>
      </w:r>
    </w:p>
    <w:p w14:paraId="3FFE62B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49)</w:t>
      </w:r>
      <w:r w:rsidRPr="00C25D7A">
        <w:tab/>
        <w:t xml:space="preserve">Cunha, M. V.; Sousa, S. A.; Leitao, J. H.; Moreira, L. M.; Videira, P. A.; Sa-Correia, I. Studies on the involvement of the exopolysaccharide produced by cystic fibrosis-associated isolates of the Burkholderia cepacia complex in biofilm formation and in persistence of respiratory infections. </w:t>
      </w:r>
      <w:r w:rsidRPr="00C25D7A">
        <w:rPr>
          <w:i/>
        </w:rPr>
        <w:t xml:space="preserve">J Clin Microbiol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7), 3052.</w:t>
      </w:r>
    </w:p>
    <w:p w14:paraId="7B56D25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0)</w:t>
      </w:r>
      <w:r w:rsidRPr="00C25D7A">
        <w:tab/>
        <w:t xml:space="preserve">Chang, F. Y.; Brady, S. F. Characterization of an environmental DNA-derived gene cluster that encodes the bisindolylmaleimide methylarcyriarubin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6), 815.</w:t>
      </w:r>
    </w:p>
    <w:p w14:paraId="5E5BA7A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1)</w:t>
      </w:r>
      <w:r w:rsidRPr="00C25D7A">
        <w:tab/>
        <w:t xml:space="preserve">Cook, W. O.; Beasley, V. R.; Dahlem, A. M.; Dellinger, J. A.; Harlin, K. S.; Carmichael, W. W. Comparison of effects of anatoxin-a(s) and paraoxon, physostigmine and pyridostigmine on mouse brain cholinesterase activity. </w:t>
      </w:r>
      <w:r w:rsidRPr="00C25D7A">
        <w:rPr>
          <w:i/>
        </w:rPr>
        <w:t xml:space="preserve">Toxicon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26</w:t>
      </w:r>
      <w:r w:rsidRPr="00C25D7A">
        <w:t xml:space="preserve"> (8), 750.</w:t>
      </w:r>
    </w:p>
    <w:p w14:paraId="129C6F6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2)</w:t>
      </w:r>
      <w:r w:rsidRPr="00C25D7A">
        <w:tab/>
        <w:t xml:space="preserve">Sanchez, C.; Butovich, I. A.; Brana, A. F.; Rohr, J.; Mendez, C.; Salas, J. A. The biosynthetic gene cluster for the antitumor rebeccamycin: characterization and generation of indolocarbazole derivatives. </w:t>
      </w:r>
      <w:r w:rsidRPr="00C25D7A">
        <w:rPr>
          <w:i/>
        </w:rPr>
        <w:t xml:space="preserve">Chem B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4), 519.</w:t>
      </w:r>
    </w:p>
    <w:p w14:paraId="737778E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3)</w:t>
      </w:r>
      <w:r w:rsidRPr="00C25D7A">
        <w:tab/>
        <w:t xml:space="preserve">Im, H.; Choi, S. Y.; Son, S.; Mitchell, R. J. Combined Application of Bacterial Predation and Violacein to Kill Polymicrobial Pathogenic Communities. </w:t>
      </w:r>
      <w:r w:rsidRPr="00C25D7A">
        <w:rPr>
          <w:i/>
        </w:rPr>
        <w:t xml:space="preserve">Sci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14415.</w:t>
      </w:r>
    </w:p>
    <w:p w14:paraId="689A582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4)</w:t>
      </w:r>
      <w:r w:rsidRPr="00C25D7A">
        <w:tab/>
        <w:t xml:space="preserve">de Carvalho, D. D.; Costa, F. T.; Duran, N.; Haun, M. Cytotoxic activity of violacein in human colon cancer cells. </w:t>
      </w:r>
      <w:r w:rsidRPr="00C25D7A">
        <w:rPr>
          <w:i/>
        </w:rPr>
        <w:t xml:space="preserve">Toxicol In Vitro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20</w:t>
      </w:r>
      <w:r w:rsidRPr="00C25D7A">
        <w:t xml:space="preserve"> (8), 1514.</w:t>
      </w:r>
    </w:p>
    <w:p w14:paraId="0C07B2F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5)</w:t>
      </w:r>
      <w:r w:rsidRPr="00C25D7A">
        <w:tab/>
        <w:t xml:space="preserve">Bisacchi, G. S.; Manchester, J. I. A New-Class Antibacterial-Almost. Lessons in Drug Discovery and Development: A Critical Analysis of More than 50 Years of Effort toward ATPase Inhibitors of DNA Gyrase and Topoisomerase IV. </w:t>
      </w:r>
      <w:r w:rsidRPr="00C25D7A">
        <w:rPr>
          <w:i/>
        </w:rPr>
        <w:t xml:space="preserve">ACS Infect Di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</w:t>
      </w:r>
      <w:r w:rsidRPr="00C25D7A">
        <w:t xml:space="preserve"> (1), 4.</w:t>
      </w:r>
    </w:p>
    <w:p w14:paraId="0C8F16E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6)</w:t>
      </w:r>
      <w:r w:rsidRPr="00C25D7A">
        <w:tab/>
        <w:t xml:space="preserve">Fedorko, J.; Katz, S.; Allnoch, H. In vitro activity of coumermycin A1. </w:t>
      </w:r>
      <w:r w:rsidRPr="00C25D7A">
        <w:rPr>
          <w:i/>
        </w:rPr>
        <w:t xml:space="preserve">Appl Microbiol </w:t>
      </w:r>
      <w:r w:rsidRPr="00C25D7A">
        <w:rPr>
          <w:b/>
        </w:rPr>
        <w:t>1969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5), 869.</w:t>
      </w:r>
    </w:p>
    <w:p w14:paraId="43C5A8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7)</w:t>
      </w:r>
      <w:r w:rsidRPr="00C25D7A">
        <w:tab/>
        <w:t xml:space="preserve">Cimermancic, P.; Medema, M. H.; Claesen, J.; Kurita, K.; Wieland Brown, L. C.; Mavrommatis, K.; Pati, A.; Godfrey, P. A.; Koehrsen, M.; Clardy, J.et al. Insights into secondary metabolism from a global analysis of prokaryotic biosynthetic gene clusters. </w:t>
      </w:r>
      <w:r w:rsidRPr="00C25D7A">
        <w:rPr>
          <w:i/>
        </w:rPr>
        <w:t xml:space="preserve">Cel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8</w:t>
      </w:r>
      <w:r w:rsidRPr="00C25D7A">
        <w:t xml:space="preserve"> (2), 412.</w:t>
      </w:r>
    </w:p>
    <w:p w14:paraId="21B2EE5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8)</w:t>
      </w:r>
      <w:r w:rsidRPr="00C25D7A">
        <w:tab/>
        <w:t xml:space="preserve">Zelyas, N. J.; Cai, H.; Kwong, T.; Jensen, S. E. Alanylclavam biosynthetic genes are clustered together with one group of clavulanic acid biosynthetic genes in Streptomyces clavuligerus. </w:t>
      </w:r>
      <w:r w:rsidRPr="00C25D7A">
        <w:rPr>
          <w:i/>
        </w:rPr>
        <w:t xml:space="preserve">J Bacter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90</w:t>
      </w:r>
      <w:r w:rsidRPr="00C25D7A">
        <w:t xml:space="preserve"> (24), 7957.</w:t>
      </w:r>
    </w:p>
    <w:p w14:paraId="549C4E4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59)</w:t>
      </w:r>
      <w:r w:rsidRPr="00C25D7A">
        <w:tab/>
        <w:t xml:space="preserve">Sidda, J. D.; Corre, C. Gamma-butyrolactone and furan signaling systems in Streptomyces. </w:t>
      </w:r>
      <w:r w:rsidRPr="00C25D7A">
        <w:rPr>
          <w:i/>
        </w:rPr>
        <w:t xml:space="preserve">Methods Enzym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17</w:t>
      </w:r>
      <w:r w:rsidRPr="00C25D7A">
        <w:t>, 71.</w:t>
      </w:r>
    </w:p>
    <w:p w14:paraId="7BB0AC7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0)</w:t>
      </w:r>
      <w:r w:rsidRPr="00C25D7A">
        <w:tab/>
        <w:t xml:space="preserve">Kaysser, L.; Lutsch, L.; Siebenberg, S.; Wemakor, E.; Kammerer, B.; Gust, B. Identification and manipulation of the caprazamycin gene cluster lead to new simplified liponucleoside antibiotics and give insights into the biosynthetic pathway. </w:t>
      </w:r>
      <w:r w:rsidRPr="00C25D7A">
        <w:rPr>
          <w:i/>
        </w:rPr>
        <w:t xml:space="preserve">J Biol 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284</w:t>
      </w:r>
      <w:r w:rsidRPr="00C25D7A">
        <w:t xml:space="preserve"> (22), 14987.</w:t>
      </w:r>
    </w:p>
    <w:p w14:paraId="59CD6C8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1)</w:t>
      </w:r>
      <w:r w:rsidRPr="00C25D7A">
        <w:tab/>
        <w:t xml:space="preserve">Worthington, R. J.; Melander, C. Combination approaches to combat multidrug-resistant bacteria. </w:t>
      </w:r>
      <w:r w:rsidRPr="00C25D7A">
        <w:rPr>
          <w:i/>
        </w:rPr>
        <w:t xml:space="preserve">Trends Biotechn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3), 177.</w:t>
      </w:r>
    </w:p>
    <w:p w14:paraId="7685CA4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62)</w:t>
      </w:r>
      <w:r w:rsidRPr="00C25D7A">
        <w:tab/>
        <w:t xml:space="preserve">Mihali, T. K.; Kellmann, R.; Neilan, B. A. Characterisation of the paralytic shellfish toxin biosynthesis gene clusters in Anabaena circinalis AWQC131C and Aphanizomenon sp. NH-5. </w:t>
      </w:r>
      <w:r w:rsidRPr="00C25D7A">
        <w:rPr>
          <w:i/>
        </w:rPr>
        <w:t xml:space="preserve">BMC Bio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0</w:t>
      </w:r>
      <w:r w:rsidRPr="00C25D7A">
        <w:t>, 8.</w:t>
      </w:r>
    </w:p>
    <w:p w14:paraId="20E8A21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3)</w:t>
      </w:r>
      <w:r w:rsidRPr="00C25D7A">
        <w:tab/>
        <w:t xml:space="preserve">Shoeib, N. A.; Bibby, M. C.; Blunden, G.; Linley, P. A.; Swaine, D. J.; Wheelhouse, R. T.; Wright, C. W. In-vitro cytotoxic activities of the major bromophenols of the red alga Polysiphonia lanosa and some novel synthetic isomers. </w:t>
      </w:r>
      <w:r w:rsidRPr="00C25D7A">
        <w:rPr>
          <w:i/>
        </w:rPr>
        <w:t xml:space="preserve">J Nat Prod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67</w:t>
      </w:r>
      <w:r w:rsidRPr="00C25D7A">
        <w:t xml:space="preserve"> (9), 1445.</w:t>
      </w:r>
    </w:p>
    <w:p w14:paraId="4DA9F8A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4)</w:t>
      </w:r>
      <w:r w:rsidRPr="00C25D7A">
        <w:tab/>
        <w:t xml:space="preserve">Chopra, I.; Roberts, M. Tetracycline antibiotics: mode of action, applications, molecular biology, and epidemiology of bacterial resistance. </w:t>
      </w:r>
      <w:r w:rsidRPr="00C25D7A">
        <w:rPr>
          <w:i/>
        </w:rPr>
        <w:t xml:space="preserve">Microbiol Mol Biol Rev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65</w:t>
      </w:r>
      <w:r w:rsidRPr="00C25D7A">
        <w:t xml:space="preserve"> (2), 232.</w:t>
      </w:r>
    </w:p>
    <w:p w14:paraId="3D8DB9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5)</w:t>
      </w:r>
      <w:r w:rsidRPr="00C25D7A">
        <w:tab/>
        <w:t xml:space="preserve">LeTourneau, N.; Vimal, P.; Klepacki, D.; Mankin, A.; Melman, A. Synthesis and antibacterial activity of desosamine-modified macrolide derivatives. </w:t>
      </w:r>
      <w:r w:rsidRPr="00C25D7A">
        <w:rPr>
          <w:i/>
        </w:rPr>
        <w:t xml:space="preserve">Bioorg Med Chem Lett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14), 4575.</w:t>
      </w:r>
    </w:p>
    <w:p w14:paraId="425AE62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6)</w:t>
      </w:r>
      <w:r w:rsidRPr="00C25D7A">
        <w:tab/>
        <w:t xml:space="preserve">Sasaki, M.; Okamura, M.; Ideo, A.; Shimada, J.; Suzuki, F.; Ishihara, M.; Kikuchi, H.; Kanda, Y.; Kunii, S.; Sakagami, H. Re-evaluation of tumor-specific cytotoxicity of mitomycin C, bleomycin and peplomycin. </w:t>
      </w:r>
      <w:r w:rsidRPr="00C25D7A">
        <w:rPr>
          <w:i/>
        </w:rPr>
        <w:t xml:space="preserve">Anticancer Res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26</w:t>
      </w:r>
      <w:r w:rsidRPr="00C25D7A">
        <w:t xml:space="preserve"> (5A), 3373.</w:t>
      </w:r>
    </w:p>
    <w:p w14:paraId="1E223E2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7)</w:t>
      </w:r>
      <w:r w:rsidRPr="00C25D7A">
        <w:tab/>
        <w:t xml:space="preserve">Kaduskar, R. D.; Scala, G. D.; Al Jabri, Z. J. H.; Arioli, S.; Musso, L.; Oggioni, M. R.; Dallavalle, S.; Mora, D. Promysalin is a salicylate-containing antimicrobial with a cell-membrane-disrupting mechanism of action on Gram-positive bacteria. </w:t>
      </w:r>
      <w:r w:rsidRPr="00C25D7A">
        <w:rPr>
          <w:i/>
        </w:rPr>
        <w:t xml:space="preserve">Sci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8861.</w:t>
      </w:r>
    </w:p>
    <w:p w14:paraId="72182EA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8)</w:t>
      </w:r>
      <w:r w:rsidRPr="00C25D7A">
        <w:tab/>
        <w:t xml:space="preserve">Heine, D.; Martin, K.; Hertweck, C. Genomics-guided discovery of endophenazines from Kitasatospora sp. HKI 714. </w:t>
      </w:r>
      <w:r w:rsidRPr="00C25D7A">
        <w:rPr>
          <w:i/>
        </w:rPr>
        <w:t xml:space="preserve">J Nat Prod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77</w:t>
      </w:r>
      <w:r w:rsidRPr="00C25D7A">
        <w:t xml:space="preserve"> (4), 1083.</w:t>
      </w:r>
    </w:p>
    <w:p w14:paraId="6712DE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69)</w:t>
      </w:r>
      <w:r w:rsidRPr="00C25D7A">
        <w:tab/>
        <w:t xml:space="preserve">Dijkmans, A. C.; Zacarias, N. V. O.; Burggraaf, J.; Mouton, J. W.; Wilms, E. B.; van Nieuwkoop, C.; Touw, D. J.; Stevens, J.; Kamerling, I. M. C. Fosfomycin: Pharmacological, Clinical and Future Perspectives. </w:t>
      </w:r>
      <w:r w:rsidRPr="00C25D7A">
        <w:rPr>
          <w:i/>
        </w:rPr>
        <w:t xml:space="preserve">Antibiotics (Basel)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4).</w:t>
      </w:r>
    </w:p>
    <w:p w14:paraId="4BA2B86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0)</w:t>
      </w:r>
      <w:r w:rsidRPr="00C25D7A">
        <w:tab/>
        <w:t xml:space="preserve">Jones, K. E.; Batchler, K. L.; Zalouk, C.; Valentine, A. M. Ti(IV) and the Siderophore Desferrioxamine B: A Tight Complex Has Biological and Environmental Implications. </w:t>
      </w:r>
      <w:r w:rsidRPr="00C25D7A">
        <w:rPr>
          <w:i/>
        </w:rPr>
        <w:t xml:space="preserve">Inorg Chem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3), 1264.</w:t>
      </w:r>
    </w:p>
    <w:p w14:paraId="559746F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1)</w:t>
      </w:r>
      <w:r w:rsidRPr="00C25D7A">
        <w:tab/>
        <w:t xml:space="preserve">Barbeau, K.; Zhang, G.; Live, D. H.; Butler, A. Petrobactin, a photoreactive siderophore produced by the oil-degrading marine bacterium Marinobacter hydrocarbonoclasticus. </w:t>
      </w:r>
      <w:r w:rsidRPr="00C25D7A">
        <w:rPr>
          <w:i/>
        </w:rPr>
        <w:t xml:space="preserve">J Am Chem Soc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124</w:t>
      </w:r>
      <w:r w:rsidRPr="00C25D7A">
        <w:t xml:space="preserve"> (3), 378.</w:t>
      </w:r>
    </w:p>
    <w:p w14:paraId="01311E5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2)</w:t>
      </w:r>
      <w:r w:rsidRPr="00C25D7A">
        <w:tab/>
        <w:t xml:space="preserve">Konetschny-Rapp, S.; Jung, G.; Meiwes, J.; Zahner, H. Staphyloferrin A: a structurally new siderophore from staphylococci. </w:t>
      </w:r>
      <w:r w:rsidRPr="00C25D7A">
        <w:rPr>
          <w:i/>
        </w:rPr>
        <w:t xml:space="preserve">Eur J Biochem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191</w:t>
      </w:r>
      <w:r w:rsidRPr="00C25D7A">
        <w:t xml:space="preserve"> (1), 65.</w:t>
      </w:r>
    </w:p>
    <w:p w14:paraId="5A21FBB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3)</w:t>
      </w:r>
      <w:r w:rsidRPr="00C25D7A">
        <w:tab/>
        <w:t xml:space="preserve">Wieland Brown, L. C.; Penaranda, C.; Kashyap, P. C.; Williams, B. B.; Clardy, J.; Kronenberg, M.; Sonnenburg, J. L.; Comstock, L. E.; Bluestone, J. A.; Fischbach, M. A. Production of alpha-galactosylceramide by a prominent member of the human gut microbiota. </w:t>
      </w:r>
      <w:r w:rsidRPr="00C25D7A">
        <w:rPr>
          <w:i/>
        </w:rPr>
        <w:t xml:space="preserve">PLoS Bi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7), e1001610.</w:t>
      </w:r>
    </w:p>
    <w:p w14:paraId="6465AFD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4)</w:t>
      </w:r>
      <w:r w:rsidRPr="00C25D7A">
        <w:tab/>
        <w:t xml:space="preserve">Murakami, R.; Fujita, Y.; Kizuka, M.; Kagawa, T.; Muramatsu, Y.; Miyakoshi, S.; Takatsu, T.; Inukai, M. A-102395, a new inhibitor of bacterial translocase I, produced by Amycolatopsis sp. SANK 60206. </w:t>
      </w:r>
      <w:r w:rsidRPr="00C25D7A">
        <w:rPr>
          <w:i/>
        </w:rPr>
        <w:t xml:space="preserve">J Antibiot (Tokyo)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60</w:t>
      </w:r>
      <w:r w:rsidRPr="00C25D7A">
        <w:t xml:space="preserve"> (11), 690.</w:t>
      </w:r>
    </w:p>
    <w:p w14:paraId="1E44DE4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5)</w:t>
      </w:r>
      <w:r w:rsidRPr="00C25D7A">
        <w:tab/>
        <w:t xml:space="preserve">Reid, A. B.; Daffy, J. R.; Stanley, P.; Buising, K. L. Use of pristinamycin for infections by gram-positive bacteria: clinical experience at an Australian hospital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9), 3949.</w:t>
      </w:r>
    </w:p>
    <w:p w14:paraId="79D7B62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6)</w:t>
      </w:r>
      <w:r w:rsidRPr="00C25D7A">
        <w:tab/>
        <w:t xml:space="preserve">Zhang, G.; Zhang, H.; Li, S.; Xiao, J.; Zhang, G.; Zhu, Y.; Niu, S.; Ju, J.; Zhang, C. Characterization of the amicetin biosynthesis gene cluster from Streptomyces vinaceusdrappus NRRL 2363 implicates two alternative strategies for amide bond formation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8</w:t>
      </w:r>
      <w:r w:rsidRPr="00C25D7A">
        <w:t xml:space="preserve"> (7), 2393.</w:t>
      </w:r>
    </w:p>
    <w:p w14:paraId="3B1EBD1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7)</w:t>
      </w:r>
      <w:r w:rsidRPr="00C25D7A">
        <w:tab/>
        <w:t xml:space="preserve">Kunze, B.; Jansen, R.; Hofle, G.; Reichenbach, H. Ajudazols, new inhibitors of the mitochondrial electron transport from Chondromyces crocatus. Production, antimicrobial activity and mechanism of action. </w:t>
      </w:r>
      <w:r w:rsidRPr="00C25D7A">
        <w:rPr>
          <w:i/>
        </w:rPr>
        <w:t xml:space="preserve">J Antibiot (Tokyo)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57</w:t>
      </w:r>
      <w:r w:rsidRPr="00C25D7A">
        <w:t xml:space="preserve"> (2), 151.</w:t>
      </w:r>
    </w:p>
    <w:p w14:paraId="253C8D1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78)</w:t>
      </w:r>
      <w:r w:rsidRPr="00C25D7A">
        <w:tab/>
        <w:t xml:space="preserve">Pestka, S. In </w:t>
      </w:r>
      <w:r w:rsidRPr="00C25D7A">
        <w:rPr>
          <w:i/>
        </w:rPr>
        <w:t xml:space="preserve">Mechanism of Action of Antimicrobial and Antitumor Agents. </w:t>
      </w:r>
      <w:r w:rsidRPr="00C25D7A">
        <w:t>; Corcoran, J. W., Hahn, F.E., Snell, J.F., Arora, K.L., Ed.; Springer: Berlin, Heidelberg, 1975; Vol. Antibiotics, vol 3.</w:t>
      </w:r>
    </w:p>
    <w:p w14:paraId="40E01F4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79)</w:t>
      </w:r>
      <w:r w:rsidRPr="00C25D7A">
        <w:tab/>
        <w:t xml:space="preserve">Matilla, M. A.; Nogellova, V.; Morel, B.; Krell, T.; Salmond, G. P. Biosynthesis of the acetyl-CoA carboxylase-inhibiting antibiotic, andrimid in Serratia is regulated by Hfq and the LysR-type transcriptional regulator, AdmX. </w:t>
      </w:r>
      <w:r w:rsidRPr="00C25D7A">
        <w:rPr>
          <w:i/>
        </w:rPr>
        <w:t xml:space="preserve">Environ Microb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11), 3635.</w:t>
      </w:r>
    </w:p>
    <w:p w14:paraId="296825E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0)</w:t>
      </w:r>
      <w:r w:rsidRPr="00C25D7A">
        <w:tab/>
        <w:t xml:space="preserve">Han, Z.; Xu, Y.; McConnell, O.; Liu, L.; Li, Y.; Qi, S.; Huang, X.; Qian, P. Two antimycin A analogues from marine-derived actinomycete Streptomyces lusitanus. </w:t>
      </w:r>
      <w:r w:rsidRPr="00C25D7A">
        <w:rPr>
          <w:i/>
        </w:rPr>
        <w:t xml:space="preserve">Mar Drugs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3), 668.</w:t>
      </w:r>
    </w:p>
    <w:p w14:paraId="0C9BE0D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1)</w:t>
      </w:r>
      <w:r w:rsidRPr="00C25D7A">
        <w:tab/>
        <w:t xml:space="preserve">Essack, M.; Alzubaidy, H. S.; Bajic, V. B.; Archer, J. A. Chemical compounds toxic to invertebrates isolated from marine cyanobacteria of potential relevance to the agricultural industry. </w:t>
      </w:r>
      <w:r w:rsidRPr="00C25D7A">
        <w:rPr>
          <w:i/>
        </w:rPr>
        <w:t xml:space="preserve">Toxins (Basel)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11), 3058.</w:t>
      </w:r>
    </w:p>
    <w:p w14:paraId="6147C94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2)</w:t>
      </w:r>
      <w:r w:rsidRPr="00C25D7A">
        <w:tab/>
        <w:t xml:space="preserve">Benelkebir, H.; Donlevy, A. M.; Packham, G.; Ganesan, A. Total synthesis and stereochemical assignment of burkholdac B, a depsipeptide HDAC inhibitor. </w:t>
      </w:r>
      <w:r w:rsidRPr="00C25D7A">
        <w:rPr>
          <w:i/>
        </w:rPr>
        <w:t xml:space="preserve">Org Lett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24), 6334.</w:t>
      </w:r>
    </w:p>
    <w:p w14:paraId="46033DC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3)</w:t>
      </w:r>
      <w:r w:rsidRPr="00C25D7A">
        <w:tab/>
        <w:t xml:space="preserve">Otani, T.; Minami, Y.; Marunaka, T.; Zhang, R.; Xie, M. Y. A new macromolecular antitumor antibiotic, C-1027. II. Isolation and physico-chem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11), 1580.</w:t>
      </w:r>
    </w:p>
    <w:p w14:paraId="0BB5F1D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4)</w:t>
      </w:r>
      <w:r w:rsidRPr="00C25D7A">
        <w:tab/>
        <w:t xml:space="preserve">Golstein, J.; Swillens, S.; Dumont, J. E. Comparative cytotoxic effects of two protein phosphatase inhibitors, okadaic acid and calyculin A, on thyroid cells. </w:t>
      </w:r>
      <w:r w:rsidRPr="00C25D7A">
        <w:rPr>
          <w:i/>
        </w:rPr>
        <w:t xml:space="preserve">Cell Death Differ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2</w:t>
      </w:r>
      <w:r w:rsidRPr="00C25D7A">
        <w:t xml:space="preserve"> (4), 321.</w:t>
      </w:r>
    </w:p>
    <w:p w14:paraId="340C1E6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5)</w:t>
      </w:r>
      <w:r w:rsidRPr="00C25D7A">
        <w:tab/>
        <w:t xml:space="preserve">Rachid, S.; Krug, D.; Kunze, B.; Kochems, I.; Scharfe, M.; Zabriskie, T. M.; Blocker, H.; Muller, R. Molecular and biochemical studies of chondramide formation-highly cytotoxic natural products from Chondromyces crocatus Cm c5. </w:t>
      </w:r>
      <w:r w:rsidRPr="00C25D7A">
        <w:rPr>
          <w:i/>
        </w:rPr>
        <w:t xml:space="preserve">Chem Biol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6), 667.</w:t>
      </w:r>
    </w:p>
    <w:p w14:paraId="01FE65C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6)</w:t>
      </w:r>
      <w:r w:rsidRPr="00C25D7A">
        <w:tab/>
        <w:t xml:space="preserve">Stadler, M.; Bitzer, J.; Mayer-Bartschmid, A.; Muller, H.; Benet-Buchholz, J.; Gantner, F.; Tichy, H. V.; Reinemer, P.; Bacon, K. B. Cinnabaramides A-G: analogues of lactacystin and salinosporamide from a terrestrial streptomycete. </w:t>
      </w:r>
      <w:r w:rsidRPr="00C25D7A">
        <w:rPr>
          <w:i/>
        </w:rPr>
        <w:t xml:space="preserve">J Nat Prod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2), 246.</w:t>
      </w:r>
    </w:p>
    <w:p w14:paraId="03338D1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7)</w:t>
      </w:r>
      <w:r w:rsidRPr="00C25D7A">
        <w:tab/>
        <w:t xml:space="preserve">Bossuet-Greif, N.; Dubois, D.; Petit, C.; Tronnet, S.; Martin, P.; Bonnet, R.; Oswald, E.; Nougayrede, J. P. Escherichia coli ClbS is a colibactin resistance protein. </w:t>
      </w:r>
      <w:r w:rsidRPr="00C25D7A">
        <w:rPr>
          <w:i/>
        </w:rPr>
        <w:t xml:space="preserve">Mol Microb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99</w:t>
      </w:r>
      <w:r w:rsidRPr="00C25D7A">
        <w:t xml:space="preserve"> (5), 897.</w:t>
      </w:r>
    </w:p>
    <w:p w14:paraId="02EC86A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8)</w:t>
      </w:r>
      <w:r w:rsidRPr="00C25D7A">
        <w:tab/>
        <w:t xml:space="preserve">Peller, S. W. </w:t>
      </w:r>
      <w:r w:rsidRPr="00C25D7A">
        <w:rPr>
          <w:i/>
        </w:rPr>
        <w:t>Alkaloids: Chemical and biological perspectives</w:t>
      </w:r>
      <w:r w:rsidRPr="00C25D7A">
        <w:t>; Elsevier Science Ltd: Kidlington, Oxford, U.K., 1996.</w:t>
      </w:r>
    </w:p>
    <w:p w14:paraId="53B2D07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89)</w:t>
      </w:r>
      <w:r w:rsidRPr="00C25D7A">
        <w:tab/>
        <w:t xml:space="preserve">Weiss, C.; Figueras, E.; Borbely, A. N.; Sewald, N. Cryptophycins: cytotoxic cyclodepsipeptides with potential for tumor targeting. </w:t>
      </w:r>
      <w:r w:rsidRPr="00C25D7A">
        <w:rPr>
          <w:i/>
        </w:rPr>
        <w:t xml:space="preserve">J Pept Sci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23</w:t>
      </w:r>
      <w:r w:rsidRPr="00C25D7A">
        <w:t xml:space="preserve"> (7-8), 514.</w:t>
      </w:r>
    </w:p>
    <w:p w14:paraId="5A4B655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0)</w:t>
      </w:r>
      <w:r w:rsidRPr="00C25D7A">
        <w:tab/>
        <w:t xml:space="preserve">Froscio, S. M.; Fanok, S.; Humpage, A. R. Cytotoxicity screening for the cyanobacterial toxin cylindrospermopsin. </w:t>
      </w:r>
      <w:r w:rsidRPr="00C25D7A">
        <w:rPr>
          <w:i/>
        </w:rPr>
        <w:t xml:space="preserve">J Toxicol Environ Health A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72</w:t>
      </w:r>
      <w:r w:rsidRPr="00C25D7A">
        <w:t xml:space="preserve"> (5), 345.</w:t>
      </w:r>
    </w:p>
    <w:p w14:paraId="2082D7A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1)</w:t>
      </w:r>
      <w:r w:rsidRPr="00C25D7A">
        <w:tab/>
        <w:t xml:space="preserve">Hossain, M. B.; van der Helm, D.; Antel, J.; Sheldrick, G. M.; Sanduja, S. K.; Weinheimer, A. J. Crystal and molecular structure of didemnin B, an antiviral and cytotoxic depsipeptide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85</w:t>
      </w:r>
      <w:r w:rsidRPr="00C25D7A">
        <w:t xml:space="preserve"> (12), 4118.</w:t>
      </w:r>
    </w:p>
    <w:p w14:paraId="092B1C1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2)</w:t>
      </w:r>
      <w:r w:rsidRPr="00C25D7A">
        <w:tab/>
        <w:t xml:space="preserve">Li, L. H.; Zhang, P. R.; Cai, P. Y.; Li, Z. C. Histone deacetylase inhibitor, Romidepsin (FK228) inhibits endometrial cancer cell growth through augmentation of p53-p21 pathway. </w:t>
      </w:r>
      <w:r w:rsidRPr="00C25D7A">
        <w:rPr>
          <w:i/>
        </w:rPr>
        <w:t xml:space="preserve">Biomed Pharmacother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82</w:t>
      </w:r>
      <w:r w:rsidRPr="00C25D7A">
        <w:t>, 161.</w:t>
      </w:r>
    </w:p>
    <w:p w14:paraId="25033CF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3)</w:t>
      </w:r>
      <w:r w:rsidRPr="00C25D7A">
        <w:tab/>
        <w:t xml:space="preserve">Blodgett, J. A.; Oh, D. C.; Cao, S.; Currie, C. R.; Kolter, R.; Clardy, J. Common biosynthetic origins for polycyclic tetramate macrolactams from phylogenetically diverse bacteria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07</w:t>
      </w:r>
      <w:r w:rsidRPr="00C25D7A">
        <w:t xml:space="preserve"> (26), 11692.</w:t>
      </w:r>
    </w:p>
    <w:p w14:paraId="7B73F7B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4)</w:t>
      </w:r>
      <w:r w:rsidRPr="00C25D7A">
        <w:tab/>
        <w:t xml:space="preserve">Ramaswamy, A. V.; Sorrels, C. M.; Gerwick, W. H. Cloning and biochemical characterization of the hectochlorin biosynthetic gene cluster from the marine cyanobacterium Lyngbya majuscula. </w:t>
      </w:r>
      <w:r w:rsidRPr="00C25D7A">
        <w:rPr>
          <w:i/>
        </w:rPr>
        <w:t xml:space="preserve">J Nat Prod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12), 1977.</w:t>
      </w:r>
    </w:p>
    <w:p w14:paraId="4376618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5)</w:t>
      </w:r>
      <w:r w:rsidRPr="00C25D7A">
        <w:tab/>
        <w:t xml:space="preserve">Edwards, D. J.; Marquez, B. L.; Nogle, L. M.; McPhail, K.; Goeger, D. E.; Roberts, M. A.; Gerwick, W. H. Structure and biosynthesis of the jamaicamides, new mixed polyketide-peptide neurotoxins from the marine cyanobacterium Lyngbya majuscula. </w:t>
      </w:r>
      <w:r w:rsidRPr="00C25D7A">
        <w:rPr>
          <w:i/>
        </w:rPr>
        <w:t xml:space="preserve">Chem Biol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6), 817.</w:t>
      </w:r>
    </w:p>
    <w:p w14:paraId="4015BA0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196)</w:t>
      </w:r>
      <w:r w:rsidRPr="00C25D7A">
        <w:tab/>
        <w:t xml:space="preserve">Yuzawa, S.; Eng, C. H.; Katz, L.; Keasling, J. D. Enzyme analysis of the polyketide synthase leads to the discovery of a novel analog of the antibiotic alpha-lipomycin. </w:t>
      </w:r>
      <w:r w:rsidRPr="00C25D7A">
        <w:rPr>
          <w:i/>
        </w:rPr>
        <w:t xml:space="preserve">J Antibiot (Tokyo)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67</w:t>
      </w:r>
      <w:r w:rsidRPr="00C25D7A">
        <w:t xml:space="preserve"> (2), 199.</w:t>
      </w:r>
    </w:p>
    <w:p w14:paraId="41BFFE4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7)</w:t>
      </w:r>
      <w:r w:rsidRPr="00C25D7A">
        <w:tab/>
        <w:t xml:space="preserve">Nagata, H.; Ochiai, K.; Aotani, Y.; Ando, K.; Yoshida, M.; Takahashi, I.; Tamaoki, T. Lymphostin (LK6-A), a novel immunosuppressant from Streptomyces sp. KY11783: taxonomy of the producing organism, fermentation, isolation and biological activi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97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7), 537.</w:t>
      </w:r>
    </w:p>
    <w:p w14:paraId="5CA8D7F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8)</w:t>
      </w:r>
      <w:r w:rsidRPr="00C25D7A">
        <w:tab/>
        <w:t xml:space="preserve">Kowalczyk, A.; Pieczonka, A. M.; Rachwalski, M.; Lesniak, S.; Staczek, P. Synthesis and Evaluation of Biological Activities of Aziridine Derivatives of Urea and Thiourea. </w:t>
      </w:r>
      <w:r w:rsidRPr="00C25D7A">
        <w:rPr>
          <w:i/>
        </w:rPr>
        <w:t xml:space="preserve">Molecules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23</w:t>
      </w:r>
      <w:r w:rsidRPr="00C25D7A">
        <w:t xml:space="preserve"> (1).</w:t>
      </w:r>
    </w:p>
    <w:p w14:paraId="135CF8B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199)</w:t>
      </w:r>
      <w:r w:rsidRPr="00C25D7A">
        <w:tab/>
        <w:t xml:space="preserve">Sasse, F.; Bohlendorf, B.; Herrmann, M.; Kunze, B.; Forche, E.; Steinmetz, H.; Hofle, G.; Reichenbach, H. Melithiazols, new beta-methoxyacrylate inhibitors of the respiratory chain isolated from myxobacteria. Production, isolation, physico-chemical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8), 721.</w:t>
      </w:r>
    </w:p>
    <w:p w14:paraId="7041676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0)</w:t>
      </w:r>
      <w:r w:rsidRPr="00C25D7A">
        <w:tab/>
        <w:t xml:space="preserve">Ino, A.; Kobayashi, S.; Ueda, K.; Hidaka, S.; Hayase, Y. Structure-activity relationship of the antimycoplasma antibiotic micacocidin--a preliminary study. </w:t>
      </w:r>
      <w:r w:rsidRPr="00C25D7A">
        <w:rPr>
          <w:i/>
        </w:rPr>
        <w:t xml:space="preserve">J Antibiot (Tokyo)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9), 753.</w:t>
      </w:r>
    </w:p>
    <w:p w14:paraId="0CCD48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1)</w:t>
      </w:r>
      <w:r w:rsidRPr="00C25D7A">
        <w:tab/>
        <w:t xml:space="preserve">Chen, L.; Xie, P. Mechanisms of Microcystin-induced Cytotoxicity and Apoptosis. </w:t>
      </w:r>
      <w:r w:rsidRPr="00C25D7A">
        <w:rPr>
          <w:i/>
        </w:rPr>
        <w:t xml:space="preserve">Mini Rev Med 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3), 1018.</w:t>
      </w:r>
    </w:p>
    <w:p w14:paraId="5AF22B8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2)</w:t>
      </w:r>
      <w:r w:rsidRPr="00C25D7A">
        <w:tab/>
        <w:t xml:space="preserve">Zhang, X.; Jacob, M. R.; Rao, R. R.; Wang, Y. H.; Agarwal, A. K.; Newman, D. J.; Khan, I. A.; Clark, A. M.; Li, X. C. Antifungal cyclic peptides from the marine sponge Microscleroderma herdmani. </w:t>
      </w:r>
      <w:r w:rsidRPr="00C25D7A">
        <w:rPr>
          <w:i/>
        </w:rPr>
        <w:t xml:space="preserve">Res Rep Med Chem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2</w:t>
      </w:r>
      <w:r w:rsidRPr="00C25D7A">
        <w:t>, 7.</w:t>
      </w:r>
    </w:p>
    <w:p w14:paraId="2D77AD6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3)</w:t>
      </w:r>
      <w:r w:rsidRPr="00C25D7A">
        <w:tab/>
        <w:t xml:space="preserve">Wenzel, S. C.; Kunze, B.; Hofle, G.; Silakowski, B.; Scharfe, M.; Blocker, H.; Muller, R. Structure and biosynthesis of myxochromides S1-3 in Stigmatella aurantiaca: evidence for an iterative bacterial type I polyketide synthase and for module skipping in nonribosomal peptide biosynthesis. </w:t>
      </w:r>
      <w:r w:rsidRPr="00C25D7A">
        <w:rPr>
          <w:i/>
        </w:rPr>
        <w:t xml:space="preserve">Chembiochem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2), 375.</w:t>
      </w:r>
    </w:p>
    <w:p w14:paraId="444E39F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4)</w:t>
      </w:r>
      <w:r w:rsidRPr="00C25D7A">
        <w:tab/>
        <w:t xml:space="preserve">Von Jagow, G.; Gribble, G. W.; Trumpower, B. L. Mucidin and strobilurin A are identical and inhibit electron transfer in the cytochrome bc1 complex of the mitochondrial respiratory chain at the same site as myxothiazol. </w:t>
      </w:r>
      <w:r w:rsidRPr="00C25D7A">
        <w:rPr>
          <w:i/>
        </w:rPr>
        <w:t xml:space="preserve">Biochemistry </w:t>
      </w:r>
      <w:r w:rsidRPr="00C25D7A">
        <w:rPr>
          <w:b/>
        </w:rPr>
        <w:t>1986,</w:t>
      </w:r>
      <w:r w:rsidRPr="00C25D7A">
        <w:t xml:space="preserve"> </w:t>
      </w:r>
      <w:r w:rsidRPr="00C25D7A">
        <w:rPr>
          <w:i/>
        </w:rPr>
        <w:t>25</w:t>
      </w:r>
      <w:r w:rsidRPr="00C25D7A">
        <w:t xml:space="preserve"> (4), 775.</w:t>
      </w:r>
    </w:p>
    <w:p w14:paraId="7AC6288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5)</w:t>
      </w:r>
      <w:r w:rsidRPr="00C25D7A">
        <w:tab/>
        <w:t xml:space="preserve">Xiao, Y.; Gerth, K.; Muller, R.; Wall, D. Myxobacterium-produced antibiotic TA (myxovirescin) inhibits type II signal peptidas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4), 2014.</w:t>
      </w:r>
    </w:p>
    <w:p w14:paraId="3F253F7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6)</w:t>
      </w:r>
      <w:r w:rsidRPr="00C25D7A">
        <w:tab/>
        <w:t xml:space="preserve">Liaimer, A.; Helfrich, E. J.; Hinrichs, K.; Guljamow, A.; Ishida, K.; Hertweck, C.; Dittmann, E. Nostopeptolide plays a governing role during cellular differentiation of the symbiotic cyanobacterium Nostoc punctiforme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12</w:t>
      </w:r>
      <w:r w:rsidRPr="00C25D7A">
        <w:t xml:space="preserve"> (6), 1862.</w:t>
      </w:r>
    </w:p>
    <w:p w14:paraId="55CA330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7)</w:t>
      </w:r>
      <w:r w:rsidRPr="00C25D7A">
        <w:tab/>
        <w:t xml:space="preserve">Fewer, D. P.; Osterholm, J.; Rouhiainen, L.; Jokela, J.; Wahlsten, M.; Sivonen, K. Nostophycin biosynthesis is directed by a hybrid polyketide synthase-nonribosomal peptide synthetase in the toxic cyanobacterium Nostoc sp. strain 152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7</w:t>
      </w:r>
      <w:r w:rsidRPr="00C25D7A">
        <w:t xml:space="preserve"> (22), 8034.</w:t>
      </w:r>
    </w:p>
    <w:p w14:paraId="6D2D1FD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8)</w:t>
      </w:r>
      <w:r w:rsidRPr="00C25D7A">
        <w:tab/>
        <w:t xml:space="preserve">Jahns, C.; Hoffmann, T.; Muller, S.; Gerth, K.; Washausen, P.; Hofle, G.; Reichenbach, H.; Kalesse, M.; Muller, R. Pellasoren: structure elucidation, biosynthesis, and total synthesis of a cytotoxic secondary metabolite from Sorangium cellulosum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21), 5239.</w:t>
      </w:r>
    </w:p>
    <w:p w14:paraId="699C166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09)</w:t>
      </w:r>
      <w:r w:rsidRPr="00C25D7A">
        <w:tab/>
        <w:t xml:space="preserve">Flatt, P. M.; Wu, X.; Perry, S.; Mahmud, T. Genetic insights into pyralomicin biosynthesis in Nonomuraea spiralis IMC A-0156. </w:t>
      </w:r>
      <w:r w:rsidRPr="00C25D7A">
        <w:rPr>
          <w:i/>
        </w:rPr>
        <w:t xml:space="preserve">J Nat Prod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5), 939.</w:t>
      </w:r>
    </w:p>
    <w:p w14:paraId="1F6B413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0)</w:t>
      </w:r>
      <w:r w:rsidRPr="00C25D7A">
        <w:tab/>
        <w:t xml:space="preserve">Feling, R. H.; Buchanan, G. O.; Mincer, T. J.; Kauffman, C. A.; Jensen, P. R.; Fenical, W. Salinosporamide A: a highly cytotoxic proteasome inhibitor from a novel microbial source, a marine bacterium of the new genus salinospora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3), 355.</w:t>
      </w:r>
    </w:p>
    <w:p w14:paraId="46AECF8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1)</w:t>
      </w:r>
      <w:r w:rsidRPr="00C25D7A">
        <w:tab/>
        <w:t xml:space="preserve">Potharla, V. Y.; Wang, C.; Cheng, Y. Q. Identification and characterization of the spiruchostatin biosynthetic gene cluster enable yield improvement by overexpressing a transcriptional activator. </w:t>
      </w:r>
      <w:r w:rsidRPr="00C25D7A">
        <w:rPr>
          <w:i/>
        </w:rPr>
        <w:t xml:space="preserve">J Ind Microbiol Biotechn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9), 1457.</w:t>
      </w:r>
    </w:p>
    <w:p w14:paraId="5B0A51C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2)</w:t>
      </w:r>
      <w:r w:rsidRPr="00C25D7A">
        <w:tab/>
        <w:t xml:space="preserve">Yang, X.; Price, C. W. Streptolydigin resistance can be conferred by alterations to either the beta or beta' subunits of Bacillus subtilis RNA polymerase. </w:t>
      </w:r>
      <w:r w:rsidRPr="00C25D7A">
        <w:rPr>
          <w:i/>
        </w:rPr>
        <w:t xml:space="preserve">J Biol Chem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270</w:t>
      </w:r>
      <w:r w:rsidRPr="00C25D7A">
        <w:t xml:space="preserve"> (41), 23930.</w:t>
      </w:r>
    </w:p>
    <w:p w14:paraId="41B6F43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213)</w:t>
      </w:r>
      <w:r w:rsidRPr="00C25D7A">
        <w:tab/>
        <w:t xml:space="preserve">Tueni, E. A.; Newman, R. A.; Baker, F. L.; Ajani, J. A.; Fan, D.; Spitzer, G. In vitro activity of bleomycin, tallysomycin S10b, and liblomycin against fresh human tumor cells. </w:t>
      </w:r>
      <w:r w:rsidRPr="00C25D7A">
        <w:rPr>
          <w:i/>
        </w:rPr>
        <w:t xml:space="preserve">Cancer Res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5), 1099.</w:t>
      </w:r>
    </w:p>
    <w:p w14:paraId="117A6DD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4)</w:t>
      </w:r>
      <w:r w:rsidRPr="00C25D7A">
        <w:tab/>
        <w:t xml:space="preserve">Weissman, K. J.; Muller, R. Myxobacterial secondary metabolites: bioactivities and modes-of-action. </w:t>
      </w:r>
      <w:r w:rsidRPr="00C25D7A">
        <w:rPr>
          <w:i/>
        </w:rPr>
        <w:t xml:space="preserve">Nat Prod Rep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9), 1276.</w:t>
      </w:r>
    </w:p>
    <w:p w14:paraId="754B04F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5)</w:t>
      </w:r>
      <w:r w:rsidRPr="00C25D7A">
        <w:tab/>
        <w:t xml:space="preserve">Reusser, F. Tirandamycin, an inhibitor of bacterial ribonucleic acid polymeras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76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4), 618.</w:t>
      </w:r>
    </w:p>
    <w:p w14:paraId="7F5A64F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6)</w:t>
      </w:r>
      <w:r w:rsidRPr="00C25D7A">
        <w:tab/>
        <w:t xml:space="preserve">Guo, S.; Zhang, S.; Fang, X.; Liu, Q.; Gao, J.; Bilal, M.; Wang, Y.; Zhang, X. Regulation of antimicrobial activity and xenocoumacins biosynthesis by pH in Xenorhabdus nematophila. </w:t>
      </w:r>
      <w:r w:rsidRPr="00C25D7A">
        <w:rPr>
          <w:i/>
        </w:rPr>
        <w:t xml:space="preserve">Microb Cell Fact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), 203.</w:t>
      </w:r>
    </w:p>
    <w:p w14:paraId="1F65444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7)</w:t>
      </w:r>
      <w:r w:rsidRPr="00C25D7A">
        <w:tab/>
        <w:t xml:space="preserve">Masschelein, J.; Clauwers, C.; Stalmans, K.; Nuyts, K.; De Borggraeve, W.; Briers, Y.; Aertsen, A.; Michiels, C. W.; Lavigne, R. The zeamine antibiotics affect the integrity of bacterial membrane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81</w:t>
      </w:r>
      <w:r w:rsidRPr="00C25D7A">
        <w:t xml:space="preserve"> (3), 1139.</w:t>
      </w:r>
    </w:p>
    <w:p w14:paraId="10F433F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8)</w:t>
      </w:r>
      <w:r w:rsidRPr="00C25D7A">
        <w:tab/>
        <w:t xml:space="preserve">Chen, J. K.; Yang, D.; Shen, B.; Neilan, B. A.; Murray, V. Zorbamycin has a different DNA sequence selectivity compared with bleomycin and analogues. </w:t>
      </w:r>
      <w:r w:rsidRPr="00C25D7A">
        <w:rPr>
          <w:i/>
        </w:rPr>
        <w:t xml:space="preserve">Bioorg Med 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24</w:t>
      </w:r>
      <w:r w:rsidRPr="00C25D7A">
        <w:t xml:space="preserve"> (22), 6094.</w:t>
      </w:r>
    </w:p>
    <w:p w14:paraId="6BBDF11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19)</w:t>
      </w:r>
      <w:r w:rsidRPr="00C25D7A">
        <w:tab/>
        <w:t xml:space="preserve">Daum, M.; Peintner, I.; Linnenbrink, A.; Frerich, A.; Weber, M.; Paululat, T.; Bechthold, A. Organisation of the biosynthetic gene cluster and tailoring enzymes in the biosynthesis of the tetracyclic quinone glycoside antibiotic polyketomycin. </w:t>
      </w:r>
      <w:r w:rsidRPr="00C25D7A">
        <w:rPr>
          <w:i/>
        </w:rPr>
        <w:t xml:space="preserve">Chembio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6), 1073.</w:t>
      </w:r>
    </w:p>
    <w:p w14:paraId="180C6B5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0)</w:t>
      </w:r>
      <w:r w:rsidRPr="00C25D7A">
        <w:tab/>
        <w:t xml:space="preserve">Yamakoshi, H.; Ikarashi, F.; Minami, M.; Shibuya, M.; Sugahara, T.; Kanoh, N.; Ohori, H.; Shibata, H.; Iwabuchi, Y. Syntheses of naturally occurring cytotoxic [7.7]paracyclophanes, (-)-cylindrocyclophane A and its enantiomer, and implications for biological activity. </w:t>
      </w:r>
      <w:r w:rsidRPr="00C25D7A">
        <w:rPr>
          <w:i/>
        </w:rPr>
        <w:t xml:space="preserve">Org Biomol 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8), 3772.</w:t>
      </w:r>
    </w:p>
    <w:p w14:paraId="2915631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1)</w:t>
      </w:r>
      <w:r w:rsidRPr="00C25D7A">
        <w:tab/>
        <w:t xml:space="preserve">Elnakady, Y. A.; Rohde, M.; Sasse, F.; Backes, C.; Keller, A.; Lenhof, H. P.; Weissman, K. J.; Muller, R. Evidence for the mode of action of the highly cytotoxic Streptomyces polyketide kendomycin. </w:t>
      </w:r>
      <w:r w:rsidRPr="00C25D7A">
        <w:rPr>
          <w:i/>
        </w:rPr>
        <w:t xml:space="preserve">Chembiochem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11), 1261.</w:t>
      </w:r>
    </w:p>
    <w:p w14:paraId="1374179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2)</w:t>
      </w:r>
      <w:r w:rsidRPr="00C25D7A">
        <w:tab/>
        <w:t xml:space="preserve">Irschik, H.; Jansen, R.; Gerth, K.; Hofle, G.; Reichenbach, H. Chivosazol A, a new inhibitor of eukaryotic organisms isolated from myxobacteria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9), 962.</w:t>
      </w:r>
    </w:p>
    <w:p w14:paraId="52E17C0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3)</w:t>
      </w:r>
      <w:r w:rsidRPr="00C25D7A">
        <w:tab/>
        <w:t xml:space="preserve">Weber, T.; Laiple, K. J.; Pross, E. K.; Textor, A.; Grond, S.; Welzel, K.; Pelzer, S.; Vente, A.; Wohlleben, W. Molecular analysis of the kirromycin biosynthetic gene cluster revealed beta-alanine as precursor of the pyridone moiety. </w:t>
      </w:r>
      <w:r w:rsidRPr="00C25D7A">
        <w:rPr>
          <w:i/>
        </w:rPr>
        <w:t xml:space="preserve">Chem 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2), 175.</w:t>
      </w:r>
    </w:p>
    <w:p w14:paraId="2EEC1EE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4)</w:t>
      </w:r>
      <w:r w:rsidRPr="00C25D7A">
        <w:tab/>
        <w:t xml:space="preserve">Oppegard, L. M.; Hamann, B. L.; Streck, K. R.; Ellis, K. C.; Fiedler, H. P.; Khodursky, A. B.; Hiasa, H. In vivo and in vitro patterns of the activity of simocyclinone D8, an angucyclinone antibiotic from Streptomyces antibioticu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5), 2110.</w:t>
      </w:r>
    </w:p>
    <w:p w14:paraId="42774C2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5)</w:t>
      </w:r>
      <w:r w:rsidRPr="00C25D7A">
        <w:tab/>
        <w:t xml:space="preserve">Sakoulas, G.; Nam, S. J.; Loesgen, S.; Fenical, W.; Jensen, P. R.; Nizet, V.; Hensler, M. Novel bacterial metabolite merochlorin A demonstrates in vitro activity against multi-drug resistant methicillin-resistant Staphylococcus aureus. </w:t>
      </w:r>
      <w:r w:rsidRPr="00C25D7A">
        <w:rPr>
          <w:i/>
        </w:rPr>
        <w:t xml:space="preserve">PLoS One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e29439.</w:t>
      </w:r>
    </w:p>
    <w:p w14:paraId="7DEB490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6)</w:t>
      </w:r>
      <w:r w:rsidRPr="00C25D7A">
        <w:tab/>
        <w:t xml:space="preserve">Muller, S.; Strack, S. N.; Hoefler, B. C.; Straight, P. D.; Kearns, D. B.; Kirby, J. R. Bacillaene and sporulation protect Bacillus subtilis from predation by Myxococcus xanthu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18), 5603.</w:t>
      </w:r>
    </w:p>
    <w:p w14:paraId="1D746CD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7)</w:t>
      </w:r>
      <w:r w:rsidRPr="00C25D7A">
        <w:tab/>
        <w:t xml:space="preserve">Ramachandran, R.; Shrivastava, M.; Narayanan, N. N.; Thakur, R. L.; Chakrabarti, A.; Roy, U. Evaluation of Antifungal Efficacy of Three New Cyclic Lipopeptides of the Class Bacillomycin from Bacillus subtilis RLID 12.1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62</w:t>
      </w:r>
      <w:r w:rsidRPr="00C25D7A">
        <w:t xml:space="preserve"> (1).</w:t>
      </w:r>
    </w:p>
    <w:p w14:paraId="76AD051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8)</w:t>
      </w:r>
      <w:r w:rsidRPr="00C25D7A">
        <w:tab/>
        <w:t xml:space="preserve">Nakabachi, A.; Ueoka, R.; Oshima, K.; Teta, R.; Mangoni, A.; Gurgui, M.; Oldham, N. J.; van Echten-Deckert, G.; Okamura, K.; Yamamoto, K.et al. Defensive bacteriome symbiont with a drastically reduced genome. </w:t>
      </w:r>
      <w:r w:rsidRPr="00C25D7A">
        <w:rPr>
          <w:i/>
        </w:rPr>
        <w:t xml:space="preserve">Curr Bi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23</w:t>
      </w:r>
      <w:r w:rsidRPr="00C25D7A">
        <w:t xml:space="preserve"> (15), 1478.</w:t>
      </w:r>
    </w:p>
    <w:p w14:paraId="0A29EF4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29)</w:t>
      </w:r>
      <w:r w:rsidRPr="00C25D7A">
        <w:tab/>
        <w:t xml:space="preserve">Vanittanakom, N.; Loeffler, W.; Koch, U.; Jung, G. Fengycin--a novel antifungal lipopeptide antibiotic produced by Bacillus subtilis F-29-3. </w:t>
      </w:r>
      <w:r w:rsidRPr="00C25D7A">
        <w:rPr>
          <w:i/>
        </w:rPr>
        <w:t xml:space="preserve">J Antibiot (Tokyo) </w:t>
      </w:r>
      <w:r w:rsidRPr="00C25D7A">
        <w:rPr>
          <w:b/>
        </w:rPr>
        <w:t>1986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7), 888.</w:t>
      </w:r>
    </w:p>
    <w:p w14:paraId="21E79A8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230)</w:t>
      </w:r>
      <w:r w:rsidRPr="00C25D7A">
        <w:tab/>
        <w:t xml:space="preserve">Thistlethwaite, I. R. G.; Bull, F. M.; Cui, C.; Walker, P. D.; Gao, S. S.; Wang, L.; Song, Z.; Masschelein, J.; Lavigne, R.; Crump, M. P.et al. Elucidation of the relative and absolute stereochemistry of the kalimantacin/batumin antibiotics. </w:t>
      </w:r>
      <w:r w:rsidRPr="00C25D7A">
        <w:rPr>
          <w:i/>
        </w:rPr>
        <w:t xml:space="preserve">Chem Sci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9), 6196.</w:t>
      </w:r>
    </w:p>
    <w:p w14:paraId="26CC7E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1)</w:t>
      </w:r>
      <w:r w:rsidRPr="00C25D7A">
        <w:tab/>
        <w:t xml:space="preserve">Tang, G. L.; Cheng, Y. Q.; Shen, B. Leinamycin biosynthesis revealing unprecedented architectural complexity for a hybrid polyketide synthase and nonribosomal peptide synthetase. </w:t>
      </w:r>
      <w:r w:rsidRPr="00C25D7A">
        <w:rPr>
          <w:i/>
        </w:rPr>
        <w:t xml:space="preserve">Chem Biol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1), 33.</w:t>
      </w:r>
    </w:p>
    <w:p w14:paraId="729C50D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2)</w:t>
      </w:r>
      <w:r w:rsidRPr="00C25D7A">
        <w:tab/>
        <w:t xml:space="preserve">Klaus, J. R.; Deay, J.; Neuenswander, B.; Hursh, W.; Gao, Z.; Bouddhara, T.; Williams, T. D.; Douglas, J.; Monize, K.; Martins, P.et al. Malleilactone Is a Burkholderia pseudomallei Virulence Factor Regulated by Antibiotics and Quorum Sensing. </w:t>
      </w:r>
      <w:r w:rsidRPr="00C25D7A">
        <w:rPr>
          <w:i/>
        </w:rPr>
        <w:t xml:space="preserve">J Bacteriol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200</w:t>
      </w:r>
      <w:r w:rsidRPr="00C25D7A">
        <w:t xml:space="preserve"> (14).</w:t>
      </w:r>
    </w:p>
    <w:p w14:paraId="77A0A65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3)</w:t>
      </w:r>
      <w:r w:rsidRPr="00C25D7A">
        <w:tab/>
        <w:t xml:space="preserve">Burres, N. S.; Clement, J. J. Antitumor activity and mechanism of action of the novel marine natural products mycalamide-A and -B and onnamide. </w:t>
      </w:r>
      <w:r w:rsidRPr="00C25D7A">
        <w:rPr>
          <w:i/>
        </w:rPr>
        <w:t xml:space="preserve">Cancer Res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11), 2935.</w:t>
      </w:r>
    </w:p>
    <w:p w14:paraId="474224B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4)</w:t>
      </w:r>
      <w:r w:rsidRPr="00C25D7A">
        <w:tab/>
        <w:t xml:space="preserve">Soldati, M.; Fioretti, A.; Ghione, M. Cytotoxicity of pederin and some of its derivatives on cultured mammalian cells. </w:t>
      </w:r>
      <w:r w:rsidRPr="00C25D7A">
        <w:rPr>
          <w:i/>
        </w:rPr>
        <w:t xml:space="preserve">Experientia </w:t>
      </w:r>
      <w:r w:rsidRPr="00C25D7A">
        <w:rPr>
          <w:b/>
        </w:rPr>
        <w:t>1966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3), 176.</w:t>
      </w:r>
    </w:p>
    <w:p w14:paraId="433087B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5)</w:t>
      </w:r>
      <w:r w:rsidRPr="00C25D7A">
        <w:tab/>
        <w:t xml:space="preserve">Wu, C. Y.; Feng, Y.; Cardenas, E. R.; Williams, N.; Floreancig, P. E.; De Brabander, J. K.; Roth, M. G. Studies toward the unique pederin family member psymberin: structure-activity relationships, biochemical studies, and genetics identify the mode-of-action of psymberin. </w:t>
      </w:r>
      <w:r w:rsidRPr="00C25D7A">
        <w:rPr>
          <w:i/>
        </w:rPr>
        <w:t xml:space="preserve">J Am Chem Soc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34</w:t>
      </w:r>
      <w:r w:rsidRPr="00C25D7A">
        <w:t xml:space="preserve"> (46), 18998.</w:t>
      </w:r>
    </w:p>
    <w:p w14:paraId="11AC2E7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6)</w:t>
      </w:r>
      <w:r w:rsidRPr="00C25D7A">
        <w:tab/>
        <w:t xml:space="preserve">Oku, N.; Matsumoto, A.; Matsunaga, T.; Asano, Y.; Kasai, H.; Matoba, S.; Igarashi, Y. Two new ring-contracted congeners of rhizopodin illustrate significance of the ring moiety of macrolide toxins on the actin disassembly-mediated cytotoxicity. </w:t>
      </w:r>
      <w:r w:rsidRPr="00C25D7A">
        <w:rPr>
          <w:i/>
        </w:rPr>
        <w:t xml:space="preserve">Chem Pharm Bull (Tokyo)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62</w:t>
      </w:r>
      <w:r w:rsidRPr="00C25D7A">
        <w:t xml:space="preserve"> (3), 294.</w:t>
      </w:r>
    </w:p>
    <w:p w14:paraId="7DD6447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7)</w:t>
      </w:r>
      <w:r w:rsidRPr="00C25D7A">
        <w:tab/>
        <w:t xml:space="preserve">Loper, J. E.; Henkels, M. D.; Shaffer, B. T.; Valeriote, F. A.; Gross, H. Isolation and identification of rhizoxin analogs from Pseudomonas fluorescens Pf-5 by using a genomic mining strategy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74</w:t>
      </w:r>
      <w:r w:rsidRPr="00C25D7A">
        <w:t xml:space="preserve"> (10), 3085.</w:t>
      </w:r>
    </w:p>
    <w:p w14:paraId="74CFF72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8)</w:t>
      </w:r>
      <w:r w:rsidRPr="00C25D7A">
        <w:tab/>
        <w:t xml:space="preserve">Liu, X.; Zhu, H.; Biswas, S.; Cheng, Y. Q. Improved production of cytotoxic thailanstatins A and D through metabolic engineering of Burkholderia thailandensis MSMB43 and pilot scale fermentation. </w:t>
      </w:r>
      <w:r w:rsidRPr="00C25D7A">
        <w:rPr>
          <w:i/>
        </w:rPr>
        <w:t xml:space="preserve">Synth Syst Biotechn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</w:t>
      </w:r>
      <w:r w:rsidRPr="00C25D7A">
        <w:t xml:space="preserve"> (1), 34.</w:t>
      </w:r>
    </w:p>
    <w:p w14:paraId="48804C0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39)</w:t>
      </w:r>
      <w:r w:rsidRPr="00C25D7A">
        <w:tab/>
        <w:t xml:space="preserve">Li, S. R.; Zhao, G. S.; Sun, M. W.; He, H. G.; Wang, H. X.; Li, Y. Y.; Lu, C. H.; Shen, Y. M. Identification and characterization of the biosynthetic gene cluster of divergolides from Streptomyces sp. W112. </w:t>
      </w:r>
      <w:r w:rsidRPr="00C25D7A">
        <w:rPr>
          <w:i/>
        </w:rPr>
        <w:t xml:space="preserve">Gene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544</w:t>
      </w:r>
      <w:r w:rsidRPr="00C25D7A">
        <w:t xml:space="preserve"> (1), 93.</w:t>
      </w:r>
    </w:p>
    <w:p w14:paraId="6261455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0)</w:t>
      </w:r>
      <w:r w:rsidRPr="00C25D7A">
        <w:tab/>
        <w:t xml:space="preserve">Terwilliger, D. W.; Trauner, D. Selective Synthesis of Divergolide I. </w:t>
      </w:r>
      <w:r w:rsidRPr="00C25D7A">
        <w:rPr>
          <w:i/>
        </w:rPr>
        <w:t xml:space="preserve">J Am Chem Soc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140</w:t>
      </w:r>
      <w:r w:rsidRPr="00C25D7A">
        <w:t xml:space="preserve"> (8), 2748.</w:t>
      </w:r>
    </w:p>
    <w:p w14:paraId="73C1430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1)</w:t>
      </w:r>
      <w:r w:rsidRPr="00C25D7A">
        <w:tab/>
        <w:t xml:space="preserve">Franke, J.; Ishida, K.; Hertweck, C. Genomics-driven discovery of burkholderic acid, a noncanonical, cryptic polyketide from human pathogenic Burkholderia species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46), 11611.</w:t>
      </w:r>
    </w:p>
    <w:p w14:paraId="7CA0AD2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2)</w:t>
      </w:r>
      <w:r w:rsidRPr="00C25D7A">
        <w:tab/>
        <w:t xml:space="preserve">Mo, S.; Krunic, A.; Chlipala, G.; Orjala, J. Antimicrobial ambiguine isonitriles from the cyanobacterium Fischerella ambigua. </w:t>
      </w:r>
      <w:r w:rsidRPr="00C25D7A">
        <w:rPr>
          <w:i/>
        </w:rPr>
        <w:t xml:space="preserve">J Nat Prod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72</w:t>
      </w:r>
      <w:r w:rsidRPr="00C25D7A">
        <w:t xml:space="preserve"> (5), 894.</w:t>
      </w:r>
    </w:p>
    <w:p w14:paraId="2058B9C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3)</w:t>
      </w:r>
      <w:r w:rsidRPr="00C25D7A">
        <w:tab/>
        <w:t xml:space="preserve">Li, J.; Tang, Y.; Jin, H. J.; Cui, Y. D.; Zhang, L. J.; Jiang, T. An efficient synthesis method targeted to marine alkaloids marinacarbolines A-D and their antitumor activities. </w:t>
      </w:r>
      <w:r w:rsidRPr="00C25D7A">
        <w:rPr>
          <w:i/>
        </w:rPr>
        <w:t xml:space="preserve">J Asian Nat Prod Re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3), 299.</w:t>
      </w:r>
    </w:p>
    <w:p w14:paraId="1F94E52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4)</w:t>
      </w:r>
      <w:r w:rsidRPr="00C25D7A">
        <w:tab/>
        <w:t xml:space="preserve">Allahverdiyev, A. M.; Bagirova, M.; Abamor, E. S.; Ates, S. C.; Koc, R. C.; Miraloglu, M.; Elcicek, S.; Yaman, S.; Unal, G. The use of platensimycin and platencin to fight antibiotic resistance. </w:t>
      </w:r>
      <w:r w:rsidRPr="00C25D7A">
        <w:rPr>
          <w:i/>
        </w:rPr>
        <w:t xml:space="preserve">Infect Drug Resist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6</w:t>
      </w:r>
      <w:r w:rsidRPr="00C25D7A">
        <w:t>, 99.</w:t>
      </w:r>
    </w:p>
    <w:p w14:paraId="7E4B83D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5)</w:t>
      </w:r>
      <w:r w:rsidRPr="00C25D7A">
        <w:tab/>
        <w:t xml:space="preserve">Cox, C. L.; Tietz, J. I.; Sokolowski, K.; Melby, J. O.; Doroghazi, J. R.; Mitchell, D. A. Nucleophilic 1,4-additions for natural product discovery. </w:t>
      </w:r>
      <w:r w:rsidRPr="00C25D7A">
        <w:rPr>
          <w:i/>
        </w:rPr>
        <w:t xml:space="preserve">ACS Chem 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9), 2014.</w:t>
      </w:r>
    </w:p>
    <w:p w14:paraId="7ED5CEC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6)</w:t>
      </w:r>
      <w:r w:rsidRPr="00C25D7A">
        <w:tab/>
        <w:t xml:space="preserve">Cozzi, P. Recent outcome in the field of distamycin-derived minor groove binders. </w:t>
      </w:r>
      <w:r w:rsidRPr="00C25D7A">
        <w:rPr>
          <w:i/>
        </w:rPr>
        <w:t xml:space="preserve">Farmaco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3), 168.</w:t>
      </w:r>
    </w:p>
    <w:p w14:paraId="42A44FD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247)</w:t>
      </w:r>
      <w:r w:rsidRPr="00C25D7A">
        <w:tab/>
        <w:t xml:space="preserve">McCann, P. A.; Pogell, B. M. Pamamycin: a new antibiotic and stimulator of aerial mycelia form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79,</w:t>
      </w:r>
      <w:r w:rsidRPr="00C25D7A">
        <w:t xml:space="preserve"> </w:t>
      </w:r>
      <w:r w:rsidRPr="00C25D7A">
        <w:rPr>
          <w:i/>
        </w:rPr>
        <w:t>32</w:t>
      </w:r>
      <w:r w:rsidRPr="00C25D7A">
        <w:t xml:space="preserve"> (7), 673.</w:t>
      </w:r>
    </w:p>
    <w:p w14:paraId="5B4F1A3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8)</w:t>
      </w:r>
      <w:r w:rsidRPr="00C25D7A">
        <w:tab/>
        <w:t xml:space="preserve">Pogell, B. M. The pamamycins: developmental autoregulators and antibiotics from Streptomyces alboniger. A review and update. </w:t>
      </w:r>
      <w:r w:rsidRPr="00C25D7A">
        <w:rPr>
          <w:i/>
        </w:rPr>
        <w:t xml:space="preserve">Cell Mol Biol (Noisy-le-grand)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3), 461.</w:t>
      </w:r>
    </w:p>
    <w:p w14:paraId="67C88EA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49)</w:t>
      </w:r>
      <w:r w:rsidRPr="00C25D7A">
        <w:tab/>
        <w:t xml:space="preserve">Poirel, L.; Jayol, A.; Nordmann, P. Polymyxins: Antibacterial Activity, Susceptibility Testing, and Resistance Mechanisms Encoded by Plasmids or Chromosomes. </w:t>
      </w:r>
      <w:r w:rsidRPr="00C25D7A">
        <w:rPr>
          <w:i/>
        </w:rPr>
        <w:t xml:space="preserve">Clin Microbiol Rev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30</w:t>
      </w:r>
      <w:r w:rsidRPr="00C25D7A">
        <w:t xml:space="preserve"> (2), 557.</w:t>
      </w:r>
    </w:p>
    <w:p w14:paraId="07CFF70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0)</w:t>
      </w:r>
      <w:r w:rsidRPr="00C25D7A">
        <w:tab/>
        <w:t xml:space="preserve">Zettler, J.; Xia, H.; Burkard, N.; Kulik, A.; Grond, S.; Heide, L.; Apel, A. K. New aminocoumarins from the rare actinomycete Catenulispora acidiphila DSM 44928: identification, structure elucidation, and heterologous production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4), 612.</w:t>
      </w:r>
    </w:p>
    <w:p w14:paraId="590ECC4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1)</w:t>
      </w:r>
      <w:r w:rsidRPr="00C25D7A">
        <w:tab/>
        <w:t xml:space="preserve">Haste, N. M.; Hughes, C. C.; Tran, D. N.; Fenical, W.; Jensen, P. R.; Nizet, V.; Hensler, M. E. Pharmacological properties of the marine natural product marinopyrrole A against methicillin-resistant Staphylococcus aureu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7), 3305.</w:t>
      </w:r>
    </w:p>
    <w:p w14:paraId="7FBD07C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2)</w:t>
      </w:r>
      <w:r w:rsidRPr="00C25D7A">
        <w:tab/>
        <w:t xml:space="preserve">Mendez-Perez, D.; Herman, N. A.; Pfleger, B. F. A desaturase gene involved in the formation of 1,14-nonadecadiene in Synechococcus sp. strain PCC 7002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19), 6073.</w:t>
      </w:r>
    </w:p>
    <w:p w14:paraId="6F96E28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3)</w:t>
      </w:r>
      <w:r w:rsidRPr="00C25D7A">
        <w:tab/>
        <w:t xml:space="preserve">Cruz-Morales, P.; Vijgenboom, E.; Iruegas-Bocardo, F.; Girard, G.; Yanez-Guerra, L. A.; Ramos-Aboites, H. E.; Pernodet, J. L.; Anne, J.; van Wezel, G. P.; Barona-Gomez, F. The genome sequence of Streptomyces lividans 66 reveals a novel tRNA-dependent peptide biosynthetic system within a metal-related genomic island. </w:t>
      </w:r>
      <w:r w:rsidRPr="00C25D7A">
        <w:rPr>
          <w:i/>
        </w:rPr>
        <w:t xml:space="preserve">Genome Biol Ev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5</w:t>
      </w:r>
      <w:r w:rsidRPr="00C25D7A">
        <w:t xml:space="preserve"> (6), 1165.</w:t>
      </w:r>
    </w:p>
    <w:p w14:paraId="1F22BCF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4)</w:t>
      </w:r>
      <w:r w:rsidRPr="00C25D7A">
        <w:tab/>
        <w:t xml:space="preserve">Li, Y.; Kong, L.; Shen, J.; Wang, Q.; Liu, Q.; Yang, W.; Deng, Z.; You, D. Characterization of the positive SARP family regulator PieR for improving piericidin A1 production in Streptomyces piomogeues var. Hangzhouwanensis. </w:t>
      </w:r>
      <w:r w:rsidRPr="00C25D7A">
        <w:rPr>
          <w:i/>
        </w:rPr>
        <w:t xml:space="preserve">Synth Syst Biotechnol </w:t>
      </w:r>
      <w:r w:rsidRPr="00C25D7A">
        <w:rPr>
          <w:b/>
        </w:rPr>
        <w:t>2019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1), 16.</w:t>
      </w:r>
    </w:p>
    <w:p w14:paraId="2FBAAE7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5)</w:t>
      </w:r>
      <w:r w:rsidRPr="00C25D7A">
        <w:tab/>
        <w:t xml:space="preserve">Quereda, J. J.; Nahori, M. A.; Meza-Torres, J.; Sachse, M.; Titos-Jimenez, P.; Gomez-Laguna, J.; Dussurget, O.; Cossart, P.; Pizarro-Cerda, J. Listeriolysin S Is a Streptolysin S-Like Virulence Factor That Targets Exclusively Prokaryotic Cells In Vivo. </w:t>
      </w:r>
      <w:r w:rsidRPr="00C25D7A">
        <w:rPr>
          <w:i/>
        </w:rPr>
        <w:t xml:space="preserve">MBio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2).</w:t>
      </w:r>
    </w:p>
    <w:p w14:paraId="0AEB718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6)</w:t>
      </w:r>
      <w:r w:rsidRPr="00C25D7A">
        <w:tab/>
        <w:t xml:space="preserve">Alvarez-Mico, X.; Jensen, P. R.; Fenical, W.; Hughes, C. C. Chlorizidine, a cytotoxic 5H-pyrrolo[2,1-a]isoindol-5-one-containing alkaloid from a marine Streptomyces sp. </w:t>
      </w:r>
      <w:r w:rsidRPr="00C25D7A">
        <w:rPr>
          <w:i/>
        </w:rPr>
        <w:t xml:space="preserve">Org Lett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5), 988.</w:t>
      </w:r>
    </w:p>
    <w:p w14:paraId="5312194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7)</w:t>
      </w:r>
      <w:r w:rsidRPr="00C25D7A">
        <w:tab/>
        <w:t xml:space="preserve">Metelev, M.; Tietz, J. I.; Melby, J. O.; Blair, P. M.; Zhu, L.; Livnat, I.; Severinov, K.; Mitchell, D. A. Structure, bioactivity, and resistance mechanism of streptomonomicin, an unusual lasso Peptide from an understudied halophilic actinomycete. </w:t>
      </w:r>
      <w:r w:rsidRPr="00C25D7A">
        <w:rPr>
          <w:i/>
        </w:rPr>
        <w:t xml:space="preserve">Chem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2), 241.</w:t>
      </w:r>
    </w:p>
    <w:p w14:paraId="2384253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8)</w:t>
      </w:r>
      <w:r w:rsidRPr="00C25D7A">
        <w:tab/>
        <w:t xml:space="preserve">Maier, S.; Pfluger, T.; Loesgen, S.; Asmus, K.; Brotz, E.; Paululat, T.; Zeeck, A.; Andrade, S.; Bechthold, A. Insights into the bioactivity of mensacarcin and epoxide formation by MsnO8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5), 749.</w:t>
      </w:r>
    </w:p>
    <w:p w14:paraId="7AAE907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59)</w:t>
      </w:r>
      <w:r w:rsidRPr="00C25D7A">
        <w:tab/>
        <w:t xml:space="preserve">Yim, G.; Kalan, L.; Koteva, K.; Thaker, M. N.; Waglechner, N.; Tang, I.; Wright, G. D. Harnessing the synthetic capabilities of glycopeptide antibiotic tailoring enzymes: characterization of the UK-68,597 biosynthetic cluster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17), 2613.</w:t>
      </w:r>
    </w:p>
    <w:p w14:paraId="535E16A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0)</w:t>
      </w:r>
      <w:r w:rsidRPr="00C25D7A">
        <w:tab/>
        <w:t xml:space="preserve">Iwaki, H.; Nakayama, Y.; Takahashi, M.; Uetsuki, S.; Kido, M.; Fukuyama, Y. Structures of rishirilides A and B, alpha 2-macroglobulin inhibitors produced by Streptomyces rishiriensis OFR-1056. </w:t>
      </w:r>
      <w:r w:rsidRPr="00C25D7A">
        <w:rPr>
          <w:i/>
        </w:rPr>
        <w:t xml:space="preserve">J Antibiot (Tokyo)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9), 1091.</w:t>
      </w:r>
    </w:p>
    <w:p w14:paraId="1F5C332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1)</w:t>
      </w:r>
      <w:r w:rsidRPr="00C25D7A">
        <w:tab/>
        <w:t xml:space="preserve">Kumar, S. N.; Siji, J. V.; Rajasekharan, K. N.; Nambisan, B.; Mohandas, C. Bioactive stilbenes from a Bacillus sp. N strain associated with a novel rhabditid entomopathogenic nematode. </w:t>
      </w:r>
      <w:r w:rsidRPr="00C25D7A">
        <w:rPr>
          <w:i/>
        </w:rPr>
        <w:t xml:space="preserve">Lett Appl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5), 410.</w:t>
      </w:r>
    </w:p>
    <w:p w14:paraId="328EDCE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2)</w:t>
      </w:r>
      <w:r w:rsidRPr="00C25D7A">
        <w:tab/>
        <w:t xml:space="preserve">Wu, L.; Wu, H.; Chen, L.; Yu, X.; Borriss, R.; Gao, X. Difficidin and bacilysin from Bacillus amyloliquefaciens FZB42 have antibacterial activity against Xanthomonas oryzae rice pathogens. </w:t>
      </w:r>
      <w:r w:rsidRPr="00C25D7A">
        <w:rPr>
          <w:i/>
        </w:rPr>
        <w:t xml:space="preserve">Sci Rep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</w:t>
      </w:r>
      <w:r w:rsidRPr="00C25D7A">
        <w:t>, 12975.</w:t>
      </w:r>
    </w:p>
    <w:p w14:paraId="674F8FD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263)</w:t>
      </w:r>
      <w:r w:rsidRPr="00C25D7A">
        <w:tab/>
        <w:t xml:space="preserve">Hertlein, G.; Muller, S.; Garcia-Gonzalez, E.; Poppinga, L.; Sussmuth, R. D.; Genersch, E. Production of the catechol type siderophore bacillibactin by the honey bee pathogen Paenibacillus larvae. </w:t>
      </w:r>
      <w:r w:rsidRPr="00C25D7A">
        <w:rPr>
          <w:i/>
        </w:rPr>
        <w:t xml:space="preserve">PLoS One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9), e108272.</w:t>
      </w:r>
    </w:p>
    <w:p w14:paraId="6EC2A08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4)</w:t>
      </w:r>
      <w:r w:rsidRPr="00C25D7A">
        <w:tab/>
        <w:t xml:space="preserve">Zachow, C.; Jahanshah, G.; de Bruijn, I.; Song, C.; Ianni, F.; Pataj, Z.; Gerhardt, H.; Pianet, I.; Lammerhofer, M.; Berg, G.et al. The Novel Lipopeptide Poaeamide of the Endophyte Pseudomonas poae RE*1-1-14 Is Involved in Pathogen Suppression and Root Colonization. </w:t>
      </w:r>
      <w:r w:rsidRPr="00C25D7A">
        <w:rPr>
          <w:i/>
        </w:rPr>
        <w:t xml:space="preserve">Mol Plant Microbe Interact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8</w:t>
      </w:r>
      <w:r w:rsidRPr="00C25D7A">
        <w:t xml:space="preserve"> (7), 800.</w:t>
      </w:r>
    </w:p>
    <w:p w14:paraId="453A2B7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5)</w:t>
      </w:r>
      <w:r w:rsidRPr="00C25D7A">
        <w:tab/>
        <w:t xml:space="preserve">Krastel, P.; Roggo, S.; Schirle, M.; Ross, N. T.; Perruccio, F.; Aspesi, P., Jr.; Aust, T.; Buntin, K.; Estoppey, D.; Liechty, B.et al. Nannocystin A: an Elongation Factor 1 Inhibitor from Myxobacteria with Differential Anti-Cancer Properties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35), 10149.</w:t>
      </w:r>
    </w:p>
    <w:p w14:paraId="441AB28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6)</w:t>
      </w:r>
      <w:r w:rsidRPr="00C25D7A">
        <w:tab/>
        <w:t xml:space="preserve">Zeyhle, P.; Bauer, J. S.; Steimle, M.; Leipoldt, F.; Rosch, M.; Kalinowski, J.; Gross, H.; Heide, L. A membrane-bound prenyltransferase catalyzes the O-prenylation of 1,6-dihydroxyphenazine in the marine bacterium Streptomyces sp. CNQ-509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16), 2385.</w:t>
      </w:r>
    </w:p>
    <w:p w14:paraId="3A17970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7)</w:t>
      </w:r>
      <w:r w:rsidRPr="00C25D7A">
        <w:tab/>
        <w:t xml:space="preserve">Ziemert, N.; Alanjary, M.; Weber, T. The evolution of genome mining in microbes - a review. </w:t>
      </w:r>
      <w:r w:rsidRPr="00C25D7A">
        <w:rPr>
          <w:i/>
        </w:rPr>
        <w:t xml:space="preserve">Nat Prod Rep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33</w:t>
      </w:r>
      <w:r w:rsidRPr="00C25D7A">
        <w:t xml:space="preserve"> (8), 988.</w:t>
      </w:r>
    </w:p>
    <w:p w14:paraId="2D2D11F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8)</w:t>
      </w:r>
      <w:r w:rsidRPr="00C25D7A">
        <w:tab/>
        <w:t xml:space="preserve">Duncan, K. R.; Crusemann, M.; Lechner, A.; Sarkar, A.; Li, J.; Ziemert, N.; Wang, M.; Bandeira, N.; Moore, B. S.; Dorrestein, P. C.et al. Molecular networking and pattern-based genome mining improves discovery of biosynthetic gene clusters and their products from Salinispora species. </w:t>
      </w:r>
      <w:r w:rsidRPr="00C25D7A">
        <w:rPr>
          <w:i/>
        </w:rPr>
        <w:t xml:space="preserve">Chem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4), 460.</w:t>
      </w:r>
    </w:p>
    <w:p w14:paraId="47BC68D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69)</w:t>
      </w:r>
      <w:r w:rsidRPr="00C25D7A">
        <w:tab/>
        <w:t xml:space="preserve">Bauer, J. S.; Ghequire, M. G.; Nett, M.; Josten, M.; Sahl, H. G.; De Mot, R.; Gross, H. Biosynthetic Origin of the Antibiotic Pseudopyronines A and B in Pseudomonas putida BW11M1. </w:t>
      </w:r>
      <w:r w:rsidRPr="00C25D7A">
        <w:rPr>
          <w:i/>
        </w:rPr>
        <w:t xml:space="preserve">Chembiochem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7), 2491.</w:t>
      </w:r>
    </w:p>
    <w:p w14:paraId="19A45E3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0)</w:t>
      </w:r>
      <w:r w:rsidRPr="00C25D7A">
        <w:tab/>
        <w:t xml:space="preserve">Zhao, X.; van der Donk, W. A. Structural Characterization and Bioactivity Analysis of the Two-Component Lantibiotic Flv System from a Ruminant Bacterium. </w:t>
      </w:r>
      <w:r w:rsidRPr="00C25D7A">
        <w:rPr>
          <w:i/>
        </w:rPr>
        <w:t xml:space="preserve">Cell Chem B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23</w:t>
      </w:r>
      <w:r w:rsidRPr="00C25D7A">
        <w:t xml:space="preserve"> (2), 246.</w:t>
      </w:r>
    </w:p>
    <w:p w14:paraId="07B3A01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1)</w:t>
      </w:r>
      <w:r w:rsidRPr="00C25D7A">
        <w:tab/>
        <w:t xml:space="preserve">McBrien, K. D.; Berry, R. L.; Lowe, S. E.; Neddermann, K. M.; Bursuker, I.; Huang, S.; Klohr, S. E.; Leet, J. E. Rakicidins, new cytotoxic lipopeptides from Micromonospora sp. fermentation, isolation and characteriz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12), 1446.</w:t>
      </w:r>
    </w:p>
    <w:p w14:paraId="28BCDA8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2)</w:t>
      </w:r>
      <w:r w:rsidRPr="00C25D7A">
        <w:tab/>
        <w:t xml:space="preserve">Tsakos, M.; Clement, L. L.; Schaffert, E. S.; Olsen, F. N.; Rupiani, S.; Djurhuus, R.; Yu, W.; Jacobsen, K. M.; Villadsen, N. L.; Poulsen, T. B. Total Synthesis and Biological Evaluation of Rakicidin A and Discovery of a Simplified Bioactive Analogue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3), 1030.</w:t>
      </w:r>
    </w:p>
    <w:p w14:paraId="55685D8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3)</w:t>
      </w:r>
      <w:r w:rsidRPr="00C25D7A">
        <w:tab/>
        <w:t xml:space="preserve">Chang, F. Y.; Brady, S. F. Cloning and characterization of an environmental DNA-derived gene cluster that encodes the biosynthesis of the antitumor substance BE-54017. </w:t>
      </w:r>
      <w:r w:rsidRPr="00C25D7A">
        <w:rPr>
          <w:i/>
        </w:rPr>
        <w:t xml:space="preserve">J Am Chem Soc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33</w:t>
      </w:r>
      <w:r w:rsidRPr="00C25D7A">
        <w:t xml:space="preserve"> (26), 9996.</w:t>
      </w:r>
    </w:p>
    <w:p w14:paraId="3841A91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4)</w:t>
      </w:r>
      <w:r w:rsidRPr="00C25D7A">
        <w:tab/>
        <w:t xml:space="preserve">Williams, D. E.; Davies, J.; Patrick, B. O.; Bottriell, H.; Tarling, T.; Roberge, M.; Andersen, R. J. Cladoniamides A-G, tryptophan-derived alkaloids produced in culture by Streptomyces uncialis. </w:t>
      </w:r>
      <w:r w:rsidRPr="00C25D7A">
        <w:rPr>
          <w:i/>
        </w:rPr>
        <w:t xml:space="preserve">Org Lett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16), 3501.</w:t>
      </w:r>
    </w:p>
    <w:p w14:paraId="11F60CF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5)</w:t>
      </w:r>
      <w:r w:rsidRPr="00C25D7A">
        <w:tab/>
        <w:t xml:space="preserve">Chang, F. Y.; Ternei, M. A.; Calle, P. Y.; Brady, S. F. Discovery and synthetic refactoring of tryptophan dimer gene clusters from the environment. </w:t>
      </w:r>
      <w:r w:rsidRPr="00C25D7A">
        <w:rPr>
          <w:i/>
        </w:rPr>
        <w:t xml:space="preserve">J Am Chem Soc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35</w:t>
      </w:r>
      <w:r w:rsidRPr="00C25D7A">
        <w:t xml:space="preserve"> (47), 17906.</w:t>
      </w:r>
    </w:p>
    <w:p w14:paraId="692532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6)</w:t>
      </w:r>
      <w:r w:rsidRPr="00C25D7A">
        <w:tab/>
        <w:t xml:space="preserve">Montiel, D.; Kang, H. S.; Chang, F. Y.; Charlop-Powers, Z.; Brady, S. F. Yeast homologous recombination-based promoter engineering for the activation of silent natural product biosynthetic gene cluster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12</w:t>
      </w:r>
      <w:r w:rsidRPr="00C25D7A">
        <w:t xml:space="preserve"> (29), 8953.</w:t>
      </w:r>
    </w:p>
    <w:p w14:paraId="646F751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7)</w:t>
      </w:r>
      <w:r w:rsidRPr="00C25D7A">
        <w:tab/>
        <w:t xml:space="preserve">Ye, S.; Molloy, B.; Brana, A. F.; Zabala, D.; Olano, C.; Cortes, J.; Moris, F.; Salas, J. A.; Mendez, C. Identification by Genome Mining of a Type I Polyketide Gene Cluster from Streptomyces argillaceus Involved in the Biosynthesis of Pyridine and Piperidine Alkaloids Argimycins P. </w:t>
      </w:r>
      <w:r w:rsidRPr="00C25D7A">
        <w:rPr>
          <w:i/>
        </w:rPr>
        <w:t xml:space="preserve">Front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</w:t>
      </w:r>
      <w:r w:rsidRPr="00C25D7A">
        <w:t>, 194.</w:t>
      </w:r>
    </w:p>
    <w:p w14:paraId="7B541E7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278)</w:t>
      </w:r>
      <w:r w:rsidRPr="00C25D7A">
        <w:tab/>
        <w:t xml:space="preserve">Wells, J. S.; Trejo, W. H.; Principe, P. A.; Sykes, R. B. Obafluorin, a novel beta-lactone produced by Pseudomonas fluorescens. Taxonomy, fermentation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7), 802.</w:t>
      </w:r>
    </w:p>
    <w:p w14:paraId="6DB795A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79)</w:t>
      </w:r>
      <w:r w:rsidRPr="00C25D7A">
        <w:tab/>
        <w:t xml:space="preserve">Helaly, S. E.; Goodfellow, M.; Zinecker, H.; Imhoff, J. F.; Sussmuth, R. D.; Fiedler, H. P. Warkmycin, a novel angucycline antibiotic produced by Streptomyces sp. Acta 2930*. </w:t>
      </w:r>
      <w:r w:rsidRPr="00C25D7A">
        <w:rPr>
          <w:i/>
        </w:rPr>
        <w:t xml:space="preserve">J Antibiot (Tokyo)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11), 669.</w:t>
      </w:r>
    </w:p>
    <w:p w14:paraId="586E3CA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0)</w:t>
      </w:r>
      <w:r w:rsidRPr="00C25D7A">
        <w:tab/>
        <w:t xml:space="preserve">Pickens, L. B.; Tang, Y. Decoding and engineering tetracycline biosynthesis. </w:t>
      </w:r>
      <w:r w:rsidRPr="00C25D7A">
        <w:rPr>
          <w:i/>
        </w:rPr>
        <w:t xml:space="preserve">Metab Eng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2), 69.</w:t>
      </w:r>
    </w:p>
    <w:p w14:paraId="3807444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1)</w:t>
      </w:r>
      <w:r w:rsidRPr="00C25D7A">
        <w:tab/>
        <w:t xml:space="preserve">Tello-Aburto, R.; Hallada, L. P.; Niroula, D.; Rogelj, S. Total synthesis and absolute stereochemistry of the proteasome inhibitors cystargolides A and B. </w:t>
      </w:r>
      <w:r w:rsidRPr="00C25D7A">
        <w:rPr>
          <w:i/>
        </w:rPr>
        <w:t xml:space="preserve">Org Biomol Chem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40), 10127.</w:t>
      </w:r>
    </w:p>
    <w:p w14:paraId="23E5798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2)</w:t>
      </w:r>
      <w:r w:rsidRPr="00C25D7A">
        <w:tab/>
        <w:t xml:space="preserve">Yoshida, K.; Yamaguchi, K.; Mizuno, A.; Unno, Y.; Asai, A.; Sone, T.; Yokosawa, H.; Matsuda, A.; Arisawa, M.; Shuto, S. Three-dimensional structure-activity relationship study of belactosin A and its stereo- and regioisomers: development of potent proteasome inhibitors by a stereochemical diversity-oriented strategy. </w:t>
      </w:r>
      <w:r w:rsidRPr="00C25D7A">
        <w:rPr>
          <w:i/>
        </w:rPr>
        <w:t xml:space="preserve">Org Biomol 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9), 1868.</w:t>
      </w:r>
    </w:p>
    <w:p w14:paraId="512E3C4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3)</w:t>
      </w:r>
      <w:r w:rsidRPr="00C25D7A">
        <w:tab/>
        <w:t xml:space="preserve">Chen, D. Z.; Patel, D. V.; Hackbarth, C. J.; Wang, W.; Dreyer, G.; Young, D. C.; Margolis, P. S.; Wu, C.; Ni, Z. J.; Trias, J.et al. Actinonin, a naturally occurring antibacterial agent, is a potent deformylase inhibitor. </w:t>
      </w:r>
      <w:r w:rsidRPr="00C25D7A">
        <w:rPr>
          <w:i/>
        </w:rPr>
        <w:t xml:space="preserve">Biochemistry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6), 1256.</w:t>
      </w:r>
    </w:p>
    <w:p w14:paraId="11C7D10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4)</w:t>
      </w:r>
      <w:r w:rsidRPr="00C25D7A">
        <w:tab/>
        <w:t xml:space="preserve">Ogita, T.; Sato, A.; Enokita, R.; Suzuki, K.; Ishii, M.; Negishi, T.; Okazaki, T.; Tamaki, K.; Tanzawa, K. Matlystatins, new inhibitors of typeIV collagenases from Actinomadura atramentaria. I. Taxonomy, fermentation, isolation, and physico-chemical properties of matlystatin-group compounds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11), 1723.</w:t>
      </w:r>
    </w:p>
    <w:p w14:paraId="5D838B7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5)</w:t>
      </w:r>
      <w:r w:rsidRPr="00C25D7A">
        <w:tab/>
        <w:t xml:space="preserve">Ikemoto, T.; Katayama, T.; Shiraishi, A.; Haneishi, T. Aculeximycin, a new antibiotic from Streptosporangium albidum. II. Isolation, physicochemical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36</w:t>
      </w:r>
      <w:r w:rsidRPr="00C25D7A">
        <w:t xml:space="preserve"> (9), 1097.</w:t>
      </w:r>
    </w:p>
    <w:p w14:paraId="705BBCC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6)</w:t>
      </w:r>
      <w:r w:rsidRPr="00C25D7A">
        <w:tab/>
        <w:t xml:space="preserve">Vetcher, L.; Menzella, H. G.; Kudo, T.; Motoyama, T.; Katz, L. The antifungal polyketide ambruticin targets the HOG pathway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10), 3734.</w:t>
      </w:r>
    </w:p>
    <w:p w14:paraId="626894E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7)</w:t>
      </w:r>
      <w:r w:rsidRPr="00C25D7A">
        <w:tab/>
        <w:t xml:space="preserve">Kuhn, D. M.; George, T.; Chandra, J.; Mukherjee, P. K.; Ghannoum, M. A. Antifungal susceptibility of Candida biofilms: unique efficacy of amphotericin B lipid formulations and echinocandin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46</w:t>
      </w:r>
      <w:r w:rsidRPr="00C25D7A">
        <w:t xml:space="preserve"> (6), 1773.</w:t>
      </w:r>
    </w:p>
    <w:p w14:paraId="450E98D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8)</w:t>
      </w:r>
      <w:r w:rsidRPr="00C25D7A">
        <w:tab/>
        <w:t xml:space="preserve">Shelburne, C. E.; An, F. Y.; Dholpe, V.; Ramamoorthy, A.; Lopatin, D. E.; Lantz, M. S. The spectrum of antimicrobial activity of the bacteriocin subtilosin A. </w:t>
      </w:r>
      <w:r w:rsidRPr="00C25D7A">
        <w:rPr>
          <w:i/>
        </w:rPr>
        <w:t xml:space="preserve">J Antimicrob Chemother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2), 297.</w:t>
      </w:r>
    </w:p>
    <w:p w14:paraId="6B45EBE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89)</w:t>
      </w:r>
      <w:r w:rsidRPr="00C25D7A">
        <w:tab/>
        <w:t xml:space="preserve">Sakamoto, M.; Mutoh, Y.; Fukagawa, Y.; Ishikura, T.; Lein, J. Deepoxidation of 16-membered epoxyenone macrolide antibiotics. III. In vitro and in vivo evaluation of deepoxidation products of carbomycin A, deltamycin A1, 4"-phenylacetyldeltamycin, angolamycin and rosamicin. </w:t>
      </w:r>
      <w:r w:rsidRPr="00C25D7A">
        <w:rPr>
          <w:i/>
        </w:rPr>
        <w:t xml:space="preserve">J Antibiot (Tokyo)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2), 130.</w:t>
      </w:r>
    </w:p>
    <w:p w14:paraId="1DE7C61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0)</w:t>
      </w:r>
      <w:r w:rsidRPr="00C25D7A">
        <w:tab/>
        <w:t xml:space="preserve">Venghateri, J. B.; Gupta, T. K.; Verma, P. J.; Kunwar, A.; Panda, D. Ansamitocin P3 depolymerizes microtubules and induces apoptosis by binding to tubulin at the vinblastine site. </w:t>
      </w:r>
      <w:r w:rsidRPr="00C25D7A">
        <w:rPr>
          <w:i/>
        </w:rPr>
        <w:t xml:space="preserve">PLoS One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10), e75182.</w:t>
      </w:r>
    </w:p>
    <w:p w14:paraId="4777971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1)</w:t>
      </w:r>
      <w:r w:rsidRPr="00C25D7A">
        <w:tab/>
        <w:t xml:space="preserve">Oscariz, J. C.; Pisabarro, A. G. Characterization and mechanism of action of cerein 7, a bacteriocin produced by Bacillus cereus Bc7. </w:t>
      </w:r>
      <w:r w:rsidRPr="00C25D7A">
        <w:rPr>
          <w:i/>
        </w:rPr>
        <w:t xml:space="preserve">J Appl Microbiol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89</w:t>
      </w:r>
      <w:r w:rsidRPr="00C25D7A">
        <w:t xml:space="preserve"> (2), 361.</w:t>
      </w:r>
    </w:p>
    <w:p w14:paraId="0696620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2)</w:t>
      </w:r>
      <w:r w:rsidRPr="00C25D7A">
        <w:tab/>
        <w:t xml:space="preserve">Ivanovics, G.; Alfoldi, L.; Nagy, E. Mode of action of megacin. </w:t>
      </w:r>
      <w:r w:rsidRPr="00C25D7A">
        <w:rPr>
          <w:i/>
        </w:rPr>
        <w:t xml:space="preserve">J Gen Microbiol </w:t>
      </w:r>
      <w:r w:rsidRPr="00C25D7A">
        <w:rPr>
          <w:b/>
        </w:rPr>
        <w:t>1959,</w:t>
      </w:r>
      <w:r w:rsidRPr="00C25D7A">
        <w:t xml:space="preserve"> </w:t>
      </w:r>
      <w:r w:rsidRPr="00C25D7A">
        <w:rPr>
          <w:i/>
        </w:rPr>
        <w:t>21</w:t>
      </w:r>
      <w:r w:rsidRPr="00C25D7A">
        <w:t>, 51.</w:t>
      </w:r>
    </w:p>
    <w:p w14:paraId="45DD32D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3)</w:t>
      </w:r>
      <w:r w:rsidRPr="00C25D7A">
        <w:tab/>
        <w:t xml:space="preserve">Salomon, A. R.; Voehringer, D. W.; Herzenberg, L. A.; Khosla, C. Apoptolidin, a selective cytotoxic agent, is an inhibitor of F0F1-ATPase. </w:t>
      </w:r>
      <w:r w:rsidRPr="00C25D7A">
        <w:rPr>
          <w:i/>
        </w:rPr>
        <w:t xml:space="preserve">Chem Biol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1), 71.</w:t>
      </w:r>
    </w:p>
    <w:p w14:paraId="652CE6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4)</w:t>
      </w:r>
      <w:r w:rsidRPr="00C25D7A">
        <w:tab/>
        <w:t xml:space="preserve">Zhang, Y.; Luo, M.; Xu, W.; Yang, M.; Wang, B.; Gao, J.; Li, Y.; Tao, L. Avermectin Confers Its Cytotoxic Effects by Inducing DNA Damage and Mitochondria-Associated Apoptosis. </w:t>
      </w:r>
      <w:r w:rsidRPr="00C25D7A">
        <w:rPr>
          <w:i/>
        </w:rPr>
        <w:t xml:space="preserve">J Agric Food 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64</w:t>
      </w:r>
      <w:r w:rsidRPr="00C25D7A">
        <w:t xml:space="preserve"> (36), 6895.</w:t>
      </w:r>
    </w:p>
    <w:p w14:paraId="68ACE0F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295)</w:t>
      </w:r>
      <w:r w:rsidRPr="00C25D7A">
        <w:tab/>
        <w:t xml:space="preserve">Wu, Q.; Liang, J.; Lin, S.; Zhou, X.; Bai, L.; Deng, Z.; Wang, Z. Characterization of the biosynthesis gene cluster for the pyrrole polyether antibiotic calcimycin (A23187) in Streptomyces chartreusis NRRL 3882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3), 974.</w:t>
      </w:r>
    </w:p>
    <w:p w14:paraId="67FCB5A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6)</w:t>
      </w:r>
      <w:r w:rsidRPr="00C25D7A">
        <w:tab/>
        <w:t xml:space="preserve">Maiese, W. M.; Lechevalier, M. P.; Lechevalier, H. A.; Korshalla, J.; Kuck, N.; Fantini, A.; Wildey, M. J.; Thomas, J.; Greenstein, M. Calicheamicins, a novel family of antitumor antibiotics: taxonomy, fermentation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4), 558.</w:t>
      </w:r>
    </w:p>
    <w:p w14:paraId="3E16B49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7)</w:t>
      </w:r>
      <w:r w:rsidRPr="00C25D7A">
        <w:tab/>
        <w:t xml:space="preserve">Waksman, S. A.; Lechevalier, H. A.; Schaffner, C. P. Candicidin and other polyenic antifungal antibiotics. </w:t>
      </w:r>
      <w:r w:rsidRPr="00C25D7A">
        <w:rPr>
          <w:i/>
        </w:rPr>
        <w:t xml:space="preserve">Bull World Health Organ </w:t>
      </w:r>
      <w:r w:rsidRPr="00C25D7A">
        <w:rPr>
          <w:b/>
        </w:rPr>
        <w:t>1965,</w:t>
      </w:r>
      <w:r w:rsidRPr="00C25D7A">
        <w:t xml:space="preserve"> </w:t>
      </w:r>
      <w:r w:rsidRPr="00C25D7A">
        <w:rPr>
          <w:i/>
        </w:rPr>
        <w:t>33</w:t>
      </w:r>
      <w:r w:rsidRPr="00C25D7A">
        <w:t xml:space="preserve"> (2), 219.</w:t>
      </w:r>
    </w:p>
    <w:p w14:paraId="43B6856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8)</w:t>
      </w:r>
      <w:r w:rsidRPr="00C25D7A">
        <w:tab/>
        <w:t xml:space="preserve">Ward, S. L.; Hu, Z.; Schirmer, A.; Reid, R.; Revill, W. P.; Reeves, C. D.; Petrakovsky, O. V.; Dong, S. D.; Katz, L. Chalcomycin biosynthesis gene cluster from Streptomyces bikiniensis: novel features of an unusual ketolide produced through expression of the chm polyketide synthase in Streptomyces fradia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12), 4703.</w:t>
      </w:r>
    </w:p>
    <w:p w14:paraId="5D70E6A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299)</w:t>
      </w:r>
      <w:r w:rsidRPr="00C25D7A">
        <w:tab/>
        <w:t xml:space="preserve">Kataoka, T.; Shinohara, N.; Takayama, H.; Takaku, K.; Kondo, S.; Yonehara, S.; Nagai, K. Concanamycin A, a powerful tool for characterization and estimation of contribution of perforin- and Fas-based lytic pathways in cell-mediated cytotoxicity. </w:t>
      </w:r>
      <w:r w:rsidRPr="00C25D7A">
        <w:rPr>
          <w:i/>
        </w:rPr>
        <w:t xml:space="preserve">J Immunol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156</w:t>
      </w:r>
      <w:r w:rsidRPr="00C25D7A">
        <w:t xml:space="preserve"> (10), 3678.</w:t>
      </w:r>
    </w:p>
    <w:p w14:paraId="6D3BF04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0)</w:t>
      </w:r>
      <w:r w:rsidRPr="00C25D7A">
        <w:tab/>
        <w:t xml:space="preserve">Igarashi, M.; Tsuchida, T.; Kinoshita, N.; Kamijima, M.; Sawa, R.; Sawa, T.; Naganawa, H.; Hamada, M.; Takeuchi, T.; Yamazaki, K.et al. Cremimycin, a novel 19-membered macrocyclic lactam antibiotic, from Streptomyces sp. </w:t>
      </w:r>
      <w:r w:rsidRPr="00C25D7A">
        <w:rPr>
          <w:i/>
        </w:rPr>
        <w:t xml:space="preserve">J Antibiot (Tokyo)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2), 123.</w:t>
      </w:r>
    </w:p>
    <w:p w14:paraId="759F8C7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1)</w:t>
      </w:r>
      <w:r w:rsidRPr="00C25D7A">
        <w:tab/>
        <w:t xml:space="preserve">Banskota, A. H.; McAlpine, J. B.; Sorensen, D.; Aouidate, M.; Piraee, M.; Alarco, A. M.; Omura, S.; Shiomi, K.; Farnet, C. M.; Zazopoulos, E. Isolation and identification of three new 5-alkenyl-3,3(2H)-furanones from two streptomyces species using a genomic screening approach. </w:t>
      </w:r>
      <w:r w:rsidRPr="00C25D7A">
        <w:rPr>
          <w:i/>
        </w:rPr>
        <w:t xml:space="preserve">J Antibiot (Tokyo)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3), 168.</w:t>
      </w:r>
    </w:p>
    <w:p w14:paraId="3CD0274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2)</w:t>
      </w:r>
      <w:r w:rsidRPr="00C25D7A">
        <w:tab/>
        <w:t xml:space="preserve">Koller, W.; Trail, F.; Parker, D. M. Ebelactones inhibit cutinases produced by fungal plant pathogens. </w:t>
      </w:r>
      <w:r w:rsidRPr="00C25D7A">
        <w:rPr>
          <w:i/>
        </w:rPr>
        <w:t xml:space="preserve">J Antibiot (Tokyo)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6), 734.</w:t>
      </w:r>
    </w:p>
    <w:p w14:paraId="0EB7404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3)</w:t>
      </w:r>
      <w:r w:rsidRPr="00C25D7A">
        <w:tab/>
        <w:t xml:space="preserve">Zhao, X.; Fang, Y.; Yang, Y.; Qin, Y.; Wu, P.; Wang, T.; Lai, H.; Meng, L.; Wang, D.; Zheng, Z.et al. Elaiophylin, a novel autophagy inhibitor, exerts antitumor activity as a single agent in ovarian cancer cells. </w:t>
      </w:r>
      <w:r w:rsidRPr="00C25D7A">
        <w:rPr>
          <w:i/>
        </w:rPr>
        <w:t xml:space="preserve">Autophagy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10), 1849.</w:t>
      </w:r>
    </w:p>
    <w:p w14:paraId="6D11E13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4)</w:t>
      </w:r>
      <w:r w:rsidRPr="00C25D7A">
        <w:tab/>
        <w:t xml:space="preserve">Yadav, J. S.; Das, S. K.; Sabitha, G. Stereoselective total synthesis of FD-891. </w:t>
      </w:r>
      <w:r w:rsidRPr="00C25D7A">
        <w:rPr>
          <w:i/>
        </w:rPr>
        <w:t xml:space="preserve">J Org Chem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7</w:t>
      </w:r>
      <w:r w:rsidRPr="00C25D7A">
        <w:t xml:space="preserve"> (24), 11109.</w:t>
      </w:r>
    </w:p>
    <w:p w14:paraId="26C5314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5)</w:t>
      </w:r>
      <w:r w:rsidRPr="00C25D7A">
        <w:tab/>
        <w:t xml:space="preserve">Schlosser, E.; Gottlieb, D. Mode of hemolytic action of the antifungal polyene antibiotic filipin. </w:t>
      </w:r>
      <w:r w:rsidRPr="00C25D7A">
        <w:rPr>
          <w:i/>
        </w:rPr>
        <w:t xml:space="preserve">Z Naturforsch B </w:t>
      </w:r>
      <w:r w:rsidRPr="00C25D7A">
        <w:rPr>
          <w:b/>
        </w:rPr>
        <w:t>1966,</w:t>
      </w:r>
      <w:r w:rsidRPr="00C25D7A">
        <w:t xml:space="preserve"> </w:t>
      </w:r>
      <w:r w:rsidRPr="00C25D7A">
        <w:rPr>
          <w:i/>
        </w:rPr>
        <w:t>21</w:t>
      </w:r>
      <w:r w:rsidRPr="00C25D7A">
        <w:t xml:space="preserve"> (1), 74.</w:t>
      </w:r>
    </w:p>
    <w:p w14:paraId="4973E61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6)</w:t>
      </w:r>
      <w:r w:rsidRPr="00C25D7A">
        <w:tab/>
        <w:t xml:space="preserve">Walsh, A. H.; Cheng, A.; Honkanen, R. E. Fostriecin, an antitumor antibiotic with inhibitory activity against serine/threonine protein phosphatases types 1 (PP1) and 2A (PP2A), is highly selective for PP2A. </w:t>
      </w:r>
      <w:r w:rsidRPr="00C25D7A">
        <w:rPr>
          <w:i/>
        </w:rPr>
        <w:t xml:space="preserve">FEBS Lett </w:t>
      </w:r>
      <w:r w:rsidRPr="00C25D7A">
        <w:rPr>
          <w:b/>
        </w:rPr>
        <w:t>1997,</w:t>
      </w:r>
      <w:r w:rsidRPr="00C25D7A">
        <w:t xml:space="preserve"> </w:t>
      </w:r>
      <w:r w:rsidRPr="00C25D7A">
        <w:rPr>
          <w:i/>
        </w:rPr>
        <w:t>416</w:t>
      </w:r>
      <w:r w:rsidRPr="00C25D7A">
        <w:t xml:space="preserve"> (3), 230.</w:t>
      </w:r>
    </w:p>
    <w:p w14:paraId="6203B03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7)</w:t>
      </w:r>
      <w:r w:rsidRPr="00C25D7A">
        <w:tab/>
        <w:t xml:space="preserve">Cardenas, M. E.; Cruz, M. C.; Del Poeta, M.; Chung, N.; Perfect, J. R.; Heitman, J. Antifungal activities of antineoplastic agents: Saccharomyces cerevisiae as a model system to study drug action. </w:t>
      </w:r>
      <w:r w:rsidRPr="00C25D7A">
        <w:rPr>
          <w:i/>
        </w:rPr>
        <w:t xml:space="preserve">Clin Microbiol Rev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4), 583.</w:t>
      </w:r>
    </w:p>
    <w:p w14:paraId="0C75ADF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8)</w:t>
      </w:r>
      <w:r w:rsidRPr="00C25D7A">
        <w:tab/>
        <w:t xml:space="preserve">Sasse, F.; Steinmetz, H.; Hofle, G.; Reichenbach, H. Gephyronic acid, a novel inhibitor of eukaryotic protein synthesis from Archangium gephyra (myxobacteria). Production, isolation, physico-chemical and biological properties, and mechanism of ac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1), 21.</w:t>
      </w:r>
    </w:p>
    <w:p w14:paraId="71054A2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09)</w:t>
      </w:r>
      <w:r w:rsidRPr="00C25D7A">
        <w:tab/>
        <w:t xml:space="preserve">Okabe, M.; Uehara, Y.; Noshima, T.; Itaya, T.; Kunieda, Y.; Kurosawa, M. In vivo antitumor activity of herbimycin A, a tyrosine kinase inhibitor, targeted against BCR/ABL oncoprotein in mice bearing BCR/ABL-transfected cells. </w:t>
      </w:r>
      <w:r w:rsidRPr="00C25D7A">
        <w:rPr>
          <w:i/>
        </w:rPr>
        <w:t xml:space="preserve">Leuk Res </w:t>
      </w:r>
      <w:r w:rsidRPr="00C25D7A">
        <w:rPr>
          <w:b/>
        </w:rPr>
        <w:t>1994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11), 867.</w:t>
      </w:r>
    </w:p>
    <w:p w14:paraId="6EED075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0)</w:t>
      </w:r>
      <w:r w:rsidRPr="00C25D7A">
        <w:tab/>
        <w:t xml:space="preserve">Cai, P.; Kong, F.; Ruppen, M. E.; Glasier, G.; Carter, G. T. Hygrocins a and B, naphthoquinone macrolides from Streptomyces hygroscopicus. </w:t>
      </w:r>
      <w:r w:rsidRPr="00C25D7A">
        <w:rPr>
          <w:i/>
        </w:rPr>
        <w:t xml:space="preserve">J Nat Prod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68</w:t>
      </w:r>
      <w:r w:rsidRPr="00C25D7A">
        <w:t xml:space="preserve"> (12), 1736.</w:t>
      </w:r>
    </w:p>
    <w:p w14:paraId="19D6079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311)</w:t>
      </w:r>
      <w:r w:rsidRPr="00C25D7A">
        <w:tab/>
        <w:t xml:space="preserve">Futamura, Y.; Sawa, R.; Umezawa, Y.; Igarashi, M.; Nakamura, H.; Hasegawa, K.; Yamasaki, M.; Tashiro, E.; Takahashi, Y.; Akamatsu, Y.et al. Discovery of incednine as a potent modulator of the anti-apoptotic function of Bcl-xL from microbial origin. </w:t>
      </w:r>
      <w:r w:rsidRPr="00C25D7A">
        <w:rPr>
          <w:i/>
        </w:rPr>
        <w:t xml:space="preserve">J Am Chem Soc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30</w:t>
      </w:r>
      <w:r w:rsidRPr="00C25D7A">
        <w:t xml:space="preserve"> (6), 1822.</w:t>
      </w:r>
    </w:p>
    <w:p w14:paraId="2D535D0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2)</w:t>
      </w:r>
      <w:r w:rsidRPr="00C25D7A">
        <w:tab/>
        <w:t xml:space="preserve">Larsen, S. H.; Boeck, L. D.; Mertz, F. P.; Paschal, J. W.; Occolowitz, J. L. 16-Deethylindanomycin (A83094A), a novel pyrrole-ether antibiotic produced by a strain of Streptomyces setonii. Taxonomy, fermentation, isolation and characteriz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9), 1170.</w:t>
      </w:r>
    </w:p>
    <w:p w14:paraId="7A7838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3)</w:t>
      </w:r>
      <w:r w:rsidRPr="00C25D7A">
        <w:tab/>
        <w:t xml:space="preserve">Gerth, K.; Washausen, P.; Hofle, G.; Irschik, H.; Reichenbach, H. The jerangolids: A family of new antifungal compounds from Sorangium cellulosum (Myxobacteria). Production, physico-chemical and biological properties of jerangolid A. </w:t>
      </w:r>
      <w:r w:rsidRPr="00C25D7A">
        <w:rPr>
          <w:i/>
        </w:rPr>
        <w:t xml:space="preserve">J Antibiot (Tokyo)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1), 71.</w:t>
      </w:r>
    </w:p>
    <w:p w14:paraId="15AA830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4)</w:t>
      </w:r>
      <w:r w:rsidRPr="00C25D7A">
        <w:tab/>
        <w:t xml:space="preserve">Waitz, J. A.; Horan, A. C.; Kalyanpur, M.; Lee, B. K.; Loebenberg, D.; Marquez, J. A.; Miller, G.; Patel, M. G. Kijanimicin (Sch 25663), a novel antibiotic produced by Actinomadura kijaniata SCC 1256. Fermentation, isolation, characterization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1,</w:t>
      </w:r>
      <w:r w:rsidRPr="00C25D7A">
        <w:t xml:space="preserve"> </w:t>
      </w:r>
      <w:r w:rsidRPr="00C25D7A">
        <w:rPr>
          <w:i/>
        </w:rPr>
        <w:t>34</w:t>
      </w:r>
      <w:r w:rsidRPr="00C25D7A">
        <w:t xml:space="preserve"> (9), 1101.</w:t>
      </w:r>
    </w:p>
    <w:p w14:paraId="181F1AC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5)</w:t>
      </w:r>
      <w:r w:rsidRPr="00C25D7A">
        <w:tab/>
        <w:t xml:space="preserve">Kitame, F.; Utsushikawa, K.; Koama, T.; Saito, T.; Kikuchi, M. Laidlomycin, a new antimycoplasmal polyether antibiotic. </w:t>
      </w:r>
      <w:r w:rsidRPr="00C25D7A">
        <w:rPr>
          <w:i/>
        </w:rPr>
        <w:t xml:space="preserve">J Antibiot (Tokyo) </w:t>
      </w:r>
      <w:r w:rsidRPr="00C25D7A">
        <w:rPr>
          <w:b/>
        </w:rPr>
        <w:t>1974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11), 884.</w:t>
      </w:r>
    </w:p>
    <w:p w14:paraId="46122ED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6)</w:t>
      </w:r>
      <w:r w:rsidRPr="00C25D7A">
        <w:tab/>
        <w:t xml:space="preserve">Belousoff, M. J.; Shapira, T.; Bashan, A.; Zimmerman, E.; Rozenberg, H.; Arakawa, K.; Kinashi, H.; Yonath, A. Crystal structure of the synergistic antibiotic pair, lankamycin and lankacidin, in complex with the large ribosomal subunit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08</w:t>
      </w:r>
      <w:r w:rsidRPr="00C25D7A">
        <w:t xml:space="preserve"> (7), 2717.</w:t>
      </w:r>
    </w:p>
    <w:p w14:paraId="16D409B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7)</w:t>
      </w:r>
      <w:r w:rsidRPr="00C25D7A">
        <w:tab/>
        <w:t xml:space="preserve">Ayoub, A. T.; Abou El-Magd, R. M.; Xiao, J.; Lewis, C. W.; Tilli, T. M.; Arakawa, K.; Nindita, Y.; Chan, G.; Sun, L.; Glover, M.et al. Antitumor Activity of Lankacidin Group Antibiotics Is Due to Microtubule Stabilization via a Paclitaxel-like Mechanism. </w:t>
      </w:r>
      <w:r w:rsidRPr="00C25D7A">
        <w:rPr>
          <w:i/>
        </w:rPr>
        <w:t xml:space="preserve">J Med 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20), 9532.</w:t>
      </w:r>
    </w:p>
    <w:p w14:paraId="28A1985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8)</w:t>
      </w:r>
      <w:r w:rsidRPr="00C25D7A">
        <w:tab/>
        <w:t xml:space="preserve">Hickey, E. E.; Wong, H. S.; Khazandi, M.; Ogunniyi, A. D.; Petrovski, K. R.; Garg, S.; Page, S. W.; O'Handley, R.; Trott, D. J. Repurposing Ionophores as novel antimicrobial agents for the treatment of bovine mastitis caused by Gram-positive pathogens. </w:t>
      </w:r>
      <w:r w:rsidRPr="00C25D7A">
        <w:rPr>
          <w:i/>
        </w:rPr>
        <w:t xml:space="preserve">J Vet Pharmacol Ther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5), 746.</w:t>
      </w:r>
    </w:p>
    <w:p w14:paraId="1238357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19)</w:t>
      </w:r>
      <w:r w:rsidRPr="00C25D7A">
        <w:tab/>
        <w:t xml:space="preserve">Salem, S. M.; Kancharla, P.; Florova, G.; Gupta, S.; Lu, W.; Reynolds, K. A. Elucidation of final steps of the marineosins biosynthetic pathway through identification and characterization of the corresponding gene cluster. </w:t>
      </w:r>
      <w:r w:rsidRPr="00C25D7A">
        <w:rPr>
          <w:i/>
        </w:rPr>
        <w:t xml:space="preserve">J Am Chem Soc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36</w:t>
      </w:r>
      <w:r w:rsidRPr="00C25D7A">
        <w:t xml:space="preserve"> (12), 4565.</w:t>
      </w:r>
    </w:p>
    <w:p w14:paraId="7F7D8A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0)</w:t>
      </w:r>
      <w:r w:rsidRPr="00C25D7A">
        <w:tab/>
        <w:t xml:space="preserve">Waitz, J. A.; Drube, C. G.; Moss, E. L., Jr.; Weinstein, M. J. Biological studies with rosamicin, a new Micromonospora-produced macrolide antibiotic. </w:t>
      </w:r>
      <w:r w:rsidRPr="00C25D7A">
        <w:rPr>
          <w:i/>
        </w:rPr>
        <w:t xml:space="preserve">J Antibiot (Tokyo) </w:t>
      </w:r>
      <w:r w:rsidRPr="00C25D7A">
        <w:rPr>
          <w:b/>
        </w:rPr>
        <w:t>1972,</w:t>
      </w:r>
      <w:r w:rsidRPr="00C25D7A">
        <w:t xml:space="preserve"> </w:t>
      </w:r>
      <w:r w:rsidRPr="00C25D7A">
        <w:rPr>
          <w:i/>
        </w:rPr>
        <w:t>25</w:t>
      </w:r>
      <w:r w:rsidRPr="00C25D7A">
        <w:t xml:space="preserve"> (11), 647.</w:t>
      </w:r>
    </w:p>
    <w:p w14:paraId="4E05DBD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1)</w:t>
      </w:r>
      <w:r w:rsidRPr="00C25D7A">
        <w:tab/>
        <w:t xml:space="preserve">Neu, H. C. In vitro activity of midecamycin, a new macrolide antibiotic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24</w:t>
      </w:r>
      <w:r w:rsidRPr="00C25D7A">
        <w:t xml:space="preserve"> (3), 443.</w:t>
      </w:r>
    </w:p>
    <w:p w14:paraId="47B198E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2)</w:t>
      </w:r>
      <w:r w:rsidRPr="00C25D7A">
        <w:tab/>
        <w:t xml:space="preserve">Aowicki, D.; Huczynski, A. Structure and antimicrobial properties of monensin A and its derivatives: summary of the achievements. </w:t>
      </w:r>
      <w:r w:rsidRPr="00C25D7A">
        <w:rPr>
          <w:i/>
        </w:rPr>
        <w:t xml:space="preserve">Biomed Res Int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2013</w:t>
      </w:r>
      <w:r w:rsidRPr="00C25D7A">
        <w:t>, 742149.</w:t>
      </w:r>
    </w:p>
    <w:p w14:paraId="5993756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3)</w:t>
      </w:r>
      <w:r w:rsidRPr="00C25D7A">
        <w:tab/>
        <w:t xml:space="preserve">Anzai, Y.; Saito, N.; Tanaka, M.; Kinoshita, K.; Koyama, Y.; Kato, F. Organization of the biosynthetic gene cluster for the polyketide macrolide mycinamicin in Micromonospora griseorubida. </w:t>
      </w:r>
      <w:r w:rsidRPr="00C25D7A">
        <w:rPr>
          <w:i/>
        </w:rPr>
        <w:t xml:space="preserve">FEMS Microbiol Lett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218</w:t>
      </w:r>
      <w:r w:rsidRPr="00C25D7A">
        <w:t xml:space="preserve"> (1), 135.</w:t>
      </w:r>
    </w:p>
    <w:p w14:paraId="51844F8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4)</w:t>
      </w:r>
      <w:r w:rsidRPr="00C25D7A">
        <w:tab/>
        <w:t xml:space="preserve">Hong, H.; Demangel, C.; Pidot, S. J.; Leadlay, P. F.; Stinear, T. Mycolactones: immunosuppressive and cytotoxic polyketides produced by aquatic mycobacteria. </w:t>
      </w:r>
      <w:r w:rsidRPr="00C25D7A">
        <w:rPr>
          <w:i/>
        </w:rPr>
        <w:t xml:space="preserve">Nat Prod Rep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25</w:t>
      </w:r>
      <w:r w:rsidRPr="00C25D7A">
        <w:t xml:space="preserve"> (3), 447.</w:t>
      </w:r>
    </w:p>
    <w:p w14:paraId="7D8CA2A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5)</w:t>
      </w:r>
      <w:r w:rsidRPr="00C25D7A">
        <w:tab/>
        <w:t xml:space="preserve">Rausch, K.; Hackett, B. A.; Weinbren, N. L.; Reeder, S. M.; Sadovsky, Y.; Hunter, C. A.; Schultz, D. C.; Coyne, C. B.; Cherry, S. Screening Bioactives Reveals Nanchangmycin as a Broad Spectrum Antiviral Active against Zika Virus. </w:t>
      </w:r>
      <w:r w:rsidRPr="00C25D7A">
        <w:rPr>
          <w:i/>
        </w:rPr>
        <w:t xml:space="preserve">Cell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3), 804.</w:t>
      </w:r>
    </w:p>
    <w:p w14:paraId="3698EB8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6)</w:t>
      </w:r>
      <w:r w:rsidRPr="00C25D7A">
        <w:tab/>
        <w:t xml:space="preserve">Brothers, A. M.; Wyatt, R. D. The antifungal activity of natamycin toward molds isolated from commercially manufactured poultry feed. </w:t>
      </w:r>
      <w:r w:rsidRPr="00C25D7A">
        <w:rPr>
          <w:i/>
        </w:rPr>
        <w:t xml:space="preserve">Avian Dis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3), 490.</w:t>
      </w:r>
    </w:p>
    <w:p w14:paraId="695E449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7)</w:t>
      </w:r>
      <w:r w:rsidRPr="00C25D7A">
        <w:tab/>
        <w:t xml:space="preserve">Fang, K.; Schlingmann, G.; Enos, A.; Carter, G. T. New biotransformation products of nemadectins. </w:t>
      </w:r>
      <w:r w:rsidRPr="00C25D7A">
        <w:rPr>
          <w:i/>
        </w:rPr>
        <w:t xml:space="preserve">J Antibiot (Tokyo)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10), 805.</w:t>
      </w:r>
    </w:p>
    <w:p w14:paraId="5965C1C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8)</w:t>
      </w:r>
      <w:r w:rsidRPr="00C25D7A">
        <w:tab/>
        <w:t xml:space="preserve">Otsuka, M.; Ichinose, K.; Fujii, I.; Ebizuka, Y. Cloning, sequencing, and functional analysis of an iterative type I polyketide synthase gene cluster for biosynthesis of the antitumor chlorinated </w:t>
      </w:r>
      <w:r w:rsidRPr="00C25D7A">
        <w:lastRenderedPageBreak/>
        <w:t xml:space="preserve">polyenone neocarzilin in "Streptomyces carzinostaticus"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9), 3468.</w:t>
      </w:r>
    </w:p>
    <w:p w14:paraId="1712C46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29)</w:t>
      </w:r>
      <w:r w:rsidRPr="00C25D7A">
        <w:tab/>
        <w:t xml:space="preserve">Rakhit, S.; Singh, K. Structure activity relationship in sixteen membered macrolide antibiotics. </w:t>
      </w:r>
      <w:r w:rsidRPr="00C25D7A">
        <w:rPr>
          <w:i/>
        </w:rPr>
        <w:t xml:space="preserve">J Antibiot (Tokyo) </w:t>
      </w:r>
      <w:r w:rsidRPr="00C25D7A">
        <w:rPr>
          <w:b/>
        </w:rPr>
        <w:t>1974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3), 221.</w:t>
      </w:r>
    </w:p>
    <w:p w14:paraId="007DA33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0)</w:t>
      </w:r>
      <w:r w:rsidRPr="00C25D7A">
        <w:tab/>
        <w:t xml:space="preserve">Serhan, G.; Stack, C. M.; Perrone, G. G.; Morton, C. O. The polyene antifungals, amphotericin B and nystatin, cause cell death in Saccharomyces cerevisiae by a distinct mechanism to amphibian-derived antimicrobial peptides. </w:t>
      </w:r>
      <w:r w:rsidRPr="00C25D7A">
        <w:rPr>
          <w:i/>
        </w:rPr>
        <w:t xml:space="preserve">Ann Clin Microbiol Antimicrob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3</w:t>
      </w:r>
      <w:r w:rsidRPr="00C25D7A">
        <w:t>, 18.</w:t>
      </w:r>
    </w:p>
    <w:p w14:paraId="6AFB59F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1)</w:t>
      </w:r>
      <w:r w:rsidRPr="00C25D7A">
        <w:tab/>
        <w:t xml:space="preserve">Kobayashi, K.; Nishino, C.; Ohya, J.; Sato, S.; Mikawa, T.; Shiobara, Y.; Kodama, M.; Nishimoto, N. Oligomycin E, a new antitumor antibiotic produced by Streptomyces sp. MCI-2225. </w:t>
      </w:r>
      <w:r w:rsidRPr="00C25D7A">
        <w:rPr>
          <w:i/>
        </w:rPr>
        <w:t xml:space="preserve">J Antibiot (Tokyo) </w:t>
      </w:r>
      <w:r w:rsidRPr="00C25D7A">
        <w:rPr>
          <w:b/>
        </w:rPr>
        <w:t>1987,</w:t>
      </w:r>
      <w:r w:rsidRPr="00C25D7A">
        <w:t xml:space="preserve"> </w:t>
      </w:r>
      <w:r w:rsidRPr="00C25D7A">
        <w:rPr>
          <w:i/>
        </w:rPr>
        <w:t>40</w:t>
      </w:r>
      <w:r w:rsidRPr="00C25D7A">
        <w:t xml:space="preserve"> (7), 1053.</w:t>
      </w:r>
    </w:p>
    <w:p w14:paraId="19AD2AC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2)</w:t>
      </w:r>
      <w:r w:rsidRPr="00C25D7A">
        <w:tab/>
        <w:t xml:space="preserve">Choudhuri, S. D.; Ayers, S.; Soine, W. H.; Reynolds, K. A. A pH-stability study of phoslactomycin B and analysis of the acid and base degradation products. </w:t>
      </w:r>
      <w:r w:rsidRPr="00C25D7A">
        <w:rPr>
          <w:i/>
        </w:rPr>
        <w:t xml:space="preserve">J Antibiot (Tokyo)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58</w:t>
      </w:r>
      <w:r w:rsidRPr="00C25D7A">
        <w:t xml:space="preserve"> (9), 573.</w:t>
      </w:r>
    </w:p>
    <w:p w14:paraId="39C40FC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3)</w:t>
      </w:r>
      <w:r w:rsidRPr="00C25D7A">
        <w:tab/>
        <w:t xml:space="preserve">Struyk, A. P.; Hoette, I.; Drost, G.; Waisvisz, J. M.; Van Eek, T.; Hoogerheide, J. C. Pimaricin, a new antifungal antibiotic. </w:t>
      </w:r>
      <w:r w:rsidRPr="00C25D7A">
        <w:rPr>
          <w:i/>
        </w:rPr>
        <w:t xml:space="preserve">Antibiot Annu </w:t>
      </w:r>
      <w:r w:rsidRPr="00C25D7A">
        <w:rPr>
          <w:b/>
        </w:rPr>
        <w:t>1957,</w:t>
      </w:r>
      <w:r w:rsidRPr="00C25D7A">
        <w:t xml:space="preserve"> </w:t>
      </w:r>
      <w:r w:rsidRPr="00C25D7A">
        <w:rPr>
          <w:i/>
        </w:rPr>
        <w:t>5</w:t>
      </w:r>
      <w:r w:rsidRPr="00C25D7A">
        <w:t>, 878.</w:t>
      </w:r>
    </w:p>
    <w:p w14:paraId="50F8453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4)</w:t>
      </w:r>
      <w:r w:rsidRPr="00C25D7A">
        <w:tab/>
        <w:t xml:space="preserve">Sato, M.; Muguruma, N.; Nakagawa, T.; Okamoto, K.; Kimura, T.; Kitamura, S.; Yano, H.; Sannomiya, K.; Goji, T.; Miyamoto, H.et al. High antitumor activity of pladienolide B and its derivative in gastric cancer. </w:t>
      </w:r>
      <w:r w:rsidRPr="00C25D7A">
        <w:rPr>
          <w:i/>
        </w:rPr>
        <w:t xml:space="preserve">Cancer Sci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05</w:t>
      </w:r>
      <w:r w:rsidRPr="00C25D7A">
        <w:t xml:space="preserve"> (1), 110.</w:t>
      </w:r>
    </w:p>
    <w:p w14:paraId="00AA9D3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5)</w:t>
      </w:r>
      <w:r w:rsidRPr="00C25D7A">
        <w:tab/>
        <w:t xml:space="preserve">Nowak-Thompson, B.; Chaney, N.; Wing, J. S.; Gould, S. J.; Loper, J. E. Characterization of the pyoluteorin biosynthetic gene cluster of Pseudomonas fluorescens Pf-5. </w:t>
      </w:r>
      <w:r w:rsidRPr="00C25D7A">
        <w:rPr>
          <w:i/>
        </w:rPr>
        <w:t xml:space="preserve">J Bacteriol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181</w:t>
      </w:r>
      <w:r w:rsidRPr="00C25D7A">
        <w:t xml:space="preserve"> (7), 2166.</w:t>
      </w:r>
    </w:p>
    <w:p w14:paraId="3836C3B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6)</w:t>
      </w:r>
      <w:r w:rsidRPr="00C25D7A">
        <w:tab/>
        <w:t xml:space="preserve">Cascioferro, S.; Raimondi, M. V.; Cusimano, M. G.; Raffa, D.; Maggio, B.; Daidone, G.; Schillaci, D. Pharmaceutical Potential of Synthetic and Natural Pyrrolomycins. </w:t>
      </w:r>
      <w:r w:rsidRPr="00C25D7A">
        <w:rPr>
          <w:i/>
        </w:rPr>
        <w:t xml:space="preserve">Molecule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0</w:t>
      </w:r>
      <w:r w:rsidRPr="00C25D7A">
        <w:t xml:space="preserve"> (12), 21658.</w:t>
      </w:r>
    </w:p>
    <w:p w14:paraId="1A0177C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7)</w:t>
      </w:r>
      <w:r w:rsidRPr="00C25D7A">
        <w:tab/>
        <w:t xml:space="preserve">Tsunakawa, M.; Tenmyo, O.; Tomita, K.; Naruse, N.; Kotake, C.; Miyaki, T.; Konishi, M.; Oki, T. Quartromicin, a complex of novel antiviral antibiotics. I. Production, isolation, physico-chemical properties and antivir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2), 180.</w:t>
      </w:r>
    </w:p>
    <w:p w14:paraId="310A285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8)</w:t>
      </w:r>
      <w:r w:rsidRPr="00C25D7A">
        <w:tab/>
        <w:t xml:space="preserve">Lyu, A.; Liu, H.; Che, H.; Yang, L.; Zhang, J.; Wu, M.; Chen, W.; Li, G. Reveromycins A and B from Streptomyces sp. 3-10: Antifungal Activity against Plant Pathogenic Fungi In vitro and in a Strawberry Food Model System. </w:t>
      </w:r>
      <w:r w:rsidRPr="00C25D7A">
        <w:rPr>
          <w:i/>
        </w:rPr>
        <w:t xml:space="preserve">Front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</w:t>
      </w:r>
      <w:r w:rsidRPr="00C25D7A">
        <w:t>, 550.</w:t>
      </w:r>
    </w:p>
    <w:p w14:paraId="5F2BD4C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39)</w:t>
      </w:r>
      <w:r w:rsidRPr="00C25D7A">
        <w:tab/>
        <w:t xml:space="preserve">Thornsberry, C.; Hill, B. C.; Swenson, J. M.; McDougal, L. K. Rifampin: spectrum of antibacterial activity. </w:t>
      </w:r>
      <w:r w:rsidRPr="00C25D7A">
        <w:rPr>
          <w:i/>
        </w:rPr>
        <w:t xml:space="preserve">Rev Infect Dis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5 Suppl 3</w:t>
      </w:r>
      <w:r w:rsidRPr="00C25D7A">
        <w:t>, S412.</w:t>
      </w:r>
    </w:p>
    <w:p w14:paraId="1650740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0)</w:t>
      </w:r>
      <w:r w:rsidRPr="00C25D7A">
        <w:tab/>
        <w:t xml:space="preserve">Drapeau, C. M.; Grilli, E.; Petrosillo, N. Rifampicin combined regimens for gram-negative infections: data from the literature. </w:t>
      </w:r>
      <w:r w:rsidRPr="00C25D7A">
        <w:rPr>
          <w:i/>
        </w:rPr>
        <w:t xml:space="preserve">Int J Antimicrob Agents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35</w:t>
      </w:r>
      <w:r w:rsidRPr="00C25D7A">
        <w:t xml:space="preserve"> (1), 39.</w:t>
      </w:r>
    </w:p>
    <w:p w14:paraId="2DD6744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1)</w:t>
      </w:r>
      <w:r w:rsidRPr="00C25D7A">
        <w:tab/>
        <w:t xml:space="preserve">Jeon, B. J.; Kim, J. D.; Han, J. W.; Kim, B. S. Antifungal activity of rimocidin and a new rimocidin derivative BU16 produced by Streptomyces mauvecolor BU16 and their effects on pepper anthracnose. </w:t>
      </w:r>
      <w:r w:rsidRPr="00C25D7A">
        <w:rPr>
          <w:i/>
        </w:rPr>
        <w:t xml:space="preserve">J Appl Microb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20</w:t>
      </w:r>
      <w:r w:rsidRPr="00C25D7A">
        <w:t xml:space="preserve"> (5), 1219.</w:t>
      </w:r>
    </w:p>
    <w:p w14:paraId="265E09D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2)</w:t>
      </w:r>
      <w:r w:rsidRPr="00C25D7A">
        <w:tab/>
        <w:t xml:space="preserve">Sun, Y.; Hahn, F.; Demydchuk, Y.; Chettle, J.; Tosin, M.; Osada, H.; Leadlay, P. F. In vitro reconstruction of tetronate RK-682 biosynthesis. </w:t>
      </w:r>
      <w:r w:rsidRPr="00C25D7A">
        <w:rPr>
          <w:i/>
        </w:rPr>
        <w:t xml:space="preserve">Nat Chem 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2), 99.</w:t>
      </w:r>
    </w:p>
    <w:p w14:paraId="5030F2F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3)</w:t>
      </w:r>
      <w:r w:rsidRPr="00C25D7A">
        <w:tab/>
        <w:t xml:space="preserve">Hamaguchi, T.; Sudo, T.; Osada, H. RK-682, a potent inhibitor of tyrosine phosphatase, arrested the mammalian cell cycle progression at G1phase. </w:t>
      </w:r>
      <w:r w:rsidRPr="00C25D7A">
        <w:rPr>
          <w:i/>
        </w:rPr>
        <w:t xml:space="preserve">FEBS Lett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372</w:t>
      </w:r>
      <w:r w:rsidRPr="00C25D7A">
        <w:t xml:space="preserve"> (1), 54.</w:t>
      </w:r>
    </w:p>
    <w:p w14:paraId="05FF696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4)</w:t>
      </w:r>
      <w:r w:rsidRPr="00C25D7A">
        <w:tab/>
        <w:t xml:space="preserve">Hoeksema, H.; Lewis, C.; Mizsak, S. A.; Shiley, J. A.; Wait, D. R.; Whaley, H. A.; Zurenko, G. E. The isolation and characterization of rubradirin B. </w:t>
      </w:r>
      <w:r w:rsidRPr="00C25D7A">
        <w:rPr>
          <w:i/>
        </w:rPr>
        <w:t xml:space="preserve">J Antibiot (Tokyo) </w:t>
      </w:r>
      <w:r w:rsidRPr="00C25D7A">
        <w:rPr>
          <w:b/>
        </w:rPr>
        <w:t>1978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10), 945.</w:t>
      </w:r>
    </w:p>
    <w:p w14:paraId="558B7A3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5)</w:t>
      </w:r>
      <w:r w:rsidRPr="00C25D7A">
        <w:tab/>
        <w:t xml:space="preserve">Fenical, W.; Jensen, P. R.; Palladino, M. A.; Lam, K. S.; Lloyd, G. K.; Potts, B. C. Discovery and development of the anticancer agent salinosporamide A (NPI-0052). </w:t>
      </w:r>
      <w:r w:rsidRPr="00C25D7A">
        <w:rPr>
          <w:i/>
        </w:rPr>
        <w:t xml:space="preserve">Bioorg Med 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6), 2175.</w:t>
      </w:r>
    </w:p>
    <w:p w14:paraId="526169E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6)</w:t>
      </w:r>
      <w:r w:rsidRPr="00C25D7A">
        <w:tab/>
        <w:t xml:space="preserve">Dunn, S. T.; Hedges, L.; Sampson, K. E.; Lai, Y.; Mahabir, S.; Balogh, L.; Locuson, C. W. Pharmacokinetic interaction of the antiparasitic agents ivermectin and spinosad in dogs. </w:t>
      </w:r>
      <w:r w:rsidRPr="00C25D7A">
        <w:rPr>
          <w:i/>
        </w:rPr>
        <w:t xml:space="preserve">Drug Metab Dispos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5), 789.</w:t>
      </w:r>
    </w:p>
    <w:p w14:paraId="6BED279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347)</w:t>
      </w:r>
      <w:r w:rsidRPr="00C25D7A">
        <w:tab/>
        <w:t xml:space="preserve">Niu, M.; Sun, Y.; Liu, B.; Tang, L.; Qiu, R. Differential effects of tautomycetin and its derivatives on protein phosphatase inhibition, immunosuppressive function and antitumor activity. </w:t>
      </w:r>
      <w:r w:rsidRPr="00C25D7A">
        <w:rPr>
          <w:i/>
        </w:rPr>
        <w:t xml:space="preserve">Korean J Physiol Pharmac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2), 145.</w:t>
      </w:r>
    </w:p>
    <w:p w14:paraId="7B7D081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8)</w:t>
      </w:r>
      <w:r w:rsidRPr="00C25D7A">
        <w:tab/>
        <w:t xml:space="preserve">Fang, J.; Zhang, Y.; Huang, L.; Jia, X.; Zhang, Q.; Zhang, X.; Tang, G.; Liu, W. Cloning and characterization of the tetrocarcin A gene cluster from Micromonospora chalcea NRRL 11289 reveals a highly conserved strategy for tetronate biosynthesis in spirotetronate antibiotics. </w:t>
      </w:r>
      <w:r w:rsidRPr="00C25D7A">
        <w:rPr>
          <w:i/>
        </w:rPr>
        <w:t xml:space="preserve">J Bacter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90</w:t>
      </w:r>
      <w:r w:rsidRPr="00C25D7A">
        <w:t xml:space="preserve"> (17), 6014.</w:t>
      </w:r>
    </w:p>
    <w:p w14:paraId="19945A4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49)</w:t>
      </w:r>
      <w:r w:rsidRPr="00C25D7A">
        <w:tab/>
        <w:t xml:space="preserve">Newbold, C. J.; Wallace, R. J.; Watt, N. D.; Richardson, A. J. Effect of the novel ionophore tetronasin (ICI 139603) on ruminal microorganisms. </w:t>
      </w:r>
      <w:r w:rsidRPr="00C25D7A">
        <w:rPr>
          <w:i/>
        </w:rPr>
        <w:t xml:space="preserve">Appl Environ Microbiol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2), 544.</w:t>
      </w:r>
    </w:p>
    <w:p w14:paraId="58D3C29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0)</w:t>
      </w:r>
      <w:r w:rsidRPr="00C25D7A">
        <w:tab/>
        <w:t xml:space="preserve">Keller-Juslen, C.; King, H. D.; Kuhn, M.; Loosli, H. R.; Pache, W.; Petcher, T. J.; Weber, H. P.; von Wartburg, A. Tetronomycin, a novel polyether of unusual structure. </w:t>
      </w:r>
      <w:r w:rsidRPr="00C25D7A">
        <w:rPr>
          <w:i/>
        </w:rPr>
        <w:t xml:space="preserve">J Antibiot (Tokyo) </w:t>
      </w:r>
      <w:r w:rsidRPr="00C25D7A">
        <w:rPr>
          <w:b/>
        </w:rPr>
        <w:t>1982,</w:t>
      </w:r>
      <w:r w:rsidRPr="00C25D7A">
        <w:t xml:space="preserve"> </w:t>
      </w:r>
      <w:r w:rsidRPr="00C25D7A">
        <w:rPr>
          <w:i/>
        </w:rPr>
        <w:t>35</w:t>
      </w:r>
      <w:r w:rsidRPr="00C25D7A">
        <w:t xml:space="preserve"> (2), 142.</w:t>
      </w:r>
    </w:p>
    <w:p w14:paraId="1BC00C8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1)</w:t>
      </w:r>
      <w:r w:rsidRPr="00C25D7A">
        <w:tab/>
        <w:t xml:space="preserve">Barsby, T.; Kelly, M. T.; Andersen, R. J. Tupuseleiamides and basiliskamides, new acyldipeptides and antifungal polyketides produced in culture by a Bacillus laterosporus isolate obtained from a tropical marine habitat. </w:t>
      </w:r>
      <w:r w:rsidRPr="00C25D7A">
        <w:rPr>
          <w:i/>
        </w:rPr>
        <w:t xml:space="preserve">J Nat Prod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65</w:t>
      </w:r>
      <w:r w:rsidRPr="00C25D7A">
        <w:t xml:space="preserve"> (10), 1447.</w:t>
      </w:r>
    </w:p>
    <w:p w14:paraId="519ACFE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2)</w:t>
      </w:r>
      <w:r w:rsidRPr="00C25D7A">
        <w:tab/>
        <w:t xml:space="preserve">Irschik, H.; Schummer, D.; Gerth, K.; Hofle, G.; Reichenbach, H. The tartrolons, new boron-containing antibiotics from a myxobacterium, Sorangium cellulosum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1), 26.</w:t>
      </w:r>
    </w:p>
    <w:p w14:paraId="4735DAC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3)</w:t>
      </w:r>
      <w:r w:rsidRPr="00C25D7A">
        <w:tab/>
        <w:t xml:space="preserve">Fitzgerald, J. T.; Charkoudian, L. K.; Watts, K. R.; Khosla, C. Analysis and refactoring of the A-74528 biosynthetic pathway. </w:t>
      </w:r>
      <w:r w:rsidRPr="00C25D7A">
        <w:rPr>
          <w:i/>
        </w:rPr>
        <w:t xml:space="preserve">J Am Chem Soc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35</w:t>
      </w:r>
      <w:r w:rsidRPr="00C25D7A">
        <w:t xml:space="preserve"> (10), 3752.</w:t>
      </w:r>
    </w:p>
    <w:p w14:paraId="6CDABBE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4)</w:t>
      </w:r>
      <w:r w:rsidRPr="00C25D7A">
        <w:tab/>
        <w:t xml:space="preserve">Kleeberger, L.; Rottinger, E. M. Effect of pH and moderate hyperthermia on doxorubicin, epirubicin and aclacinomycin A cytotoxicity for Chinese hamster ovary cells. </w:t>
      </w:r>
      <w:r w:rsidRPr="00C25D7A">
        <w:rPr>
          <w:i/>
        </w:rPr>
        <w:t xml:space="preserve">Cancer Chemother Pharmacol </w:t>
      </w:r>
      <w:r w:rsidRPr="00C25D7A">
        <w:rPr>
          <w:b/>
        </w:rPr>
        <w:t>1993,</w:t>
      </w:r>
      <w:r w:rsidRPr="00C25D7A">
        <w:t xml:space="preserve"> </w:t>
      </w:r>
      <w:r w:rsidRPr="00C25D7A">
        <w:rPr>
          <w:i/>
        </w:rPr>
        <w:t>33</w:t>
      </w:r>
      <w:r w:rsidRPr="00C25D7A">
        <w:t xml:space="preserve"> (2), 144.</w:t>
      </w:r>
    </w:p>
    <w:p w14:paraId="04872C8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5)</w:t>
      </w:r>
      <w:r w:rsidRPr="00C25D7A">
        <w:tab/>
        <w:t xml:space="preserve">Tsuchida, T.; Iinuma, H.; Kinoshita, N.; Ikeda, T.; Sawa, R.; Takahashi, Y.; Naganawa, H.; Sawa, T.; Hamada, M.; Takeuchi, T. Azicemicin A, a new antimicrobial antibiotic from Amycolatopsis. </w:t>
      </w:r>
      <w:r w:rsidRPr="00C25D7A">
        <w:rPr>
          <w:i/>
        </w:rPr>
        <w:t xml:space="preserve">J Antibiot (Tokyo) </w:t>
      </w:r>
      <w:r w:rsidRPr="00C25D7A">
        <w:rPr>
          <w:b/>
        </w:rPr>
        <w:t>1993,</w:t>
      </w:r>
      <w:r w:rsidRPr="00C25D7A">
        <w:t xml:space="preserve"> </w:t>
      </w:r>
      <w:r w:rsidRPr="00C25D7A">
        <w:rPr>
          <w:i/>
        </w:rPr>
        <w:t>46</w:t>
      </w:r>
      <w:r w:rsidRPr="00C25D7A">
        <w:t xml:space="preserve"> (11), 1772.</w:t>
      </w:r>
    </w:p>
    <w:p w14:paraId="075EFE1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6)</w:t>
      </w:r>
      <w:r w:rsidRPr="00C25D7A">
        <w:tab/>
        <w:t xml:space="preserve">Hale, K. J.; Manaviazar, S. New approaches to the total synthesis of the bryostatin antitumor macrolides. </w:t>
      </w:r>
      <w:r w:rsidRPr="00C25D7A">
        <w:rPr>
          <w:i/>
        </w:rPr>
        <w:t xml:space="preserve">Chem Asian J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5</w:t>
      </w:r>
      <w:r w:rsidRPr="00C25D7A">
        <w:t xml:space="preserve"> (4), 704.</w:t>
      </w:r>
    </w:p>
    <w:p w14:paraId="359B855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7)</w:t>
      </w:r>
      <w:r w:rsidRPr="00C25D7A">
        <w:tab/>
        <w:t xml:space="preserve">Lukezic, T.; Lesnik, U.; Podgorsek, A.; Horvat, J.; Polak, T.; Sala, M.; Jenko, B.; Raspor, P.; Herron, P. R.; Hunter, I. S.et al. Identification of the chelocardin biosynthetic gene cluster from Amycolatopsis sulphurea: a platform for producing novel tetracycline antibiotics. </w:t>
      </w:r>
      <w:r w:rsidRPr="00C25D7A">
        <w:rPr>
          <w:i/>
        </w:rPr>
        <w:t xml:space="preserve">Microbiology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59</w:t>
      </w:r>
      <w:r w:rsidRPr="00C25D7A">
        <w:t xml:space="preserve"> (Pt 12), 2524.</w:t>
      </w:r>
    </w:p>
    <w:p w14:paraId="4AB7B90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8)</w:t>
      </w:r>
      <w:r w:rsidRPr="00C25D7A">
        <w:tab/>
        <w:t xml:space="preserve">Grossman, T. H. Tetracycline Antibiotics and Resistance. </w:t>
      </w:r>
      <w:r w:rsidRPr="00C25D7A">
        <w:rPr>
          <w:i/>
        </w:rPr>
        <w:t xml:space="preserve">Cold Spring Harb Perspect Med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4), a025387.</w:t>
      </w:r>
    </w:p>
    <w:p w14:paraId="394585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59)</w:t>
      </w:r>
      <w:r w:rsidRPr="00C25D7A">
        <w:tab/>
        <w:t xml:space="preserve">Strelitz, F.; Flon, H.; Asheshov, I. N. Chrysomycin: a new antibiotic substance for bacterial viruses. </w:t>
      </w:r>
      <w:r w:rsidRPr="00C25D7A">
        <w:rPr>
          <w:i/>
        </w:rPr>
        <w:t xml:space="preserve">J Bacteriol </w:t>
      </w:r>
      <w:r w:rsidRPr="00C25D7A">
        <w:rPr>
          <w:b/>
        </w:rPr>
        <w:t>1955,</w:t>
      </w:r>
      <w:r w:rsidRPr="00C25D7A">
        <w:t xml:space="preserve"> </w:t>
      </w:r>
      <w:r w:rsidRPr="00C25D7A">
        <w:rPr>
          <w:i/>
        </w:rPr>
        <w:t>69</w:t>
      </w:r>
      <w:r w:rsidRPr="00C25D7A">
        <w:t xml:space="preserve"> (3), 280.</w:t>
      </w:r>
    </w:p>
    <w:p w14:paraId="62B4BD1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0)</w:t>
      </w:r>
      <w:r w:rsidRPr="00C25D7A">
        <w:tab/>
        <w:t xml:space="preserve">Guglielmetti, G.; Andriollo, N.; Cassani, G.; Vincenti, M. Desorption chemical ionization mass spectrometry of cosmomycins A, B, C, D and ditrisarubicin B. </w:t>
      </w:r>
      <w:r w:rsidRPr="00C25D7A">
        <w:rPr>
          <w:i/>
        </w:rPr>
        <w:t xml:space="preserve">Biomed Environ Mass Spectrom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5), 352.</w:t>
      </w:r>
    </w:p>
    <w:p w14:paraId="259E544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1)</w:t>
      </w:r>
      <w:r w:rsidRPr="00C25D7A">
        <w:tab/>
      </w:r>
      <w:r w:rsidRPr="00C25D7A">
        <w:rPr>
          <w:i/>
        </w:rPr>
        <w:t>ROMPP Encyclopedia Natural Products</w:t>
      </w:r>
      <w:r w:rsidRPr="00C25D7A">
        <w:t>; 1 ed.; Georg Thieme Verlag: New York, 2000.</w:t>
      </w:r>
    </w:p>
    <w:p w14:paraId="158D284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2)</w:t>
      </w:r>
      <w:r w:rsidRPr="00C25D7A">
        <w:tab/>
        <w:t xml:space="preserve">Wells, J. S.; O'Sullivan, J.; Aklonis, C.; Ax, H. A.; Tymiak, A. A.; Kirsch, D. R.; Trejo, W. H.; Principe, P. Dactylocyclines, novel tetracycline derivatives produced by a Dactylosporangium sp. I. Taxonomy, production, isol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12), 1892.</w:t>
      </w:r>
    </w:p>
    <w:p w14:paraId="12DD880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3)</w:t>
      </w:r>
      <w:r w:rsidRPr="00C25D7A">
        <w:tab/>
        <w:t xml:space="preserve">Wu, X.; Hasinoff, B. B. The antitumor anthracyclines doxorubicin and daunorubicin do not inhibit cell growth through the formation of iron-mediated reactive oxygen species. </w:t>
      </w:r>
      <w:r w:rsidRPr="00C25D7A">
        <w:rPr>
          <w:i/>
        </w:rPr>
        <w:t xml:space="preserve">Anticancer Drugs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), 93.</w:t>
      </w:r>
    </w:p>
    <w:p w14:paraId="2B5772E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364)</w:t>
      </w:r>
      <w:r w:rsidRPr="00C25D7A">
        <w:tab/>
        <w:t xml:space="preserve">King, R. W.; Bauer, J. D.; Brady, S. F. An environmental DNA-derived type II polyketide biosynthetic pathway encodes the biosynthesis of the pentacyclic polyketide erdacin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34), 6257.</w:t>
      </w:r>
    </w:p>
    <w:p w14:paraId="57BF7B8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5)</w:t>
      </w:r>
      <w:r w:rsidRPr="00C25D7A">
        <w:tab/>
        <w:t xml:space="preserve">Qiao, Y. F.; Okazaki, T.; Ando, T.; Mizoue, K. Isolation and characterization of a new pyrano[4',3':6,7]naphtho[1,2-b]xanthene antibiotic FD-594. </w:t>
      </w:r>
      <w:r w:rsidRPr="00C25D7A">
        <w:rPr>
          <w:i/>
        </w:rPr>
        <w:t xml:space="preserve">J Antibiot (Tokyo)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3), 282.</w:t>
      </w:r>
    </w:p>
    <w:p w14:paraId="64086E4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6)</w:t>
      </w:r>
      <w:r w:rsidRPr="00C25D7A">
        <w:tab/>
        <w:t xml:space="preserve">Iwai, Y.; Kora, A.; Takahashi, Y.; Hayashi, T.; Awaya, J.; Masuma, R.; Oiwa, R.; Omura, S. Production of deoxyfrenolicin and a new antibiotic, frenolicin B by Streptomyces roseofulvus strain AM-3867. </w:t>
      </w:r>
      <w:r w:rsidRPr="00C25D7A">
        <w:rPr>
          <w:i/>
        </w:rPr>
        <w:t xml:space="preserve">J Antibiot (Tokyo) </w:t>
      </w:r>
      <w:r w:rsidRPr="00C25D7A">
        <w:rPr>
          <w:b/>
        </w:rPr>
        <w:t>1978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10), 959.</w:t>
      </w:r>
    </w:p>
    <w:p w14:paraId="0AA6863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7)</w:t>
      </w:r>
      <w:r w:rsidRPr="00C25D7A">
        <w:tab/>
        <w:t xml:space="preserve">Takahashi, K.; Tomita, F. Gilvocarcins, new antitumor antibiotics. 5. Biosynthesis of gilvocarcins: incorporation of 13C-labeled compounds into gilvocarcin aglycones. </w:t>
      </w:r>
      <w:r w:rsidRPr="00C25D7A">
        <w:rPr>
          <w:i/>
        </w:rPr>
        <w:t xml:space="preserve">J Antibiot (Tokyo)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36</w:t>
      </w:r>
      <w:r w:rsidRPr="00C25D7A">
        <w:t xml:space="preserve"> (11), 1531.</w:t>
      </w:r>
    </w:p>
    <w:p w14:paraId="08564DB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8)</w:t>
      </w:r>
      <w:r w:rsidRPr="00C25D7A">
        <w:tab/>
        <w:t xml:space="preserve">He, J.; Roemer, E.; Lange, C.; Huang, X.; Maier, A.; Kelter, G.; Jiang, Y.; Xu, L. H.; Menzel, K. D.; Grabley, S.et al. Structure, derivatization, and antitumor activity of new griseusins from Nocardiopsis sp. </w:t>
      </w:r>
      <w:r w:rsidRPr="00C25D7A">
        <w:rPr>
          <w:i/>
        </w:rPr>
        <w:t xml:space="preserve">J Med Chem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21), 5168.</w:t>
      </w:r>
    </w:p>
    <w:p w14:paraId="1364618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69)</w:t>
      </w:r>
      <w:r w:rsidRPr="00C25D7A">
        <w:tab/>
        <w:t xml:space="preserve">Kawasaki, T.; Hirashima, R.; Maruta, T.; Sato, H.; Maeda, A.; Yamada, Y.; Takeda, M.; Hayakawa, Y. Cloning and characterization of a gene cluster for hatomarubigin biosynthesis in Streptomyces sp. strain 2238-SVT4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13), 4201.</w:t>
      </w:r>
    </w:p>
    <w:p w14:paraId="1EE9CD7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0)</w:t>
      </w:r>
      <w:r w:rsidRPr="00C25D7A">
        <w:tab/>
        <w:t xml:space="preserve">Sequin, U.; Bedford, C. T.; Chung, S. K.; Scott, A. I. The structure of the antibiotic hedamycin I. Chemical, physical and spectral properties. </w:t>
      </w:r>
      <w:r w:rsidRPr="00C25D7A">
        <w:rPr>
          <w:i/>
        </w:rPr>
        <w:t xml:space="preserve">Helv Chim Acta </w:t>
      </w:r>
      <w:r w:rsidRPr="00C25D7A">
        <w:rPr>
          <w:b/>
        </w:rPr>
        <w:t>1977,</w:t>
      </w:r>
      <w:r w:rsidRPr="00C25D7A">
        <w:t xml:space="preserve"> </w:t>
      </w:r>
      <w:r w:rsidRPr="00C25D7A">
        <w:rPr>
          <w:i/>
        </w:rPr>
        <w:t>60</w:t>
      </w:r>
      <w:r w:rsidRPr="00C25D7A">
        <w:t xml:space="preserve"> (3), 896.</w:t>
      </w:r>
    </w:p>
    <w:p w14:paraId="3E6FB3D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1)</w:t>
      </w:r>
      <w:r w:rsidRPr="00C25D7A">
        <w:tab/>
        <w:t xml:space="preserve">Jakeman, D. L.; Bandi, S.; Graham, C. L.; Reid, T. R.; Wentzell, J. R.; Douglas, S. E. Antimicrobial activities of jadomycin B and structurally related analogue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3), 1245.</w:t>
      </w:r>
    </w:p>
    <w:p w14:paraId="1491A26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2)</w:t>
      </w:r>
      <w:r w:rsidRPr="00C25D7A">
        <w:tab/>
        <w:t xml:space="preserve">Xie, Z.; Liu, B.; Wang, H.; Yang, S.; Zhang, H.; Wang, Y.; Ji, N.; Qin, S.; Laatsch, H. Kiamycin, a unique cytotoxic angucyclinone derivative from a marine Streptomyces sp. </w:t>
      </w:r>
      <w:r w:rsidRPr="00C25D7A">
        <w:rPr>
          <w:i/>
        </w:rPr>
        <w:t xml:space="preserve">Mar Drugs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3), 551.</w:t>
      </w:r>
    </w:p>
    <w:p w14:paraId="331B9D7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3)</w:t>
      </w:r>
      <w:r w:rsidRPr="00C25D7A">
        <w:tab/>
        <w:t xml:space="preserve">Parsons, J. B.; Frank, M. W.; Subramanian, C.; Saenkham, P.; Rock, C. O. Metabolic basis for the differential susceptibility of Gram-positive pathogens to fatty acid synthesis inhibitor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08</w:t>
      </w:r>
      <w:r w:rsidRPr="00C25D7A">
        <w:t xml:space="preserve"> (37), 15378.</w:t>
      </w:r>
    </w:p>
    <w:p w14:paraId="24EB7DF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4)</w:t>
      </w:r>
      <w:r w:rsidRPr="00C25D7A">
        <w:tab/>
        <w:t xml:space="preserve">Drautz, H.; Keller-Schierlein, W.; Zahner, H. [Metabolic products of microorganisms, 149. Lysolipin I, a new antibiotic from streptomyces violaceoniger (author's transl)]. </w:t>
      </w:r>
      <w:r w:rsidRPr="00C25D7A">
        <w:rPr>
          <w:i/>
        </w:rPr>
        <w:t xml:space="preserve">Arch Microbiol </w:t>
      </w:r>
      <w:r w:rsidRPr="00C25D7A">
        <w:rPr>
          <w:b/>
        </w:rPr>
        <w:t>1975,</w:t>
      </w:r>
      <w:r w:rsidRPr="00C25D7A">
        <w:t xml:space="preserve"> </w:t>
      </w:r>
      <w:r w:rsidRPr="00C25D7A">
        <w:rPr>
          <w:i/>
        </w:rPr>
        <w:t>106</w:t>
      </w:r>
      <w:r w:rsidRPr="00C25D7A">
        <w:t xml:space="preserve"> (3), 175.</w:t>
      </w:r>
    </w:p>
    <w:p w14:paraId="43D2DF7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5)</w:t>
      </w:r>
      <w:r w:rsidRPr="00C25D7A">
        <w:tab/>
        <w:t xml:space="preserve">Takano, S.; Hasuda, K.; Ito, A.; Koide, Y.; Ishii, F. A new antibiotic, medermycin. </w:t>
      </w:r>
      <w:r w:rsidRPr="00C25D7A">
        <w:rPr>
          <w:i/>
        </w:rPr>
        <w:t xml:space="preserve">J Antibiot (Tokyo) </w:t>
      </w:r>
      <w:r w:rsidRPr="00C25D7A">
        <w:rPr>
          <w:b/>
        </w:rPr>
        <w:t>1976,</w:t>
      </w:r>
      <w:r w:rsidRPr="00C25D7A">
        <w:t xml:space="preserve"> </w:t>
      </w:r>
      <w:r w:rsidRPr="00C25D7A">
        <w:rPr>
          <w:i/>
        </w:rPr>
        <w:t>29</w:t>
      </w:r>
      <w:r w:rsidRPr="00C25D7A">
        <w:t xml:space="preserve"> (7), 765.</w:t>
      </w:r>
    </w:p>
    <w:p w14:paraId="3126B18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6)</w:t>
      </w:r>
      <w:r w:rsidRPr="00C25D7A">
        <w:tab/>
        <w:t xml:space="preserve">Brunker, P.; McKinney, K.; Sterner, O.; Minas, W.; Bailey, J. E. Isolation and characterization of the naphthocyclinone gene cluster from Streptomyces arenae DSM 40737 and heterologous expression of the polyketide synthase genes. </w:t>
      </w:r>
      <w:r w:rsidRPr="00C25D7A">
        <w:rPr>
          <w:i/>
        </w:rPr>
        <w:t xml:space="preserve">Gene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227</w:t>
      </w:r>
      <w:r w:rsidRPr="00C25D7A">
        <w:t xml:space="preserve"> (2), 125.</w:t>
      </w:r>
    </w:p>
    <w:p w14:paraId="1116D11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7)</w:t>
      </w:r>
      <w:r w:rsidRPr="00C25D7A">
        <w:tab/>
        <w:t xml:space="preserve">Kusche, B. R.; Smith, A. E.; McGuirl, M. A.; Priestley, N. D. Alternating pattern of stereochemistry in the nonactin macrocycle is required for antibacterial activity and efficient ion binding. </w:t>
      </w:r>
      <w:r w:rsidRPr="00C25D7A">
        <w:rPr>
          <w:i/>
        </w:rPr>
        <w:t xml:space="preserve">J Am Chem Soc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31</w:t>
      </w:r>
      <w:r w:rsidRPr="00C25D7A">
        <w:t xml:space="preserve"> (47), 17155.</w:t>
      </w:r>
    </w:p>
    <w:p w14:paraId="0A4609F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8)</w:t>
      </w:r>
      <w:r w:rsidRPr="00C25D7A">
        <w:tab/>
        <w:t xml:space="preserve">Walsh, T. J.; Giri, N. Pradimicins: a novel class of broad-spectrum antifungal compounds. </w:t>
      </w:r>
      <w:r w:rsidRPr="00C25D7A">
        <w:rPr>
          <w:i/>
        </w:rPr>
        <w:t xml:space="preserve">Eur J Clin Microbiol Infect Dis </w:t>
      </w:r>
      <w:r w:rsidRPr="00C25D7A">
        <w:rPr>
          <w:b/>
        </w:rPr>
        <w:t>1997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), 93.</w:t>
      </w:r>
    </w:p>
    <w:p w14:paraId="49D4AB9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79)</w:t>
      </w:r>
      <w:r w:rsidRPr="00C25D7A">
        <w:tab/>
        <w:t xml:space="preserve">Darshan, N.; Manonmani, H. K. Prodigiosin and its potential applications. </w:t>
      </w:r>
      <w:r w:rsidRPr="00C25D7A">
        <w:rPr>
          <w:i/>
        </w:rPr>
        <w:t xml:space="preserve">J Food Sci Techn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9), 5393.</w:t>
      </w:r>
    </w:p>
    <w:p w14:paraId="7167D1C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0)</w:t>
      </w:r>
      <w:r w:rsidRPr="00C25D7A">
        <w:tab/>
        <w:t xml:space="preserve">Roemer, T.; Xu, D.; Singh, S. B.; Parish, C. A.; Harris, G.; Wang, H.; Davies, J. E.; Bills, G. F. Confronting the challenges of natural product-based antifungal discovery. </w:t>
      </w:r>
      <w:r w:rsidRPr="00C25D7A">
        <w:rPr>
          <w:i/>
        </w:rPr>
        <w:t xml:space="preserve">Chem 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2), 148.</w:t>
      </w:r>
    </w:p>
    <w:p w14:paraId="0BDB694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381)</w:t>
      </w:r>
      <w:r w:rsidRPr="00C25D7A">
        <w:tab/>
        <w:t xml:space="preserve">Holkar, S.; Begde, D.; Nashikkar, N.; Kadam, T.; Upadhyay, A. Rhodomycin analogues from Streptomyces purpurascens: isolation, characterization and biological activities. </w:t>
      </w:r>
      <w:r w:rsidRPr="00C25D7A">
        <w:rPr>
          <w:i/>
        </w:rPr>
        <w:t xml:space="preserve">Springerplus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2</w:t>
      </w:r>
      <w:r w:rsidRPr="00C25D7A">
        <w:t xml:space="preserve"> (1), 93.</w:t>
      </w:r>
    </w:p>
    <w:p w14:paraId="7C030CE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2)</w:t>
      </w:r>
      <w:r w:rsidRPr="00C25D7A">
        <w:tab/>
        <w:t xml:space="preserve">Novakova, R.; Bistakova, J.; Kormanec, J. Characterization of the polyketide spore pigment cluster whiESa in Streptomyces aureofaciens CCM3239. </w:t>
      </w:r>
      <w:r w:rsidRPr="00C25D7A">
        <w:rPr>
          <w:i/>
        </w:rPr>
        <w:t xml:space="preserve">Arch Microbiol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182</w:t>
      </w:r>
      <w:r w:rsidRPr="00C25D7A">
        <w:t xml:space="preserve"> (5), 388.</w:t>
      </w:r>
    </w:p>
    <w:p w14:paraId="14190C7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3)</w:t>
      </w:r>
      <w:r w:rsidRPr="00C25D7A">
        <w:tab/>
        <w:t xml:space="preserve">Drautz, H.; Zahner, H.; Rohr, J.; Zeeck, A. Metabolic products of microorganisms. 234. Urdamycins, new angucycline antibiotics from Streptomyces fradiae. I. Isolation, characterization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6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12), 1657.</w:t>
      </w:r>
    </w:p>
    <w:p w14:paraId="4EA21F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4)</w:t>
      </w:r>
      <w:r w:rsidRPr="00C25D7A">
        <w:tab/>
        <w:t xml:space="preserve">Zhang, W.; Wang, L.; Kong, L.; Wang, T.; Chu, Y.; Deng, Z.; You, D. Unveiling the post-PKS redox tailoring steps in biosynthesis of the type II polyketide antitumor antibiotic xantholipin. </w:t>
      </w:r>
      <w:r w:rsidRPr="00C25D7A">
        <w:rPr>
          <w:i/>
        </w:rPr>
        <w:t xml:space="preserve">Chem 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3), 422.</w:t>
      </w:r>
    </w:p>
    <w:p w14:paraId="1A9D198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5)</w:t>
      </w:r>
      <w:r w:rsidRPr="00C25D7A">
        <w:tab/>
        <w:t xml:space="preserve">Isnansetyo, A.; Horikawa, M.; Kamei, Y. In vitro anti-methicillin-resistant Staphylococcus aureus activity of 2,4-diacetylphloroglucinol produced by Pseudomonas sp. AMSN isolated from a marine alga. </w:t>
      </w:r>
      <w:r w:rsidRPr="00C25D7A">
        <w:rPr>
          <w:i/>
        </w:rPr>
        <w:t xml:space="preserve">J Antimicrob Chemother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47</w:t>
      </w:r>
      <w:r w:rsidRPr="00C25D7A">
        <w:t xml:space="preserve"> (5), 724.</w:t>
      </w:r>
    </w:p>
    <w:p w14:paraId="34F19C2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6)</w:t>
      </w:r>
      <w:r w:rsidRPr="00C25D7A">
        <w:tab/>
        <w:t xml:space="preserve">Funa, N.; Ozawa, H.; Hirata, A.; Horinouchi, S. Phenolic lipid synthesis by type III polyketide synthases is essential for cyst formation in Azotobacter vinelandii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103</w:t>
      </w:r>
      <w:r w:rsidRPr="00C25D7A">
        <w:t xml:space="preserve"> (16), 6356.</w:t>
      </w:r>
    </w:p>
    <w:p w14:paraId="774C6ED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7)</w:t>
      </w:r>
      <w:r w:rsidRPr="00C25D7A">
        <w:tab/>
        <w:t xml:space="preserve">Rojas Murcia, N.; Lee, X.; Waridel, P.; Maspoli, A.; Imker, H. J.; Chai, T.; Walsh, C. T.; Reimmann, C. The Pseudomonas aeruginosa antimetabolite L -2-amino-4-methoxy-trans-3-butenoic acid (AMB) is made from glutamate and two alanine residues via a thiotemplate-linked tripeptide precursor. </w:t>
      </w:r>
      <w:r w:rsidRPr="00C25D7A">
        <w:rPr>
          <w:i/>
        </w:rPr>
        <w:t xml:space="preserve">Front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6</w:t>
      </w:r>
      <w:r w:rsidRPr="00C25D7A">
        <w:t>, 170.</w:t>
      </w:r>
    </w:p>
    <w:p w14:paraId="366B68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8)</w:t>
      </w:r>
      <w:r w:rsidRPr="00C25D7A">
        <w:tab/>
        <w:t xml:space="preserve">Muramatsu, Y.; Ohnuki, T.; Ishii, M. M.; Kizuka, M.; Enokita, R.; Miyakoshi, S.; Takatsu, T.; Inukai, M. A-503083 A, B, E and F, novel inhibitors of bacterial translocase I, produced by Streptomyces sp. SANK 62799. </w:t>
      </w:r>
      <w:r w:rsidRPr="00C25D7A">
        <w:rPr>
          <w:i/>
        </w:rPr>
        <w:t xml:space="preserve">J Antibiot (Tokyo)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57</w:t>
      </w:r>
      <w:r w:rsidRPr="00C25D7A">
        <w:t xml:space="preserve"> (10), 639.</w:t>
      </w:r>
    </w:p>
    <w:p w14:paraId="3756F08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89)</w:t>
      </w:r>
      <w:r w:rsidRPr="00C25D7A">
        <w:tab/>
        <w:t xml:space="preserve">Counter, F. T.; Allen, N. E.; Fukuda, D. S.; Hobbs, J. N.; Ott, J.; Ensminger, P. W.; Mynderse, J. S.; Preston, D. A.; Wu, C. Y. A54145 a new lipopeptide antibiotic complex: microbiological evalu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6), 616.</w:t>
      </w:r>
    </w:p>
    <w:p w14:paraId="606E80A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0)</w:t>
      </w:r>
      <w:r w:rsidRPr="00C25D7A">
        <w:tab/>
        <w:t xml:space="preserve">Song, W. Y.; Jeong, D.; Kim, J.; Lee, M. W.; Oh, M. H.; Kim, H. J. Key Structural Elements for Cellular Uptake of Acinetobactin, a Major Siderophore of Acinetobacter baumannii. </w:t>
      </w:r>
      <w:r w:rsidRPr="00C25D7A">
        <w:rPr>
          <w:i/>
        </w:rPr>
        <w:t xml:space="preserve">Org Lett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3), 500.</w:t>
      </w:r>
    </w:p>
    <w:p w14:paraId="54BDCA2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1)</w:t>
      </w:r>
      <w:r w:rsidRPr="00C25D7A">
        <w:tab/>
        <w:t xml:space="preserve">Luo, M.; Fadeev, E. A.; Groves, J. T. Membrane dynamics of the amphiphilic siderophore, acinetoferrin. </w:t>
      </w:r>
      <w:r w:rsidRPr="00C25D7A">
        <w:rPr>
          <w:i/>
        </w:rPr>
        <w:t xml:space="preserve">J Am Chem Soc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127</w:t>
      </w:r>
      <w:r w:rsidRPr="00C25D7A">
        <w:t xml:space="preserve"> (6), 1726.</w:t>
      </w:r>
    </w:p>
    <w:p w14:paraId="7922662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2)</w:t>
      </w:r>
      <w:r w:rsidRPr="00C25D7A">
        <w:tab/>
        <w:t xml:space="preserve">MacAlister, T. J.; Costerton, J. W.; Cheng, K. J. Effect of the removal of outer cell wall layers on the actinomycin susceptibility of a gram-negative bacterium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72,</w:t>
      </w:r>
      <w:r w:rsidRPr="00C25D7A">
        <w:t xml:space="preserve"> </w:t>
      </w:r>
      <w:r w:rsidRPr="00C25D7A">
        <w:rPr>
          <w:i/>
        </w:rPr>
        <w:t>1</w:t>
      </w:r>
      <w:r w:rsidRPr="00C25D7A">
        <w:t xml:space="preserve"> (5), 447.</w:t>
      </w:r>
    </w:p>
    <w:p w14:paraId="2E62935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3)</w:t>
      </w:r>
      <w:r w:rsidRPr="00C25D7A">
        <w:tab/>
        <w:t xml:space="preserve">Toumatia, O.; Yekkour, A.; Goudjal, Y.; Riba, A.; Coppel, Y.; Mathieu, F.; Sabaou, N.; Zitouni, A. Antifungal properties of an actinomycin D-producing strain, Streptomyces sp. IA1, isolated from a Saharan soil. </w:t>
      </w:r>
      <w:r w:rsidRPr="00C25D7A">
        <w:rPr>
          <w:i/>
        </w:rPr>
        <w:t xml:space="preserve">J Basic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2), 221.</w:t>
      </w:r>
    </w:p>
    <w:p w14:paraId="434B2D6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4)</w:t>
      </w:r>
      <w:r w:rsidRPr="00C25D7A">
        <w:tab/>
        <w:t xml:space="preserve">Young, C. W. Actinomycin and antitumor antibiotics. </w:t>
      </w:r>
      <w:r w:rsidRPr="00C25D7A">
        <w:rPr>
          <w:i/>
        </w:rPr>
        <w:t xml:space="preserve">Am J Clin Pathol </w:t>
      </w:r>
      <w:r w:rsidRPr="00C25D7A">
        <w:rPr>
          <w:b/>
        </w:rPr>
        <w:t>1969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2), 130.</w:t>
      </w:r>
    </w:p>
    <w:p w14:paraId="3419150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5)</w:t>
      </w:r>
      <w:r w:rsidRPr="00C25D7A">
        <w:tab/>
        <w:t xml:space="preserve">Seyedsayamdost, M. R.; Traxler, M. F.; Zheng, S. L.; Kolter, R.; Clardy, J. Structure and biosynthesis of amychelin, an unusual mixed-ligand siderophore from Amycolatopsis sp. AA4. </w:t>
      </w:r>
      <w:r w:rsidRPr="00C25D7A">
        <w:rPr>
          <w:i/>
        </w:rPr>
        <w:t xml:space="preserve">J Am Chem Soc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33</w:t>
      </w:r>
      <w:r w:rsidRPr="00C25D7A">
        <w:t xml:space="preserve"> (30), 11434.</w:t>
      </w:r>
    </w:p>
    <w:p w14:paraId="6999692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6)</w:t>
      </w:r>
      <w:r w:rsidRPr="00C25D7A">
        <w:tab/>
        <w:t xml:space="preserve">Kohn, K. W.; Bono, V. H., Jr.; Kann, H. E., Jr. Anthramycin, a new type of DNA-inhibiting antibiotic: reaction with DNA and effect on nucleic acid synthesis in mouse leukemia cells. </w:t>
      </w:r>
      <w:r w:rsidRPr="00C25D7A">
        <w:rPr>
          <w:i/>
        </w:rPr>
        <w:t xml:space="preserve">Biochim Biophys Acta </w:t>
      </w:r>
      <w:r w:rsidRPr="00C25D7A">
        <w:rPr>
          <w:b/>
        </w:rPr>
        <w:t>1968,</w:t>
      </w:r>
      <w:r w:rsidRPr="00C25D7A">
        <w:t xml:space="preserve"> </w:t>
      </w:r>
      <w:r w:rsidRPr="00C25D7A">
        <w:rPr>
          <w:i/>
        </w:rPr>
        <w:t>155</w:t>
      </w:r>
      <w:r w:rsidRPr="00C25D7A">
        <w:t xml:space="preserve"> (1), 121.</w:t>
      </w:r>
    </w:p>
    <w:p w14:paraId="558681A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7)</w:t>
      </w:r>
      <w:r w:rsidRPr="00C25D7A">
        <w:tab/>
        <w:t xml:space="preserve">Hurley, L. H. Pyrrolo(1,4)benzodiazepine antitumor antibiotics. Comparative aspects of anthramycin, tomaymycin and sibiromycin. </w:t>
      </w:r>
      <w:r w:rsidRPr="00C25D7A">
        <w:rPr>
          <w:i/>
        </w:rPr>
        <w:t xml:space="preserve">J Antibiot (Tokyo) </w:t>
      </w:r>
      <w:r w:rsidRPr="00C25D7A">
        <w:rPr>
          <w:b/>
        </w:rPr>
        <w:t>1977,</w:t>
      </w:r>
      <w:r w:rsidRPr="00C25D7A">
        <w:t xml:space="preserve"> </w:t>
      </w:r>
      <w:r w:rsidRPr="00C25D7A">
        <w:rPr>
          <w:i/>
        </w:rPr>
        <w:t>30</w:t>
      </w:r>
      <w:r w:rsidRPr="00C25D7A">
        <w:t xml:space="preserve"> (5), 349.</w:t>
      </w:r>
    </w:p>
    <w:p w14:paraId="1530606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398)</w:t>
      </w:r>
      <w:r w:rsidRPr="00C25D7A">
        <w:tab/>
        <w:t xml:space="preserve">Wilson, D. J.; Shi, C.; Teitelbaum, A. M.; Gulick, A. M.; Aldrich, C. C. Characterization of AusA: a dimodular nonribosomal peptide synthetase responsible for the production of aureusimine pyrazinones. </w:t>
      </w:r>
      <w:r w:rsidRPr="00C25D7A">
        <w:rPr>
          <w:i/>
        </w:rPr>
        <w:t xml:space="preserve">Biochemistry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5), 926.</w:t>
      </w:r>
    </w:p>
    <w:p w14:paraId="02574E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399)</w:t>
      </w:r>
      <w:r w:rsidRPr="00C25D7A">
        <w:tab/>
        <w:t xml:space="preserve">Jones, R. N.; Li, Q.; Kohut, B.; Biedenbach, D. J.; Bell, J.; Turnidge, J. D. Contemporary antimicrobial activity of triple antibiotic ointment: a multiphased study of recent clinical isolates in the United States and Australia. </w:t>
      </w:r>
      <w:r w:rsidRPr="00C25D7A">
        <w:rPr>
          <w:i/>
        </w:rPr>
        <w:t xml:space="preserve">Diagn Microbiol Infect Dis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1), 63.</w:t>
      </w:r>
    </w:p>
    <w:p w14:paraId="6F38B21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0)</w:t>
      </w:r>
      <w:r w:rsidRPr="00C25D7A">
        <w:tab/>
        <w:t xml:space="preserve">Pelzer, S.; Sussmuth, R.; Heckmann, D.; Recktenwald, J.; Huber, P.; Jung, G.; Wohlleben, W. Identification and analysis of the balhimycin biosynthetic gene cluster and its use for manipulating glycopeptide biosynthesis in Amycolatopsis mediterranei DSM5908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7), 1565.</w:t>
      </w:r>
    </w:p>
    <w:p w14:paraId="361F841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1)</w:t>
      </w:r>
      <w:r w:rsidRPr="00C25D7A">
        <w:tab/>
        <w:t xml:space="preserve">Man, D. K.; Kanno, T.; Manzo, G.; Robertson, B. D.; Lam, J. K. W.; Mason, A. J. Rifampin- or Capreomycin-Induced Remodeling of the Mycobacterium smegmatis Mycolic Acid Layer Is Mitigated in Synergistic Combinations with Cationic Antimicrobial Peptides. </w:t>
      </w:r>
      <w:r w:rsidRPr="00C25D7A">
        <w:rPr>
          <w:i/>
        </w:rPr>
        <w:t xml:space="preserve">mSphere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3</w:t>
      </w:r>
      <w:r w:rsidRPr="00C25D7A">
        <w:t xml:space="preserve"> (4).</w:t>
      </w:r>
    </w:p>
    <w:p w14:paraId="6FC9B15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2)</w:t>
      </w:r>
      <w:r w:rsidRPr="00C25D7A">
        <w:tab/>
        <w:t xml:space="preserve">Munch, D.; Engels, I.; Muller, A.; Reder-Christ, K.; Falkenstein-Paul, H.; Bierbaum, G.; Grein, F.; Bendas, G.; Sahl, H. G.; Schneider, T. Structural variations of the cell wall precursor lipid II and their influence on binding and activity of the lipoglycopeptide antibiotic oritavanci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2), 772.</w:t>
      </w:r>
    </w:p>
    <w:p w14:paraId="329BF44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3)</w:t>
      </w:r>
      <w:r w:rsidRPr="00C25D7A">
        <w:tab/>
        <w:t xml:space="preserve">Cano-Prieto, C.; Garcia-Salcedo, R.; Sanchez-Hidalgo, M.; Brana, A. F.; Fiedler, H. P.; Mendez, C.; Salas, J. A.; Olano, C. Genome Mining of Streptomyces sp. Tu 6176: Characterization of the Nataxazole Biosynthesis Pathway. </w:t>
      </w:r>
      <w:r w:rsidRPr="00C25D7A">
        <w:rPr>
          <w:i/>
        </w:rPr>
        <w:t xml:space="preserve">Chembiochem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0), 1461.</w:t>
      </w:r>
    </w:p>
    <w:p w14:paraId="38DCFA2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4)</w:t>
      </w:r>
      <w:r w:rsidRPr="00C25D7A">
        <w:tab/>
        <w:t xml:space="preserve">Challis, G. L.; Ravel, J. Coelichelin, a new peptide siderophore encoded by the Streptomyces coelicolor genome: structure prediction from the sequence of its non-ribosomal peptide synthetase. </w:t>
      </w:r>
      <w:r w:rsidRPr="00C25D7A">
        <w:rPr>
          <w:i/>
        </w:rPr>
        <w:t xml:space="preserve">FEMS Microbiol Lett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187</w:t>
      </w:r>
      <w:r w:rsidRPr="00C25D7A">
        <w:t xml:space="preserve"> (2), 111.</w:t>
      </w:r>
    </w:p>
    <w:p w14:paraId="674763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5)</w:t>
      </w:r>
      <w:r w:rsidRPr="00C25D7A">
        <w:tab/>
        <w:t xml:space="preserve">Kwon, Y. J.; Kim, H. J.; Kim, W. G. Complestatin exerts antibacterial activity by the inhibition of fatty acid synthesis. </w:t>
      </w:r>
      <w:r w:rsidRPr="00C25D7A">
        <w:rPr>
          <w:i/>
        </w:rPr>
        <w:t xml:space="preserve">Biol Pharm Bul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38</w:t>
      </w:r>
      <w:r w:rsidRPr="00C25D7A">
        <w:t xml:space="preserve"> (5), 715.</w:t>
      </w:r>
    </w:p>
    <w:p w14:paraId="1DE003D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6)</w:t>
      </w:r>
      <w:r w:rsidRPr="00C25D7A">
        <w:tab/>
        <w:t xml:space="preserve">Juguet, M.; Lautru, S.; Francou, F. X.; Nezbedova, S.; Leblond, P.; Gondry, M.; Pernodet, J. L. An iterative nonribosomal peptide synthetase assembles the pyrrole-amide antibiotic congocidine in Streptomyces ambofaciens. </w:t>
      </w:r>
      <w:r w:rsidRPr="00C25D7A">
        <w:rPr>
          <w:i/>
        </w:rPr>
        <w:t xml:space="preserve">Chem Biol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4), 421.</w:t>
      </w:r>
    </w:p>
    <w:p w14:paraId="2E7F201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7)</w:t>
      </w:r>
      <w:r w:rsidRPr="00C25D7A">
        <w:tab/>
        <w:t xml:space="preserve">Fyans, J. K.; Altowairish, M. S.; Li, Y.; Bignell, D. R. Characterization of the Coronatine-Like Phytotoxins Produced by the Common Scab Pathogen Streptomyces scabies. </w:t>
      </w:r>
      <w:r w:rsidRPr="00C25D7A">
        <w:rPr>
          <w:i/>
        </w:rPr>
        <w:t xml:space="preserve">Mol Plant Microbe Interact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8</w:t>
      </w:r>
      <w:r w:rsidRPr="00C25D7A">
        <w:t xml:space="preserve"> (4), 443.</w:t>
      </w:r>
    </w:p>
    <w:p w14:paraId="2B674CD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8)</w:t>
      </w:r>
      <w:r w:rsidRPr="00C25D7A">
        <w:tab/>
        <w:t xml:space="preserve">Strano, C. P.; Bella, P.; Licciardello, G.; Fiore, A.; Lo Piero, A. R.; Fogliano, V.; Venturi, V.; Catara, V. Pseudomonas corrugata crpCDE is part of the cyclic lipopeptide corpeptin biosynthetic gene cluster and is involved in bacterial virulence in tomato and in hypersensitive response in Nicotiana benthamiana. </w:t>
      </w:r>
      <w:r w:rsidRPr="00C25D7A">
        <w:rPr>
          <w:i/>
        </w:rPr>
        <w:t xml:space="preserve">Mol Plant Path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5), 495.</w:t>
      </w:r>
    </w:p>
    <w:p w14:paraId="17610E9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09)</w:t>
      </w:r>
      <w:r w:rsidRPr="00C25D7A">
        <w:tab/>
        <w:t xml:space="preserve">Ma, W.; Zhang, D.; Li, G.; Liu, J.; He, G.; Zhang, P.; Yang, L.; Zhu, H.; Xu, N.; Liang, S. Antibacterial mechanism of daptomycin antibiotic against Staphylococcus aureus based on a quantitative bacterial proteome analysis. </w:t>
      </w:r>
      <w:r w:rsidRPr="00C25D7A">
        <w:rPr>
          <w:i/>
        </w:rPr>
        <w:t xml:space="preserve">J Proteomics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50</w:t>
      </w:r>
      <w:r w:rsidRPr="00C25D7A">
        <w:t>, 242.</w:t>
      </w:r>
    </w:p>
    <w:p w14:paraId="0E47050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0)</w:t>
      </w:r>
      <w:r w:rsidRPr="00C25D7A">
        <w:tab/>
        <w:t xml:space="preserve">Socha, A. M.; Laplante, K. L.; Russell, D. J.; Rowley, D. C. Structure-activity studies of echinomycin antibiotics against drug-resistant and biofilm-forming Staphylococcus aureus and Enterococcus faecalis. </w:t>
      </w:r>
      <w:r w:rsidRPr="00C25D7A">
        <w:rPr>
          <w:i/>
        </w:rPr>
        <w:t xml:space="preserve">Bioorg Med Chem Lett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5), 1504.</w:t>
      </w:r>
    </w:p>
    <w:p w14:paraId="3B64587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1)</w:t>
      </w:r>
      <w:r w:rsidRPr="00C25D7A">
        <w:tab/>
        <w:t xml:space="preserve">Naughton, L. M.; Romano, S.; O'Gara, F.; Dobson, A. D. W. Identification of Secondary Metabolite Gene Clusters in the Pseudovibrio Genus Reveals Encouraging Biosynthetic Potential toward the Production of Novel Bioactive Compounds. </w:t>
      </w:r>
      <w:r w:rsidRPr="00C25D7A">
        <w:rPr>
          <w:i/>
        </w:rPr>
        <w:t xml:space="preserve">Front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</w:t>
      </w:r>
      <w:r w:rsidRPr="00C25D7A">
        <w:t>, 1494.</w:t>
      </w:r>
    </w:p>
    <w:p w14:paraId="44F7FCD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2)</w:t>
      </w:r>
      <w:r w:rsidRPr="00C25D7A">
        <w:tab/>
        <w:t xml:space="preserve">Higashide, E.; Hatano, K.; Shibata, M.; Nakazawa, K. Enduracidin, a new antibiotic. I. Streptomyces fungicidicus No. B5477, an enduracidin producing organism. </w:t>
      </w:r>
      <w:r w:rsidRPr="00C25D7A">
        <w:rPr>
          <w:i/>
        </w:rPr>
        <w:t xml:space="preserve">J Antibiot (Tokyo) </w:t>
      </w:r>
      <w:r w:rsidRPr="00C25D7A">
        <w:rPr>
          <w:b/>
        </w:rPr>
        <w:t>1968,</w:t>
      </w:r>
      <w:r w:rsidRPr="00C25D7A">
        <w:t xml:space="preserve"> </w:t>
      </w:r>
      <w:r w:rsidRPr="00C25D7A">
        <w:rPr>
          <w:i/>
        </w:rPr>
        <w:t>21</w:t>
      </w:r>
      <w:r w:rsidRPr="00C25D7A">
        <w:t xml:space="preserve"> (2), 126.</w:t>
      </w:r>
    </w:p>
    <w:p w14:paraId="679C6E6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13)</w:t>
      </w:r>
      <w:r w:rsidRPr="00C25D7A">
        <w:tab/>
        <w:t xml:space="preserve">Raymond, K. N.; Dertz, E. A.; Kim, S. S. Enterobactin: an archetype for microbial iron transport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100</w:t>
      </w:r>
      <w:r w:rsidRPr="00C25D7A">
        <w:t xml:space="preserve"> (7), 3584.</w:t>
      </w:r>
    </w:p>
    <w:p w14:paraId="18DBB25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4)</w:t>
      </w:r>
      <w:r w:rsidRPr="00C25D7A">
        <w:tab/>
        <w:t xml:space="preserve">Vallet-Gely, I.; Novikov, A.; Augusto, L.; Liehl, P.; Bolbach, G.; Pechy-Tarr, M.; Cosson, P.; Keel, C.; Caroff, M.; Lemaitre, B. Association of hemolytic activity of Pseudomonas entomophila, a versatile soil bacterium, with cyclic lipopeptide production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3), 910.</w:t>
      </w:r>
    </w:p>
    <w:p w14:paraId="3FB59D7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5)</w:t>
      </w:r>
      <w:r w:rsidRPr="00C25D7A">
        <w:tab/>
        <w:t xml:space="preserve">Heather, Z.; Holden, M. T.; Steward, K. F.; Parkhill, J.; Song, L.; Challis, G. L.; Robinson, C.; Davis-Poynter, N.; Waller, A. S. A novel streptococcal integrative conjugative element involved in iron acquisition. </w:t>
      </w:r>
      <w:r w:rsidRPr="00C25D7A">
        <w:rPr>
          <w:i/>
        </w:rPr>
        <w:t xml:space="preserve">Mol Micro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5), 1274.</w:t>
      </w:r>
    </w:p>
    <w:p w14:paraId="328C502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6)</w:t>
      </w:r>
      <w:r w:rsidRPr="00C25D7A">
        <w:tab/>
        <w:t xml:space="preserve">Lazos, O.; Tosin, M.; Slusarczyk, A. L.; Boakes, S.; Cortes, J.; Sidebottom, P. J.; Leadlay, P. F. Biosynthesis of the putative siderophore erythrochelin requires unprecedented crosstalk between separate nonribosomal peptide gene clusters. </w:t>
      </w:r>
      <w:r w:rsidRPr="00C25D7A">
        <w:rPr>
          <w:i/>
        </w:rPr>
        <w:t xml:space="preserve">Chem 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2), 160.</w:t>
      </w:r>
    </w:p>
    <w:p w14:paraId="224AF4D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7)</w:t>
      </w:r>
      <w:r w:rsidRPr="00C25D7A">
        <w:tab/>
        <w:t xml:space="preserve">Ojha, A.; Hatfull, G. F. The role of iron in Mycobacterium smegmatis biofilm formation: the exochelin siderophore is essential in limiting iron conditions for biofilm formation but not for planktonic growth. </w:t>
      </w:r>
      <w:r w:rsidRPr="00C25D7A">
        <w:rPr>
          <w:i/>
        </w:rPr>
        <w:t xml:space="preserve">Mol Micro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2), 468.</w:t>
      </w:r>
    </w:p>
    <w:p w14:paraId="36F8114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8)</w:t>
      </w:r>
      <w:r w:rsidRPr="00C25D7A">
        <w:tab/>
        <w:t xml:space="preserve">Nambu, M.; Covel, J. A.; Kapoor, M.; Li, X.; Moloney, M. K.; Numa, M. M.; Soltow, Q. A.; Trzoss, M.; Webb, P.; Webb, R. R., 2ndet al. A calcineurin antifungal strategy with analogs of FK506. </w:t>
      </w:r>
      <w:r w:rsidRPr="00C25D7A">
        <w:rPr>
          <w:i/>
        </w:rPr>
        <w:t xml:space="preserve">Bioorg Med Chem Lett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11), 2465.</w:t>
      </w:r>
    </w:p>
    <w:p w14:paraId="4C17B82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19)</w:t>
      </w:r>
      <w:r w:rsidRPr="00C25D7A">
        <w:tab/>
        <w:t xml:space="preserve">Schneider, T.; Gries, K.; Josten, M.; Wiedemann, I.; Pelzer, S.; Labischinski, H.; Sahl, H. G. The lipopeptide antibiotic Friulimicin B inhibits cell wall biosynthesis through complex formation with bactoprenol phosphat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4), 1610.</w:t>
      </w:r>
    </w:p>
    <w:p w14:paraId="3751968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0)</w:t>
      </w:r>
      <w:r w:rsidRPr="00C25D7A">
        <w:tab/>
        <w:t xml:space="preserve">Li, K.; Chen, W. H.; Bruner, S. D. Structure and Mechanism of the Siderophore-Interacting Protein from the Fuscachelin Gene Cluster of Thermobifida fusca. </w:t>
      </w:r>
      <w:r w:rsidRPr="00C25D7A">
        <w:rPr>
          <w:i/>
        </w:rPr>
        <w:t xml:space="preserve">Biochemistry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25), 3989.</w:t>
      </w:r>
    </w:p>
    <w:p w14:paraId="48F6998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1)</w:t>
      </w:r>
      <w:r w:rsidRPr="00C25D7A">
        <w:tab/>
        <w:t xml:space="preserve">Maio, A.; Brandi, L.; Donadio, S.; Gualerzi, C. O. The Oligopeptide Permease Opp Mediates Illicit Transport of the Bacterial P-site Decoding Inhibitor GE81112. </w:t>
      </w:r>
      <w:r w:rsidRPr="00C25D7A">
        <w:rPr>
          <w:i/>
        </w:rPr>
        <w:t xml:space="preserve">Antibiotics (Basel)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5</w:t>
      </w:r>
      <w:r w:rsidRPr="00C25D7A">
        <w:t xml:space="preserve"> (2).</w:t>
      </w:r>
    </w:p>
    <w:p w14:paraId="6DDB26B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2)</w:t>
      </w:r>
      <w:r w:rsidRPr="00C25D7A">
        <w:tab/>
        <w:t xml:space="preserve">Schorey, J. S.; Sweet, L. The mycobacterial glycopeptidolipids: structure, function, and their role in pathogenesis. </w:t>
      </w:r>
      <w:r w:rsidRPr="00C25D7A">
        <w:rPr>
          <w:i/>
        </w:rPr>
        <w:t xml:space="preserve">Glycobiology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11), 832.</w:t>
      </w:r>
    </w:p>
    <w:p w14:paraId="4F542CB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3)</w:t>
      </w:r>
      <w:r w:rsidRPr="00C25D7A">
        <w:tab/>
        <w:t xml:space="preserve">Chen, Y.; Unger, M.; Ntai, I.; McClure, R. A.; Albright, J. C.; Thomson, R. J.; Kelleher, N. L. Gobichelin A and B: Mixed-Ligand Siderophores Discovered Using Proteomics. </w:t>
      </w:r>
      <w:r w:rsidRPr="00C25D7A">
        <w:rPr>
          <w:i/>
        </w:rPr>
        <w:t xml:space="preserve">Medchemcomm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1), 233.</w:t>
      </w:r>
    </w:p>
    <w:p w14:paraId="4052E4D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4)</w:t>
      </w:r>
      <w:r w:rsidRPr="00C25D7A">
        <w:tab/>
        <w:t xml:space="preserve">Kondejewski, L. H.; Farmer, S. W.; Wishart, D. S.; Hancock, R. E.; Hodges, R. S. Gramicidin S is active against both gram-positive and gram-negative bacteria. </w:t>
      </w:r>
      <w:r w:rsidRPr="00C25D7A">
        <w:rPr>
          <w:i/>
        </w:rPr>
        <w:t xml:space="preserve">Int J Pept Protein Res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47</w:t>
      </w:r>
      <w:r w:rsidRPr="00C25D7A">
        <w:t xml:space="preserve"> (6), 460.</w:t>
      </w:r>
    </w:p>
    <w:p w14:paraId="10B025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5)</w:t>
      </w:r>
      <w:r w:rsidRPr="00C25D7A">
        <w:tab/>
        <w:t xml:space="preserve">Patzer, S. I.; Braun, V. Gene cluster involved in the biosynthesis of griseobactin, a catechol-peptide siderophore of Streptomyces sp. ATCC 700974. </w:t>
      </w:r>
      <w:r w:rsidRPr="00C25D7A">
        <w:rPr>
          <w:i/>
        </w:rPr>
        <w:t xml:space="preserve">J Bacter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92</w:t>
      </w:r>
      <w:r w:rsidRPr="00C25D7A">
        <w:t xml:space="preserve"> (2), 426.</w:t>
      </w:r>
    </w:p>
    <w:p w14:paraId="6924552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6)</w:t>
      </w:r>
      <w:r w:rsidRPr="00C25D7A">
        <w:tab/>
        <w:t xml:space="preserve">Bosello, M.; Zeyadi, M.; Kraas, F. I.; Linne, U.; Xie, X.; Marahiel, M. A. Structural characterization of the heterobactin siderophores from Rhodococcus erythropolis PR4 and elucidation of their biosynthetic machinery. </w:t>
      </w:r>
      <w:r w:rsidRPr="00C25D7A">
        <w:rPr>
          <w:i/>
        </w:rPr>
        <w:t xml:space="preserve">J Nat Prod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12), 2282.</w:t>
      </w:r>
    </w:p>
    <w:p w14:paraId="4E00F8D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7)</w:t>
      </w:r>
      <w:r w:rsidRPr="00C25D7A">
        <w:tab/>
        <w:t xml:space="preserve">Oliva, B.; O'Neill, A.; Wilson, J. M.; O'Hanlon, P. J.; Chopra, I. Antimicrobial properties and mode of action of the pyrrothine holomyci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2), 532.</w:t>
      </w:r>
    </w:p>
    <w:p w14:paraId="265058D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8)</w:t>
      </w:r>
      <w:r w:rsidRPr="00C25D7A">
        <w:tab/>
        <w:t xml:space="preserve">Li, B.; Walsh, C. T. Identification of the gene cluster for the dithiolopyrrolone antibiotic holomycin in Streptomyces clavuligeru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07</w:t>
      </w:r>
      <w:r w:rsidRPr="00C25D7A">
        <w:t xml:space="preserve"> (46), 19731.</w:t>
      </w:r>
    </w:p>
    <w:p w14:paraId="47990F1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29)</w:t>
      </w:r>
      <w:r w:rsidRPr="00C25D7A">
        <w:tab/>
        <w:t xml:space="preserve">Desriac, F.; Jegou, C.; Balnois, E.; Brillet, B.; Le Chevalier, P.; Fleury, Y. Antimicrobial peptides from marine proteobacteria. </w:t>
      </w:r>
      <w:r w:rsidRPr="00C25D7A">
        <w:rPr>
          <w:i/>
        </w:rPr>
        <w:t xml:space="preserve">Mar Drugs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10), 3632.</w:t>
      </w:r>
    </w:p>
    <w:p w14:paraId="3A4CDCA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0)</w:t>
      </w:r>
      <w:r w:rsidRPr="00C25D7A">
        <w:tab/>
        <w:t xml:space="preserve">Motohashi, K.; Takagi, M.; Shin-Ya, K. Tetrapeptides possessing a unique skeleton, JBIR-34 and JBIR-35, isolated from a sponge-derived actinomycete, Streptomyces sp. Sp080513GE-23. </w:t>
      </w:r>
      <w:r w:rsidRPr="00C25D7A">
        <w:rPr>
          <w:i/>
        </w:rPr>
        <w:t xml:space="preserve">J Nat Prod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73</w:t>
      </w:r>
      <w:r w:rsidRPr="00C25D7A">
        <w:t xml:space="preserve"> (2), 226.</w:t>
      </w:r>
    </w:p>
    <w:p w14:paraId="4A1E59F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31)</w:t>
      </w:r>
      <w:r w:rsidRPr="00C25D7A">
        <w:tab/>
        <w:t xml:space="preserve">Fujimori, D. G.; Hrvatin, S.; Neumann, C. S.; Strieker, M.; Marahiel, M. A.; Walsh, C. T. Cloning and characterization of the biosynthetic gene cluster for kutzneride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04</w:t>
      </w:r>
      <w:r w:rsidRPr="00C25D7A">
        <w:t xml:space="preserve"> (42), 16498.</w:t>
      </w:r>
    </w:p>
    <w:p w14:paraId="41004B7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2)</w:t>
      </w:r>
      <w:r w:rsidRPr="00C25D7A">
        <w:tab/>
        <w:t xml:space="preserve">Kleijn, L. H.; Oppedijk, S. F.; t Hart, P.; van Harten, R. M.; Martin-Visscher, L. A.; Kemmink, J.; Breukink, E.; Martin, N. I. Total Synthesis of Laspartomycin C and Characterization of Its Antibacterial Mechanism of Action. </w:t>
      </w:r>
      <w:r w:rsidRPr="00C25D7A">
        <w:rPr>
          <w:i/>
        </w:rPr>
        <w:t xml:space="preserve">J Med 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7), 3569.</w:t>
      </w:r>
    </w:p>
    <w:p w14:paraId="20A91DB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3)</w:t>
      </w:r>
      <w:r w:rsidRPr="00C25D7A">
        <w:tab/>
        <w:t xml:space="preserve">Yakimov, M. M.; Timmis, K. N.; Wray, V.; Fredrickson, H. L. Characterization of a new lipopeptide surfactant produced by thermotolerant and halotolerant subsurface Bacillus licheniformis BAS50. </w:t>
      </w:r>
      <w:r w:rsidRPr="00C25D7A">
        <w:rPr>
          <w:i/>
        </w:rPr>
        <w:t xml:space="preserve">Appl Environ Microbiol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61</w:t>
      </w:r>
      <w:r w:rsidRPr="00C25D7A">
        <w:t xml:space="preserve"> (5), 1706.</w:t>
      </w:r>
    </w:p>
    <w:p w14:paraId="2DAFD5B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4)</w:t>
      </w:r>
      <w:r w:rsidRPr="00C25D7A">
        <w:tab/>
        <w:t xml:space="preserve">Madslien, E. H.; Ronning, H. T.; Lindback, T.; Hassel, B.; Andersson, M. A.; Granum, P. E. Lichenysin is produced by most Bacillus licheniformis strains. </w:t>
      </w:r>
      <w:r w:rsidRPr="00C25D7A">
        <w:rPr>
          <w:i/>
        </w:rPr>
        <w:t xml:space="preserve">J Appl Microbi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15</w:t>
      </w:r>
      <w:r w:rsidRPr="00C25D7A">
        <w:t xml:space="preserve"> (4), 1068.</w:t>
      </w:r>
    </w:p>
    <w:p w14:paraId="7D9EFC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5)</w:t>
      </w:r>
      <w:r w:rsidRPr="00C25D7A">
        <w:tab/>
        <w:t xml:space="preserve">Bai, T.; Zhang, D.; Lin, S.; Long, Q.; Wang, Y.; Ou, H.; Kang, Q.; Deng, Z.; Liu, W.; Tao, M. Operon for biosynthesis of lipstatin, the Beta-lactone inhibitor of human pancreatic lipase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24), 7473.</w:t>
      </w:r>
    </w:p>
    <w:p w14:paraId="0743A8D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6)</w:t>
      </w:r>
      <w:r w:rsidRPr="00C25D7A">
        <w:tab/>
        <w:t xml:space="preserve">O'Sullivan, J.; McCullough, J. E.; Tymiak, A. A.; Kirsch, D. R.; Trejo, W. H.; Principe, P. A. Lysobactin, a novel antibacterial agent produced by Lysobacter sp. I. Taxonomy, isolation and partial characteriz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12), 1740.</w:t>
      </w:r>
    </w:p>
    <w:p w14:paraId="7F4156F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7)</w:t>
      </w:r>
      <w:r w:rsidRPr="00C25D7A">
        <w:tab/>
        <w:t xml:space="preserve">Carrion, V. J.; van der Voort, M.; Arrebola, E.; Gutierrez-Barranquero, J. A.; de Vicente, A.; Raaijmakers, J. M.; Cazorla, F. M. Mangotoxin production of Pseudomonas syringae pv. syringae is regulated by MgoA. </w:t>
      </w:r>
      <w:r w:rsidRPr="00C25D7A">
        <w:rPr>
          <w:i/>
        </w:rPr>
        <w:t xml:space="preserve">BMC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4</w:t>
      </w:r>
      <w:r w:rsidRPr="00C25D7A">
        <w:t>, 46.</w:t>
      </w:r>
    </w:p>
    <w:p w14:paraId="386AAAA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8)</w:t>
      </w:r>
      <w:r w:rsidRPr="00C25D7A">
        <w:tab/>
        <w:t xml:space="preserve">Ruzin, A.; Singh, G.; Severin, A.; Yang, Y.; Dushin, R. G.; Sutherland, A. G.; Minnick, A.; Greenstein, M.; May, M. K.; Shlaes, D. M.et al. Mechanism of action of the mannopeptimycins, a novel class of glycopeptide antibiotics active against vancomycin-resistant gram-positive bacteria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3), 728.</w:t>
      </w:r>
    </w:p>
    <w:p w14:paraId="4BE8B2A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39)</w:t>
      </w:r>
      <w:r w:rsidRPr="00C25D7A">
        <w:tab/>
        <w:t xml:space="preserve">Giessen, T. W.; Franke, K. B.; Knappe, T. A.; Kraas, F. I.; Bosello, M.; Xie, X.; Linne, U.; Marahiel, M. A. Isolation, structure elucidation, and biosynthesis of an unusual hydroxamic acid ester-containing siderophore from Actinosynnema mirum. </w:t>
      </w:r>
      <w:r w:rsidRPr="00C25D7A">
        <w:rPr>
          <w:i/>
        </w:rPr>
        <w:t xml:space="preserve">J Nat Prod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5</w:t>
      </w:r>
      <w:r w:rsidRPr="00C25D7A">
        <w:t xml:space="preserve"> (5), 905.</w:t>
      </w:r>
    </w:p>
    <w:p w14:paraId="694D7DF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0)</w:t>
      </w:r>
      <w:r w:rsidRPr="00C25D7A">
        <w:tab/>
        <w:t xml:space="preserve">Kita, Y.; Toma, T.; Kan, T.; Fukuyama, T. Synthetic studies on (+)-manzamine A: stereoselective synthesis of the tetracyclic core framework. </w:t>
      </w:r>
      <w:r w:rsidRPr="00C25D7A">
        <w:rPr>
          <w:i/>
        </w:rPr>
        <w:t xml:space="preserve">Org Lett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15), 3251.</w:t>
      </w:r>
    </w:p>
    <w:p w14:paraId="745150F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1)</w:t>
      </w:r>
      <w:r w:rsidRPr="00C25D7A">
        <w:tab/>
        <w:t xml:space="preserve">Nishida, M.; Mine, Y.; Nonoyama, S.; Kojo, H. Nocardicin A, a new monocyclic beta-lactam antibiotic III. In vitro evalu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77,</w:t>
      </w:r>
      <w:r w:rsidRPr="00C25D7A">
        <w:t xml:space="preserve"> </w:t>
      </w:r>
      <w:r w:rsidRPr="00C25D7A">
        <w:rPr>
          <w:i/>
        </w:rPr>
        <w:t>30</w:t>
      </w:r>
      <w:r w:rsidRPr="00C25D7A">
        <w:t xml:space="preserve"> (11), 917.</w:t>
      </w:r>
    </w:p>
    <w:p w14:paraId="4EA06E3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2)</w:t>
      </w:r>
      <w:r w:rsidRPr="00C25D7A">
        <w:tab/>
        <w:t xml:space="preserve">Bucheli, T. D. Phytotoxins: environmental micropollutants of concern? </w:t>
      </w:r>
      <w:r w:rsidRPr="00C25D7A">
        <w:rPr>
          <w:i/>
        </w:rPr>
        <w:t xml:space="preserve">Environ Sci Techn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22), 13027.</w:t>
      </w:r>
    </w:p>
    <w:p w14:paraId="75C321E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3)</w:t>
      </w:r>
      <w:r w:rsidRPr="00C25D7A">
        <w:tab/>
        <w:t xml:space="preserve">Costa, M.; Costa-Rodrigues, J.; Fernandes, M. H.; Barros, P.; Vasconcelos, V.; Martins, R. Marine cyanobacteria compounds with anticancer properties: a review on the implication of apoptosis. </w:t>
      </w:r>
      <w:r w:rsidRPr="00C25D7A">
        <w:rPr>
          <w:i/>
        </w:rPr>
        <w:t xml:space="preserve">Mar Drugs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10), 2181.</w:t>
      </w:r>
    </w:p>
    <w:p w14:paraId="2CBDBB8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4)</w:t>
      </w:r>
      <w:r w:rsidRPr="00C25D7A">
        <w:tab/>
        <w:t xml:space="preserve">Huang, E.; Yousef, A. E. The lipopeptide antibiotic paenibacterin binds to the bacterial outer membrane and exerts bactericidal activity through cytoplasmic membrane damage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9), 2700.</w:t>
      </w:r>
    </w:p>
    <w:p w14:paraId="4144717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5)</w:t>
      </w:r>
      <w:r w:rsidRPr="00C25D7A">
        <w:tab/>
        <w:t xml:space="preserve">Wen, Y.; Wu, X.; Teng, Y.; Qian, C.; Zhan, Z.; Zhao, Y.; Li, O. Identification and analysis of the gene cluster involved in biosynthesis of paenibactin, a catecholate siderophore produced by Paenibacillus elgii B69. </w:t>
      </w:r>
      <w:r w:rsidRPr="00C25D7A">
        <w:rPr>
          <w:i/>
        </w:rPr>
        <w:t xml:space="preserve">Environ Micro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10), 2726.</w:t>
      </w:r>
    </w:p>
    <w:p w14:paraId="59E1879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6)</w:t>
      </w:r>
      <w:r w:rsidRPr="00C25D7A">
        <w:tab/>
        <w:t xml:space="preserve">Kim, J.; Il Kim, P.; Bong, K. M.; Il Kim, J.; Shin, S. Y.; Song, J.; Min, H. J.; Lee, C. W. Isolation and structural elucidation of pelgipeptin E, a novel pore-forming pelgipeptin analog from Paenibacillus elgii with low hemolytic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71</w:t>
      </w:r>
      <w:r w:rsidRPr="00C25D7A">
        <w:t xml:space="preserve"> (12), 1008.</w:t>
      </w:r>
    </w:p>
    <w:p w14:paraId="1BF743B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47)</w:t>
      </w:r>
      <w:r w:rsidRPr="00C25D7A">
        <w:tab/>
        <w:t xml:space="preserve">Qian, C. D.; Liu, T. Z.; Zhou, S. L.; Ding, R.; Zhao, W. P.; Li, O.; Wu, X. C. Identification and functional analysis of gene cluster involvement in biosynthesis of the cyclic lipopeptide antibiotic pelgipeptin produced by Paenibacillus elgii. </w:t>
      </w:r>
      <w:r w:rsidRPr="00C25D7A">
        <w:rPr>
          <w:i/>
        </w:rPr>
        <w:t xml:space="preserve">BMC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2</w:t>
      </w:r>
      <w:r w:rsidRPr="00C25D7A">
        <w:t>, 197.</w:t>
      </w:r>
    </w:p>
    <w:p w14:paraId="4E8E398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8)</w:t>
      </w:r>
      <w:r w:rsidRPr="00C25D7A">
        <w:tab/>
        <w:t xml:space="preserve">Batool, M.; Khalid, M. H.; Hassan, M. N.; Fauzia Yusuf, H. Homology modeling of an antifungal metabolite plipastatin synthase from the Bacillus subtilis 168. </w:t>
      </w:r>
      <w:r w:rsidRPr="00C25D7A">
        <w:rPr>
          <w:i/>
        </w:rPr>
        <w:t xml:space="preserve">Bioinformation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8), 384.</w:t>
      </w:r>
    </w:p>
    <w:p w14:paraId="6B9FA8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49)</w:t>
      </w:r>
      <w:r w:rsidRPr="00C25D7A">
        <w:tab/>
        <w:t xml:space="preserve">Tsunakawa, M.; Kamei, H.; Konishi, M.; Miyaki, T.; Oki, T.; Kawaguchi, H. Porothramycin, a new antibiotic of the anthramycin group: production, isolation, structure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10), 1366.</w:t>
      </w:r>
    </w:p>
    <w:p w14:paraId="4DEAB09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0)</w:t>
      </w:r>
      <w:r w:rsidRPr="00C25D7A">
        <w:tab/>
        <w:t xml:space="preserve">Mercado-Blanco, J.; van der Drift, K. M.; Olsson, P. E.; Thomas-Oates, J. E.; van Loon, L. C.; Bakker, P. A. Analysis of the pmsCEAB gene cluster involved in biosynthesis of salicylic acid and the siderophore pseudomonine in the biocontrol strain Pseudomonas fluorescens WCS374. </w:t>
      </w:r>
      <w:r w:rsidRPr="00C25D7A">
        <w:rPr>
          <w:i/>
        </w:rPr>
        <w:t xml:space="preserve">J Bacteriol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183</w:t>
      </w:r>
      <w:r w:rsidRPr="00C25D7A">
        <w:t xml:space="preserve"> (6), 1909.</w:t>
      </w:r>
    </w:p>
    <w:p w14:paraId="7F69AE6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1)</w:t>
      </w:r>
      <w:r w:rsidRPr="00C25D7A">
        <w:tab/>
        <w:t xml:space="preserve">Kuiper, I.; Lagendijk, E. L.; Pickford, R.; Derrick, J. P.; Lamers, G. E.; Thomas-Oates, J. E.; Lugtenberg, B. J.; Bloemberg, G. V. Characterization of two Pseudomonas putida lipopeptide biosurfactants, putisolvin I and II, which inhibit biofilm formation and break down existing biofilms. </w:t>
      </w:r>
      <w:r w:rsidRPr="00C25D7A">
        <w:rPr>
          <w:i/>
        </w:rPr>
        <w:t xml:space="preserve">Mol Microbiol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1), 97.</w:t>
      </w:r>
    </w:p>
    <w:p w14:paraId="6FDDE57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2)</w:t>
      </w:r>
      <w:r w:rsidRPr="00C25D7A">
        <w:tab/>
        <w:t xml:space="preserve">Adler, C.; Corbalan, N. S.; Seyedsayamdost, M. R.; Pomares, M. F.; de Cristobal, R. E.; Clardy, J.; Kolter, R.; Vincent, P. A. Catecholate siderophores protect bacteria from pyochelin toxicity. </w:t>
      </w:r>
      <w:r w:rsidRPr="00C25D7A">
        <w:rPr>
          <w:i/>
        </w:rPr>
        <w:t xml:space="preserve">PLoS One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0), e46754.</w:t>
      </w:r>
    </w:p>
    <w:p w14:paraId="06A6C27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3)</w:t>
      </w:r>
      <w:r w:rsidRPr="00C25D7A">
        <w:tab/>
        <w:t xml:space="preserve">Peek, M. E.; Bhatnagar, A.; McCarty, N. A.; Zughaier, S. M. Pyoverdine, the Major Siderophore in Pseudomonas aeruginosa, Evades NGAL Recognition. </w:t>
      </w:r>
      <w:r w:rsidRPr="00C25D7A">
        <w:rPr>
          <w:i/>
        </w:rPr>
        <w:t xml:space="preserve">Interdiscip Perspect Infect Dis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2012</w:t>
      </w:r>
      <w:r w:rsidRPr="00C25D7A">
        <w:t>, 843509.</w:t>
      </w:r>
    </w:p>
    <w:p w14:paraId="03CDCA3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4)</w:t>
      </w:r>
      <w:r w:rsidRPr="00C25D7A">
        <w:tab/>
        <w:t xml:space="preserve">Tomita, F.; Takahashi, K.; Tamaoki, T. Quinocarcin, a novel antitumor antibiotic. 3. Mode of ac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10), 1268.</w:t>
      </w:r>
    </w:p>
    <w:p w14:paraId="25B33E5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5)</w:t>
      </w:r>
      <w:r w:rsidRPr="00C25D7A">
        <w:tab/>
        <w:t xml:space="preserve">Zhen, X.; Gong, T.; Liu, F.; Zhang, P. C.; Zhou, W. Q.; Li, Y.; Zhu, P. A New Analogue of Echinomycin and a New Cyclic Dipeptide from a Marine-Derived Streptomyces sp. LS298. </w:t>
      </w:r>
      <w:r w:rsidRPr="00C25D7A">
        <w:rPr>
          <w:i/>
        </w:rPr>
        <w:t xml:space="preserve">Mar Drug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11), 6947.</w:t>
      </w:r>
    </w:p>
    <w:p w14:paraId="1C7FC3A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6)</w:t>
      </w:r>
      <w:r w:rsidRPr="00C25D7A">
        <w:tab/>
        <w:t xml:space="preserve">Bosello, M.; Robbel, L.; Linne, U.; Xie, X.; Marahiel, M. A. Biosynthesis of the siderophore rhodochelin requires the coordinated expression of three independent gene clusters in Rhodococcus jostii RHA1. </w:t>
      </w:r>
      <w:r w:rsidRPr="00C25D7A">
        <w:rPr>
          <w:i/>
        </w:rPr>
        <w:t xml:space="preserve">J Am Chem Soc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33</w:t>
      </w:r>
      <w:r w:rsidRPr="00C25D7A">
        <w:t xml:space="preserve"> (12), 4587.</w:t>
      </w:r>
    </w:p>
    <w:p w14:paraId="4A7642A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7)</w:t>
      </w:r>
      <w:r w:rsidRPr="00C25D7A">
        <w:tab/>
        <w:t xml:space="preserve">Nahoum, V.; Spector, S.; Loll, P. J. Structure of ristocetin A in complex with a bacterial cell-wall mimetic. </w:t>
      </w:r>
      <w:r w:rsidRPr="00C25D7A">
        <w:rPr>
          <w:i/>
        </w:rPr>
        <w:t xml:space="preserve">Acta Crystallogr D Biol Crystallog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65</w:t>
      </w:r>
      <w:r w:rsidRPr="00C25D7A">
        <w:t xml:space="preserve"> (Pt 8), 832.</w:t>
      </w:r>
    </w:p>
    <w:p w14:paraId="4766FC2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8)</w:t>
      </w:r>
      <w:r w:rsidRPr="00C25D7A">
        <w:tab/>
        <w:t xml:space="preserve">Okumoto, T.; Kawana, M.; Nakamura, I.; Ikeda, Y.; Isagai, K. Activity of safracins A and B, heterocyclic quinone antibiotics, on experimental tumors in mice. </w:t>
      </w:r>
      <w:r w:rsidRPr="00C25D7A">
        <w:rPr>
          <w:i/>
        </w:rPr>
        <w:t xml:space="preserve">J Antibiot (Tokyo) </w:t>
      </w:r>
      <w:r w:rsidRPr="00C25D7A">
        <w:rPr>
          <w:b/>
        </w:rPr>
        <w:t>1985,</w:t>
      </w:r>
      <w:r w:rsidRPr="00C25D7A">
        <w:t xml:space="preserve"> </w:t>
      </w:r>
      <w:r w:rsidRPr="00C25D7A">
        <w:rPr>
          <w:i/>
        </w:rPr>
        <w:t>38</w:t>
      </w:r>
      <w:r w:rsidRPr="00C25D7A">
        <w:t xml:space="preserve"> (6), 767.</w:t>
      </w:r>
    </w:p>
    <w:p w14:paraId="395C516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59)</w:t>
      </w:r>
      <w:r w:rsidRPr="00C25D7A">
        <w:tab/>
        <w:t xml:space="preserve">Rao, K. E.; Lown, J. W. Mode of action of saframycin antitumor antibiotics: sequence selectivities in the covalent binding of saframycins A and S to deoxyribonucleic acid. </w:t>
      </w:r>
      <w:r w:rsidRPr="00C25D7A">
        <w:rPr>
          <w:i/>
        </w:rPr>
        <w:t xml:space="preserve">Chem Res Toxicol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3</w:t>
      </w:r>
      <w:r w:rsidRPr="00C25D7A">
        <w:t xml:space="preserve"> (3), 262.</w:t>
      </w:r>
    </w:p>
    <w:p w14:paraId="4B5E0BE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0)</w:t>
      </w:r>
      <w:r w:rsidRPr="00C25D7A">
        <w:tab/>
        <w:t xml:space="preserve">Kodani, S.; Bicz, J.; Song, L.; Deeth, R. J.; Ohnishi-Kameyama, M.; Yoshida, M.; Ochi, K.; Challis, G. L. Structure and biosynthesis of scabichelin, a novel tris-hydroxamate siderophore produced by the plant pathogen Streptomyces scabies 87.22. </w:t>
      </w:r>
      <w:r w:rsidRPr="00C25D7A">
        <w:rPr>
          <w:i/>
        </w:rPr>
        <w:t xml:space="preserve">Org Biomol Chem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28), 4686.</w:t>
      </w:r>
    </w:p>
    <w:p w14:paraId="614DC16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1)</w:t>
      </w:r>
      <w:r w:rsidRPr="00C25D7A">
        <w:tab/>
        <w:t xml:space="preserve">Waksman, S. A., Woodruff, H. B. Streptothricin, a New Selective Bacteriostatic and Bactericidal Agent, Particularly Active Against Gram-Negative Bacteria. </w:t>
      </w:r>
      <w:r w:rsidRPr="00C25D7A">
        <w:rPr>
          <w:i/>
        </w:rPr>
        <w:t xml:space="preserve">Experimental Biology and Medicine </w:t>
      </w:r>
      <w:r w:rsidRPr="00C25D7A">
        <w:rPr>
          <w:b/>
        </w:rPr>
        <w:t>1942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2), 207.</w:t>
      </w:r>
    </w:p>
    <w:p w14:paraId="485BF87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2)</w:t>
      </w:r>
      <w:r w:rsidRPr="00C25D7A">
        <w:tab/>
        <w:t xml:space="preserve">Fernandez, J.; Marin, L.; Alvarez-Alonso, R.; Redondo, S.; Carvajal, J.; Villamizar, G.; Villar, C. J.; Lombo, F. Biosynthetic modularity rules in the bisintercalator family of antitumor compounds. </w:t>
      </w:r>
      <w:r w:rsidRPr="00C25D7A">
        <w:rPr>
          <w:i/>
        </w:rPr>
        <w:t xml:space="preserve">Mar Drugs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5), 2668.</w:t>
      </w:r>
    </w:p>
    <w:p w14:paraId="351BBF6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63)</w:t>
      </w:r>
      <w:r w:rsidRPr="00C25D7A">
        <w:tab/>
        <w:t xml:space="preserve">Burch, A. Y.; Shimada, B. K.; Mullin, S. W.; Dunlap, C. A.; Bowman, M. J.; Lindow, S. E. Pseudomonas syringae coordinates production of a motility-enabling surfactant with flagellar assembly. </w:t>
      </w:r>
      <w:r w:rsidRPr="00C25D7A">
        <w:rPr>
          <w:i/>
        </w:rPr>
        <w:t xml:space="preserve">J Bacter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94</w:t>
      </w:r>
      <w:r w:rsidRPr="00C25D7A">
        <w:t xml:space="preserve"> (6), 1287.</w:t>
      </w:r>
    </w:p>
    <w:p w14:paraId="18894A8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4)</w:t>
      </w:r>
      <w:r w:rsidRPr="00C25D7A">
        <w:tab/>
        <w:t xml:space="preserve">Yoshida, T.; Ri, M.; Kanamori, T.; Aoki, S.; Ashour, R.; Kinoshita, S.; Narita, T.; Totani, H.; Masaki, A.; Ito, A.et al. Potent anti-tumor activity of a syringolin analog in multiple myeloma: a dual inhibitor of proteasome activity targeting beta2 and beta5 subunits. </w:t>
      </w:r>
      <w:r w:rsidRPr="00C25D7A">
        <w:rPr>
          <w:i/>
        </w:rPr>
        <w:t xml:space="preserve">Oncotarget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11), 9975.</w:t>
      </w:r>
    </w:p>
    <w:p w14:paraId="7CD3EB7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5)</w:t>
      </w:r>
      <w:r w:rsidRPr="00C25D7A">
        <w:tab/>
        <w:t xml:space="preserve">Bender, C. L.; Alarcon-Chaidez, F.; Gross, D. C. Pseudomonas syringae phytotoxins: mode of action, regulation, and biosynthesis by peptide and polyketide synthetases. </w:t>
      </w:r>
      <w:r w:rsidRPr="00C25D7A">
        <w:rPr>
          <w:i/>
        </w:rPr>
        <w:t xml:space="preserve">Microbiol Mol Biol Rev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63</w:t>
      </w:r>
      <w:r w:rsidRPr="00C25D7A">
        <w:t xml:space="preserve"> (2), 266.</w:t>
      </w:r>
    </w:p>
    <w:p w14:paraId="5ABFC0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6)</w:t>
      </w:r>
      <w:r w:rsidRPr="00C25D7A">
        <w:tab/>
        <w:t xml:space="preserve">Cho, H.; Kang, H. The PseEF efflux system is a virulence factor of Pseudomonas syringae pv. syringae. </w:t>
      </w:r>
      <w:r w:rsidRPr="00C25D7A">
        <w:rPr>
          <w:i/>
        </w:rPr>
        <w:t xml:space="preserve">J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1), 79.</w:t>
      </w:r>
    </w:p>
    <w:p w14:paraId="7B07F7E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7)</w:t>
      </w:r>
      <w:r w:rsidRPr="00C25D7A">
        <w:tab/>
        <w:t xml:space="preserve">King, R. R.; Calhoun, L. A. The thaxtomin phytotoxins: sources, synthesis, biosynthesis, biotransformation and biological activity. </w:t>
      </w:r>
      <w:r w:rsidRPr="00C25D7A">
        <w:rPr>
          <w:i/>
        </w:rPr>
        <w:t xml:space="preserve">Phytochemistry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7), 833.</w:t>
      </w:r>
    </w:p>
    <w:p w14:paraId="28925E8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8)</w:t>
      </w:r>
      <w:r w:rsidRPr="00C25D7A">
        <w:tab/>
        <w:t xml:space="preserve">Schneditz, G.; Rentner, J.; Roier, S.; Pletz, J.; Herzog, K. A.; Bucker, R.; Troeger, H.; Schild, S.; Weber, H.; Breinbauer, R.et al. Enterotoxicity of a nonribosomal peptide causes antibiotic-associated coliti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11</w:t>
      </w:r>
      <w:r w:rsidRPr="00C25D7A">
        <w:t xml:space="preserve"> (36), 13181.</w:t>
      </w:r>
    </w:p>
    <w:p w14:paraId="4238F89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69)</w:t>
      </w:r>
      <w:r w:rsidRPr="00C25D7A">
        <w:tab/>
        <w:t xml:space="preserve">Tozuka, Z.; Yazawa, H.; Murata, M.; Takaya, T. Studies on tomaymycin. III. Synthesis and antitumor activity of tomaymycin analogs. </w:t>
      </w:r>
      <w:r w:rsidRPr="00C25D7A">
        <w:rPr>
          <w:i/>
        </w:rPr>
        <w:t xml:space="preserve">J Antibiot (Tokyo)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36</w:t>
      </w:r>
      <w:r w:rsidRPr="00C25D7A">
        <w:t xml:space="preserve"> (12), 1699.</w:t>
      </w:r>
    </w:p>
    <w:p w14:paraId="1270EE6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0)</w:t>
      </w:r>
      <w:r w:rsidRPr="00C25D7A">
        <w:tab/>
        <w:t xml:space="preserve">Cochrane, S. A.; Findlay, B.; Bakhtiary, A.; Acedo, J. Z.; Rodriguez-Lopez, E. M.; Mercier, P.; Vederas, J. C. Antimicrobial lipopeptide tridecaptin A1 selectively binds to Gram-negative lipid II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13</w:t>
      </w:r>
      <w:r w:rsidRPr="00C25D7A">
        <w:t xml:space="preserve"> (41), 11561.</w:t>
      </w:r>
    </w:p>
    <w:p w14:paraId="75AD06C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1)</w:t>
      </w:r>
      <w:r w:rsidRPr="00C25D7A">
        <w:tab/>
        <w:t xml:space="preserve">Praseuth, A. P.; Wang, C. C.; Watanabe, K.; Hotta, K.; Oguri, H.; Oikawa, H. Complete sequence of biosynthetic gene cluster responsible for producing triostin A and evaluation of quinomycin-type antibiotics from Streptomyces triostinicus. </w:t>
      </w:r>
      <w:r w:rsidRPr="00C25D7A">
        <w:rPr>
          <w:i/>
        </w:rPr>
        <w:t xml:space="preserve">Biotechnol Prog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24</w:t>
      </w:r>
      <w:r w:rsidRPr="00C25D7A">
        <w:t xml:space="preserve"> (6), 1226.</w:t>
      </w:r>
    </w:p>
    <w:p w14:paraId="4126503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2)</w:t>
      </w:r>
      <w:r w:rsidRPr="00C25D7A">
        <w:tab/>
        <w:t xml:space="preserve">Han, A. W.; Sandy, M.; Fishman, B.; Trindade-Silva, A. E.; Soares, C. A.; Distel, D. L.; Butler, A.; Haygood, M. G. Turnerbactin, a novel triscatecholate siderophore from the shipworm endosymbiont Teredinibacter turnerae T7901. </w:t>
      </w:r>
      <w:r w:rsidRPr="00C25D7A">
        <w:rPr>
          <w:i/>
        </w:rPr>
        <w:t xml:space="preserve">PLoS One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10), e76151.</w:t>
      </w:r>
    </w:p>
    <w:p w14:paraId="71B36CB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3)</w:t>
      </w:r>
      <w:r w:rsidRPr="00C25D7A">
        <w:tab/>
        <w:t xml:space="preserve">Marques, M. A.; Citron, D. M.; Wang, C. C. Development of Tyrocidine A analogues with improved antibacterial activity. </w:t>
      </w:r>
      <w:r w:rsidRPr="00C25D7A">
        <w:rPr>
          <w:i/>
        </w:rPr>
        <w:t xml:space="preserve">Bioorg Med Chem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21), 6667.</w:t>
      </w:r>
    </w:p>
    <w:p w14:paraId="6ECD3D1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4)</w:t>
      </w:r>
      <w:r w:rsidRPr="00C25D7A">
        <w:tab/>
        <w:t xml:space="preserve">Iglesias, E.; Brandariz, I.; Jimenez, C.; Soengas, R. G. Iron(III) complexation by Vanchrobactin, a siderophore of the bacterial fish pathogen Vibrio anguillarum. </w:t>
      </w:r>
      <w:r w:rsidRPr="00C25D7A">
        <w:rPr>
          <w:i/>
        </w:rPr>
        <w:t xml:space="preserve">Metallomics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3</w:t>
      </w:r>
      <w:r w:rsidRPr="00C25D7A">
        <w:t xml:space="preserve"> (5), 521.</w:t>
      </w:r>
    </w:p>
    <w:p w14:paraId="0C213C7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5)</w:t>
      </w:r>
      <w:r w:rsidRPr="00C25D7A">
        <w:tab/>
        <w:t xml:space="preserve">Mota-Meira, M.; LaPointe, G.; Lacroix, C.; Lavoie, M. C. MICs of mutacin B-Ny266, nisin A, vancomycin, and oxacillin against bacterial pathogen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1), 24.</w:t>
      </w:r>
    </w:p>
    <w:p w14:paraId="017882B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6)</w:t>
      </w:r>
      <w:r w:rsidRPr="00C25D7A">
        <w:tab/>
        <w:t xml:space="preserve">Carter, R. A.; Worsley, P. S.; Sawers, G.; Challis, G. L.; Dilworth, M. J.; Carson, K. C.; Lawrence, J. A.; Wexler, M.; Johnston, A. W.; Yeoman, K. H. The vbs genes that direct synthesis of the siderophore vicibactin in Rhizobium leguminosarum: their expression in other genera requires ECF sigma factor RpoI. </w:t>
      </w:r>
      <w:r w:rsidRPr="00C25D7A">
        <w:rPr>
          <w:i/>
        </w:rPr>
        <w:t xml:space="preserve">Mol Microb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5), 1153.</w:t>
      </w:r>
    </w:p>
    <w:p w14:paraId="1BBDD09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7)</w:t>
      </w:r>
      <w:r w:rsidRPr="00C25D7A">
        <w:tab/>
        <w:t xml:space="preserve">Akbergenov, R.; Shcherbakov, D.; Matt, T.; Duscha, S.; Meyer, M.; Wilson, D. N.; Bottger, E. C. Molecular basis for the selectivity of antituberculosis compounds capreomycin and viomyci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10), 4712.</w:t>
      </w:r>
    </w:p>
    <w:p w14:paraId="722039E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8)</w:t>
      </w:r>
      <w:r w:rsidRPr="00C25D7A">
        <w:tab/>
        <w:t xml:space="preserve">Okujo, N.; Saito, M.; Yamamoto, S.; Yoshida, T.; Miyoshi, S.; Shinoda, S. Structure of vulnibactin, a new polyamine-containing siderophore from Vibrio vulnificus. </w:t>
      </w:r>
      <w:r w:rsidRPr="00C25D7A">
        <w:rPr>
          <w:i/>
        </w:rPr>
        <w:t xml:space="preserve">Biometals </w:t>
      </w:r>
      <w:r w:rsidRPr="00C25D7A">
        <w:rPr>
          <w:b/>
        </w:rPr>
        <w:t>1994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2), 109.</w:t>
      </w:r>
    </w:p>
    <w:p w14:paraId="676A6AD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79)</w:t>
      </w:r>
      <w:r w:rsidRPr="00C25D7A">
        <w:tab/>
        <w:t xml:space="preserve">Zhang, J.; Du, L.; Liu, F.; Xu, F.; Hu, B.; Venturi, V.; Qian, G. Involvement of both PKS and NRPS in antibacterial activity in Lysobacter enzymogenes OH11. </w:t>
      </w:r>
      <w:r w:rsidRPr="00C25D7A">
        <w:rPr>
          <w:i/>
        </w:rPr>
        <w:t xml:space="preserve">FEMS Microbiol Lett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355</w:t>
      </w:r>
      <w:r w:rsidRPr="00C25D7A">
        <w:t xml:space="preserve"> (2), 170.</w:t>
      </w:r>
    </w:p>
    <w:p w14:paraId="45FB5BC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0)</w:t>
      </w:r>
      <w:r w:rsidRPr="00C25D7A">
        <w:tab/>
        <w:t xml:space="preserve">Komaki, H.; Ichikawa, N.; Hosoyama, A.; Fujita, N.; Igarashi, Y. Draft Genome Sequence of Streptomyces sp. TP-A0356, a Producer of Yatakemycin. </w:t>
      </w:r>
      <w:r w:rsidRPr="00C25D7A">
        <w:rPr>
          <w:i/>
        </w:rPr>
        <w:t xml:space="preserve">Genome Announc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3</w:t>
      </w:r>
      <w:r w:rsidRPr="00C25D7A">
        <w:t xml:space="preserve"> (6).</w:t>
      </w:r>
    </w:p>
    <w:p w14:paraId="21E2AA1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81)</w:t>
      </w:r>
      <w:r w:rsidRPr="00C25D7A">
        <w:tab/>
        <w:t xml:space="preserve">Igarashi, Y.; Futamata, K.; Fujita, T.; Sekine, A.; Senda, H.; Naoki, H.; Furumai, T. Yatakemycin, a novel antifungal antibiotic produced by Streptomyces sp. TP-A0356. </w:t>
      </w:r>
      <w:r w:rsidRPr="00C25D7A">
        <w:rPr>
          <w:i/>
        </w:rPr>
        <w:t xml:space="preserve">J Antibiot (Tokyo)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2), 107.</w:t>
      </w:r>
    </w:p>
    <w:p w14:paraId="41EA4A7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2)</w:t>
      </w:r>
      <w:r w:rsidRPr="00C25D7A">
        <w:tab/>
        <w:t xml:space="preserve">Perry, R. D.; Fetherston, J. D. Yersiniabactin iron uptake: mechanisms and role in Yersinia pestis pathogenesis. </w:t>
      </w:r>
      <w:r w:rsidRPr="00C25D7A">
        <w:rPr>
          <w:i/>
        </w:rPr>
        <w:t xml:space="preserve">Microbes Infect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10), 808.</w:t>
      </w:r>
    </w:p>
    <w:p w14:paraId="01CDB4A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3)</w:t>
      </w:r>
      <w:r w:rsidRPr="00C25D7A">
        <w:tab/>
        <w:t xml:space="preserve">In, Y.; Doi, M.; Inoue, M.; Ishida, T.; Hamada, Y.; Shioiri, T. Patellamide A, a cytotoxic cyclic peptide from the ascidian Lissoclinum patella. </w:t>
      </w:r>
      <w:r w:rsidRPr="00C25D7A">
        <w:rPr>
          <w:i/>
        </w:rPr>
        <w:t xml:space="preserve">Acta Crystallogr C </w:t>
      </w:r>
      <w:r w:rsidRPr="00C25D7A">
        <w:rPr>
          <w:b/>
        </w:rPr>
        <w:t>1994,</w:t>
      </w:r>
      <w:r w:rsidRPr="00C25D7A">
        <w:t xml:space="preserve"> </w:t>
      </w:r>
      <w:r w:rsidRPr="00C25D7A">
        <w:rPr>
          <w:i/>
        </w:rPr>
        <w:t>50 ( Pt 3)</w:t>
      </w:r>
      <w:r w:rsidRPr="00C25D7A">
        <w:t>, 432.</w:t>
      </w:r>
    </w:p>
    <w:p w14:paraId="5A859DD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4)</w:t>
      </w:r>
      <w:r w:rsidRPr="00C25D7A">
        <w:tab/>
        <w:t xml:space="preserve">Sudek, S.; Haygood, M. G.; Youssef, D. T.; Schmidt, E. W. Structure of trichamide, a cyclic peptide from the bloom-forming cyanobacterium Trichodesmium erythraeum, predicted from the genome sequence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72</w:t>
      </w:r>
      <w:r w:rsidRPr="00C25D7A">
        <w:t xml:space="preserve"> (6), 4382.</w:t>
      </w:r>
    </w:p>
    <w:p w14:paraId="35C0E2F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5)</w:t>
      </w:r>
      <w:r w:rsidRPr="00C25D7A">
        <w:tab/>
        <w:t xml:space="preserve">Amso, Z.; Bisset, S. W.; Yang, S. H.; Harris, P. W. R.; Wright, T. H.; Navo, C. D.; Patchett, M. L.; Norris, G. E.; Brimble, M. A. Total chemical synthesis of glycocin F and analogues: S-glycosylation confers improved antimicrobial activity. </w:t>
      </w:r>
      <w:r w:rsidRPr="00C25D7A">
        <w:rPr>
          <w:i/>
        </w:rPr>
        <w:t xml:space="preserve">Chem Sci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6), 1686.</w:t>
      </w:r>
    </w:p>
    <w:p w14:paraId="37C507C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6)</w:t>
      </w:r>
      <w:r w:rsidRPr="00C25D7A">
        <w:tab/>
        <w:t xml:space="preserve">Acedo, J. Z.; van Belkum, M. J.; Lohans, C. T.; McKay, R. T.; Miskolzie, M.; Vederas, J. C. Solution structure of acidocin B, a circular bacteriocin produced by Lactobacillus acidophilus M46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81</w:t>
      </w:r>
      <w:r w:rsidRPr="00C25D7A">
        <w:t xml:space="preserve"> (8), 2910.</w:t>
      </w:r>
    </w:p>
    <w:p w14:paraId="6B48570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7)</w:t>
      </w:r>
      <w:r w:rsidRPr="00C25D7A">
        <w:tab/>
        <w:t xml:space="preserve">Gabrielsen, C.; Brede, D. A.; Nes, I. F.; Diep, D. B. Circular bacteriocins: biosynthesis and mode of action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22), 6854.</w:t>
      </w:r>
    </w:p>
    <w:p w14:paraId="19B3F86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8)</w:t>
      </w:r>
      <w:r w:rsidRPr="00C25D7A">
        <w:tab/>
        <w:t xml:space="preserve">Chi, H.; Holo, H. Synergistic Antimicrobial Activity Between the Broad Spectrum Bacteriocin Garvicin KS and Nisin, Farnesol and Polymyxin B Against Gram-Positive and Gram-Negative Bacteria. </w:t>
      </w:r>
      <w:r w:rsidRPr="00C25D7A">
        <w:rPr>
          <w:i/>
        </w:rPr>
        <w:t xml:space="preserve">Curr Microbiol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75</w:t>
      </w:r>
      <w:r w:rsidRPr="00C25D7A">
        <w:t xml:space="preserve"> (3), 272.</w:t>
      </w:r>
    </w:p>
    <w:p w14:paraId="3F9027F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89)</w:t>
      </w:r>
      <w:r w:rsidRPr="00C25D7A">
        <w:tab/>
        <w:t xml:space="preserve">Arakawa, K.; Kawai, Y.; Iioka, H.; Tanioka, M.; Nishimura, J.; Kitazawa, H.; Tsurumi, K.; Saito, T. Effects of gassericins A and T, bacteriocins produced by Lactobacillus gasseri, with glycine on custard cream preservation. </w:t>
      </w:r>
      <w:r w:rsidRPr="00C25D7A">
        <w:rPr>
          <w:i/>
        </w:rPr>
        <w:t xml:space="preserve">J Dairy Sci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92</w:t>
      </w:r>
      <w:r w:rsidRPr="00C25D7A">
        <w:t xml:space="preserve"> (6), 2365.</w:t>
      </w:r>
    </w:p>
    <w:p w14:paraId="5AACCB9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0)</w:t>
      </w:r>
      <w:r w:rsidRPr="00C25D7A">
        <w:tab/>
        <w:t xml:space="preserve">Wirawan, R. E.; Swanson, K. M.; Kleffmann, T.; Jack, R. W.; Tagg, J. R. Uberolysin: a novel cyclic bacteriocin produced by Streptococcus uberis. </w:t>
      </w:r>
      <w:r w:rsidRPr="00C25D7A">
        <w:rPr>
          <w:i/>
        </w:rPr>
        <w:t xml:space="preserve">Microbiology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53</w:t>
      </w:r>
      <w:r w:rsidRPr="00C25D7A">
        <w:t xml:space="preserve"> (Pt 5), 1619.</w:t>
      </w:r>
    </w:p>
    <w:p w14:paraId="043AB5D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1)</w:t>
      </w:r>
      <w:r w:rsidRPr="00C25D7A">
        <w:tab/>
        <w:t xml:space="preserve">Gomes, K. M.; Duarte, R. S.; de Freire Bastos, M. D. Lantibiotics produced by Actinobacteria and their potential applications (a review). </w:t>
      </w:r>
      <w:r w:rsidRPr="00C25D7A">
        <w:rPr>
          <w:i/>
        </w:rPr>
        <w:t xml:space="preserve">Microbiology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63</w:t>
      </w:r>
      <w:r w:rsidRPr="00C25D7A">
        <w:t xml:space="preserve"> (2), 109.</w:t>
      </w:r>
    </w:p>
    <w:p w14:paraId="2A912C5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2)</w:t>
      </w:r>
      <w:r w:rsidRPr="00C25D7A">
        <w:tab/>
        <w:t xml:space="preserve">Ueda, K.; Oinuma, K.; Ikeda, G.; Hosono, K.; Ohnishi, Y.; Horinouchi, S.; Beppu, T. AmfS, an extracellular peptidic morphogen in Streptomyces griseus. </w:t>
      </w:r>
      <w:r w:rsidRPr="00C25D7A">
        <w:rPr>
          <w:i/>
        </w:rPr>
        <w:t xml:space="preserve">J Bacter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184</w:t>
      </w:r>
      <w:r w:rsidRPr="00C25D7A">
        <w:t xml:space="preserve"> (5), 1488.</w:t>
      </w:r>
    </w:p>
    <w:p w14:paraId="3BF576E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3)</w:t>
      </w:r>
      <w:r w:rsidRPr="00C25D7A">
        <w:tab/>
        <w:t xml:space="preserve">Ni, J.; Teng, K.; Liu, G.; Qiao, C.; Huan, L.; Zhong, J. Autoregulation of lantibiotic bovicin HJ50 biosynthesis by the BovK-BovR two-component signal transduction system in Streptococcus bovis HJ50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7</w:t>
      </w:r>
      <w:r w:rsidRPr="00C25D7A">
        <w:t xml:space="preserve"> (2), 407.</w:t>
      </w:r>
    </w:p>
    <w:p w14:paraId="34CC24E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4)</w:t>
      </w:r>
      <w:r w:rsidRPr="00C25D7A">
        <w:tab/>
        <w:t xml:space="preserve">Zhang, J.; Feng, Y.; Teng, K.; Lin, Y.; Gao, Y.; Wang, J.; Zhong, J. Type AII lantibiotic bovicin HJ50 with a rare disulfide bond: structure, structure-activity relationships and mode of action. </w:t>
      </w:r>
      <w:r w:rsidRPr="00C25D7A">
        <w:rPr>
          <w:i/>
        </w:rPr>
        <w:t xml:space="preserve">Biochem J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461</w:t>
      </w:r>
      <w:r w:rsidRPr="00C25D7A">
        <w:t xml:space="preserve"> (3), 497.</w:t>
      </w:r>
    </w:p>
    <w:p w14:paraId="44F048D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5)</w:t>
      </w:r>
      <w:r w:rsidRPr="00C25D7A">
        <w:tab/>
        <w:t xml:space="preserve">Kalmokoff, M. L.; Lu, D.; Whitford, M. F.; Teather, R. M. Evidence for production of a new lantibiotic (butyrivibriocin OR79A) by the ruminal anaerobe Butyrivibrio fibrisolvens OR79: characterization of the structural gene encoding butyrivibriocin OR79A. </w:t>
      </w:r>
      <w:r w:rsidRPr="00C25D7A">
        <w:rPr>
          <w:i/>
        </w:rPr>
        <w:t xml:space="preserve">Appl Environ Microbiol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65</w:t>
      </w:r>
      <w:r w:rsidRPr="00C25D7A">
        <w:t xml:space="preserve"> (5), 2128.</w:t>
      </w:r>
    </w:p>
    <w:p w14:paraId="0B21D2C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6)</w:t>
      </w:r>
      <w:r w:rsidRPr="00C25D7A">
        <w:tab/>
        <w:t xml:space="preserve">Lohans, C. T.; Li, J. L.; Vederas, J. C. Structure and biosynthesis of carnolysin, a homologue of enterococcal cytolysin with D-amino acids. </w:t>
      </w:r>
      <w:r w:rsidRPr="00C25D7A">
        <w:rPr>
          <w:i/>
        </w:rPr>
        <w:t xml:space="preserve">J Am Chem Soc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36</w:t>
      </w:r>
      <w:r w:rsidRPr="00C25D7A">
        <w:t xml:space="preserve"> (38), 13150.</w:t>
      </w:r>
    </w:p>
    <w:p w14:paraId="2AF8A10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7)</w:t>
      </w:r>
      <w:r w:rsidRPr="00C25D7A">
        <w:tab/>
        <w:t xml:space="preserve">Wang, J.; Zhang, L.; Teng, K.; Sun, S.; Sun, Z.; Zhong, J. Cerecidins, novel lantibiotics from Bacillus cereus with potent antimicrobial activity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8), 2633.</w:t>
      </w:r>
    </w:p>
    <w:p w14:paraId="4EF1209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498)</w:t>
      </w:r>
      <w:r w:rsidRPr="00C25D7A">
        <w:tab/>
        <w:t xml:space="preserve">Coburn, P. S.; Pillar, C. M.; Jett, B. D.; Haas, W.; Gilmore, M. S. Enterococcus faecalis senses target cells and in response expresses cytolysin. </w:t>
      </w:r>
      <w:r w:rsidRPr="00C25D7A">
        <w:rPr>
          <w:i/>
        </w:rPr>
        <w:t xml:space="preserve">Science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306</w:t>
      </w:r>
      <w:r w:rsidRPr="00C25D7A">
        <w:t xml:space="preserve"> (5705), 2270.</w:t>
      </w:r>
    </w:p>
    <w:p w14:paraId="13E3211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499)</w:t>
      </w:r>
      <w:r w:rsidRPr="00C25D7A">
        <w:tab/>
        <w:t xml:space="preserve">Heidrich, C.; Pag, U.; Josten, M.; Metzger, J.; Jack, R. W.; Bierbaum, G.; Jung, G.; Sahl, H. G. Isolation, characterization, and heterologous expression of the novel lantibiotic epicidin 280 and analysis of its biosynthetic gene cluster. </w:t>
      </w:r>
      <w:r w:rsidRPr="00C25D7A">
        <w:rPr>
          <w:i/>
        </w:rPr>
        <w:t xml:space="preserve">Appl Environ Microbiol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64</w:t>
      </w:r>
      <w:r w:rsidRPr="00C25D7A">
        <w:t xml:space="preserve"> (9), 3140.</w:t>
      </w:r>
    </w:p>
    <w:p w14:paraId="3012508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0)</w:t>
      </w:r>
      <w:r w:rsidRPr="00C25D7A">
        <w:tab/>
        <w:t xml:space="preserve">Bonelli, R. R.; Schneider, T.; Sahl, H. G.; Wiedemann, I. Insights into in vivo activities of lantibiotics from gallidermin and epidermin mode-of-action studie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4), 1449.</w:t>
      </w:r>
    </w:p>
    <w:p w14:paraId="26D097B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1)</w:t>
      </w:r>
      <w:r w:rsidRPr="00C25D7A">
        <w:tab/>
        <w:t xml:space="preserve">Shenkarev, Z. O.; Finkina, E. I.; Nurmukhamedova, E. K.; Balandin, S. V.; Mineev, K. S.; Nadezhdin, K. D.; Yakimenko, Z. A.; Tagaev, A. A.; Temirov, Y. V.; Arseniev, A. S.et al. Isolation, structure elucidation, and synergistic antibacterial activity of a novel two-component lantibiotic lichenicidin from Bacillus licheniformis VK21. </w:t>
      </w:r>
      <w:r w:rsidRPr="00C25D7A">
        <w:rPr>
          <w:i/>
        </w:rPr>
        <w:t xml:space="preserve">Biochemistry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30), 6462.</w:t>
      </w:r>
    </w:p>
    <w:p w14:paraId="26A4EE6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2)</w:t>
      </w:r>
      <w:r w:rsidRPr="00C25D7A">
        <w:tab/>
        <w:t xml:space="preserve">Brotz, H.; Bierbaum, G.; Markus, A.; Molitor, E.; Sahl, H. G. Mode of action of the lantibiotic mersacidin: inhibition of peptidoglycan biosynthesis via a novel mechanism?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3), 714.</w:t>
      </w:r>
    </w:p>
    <w:p w14:paraId="7E0AB91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3)</w:t>
      </w:r>
      <w:r w:rsidRPr="00C25D7A">
        <w:tab/>
        <w:t xml:space="preserve">Liu, Z.; Ma, P.; Holtsmark, I.; Skaugen, M.; Eijsink, V. G.; Brurberg, M. B. New type of antimicrobial protein produced by the plant pathogen Clavibacter michiganensis subsp. michiganensi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79</w:t>
      </w:r>
      <w:r w:rsidRPr="00C25D7A">
        <w:t xml:space="preserve"> (18), 5721.</w:t>
      </w:r>
    </w:p>
    <w:p w14:paraId="48505DC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4)</w:t>
      </w:r>
      <w:r w:rsidRPr="00C25D7A">
        <w:tab/>
        <w:t xml:space="preserve">Merritt, J.; Qi, F. The mutacins of Streptococcus mutans: regulation and ecology. </w:t>
      </w:r>
      <w:r w:rsidRPr="00C25D7A">
        <w:rPr>
          <w:i/>
        </w:rPr>
        <w:t xml:space="preserve">Mol Oral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2), 57.</w:t>
      </w:r>
    </w:p>
    <w:p w14:paraId="7661124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5)</w:t>
      </w:r>
      <w:r w:rsidRPr="00C25D7A">
        <w:tab/>
        <w:t xml:space="preserve">Janek, D.; Zipperer, A.; Kulik, A.; Krismer, B.; Peschel, A. High Frequency and Diversity of Antimicrobial Activities Produced by Nasal Staphylococcus Strains against Bacterial Competitors. </w:t>
      </w:r>
      <w:r w:rsidRPr="00C25D7A">
        <w:rPr>
          <w:i/>
        </w:rPr>
        <w:t xml:space="preserve">PLoS Pathog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8), e1005812.</w:t>
      </w:r>
    </w:p>
    <w:p w14:paraId="147BE2A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6)</w:t>
      </w:r>
      <w:r w:rsidRPr="00C25D7A">
        <w:tab/>
        <w:t xml:space="preserve">He, Z.; Kisla, D.; Zhang, L.; Yuan, C.; Green-Church, K. B.; Yousef, A. E. Isolation and identification of a Paenibacillus polymyxa strain that coproduces a novel lantibiotic and polymyxin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73</w:t>
      </w:r>
      <w:r w:rsidRPr="00C25D7A">
        <w:t xml:space="preserve"> (1), 168.</w:t>
      </w:r>
    </w:p>
    <w:p w14:paraId="4C86BED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7)</w:t>
      </w:r>
      <w:r w:rsidRPr="00C25D7A">
        <w:tab/>
        <w:t xml:space="preserve">Lohans, C. T.; van Belkum, M. J.; Cochrane, S. A.; Huang, Z.; Sit, C. S.; McMullen, L. M.; Vederas, J. C. Biochemical, structural, and genetic characterization of tridecaptin A(1), an antagonist of Campylobacter jejuni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2), 243.</w:t>
      </w:r>
    </w:p>
    <w:p w14:paraId="5B1445E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8)</w:t>
      </w:r>
      <w:r w:rsidRPr="00C25D7A">
        <w:tab/>
        <w:t xml:space="preserve">Kaletta, C.; Entian, K. D.; Kellner, R.; Jung, G.; Reis, M.; Sahl, H. G. Pep5, a new lantibiotic: structural gene isolation and prepeptide sequence. </w:t>
      </w:r>
      <w:r w:rsidRPr="00C25D7A">
        <w:rPr>
          <w:i/>
        </w:rPr>
        <w:t xml:space="preserve">Arch Microbiol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152</w:t>
      </w:r>
      <w:r w:rsidRPr="00C25D7A">
        <w:t xml:space="preserve"> (1), 16.</w:t>
      </w:r>
    </w:p>
    <w:p w14:paraId="476D4C1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09)</w:t>
      </w:r>
      <w:r w:rsidRPr="00C25D7A">
        <w:tab/>
        <w:t xml:space="preserve">Dabard, J.; Bridonneau, C.; Phillipe, C.; Anglade, P.; Molle, D.; Nardi, M.; Ladire, M.; Girardin, H.; Marcille, F.; Gomez, A.et al. Ruminococcin A, a new lantibiotic produced by a Ruminococcus gnavus strain isolated from human fece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67</w:t>
      </w:r>
      <w:r w:rsidRPr="00C25D7A">
        <w:t xml:space="preserve"> (9), 4111.</w:t>
      </w:r>
    </w:p>
    <w:p w14:paraId="7E43799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0)</w:t>
      </w:r>
      <w:r w:rsidRPr="00C25D7A">
        <w:tab/>
        <w:t xml:space="preserve">Wescombe, P. A.; Dyet, K. H.; Dierksen, K. P.; Power, D. A.; Jack, R. W.; Burton, J. P.; Inglis, M. A.; Wescombe, A. L.; Tagg, J. R. Salivaricin G32, a Homolog of the Prototype Streptococcus pyogenes Nisin-Like Lantibiotic SA-FF22, Produced by the Commensal Species Streptococcus salivarius. </w:t>
      </w:r>
      <w:r w:rsidRPr="00C25D7A">
        <w:rPr>
          <w:i/>
        </w:rPr>
        <w:t xml:space="preserve">Int J Microbi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2012</w:t>
      </w:r>
      <w:r w:rsidRPr="00C25D7A">
        <w:t>, 738503.</w:t>
      </w:r>
    </w:p>
    <w:p w14:paraId="5765F8F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1)</w:t>
      </w:r>
      <w:r w:rsidRPr="00C25D7A">
        <w:tab/>
        <w:t xml:space="preserve">Yonezawa, H.; Kuramitsu, H. K. Genetic analysis of a unique bacteriocin, Smb, produced by Streptococcus mutans GS5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2), 541.</w:t>
      </w:r>
    </w:p>
    <w:p w14:paraId="01AC480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2)</w:t>
      </w:r>
      <w:r w:rsidRPr="00C25D7A">
        <w:tab/>
        <w:t xml:space="preserve">Wescombe, P. A.; Tagg, J. R. Purification and characterization of streptin, a type A1 lantibiotic produced by Streptococcus pyogene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69</w:t>
      </w:r>
      <w:r w:rsidRPr="00C25D7A">
        <w:t xml:space="preserve"> (5), 2737.</w:t>
      </w:r>
    </w:p>
    <w:p w14:paraId="513EEAE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3)</w:t>
      </w:r>
      <w:r w:rsidRPr="00C25D7A">
        <w:tab/>
        <w:t xml:space="preserve">Kouwen, T. R.; Trip, E. N.; Denham, E. L.; Sibbald, M. J.; Dubois, J. Y.; van Dijl, J. M. The large mechanosensitive channel MscL determines bacterial susceptibility to the bacteriocin sublancin 168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11), 4702.</w:t>
      </w:r>
    </w:p>
    <w:p w14:paraId="4E03402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4)</w:t>
      </w:r>
      <w:r w:rsidRPr="00C25D7A">
        <w:tab/>
        <w:t xml:space="preserve">Kabuki, T.; Uenishi, H.; Watanabe, M.; Seto, Y.; Nakajima, H. Characterization of a bacteriocin, Thermophilin 1277, produced by Streptococcus thermophilus SBT1277. </w:t>
      </w:r>
      <w:r w:rsidRPr="00C25D7A">
        <w:rPr>
          <w:i/>
        </w:rPr>
        <w:t xml:space="preserve">J Appl Microb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02</w:t>
      </w:r>
      <w:r w:rsidRPr="00C25D7A">
        <w:t xml:space="preserve"> (4), 971.</w:t>
      </w:r>
    </w:p>
    <w:p w14:paraId="6FA5848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5)</w:t>
      </w:r>
      <w:r w:rsidRPr="00C25D7A">
        <w:tab/>
        <w:t xml:space="preserve">Acedo, J. Z.; Chiorean, S.; Vederas, J. C.; van Belkum, M. J. The expanding structural variety among bacteriocins from Gram-positive bacteria. </w:t>
      </w:r>
      <w:r w:rsidRPr="00C25D7A">
        <w:rPr>
          <w:i/>
        </w:rPr>
        <w:t xml:space="preserve">FEMS Microbiol Rev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6), 805.</w:t>
      </w:r>
    </w:p>
    <w:p w14:paraId="3AFD6D0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516)</w:t>
      </w:r>
      <w:r w:rsidRPr="00C25D7A">
        <w:tab/>
        <w:t xml:space="preserve">Allali, N.; Afif, H.; Couturier, M.; Van Melderen, L. The highly conserved TldD and TldE proteins of Escherichia coli are involved in microcin B17 processing and in CcdA degradation. </w:t>
      </w:r>
      <w:r w:rsidRPr="00C25D7A">
        <w:rPr>
          <w:i/>
        </w:rPr>
        <w:t xml:space="preserve">J Bacteriol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184</w:t>
      </w:r>
      <w:r w:rsidRPr="00C25D7A">
        <w:t xml:space="preserve"> (12), 3224.</w:t>
      </w:r>
    </w:p>
    <w:p w14:paraId="48675E0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7)</w:t>
      </w:r>
      <w:r w:rsidRPr="00C25D7A">
        <w:tab/>
        <w:t xml:space="preserve">Maksimov, M. O.; Pelczer, I.; Link, A. J. Precursor-centric genome-mining approach for lasso peptide discovery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09</w:t>
      </w:r>
      <w:r w:rsidRPr="00C25D7A">
        <w:t xml:space="preserve"> (38), 15223.</w:t>
      </w:r>
    </w:p>
    <w:p w14:paraId="2A71FC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8)</w:t>
      </w:r>
      <w:r w:rsidRPr="00C25D7A">
        <w:tab/>
        <w:t xml:space="preserve">Kuznedelov, K.; Semenova, E.; Knappe, T. A.; Mukhamedyarov, D.; Srivastava, A.; Chatterjee, S.; Ebright, R. H.; Marahiel, M. A.; Severinov, K. The antibacterial threaded-lasso peptide capistruin inhibits bacterial RNA polymerase. </w:t>
      </w:r>
      <w:r w:rsidRPr="00C25D7A">
        <w:rPr>
          <w:i/>
        </w:rPr>
        <w:t xml:space="preserve">J Mol B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412</w:t>
      </w:r>
      <w:r w:rsidRPr="00C25D7A">
        <w:t xml:space="preserve"> (5), 842.</w:t>
      </w:r>
    </w:p>
    <w:p w14:paraId="6B1504B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19)</w:t>
      </w:r>
      <w:r w:rsidRPr="00C25D7A">
        <w:tab/>
        <w:t xml:space="preserve">Inokoshi, J.; Koyama, N.; Miyake, M.; Shimizu, Y.; Tomoda, H. Structure-Activity Analysis of Gram-positive Bacterium-producing Lasso Peptides with Anti-mycobacterial Activity. </w:t>
      </w:r>
      <w:r w:rsidRPr="00C25D7A">
        <w:rPr>
          <w:i/>
        </w:rPr>
        <w:t xml:space="preserve">Sci Rep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6</w:t>
      </w:r>
      <w:r w:rsidRPr="00C25D7A">
        <w:t>, 30375.</w:t>
      </w:r>
    </w:p>
    <w:p w14:paraId="2BE60E5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0)</w:t>
      </w:r>
      <w:r w:rsidRPr="00C25D7A">
        <w:tab/>
        <w:t xml:space="preserve">McCormick, J. K.; Klaenhammer, T. R.; Stiles, M. E. Colicin V can be produced by lactic acid bacteria. </w:t>
      </w:r>
      <w:r w:rsidRPr="00C25D7A">
        <w:rPr>
          <w:i/>
        </w:rPr>
        <w:t xml:space="preserve">Lett Appl Microbiol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29</w:t>
      </w:r>
      <w:r w:rsidRPr="00C25D7A">
        <w:t xml:space="preserve"> (1), 37.</w:t>
      </w:r>
    </w:p>
    <w:p w14:paraId="01E0DAD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1)</w:t>
      </w:r>
      <w:r w:rsidRPr="00C25D7A">
        <w:tab/>
        <w:t xml:space="preserve">Kanaori, K.; Kamei, K.; Taniguchi, M.; Koyama, T.; Yasui, T.; Takano, R.; Imada, C.; Tajima, K.; Hara, S. Solution structure of marinostatin, a natural ester-linked protein protease inhibitor. </w:t>
      </w:r>
      <w:r w:rsidRPr="00C25D7A">
        <w:rPr>
          <w:i/>
        </w:rPr>
        <w:t xml:space="preserve">Biochemistry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7), 2462.</w:t>
      </w:r>
    </w:p>
    <w:p w14:paraId="5A68A1B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2)</w:t>
      </w:r>
      <w:r w:rsidRPr="00C25D7A">
        <w:tab/>
        <w:t xml:space="preserve">Philmus, B.; Christiansen, G.; Yoshida, W. Y.; Hemscheidt, T. K. Post-translational modification in microviridin biosynthesis. </w:t>
      </w:r>
      <w:r w:rsidRPr="00C25D7A">
        <w:rPr>
          <w:i/>
        </w:rPr>
        <w:t xml:space="preserve">Chembiochem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18), 3066.</w:t>
      </w:r>
    </w:p>
    <w:p w14:paraId="5542782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3)</w:t>
      </w:r>
      <w:r w:rsidRPr="00C25D7A">
        <w:tab/>
        <w:t xml:space="preserve">Favret, M. E.; Yousten, A. A. Thuricin: the bacteriocin produced by Bacillus thuringiensis. </w:t>
      </w:r>
      <w:r w:rsidRPr="00C25D7A">
        <w:rPr>
          <w:i/>
        </w:rPr>
        <w:t xml:space="preserve">J Invertebr Pathol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2), 206.</w:t>
      </w:r>
    </w:p>
    <w:p w14:paraId="7D5163F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4)</w:t>
      </w:r>
      <w:r w:rsidRPr="00C25D7A">
        <w:tab/>
        <w:t xml:space="preserve">Stella, S.; Montanini, N.; Le Monnier, F.; Ferrari, P.; Colombo, L.; Marinelli, F.; Landini, P.; Ciciliato, I.; Goldstein, B. P.; Selva, E.et al. Antibiotic GE37468 A: a new inhibitor of bacterial protein synthesis. I. Isolation and characteriz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8), 780.</w:t>
      </w:r>
    </w:p>
    <w:p w14:paraId="3A485F3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5)</w:t>
      </w:r>
      <w:r w:rsidRPr="00C25D7A">
        <w:tab/>
        <w:t xml:space="preserve">Hayashi, S.; Ozaki, T.; Asamizu, S.; Ikeda, H.; Omura, S.; Oku, N.; Igarashi, Y.; Tomoda, H.; Onaka, H. Genome mining reveals a minimum gene set for the biosynthesis of 32-membered macrocyclic thiopeptides lactazoles. </w:t>
      </w:r>
      <w:r w:rsidRPr="00C25D7A">
        <w:rPr>
          <w:i/>
        </w:rPr>
        <w:t xml:space="preserve">Chem 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21</w:t>
      </w:r>
      <w:r w:rsidRPr="00C25D7A">
        <w:t xml:space="preserve"> (5), 679.</w:t>
      </w:r>
    </w:p>
    <w:p w14:paraId="61FED9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6)</w:t>
      </w:r>
      <w:r w:rsidRPr="00C25D7A">
        <w:tab/>
        <w:t xml:space="preserve">Carnio, M. C.; Holtzel, A.; Rudolf, M.; Henle, T.; Jung, G.; Scherer, S. The macrocyclic peptide antibiotic micrococcin P(1) is secreted by the food-borne bacterium Staphylococcus equorum WS 2733 and inhibits Listeria monocytogenes on soft cheese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6), 2378.</w:t>
      </w:r>
    </w:p>
    <w:p w14:paraId="006F489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7)</w:t>
      </w:r>
      <w:r w:rsidRPr="00C25D7A">
        <w:tab/>
        <w:t xml:space="preserve">Haste, N. M.; Thienphrapa, W.; Tran, D. N.; Loesgen, S.; Sun, P.; Nam, S. J.; Jensen, P. R.; Fenical, W.; Sakoulas, G.; Nizet, V.et al. Activity of the thiopeptide antibiotic nosiheptide against contemporary strains of methicillin-resistant Staphylococcus aureus. </w:t>
      </w:r>
      <w:r w:rsidRPr="00C25D7A">
        <w:rPr>
          <w:i/>
        </w:rPr>
        <w:t xml:space="preserve">J Antibiot (Tokyo)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65</w:t>
      </w:r>
      <w:r w:rsidRPr="00C25D7A">
        <w:t xml:space="preserve"> (12), 593.</w:t>
      </w:r>
    </w:p>
    <w:p w14:paraId="3533550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8)</w:t>
      </w:r>
      <w:r w:rsidRPr="00C25D7A">
        <w:tab/>
        <w:t xml:space="preserve">Alibek, K.; Bekmurzayeva, A.; Mussabekova, A.; Sultankulov, B. Using antimicrobial adjuvant therapy in cancer treatment: a review. </w:t>
      </w:r>
      <w:r w:rsidRPr="00C25D7A">
        <w:rPr>
          <w:i/>
        </w:rPr>
        <w:t xml:space="preserve">Infect Agent Cancer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33.</w:t>
      </w:r>
    </w:p>
    <w:p w14:paraId="40015FF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29)</w:t>
      </w:r>
      <w:r w:rsidRPr="00C25D7A">
        <w:tab/>
        <w:t xml:space="preserve">Hyronimus, B.; Le Marrec, C.; Urdaci, M. C. Coagulin, a bacteriocin-like inhibitory substance produced by Bacillus coagulans I4. </w:t>
      </w:r>
      <w:r w:rsidRPr="00C25D7A">
        <w:rPr>
          <w:i/>
        </w:rPr>
        <w:t xml:space="preserve">J Appl Microbiol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85</w:t>
      </w:r>
      <w:r w:rsidRPr="00C25D7A">
        <w:t xml:space="preserve"> (1), 42.</w:t>
      </w:r>
    </w:p>
    <w:p w14:paraId="5035C62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0)</w:t>
      </w:r>
      <w:r w:rsidRPr="00C25D7A">
        <w:tab/>
        <w:t xml:space="preserve">Enan, G.; el-Essawy, A. A.; Uyttendaele, M.; Debevere, J. Antibacterial activity of Lactobacillus plantarum UG1 isolated from dry sausage: characterization, production and bactericidal action of plantaricin UG1. </w:t>
      </w:r>
      <w:r w:rsidRPr="00C25D7A">
        <w:rPr>
          <w:i/>
        </w:rPr>
        <w:t xml:space="preserve">Int J Food Microbiol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30</w:t>
      </w:r>
      <w:r w:rsidRPr="00C25D7A">
        <w:t xml:space="preserve"> (3), 189.</w:t>
      </w:r>
    </w:p>
    <w:p w14:paraId="208768E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1)</w:t>
      </w:r>
      <w:r w:rsidRPr="00C25D7A">
        <w:tab/>
        <w:t xml:space="preserve">Naguib, Y. M. Antioxidant activities of astaxanthin and related carotenoids. </w:t>
      </w:r>
      <w:r w:rsidRPr="00C25D7A">
        <w:rPr>
          <w:i/>
        </w:rPr>
        <w:t xml:space="preserve">J Agric Food Chem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4), 1150.</w:t>
      </w:r>
    </w:p>
    <w:p w14:paraId="50F2659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2)</w:t>
      </w:r>
      <w:r w:rsidRPr="00C25D7A">
        <w:tab/>
        <w:t xml:space="preserve">Komaki, H.; Nemoto, A.; Tanaka, Y.; Takagi, H.; Yazawa, K.; Mikami, Y.; Shigemori, H.; Kobayashi, J.; Ando, A.; Nagata, Y. Brasilicardin A, a new terpenoid antibiotic from pathogenic Nocardia brasiliensis: fermentation, isol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1), 13.</w:t>
      </w:r>
    </w:p>
    <w:p w14:paraId="41C1F7F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3)</w:t>
      </w:r>
      <w:r w:rsidRPr="00C25D7A">
        <w:tab/>
        <w:t xml:space="preserve">Takamatsu, S.; Xu, L. H.; Fushinobu, S.; Shoun, H.; Komatsu, M.; Cane, D. E.; Ikeda, H. Pentalenic acid is a shunt metabolite in the biosynthesis of the pentalenolactone family of metabolites: </w:t>
      </w:r>
      <w:r w:rsidRPr="00C25D7A">
        <w:lastRenderedPageBreak/>
        <w:t xml:space="preserve">hydroxylation of 1-deoxypentalenic acid mediated by CYP105D7 (SAV_7469) of Streptomyces avermitilis. </w:t>
      </w:r>
      <w:r w:rsidRPr="00C25D7A">
        <w:rPr>
          <w:i/>
        </w:rPr>
        <w:t xml:space="preserve">J Antibiot (Tokyo)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64</w:t>
      </w:r>
      <w:r w:rsidRPr="00C25D7A">
        <w:t xml:space="preserve"> (1), 65.</w:t>
      </w:r>
    </w:p>
    <w:p w14:paraId="088ADF7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4)</w:t>
      </w:r>
      <w:r w:rsidRPr="00C25D7A">
        <w:tab/>
        <w:t xml:space="preserve">Havaux, M.; Dall'osto, L.; Bassi, R. Zeaxanthin has enhanced antioxidant capacity with respect to all other xanthophylls in Arabidopsis leaves and functions independent of binding to PSII antennae. </w:t>
      </w:r>
      <w:r w:rsidRPr="00C25D7A">
        <w:rPr>
          <w:i/>
        </w:rPr>
        <w:t xml:space="preserve">Plant Phys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45</w:t>
      </w:r>
      <w:r w:rsidRPr="00C25D7A">
        <w:t xml:space="preserve"> (4), 1506.</w:t>
      </w:r>
    </w:p>
    <w:p w14:paraId="6BC056F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5)</w:t>
      </w:r>
      <w:r w:rsidRPr="00C25D7A">
        <w:tab/>
        <w:t xml:space="preserve">Wagener, S.; Volker, T.; De Spirt, S.; Ernst, H.; Stahl, W. 3,3'-Dihydroxyisorenieratene and isorenieratene prevent UV-induced DNA damage in human skin fibroblasts. </w:t>
      </w:r>
      <w:r w:rsidRPr="00C25D7A">
        <w:rPr>
          <w:i/>
        </w:rPr>
        <w:t xml:space="preserve">Free Radic Biol Med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3), 457.</w:t>
      </w:r>
    </w:p>
    <w:p w14:paraId="3E7A2E5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6)</w:t>
      </w:r>
      <w:r w:rsidRPr="00C25D7A">
        <w:tab/>
        <w:t xml:space="preserve">Charan, R. D.; Schlingmann, G.; Janso, J.; Bernan, V.; Feng, X.; Carter, G. T. Diazepinomicin, a new antimicrobial alkaloid from a marine Micromonospora sp. </w:t>
      </w:r>
      <w:r w:rsidRPr="00C25D7A">
        <w:rPr>
          <w:i/>
        </w:rPr>
        <w:t xml:space="preserve">J Nat Prod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67</w:t>
      </w:r>
      <w:r w:rsidRPr="00C25D7A">
        <w:t xml:space="preserve"> (8), 1431.</w:t>
      </w:r>
    </w:p>
    <w:p w14:paraId="2D33CF2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7)</w:t>
      </w:r>
      <w:r w:rsidRPr="00C25D7A">
        <w:tab/>
        <w:t xml:space="preserve">Bischoff, H. The mechanism of alpha-glucosidase inhibition in the management of diabetes. </w:t>
      </w:r>
      <w:r w:rsidRPr="00C25D7A">
        <w:rPr>
          <w:i/>
        </w:rPr>
        <w:t xml:space="preserve">Clin Invest Med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4), 303.</w:t>
      </w:r>
    </w:p>
    <w:p w14:paraId="1CBB54F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8)</w:t>
      </w:r>
      <w:r w:rsidRPr="00C25D7A">
        <w:tab/>
        <w:t xml:space="preserve">Meyer, M.; Freihofer, P.; Scherman, M.; Teague, J.; Lenaerts, A.; Bottger, E. C. In vivo efficacy of apramycin in murine infection model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58</w:t>
      </w:r>
      <w:r w:rsidRPr="00C25D7A">
        <w:t xml:space="preserve"> (11), 6938.</w:t>
      </w:r>
    </w:p>
    <w:p w14:paraId="54DFF04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39)</w:t>
      </w:r>
      <w:r w:rsidRPr="00C25D7A">
        <w:tab/>
        <w:t xml:space="preserve">Heifetz, C. L.; Fisher, M. W.; Chodubski, J. A.; DeCarlo, M. O. Butirosin, a new aminoglycosidic antibiotic complex: antibacterial activity in vitro and in mic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72,</w:t>
      </w:r>
      <w:r w:rsidRPr="00C25D7A">
        <w:t xml:space="preserve"> </w:t>
      </w:r>
      <w:r w:rsidRPr="00C25D7A">
        <w:rPr>
          <w:i/>
        </w:rPr>
        <w:t>2</w:t>
      </w:r>
      <w:r w:rsidRPr="00C25D7A">
        <w:t xml:space="preserve"> (2), 89.</w:t>
      </w:r>
    </w:p>
    <w:p w14:paraId="740798C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0)</w:t>
      </w:r>
      <w:r w:rsidRPr="00C25D7A">
        <w:tab/>
        <w:t xml:space="preserve">Sugimoto, M.; Ishii, S.; Okachi, R.; Nara, T. Fortimicins C, D and KE, new aminoglycoside antibiotics. </w:t>
      </w:r>
      <w:r w:rsidRPr="00C25D7A">
        <w:rPr>
          <w:i/>
        </w:rPr>
        <w:t xml:space="preserve">J Antibiot (Tokyo) </w:t>
      </w:r>
      <w:r w:rsidRPr="00C25D7A">
        <w:rPr>
          <w:b/>
        </w:rPr>
        <w:t>1979,</w:t>
      </w:r>
      <w:r w:rsidRPr="00C25D7A">
        <w:t xml:space="preserve"> </w:t>
      </w:r>
      <w:r w:rsidRPr="00C25D7A">
        <w:rPr>
          <w:i/>
        </w:rPr>
        <w:t>32</w:t>
      </w:r>
      <w:r w:rsidRPr="00C25D7A">
        <w:t xml:space="preserve"> (9), 868.</w:t>
      </w:r>
    </w:p>
    <w:p w14:paraId="3EA0D4B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1)</w:t>
      </w:r>
      <w:r w:rsidRPr="00C25D7A">
        <w:tab/>
        <w:t xml:space="preserve">Tam, V. H.; Kabbara, S.; Vo, G.; Schilling, A. N.; Coyle, E. A. Comparative pharmacodynamics of gentamicin against Staphylococcus aureus and Pseudomonas aeruginosa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8), 2626.</w:t>
      </w:r>
    </w:p>
    <w:p w14:paraId="5E859A2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2)</w:t>
      </w:r>
      <w:r w:rsidRPr="00C25D7A">
        <w:tab/>
        <w:t xml:space="preserve">Habib el, S. E.; Scarsdale, J. N.; Reynolds, K. A. Biosynthetic origin of hygromycin A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47</w:t>
      </w:r>
      <w:r w:rsidRPr="00C25D7A">
        <w:t xml:space="preserve"> (7), 2065.</w:t>
      </w:r>
    </w:p>
    <w:p w14:paraId="6277FF8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3)</w:t>
      </w:r>
      <w:r w:rsidRPr="00C25D7A">
        <w:tab/>
        <w:t xml:space="preserve">Wakiec, R.; Gabriel, I.; Prasad, R.; Becker, J. M.; Payne, J. W.; Milewski, S. Enhanced susceptibility to antifungal oligopeptides in yeast strains overexpressing ABC multidrug efflux pumps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11), 4057.</w:t>
      </w:r>
    </w:p>
    <w:p w14:paraId="41892B7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4)</w:t>
      </w:r>
      <w:r w:rsidRPr="00C25D7A">
        <w:tab/>
        <w:t xml:space="preserve">Ikeda, D.; Gomi, S.; Hamada, M.; Kondo, S.; Takeuchi, T. Low toxic derivatives of istamycin B: synthesis and preliminary evaluation. </w:t>
      </w:r>
      <w:r w:rsidRPr="00C25D7A">
        <w:rPr>
          <w:i/>
        </w:rPr>
        <w:t xml:space="preserve">Drugs Exp Clin Res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6), 205.</w:t>
      </w:r>
    </w:p>
    <w:p w14:paraId="4C6552B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5)</w:t>
      </w:r>
      <w:r w:rsidRPr="00C25D7A">
        <w:tab/>
        <w:t xml:space="preserve">Ge, L. Q.; Huang, B.; Jiang, Y. P.; Gu, H. T.; Xia, T.; Yang, G. Q.; Liu, F.; Wu, J. C. Carboxylesterase Precursor (EST-1) Mediated the Fungicide Jinggangmycin-Suppressed Reproduction of Sogatella furcifera (Hemiptera: Delphacidae). </w:t>
      </w:r>
      <w:r w:rsidRPr="00C25D7A">
        <w:rPr>
          <w:i/>
        </w:rPr>
        <w:t xml:space="preserve">J Econ Entom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10</w:t>
      </w:r>
      <w:r w:rsidRPr="00C25D7A">
        <w:t xml:space="preserve"> (5), 2199.</w:t>
      </w:r>
    </w:p>
    <w:p w14:paraId="1659310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6)</w:t>
      </w:r>
      <w:r w:rsidRPr="00C25D7A">
        <w:tab/>
        <w:t xml:space="preserve">Rutenburg, A. M.; Koota, G. M.; Schweinburg, F. B. The efficacy of kanamycin in the treatment of surgical infections. </w:t>
      </w:r>
      <w:r w:rsidRPr="00C25D7A">
        <w:rPr>
          <w:i/>
        </w:rPr>
        <w:t xml:space="preserve">Ann N Y Acad Sci </w:t>
      </w:r>
      <w:r w:rsidRPr="00C25D7A">
        <w:rPr>
          <w:b/>
        </w:rPr>
        <w:t>1958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2), 348.</w:t>
      </w:r>
    </w:p>
    <w:p w14:paraId="449404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7)</w:t>
      </w:r>
      <w:r w:rsidRPr="00C25D7A">
        <w:tab/>
        <w:t xml:space="preserve">Tamamura, T.; Sato, K. Comparative studies on in vitro activities of kasugamycin and clinically-used aminoglycoside antibiotics. </w:t>
      </w:r>
      <w:r w:rsidRPr="00C25D7A">
        <w:rPr>
          <w:i/>
        </w:rPr>
        <w:t xml:space="preserve">Jpn J Antibiot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52</w:t>
      </w:r>
      <w:r w:rsidRPr="00C25D7A">
        <w:t xml:space="preserve"> (1), 57.</w:t>
      </w:r>
    </w:p>
    <w:p w14:paraId="34D7DEB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8)</w:t>
      </w:r>
      <w:r w:rsidRPr="00C25D7A">
        <w:tab/>
        <w:t xml:space="preserve">Urabe, H.; Nakama, T. [Antifungal activity of Kasugamycin]. </w:t>
      </w:r>
      <w:r w:rsidRPr="00C25D7A">
        <w:rPr>
          <w:i/>
        </w:rPr>
        <w:t xml:space="preserve">J Antibiot B </w:t>
      </w:r>
      <w:r w:rsidRPr="00C25D7A">
        <w:rPr>
          <w:b/>
        </w:rPr>
        <w:t>1967,</w:t>
      </w:r>
      <w:r w:rsidRPr="00C25D7A">
        <w:t xml:space="preserve"> </w:t>
      </w:r>
      <w:r w:rsidRPr="00C25D7A">
        <w:rPr>
          <w:i/>
        </w:rPr>
        <w:t>20</w:t>
      </w:r>
      <w:r w:rsidRPr="00C25D7A">
        <w:t xml:space="preserve"> (6), 424.</w:t>
      </w:r>
    </w:p>
    <w:p w14:paraId="6F29127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49)</w:t>
      </w:r>
      <w:r w:rsidRPr="00C25D7A">
        <w:tab/>
        <w:t xml:space="preserve">Hara, K.; Saito, A.; Sawatari, K.; Hayashi, A.; Mochida, C. [Fundamental studies on lividomycin]. </w:t>
      </w:r>
      <w:r w:rsidRPr="00C25D7A">
        <w:rPr>
          <w:i/>
        </w:rPr>
        <w:t xml:space="preserve">Jpn J Antibiot </w:t>
      </w:r>
      <w:r w:rsidRPr="00C25D7A">
        <w:rPr>
          <w:b/>
        </w:rPr>
        <w:t>1972,</w:t>
      </w:r>
      <w:r w:rsidRPr="00C25D7A">
        <w:t xml:space="preserve"> </w:t>
      </w:r>
      <w:r w:rsidRPr="00C25D7A">
        <w:rPr>
          <w:i/>
        </w:rPr>
        <w:t>25</w:t>
      </w:r>
      <w:r w:rsidRPr="00C25D7A">
        <w:t xml:space="preserve"> (6), 347.</w:t>
      </w:r>
    </w:p>
    <w:p w14:paraId="1151678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0)</w:t>
      </w:r>
      <w:r w:rsidRPr="00C25D7A">
        <w:tab/>
        <w:t xml:space="preserve">ANTIBIOTICS. VI. Neomycin, polymyxin B, bacitracin and tyrothricin. </w:t>
      </w:r>
      <w:r w:rsidRPr="00C25D7A">
        <w:rPr>
          <w:i/>
        </w:rPr>
        <w:t xml:space="preserve">N Engl J Med </w:t>
      </w:r>
      <w:r w:rsidRPr="00C25D7A">
        <w:rPr>
          <w:b/>
        </w:rPr>
        <w:t>1958,</w:t>
      </w:r>
      <w:r w:rsidRPr="00C25D7A">
        <w:t xml:space="preserve"> </w:t>
      </w:r>
      <w:r w:rsidRPr="00C25D7A">
        <w:rPr>
          <w:i/>
        </w:rPr>
        <w:t>258</w:t>
      </w:r>
      <w:r w:rsidRPr="00C25D7A">
        <w:t xml:space="preserve"> (24), 1213.</w:t>
      </w:r>
    </w:p>
    <w:p w14:paraId="63C4DBF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1)</w:t>
      </w:r>
      <w:r w:rsidRPr="00C25D7A">
        <w:tab/>
        <w:t xml:space="preserve">Davidson, R. N.; den Boer, M.; Ritmeijer, K. Paromomycin. </w:t>
      </w:r>
      <w:r w:rsidRPr="00C25D7A">
        <w:rPr>
          <w:i/>
        </w:rPr>
        <w:t xml:space="preserve">Trans R Soc Trop Med Hyg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03</w:t>
      </w:r>
      <w:r w:rsidRPr="00C25D7A">
        <w:t xml:space="preserve"> (7), 653.</w:t>
      </w:r>
    </w:p>
    <w:p w14:paraId="7D61795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2)</w:t>
      </w:r>
      <w:r w:rsidRPr="00C25D7A">
        <w:tab/>
        <w:t xml:space="preserve">Lee, H. B.; Kim, Y.; Kim, J. C.; Choi, G. J.; Park, S. H.; Kim, C. J.; Jung, H. S. Activity of some aminoglycoside antibiotics against true fungi, Phytophthora and Pythium species. </w:t>
      </w:r>
      <w:r w:rsidRPr="00C25D7A">
        <w:rPr>
          <w:i/>
        </w:rPr>
        <w:t xml:space="preserve">J Appl Microbiol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99</w:t>
      </w:r>
      <w:r w:rsidRPr="00C25D7A">
        <w:t xml:space="preserve"> (4), 836.</w:t>
      </w:r>
    </w:p>
    <w:p w14:paraId="47D3603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3)</w:t>
      </w:r>
      <w:r w:rsidRPr="00C25D7A">
        <w:tab/>
        <w:t xml:space="preserve">Inouye, S.; Watanabe, T.; Kitasato, I. Comparative antimicrobial activities of ribostamycin, gentamicin, ampicillin and lincomycin in vitro and in vivo. </w:t>
      </w:r>
      <w:r w:rsidRPr="00C25D7A">
        <w:rPr>
          <w:i/>
        </w:rPr>
        <w:t xml:space="preserve">Drugs Exp Clin Res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10), 465.</w:t>
      </w:r>
    </w:p>
    <w:p w14:paraId="0EB0955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554)</w:t>
      </w:r>
      <w:r w:rsidRPr="00C25D7A">
        <w:tab/>
        <w:t xml:space="preserve">Tansarli, G. S.; Rafailidis, P. I.; Papazoglou, A. A.; Falagas, M. E. Antimicrobial activity and clinical effectiveness of sisomicin: an evaluation of the literature (1995-2011). </w:t>
      </w:r>
      <w:r w:rsidRPr="00C25D7A">
        <w:rPr>
          <w:i/>
        </w:rPr>
        <w:t xml:space="preserve">Expert Rev Anti Infect Ther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4), 421.</w:t>
      </w:r>
    </w:p>
    <w:p w14:paraId="1D7FC3C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5)</w:t>
      </w:r>
      <w:r w:rsidRPr="00C25D7A">
        <w:tab/>
        <w:t xml:space="preserve">Fernandes, P. B.; Vojtko, C. M.; Bower, R. R.; Weisz, J. Spenolimycin, a new spectinomycin-type antibiotic. III.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12), 1525.</w:t>
      </w:r>
    </w:p>
    <w:p w14:paraId="5C7AD98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6)</w:t>
      </w:r>
      <w:r w:rsidRPr="00C25D7A">
        <w:tab/>
        <w:t xml:space="preserve">Schatz, A.; Bugie, E.; Waksman, S. A. Streptomycin, a substance exhibiting antibiotic activity against gram-positive and gram-negative bacteria. 1944. </w:t>
      </w:r>
      <w:r w:rsidRPr="00C25D7A">
        <w:rPr>
          <w:i/>
        </w:rPr>
        <w:t xml:space="preserve">Clin Orthop Relat Res </w:t>
      </w:r>
      <w:r w:rsidRPr="00C25D7A">
        <w:rPr>
          <w:b/>
        </w:rPr>
        <w:t>2005,</w:t>
      </w:r>
      <w:r w:rsidRPr="00C25D7A">
        <w:t xml:space="preserve"> (437), 3.</w:t>
      </w:r>
    </w:p>
    <w:p w14:paraId="43C9F21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7)</w:t>
      </w:r>
      <w:r w:rsidRPr="00C25D7A">
        <w:tab/>
        <w:t xml:space="preserve">Brogden, R. N.; Pinder, R. M.; Sawyer, P. R.; Speight, T. M.; Avery, G. S. Tobramycin: a review of its antibacterial and pharmacokinetic properties and therapeutic use. </w:t>
      </w:r>
      <w:r w:rsidRPr="00C25D7A">
        <w:rPr>
          <w:i/>
        </w:rPr>
        <w:t xml:space="preserve">Drugs </w:t>
      </w:r>
      <w:r w:rsidRPr="00C25D7A">
        <w:rPr>
          <w:b/>
        </w:rPr>
        <w:t>1976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3), 166.</w:t>
      </w:r>
    </w:p>
    <w:p w14:paraId="45A429F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8)</w:t>
      </w:r>
      <w:r w:rsidRPr="00C25D7A">
        <w:tab/>
        <w:t xml:space="preserve">Sellimi, S.; Younes, I.; Ayed, H. B.; Maalej, H.; Montero, V.; Rinaudo, M.; Dahia, M.; Mechichi, T.; Hajji, M.; Nasri, M. Structural, physicochemical and antioxidant properties of sodium alginate isolated from a Tunisian brown seaweed. </w:t>
      </w:r>
      <w:r w:rsidRPr="00C25D7A">
        <w:rPr>
          <w:i/>
        </w:rPr>
        <w:t xml:space="preserve">Int J Biol Macrom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72</w:t>
      </w:r>
      <w:r w:rsidRPr="00C25D7A">
        <w:t>, 1358.</w:t>
      </w:r>
    </w:p>
    <w:p w14:paraId="6CAA331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59)</w:t>
      </w:r>
      <w:r w:rsidRPr="00C25D7A">
        <w:tab/>
        <w:t xml:space="preserve">Willis, L. M.; Whitfield, C. Structure, biosynthesis, and function of bacterial capsular polysaccharides synthesized by ABC transporter-dependent pathways. </w:t>
      </w:r>
      <w:r w:rsidRPr="00C25D7A">
        <w:rPr>
          <w:i/>
        </w:rPr>
        <w:t xml:space="preserve">Carbohydr Res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378</w:t>
      </w:r>
      <w:r w:rsidRPr="00C25D7A">
        <w:t>, 35.</w:t>
      </w:r>
    </w:p>
    <w:p w14:paraId="207D3A2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0)</w:t>
      </w:r>
      <w:r w:rsidRPr="00C25D7A">
        <w:tab/>
        <w:t xml:space="preserve">Larsen, F. H.; Engelsen, S. B. Insight into the Functionality of Microbial Exopolysaccharides by NMR Spectroscopy and Molecular Modeling. </w:t>
      </w:r>
      <w:r w:rsidRPr="00C25D7A">
        <w:rPr>
          <w:i/>
        </w:rPr>
        <w:t xml:space="preserve">Front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6</w:t>
      </w:r>
      <w:r w:rsidRPr="00C25D7A">
        <w:t>, 1374.</w:t>
      </w:r>
    </w:p>
    <w:p w14:paraId="4BA33CF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1)</w:t>
      </w:r>
      <w:r w:rsidRPr="00C25D7A">
        <w:tab/>
        <w:t xml:space="preserve">Goldman, S.; Shabtai, Y.; Rubinovitz, C.; Rosenberg, E.; Gutnick, D. L. Emulsan in Acinetobacter calcoaceticus RAG-1: Distribution of Cell-Free and Cell-Associated Cross-Reacting Material. </w:t>
      </w:r>
      <w:r w:rsidRPr="00C25D7A">
        <w:rPr>
          <w:i/>
        </w:rPr>
        <w:t xml:space="preserve">Appl Environ Microbiol </w:t>
      </w:r>
      <w:r w:rsidRPr="00C25D7A">
        <w:rPr>
          <w:b/>
        </w:rPr>
        <w:t>1982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1), 165.</w:t>
      </w:r>
    </w:p>
    <w:p w14:paraId="64968F1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2)</w:t>
      </w:r>
      <w:r w:rsidRPr="00C25D7A">
        <w:tab/>
        <w:t xml:space="preserve">Satpute, S. K.; Banat, I. M.; Dhakephalkar, P. K.; Banpurkar, A. G.; Chopade, B. A. Biosurfactants, bioemulsifiers and exopolysaccharides from marine microorganisms. </w:t>
      </w:r>
      <w:r w:rsidRPr="00C25D7A">
        <w:rPr>
          <w:i/>
        </w:rPr>
        <w:t xml:space="preserve">Biotechnol Adv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28</w:t>
      </w:r>
      <w:r w:rsidRPr="00C25D7A">
        <w:t xml:space="preserve"> (4), 436.</w:t>
      </w:r>
    </w:p>
    <w:p w14:paraId="5D8400F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3)</w:t>
      </w:r>
      <w:r w:rsidRPr="00C25D7A">
        <w:tab/>
        <w:t xml:space="preserve">Bogino, P. C.; Oliva Mde, L.; Sorroche, F. G.; Giordano, W. The role of bacterial biofilms and surface components in plant-bacterial associations. </w:t>
      </w:r>
      <w:r w:rsidRPr="00C25D7A">
        <w:rPr>
          <w:i/>
        </w:rPr>
        <w:t xml:space="preserve">Int J Mol Sci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8), 15838.</w:t>
      </w:r>
    </w:p>
    <w:p w14:paraId="10CB53E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4)</w:t>
      </w:r>
      <w:r w:rsidRPr="00C25D7A">
        <w:tab/>
        <w:t xml:space="preserve">Coutinho, D. F.; Sant, S. V.; Shin, H.; Oliveira, J. T.; Gomes, M. E.; Neves, N. M.; Khademhosseini, A.; Reis, R. L. Modified Gellan Gum hydrogels with tunable physical and mechanical properties. </w:t>
      </w:r>
      <w:r w:rsidRPr="00C25D7A">
        <w:rPr>
          <w:i/>
        </w:rPr>
        <w:t xml:space="preserve">Biomaterials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29), 7494.</w:t>
      </w:r>
    </w:p>
    <w:p w14:paraId="2B5EE27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5)</w:t>
      </w:r>
      <w:r w:rsidRPr="00C25D7A">
        <w:tab/>
        <w:t xml:space="preserve">Plant, L.; Sundqvist, J.; Zughaier, S.; Lovkvist, L.; Stephens, D. S.; Jonsson, A. B. Lipooligosaccharide structure contributes to multiple steps in the virulence of Neisseria meningitidis. </w:t>
      </w:r>
      <w:r w:rsidRPr="00C25D7A">
        <w:rPr>
          <w:i/>
        </w:rPr>
        <w:t xml:space="preserve">Infect Immun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74</w:t>
      </w:r>
      <w:r w:rsidRPr="00C25D7A">
        <w:t xml:space="preserve"> (2), 1360.</w:t>
      </w:r>
    </w:p>
    <w:p w14:paraId="7C737C5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6)</w:t>
      </w:r>
      <w:r w:rsidRPr="00C25D7A">
        <w:tab/>
        <w:t xml:space="preserve">De Castro, C.; Holst, O.; Lanzetta, R.; Parrilli, M.; Molinaro, A. Bacterial lipopolysaccharides in plant and mammalian innate immunity. </w:t>
      </w:r>
      <w:r w:rsidRPr="00C25D7A">
        <w:rPr>
          <w:i/>
        </w:rPr>
        <w:t xml:space="preserve">Protein Pept Lett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9</w:t>
      </w:r>
      <w:r w:rsidRPr="00C25D7A">
        <w:t xml:space="preserve"> (10), 1040.</w:t>
      </w:r>
    </w:p>
    <w:p w14:paraId="41822A0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7)</w:t>
      </w:r>
      <w:r w:rsidRPr="00C25D7A">
        <w:tab/>
        <w:t xml:space="preserve">Sleytr, U. B.; Schuster, B.; Egelseer, E. M.; Pum, D. S-layers: principles and applications. </w:t>
      </w:r>
      <w:r w:rsidRPr="00C25D7A">
        <w:rPr>
          <w:i/>
        </w:rPr>
        <w:t xml:space="preserve">FEMS Microbiol Rev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38</w:t>
      </w:r>
      <w:r w:rsidRPr="00C25D7A">
        <w:t xml:space="preserve"> (5), 823.</w:t>
      </w:r>
    </w:p>
    <w:p w14:paraId="4B6BA06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8)</w:t>
      </w:r>
      <w:r w:rsidRPr="00C25D7A">
        <w:tab/>
        <w:t xml:space="preserve">Yamazaki, M.; Thorne, L.; Mikolajczak, M.; Armentrout, R. W.; Pollock, T. J. Linkage of genes essential for synthesis of a polysaccharide capsule in Sphingomonas strain S88. </w:t>
      </w:r>
      <w:r w:rsidRPr="00C25D7A">
        <w:rPr>
          <w:i/>
        </w:rPr>
        <w:t xml:space="preserve">J Bacteriol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178</w:t>
      </w:r>
      <w:r w:rsidRPr="00C25D7A">
        <w:t xml:space="preserve"> (9), 2676.</w:t>
      </w:r>
    </w:p>
    <w:p w14:paraId="3248FD7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69)</w:t>
      </w:r>
      <w:r w:rsidRPr="00C25D7A">
        <w:tab/>
        <w:t xml:space="preserve">Stevenson, G.; Andrianopoulos, K.; Hobbs, M.; Reeves, P. R. Organization of the Escherichia coli K-12 gene cluster responsible for production of the extracellular polysaccharide colanic acid. </w:t>
      </w:r>
      <w:r w:rsidRPr="00C25D7A">
        <w:rPr>
          <w:i/>
        </w:rPr>
        <w:t xml:space="preserve">J Bacteriol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178</w:t>
      </w:r>
      <w:r w:rsidRPr="00C25D7A">
        <w:t xml:space="preserve"> (16), 4885.</w:t>
      </w:r>
    </w:p>
    <w:p w14:paraId="0E9B00C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0)</w:t>
      </w:r>
      <w:r w:rsidRPr="00C25D7A">
        <w:tab/>
        <w:t xml:space="preserve">Han, P. P.; Sun, Y.; Wu, X. Y.; Yuan, Y. J.; Dai, Y. J.; Jia, S. R. Emulsifying, flocculating, and physicochemical properties of exopolysaccharide produced by cyanobacterium Nostoc flagelliforme. </w:t>
      </w:r>
      <w:r w:rsidRPr="00C25D7A">
        <w:rPr>
          <w:i/>
        </w:rPr>
        <w:t xml:space="preserve">Appl Biochem Biotechn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72</w:t>
      </w:r>
      <w:r w:rsidRPr="00C25D7A">
        <w:t xml:space="preserve"> (1), 36.</w:t>
      </w:r>
    </w:p>
    <w:p w14:paraId="2EDD7A9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1)</w:t>
      </w:r>
      <w:r w:rsidRPr="00C25D7A">
        <w:tab/>
        <w:t xml:space="preserve">Bahlawane, C.; Baumgarth, B.; Serrania, J.; Ruberg, S.; Becker, A. Fine-tuning of galactoglucan biosynthesis in Sinorhizobium meliloti by differential WggR (ExpG)-, PhoB-, and MucR-dependent regulation of two promoters. </w:t>
      </w:r>
      <w:r w:rsidRPr="00C25D7A">
        <w:rPr>
          <w:i/>
        </w:rPr>
        <w:t xml:space="preserve">J Bacter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90</w:t>
      </w:r>
      <w:r w:rsidRPr="00C25D7A">
        <w:t xml:space="preserve"> (10), 3456.</w:t>
      </w:r>
    </w:p>
    <w:p w14:paraId="13CEAA5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572)</w:t>
      </w:r>
      <w:r w:rsidRPr="00C25D7A">
        <w:tab/>
        <w:t xml:space="preserve">Halder, U.; Banerjee, A.; Bandopadhyay, R. Structural and Functional Properties, Biosynthesis, and Patenting Trends of Bacterial Succinoglycan: A Review. </w:t>
      </w:r>
      <w:r w:rsidRPr="00C25D7A">
        <w:rPr>
          <w:i/>
        </w:rPr>
        <w:t xml:space="preserve">Indian J Microbi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57</w:t>
      </w:r>
      <w:r w:rsidRPr="00C25D7A">
        <w:t xml:space="preserve"> (3), 278.</w:t>
      </w:r>
    </w:p>
    <w:p w14:paraId="7292DEF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3)</w:t>
      </w:r>
      <w:r w:rsidRPr="00C25D7A">
        <w:tab/>
        <w:t xml:space="preserve">Yu, X.; Price, N. P.; Evans, B. S.; Metcalf, W. W. Purification and characterization of phosphonoglycans from Glycomyces sp. strain NRRL B-16210 and Stackebrandtia nassauensis NRRL B-16338. </w:t>
      </w:r>
      <w:r w:rsidRPr="00C25D7A">
        <w:rPr>
          <w:i/>
        </w:rPr>
        <w:t xml:space="preserve">J Bacter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96</w:t>
      </w:r>
      <w:r w:rsidRPr="00C25D7A">
        <w:t xml:space="preserve"> (9), 1768.</w:t>
      </w:r>
    </w:p>
    <w:p w14:paraId="1C04D5A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4)</w:t>
      </w:r>
      <w:r w:rsidRPr="00C25D7A">
        <w:tab/>
        <w:t xml:space="preserve">Carrasco, C.; Facompre, M.; Chisholm, J. D.; Van Vranken, D. L.; Wilson, W. D.; Bailly, C. DNA sequence recognition by the indolocarbazole antitumor antibiotic AT2433-B1 and its diastereoisomer. </w:t>
      </w:r>
      <w:r w:rsidRPr="00C25D7A">
        <w:rPr>
          <w:i/>
        </w:rPr>
        <w:t xml:space="preserve">Nucleic Acids Res </w:t>
      </w:r>
      <w:r w:rsidRPr="00C25D7A">
        <w:rPr>
          <w:b/>
        </w:rPr>
        <w:t>2002,</w:t>
      </w:r>
      <w:r w:rsidRPr="00C25D7A">
        <w:t xml:space="preserve"> </w:t>
      </w:r>
      <w:r w:rsidRPr="00C25D7A">
        <w:rPr>
          <w:i/>
        </w:rPr>
        <w:t>30</w:t>
      </w:r>
      <w:r w:rsidRPr="00C25D7A">
        <w:t xml:space="preserve"> (8), 1774.</w:t>
      </w:r>
    </w:p>
    <w:p w14:paraId="3634F29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5)</w:t>
      </w:r>
      <w:r w:rsidRPr="00C25D7A">
        <w:tab/>
        <w:t xml:space="preserve">Akinaga, S.; Ashizawa, T.; Gomi, K.; Ohno, H.; Morimoto, M.; Murakata, C.; Okabe, M. Antitumor effect of KT6124, a novel derivative of protein kinase inhibitor K-252a, and its mechanism of action. </w:t>
      </w:r>
      <w:r w:rsidRPr="00C25D7A">
        <w:rPr>
          <w:i/>
        </w:rPr>
        <w:t xml:space="preserve">Cancer Chemother Pharmacol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29</w:t>
      </w:r>
      <w:r w:rsidRPr="00C25D7A">
        <w:t xml:space="preserve"> (4), 266.</w:t>
      </w:r>
    </w:p>
    <w:p w14:paraId="4F873F1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6)</w:t>
      </w:r>
      <w:r w:rsidRPr="00C25D7A">
        <w:tab/>
        <w:t xml:space="preserve">Castro, A.; Lemos, C.; Falcao, A.; Fernandes, A. S.; Glass, N. L.; Videira, A. Rotenone enhances the antifungal properties of staurosporine. </w:t>
      </w:r>
      <w:r w:rsidRPr="00C25D7A">
        <w:rPr>
          <w:i/>
        </w:rPr>
        <w:t xml:space="preserve">Eukaryot Cel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6), 906.</w:t>
      </w:r>
    </w:p>
    <w:p w14:paraId="084A40B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7)</w:t>
      </w:r>
      <w:r w:rsidRPr="00C25D7A">
        <w:tab/>
        <w:t xml:space="preserve">Poplawsky, A. R.; Urban, S. C.; Chun, W. Biological role of xanthomonadin pigments in Xanthomonas campestris pv. campestri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12), 5123.</w:t>
      </w:r>
    </w:p>
    <w:p w14:paraId="689971A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8)</w:t>
      </w:r>
      <w:r w:rsidRPr="00C25D7A">
        <w:tab/>
        <w:t xml:space="preserve">Dehbi, F.; Harzallah, D.; Larous, L. Effects of nutritional factors on production of tabtoxin, a phytotoxin, by Pseudomonas syringae pv. tabaci. </w:t>
      </w:r>
      <w:r w:rsidRPr="00C25D7A">
        <w:rPr>
          <w:i/>
        </w:rPr>
        <w:t xml:space="preserve">Meded Rijksuniv Gent Fak Landbouwkd Toegep Biol Wet </w:t>
      </w:r>
      <w:r w:rsidRPr="00C25D7A">
        <w:rPr>
          <w:b/>
        </w:rPr>
        <w:t>2001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2a), 241.</w:t>
      </w:r>
    </w:p>
    <w:p w14:paraId="773C16E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79)</w:t>
      </w:r>
      <w:r w:rsidRPr="00C25D7A">
        <w:tab/>
        <w:t xml:space="preserve">Fukushima, K.; Yazawa, K.; Arai, T. Biological activities of albonoursin. </w:t>
      </w:r>
      <w:r w:rsidRPr="00C25D7A">
        <w:rPr>
          <w:i/>
        </w:rPr>
        <w:t xml:space="preserve">J Antibiot (Tokyo) </w:t>
      </w:r>
      <w:r w:rsidRPr="00C25D7A">
        <w:rPr>
          <w:b/>
        </w:rPr>
        <w:t>1973,</w:t>
      </w:r>
      <w:r w:rsidRPr="00C25D7A">
        <w:t xml:space="preserve"> </w:t>
      </w:r>
      <w:r w:rsidRPr="00C25D7A">
        <w:rPr>
          <w:i/>
        </w:rPr>
        <w:t>26</w:t>
      </w:r>
      <w:r w:rsidRPr="00C25D7A">
        <w:t xml:space="preserve"> (3), 175.</w:t>
      </w:r>
    </w:p>
    <w:p w14:paraId="0D2530B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0)</w:t>
      </w:r>
      <w:r w:rsidRPr="00C25D7A">
        <w:tab/>
        <w:t xml:space="preserve">Eiberweiser, A.; Nazet, A.; Kruchinin, S. E.; Fedotova, M. V.; Buchner, R. Hydration and Ion Binding of the Osmolyte Ectoine. </w:t>
      </w:r>
      <w:r w:rsidRPr="00C25D7A">
        <w:rPr>
          <w:i/>
        </w:rPr>
        <w:t xml:space="preserve">J Phys Chem B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19</w:t>
      </w:r>
      <w:r w:rsidRPr="00C25D7A">
        <w:t xml:space="preserve"> (49), 15203.</w:t>
      </w:r>
    </w:p>
    <w:p w14:paraId="1602D72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1)</w:t>
      </w:r>
      <w:r w:rsidRPr="00C25D7A">
        <w:tab/>
        <w:t xml:space="preserve">Sherratt, S. C. R.; Mason, R. P. Eicosapentaenoic acid and docosahexaenoic acid have distinct membrane locations and lipid interactions as determined by X-ray diffraction. </w:t>
      </w:r>
      <w:r w:rsidRPr="00C25D7A">
        <w:rPr>
          <w:i/>
        </w:rPr>
        <w:t xml:space="preserve">Chem Phys Lipids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212</w:t>
      </w:r>
      <w:r w:rsidRPr="00C25D7A">
        <w:t>, 73.</w:t>
      </w:r>
    </w:p>
    <w:p w14:paraId="7C09932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2)</w:t>
      </w:r>
      <w:r w:rsidRPr="00C25D7A">
        <w:tab/>
        <w:t xml:space="preserve">Mozejko-Ciesielska, J.; Kiewisz, R. Bacterial polyhydroxyalkanoates: Still fabulous? </w:t>
      </w:r>
      <w:r w:rsidRPr="00C25D7A">
        <w:rPr>
          <w:i/>
        </w:rPr>
        <w:t xml:space="preserve">Microbiol Res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92</w:t>
      </w:r>
      <w:r w:rsidRPr="00C25D7A">
        <w:t>, 271.</w:t>
      </w:r>
    </w:p>
    <w:p w14:paraId="53B9AEB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3)</w:t>
      </w:r>
      <w:r w:rsidRPr="00C25D7A">
        <w:tab/>
        <w:t xml:space="preserve">Deng, L. L.; Alexander, A. A.; Lei, S.; Anderson, J. S. The Cell Wall Teichuronic Acid Synthetase (TUAS) Is an Enzyme Complex Located in the Cytoplasmic Membrane of Micrococcus luteus. </w:t>
      </w:r>
      <w:r w:rsidRPr="00C25D7A">
        <w:rPr>
          <w:i/>
        </w:rPr>
        <w:t xml:space="preserve">Biochem Res Int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2010</w:t>
      </w:r>
      <w:r w:rsidRPr="00C25D7A">
        <w:t>, 395758.</w:t>
      </w:r>
    </w:p>
    <w:p w14:paraId="36EF617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4)</w:t>
      </w:r>
      <w:r w:rsidRPr="00C25D7A">
        <w:tab/>
        <w:t xml:space="preserve">Valladares, A.; Maldener, I.; Muro-Pastor, A. M.; Flores, E.; Herrero, A. Heterocyst development and diazotrophic metabolism in terminal respiratory oxidase mutants of the cyanobacterium Anabaena sp. strain PCC 7120. </w:t>
      </w:r>
      <w:r w:rsidRPr="00C25D7A">
        <w:rPr>
          <w:i/>
        </w:rPr>
        <w:t xml:space="preserve">J Bacteriol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189</w:t>
      </w:r>
      <w:r w:rsidRPr="00C25D7A">
        <w:t xml:space="preserve"> (12), 4425.</w:t>
      </w:r>
    </w:p>
    <w:p w14:paraId="16C952B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5)</w:t>
      </w:r>
      <w:r w:rsidRPr="00C25D7A">
        <w:tab/>
        <w:t xml:space="preserve">Marrakchi, H.; Laneelle, M. A.; Daffe, M. Mycolic acids: structures, biosynthesis, and beyond. </w:t>
      </w:r>
      <w:r w:rsidRPr="00C25D7A">
        <w:rPr>
          <w:i/>
        </w:rPr>
        <w:t xml:space="preserve">Chem 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21</w:t>
      </w:r>
      <w:r w:rsidRPr="00C25D7A">
        <w:t xml:space="preserve"> (1), 67.</w:t>
      </w:r>
    </w:p>
    <w:p w14:paraId="5A55EB0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6)</w:t>
      </w:r>
      <w:r w:rsidRPr="00C25D7A">
        <w:tab/>
        <w:t xml:space="preserve">Davison, J. R.; Lohith, K. M.; Wang, X.; Bobyk, K.; Mandadapu, S. R.; Lee, S. L.; Cencic, R.; Nelson, J.; Simpkins, S.; Frank, K. M.et al. A New Natural Product Analog of Blasticidin S Reveals Cellular Uptake Facilitated by the NorA Multidrug Transporter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61</w:t>
      </w:r>
      <w:r w:rsidRPr="00C25D7A">
        <w:t xml:space="preserve"> (6).</w:t>
      </w:r>
    </w:p>
    <w:p w14:paraId="254270E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7)</w:t>
      </w:r>
      <w:r w:rsidRPr="00C25D7A">
        <w:tab/>
        <w:t xml:space="preserve">Li, R. K.; Rinaldi, M. G. In vitro antifungal activity of nikkomycin Z in combination with fluconazole or itraconazol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6), 1401.</w:t>
      </w:r>
    </w:p>
    <w:p w14:paraId="16A5C37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8)</w:t>
      </w:r>
      <w:r w:rsidRPr="00C25D7A">
        <w:tab/>
        <w:t xml:space="preserve">Endo, A.; Kakiki, K.; Misato, T. Mechanism of action of the antifugal agent polyoxin D. </w:t>
      </w:r>
      <w:r w:rsidRPr="00C25D7A">
        <w:rPr>
          <w:i/>
        </w:rPr>
        <w:t xml:space="preserve">J Bacteriol </w:t>
      </w:r>
      <w:r w:rsidRPr="00C25D7A">
        <w:rPr>
          <w:b/>
        </w:rPr>
        <w:t>1970,</w:t>
      </w:r>
      <w:r w:rsidRPr="00C25D7A">
        <w:t xml:space="preserve"> </w:t>
      </w:r>
      <w:r w:rsidRPr="00C25D7A">
        <w:rPr>
          <w:i/>
        </w:rPr>
        <w:t>104</w:t>
      </w:r>
      <w:r w:rsidRPr="00C25D7A">
        <w:t xml:space="preserve"> (1), 189.</w:t>
      </w:r>
    </w:p>
    <w:p w14:paraId="1BA01A1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89)</w:t>
      </w:r>
      <w:r w:rsidRPr="00C25D7A">
        <w:tab/>
        <w:t xml:space="preserve">Abou-Zeid, A. Z.; el-Dewany, A. I. Production and biosynthesis of puromycin by Streptomyces alboniger. </w:t>
      </w:r>
      <w:r w:rsidRPr="00C25D7A">
        <w:rPr>
          <w:i/>
        </w:rPr>
        <w:t xml:space="preserve">Zentralbl Bakteriol Parasitenkd Infektionskr Hyg </w:t>
      </w:r>
      <w:r w:rsidRPr="00C25D7A">
        <w:rPr>
          <w:b/>
        </w:rPr>
        <w:t>1973,</w:t>
      </w:r>
      <w:r w:rsidRPr="00C25D7A">
        <w:t xml:space="preserve"> </w:t>
      </w:r>
      <w:r w:rsidRPr="00C25D7A">
        <w:rPr>
          <w:i/>
        </w:rPr>
        <w:t>128</w:t>
      </w:r>
      <w:r w:rsidRPr="00C25D7A">
        <w:t xml:space="preserve"> (7), 635.</w:t>
      </w:r>
    </w:p>
    <w:p w14:paraId="0C8E917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0)</w:t>
      </w:r>
      <w:r w:rsidRPr="00C25D7A">
        <w:tab/>
        <w:t xml:space="preserve">Srinivasan, A.; Leung, K. P.; Lopez-Ribot, J. L.; Ramasubramanian, A. K. High-throughput nano-biofilm microarray for antifungal drug discovery. </w:t>
      </w:r>
      <w:r w:rsidRPr="00C25D7A">
        <w:rPr>
          <w:i/>
        </w:rPr>
        <w:t xml:space="preserve">MBio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4).</w:t>
      </w:r>
    </w:p>
    <w:p w14:paraId="2105C35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591)</w:t>
      </w:r>
      <w:r w:rsidRPr="00C25D7A">
        <w:tab/>
        <w:t xml:space="preserve">Harada, S., Mizuta, E., Toyokazu, K. Structure of mildiomycin, a new antifungal nucleoside antibiotic. </w:t>
      </w:r>
      <w:r w:rsidRPr="00C25D7A">
        <w:rPr>
          <w:i/>
        </w:rPr>
        <w:t xml:space="preserve">Tetrahedron </w:t>
      </w:r>
      <w:r w:rsidRPr="00C25D7A">
        <w:rPr>
          <w:b/>
        </w:rPr>
        <w:t>1981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7), 1317.</w:t>
      </w:r>
    </w:p>
    <w:p w14:paraId="3321E12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2)</w:t>
      </w:r>
      <w:r w:rsidRPr="00C25D7A">
        <w:tab/>
        <w:t xml:space="preserve">Feng, J.; Wu, J.; Gao, J.; Xia, Z.; Deng, Z.; He, X. Biosynthesis of the beta-methylarginine residue of peptidyl nucleoside arginomycin in Streptomyces arginensis NRRL 15941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80</w:t>
      </w:r>
      <w:r w:rsidRPr="00C25D7A">
        <w:t xml:space="preserve"> (16), 5021.</w:t>
      </w:r>
    </w:p>
    <w:p w14:paraId="0DEA4CE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3)</w:t>
      </w:r>
      <w:r w:rsidRPr="00C25D7A">
        <w:tab/>
        <w:t xml:space="preserve">Braun, S. D.; Hofmann, J.; Wensing, A.; Ullrich, M. S.; Weingart, H.; Volksch, B.; Spiteller, D. Identification of the biosynthetic gene cluster for 3-methylarginine, a toxin produced by Pseudomonas syringae pv. syringae 22d/93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76</w:t>
      </w:r>
      <w:r w:rsidRPr="00C25D7A">
        <w:t xml:space="preserve"> (8), 2500.</w:t>
      </w:r>
    </w:p>
    <w:p w14:paraId="7AE28F4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4)</w:t>
      </w:r>
      <w:r w:rsidRPr="00C25D7A">
        <w:tab/>
        <w:t xml:space="preserve">Zhang, D.; Shu, C.; Lian, X.; Zhang, Z. New Antibacterial Bagremycins F and G from the Marine-Derived Streptomyces sp. ZZ745. </w:t>
      </w:r>
      <w:r w:rsidRPr="00C25D7A">
        <w:rPr>
          <w:i/>
        </w:rPr>
        <w:t xml:space="preserve">Mar Drugs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9).</w:t>
      </w:r>
    </w:p>
    <w:p w14:paraId="664F0FB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5)</w:t>
      </w:r>
      <w:r w:rsidRPr="00C25D7A">
        <w:tab/>
        <w:t xml:space="preserve">Cunin, R.; Glansdorff, N.; Pierard, A.; Stalon, V. Biosynthesis and metabolism of arginine in bacteria. </w:t>
      </w:r>
      <w:r w:rsidRPr="00C25D7A">
        <w:rPr>
          <w:i/>
        </w:rPr>
        <w:t xml:space="preserve">Microbiol Rev </w:t>
      </w:r>
      <w:r w:rsidRPr="00C25D7A">
        <w:rPr>
          <w:b/>
        </w:rPr>
        <w:t>1986,</w:t>
      </w:r>
      <w:r w:rsidRPr="00C25D7A">
        <w:t xml:space="preserve"> </w:t>
      </w:r>
      <w:r w:rsidRPr="00C25D7A">
        <w:rPr>
          <w:i/>
        </w:rPr>
        <w:t>50</w:t>
      </w:r>
      <w:r w:rsidRPr="00C25D7A">
        <w:t xml:space="preserve"> (3), 314.</w:t>
      </w:r>
    </w:p>
    <w:p w14:paraId="139F8C5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6)</w:t>
      </w:r>
      <w:r w:rsidRPr="00C25D7A">
        <w:tab/>
        <w:t xml:space="preserve">Jia, B.; Raphenya, A. R.; Alcock, B.; Waglechner, N.; Guo, P.; Tsang, K. K.; Lago, B. A.; Dave, B. M.; Pereira, S.; Sharma, A. N.et al. CARD 2017: expansion and model-centric curation of the comprehensive antibiotic resistance database. </w:t>
      </w:r>
      <w:r w:rsidRPr="00C25D7A">
        <w:rPr>
          <w:i/>
        </w:rPr>
        <w:t xml:space="preserve">Nucleic Acids Res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D1), D566.</w:t>
      </w:r>
    </w:p>
    <w:p w14:paraId="59BC82E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7)</w:t>
      </w:r>
      <w:r w:rsidRPr="00C25D7A">
        <w:tab/>
        <w:t xml:space="preserve">Kuemin, M.; van der Donk, W. A. Structure-activity relationships of the phosphonate antibiotic dehydrophos. </w:t>
      </w:r>
      <w:r w:rsidRPr="00C25D7A">
        <w:rPr>
          <w:i/>
        </w:rPr>
        <w:t xml:space="preserve">Chem Commun (Camb)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46</w:t>
      </w:r>
      <w:r w:rsidRPr="00C25D7A">
        <w:t xml:space="preserve"> (41), 7694.</w:t>
      </w:r>
    </w:p>
    <w:p w14:paraId="53ECFCB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8)</w:t>
      </w:r>
      <w:r w:rsidRPr="00C25D7A">
        <w:tab/>
        <w:t xml:space="preserve">Armstrong, C. M.; Meyers, D. J.; Imlay, L. S.; Freel Meyers, C.; Odom, A. R. Resistance to the antimicrobial agent fosmidomycin and an FR900098 prodrug through mutations in the deoxyxylulose phosphate reductoisomerase gene (dxr)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9), 5511.</w:t>
      </w:r>
    </w:p>
    <w:p w14:paraId="48914B5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599)</w:t>
      </w:r>
      <w:r w:rsidRPr="00C25D7A">
        <w:tab/>
        <w:t xml:space="preserve">Bali, S.; Lawrence, A. D.; Lobo, S. A.; Saraiva, L. M.; Golding, B. T.; Palmer, D. J.; Howard, M. J.; Ferguson, S. J.; Warren, M. J. Molecular hijacking of siroheme for the synthesis of heme and d1 heme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08</w:t>
      </w:r>
      <w:r w:rsidRPr="00C25D7A">
        <w:t xml:space="preserve"> (45), 18260.</w:t>
      </w:r>
    </w:p>
    <w:p w14:paraId="4322975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0)</w:t>
      </w:r>
      <w:r w:rsidRPr="00C25D7A">
        <w:tab/>
        <w:t xml:space="preserve">Macleod, A. J.; Ross, H. B.; Ozere, R. L.; Digout, G.; Van, R. Lincomycin: A New Antibiotic Active against Staphylococci and Other Gram-Positive Cocci: Clinical and Laboratory Studies. </w:t>
      </w:r>
      <w:r w:rsidRPr="00C25D7A">
        <w:rPr>
          <w:i/>
        </w:rPr>
        <w:t xml:space="preserve">Can Med Assoc J </w:t>
      </w:r>
      <w:r w:rsidRPr="00C25D7A">
        <w:rPr>
          <w:b/>
        </w:rPr>
        <w:t>1964,</w:t>
      </w:r>
      <w:r w:rsidRPr="00C25D7A">
        <w:t xml:space="preserve"> </w:t>
      </w:r>
      <w:r w:rsidRPr="00C25D7A">
        <w:rPr>
          <w:i/>
        </w:rPr>
        <w:t>91</w:t>
      </w:r>
      <w:r w:rsidRPr="00C25D7A">
        <w:t>, 1056.</w:t>
      </w:r>
    </w:p>
    <w:p w14:paraId="54BB55D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1)</w:t>
      </w:r>
      <w:r w:rsidRPr="00C25D7A">
        <w:tab/>
        <w:t xml:space="preserve">Das, A.; Hugenholtz, J.; Van Halbeek, H.; Ljungdahl, L. G. Structure and function of a menaquinone involved in electron transport in membranes of Clostridium thermoautotrophicum and Clostridium thermoaceticum. </w:t>
      </w:r>
      <w:r w:rsidRPr="00C25D7A">
        <w:rPr>
          <w:i/>
        </w:rPr>
        <w:t xml:space="preserve">J Bacteriol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171</w:t>
      </w:r>
      <w:r w:rsidRPr="00C25D7A">
        <w:t xml:space="preserve"> (11), 5823.</w:t>
      </w:r>
    </w:p>
    <w:p w14:paraId="5D56E76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2)</w:t>
      </w:r>
      <w:r w:rsidRPr="00C25D7A">
        <w:tab/>
        <w:t xml:space="preserve">Hobbs, G.; Obanye, A. I.; Petty, J.; Mason, J. C.; Barratt, E.; Gardner, D. C.; Flett, F.; Smith, C. P.; Broda, P.; Oliver, S. G. An integrated approach to studying regulation of production of the antibiotic methylenomycin by Streptomyces coelicolor A3(2). </w:t>
      </w:r>
      <w:r w:rsidRPr="00C25D7A">
        <w:rPr>
          <w:i/>
        </w:rPr>
        <w:t xml:space="preserve">J Bacteriol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174</w:t>
      </w:r>
      <w:r w:rsidRPr="00C25D7A">
        <w:t xml:space="preserve"> (5), 1487.</w:t>
      </w:r>
    </w:p>
    <w:p w14:paraId="7AA76FA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3)</w:t>
      </w:r>
      <w:r w:rsidRPr="00C25D7A">
        <w:tab/>
        <w:t xml:space="preserve">Pienkos, P. T.; Shah, V. K.; Brill, W. J. Molybdenum cofactors from molybdoenzymes and in vitro reconstitution of nitrogenase and nitrate reductase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1977,</w:t>
      </w:r>
      <w:r w:rsidRPr="00C25D7A">
        <w:t xml:space="preserve"> </w:t>
      </w:r>
      <w:r w:rsidRPr="00C25D7A">
        <w:rPr>
          <w:i/>
        </w:rPr>
        <w:t>74</w:t>
      </w:r>
      <w:r w:rsidRPr="00C25D7A">
        <w:t xml:space="preserve"> (12), 5468.</w:t>
      </w:r>
    </w:p>
    <w:p w14:paraId="396017D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4)</w:t>
      </w:r>
      <w:r w:rsidRPr="00C25D7A">
        <w:tab/>
        <w:t xml:space="preserve">Aguilera, S.; Alvarez-Morales, A.; Murillo, J.; Hernandez-Flores, J. L.; Bravo, J.; De la Torre-Zavala, S. Temperature-mediated biosynthesis of the phytotoxin phaseolotoxin by Pseudomonas syringae pv. phaseolicola depends on the autoregulated expression of the phtABC genes. </w:t>
      </w:r>
      <w:r w:rsidRPr="00C25D7A">
        <w:rPr>
          <w:i/>
        </w:rPr>
        <w:t xml:space="preserve">PLoS One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6), e0178441.</w:t>
      </w:r>
    </w:p>
    <w:p w14:paraId="3C4A860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5)</w:t>
      </w:r>
      <w:r w:rsidRPr="00C25D7A">
        <w:tab/>
        <w:t xml:space="preserve">Haussler, S.; Becker, T. The pseudomonas quinolone signal (PQS) balances life and death in Pseudomonas aeruginosa populations. </w:t>
      </w:r>
      <w:r w:rsidRPr="00C25D7A">
        <w:rPr>
          <w:i/>
        </w:rPr>
        <w:t xml:space="preserve">PLoS Pathog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9), e1000166.</w:t>
      </w:r>
    </w:p>
    <w:p w14:paraId="3DD54D1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6)</w:t>
      </w:r>
      <w:r w:rsidRPr="00C25D7A">
        <w:tab/>
        <w:t xml:space="preserve">el-Banna, N.; Winkelmann, G. Pyrrolnitrin from Burkholderia cepacia: antibiotic activity against fungi and novel activities against streptomycetes. </w:t>
      </w:r>
      <w:r w:rsidRPr="00C25D7A">
        <w:rPr>
          <w:i/>
        </w:rPr>
        <w:t xml:space="preserve">J Appl Microbiol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85</w:t>
      </w:r>
      <w:r w:rsidRPr="00C25D7A">
        <w:t xml:space="preserve"> (1), 69.</w:t>
      </w:r>
    </w:p>
    <w:p w14:paraId="4950A7F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7)</w:t>
      </w:r>
      <w:r w:rsidRPr="00C25D7A">
        <w:tab/>
        <w:t xml:space="preserve">Mossialos, D.; Meyer, J. M.; Budzikiewicz, H.; Wolff, U.; Koedam, N.; Baysse, C.; Anjaiah, V.; Cornelis, P. Quinolobactin, a new siderophore of Pseudomonas fluorescens ATCC 17400, the production of which is repressed by the cognate pyoverdine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2), 487.</w:t>
      </w:r>
    </w:p>
    <w:p w14:paraId="7C309C5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08)</w:t>
      </w:r>
      <w:r w:rsidRPr="00C25D7A">
        <w:tab/>
        <w:t xml:space="preserve">Borisova, S. A.; Circello, B. T.; Zhang, J. K.; van der Donk, W. A.; Metcalf, W. W. Biosynthesis of rhizocticins, antifungal phosphonate oligopeptides produced by Bacillus subtilis ATCC6633. </w:t>
      </w:r>
      <w:r w:rsidRPr="00C25D7A">
        <w:rPr>
          <w:i/>
        </w:rPr>
        <w:t xml:space="preserve">Chem Biol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1), 28.</w:t>
      </w:r>
    </w:p>
    <w:p w14:paraId="6062C87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09)</w:t>
      </w:r>
      <w:r w:rsidRPr="00C25D7A">
        <w:tab/>
        <w:t xml:space="preserve">Lee, E. R.; Blount, K. F.; Breaker, R. R. Roseoflavin is a natural antibacterial compound that binds to FMN riboswitches and regulates gene expression. </w:t>
      </w:r>
      <w:r w:rsidRPr="00C25D7A">
        <w:rPr>
          <w:i/>
        </w:rPr>
        <w:t xml:space="preserve">RNA Biol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2), 187.</w:t>
      </w:r>
    </w:p>
    <w:p w14:paraId="5FF7B6D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0)</w:t>
      </w:r>
      <w:r w:rsidRPr="00C25D7A">
        <w:tab/>
        <w:t xml:space="preserve">Machlowitz, R. A.; Fisher, W. P.; Mc, K. B.; Tytell, A. A.; Charney, J. Xanthothricin, a new antibiotic. </w:t>
      </w:r>
      <w:r w:rsidRPr="00C25D7A">
        <w:rPr>
          <w:i/>
        </w:rPr>
        <w:t xml:space="preserve">Antibiot Chemother (Northfield) </w:t>
      </w:r>
      <w:r w:rsidRPr="00C25D7A">
        <w:rPr>
          <w:b/>
        </w:rPr>
        <w:t>1954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3), 259.</w:t>
      </w:r>
    </w:p>
    <w:p w14:paraId="2BAD65A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1)</w:t>
      </w:r>
      <w:r w:rsidRPr="00C25D7A">
        <w:tab/>
        <w:t xml:space="preserve">Beyersmann, P. G.; Tomasch, J.; Son, K.; Stocker, R.; Goker, M.; Wagner-Dobler, I.; Simon, M.; Brinkhoff, T. Dual function of tropodithietic acid as antibiotic and signaling molecule in global gene regulation of the probiotic bacterium Phaeobacter inhibens. </w:t>
      </w:r>
      <w:r w:rsidRPr="00C25D7A">
        <w:rPr>
          <w:i/>
        </w:rPr>
        <w:t xml:space="preserve">Sci Rep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730.</w:t>
      </w:r>
    </w:p>
    <w:p w14:paraId="4ED3910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2)</w:t>
      </w:r>
      <w:r w:rsidRPr="00C25D7A">
        <w:tab/>
        <w:t xml:space="preserve">Porsby, C. H.; Webber, M. A.; Nielsen, K. F.; Piddock, L. J.; Gram, L. Resistance and tolerance to tropodithietic acid, an antimicrobial in aquaculture, is hard to select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4), 1332.</w:t>
      </w:r>
    </w:p>
    <w:p w14:paraId="28DF460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3)</w:t>
      </w:r>
      <w:r w:rsidRPr="00C25D7A">
        <w:tab/>
        <w:t xml:space="preserve">Baron, S. S.; Rowe, J. J. Antibiotic action of pyocyani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1981,</w:t>
      </w:r>
      <w:r w:rsidRPr="00C25D7A">
        <w:t xml:space="preserve"> </w:t>
      </w:r>
      <w:r w:rsidRPr="00C25D7A">
        <w:rPr>
          <w:i/>
        </w:rPr>
        <w:t>20</w:t>
      </w:r>
      <w:r w:rsidRPr="00C25D7A">
        <w:t xml:space="preserve"> (6), 814.</w:t>
      </w:r>
    </w:p>
    <w:p w14:paraId="4445061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4)</w:t>
      </w:r>
      <w:r w:rsidRPr="00C25D7A">
        <w:tab/>
        <w:t xml:space="preserve">El-Zawawy, N. A.; Ali, S. S. Pyocyanin as anti-tyrosinase and anti tinea corporis: A novel treatment study. </w:t>
      </w:r>
      <w:r w:rsidRPr="00C25D7A">
        <w:rPr>
          <w:i/>
        </w:rPr>
        <w:t xml:space="preserve">Microb Pathog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00</w:t>
      </w:r>
      <w:r w:rsidRPr="00C25D7A">
        <w:t>, 213.</w:t>
      </w:r>
    </w:p>
    <w:p w14:paraId="5B39D15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5)</w:t>
      </w:r>
      <w:r w:rsidRPr="00C25D7A">
        <w:tab/>
        <w:t xml:space="preserve">Huang, Z.; Wang, K. K.; Lee, J.; van der Donk, W. A. Biosynthesis of fosfazinomycin is a convergent process. </w:t>
      </w:r>
      <w:r w:rsidRPr="00C25D7A">
        <w:rPr>
          <w:i/>
        </w:rPr>
        <w:t xml:space="preserve">Chem Sci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2), 1282.</w:t>
      </w:r>
    </w:p>
    <w:p w14:paraId="3D43FF7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6)</w:t>
      </w:r>
      <w:r w:rsidRPr="00C25D7A">
        <w:tab/>
        <w:t xml:space="preserve">de Lorenzo, V.; Martinez, J. L. Aerobactin production as a virulence factor: a reevaluation. </w:t>
      </w:r>
      <w:r w:rsidRPr="00C25D7A">
        <w:rPr>
          <w:i/>
        </w:rPr>
        <w:t xml:space="preserve">Eur J Clin Microbiol Infect Dis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5), 621.</w:t>
      </w:r>
    </w:p>
    <w:p w14:paraId="387A5DD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7)</w:t>
      </w:r>
      <w:r w:rsidRPr="00C25D7A">
        <w:tab/>
        <w:t xml:space="preserve">Carrasco, N.; Kretzschmar, R.; Xu, J.; Kraemer, S. M. Adsorption of hydroxamate siderophores and EDTA on goethite in the presence of the surfactant sodium dodecyl sulfate. </w:t>
      </w:r>
      <w:r w:rsidRPr="00C25D7A">
        <w:rPr>
          <w:i/>
        </w:rPr>
        <w:t xml:space="preserve">Geochem Trans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0</w:t>
      </w:r>
      <w:r w:rsidRPr="00C25D7A">
        <w:t>, 5.</w:t>
      </w:r>
    </w:p>
    <w:p w14:paraId="360EE62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8)</w:t>
      </w:r>
      <w:r w:rsidRPr="00C25D7A">
        <w:tab/>
        <w:t xml:space="preserve">Dale, S. E.; Doherty-Kirby, A.; Lajoie, G.; Heinrichs, D. E. Role of siderophore biosynthesis in virulence of Staphylococcus aureus: identification and characterization of genes involved in production of a siderophore. </w:t>
      </w:r>
      <w:r w:rsidRPr="00C25D7A">
        <w:rPr>
          <w:i/>
        </w:rPr>
        <w:t xml:space="preserve">Infect Immun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72</w:t>
      </w:r>
      <w:r w:rsidRPr="00C25D7A">
        <w:t xml:space="preserve"> (1), 29.</w:t>
      </w:r>
    </w:p>
    <w:p w14:paraId="35FA51B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19)</w:t>
      </w:r>
      <w:r w:rsidRPr="00C25D7A">
        <w:tab/>
        <w:t xml:space="preserve">Griffiths, G. L.; Sigel, S. P.; Payne, S. M.; Neilands, J. B. Vibriobactin, a siderophore from Vibrio cholerae. </w:t>
      </w:r>
      <w:r w:rsidRPr="00C25D7A">
        <w:rPr>
          <w:i/>
        </w:rPr>
        <w:t xml:space="preserve">J Biol Chem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259</w:t>
      </w:r>
      <w:r w:rsidRPr="00C25D7A">
        <w:t xml:space="preserve"> (1), 383.</w:t>
      </w:r>
    </w:p>
    <w:p w14:paraId="72D18EE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0)</w:t>
      </w:r>
      <w:r w:rsidRPr="00C25D7A">
        <w:tab/>
        <w:t xml:space="preserve">Amin, S. A.; Green, D. H.; Kupper, F. C.; Carrano, C. J. Vibrioferrin, an unusual marine siderophore: iron binding, photochemistry, and biological implications. </w:t>
      </w:r>
      <w:r w:rsidRPr="00C25D7A">
        <w:rPr>
          <w:i/>
        </w:rPr>
        <w:t xml:space="preserve">Inorg Chem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23), 11451.</w:t>
      </w:r>
    </w:p>
    <w:p w14:paraId="71C738E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1)</w:t>
      </w:r>
      <w:r w:rsidRPr="00C25D7A">
        <w:tab/>
        <w:t xml:space="preserve">Muramatsu, Y.; Ishii, M. M.; Inukai, M. Studies on novel bacterial translocase I inhibitors, A-500359s. II. Biological activities of A-500359 A, C, D and G. </w:t>
      </w:r>
      <w:r w:rsidRPr="00C25D7A">
        <w:rPr>
          <w:i/>
        </w:rPr>
        <w:t xml:space="preserve">J Antibiot (Tokyo) </w:t>
      </w:r>
      <w:r w:rsidRPr="00C25D7A">
        <w:rPr>
          <w:b/>
        </w:rPr>
        <w:t>2003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3), 253.</w:t>
      </w:r>
    </w:p>
    <w:p w14:paraId="3F8ABFF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2)</w:t>
      </w:r>
      <w:r w:rsidRPr="00C25D7A">
        <w:tab/>
        <w:t xml:space="preserve">Mistry, A.; Warren, M. S.; Cusick, J. K.; Karkhoff-Schweizer, R. R.; Lomovskaya, O.; Schweizer, H. P. High-level pacidamycin resistance in Pseudomonas aeruginosa is mediated by an opp oligopeptide permease encoded by the opp-fabI opero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57</w:t>
      </w:r>
      <w:r w:rsidRPr="00C25D7A">
        <w:t xml:space="preserve"> (11), 5565.</w:t>
      </w:r>
    </w:p>
    <w:p w14:paraId="7B9F619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3)</w:t>
      </w:r>
      <w:r w:rsidRPr="00C25D7A">
        <w:tab/>
        <w:t xml:space="preserve">Ueki, M.; Koshiro, N.; Aono, H.; Kawatani, M.; Uramoto, M.; Kawasaki, H.; Osada, H. Isolation of new polyketide metabolites, linearolides A and B, from Streptomyces sp. RK95-74. </w:t>
      </w:r>
      <w:r w:rsidRPr="00C25D7A">
        <w:rPr>
          <w:i/>
        </w:rPr>
        <w:t xml:space="preserve">J Antibiot (Tokyo)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66</w:t>
      </w:r>
      <w:r w:rsidRPr="00C25D7A">
        <w:t xml:space="preserve"> (6), 333.</w:t>
      </w:r>
    </w:p>
    <w:p w14:paraId="4AFEE57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4)</w:t>
      </w:r>
      <w:r w:rsidRPr="00C25D7A">
        <w:tab/>
        <w:t xml:space="preserve">Zhao, Q.; He, Q.; Ding, W.; Tang, M.; Kang, Q.; Yu, Y.; Deng, W.; Zhang, Q.; Fang, J.; Tang, G.et al. Characterization of the azinomycin B biosynthetic gene cluster revealing a different iterative type I polyketide synthase for naphthoate biosynthesis. </w:t>
      </w:r>
      <w:r w:rsidRPr="00C25D7A">
        <w:rPr>
          <w:i/>
        </w:rPr>
        <w:t xml:space="preserve">Chem Biol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7), 693.</w:t>
      </w:r>
    </w:p>
    <w:p w14:paraId="5394A46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5)</w:t>
      </w:r>
      <w:r w:rsidRPr="00C25D7A">
        <w:tab/>
        <w:t xml:space="preserve">Nishimura, Y.; Kondo, S.; Takeuchi, T. Syntheses and activities of some bactobolin derivatives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5), 735.</w:t>
      </w:r>
    </w:p>
    <w:p w14:paraId="609475C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26)</w:t>
      </w:r>
      <w:r w:rsidRPr="00C25D7A">
        <w:tab/>
        <w:t xml:space="preserve">Lahoum, A.; Sabaou, N.; Bijani, C.; Bouras, N.; Pont, F.; Snini, S. P.; Mathieu, F. Antimicrobial activities of novel bipyridine compounds produced by a new strain of Saccharothrix isolated from Saharan soil. </w:t>
      </w:r>
      <w:r w:rsidRPr="00C25D7A">
        <w:rPr>
          <w:i/>
        </w:rPr>
        <w:t xml:space="preserve">Saudi Pharm J </w:t>
      </w:r>
      <w:r w:rsidRPr="00C25D7A">
        <w:rPr>
          <w:b/>
        </w:rPr>
        <w:t>2019,</w:t>
      </w:r>
      <w:r w:rsidRPr="00C25D7A">
        <w:t xml:space="preserve"> </w:t>
      </w:r>
      <w:r w:rsidRPr="00C25D7A">
        <w:rPr>
          <w:i/>
        </w:rPr>
        <w:t>27</w:t>
      </w:r>
      <w:r w:rsidRPr="00C25D7A">
        <w:t xml:space="preserve"> (1), 56.</w:t>
      </w:r>
    </w:p>
    <w:p w14:paraId="41AB092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7)</w:t>
      </w:r>
      <w:r w:rsidRPr="00C25D7A">
        <w:tab/>
        <w:t xml:space="preserve">Muller, S.; Rachid, S.; Hoffmann, T.; Surup, F.; Volz, C.; Zaburannyi, N.; Muller, R. Biosynthesis of crocacin involves an unusual hydrolytic release domain showing similarity to condensation domains. </w:t>
      </w:r>
      <w:r w:rsidRPr="00C25D7A">
        <w:rPr>
          <w:i/>
        </w:rPr>
        <w:t xml:space="preserve">Chem 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21</w:t>
      </w:r>
      <w:r w:rsidRPr="00C25D7A">
        <w:t xml:space="preserve"> (7), 855.</w:t>
      </w:r>
    </w:p>
    <w:p w14:paraId="0CA919D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8)</w:t>
      </w:r>
      <w:r w:rsidRPr="00C25D7A">
        <w:tab/>
        <w:t xml:space="preserve">Suzuki, Y.; Ojika, M.; Sakagami, Y. Biotransformation of cystothiazole A, a myxobacterial antibiotic, into novel derivatives by the mother producer, Cystobacter fuscus. </w:t>
      </w:r>
      <w:r w:rsidRPr="00C25D7A">
        <w:rPr>
          <w:i/>
        </w:rPr>
        <w:t xml:space="preserve">Biosci Biotechnol Biochem </w:t>
      </w:r>
      <w:r w:rsidRPr="00C25D7A">
        <w:rPr>
          <w:b/>
        </w:rPr>
        <w:t>2004,</w:t>
      </w:r>
      <w:r w:rsidRPr="00C25D7A">
        <w:t xml:space="preserve"> </w:t>
      </w:r>
      <w:r w:rsidRPr="00C25D7A">
        <w:rPr>
          <w:i/>
        </w:rPr>
        <w:t>68</w:t>
      </w:r>
      <w:r w:rsidRPr="00C25D7A">
        <w:t xml:space="preserve"> (2), 390.</w:t>
      </w:r>
    </w:p>
    <w:p w14:paraId="3891B11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29)</w:t>
      </w:r>
      <w:r w:rsidRPr="00C25D7A">
        <w:tab/>
        <w:t xml:space="preserve">Hyun, H.; Lee, S.; Lee, J. S.; Cho, K. Genetic and Functional Analyses of the DKxanthene Biosynthetic Gene Cluster from Myxococcus stipitatus DSM 14675. </w:t>
      </w:r>
      <w:r w:rsidRPr="00C25D7A">
        <w:rPr>
          <w:i/>
        </w:rPr>
        <w:t xml:space="preserve">J Microbiol Biotechnol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28</w:t>
      </w:r>
      <w:r w:rsidRPr="00C25D7A">
        <w:t xml:space="preserve"> (7), 1068.</w:t>
      </w:r>
    </w:p>
    <w:p w14:paraId="6E8399E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0)</w:t>
      </w:r>
      <w:r w:rsidRPr="00C25D7A">
        <w:tab/>
        <w:t xml:space="preserve">Gao, H.; Huang, G. Synthesis, anticancer activity and cytotoxicity of galactosylated epothilone B. </w:t>
      </w:r>
      <w:r w:rsidRPr="00C25D7A">
        <w:rPr>
          <w:i/>
        </w:rPr>
        <w:t xml:space="preserve">Bioorg Med Chem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26</w:t>
      </w:r>
      <w:r w:rsidRPr="00C25D7A">
        <w:t xml:space="preserve"> (20), 5578.</w:t>
      </w:r>
    </w:p>
    <w:p w14:paraId="4D9A0BC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1)</w:t>
      </w:r>
      <w:r w:rsidRPr="00C25D7A">
        <w:tab/>
        <w:t xml:space="preserve">Nim, S.; Rawal, M. K.; Prasad, R. FK520 interacts with the discrete intrahelical amino acids of multidrug transporter Cdr1 protein and acts as antagonist to selectively chemosensitize azole-resistant clinical isolates of Candida albicans. </w:t>
      </w:r>
      <w:r w:rsidRPr="00C25D7A">
        <w:rPr>
          <w:i/>
        </w:rPr>
        <w:t xml:space="preserve">FEMS Yeast Res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4), 624.</w:t>
      </w:r>
    </w:p>
    <w:p w14:paraId="282A36F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2)</w:t>
      </w:r>
      <w:r w:rsidRPr="00C25D7A">
        <w:tab/>
        <w:t xml:space="preserve">Nakajima, H.; Hori, Y.; Terano, H.; Okuhara, M.; Manda, T.; Matsumoto, S.; Shimomura, K. New antitumor substances, FR901463, FR901464 and FR901465. II. Activities against experimental tumors in mice and mechanism of ac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96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12), 1204.</w:t>
      </w:r>
    </w:p>
    <w:p w14:paraId="272752B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3)</w:t>
      </w:r>
      <w:r w:rsidRPr="00C25D7A">
        <w:tab/>
        <w:t xml:space="preserve">Holmes, T. C.; May, A. E.; Zaleta-Rivera, K.; Ruby, J. G.; Skewes-Cox, P.; Fischbach, M. A.; DeRisi, J. L.; Iwatsuki, M.; Omura, S.; Khosla, C. Molecular insights into the biosynthesis of guadinomine: a type III secretion system inhibitor. </w:t>
      </w:r>
      <w:r w:rsidRPr="00C25D7A">
        <w:rPr>
          <w:i/>
        </w:rPr>
        <w:t xml:space="preserve">J Am Chem Soc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34</w:t>
      </w:r>
      <w:r w:rsidRPr="00C25D7A">
        <w:t xml:space="preserve"> (42), 17797.</w:t>
      </w:r>
    </w:p>
    <w:p w14:paraId="4F7520F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4)</w:t>
      </w:r>
      <w:r w:rsidRPr="00C25D7A">
        <w:tab/>
        <w:t xml:space="preserve">Yu, F.; Zaleta-Rivera, K.; Zhu, X.; Huffman, J.; Millet, J. C.; Harris, S. D.; Yuen, G.; Li, X. C.; Du, L. Structure and biosynthesis of heat-stable antifungal factor (HSAF), a broad-spectrum antimycotic with a novel mode of action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1), 64.</w:t>
      </w:r>
    </w:p>
    <w:p w14:paraId="6391EA5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5)</w:t>
      </w:r>
      <w:r w:rsidRPr="00C25D7A">
        <w:tab/>
        <w:t xml:space="preserve">Hiratsuka, T.; Suzuki, H.; Kariya, R.; Seo, T.; Minami, A.; Oikawa, H. Biosynthesis of the structurally unique polycyclopropanated polyketide-nucleoside hybrid jawsamycin (FR-900848)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21), 5423.</w:t>
      </w:r>
    </w:p>
    <w:p w14:paraId="0070C43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6)</w:t>
      </w:r>
      <w:r w:rsidRPr="00C25D7A">
        <w:tab/>
        <w:t xml:space="preserve">Luo, C.; Liu, X.; Zhou, H.; Wang, X.; Chen, Z. Nonribosomal peptide synthase gene clusters for lipopeptide biosynthesis in Bacillus subtilis 916 and their phenotypic function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81</w:t>
      </w:r>
      <w:r w:rsidRPr="00C25D7A">
        <w:t xml:space="preserve"> (1), 422.</w:t>
      </w:r>
    </w:p>
    <w:p w14:paraId="25A1002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7)</w:t>
      </w:r>
      <w:r w:rsidRPr="00C25D7A">
        <w:tab/>
        <w:t xml:space="preserve">Luo, C.; Liu, X.; Zhou, X.; Guo, J.; Truong, J.; Wang, X.; Zhou, H.; Li, X.; Chen, Z. Unusual Biosynthesis and Structure of Locillomycins from Bacillus subtilis 916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81</w:t>
      </w:r>
      <w:r w:rsidRPr="00C25D7A">
        <w:t xml:space="preserve"> (19), 6601.</w:t>
      </w:r>
    </w:p>
    <w:p w14:paraId="2A7C08F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8)</w:t>
      </w:r>
      <w:r w:rsidRPr="00C25D7A">
        <w:tab/>
        <w:t xml:space="preserve">Takeoka, Y.; Tanino, T.; Sekiguchi, M.; Yonezawa, S.; Sakagami, M.; Takahashi, F.; Togame, H.; Tanaka, Y.; Takemoto, H.; Ichikawa, S.et al. Expansion of Antibacterial Spectrum of Muraymycins toward Pseudomonas aeruginosa. </w:t>
      </w:r>
      <w:r w:rsidRPr="00C25D7A">
        <w:rPr>
          <w:i/>
        </w:rPr>
        <w:t xml:space="preserve">ACS Med Chem Lett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5</w:t>
      </w:r>
      <w:r w:rsidRPr="00C25D7A">
        <w:t xml:space="preserve"> (5), 556.</w:t>
      </w:r>
    </w:p>
    <w:p w14:paraId="195F69D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39)</w:t>
      </w:r>
      <w:r w:rsidRPr="00C25D7A">
        <w:tab/>
        <w:t xml:space="preserve">De Voss, J. J.; Rutter, K.; Schroeder, B. G.; Su, H.; Zhu, Y.; Barry, C. E., 3rd. The salicylate-derived mycobactin siderophores of Mycobacterium tuberculosis are essential for growth in macrophage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97</w:t>
      </w:r>
      <w:r w:rsidRPr="00C25D7A">
        <w:t xml:space="preserve"> (3), 1252.</w:t>
      </w:r>
    </w:p>
    <w:p w14:paraId="7C2B465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0)</w:t>
      </w:r>
      <w:r w:rsidRPr="00C25D7A">
        <w:tab/>
        <w:t xml:space="preserve">Gerth, K.; Jansen, R.; Reifenstahl, G.; Hofle, G.; Irschik, H.; Kunze, B.; Reichenbach, H.; Thierbach, G. The myxalamids, new antibiotics from Myxococcus xanthus (Myxobacterales). I. Production, physico-chemical and biological properties, and mechanism of ac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36</w:t>
      </w:r>
      <w:r w:rsidRPr="00C25D7A">
        <w:t xml:space="preserve"> (9), 1150.</w:t>
      </w:r>
    </w:p>
    <w:p w14:paraId="1714EC4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1)</w:t>
      </w:r>
      <w:r w:rsidRPr="00C25D7A">
        <w:tab/>
        <w:t xml:space="preserve">Hoshino, Y.; Chiba, K.; Ishino, K.; Fukai, T.; Igarashi, Y.; Yazawa, K.; Mikami, Y.; Ishikawa, J. Identification of nocobactin NA biosynthetic gene clusters in Nocardia farcinica. </w:t>
      </w:r>
      <w:r w:rsidRPr="00C25D7A">
        <w:rPr>
          <w:i/>
        </w:rPr>
        <w:t xml:space="preserve">J Bacteriol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93</w:t>
      </w:r>
      <w:r w:rsidRPr="00C25D7A">
        <w:t xml:space="preserve"> (2), 441.</w:t>
      </w:r>
    </w:p>
    <w:p w14:paraId="05ABC1A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42)</w:t>
      </w:r>
      <w:r w:rsidRPr="00C25D7A">
        <w:tab/>
        <w:t xml:space="preserve">Matilla, M. A.; Leeper, F. J.; Salmond, G. P. Biosynthesis of the antifungal haterumalide, oocydin A, in Serratia, and its regulation by quorum sensing, RpoS and Hfq. </w:t>
      </w:r>
      <w:r w:rsidRPr="00C25D7A">
        <w:rPr>
          <w:i/>
        </w:rPr>
        <w:t xml:space="preserve">Environ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8), 2993.</w:t>
      </w:r>
    </w:p>
    <w:p w14:paraId="6C07117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3)</w:t>
      </w:r>
      <w:r w:rsidRPr="00C25D7A">
        <w:tab/>
        <w:t xml:space="preserve">Garcia-Gonzalez, E.; Muller, S.; Hertlein, G.; Heid, N.; Sussmuth, R. D.; Genersch, E. Biological effects of paenilamicin, a secondary metabolite antibiotic produced by the honey bee pathogenic bacterium Paenibacillus larvae. </w:t>
      </w:r>
      <w:r w:rsidRPr="00C25D7A">
        <w:rPr>
          <w:i/>
        </w:rPr>
        <w:t xml:space="preserve">Microbiologyopen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3</w:t>
      </w:r>
      <w:r w:rsidRPr="00C25D7A">
        <w:t xml:space="preserve"> (5), 642.</w:t>
      </w:r>
    </w:p>
    <w:p w14:paraId="250170D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4)</w:t>
      </w:r>
      <w:r w:rsidRPr="00C25D7A">
        <w:tab/>
        <w:t xml:space="preserve">Du, Y.; Wang, Y.; Huang, T.; Tao, M.; Deng, Z.; Lin, S. Identification and characterization of the biosynthetic gene cluster of polyoxypeptin A, a potent apoptosis inducer. </w:t>
      </w:r>
      <w:r w:rsidRPr="00C25D7A">
        <w:rPr>
          <w:i/>
        </w:rPr>
        <w:t xml:space="preserve">BMC Microbiol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4</w:t>
      </w:r>
      <w:r w:rsidRPr="00C25D7A">
        <w:t>, 30.</w:t>
      </w:r>
    </w:p>
    <w:p w14:paraId="1DDF6B8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5)</w:t>
      </w:r>
      <w:r w:rsidRPr="00C25D7A">
        <w:tab/>
        <w:t xml:space="preserve">Hartkoorn, R. C.; Sala, C.; Neres, J.; Pojer, F.; Magnet, S.; Mukherjee, R.; Uplekar, S.; Boy-Rottger, S.; Altmann, K. H.; Cole, S. T. Towards a new tuberculosis drug: pyridomycin - nature's isoniazid. </w:t>
      </w:r>
      <w:r w:rsidRPr="00C25D7A">
        <w:rPr>
          <w:i/>
        </w:rPr>
        <w:t xml:space="preserve">EMBO Mol Med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4</w:t>
      </w:r>
      <w:r w:rsidRPr="00C25D7A">
        <w:t xml:space="preserve"> (10), 1032.</w:t>
      </w:r>
    </w:p>
    <w:p w14:paraId="0B4FD9E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6)</w:t>
      </w:r>
      <w:r w:rsidRPr="00C25D7A">
        <w:tab/>
        <w:t xml:space="preserve">Bastidas, R. J.; Shertz, C. A.; Lee, S. C.; Heitman, J.; Cardenas, M. E. Rapamycin exerts antifungal activity in vitro and in vivo against Mucor circinelloides via FKBP12-dependent inhibition of Tor. </w:t>
      </w:r>
      <w:r w:rsidRPr="00C25D7A">
        <w:rPr>
          <w:i/>
        </w:rPr>
        <w:t xml:space="preserve">Eukaryot Cel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3), 270.</w:t>
      </w:r>
    </w:p>
    <w:p w14:paraId="3A1BEAC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7)</w:t>
      </w:r>
      <w:r w:rsidRPr="00C25D7A">
        <w:tab/>
        <w:t xml:space="preserve">Raghavan, B.; Balasubramanian, R.; Steele, J. C.; Sackett, D. L.; Fecik, R. A. Cytotoxic simplified tubulysin analogues. </w:t>
      </w:r>
      <w:r w:rsidRPr="00C25D7A">
        <w:rPr>
          <w:i/>
        </w:rPr>
        <w:t xml:space="preserve">J Med Chem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51</w:t>
      </w:r>
      <w:r w:rsidRPr="00C25D7A">
        <w:t xml:space="preserve"> (6), 1530.</w:t>
      </w:r>
    </w:p>
    <w:p w14:paraId="616A38B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8)</w:t>
      </w:r>
      <w:r w:rsidRPr="00C25D7A">
        <w:tab/>
        <w:t xml:space="preserve">Silo-Suh, L. A.; Stabb, E. V.; Raffel, S. J.; Handelsman, J. Target range of zwittermicin A, an aminopolyol antibiotic from Bacillus cereus. </w:t>
      </w:r>
      <w:r w:rsidRPr="00C25D7A">
        <w:rPr>
          <w:i/>
        </w:rPr>
        <w:t xml:space="preserve">Curr Microbiol </w:t>
      </w:r>
      <w:r w:rsidRPr="00C25D7A">
        <w:rPr>
          <w:b/>
        </w:rPr>
        <w:t>1998,</w:t>
      </w:r>
      <w:r w:rsidRPr="00C25D7A">
        <w:t xml:space="preserve"> </w:t>
      </w:r>
      <w:r w:rsidRPr="00C25D7A">
        <w:rPr>
          <w:i/>
        </w:rPr>
        <w:t>37</w:t>
      </w:r>
      <w:r w:rsidRPr="00C25D7A">
        <w:t xml:space="preserve"> (1), 6.</w:t>
      </w:r>
    </w:p>
    <w:p w14:paraId="6E0A3D9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49)</w:t>
      </w:r>
      <w:r w:rsidRPr="00C25D7A">
        <w:tab/>
        <w:t xml:space="preserve">Miyoshi-Saitoh, M.; Morisaki, N.; Tokiwa, Y.; Iwasaki, S.; Konishi, M.; Saitoh, K.; Oki, T. Dynemicins O, P and Q: novel antibiotics related to dynemicin A isolation, characteriz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1,</w:t>
      </w:r>
      <w:r w:rsidRPr="00C25D7A">
        <w:t xml:space="preserve"> </w:t>
      </w:r>
      <w:r w:rsidRPr="00C25D7A">
        <w:rPr>
          <w:i/>
        </w:rPr>
        <w:t>44</w:t>
      </w:r>
      <w:r w:rsidRPr="00C25D7A">
        <w:t xml:space="preserve"> (10), 1037.</w:t>
      </w:r>
    </w:p>
    <w:p w14:paraId="4E23B22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0)</w:t>
      </w:r>
      <w:r w:rsidRPr="00C25D7A">
        <w:tab/>
        <w:t xml:space="preserve">Banskota, A. H.; Aouidate, M.; Sorensen, D.; Ibrahim, A.; Piraee, M.; Zazopoulos, E.; Alarco, A. M.; Gourdeau, H.; Mellon, C.; Farnet, C. M.et al. TLN-05220, TLN-05223, new Echinosporamicin-type antibiotics, and proposed revision of the structure of bravomicins(*). </w:t>
      </w:r>
      <w:r w:rsidRPr="00C25D7A">
        <w:rPr>
          <w:i/>
        </w:rPr>
        <w:t xml:space="preserve">J Antibiot (Tokyo)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62</w:t>
      </w:r>
      <w:r w:rsidRPr="00C25D7A">
        <w:t xml:space="preserve"> (10), 565.</w:t>
      </w:r>
    </w:p>
    <w:p w14:paraId="7BE1D6D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1)</w:t>
      </w:r>
      <w:r w:rsidRPr="00C25D7A">
        <w:tab/>
        <w:t xml:space="preserve">Stankovic, N.; Radulovic, V.; Petkovic, M.; Vuckovic, I.; Jadranin, M.; Vasiljevic, B.; Nikodinovic-Runic, J. Streptomyces sp. JS520 produces exceptionally high quantities of undecylprodigiosin with antibacterial, antioxidative, and UV-protective properties. </w:t>
      </w:r>
      <w:r w:rsidRPr="00C25D7A">
        <w:rPr>
          <w:i/>
        </w:rPr>
        <w:t xml:space="preserve">Appl Microbiol Biotechnol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96</w:t>
      </w:r>
      <w:r w:rsidRPr="00C25D7A">
        <w:t xml:space="preserve"> (5), 1217.</w:t>
      </w:r>
    </w:p>
    <w:p w14:paraId="75C2D23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2)</w:t>
      </w:r>
      <w:r w:rsidRPr="00C25D7A">
        <w:tab/>
        <w:t xml:space="preserve">Jha, A. K.; Dhakal, D.; Van, P. T.; Pokhrel, A. R.; Yamaguchi, T.; Jung, H. J.; Yoon, Y. J.; Sohng, J. K. Structural modification of herboxidiene by substrate-flexible cytochrome P450 and glycosyltransferase. </w:t>
      </w:r>
      <w:r w:rsidRPr="00C25D7A">
        <w:rPr>
          <w:i/>
        </w:rPr>
        <w:t xml:space="preserve">Appl Microbiol Biotechn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99</w:t>
      </w:r>
      <w:r w:rsidRPr="00C25D7A">
        <w:t xml:space="preserve"> (8), 3421.</w:t>
      </w:r>
    </w:p>
    <w:p w14:paraId="569E00F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3)</w:t>
      </w:r>
      <w:r w:rsidRPr="00C25D7A">
        <w:tab/>
        <w:t xml:space="preserve">Rambabu, V.; Suba, S.; Vijayakumar, S. Antimicrobial and antiproliferative prospective of kosinostatin - a secondary metabolite isolated from Streptomyces sp. </w:t>
      </w:r>
      <w:r w:rsidRPr="00C25D7A">
        <w:rPr>
          <w:i/>
        </w:rPr>
        <w:t xml:space="preserve">J Pharm Ana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</w:t>
      </w:r>
      <w:r w:rsidRPr="00C25D7A">
        <w:t xml:space="preserve"> (6), 378.</w:t>
      </w:r>
    </w:p>
    <w:p w14:paraId="73E0AF5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4)</w:t>
      </w:r>
      <w:r w:rsidRPr="00C25D7A">
        <w:tab/>
        <w:t xml:space="preserve">Garrido, L. M.; Lombo, F.; Baig, I.; Nur, E. A. M.; Furlan, R. L.; Borda, C. C.; Brana, A.; Mendez, C.; Salas, J. A.; Rohr, J.et al. Insights in the glycosylation steps during biosynthesis of the antitumor anthracycline cosmomycin: characterization of two glycosyltransferase genes. </w:t>
      </w:r>
      <w:r w:rsidRPr="00C25D7A">
        <w:rPr>
          <w:i/>
        </w:rPr>
        <w:t xml:space="preserve">Appl Microbiol Biotechnol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73</w:t>
      </w:r>
      <w:r w:rsidRPr="00C25D7A">
        <w:t xml:space="preserve"> (1), 122.</w:t>
      </w:r>
    </w:p>
    <w:p w14:paraId="597C94C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5)</w:t>
      </w:r>
      <w:r w:rsidRPr="00C25D7A">
        <w:tab/>
        <w:t xml:space="preserve">Morioka, H., Etoh, Y., Horino, I., Takezawa, M., Ando, T., Hirayama, K., Kano, H., Shibai, H. Production and Isolation of Cosmomycins A, B, C and D: New Differentiation Inducers of Friend Cell F5-5. </w:t>
      </w:r>
      <w:r w:rsidRPr="00C25D7A">
        <w:rPr>
          <w:i/>
        </w:rPr>
        <w:t xml:space="preserve">Argricultural and Biological Chemistry </w:t>
      </w:r>
      <w:r w:rsidRPr="00C25D7A">
        <w:rPr>
          <w:b/>
        </w:rPr>
        <w:t>1985,</w:t>
      </w:r>
      <w:r w:rsidRPr="00C25D7A">
        <w:t xml:space="preserve"> </w:t>
      </w:r>
      <w:r w:rsidRPr="00C25D7A">
        <w:rPr>
          <w:i/>
        </w:rPr>
        <w:t>49</w:t>
      </w:r>
      <w:r w:rsidRPr="00C25D7A">
        <w:t xml:space="preserve"> (7), 1951.</w:t>
      </w:r>
    </w:p>
    <w:p w14:paraId="53A1245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6)</w:t>
      </w:r>
      <w:r w:rsidRPr="00C25D7A">
        <w:tab/>
        <w:t xml:space="preserve">Kitagawa, W.; Hata, M.; Sekizuka, T.; Kuroda, M.; Ishikawa, J. Draft Genome Sequence of Rhodococcus erythropolis JCM 6824, an Aurachin RE Antibiotic Producer. </w:t>
      </w:r>
      <w:r w:rsidRPr="00C25D7A">
        <w:rPr>
          <w:i/>
        </w:rPr>
        <w:t xml:space="preserve">Genome Announc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2</w:t>
      </w:r>
      <w:r w:rsidRPr="00C25D7A">
        <w:t xml:space="preserve"> (5).</w:t>
      </w:r>
    </w:p>
    <w:p w14:paraId="5DA878F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57)</w:t>
      </w:r>
      <w:r w:rsidRPr="00C25D7A">
        <w:tab/>
        <w:t xml:space="preserve">Kawasaki, T.; Hayashi, Y.; Kuzuyama, T.; Furihata, K.; Itoh, N.; Seto, H.; Dairi, T. Biosynthesis of a natural polyketide-isoprenoid hybrid compound, furaquinocin A: identification and heterologous expression of the gene cluster. </w:t>
      </w:r>
      <w:r w:rsidRPr="00C25D7A">
        <w:rPr>
          <w:i/>
        </w:rPr>
        <w:t xml:space="preserve">J Bacteriol </w:t>
      </w:r>
      <w:r w:rsidRPr="00C25D7A">
        <w:rPr>
          <w:b/>
        </w:rPr>
        <w:t>2006,</w:t>
      </w:r>
      <w:r w:rsidRPr="00C25D7A">
        <w:t xml:space="preserve"> </w:t>
      </w:r>
      <w:r w:rsidRPr="00C25D7A">
        <w:rPr>
          <w:i/>
        </w:rPr>
        <w:t>188</w:t>
      </w:r>
      <w:r w:rsidRPr="00C25D7A">
        <w:t xml:space="preserve"> (4), 1236.</w:t>
      </w:r>
    </w:p>
    <w:p w14:paraId="197F60D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8)</w:t>
      </w:r>
      <w:r w:rsidRPr="00C25D7A">
        <w:tab/>
        <w:t xml:space="preserve">Kerwat, D.; Gratz, S.; Kretz, J.; Seidel, M.; Kunert, M.; Weston, J. B.; Sussmuth, R. D. Synthesis of Albicidin Derivatives: Assessing the Role of N-terminal Acylation on the Antibacterial Activity. </w:t>
      </w:r>
      <w:r w:rsidRPr="00C25D7A">
        <w:rPr>
          <w:i/>
        </w:rPr>
        <w:t xml:space="preserve">ChemMedChem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17), 1899.</w:t>
      </w:r>
    </w:p>
    <w:p w14:paraId="63CB4CC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59)</w:t>
      </w:r>
      <w:r w:rsidRPr="00C25D7A">
        <w:tab/>
        <w:t xml:space="preserve">Mariner, K.; McPhillie, M.; Trowbridge, R.; Smith, C.; O'Neill, A. J.; Fishwick, C. W.; Chopra, I. Activity of and development of resistance to corallopyronin A, an inhibitor of RNA polymerase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55</w:t>
      </w:r>
      <w:r w:rsidRPr="00C25D7A">
        <w:t xml:space="preserve"> (5), 2413.</w:t>
      </w:r>
    </w:p>
    <w:p w14:paraId="6169528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0)</w:t>
      </w:r>
      <w:r w:rsidRPr="00C25D7A">
        <w:tab/>
        <w:t xml:space="preserve">Carvalho, R.; Reid, R.; Viswanathan, N.; Gramajo, H.; Julien, B. The biosynthetic genes for disorazoles, potent cytotoxic compounds that disrupt microtubule formation. </w:t>
      </w:r>
      <w:r w:rsidRPr="00C25D7A">
        <w:rPr>
          <w:i/>
        </w:rPr>
        <w:t xml:space="preserve">Gene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359</w:t>
      </w:r>
      <w:r w:rsidRPr="00C25D7A">
        <w:t>, 91.</w:t>
      </w:r>
    </w:p>
    <w:p w14:paraId="065C0D8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1)</w:t>
      </w:r>
      <w:r w:rsidRPr="00C25D7A">
        <w:tab/>
        <w:t xml:space="preserve">Watanabe, T.; Sugiyama, T.; Chino, K.; Suzuki, T.; Wakabayashi, S.; Hayashi, H.; Itami, R.; Shima, J.; Izaki, K. New polyenic antibiotics active against gram-positive and gram-negative bacteria. VIII. Construction of synthetic medium for production of mono-chloro-congeners of enacyloxins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4), 476.</w:t>
      </w:r>
    </w:p>
    <w:p w14:paraId="18CF6CE4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2)</w:t>
      </w:r>
      <w:r w:rsidRPr="00C25D7A">
        <w:tab/>
        <w:t xml:space="preserve">Meena, K. R.; Kanwar, S. S. Lipopeptides as the antifungal and antibacterial agents: applications in food safety and therapeutics. </w:t>
      </w:r>
      <w:r w:rsidRPr="00C25D7A">
        <w:rPr>
          <w:i/>
        </w:rPr>
        <w:t xml:space="preserve">Biomed Res Int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015</w:t>
      </w:r>
      <w:r w:rsidRPr="00C25D7A">
        <w:t>, 473050.</w:t>
      </w:r>
    </w:p>
    <w:p w14:paraId="2BE46CF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3)</w:t>
      </w:r>
      <w:r w:rsidRPr="00C25D7A">
        <w:tab/>
        <w:t xml:space="preserve">Auerbach, T.; Mermershtain, I.; Davidovich, C.; Bashan, A.; Belousoff, M.; Wekselman, I.; Zimmerman, E.; Xiong, L.; Klepacki, D.; Arakawa, K.et al. The structure of ribosome-lankacidin complex reveals ribosomal sites for synergistic antibiotics. </w:t>
      </w:r>
      <w:r w:rsidRPr="00C25D7A">
        <w:rPr>
          <w:i/>
        </w:rPr>
        <w:t xml:space="preserve">Proc Natl Acad Sci U S A </w:t>
      </w:r>
      <w:r w:rsidRPr="00C25D7A">
        <w:rPr>
          <w:b/>
        </w:rPr>
        <w:t>2010,</w:t>
      </w:r>
      <w:r w:rsidRPr="00C25D7A">
        <w:t xml:space="preserve"> </w:t>
      </w:r>
      <w:r w:rsidRPr="00C25D7A">
        <w:rPr>
          <w:i/>
        </w:rPr>
        <w:t>107</w:t>
      </w:r>
      <w:r w:rsidRPr="00C25D7A">
        <w:t xml:space="preserve"> (5), 1983.</w:t>
      </w:r>
    </w:p>
    <w:p w14:paraId="6EBE33D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4)</w:t>
      </w:r>
      <w:r w:rsidRPr="00C25D7A">
        <w:tab/>
        <w:t xml:space="preserve">Besson, F.; Michel, G. Action of mycosubtilin, an antifungal antibiotic of Bacillus subtilis, on the cell membrane of Saccharomyces cerevisiae. </w:t>
      </w:r>
      <w:r w:rsidRPr="00C25D7A">
        <w:rPr>
          <w:i/>
        </w:rPr>
        <w:t xml:space="preserve">Microbios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239), 113.</w:t>
      </w:r>
    </w:p>
    <w:p w14:paraId="79105B6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5)</w:t>
      </w:r>
      <w:r w:rsidRPr="00C25D7A">
        <w:tab/>
        <w:t xml:space="preserve">Laatsch, H. </w:t>
      </w:r>
      <w:r w:rsidRPr="00C25D7A">
        <w:rPr>
          <w:i/>
        </w:rPr>
        <w:t>Antibase: The Natural Compound Indentifier</w:t>
      </w:r>
      <w:r w:rsidRPr="00C25D7A">
        <w:t>; Wiley, 2017.</w:t>
      </w:r>
    </w:p>
    <w:p w14:paraId="4849360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6)</w:t>
      </w:r>
      <w:r w:rsidRPr="00C25D7A">
        <w:tab/>
        <w:t xml:space="preserve">van Alphen, R. J.; Wiemer, E. A.; Burger, H.; Eskens, F. A. The spliceosome as target for anticancer treatment. </w:t>
      </w:r>
      <w:r w:rsidRPr="00C25D7A">
        <w:rPr>
          <w:i/>
        </w:rPr>
        <w:t xml:space="preserve">Br J Cancer </w:t>
      </w:r>
      <w:r w:rsidRPr="00C25D7A">
        <w:rPr>
          <w:b/>
        </w:rPr>
        <w:t>2009,</w:t>
      </w:r>
      <w:r w:rsidRPr="00C25D7A">
        <w:t xml:space="preserve"> </w:t>
      </w:r>
      <w:r w:rsidRPr="00C25D7A">
        <w:rPr>
          <w:i/>
        </w:rPr>
        <w:t>100</w:t>
      </w:r>
      <w:r w:rsidRPr="00C25D7A">
        <w:t xml:space="preserve"> (2), 228.</w:t>
      </w:r>
    </w:p>
    <w:p w14:paraId="460FD5F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7)</w:t>
      </w:r>
      <w:r w:rsidRPr="00C25D7A">
        <w:tab/>
        <w:t xml:space="preserve">Shiozawa, H.; Kagasaki, T.; Kinoshita, T.; Haruyama, H.; Domon, H.; Utsui, Y.; Kodama, K.; Takahashi, S. Thiomarinol, a new hybrid antimicrobial antibiotic produced by a marine bacterium. Fermentation, isolation, structure, and antimicrobi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3,</w:t>
      </w:r>
      <w:r w:rsidRPr="00C25D7A">
        <w:t xml:space="preserve"> </w:t>
      </w:r>
      <w:r w:rsidRPr="00C25D7A">
        <w:rPr>
          <w:i/>
        </w:rPr>
        <w:t>46</w:t>
      </w:r>
      <w:r w:rsidRPr="00C25D7A">
        <w:t xml:space="preserve"> (12), 1834.</w:t>
      </w:r>
    </w:p>
    <w:p w14:paraId="3098518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8)</w:t>
      </w:r>
      <w:r w:rsidRPr="00C25D7A">
        <w:tab/>
        <w:t xml:space="preserve">Thal, L. A.; Zervos, M. J. Occurrence and epidemiology of resistance to virginiamycin and streptogramins. </w:t>
      </w:r>
      <w:r w:rsidRPr="00C25D7A">
        <w:rPr>
          <w:i/>
        </w:rPr>
        <w:t xml:space="preserve">J Antimicrob Chemother </w:t>
      </w:r>
      <w:r w:rsidRPr="00C25D7A">
        <w:rPr>
          <w:b/>
        </w:rPr>
        <w:t>1999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2), 171.</w:t>
      </w:r>
    </w:p>
    <w:p w14:paraId="2C45B08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69)</w:t>
      </w:r>
      <w:r w:rsidRPr="00C25D7A">
        <w:tab/>
        <w:t xml:space="preserve">Lam, K. S.; Hesler, G. A.; Mattei, J. M.; Mamber, S. W.; Forenza, S.; Tomita, K. Himastatin, a new antitumor antibiotic from Streptomyces hygroscopicus. I. Taxonomy of producing organism, ferment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0,</w:t>
      </w:r>
      <w:r w:rsidRPr="00C25D7A">
        <w:t xml:space="preserve"> </w:t>
      </w:r>
      <w:r w:rsidRPr="00C25D7A">
        <w:rPr>
          <w:i/>
        </w:rPr>
        <w:t>43</w:t>
      </w:r>
      <w:r w:rsidRPr="00C25D7A">
        <w:t xml:space="preserve"> (8), 956.</w:t>
      </w:r>
    </w:p>
    <w:p w14:paraId="430D43A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0)</w:t>
      </w:r>
      <w:r w:rsidRPr="00C25D7A">
        <w:tab/>
        <w:t xml:space="preserve">Mares, J.; Hajek, J.; Urajova, P.; Kopecky, J.; Hrouzek, P. A hybrid non-ribosomal peptide/polyketide synthetase containing fatty-acyl ligase (FAAL) synthesizes the beta-amino fatty acid lipopeptides puwainaphycins in the Cyanobacterium Cylindrospermum alatosporum. </w:t>
      </w:r>
      <w:r w:rsidRPr="00C25D7A">
        <w:rPr>
          <w:i/>
        </w:rPr>
        <w:t xml:space="preserve">PLoS One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9</w:t>
      </w:r>
      <w:r w:rsidRPr="00C25D7A">
        <w:t xml:space="preserve"> (11), e111904.</w:t>
      </w:r>
    </w:p>
    <w:p w14:paraId="50BD5AE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1)</w:t>
      </w:r>
      <w:r w:rsidRPr="00C25D7A">
        <w:tab/>
        <w:t xml:space="preserve">Sanchez, L. M.; Dorrestein, P. C. Analytical chemistry: Virulence caught green-handed. </w:t>
      </w:r>
      <w:r w:rsidRPr="00C25D7A">
        <w:rPr>
          <w:i/>
        </w:rPr>
        <w:t xml:space="preserve">Nat Chem </w:t>
      </w:r>
      <w:r w:rsidRPr="00C25D7A">
        <w:rPr>
          <w:b/>
        </w:rPr>
        <w:t>2013,</w:t>
      </w:r>
      <w:r w:rsidRPr="00C25D7A">
        <w:t xml:space="preserve"> </w:t>
      </w:r>
      <w:r w:rsidRPr="00C25D7A">
        <w:rPr>
          <w:i/>
        </w:rPr>
        <w:t>5</w:t>
      </w:r>
      <w:r w:rsidRPr="00C25D7A">
        <w:t xml:space="preserve"> (3), 155.</w:t>
      </w:r>
    </w:p>
    <w:p w14:paraId="30846FD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2)</w:t>
      </w:r>
      <w:r w:rsidRPr="00C25D7A">
        <w:tab/>
        <w:t xml:space="preserve">Masaki, S.; Konishi, T.; Tsuji, N.; Shoji, J. New antibiotics, resorcinomycins A and B: antibacterial activity of resorcinomycin A against mycobacteria in vitro. </w:t>
      </w:r>
      <w:r w:rsidRPr="00C25D7A">
        <w:rPr>
          <w:i/>
        </w:rPr>
        <w:t xml:space="preserve">J Antibiot (Tokyo)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3), 463.</w:t>
      </w:r>
    </w:p>
    <w:p w14:paraId="624AEA4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3)</w:t>
      </w:r>
      <w:r w:rsidRPr="00C25D7A">
        <w:tab/>
        <w:t xml:space="preserve">Kreutzer, M. F.; Nett, M. Genomics-driven discovery of taiwachelin, a lipopeptide siderophore from Cupriavidus taiwanensis. </w:t>
      </w:r>
      <w:r w:rsidRPr="00C25D7A">
        <w:rPr>
          <w:i/>
        </w:rPr>
        <w:t xml:space="preserve">Org Biomol Chem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47), 9338.</w:t>
      </w:r>
    </w:p>
    <w:p w14:paraId="0CC31D4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4)</w:t>
      </w:r>
      <w:r w:rsidRPr="00C25D7A">
        <w:tab/>
        <w:t xml:space="preserve">Loho, T.; Dharmayanti, A. Colistin: an antibiotic and its role in multiresistant Gram-negative infections. </w:t>
      </w:r>
      <w:r w:rsidRPr="00C25D7A">
        <w:rPr>
          <w:i/>
        </w:rPr>
        <w:t xml:space="preserve">Acta Med Indone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47</w:t>
      </w:r>
      <w:r w:rsidRPr="00C25D7A">
        <w:t xml:space="preserve"> (2), 157.</w:t>
      </w:r>
    </w:p>
    <w:p w14:paraId="19D1B1A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75)</w:t>
      </w:r>
      <w:r w:rsidRPr="00C25D7A">
        <w:tab/>
        <w:t xml:space="preserve">Komiyama, K.; Edanami, K.; Tanoh, A.; Yamamoto, H.; Umezawa, I. Studies on the biological activity of stubomycin. </w:t>
      </w:r>
      <w:r w:rsidRPr="00C25D7A">
        <w:rPr>
          <w:i/>
        </w:rPr>
        <w:t xml:space="preserve">J Antibiot (Tokyo) </w:t>
      </w:r>
      <w:r w:rsidRPr="00C25D7A">
        <w:rPr>
          <w:b/>
        </w:rPr>
        <w:t>1983,</w:t>
      </w:r>
      <w:r w:rsidRPr="00C25D7A">
        <w:t xml:space="preserve"> </w:t>
      </w:r>
      <w:r w:rsidRPr="00C25D7A">
        <w:rPr>
          <w:i/>
        </w:rPr>
        <w:t>36</w:t>
      </w:r>
      <w:r w:rsidRPr="00C25D7A">
        <w:t xml:space="preserve"> (3), 301.</w:t>
      </w:r>
    </w:p>
    <w:p w14:paraId="612B137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6)</w:t>
      </w:r>
      <w:r w:rsidRPr="00C25D7A">
        <w:tab/>
        <w:t xml:space="preserve">Chen, Y. X.; Liu, C.; Liu, N.; Wu, Y.; Zhao, Q. J.; Hu, H. G.; Li, X.; Zou, Y. Total Synthesis and Antibacterial Study of Cyclohexapeptides Desotamide B, Wollamide B and Their Analogs. </w:t>
      </w:r>
      <w:r w:rsidRPr="00C25D7A">
        <w:rPr>
          <w:i/>
        </w:rPr>
        <w:t xml:space="preserve">Chem Biodivers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1).</w:t>
      </w:r>
    </w:p>
    <w:p w14:paraId="3ABA713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7)</w:t>
      </w:r>
      <w:r w:rsidRPr="00C25D7A">
        <w:tab/>
        <w:t xml:space="preserve">Ogasawara, Y.; Yackley, B. J.; Greenberg, J. A.; Rogelj, S.; Melancon, C. E., 3rd. Expanding our understanding of sequence-function relationships of type II polyketide biosynthetic gene clusters: bioinformatics-guided identification of Frankiamicin A from Frankia sp. EAN1pec. </w:t>
      </w:r>
      <w:r w:rsidRPr="00C25D7A">
        <w:rPr>
          <w:i/>
        </w:rPr>
        <w:t xml:space="preserve">PLoS One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4), e0121505.</w:t>
      </w:r>
    </w:p>
    <w:p w14:paraId="6A7BE67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8)</w:t>
      </w:r>
      <w:r w:rsidRPr="00C25D7A">
        <w:tab/>
        <w:t xml:space="preserve">Zhou, T.; Komaki, H.; Ichikawa, N.; Hosoyama, A.; Sato, S.; Igarashi, Y. Biosynthesis of akaeolide and lorneic acids and annotation of type I polyketide synthase gene clusters in the genome of Streptomyces sp. NPS554. </w:t>
      </w:r>
      <w:r w:rsidRPr="00C25D7A">
        <w:rPr>
          <w:i/>
        </w:rPr>
        <w:t xml:space="preserve">Mar Drug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3</w:t>
      </w:r>
      <w:r w:rsidRPr="00C25D7A">
        <w:t xml:space="preserve"> (1), 581.</w:t>
      </w:r>
    </w:p>
    <w:p w14:paraId="5C62BC9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79)</w:t>
      </w:r>
      <w:r w:rsidRPr="00C25D7A">
        <w:tab/>
        <w:t xml:space="preserve">Werner, R. G.; Demain, A. L. Directed biosynthesis of new indolmycins. </w:t>
      </w:r>
      <w:r w:rsidRPr="00C25D7A">
        <w:rPr>
          <w:i/>
        </w:rPr>
        <w:t xml:space="preserve">J Antibiot (Tokyo) </w:t>
      </w:r>
      <w:r w:rsidRPr="00C25D7A">
        <w:rPr>
          <w:b/>
        </w:rPr>
        <w:t>1981,</w:t>
      </w:r>
      <w:r w:rsidRPr="00C25D7A">
        <w:t xml:space="preserve"> </w:t>
      </w:r>
      <w:r w:rsidRPr="00C25D7A">
        <w:rPr>
          <w:i/>
        </w:rPr>
        <w:t>34</w:t>
      </w:r>
      <w:r w:rsidRPr="00C25D7A">
        <w:t xml:space="preserve"> (5), 551.</w:t>
      </w:r>
    </w:p>
    <w:p w14:paraId="0A4BF15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0)</w:t>
      </w:r>
      <w:r w:rsidRPr="00C25D7A">
        <w:tab/>
        <w:t xml:space="preserve">Piddock, L. J. Teixobactin, the first of a new class of antibiotics discovered by iChip technology? </w:t>
      </w:r>
      <w:r w:rsidRPr="00C25D7A">
        <w:rPr>
          <w:i/>
        </w:rPr>
        <w:t xml:space="preserve">J Antimicrob Chemother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10), 2679.</w:t>
      </w:r>
    </w:p>
    <w:p w14:paraId="47DF007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1)</w:t>
      </w:r>
      <w:r w:rsidRPr="00C25D7A">
        <w:tab/>
        <w:t xml:space="preserve">Basi-Chipalu, S.; Dischinger, J.; Josten, M.; Szekat, C.; Zweynert, A.; Sahl, H. G.; Bierbaum, G. Pseudomycoicidin, a Class II Lantibiotic from Bacillus pseudomycoides. </w:t>
      </w:r>
      <w:r w:rsidRPr="00C25D7A">
        <w:rPr>
          <w:i/>
        </w:rPr>
        <w:t xml:space="preserve">Appl Environ Micro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81</w:t>
      </w:r>
      <w:r w:rsidRPr="00C25D7A">
        <w:t xml:space="preserve"> (10), 3419.</w:t>
      </w:r>
    </w:p>
    <w:p w14:paraId="3911CF6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2)</w:t>
      </w:r>
      <w:r w:rsidRPr="00C25D7A">
        <w:tab/>
        <w:t xml:space="preserve">Kodani, S.; Komaki, H.; Suzuki, M.; Hemmi, H.; Ohnishi-Kameyama, M. Isolation and structure determination of new siderophore albachelin from Amycolatopsis alba. </w:t>
      </w:r>
      <w:r w:rsidRPr="00C25D7A">
        <w:rPr>
          <w:i/>
        </w:rPr>
        <w:t xml:space="preserve">Biometals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8</w:t>
      </w:r>
      <w:r w:rsidRPr="00C25D7A">
        <w:t xml:space="preserve"> (2), 381.</w:t>
      </w:r>
    </w:p>
    <w:p w14:paraId="5E695E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3)</w:t>
      </w:r>
      <w:r w:rsidRPr="00C25D7A">
        <w:tab/>
        <w:t xml:space="preserve">Sommer, P. S.; Almeida, R. C.; Schneider, K.; Beil, W.; Sussmuth, R. D.; Fiedler, H. P. Nataxazole, a new benzoxazole derivative with antitumor activity produced by Streptomyces sp. Tu 6176. </w:t>
      </w:r>
      <w:r w:rsidRPr="00C25D7A">
        <w:rPr>
          <w:i/>
        </w:rPr>
        <w:t xml:space="preserve">J Antibiot (Tokyo) </w:t>
      </w:r>
      <w:r w:rsidRPr="00C25D7A">
        <w:rPr>
          <w:b/>
        </w:rPr>
        <w:t>2008,</w:t>
      </w:r>
      <w:r w:rsidRPr="00C25D7A">
        <w:t xml:space="preserve"> </w:t>
      </w:r>
      <w:r w:rsidRPr="00C25D7A">
        <w:rPr>
          <w:i/>
        </w:rPr>
        <w:t>61</w:t>
      </w:r>
      <w:r w:rsidRPr="00C25D7A">
        <w:t xml:space="preserve"> (11), 683.</w:t>
      </w:r>
    </w:p>
    <w:p w14:paraId="2CAEF51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4)</w:t>
      </w:r>
      <w:r w:rsidRPr="00C25D7A">
        <w:tab/>
        <w:t xml:space="preserve">Liu, J.; Wang, B.; Li, H.; Xie, Y.; Li, Q.; Qin, X.; Zhang, X.; Ju, J. Biosynthesis of the anti-infective marformycins featuring pre-NRPS assembly line N-formylation and O-methylation and post-assembly line C-hydroxylation chemistries. </w:t>
      </w:r>
      <w:r w:rsidRPr="00C25D7A">
        <w:rPr>
          <w:i/>
        </w:rPr>
        <w:t xml:space="preserve">Org Lett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6), 1509.</w:t>
      </w:r>
    </w:p>
    <w:p w14:paraId="34B1488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5)</w:t>
      </w:r>
      <w:r w:rsidRPr="00C25D7A">
        <w:tab/>
        <w:t xml:space="preserve">Xu, D.; Ma, M.; Liu, Y.; Zhou, T.; Wang, K.; Deng, Z.; Hong, K. PreQ0 base, an unusual metabolite with anti-cancer activity from Streptomyces qinglanensis 172205. </w:t>
      </w:r>
      <w:r w:rsidRPr="00C25D7A">
        <w:rPr>
          <w:i/>
        </w:rPr>
        <w:t xml:space="preserve">Anticancer Agents Med Chem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3), 285.</w:t>
      </w:r>
    </w:p>
    <w:p w14:paraId="4CDC63B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6)</w:t>
      </w:r>
      <w:r w:rsidRPr="00C25D7A">
        <w:tab/>
        <w:t xml:space="preserve">Chang, F. Y.; Ternei, M. A.; Calle, P. Y.; Brady, S. F. Targeted metagenomics: finding rare tryptophan dimer natural products in the environment. </w:t>
      </w:r>
      <w:r w:rsidRPr="00C25D7A">
        <w:rPr>
          <w:i/>
        </w:rPr>
        <w:t xml:space="preserve">J Am Chem Soc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37</w:t>
      </w:r>
      <w:r w:rsidRPr="00C25D7A">
        <w:t xml:space="preserve"> (18), 6044.</w:t>
      </w:r>
    </w:p>
    <w:p w14:paraId="7BAEA52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7)</w:t>
      </w:r>
      <w:r w:rsidRPr="00C25D7A">
        <w:tab/>
        <w:t xml:space="preserve">Kadlcik, S.; Kamenik, Z.; Vasek, D.; Nedved, M.; Janata, J. Elucidation of salicylate attachment in celesticetin biosynthesis opens the door to create a library of more efficient hybrid lincosamide antibiotics. </w:t>
      </w:r>
      <w:r w:rsidRPr="00C25D7A">
        <w:rPr>
          <w:i/>
        </w:rPr>
        <w:t xml:space="preserve">Chem Sci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8</w:t>
      </w:r>
      <w:r w:rsidRPr="00C25D7A">
        <w:t xml:space="preserve"> (5), 3349.</w:t>
      </w:r>
    </w:p>
    <w:p w14:paraId="6A3F0A4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8)</w:t>
      </w:r>
      <w:r w:rsidRPr="00C25D7A">
        <w:tab/>
        <w:t xml:space="preserve">Isogai, A., Sakuda, S., Matsumoto, S., Ogura, M., Furihata, K, Seto, H., Suzuki, A. The Structure of Leucanicidin, a Novel Insecticidal Macrolide Produced by Streptomyces halstedii. </w:t>
      </w:r>
      <w:r w:rsidRPr="00C25D7A">
        <w:rPr>
          <w:i/>
        </w:rPr>
        <w:t xml:space="preserve">Agricultural and Biological Chemistry </w:t>
      </w:r>
      <w:r w:rsidRPr="00C25D7A">
        <w:rPr>
          <w:b/>
        </w:rPr>
        <w:t>1984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5), 1379.</w:t>
      </w:r>
    </w:p>
    <w:p w14:paraId="2F2DABA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89)</w:t>
      </w:r>
      <w:r w:rsidRPr="00C25D7A">
        <w:tab/>
        <w:t xml:space="preserve">Rausch, S.; Hanchen, A.; Denisiuk, A.; Lohken, M.; Schneider, T.; Sussmuth, R. D. Feglymycin is an inhibitor of the enzymes MurA and MurC of the peptidoglycan biosynthesis pathway. </w:t>
      </w:r>
      <w:r w:rsidRPr="00C25D7A">
        <w:rPr>
          <w:i/>
        </w:rPr>
        <w:t xml:space="preserve">Chembiochem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12</w:t>
      </w:r>
      <w:r w:rsidRPr="00C25D7A">
        <w:t xml:space="preserve"> (8), 1171.</w:t>
      </w:r>
    </w:p>
    <w:p w14:paraId="74334B3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0)</w:t>
      </w:r>
      <w:r w:rsidRPr="00C25D7A">
        <w:tab/>
        <w:t xml:space="preserve">Noto, T.; Miyakawa, S.; Oishi, H.; Endo, H.; Okazaki, H. Thiolactomycin, a new antibiotic. III. In vitro antibacteri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82,</w:t>
      </w:r>
      <w:r w:rsidRPr="00C25D7A">
        <w:t xml:space="preserve"> </w:t>
      </w:r>
      <w:r w:rsidRPr="00C25D7A">
        <w:rPr>
          <w:i/>
        </w:rPr>
        <w:t>35</w:t>
      </w:r>
      <w:r w:rsidRPr="00C25D7A">
        <w:t xml:space="preserve"> (4), 401.</w:t>
      </w:r>
    </w:p>
    <w:p w14:paraId="394EEED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1)</w:t>
      </w:r>
      <w:r w:rsidRPr="00C25D7A">
        <w:tab/>
        <w:t xml:space="preserve">Rateb, M. E.; Houssen, W. E.; Arnold, M.; Abdelrahman, M. H.; Deng, H.; Harrison, W. T.; Okoro, C. K.; Asenjo, J. A.; Andrews, B. A.; Ferguson, G.et al. Chaxamycins A-D, bioactive ansamycins from a hyper-arid desert Streptomyces sp. </w:t>
      </w:r>
      <w:r w:rsidRPr="00C25D7A">
        <w:rPr>
          <w:i/>
        </w:rPr>
        <w:t xml:space="preserve">J Nat Prod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4</w:t>
      </w:r>
      <w:r w:rsidRPr="00C25D7A">
        <w:t xml:space="preserve"> (6), 1491.</w:t>
      </w:r>
    </w:p>
    <w:p w14:paraId="33243F7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692)</w:t>
      </w:r>
      <w:r w:rsidRPr="00C25D7A">
        <w:tab/>
        <w:t xml:space="preserve">Igarashi, Y.; Ogura, H.; Furihata, K.; Oku, N.; Indananda, C.; Thamchaipenet, A. Maklamicin, an antibacterial polyketide from an endophytic Micromonospora sp. </w:t>
      </w:r>
      <w:r w:rsidRPr="00C25D7A">
        <w:rPr>
          <w:i/>
        </w:rPr>
        <w:t xml:space="preserve">J Nat Prod </w:t>
      </w:r>
      <w:r w:rsidRPr="00C25D7A">
        <w:rPr>
          <w:b/>
        </w:rPr>
        <w:t>2011,</w:t>
      </w:r>
      <w:r w:rsidRPr="00C25D7A">
        <w:t xml:space="preserve"> </w:t>
      </w:r>
      <w:r w:rsidRPr="00C25D7A">
        <w:rPr>
          <w:i/>
        </w:rPr>
        <w:t>74</w:t>
      </w:r>
      <w:r w:rsidRPr="00C25D7A">
        <w:t xml:space="preserve"> (4), 670.</w:t>
      </w:r>
    </w:p>
    <w:p w14:paraId="39A8DB9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3)</w:t>
      </w:r>
      <w:r w:rsidRPr="00C25D7A">
        <w:tab/>
        <w:t xml:space="preserve">Baindara, P.; Chaudhry, V.; Mittal, G.; Liao, L. M.; Matos, C. O.; Khatri, N.; Franco, O. L.; Patil, P. B.; Korpole, S. Characterization of the Antimicrobial Peptide Penisin, a Class Ia Novel Lantibiotic from Paenibacillus sp. Strain A3. </w:t>
      </w:r>
      <w:r w:rsidRPr="00C25D7A">
        <w:rPr>
          <w:i/>
        </w:rPr>
        <w:t xml:space="preserve">Antimicrob Agents Chemother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60</w:t>
      </w:r>
      <w:r w:rsidRPr="00C25D7A">
        <w:t xml:space="preserve"> (1), 580.</w:t>
      </w:r>
    </w:p>
    <w:p w14:paraId="24D235F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4)</w:t>
      </w:r>
      <w:r w:rsidRPr="00C25D7A">
        <w:tab/>
        <w:t xml:space="preserve">Lv, M.; Zhao, J.; Deng, Z.; Yu, Y. Characterization of the Biosynthetic Gene Cluster for Benzoxazole Antibiotics A33853 Reveals Unusual Assembly Logic. </w:t>
      </w:r>
      <w:r w:rsidRPr="00C25D7A">
        <w:rPr>
          <w:i/>
        </w:rPr>
        <w:t xml:space="preserve">Chem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2</w:t>
      </w:r>
      <w:r w:rsidRPr="00C25D7A">
        <w:t xml:space="preserve"> (10), 1313.</w:t>
      </w:r>
    </w:p>
    <w:p w14:paraId="5619F20C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5)</w:t>
      </w:r>
      <w:r w:rsidRPr="00C25D7A">
        <w:tab/>
        <w:t xml:space="preserve">Izumikawa, M.; Hosoya, T.; Takagi, M.; Shin-ya, K. A new cyclizidine analog-JBIR-102-from Saccharopolyspora sp. RL78 isolated from mangrove soil. </w:t>
      </w:r>
      <w:r w:rsidRPr="00C25D7A">
        <w:rPr>
          <w:i/>
        </w:rPr>
        <w:t xml:space="preserve">J Antibiot (Tokyo) </w:t>
      </w:r>
      <w:r w:rsidRPr="00C25D7A">
        <w:rPr>
          <w:b/>
        </w:rPr>
        <w:t>2012,</w:t>
      </w:r>
      <w:r w:rsidRPr="00C25D7A">
        <w:t xml:space="preserve"> </w:t>
      </w:r>
      <w:r w:rsidRPr="00C25D7A">
        <w:rPr>
          <w:i/>
        </w:rPr>
        <w:t>65</w:t>
      </w:r>
      <w:r w:rsidRPr="00C25D7A">
        <w:t xml:space="preserve"> (1), 41.</w:t>
      </w:r>
    </w:p>
    <w:p w14:paraId="27F0045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6)</w:t>
      </w:r>
      <w:r w:rsidRPr="00C25D7A">
        <w:tab/>
        <w:t xml:space="preserve">Chandra Mohana, N.; Yashavantha Rao, H. C.; Rakshith, D.; Mithun, P. R.; Nuthan, B. R.; Satish, S. Omics based approach for biodiscovery of microbial natural products in antibiotic resistance era. </w:t>
      </w:r>
      <w:r w:rsidRPr="00C25D7A">
        <w:rPr>
          <w:i/>
        </w:rPr>
        <w:t xml:space="preserve">J Genet Eng Biotechnol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), 1.</w:t>
      </w:r>
    </w:p>
    <w:p w14:paraId="31A8CFF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7)</w:t>
      </w:r>
      <w:r w:rsidRPr="00C25D7A">
        <w:tab/>
        <w:t xml:space="preserve">McGuire, J. N.; Wilson, S. R.; Rinehart, K. L. Cremeomycin, a novel cytotoxic antibiotic from Streptomyces cremeus. Structure elucid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6), 516.</w:t>
      </w:r>
    </w:p>
    <w:p w14:paraId="4A8C2DF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8)</w:t>
      </w:r>
      <w:r w:rsidRPr="00C25D7A">
        <w:tab/>
        <w:t xml:space="preserve">Jungmann, K.; Jansen, R.; Gerth, K.; Huch, V.; Krug, D.; Fenical, W.; Muller, R. Two of a Kind--The Biosynthetic Pathways of Chlorotonil and Anthracimycin. </w:t>
      </w:r>
      <w:r w:rsidRPr="00C25D7A">
        <w:rPr>
          <w:i/>
        </w:rPr>
        <w:t xml:space="preserve">ACS Chem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11), 2480.</w:t>
      </w:r>
    </w:p>
    <w:p w14:paraId="41B02CA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699)</w:t>
      </w:r>
      <w:r w:rsidRPr="00C25D7A">
        <w:tab/>
        <w:t xml:space="preserve">Rodriguez, V.; Martin, J.; Sarmiento-Vizcaino, A.; de la Cruz, M.; Garcia, L. A.; Blanco, G.; Reyes, F. Anthracimycin B, a Potent Antibiotic against Gram-Positive Bacteria Isolated from Cultures of the Deep-Sea Actinomycete Streptomyces cyaneofuscatus M-169. </w:t>
      </w:r>
      <w:r w:rsidRPr="00C25D7A">
        <w:rPr>
          <w:i/>
        </w:rPr>
        <w:t xml:space="preserve">Mar Drugs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16</w:t>
      </w:r>
      <w:r w:rsidRPr="00C25D7A">
        <w:t xml:space="preserve"> (11).</w:t>
      </w:r>
    </w:p>
    <w:p w14:paraId="191645A6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0)</w:t>
      </w:r>
      <w:r w:rsidRPr="00C25D7A">
        <w:tab/>
        <w:t xml:space="preserve">Johnson, L. E.; Dietz, A. Lomofungin, a new antibiotic produced by Streptomyces lomondensis sp. n. </w:t>
      </w:r>
      <w:r w:rsidRPr="00C25D7A">
        <w:rPr>
          <w:i/>
        </w:rPr>
        <w:t xml:space="preserve">Appl Microbiol </w:t>
      </w:r>
      <w:r w:rsidRPr="00C25D7A">
        <w:rPr>
          <w:b/>
        </w:rPr>
        <w:t>1969,</w:t>
      </w:r>
      <w:r w:rsidRPr="00C25D7A">
        <w:t xml:space="preserve"> </w:t>
      </w:r>
      <w:r w:rsidRPr="00C25D7A">
        <w:rPr>
          <w:i/>
        </w:rPr>
        <w:t>17</w:t>
      </w:r>
      <w:r w:rsidRPr="00C25D7A">
        <w:t xml:space="preserve"> (5), 755.</w:t>
      </w:r>
    </w:p>
    <w:p w14:paraId="15C0D01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1)</w:t>
      </w:r>
      <w:r w:rsidRPr="00C25D7A">
        <w:tab/>
        <w:t xml:space="preserve">Schulze, C. J.; Donia, M. S.; Siqueira-Neto, J. L.; Ray, D.; Raskatov, J. A.; Green, R. E.; McKerrow, J. H.; Fischbach, M. A.; Linington, R. G. Genome-Directed Lead Discovery: Biosynthesis, Structure Elucidation, and Biological Evaluation of Two Families of Polyene Macrolactams against Trypanosoma brucei. </w:t>
      </w:r>
      <w:r w:rsidRPr="00C25D7A">
        <w:rPr>
          <w:i/>
        </w:rPr>
        <w:t xml:space="preserve">ACS Chem Bio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10), 2373.</w:t>
      </w:r>
    </w:p>
    <w:p w14:paraId="29CCE7B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2)</w:t>
      </w:r>
      <w:r w:rsidRPr="00C25D7A">
        <w:tab/>
        <w:t xml:space="preserve">Bonnichsen, L.; Bygvraa Svenningsen, N.; Rybtke, M.; de Bruijn, I.; Raaijmakers, J. M.; Tolker-Nielsen, T.; Nybroe, O. Lipopeptide biosurfactant viscosin enhances dispersal of Pseudomonas fluorescens SBW25 biofilms. </w:t>
      </w:r>
      <w:r w:rsidRPr="00C25D7A">
        <w:rPr>
          <w:i/>
        </w:rPr>
        <w:t xml:space="preserve">Microbiology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61</w:t>
      </w:r>
      <w:r w:rsidRPr="00C25D7A">
        <w:t xml:space="preserve"> (12), 2289.</w:t>
      </w:r>
    </w:p>
    <w:p w14:paraId="0E65F00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3)</w:t>
      </w:r>
      <w:r w:rsidRPr="00C25D7A">
        <w:tab/>
        <w:t xml:space="preserve">Kunze, B.; Bedorf, N.; Kohl, W.; Hofle, G.; Reichenbach, H. Myxochelin A, a new iron-chelating compound from Angiococcus disciformis (Myxobacterales). Production, isolation, physico-chemical and biological properties. </w:t>
      </w:r>
      <w:r w:rsidRPr="00C25D7A">
        <w:rPr>
          <w:i/>
        </w:rPr>
        <w:t xml:space="preserve">J Antibiot (Tokyo) </w:t>
      </w:r>
      <w:r w:rsidRPr="00C25D7A">
        <w:rPr>
          <w:b/>
        </w:rPr>
        <w:t>1989,</w:t>
      </w:r>
      <w:r w:rsidRPr="00C25D7A">
        <w:t xml:space="preserve"> </w:t>
      </w:r>
      <w:r w:rsidRPr="00C25D7A">
        <w:rPr>
          <w:i/>
        </w:rPr>
        <w:t>42</w:t>
      </w:r>
      <w:r w:rsidRPr="00C25D7A">
        <w:t xml:space="preserve"> (1), 14.</w:t>
      </w:r>
    </w:p>
    <w:p w14:paraId="481812E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4)</w:t>
      </w:r>
      <w:r w:rsidRPr="00C25D7A">
        <w:tab/>
        <w:t xml:space="preserve">Park, S. R.; Tripathi, A.; Wu, J.; Schultz, P. J.; Yim, I.; McQuade, T. J.; Yu, F.; Arevang, C. J.; Mensah, A. Y.; Tamayo-Castillo, G.et al. Discovery of cahuitamycins as biofilm inhibitors derived from a convergent biosynthetic pathway. </w:t>
      </w:r>
      <w:r w:rsidRPr="00C25D7A">
        <w:rPr>
          <w:i/>
        </w:rPr>
        <w:t xml:space="preserve">Nat Commun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7</w:t>
      </w:r>
      <w:r w:rsidRPr="00C25D7A">
        <w:t>, 10710.</w:t>
      </w:r>
    </w:p>
    <w:p w14:paraId="26E69049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5)</w:t>
      </w:r>
      <w:r w:rsidRPr="00C25D7A">
        <w:tab/>
        <w:t xml:space="preserve">Tao, W.; Yurkovich, M. E.; Wen, S.; Lebe, K. E.; Samborskyy, M.; Liu, Y.; Yang, A.; Liu, Y.; Ju, Y.; Deng, Z.et al. A genomics-led approach to deciphering the mechanism of thiotetronate antibiotic biosynthesis. </w:t>
      </w:r>
      <w:r w:rsidRPr="00C25D7A">
        <w:rPr>
          <w:i/>
        </w:rPr>
        <w:t xml:space="preserve">Chem Sci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1), 376.</w:t>
      </w:r>
    </w:p>
    <w:p w14:paraId="7FD87F10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6)</w:t>
      </w:r>
      <w:r w:rsidRPr="00C25D7A">
        <w:tab/>
        <w:t xml:space="preserve">Dolak, L. A.; Castle, T. M.; Truesdell, S. E.; Sebek, O. K. Isolation and structure of antibiotic U-68,204, a new thiolactone. </w:t>
      </w:r>
      <w:r w:rsidRPr="00C25D7A">
        <w:rPr>
          <w:i/>
        </w:rPr>
        <w:t xml:space="preserve">J Antibiot (Tokyo) </w:t>
      </w:r>
      <w:r w:rsidRPr="00C25D7A">
        <w:rPr>
          <w:b/>
        </w:rPr>
        <w:t>1986,</w:t>
      </w:r>
      <w:r w:rsidRPr="00C25D7A">
        <w:t xml:space="preserve"> </w:t>
      </w:r>
      <w:r w:rsidRPr="00C25D7A">
        <w:rPr>
          <w:i/>
        </w:rPr>
        <w:t>39</w:t>
      </w:r>
      <w:r w:rsidRPr="00C25D7A">
        <w:t xml:space="preserve"> (1), 26.</w:t>
      </w:r>
    </w:p>
    <w:p w14:paraId="3E84126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7)</w:t>
      </w:r>
      <w:r w:rsidRPr="00C25D7A">
        <w:tab/>
        <w:t xml:space="preserve">Bui, H. T.; Jansen, R.; Pham, H. T.; Mundt, S. Carbamidocyclophanes A-E, chlorinated paracyclophanes with cytotoxic and antibiotic activity from the Vietnamese cyanobacterium Nostoc sp. </w:t>
      </w:r>
      <w:r w:rsidRPr="00C25D7A">
        <w:rPr>
          <w:i/>
        </w:rPr>
        <w:t xml:space="preserve">J Nat Prod </w:t>
      </w:r>
      <w:r w:rsidRPr="00C25D7A">
        <w:rPr>
          <w:b/>
        </w:rPr>
        <w:t>2007,</w:t>
      </w:r>
      <w:r w:rsidRPr="00C25D7A">
        <w:t xml:space="preserve"> </w:t>
      </w:r>
      <w:r w:rsidRPr="00C25D7A">
        <w:rPr>
          <w:i/>
        </w:rPr>
        <w:t>70</w:t>
      </w:r>
      <w:r w:rsidRPr="00C25D7A">
        <w:t xml:space="preserve"> (4), 499.</w:t>
      </w:r>
    </w:p>
    <w:p w14:paraId="5909352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08)</w:t>
      </w:r>
      <w:r w:rsidRPr="00C25D7A">
        <w:tab/>
        <w:t xml:space="preserve">Perez, M.; Schleissner, C.; Fernandez, R.; Rodriguez, P.; Reyes, F.; Zuniga, P.; de la Calle, F.; Cuevas, C. PM100117 and PM100118, new antitumor macrolides produced by a marine Streptomyces caniferus GUA-06-05-006A. </w:t>
      </w:r>
      <w:r w:rsidRPr="00C25D7A">
        <w:rPr>
          <w:i/>
        </w:rPr>
        <w:t xml:space="preserve">J Antibiot (Tokyo)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69</w:t>
      </w:r>
      <w:r w:rsidRPr="00C25D7A">
        <w:t xml:space="preserve"> (5), 388.</w:t>
      </w:r>
    </w:p>
    <w:p w14:paraId="70855B2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709)</w:t>
      </w:r>
      <w:r w:rsidRPr="00C25D7A">
        <w:tab/>
        <w:t xml:space="preserve">Spraker, J. E.; Sanchez, L. M.; Lowe, T. M.; Dorrestein, P. C.; Keller, N. P. Ralstonia solanacearum lipopeptide induces chlamydospore development in fungi and facilitates bacterial entry into fungal tissues. </w:t>
      </w:r>
      <w:r w:rsidRPr="00C25D7A">
        <w:rPr>
          <w:i/>
        </w:rPr>
        <w:t xml:space="preserve">ISME J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0</w:t>
      </w:r>
      <w:r w:rsidRPr="00C25D7A">
        <w:t xml:space="preserve"> (9), 2317.</w:t>
      </w:r>
    </w:p>
    <w:p w14:paraId="4F9EF2C3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0)</w:t>
      </w:r>
      <w:r w:rsidRPr="00C25D7A">
        <w:tab/>
        <w:t xml:space="preserve">Kojiri, K.; Nakajima, S.; Fuse, A.; Suzuki, H.; Suda, H. BE-24566B, a new antibiotic produced by Streptomyces violaceusniger. </w:t>
      </w:r>
      <w:r w:rsidRPr="00C25D7A">
        <w:rPr>
          <w:i/>
        </w:rPr>
        <w:t xml:space="preserve">J Antibiot (Tokyo)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48</w:t>
      </w:r>
      <w:r w:rsidRPr="00C25D7A">
        <w:t xml:space="preserve"> (12), 1506.</w:t>
      </w:r>
    </w:p>
    <w:p w14:paraId="7F34810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1)</w:t>
      </w:r>
      <w:r w:rsidRPr="00C25D7A">
        <w:tab/>
        <w:t xml:space="preserve">Amoutzias, G. D.; Chaliotis, A.; Mossialos, D. Discovery Strategies of Bioactive Compounds Synthesized by Nonribosomal Peptide Synthetases and Type-I Polyketide Synthases Derived from Marine Microbiomes. </w:t>
      </w:r>
      <w:r w:rsidRPr="00C25D7A">
        <w:rPr>
          <w:i/>
        </w:rPr>
        <w:t xml:space="preserve">Mar Drugs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4</w:t>
      </w:r>
      <w:r w:rsidRPr="00C25D7A">
        <w:t xml:space="preserve"> (4).</w:t>
      </w:r>
    </w:p>
    <w:p w14:paraId="67DB323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2)</w:t>
      </w:r>
      <w:r w:rsidRPr="00C25D7A">
        <w:tab/>
        <w:t xml:space="preserve">Milbredt, D.; Patallo, E. P.; van Pee, K. H. A tryptophan 6-halogenase and an amidotransferase are involved in thienodolin biosynthesis. </w:t>
      </w:r>
      <w:r w:rsidRPr="00C25D7A">
        <w:rPr>
          <w:i/>
        </w:rPr>
        <w:t xml:space="preserve">Chembiochem </w:t>
      </w:r>
      <w:r w:rsidRPr="00C25D7A">
        <w:rPr>
          <w:b/>
        </w:rPr>
        <w:t>2014,</w:t>
      </w:r>
      <w:r w:rsidRPr="00C25D7A">
        <w:t xml:space="preserve"> </w:t>
      </w:r>
      <w:r w:rsidRPr="00C25D7A">
        <w:rPr>
          <w:i/>
        </w:rPr>
        <w:t>15</w:t>
      </w:r>
      <w:r w:rsidRPr="00C25D7A">
        <w:t xml:space="preserve"> (7), 1011.</w:t>
      </w:r>
    </w:p>
    <w:p w14:paraId="11B7B17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3)</w:t>
      </w:r>
      <w:r w:rsidRPr="00C25D7A">
        <w:tab/>
        <w:t xml:space="preserve">Davies, J.; Wang, H.; Taylor, T.; Warabi, K.; Huang, X. H.; Andersen, R. J. Uncialamycin, a new enediyne antibiotic. </w:t>
      </w:r>
      <w:r w:rsidRPr="00C25D7A">
        <w:rPr>
          <w:i/>
        </w:rPr>
        <w:t xml:space="preserve">Org Lett </w:t>
      </w:r>
      <w:r w:rsidRPr="00C25D7A">
        <w:rPr>
          <w:b/>
        </w:rPr>
        <w:t>2005,</w:t>
      </w:r>
      <w:r w:rsidRPr="00C25D7A">
        <w:t xml:space="preserve"> </w:t>
      </w:r>
      <w:r w:rsidRPr="00C25D7A">
        <w:rPr>
          <w:i/>
        </w:rPr>
        <w:t>7</w:t>
      </w:r>
      <w:r w:rsidRPr="00C25D7A">
        <w:t xml:space="preserve"> (23), 5233.</w:t>
      </w:r>
    </w:p>
    <w:p w14:paraId="1172BC0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4)</w:t>
      </w:r>
      <w:r w:rsidRPr="00C25D7A">
        <w:tab/>
        <w:t xml:space="preserve">Liu, L.; Pan, J.; Wang, Z.; Yan, X.; Yang, D.; Zhu, X.; Shen, B.; Duan, Y.; Huang, Y. Ribosome engineering and fermentation optimization leads to overproduction of tiancimycin A, a new enediyne natural product from Streptomyces sp. CB03234. </w:t>
      </w:r>
      <w:r w:rsidRPr="00C25D7A">
        <w:rPr>
          <w:i/>
        </w:rPr>
        <w:t xml:space="preserve">J Ind Microbiol Biotechnol </w:t>
      </w:r>
      <w:r w:rsidRPr="00C25D7A">
        <w:rPr>
          <w:b/>
        </w:rPr>
        <w:t>2018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3), 141.</w:t>
      </w:r>
    </w:p>
    <w:p w14:paraId="1EF0D76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5)</w:t>
      </w:r>
      <w:r w:rsidRPr="00C25D7A">
        <w:tab/>
        <w:t xml:space="preserve">Mikami, Y.; Komaki, H.; Imai, T.; Yazawa, K.; Nemoto, A.; Tanaka, Y.; Graefe, U. A new antifungal macrolide component, brasilinolide B, produced by Nocardia brasiliensis. </w:t>
      </w:r>
      <w:r w:rsidRPr="00C25D7A">
        <w:rPr>
          <w:i/>
        </w:rPr>
        <w:t xml:space="preserve">J Antibiot (Tokyo) </w:t>
      </w:r>
      <w:r w:rsidRPr="00C25D7A">
        <w:rPr>
          <w:b/>
        </w:rPr>
        <w:t>2000,</w:t>
      </w:r>
      <w:r w:rsidRPr="00C25D7A">
        <w:t xml:space="preserve"> </w:t>
      </w:r>
      <w:r w:rsidRPr="00C25D7A">
        <w:rPr>
          <w:i/>
        </w:rPr>
        <w:t>53</w:t>
      </w:r>
      <w:r w:rsidRPr="00C25D7A">
        <w:t xml:space="preserve"> (1), 70.</w:t>
      </w:r>
    </w:p>
    <w:p w14:paraId="2C380DC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6)</w:t>
      </w:r>
      <w:r w:rsidRPr="00C25D7A">
        <w:tab/>
        <w:t xml:space="preserve">Kawasaki, T.; Moriyama, A.; Nakagawa, K.; Imamura, N. Cloning and identification of saprolmycin biosynthetic gene cluster from Streptomyces sp. TK08046. </w:t>
      </w:r>
      <w:r w:rsidRPr="00C25D7A">
        <w:rPr>
          <w:i/>
        </w:rPr>
        <w:t xml:space="preserve">Biosci Biotechnol Biochem </w:t>
      </w:r>
      <w:r w:rsidRPr="00C25D7A">
        <w:rPr>
          <w:b/>
        </w:rPr>
        <w:t>2016</w:t>
      </w:r>
      <w:r w:rsidRPr="00C25D7A">
        <w:t>, DOI:10.1080/09168451.2016.1196574 10.1080/09168451.2016.1196574, 1.</w:t>
      </w:r>
    </w:p>
    <w:p w14:paraId="1EF37EE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7)</w:t>
      </w:r>
      <w:r w:rsidRPr="00C25D7A">
        <w:tab/>
        <w:t xml:space="preserve">Motohashi, K.; Izumikawa, M.; Kagaya, N.; Takagi, M.; Shin-Ya, K. JBIR-76 and JBIR-77, modified naphthoquinones from Streptomyces sp. RI-77. </w:t>
      </w:r>
      <w:r w:rsidRPr="00C25D7A">
        <w:rPr>
          <w:i/>
        </w:rPr>
        <w:t xml:space="preserve">J Antibiot (Tokyo)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69</w:t>
      </w:r>
      <w:r w:rsidRPr="00C25D7A">
        <w:t xml:space="preserve"> (9), 707.</w:t>
      </w:r>
    </w:p>
    <w:p w14:paraId="7CE37F97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8)</w:t>
      </w:r>
      <w:r w:rsidRPr="00C25D7A">
        <w:tab/>
        <w:t xml:space="preserve">Shuman, D. A.; Robins, M. J.; Robins, R. K. The synthesis of nucleoside sulfamates related to nucleocidin. </w:t>
      </w:r>
      <w:r w:rsidRPr="00C25D7A">
        <w:rPr>
          <w:i/>
        </w:rPr>
        <w:t xml:space="preserve">J Am Chem Soc </w:t>
      </w:r>
      <w:r w:rsidRPr="00C25D7A">
        <w:rPr>
          <w:b/>
        </w:rPr>
        <w:t>1970,</w:t>
      </w:r>
      <w:r w:rsidRPr="00C25D7A">
        <w:t xml:space="preserve"> </w:t>
      </w:r>
      <w:r w:rsidRPr="00C25D7A">
        <w:rPr>
          <w:i/>
        </w:rPr>
        <w:t>92</w:t>
      </w:r>
      <w:r w:rsidRPr="00C25D7A">
        <w:t xml:space="preserve"> (11), 3434.</w:t>
      </w:r>
    </w:p>
    <w:p w14:paraId="3C876D2E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19)</w:t>
      </w:r>
      <w:r w:rsidRPr="00C25D7A">
        <w:tab/>
        <w:t xml:space="preserve">Huang, C. J.; Pauwelyn, E.; Ongena, M.; Debois, D.; Leclere, V.; Jacques, P.; Bleyaert, P.; Hofte, M. Characterization of Cichopeptins, New Phytotoxic Cyclic Lipodepsipeptides Produced by Pseudomonas cichorii SF1-54 and Their Role in Bacterial Midrib Rot Disease of Lettuce. </w:t>
      </w:r>
      <w:r w:rsidRPr="00C25D7A">
        <w:rPr>
          <w:i/>
        </w:rPr>
        <w:t xml:space="preserve">Mol Plant Microbe Interact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28</w:t>
      </w:r>
      <w:r w:rsidRPr="00C25D7A">
        <w:t xml:space="preserve"> (9), 1009.</w:t>
      </w:r>
    </w:p>
    <w:p w14:paraId="61047AD5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0)</w:t>
      </w:r>
      <w:r w:rsidRPr="00C25D7A">
        <w:tab/>
        <w:t xml:space="preserve">Mohr, K. I.; Volz, C.; Jansen, R.; Wray, V.; Hoffmann, J.; Bernecker, S.; Wink, J.; Gerth, K.; Stadler, M.; Muller, R. Pinensins: the first antifungal lantibiotics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54</w:t>
      </w:r>
      <w:r w:rsidRPr="00C25D7A">
        <w:t xml:space="preserve"> (38), 11254.</w:t>
      </w:r>
    </w:p>
    <w:p w14:paraId="7227770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1)</w:t>
      </w:r>
      <w:r w:rsidRPr="00C25D7A">
        <w:tab/>
        <w:t xml:space="preserve">Zipperer, A.; Konnerth, M. C.; Laux, C.; Berscheid, A.; Janek, D.; Weidenmaier, C.; Burian, M.; Schilling, N. A.; Slavetinsky, C.; Marschal, M.et al. Human commensals producing a novel antibiotic impair pathogen colonization. </w:t>
      </w:r>
      <w:r w:rsidRPr="00C25D7A">
        <w:rPr>
          <w:i/>
        </w:rPr>
        <w:t xml:space="preserve">Nature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535</w:t>
      </w:r>
      <w:r w:rsidRPr="00C25D7A">
        <w:t xml:space="preserve"> (7613), 511.</w:t>
      </w:r>
    </w:p>
    <w:p w14:paraId="73247BD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2)</w:t>
      </w:r>
      <w:r w:rsidRPr="00C25D7A">
        <w:tab/>
        <w:t xml:space="preserve">Bardone, M. R.; Paternoster, M.; Coronelli, C. Teichomycins, new antibiotics from Actinoplanes teichomyceticus nov. sp. II. Extraction and chemical characterization. </w:t>
      </w:r>
      <w:r w:rsidRPr="00C25D7A">
        <w:rPr>
          <w:i/>
        </w:rPr>
        <w:t xml:space="preserve">J Antibiot (Tokyo) </w:t>
      </w:r>
      <w:r w:rsidRPr="00C25D7A">
        <w:rPr>
          <w:b/>
        </w:rPr>
        <w:t>1978,</w:t>
      </w:r>
      <w:r w:rsidRPr="00C25D7A">
        <w:t xml:space="preserve"> </w:t>
      </w:r>
      <w:r w:rsidRPr="00C25D7A">
        <w:rPr>
          <w:i/>
        </w:rPr>
        <w:t>31</w:t>
      </w:r>
      <w:r w:rsidRPr="00C25D7A">
        <w:t xml:space="preserve"> (3), 170.</w:t>
      </w:r>
    </w:p>
    <w:p w14:paraId="4486B2A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3)</w:t>
      </w:r>
      <w:r w:rsidRPr="00C25D7A">
        <w:tab/>
        <w:t xml:space="preserve">Wang, C. X.; Ding, R.; Jiang, S. T.; Tang, J. S.; Hu, D.; Chen, G. D.; Lin, F.; Hong, K.; Yao, X. S.; Gao, H. Aldgamycins J-O, 16-Membered Macrolides with a Branched Octose Unit from Streptomycetes sp. and Their Antibacterial Activities. </w:t>
      </w:r>
      <w:r w:rsidRPr="00C25D7A">
        <w:rPr>
          <w:i/>
        </w:rPr>
        <w:t xml:space="preserve">J Nat Prod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79</w:t>
      </w:r>
      <w:r w:rsidRPr="00C25D7A">
        <w:t xml:space="preserve"> (10), 2446.</w:t>
      </w:r>
    </w:p>
    <w:p w14:paraId="431E2A2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4)</w:t>
      </w:r>
      <w:r w:rsidRPr="00C25D7A">
        <w:tab/>
        <w:t xml:space="preserve">Xu, Y. J.; Zhen, Y. S.; Goldberg, I. H. C1027 chromophore, a potent new enediyne antitumor antibiotic, induces sequence-specific double-strand DNA cleavage. </w:t>
      </w:r>
      <w:r w:rsidRPr="00C25D7A">
        <w:rPr>
          <w:i/>
        </w:rPr>
        <w:t xml:space="preserve">Biochemistry </w:t>
      </w:r>
      <w:r w:rsidRPr="00C25D7A">
        <w:rPr>
          <w:b/>
        </w:rPr>
        <w:t>1994,</w:t>
      </w:r>
      <w:r w:rsidRPr="00C25D7A">
        <w:t xml:space="preserve"> </w:t>
      </w:r>
      <w:r w:rsidRPr="00C25D7A">
        <w:rPr>
          <w:i/>
        </w:rPr>
        <w:t>33</w:t>
      </w:r>
      <w:r w:rsidRPr="00C25D7A">
        <w:t xml:space="preserve"> (19), 5947.</w:t>
      </w:r>
    </w:p>
    <w:p w14:paraId="2944A5F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5)</w:t>
      </w:r>
      <w:r w:rsidRPr="00C25D7A">
        <w:tab/>
        <w:t xml:space="preserve">Hu, J. L.; Xue, Y. C.; Xie, M. Y.; Zhang, R.; Otani, T.; Minami, Y.; Yamada, Y.; Marunaka, T. A new macromolecular antitumor antibiotic, C-1027. I. Discovery, taxonomy of producing organism, fermentation and biological activity. </w:t>
      </w:r>
      <w:r w:rsidRPr="00C25D7A">
        <w:rPr>
          <w:i/>
        </w:rPr>
        <w:t xml:space="preserve">J Antibiot (Tokyo) </w:t>
      </w:r>
      <w:r w:rsidRPr="00C25D7A">
        <w:rPr>
          <w:b/>
        </w:rPr>
        <w:t>1988,</w:t>
      </w:r>
      <w:r w:rsidRPr="00C25D7A">
        <w:t xml:space="preserve"> </w:t>
      </w:r>
      <w:r w:rsidRPr="00C25D7A">
        <w:rPr>
          <w:i/>
        </w:rPr>
        <w:t>41</w:t>
      </w:r>
      <w:r w:rsidRPr="00C25D7A">
        <w:t xml:space="preserve"> (11), 1575.</w:t>
      </w:r>
    </w:p>
    <w:p w14:paraId="1A7A60D2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lastRenderedPageBreak/>
        <w:t>(726)</w:t>
      </w:r>
      <w:r w:rsidRPr="00C25D7A">
        <w:tab/>
        <w:t xml:space="preserve">Fu, C.; Keller, L.; Bauer, A.; Bronstrup, M.; Froidbise, A.; Hammann, P.; Herrmann, J.; Mondesert, G.; Kurz, M.; Schiell, M.et al. Biosynthetic Studies of Telomycin Reveal New Lipopeptides with Enhanced Activity. </w:t>
      </w:r>
      <w:r w:rsidRPr="00C25D7A">
        <w:rPr>
          <w:i/>
        </w:rPr>
        <w:t xml:space="preserve">J Am Chem Soc </w:t>
      </w:r>
      <w:r w:rsidRPr="00C25D7A">
        <w:rPr>
          <w:b/>
        </w:rPr>
        <w:t>2015,</w:t>
      </w:r>
      <w:r w:rsidRPr="00C25D7A">
        <w:t xml:space="preserve"> </w:t>
      </w:r>
      <w:r w:rsidRPr="00C25D7A">
        <w:rPr>
          <w:i/>
        </w:rPr>
        <w:t>137</w:t>
      </w:r>
      <w:r w:rsidRPr="00C25D7A">
        <w:t xml:space="preserve"> (24), 7692.</w:t>
      </w:r>
    </w:p>
    <w:p w14:paraId="3967070D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7)</w:t>
      </w:r>
      <w:r w:rsidRPr="00C25D7A">
        <w:tab/>
        <w:t xml:space="preserve">Huo, L.; van der Donk, W. A. Discovery and Characterization of Bicereucin, an Unusual d-Amino Acid-Containing Mixed Two-Component Lantibiotic. </w:t>
      </w:r>
      <w:r w:rsidRPr="00C25D7A">
        <w:rPr>
          <w:i/>
        </w:rPr>
        <w:t xml:space="preserve">J Am Chem Soc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38</w:t>
      </w:r>
      <w:r w:rsidRPr="00C25D7A">
        <w:t xml:space="preserve"> (16), 5254.</w:t>
      </w:r>
    </w:p>
    <w:p w14:paraId="13B5664B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8)</w:t>
      </w:r>
      <w:r w:rsidRPr="00C25D7A">
        <w:tab/>
        <w:t xml:space="preserve">Pandey, S. S.; Patnana, P. K.; Rai, R.; Chatterjee, S. Xanthoferrin, the alpha-hydroxycarboxylate-type siderophore of Xanthomonas campestris pv. campestris, is required for optimum virulence and growth inside cabbage. </w:t>
      </w:r>
      <w:r w:rsidRPr="00C25D7A">
        <w:rPr>
          <w:i/>
        </w:rPr>
        <w:t xml:space="preserve">Mol Plant Patho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18</w:t>
      </w:r>
      <w:r w:rsidRPr="00C25D7A">
        <w:t xml:space="preserve"> (7), 949.</w:t>
      </w:r>
    </w:p>
    <w:p w14:paraId="473482E1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29)</w:t>
      </w:r>
      <w:r w:rsidRPr="00C25D7A">
        <w:tab/>
        <w:t xml:space="preserve">Sun, L.; Wang, S.; Zhang, S.; Shao, L.; Zhang, Q.; Skidmore, C.; Chang, C. W.; Yu, D.; Zhan, J. Characterization of Three Tailoring Enzymes in Dutomycin Biosynthesis and Generation of a Potent Antibacterial Analogue. </w:t>
      </w:r>
      <w:r w:rsidRPr="00C25D7A">
        <w:rPr>
          <w:i/>
        </w:rPr>
        <w:t xml:space="preserve">ACS Chem Biol </w:t>
      </w:r>
      <w:r w:rsidRPr="00C25D7A">
        <w:rPr>
          <w:b/>
        </w:rPr>
        <w:t>2016,</w:t>
      </w:r>
      <w:r w:rsidRPr="00C25D7A">
        <w:t xml:space="preserve"> </w:t>
      </w:r>
      <w:r w:rsidRPr="00C25D7A">
        <w:rPr>
          <w:i/>
        </w:rPr>
        <w:t>11</w:t>
      </w:r>
      <w:r w:rsidRPr="00C25D7A">
        <w:t xml:space="preserve"> (7), 1992.</w:t>
      </w:r>
    </w:p>
    <w:p w14:paraId="0C244A7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30)</w:t>
      </w:r>
      <w:r w:rsidRPr="00C25D7A">
        <w:tab/>
        <w:t xml:space="preserve">Xuan, L. J.; Xu, S. H.; Zhang, H. L.; Xu, Y. M.; Chen, M. Q. Dutomycin, a new anthracycline antibiotic from Streptomyces. </w:t>
      </w:r>
      <w:r w:rsidRPr="00C25D7A">
        <w:rPr>
          <w:i/>
        </w:rPr>
        <w:t xml:space="preserve">J Antibiot (Tokyo) </w:t>
      </w:r>
      <w:r w:rsidRPr="00C25D7A">
        <w:rPr>
          <w:b/>
        </w:rPr>
        <w:t>1992,</w:t>
      </w:r>
      <w:r w:rsidRPr="00C25D7A">
        <w:t xml:space="preserve"> </w:t>
      </w:r>
      <w:r w:rsidRPr="00C25D7A">
        <w:rPr>
          <w:i/>
        </w:rPr>
        <w:t>45</w:t>
      </w:r>
      <w:r w:rsidRPr="00C25D7A">
        <w:t xml:space="preserve"> (12), 1974.</w:t>
      </w:r>
    </w:p>
    <w:p w14:paraId="041B5FB8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31)</w:t>
      </w:r>
      <w:r w:rsidRPr="00C25D7A">
        <w:tab/>
        <w:t xml:space="preserve">Cheng, B.; Muller, R.; Trauner, D. Total Syntheses of Cystobactamids and Structural Confirmation of Cystobactamid 919-2. </w:t>
      </w:r>
      <w:r w:rsidRPr="00C25D7A">
        <w:rPr>
          <w:i/>
        </w:rPr>
        <w:t xml:space="preserve">Angew Chem Int Ed Engl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56</w:t>
      </w:r>
      <w:r w:rsidRPr="00C25D7A">
        <w:t xml:space="preserve"> (41), 12755.</w:t>
      </w:r>
    </w:p>
    <w:p w14:paraId="52C16BBA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32)</w:t>
      </w:r>
      <w:r w:rsidRPr="00C25D7A">
        <w:tab/>
        <w:t xml:space="preserve">van Eijk, E.; Wittekoek, B.; Kuijper, E. J.; Smits, W. K. DNA replication proteins as potential targets for antimicrobials in drug-resistant bacterial pathogens. </w:t>
      </w:r>
      <w:r w:rsidRPr="00C25D7A">
        <w:rPr>
          <w:i/>
        </w:rPr>
        <w:t xml:space="preserve">J Antimicrob Chemother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72</w:t>
      </w:r>
      <w:r w:rsidRPr="00C25D7A">
        <w:t xml:space="preserve"> (5), 1275.</w:t>
      </w:r>
    </w:p>
    <w:p w14:paraId="4109F09F" w14:textId="77777777" w:rsidR="00C25D7A" w:rsidRPr="00C25D7A" w:rsidRDefault="00C25D7A" w:rsidP="00C25D7A">
      <w:pPr>
        <w:pStyle w:val="EndNoteBibliography"/>
        <w:spacing w:after="0"/>
        <w:ind w:left="720" w:hanging="720"/>
      </w:pPr>
      <w:r w:rsidRPr="00C25D7A">
        <w:t>(733)</w:t>
      </w:r>
      <w:r w:rsidRPr="00C25D7A">
        <w:tab/>
        <w:t xml:space="preserve">Hennessy, R. C.; Phippen, C. B. W.; Nielsen, K. F.; Olsson, S.; Stougaard, P. Biosynthesis of the antimicrobial cyclic lipopeptides nunamycin and nunapeptin by Pseudomonas fluorescens strain In5 is regulated by the LuxR-type transcriptional regulator NunF. </w:t>
      </w:r>
      <w:r w:rsidRPr="00C25D7A">
        <w:rPr>
          <w:i/>
        </w:rPr>
        <w:t xml:space="preserve">Microbiologyopen </w:t>
      </w:r>
      <w:r w:rsidRPr="00C25D7A">
        <w:rPr>
          <w:b/>
        </w:rPr>
        <w:t>2017,</w:t>
      </w:r>
      <w:r w:rsidRPr="00C25D7A">
        <w:t xml:space="preserve"> </w:t>
      </w:r>
      <w:r w:rsidRPr="00C25D7A">
        <w:rPr>
          <w:i/>
        </w:rPr>
        <w:t>6</w:t>
      </w:r>
      <w:r w:rsidRPr="00C25D7A">
        <w:t xml:space="preserve"> (6).</w:t>
      </w:r>
    </w:p>
    <w:p w14:paraId="61499539" w14:textId="77777777" w:rsidR="00C25D7A" w:rsidRPr="00C25D7A" w:rsidRDefault="00C25D7A" w:rsidP="00C25D7A">
      <w:pPr>
        <w:pStyle w:val="EndNoteBibliography"/>
        <w:ind w:left="720" w:hanging="720"/>
      </w:pPr>
      <w:r w:rsidRPr="00C25D7A">
        <w:t>(734)</w:t>
      </w:r>
      <w:r w:rsidRPr="00C25D7A">
        <w:tab/>
        <w:t xml:space="preserve">Jack, R. W.; Tagg, J. R.; Ray, B. Bacteriocins of gram-positive bacteria. </w:t>
      </w:r>
      <w:r w:rsidRPr="00C25D7A">
        <w:rPr>
          <w:i/>
        </w:rPr>
        <w:t xml:space="preserve">Microbiol Rev </w:t>
      </w:r>
      <w:r w:rsidRPr="00C25D7A">
        <w:rPr>
          <w:b/>
        </w:rPr>
        <w:t>1995,</w:t>
      </w:r>
      <w:r w:rsidRPr="00C25D7A">
        <w:t xml:space="preserve"> </w:t>
      </w:r>
      <w:r w:rsidRPr="00C25D7A">
        <w:rPr>
          <w:i/>
        </w:rPr>
        <w:t>59</w:t>
      </w:r>
      <w:r w:rsidRPr="00C25D7A">
        <w:t xml:space="preserve"> (2), 171.</w:t>
      </w:r>
    </w:p>
    <w:p w14:paraId="6BA7EDE9" w14:textId="6EDD0871" w:rsidR="00453EEF" w:rsidRDefault="00272636">
      <w:r>
        <w:fldChar w:fldCharType="end"/>
      </w:r>
    </w:p>
    <w:sectPr w:rsidR="00453EE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CS Central Scienc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5zs9pw5ltwzr3e0webppaa6ae5zxdxszf5s&quot;&gt;Natural product function prediction library&lt;record-ids&gt;&lt;item&gt;1&lt;/item&gt;&lt;item&gt;2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4&lt;/item&gt;&lt;item&gt;55&lt;/item&gt;&lt;item&gt;56&lt;/item&gt;&lt;item&gt;57&lt;/item&gt;&lt;item&gt;58&lt;/item&gt;&lt;item&gt;59&lt;/item&gt;&lt;item&gt;60&lt;/item&gt;&lt;item&gt;61&lt;/item&gt;&lt;item&gt;62&lt;/item&gt;&lt;item&gt;63&lt;/item&gt;&lt;item&gt;64&lt;/item&gt;&lt;item&gt;65&lt;/item&gt;&lt;item&gt;66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4&lt;/item&gt;&lt;item&gt;85&lt;/item&gt;&lt;item&gt;86&lt;/item&gt;&lt;item&gt;87&lt;/item&gt;&lt;item&gt;88&lt;/item&gt;&lt;item&gt;89&lt;/item&gt;&lt;item&gt;90&lt;/item&gt;&lt;item&gt;91&lt;/item&gt;&lt;item&gt;92&lt;/item&gt;&lt;item&gt;93&lt;/item&gt;&lt;item&gt;94&lt;/item&gt;&lt;item&gt;95&lt;/item&gt;&lt;item&gt;96&lt;/item&gt;&lt;item&gt;97&lt;/item&gt;&lt;item&gt;98&lt;/item&gt;&lt;item&gt;99&lt;/item&gt;&lt;item&gt;100&lt;/item&gt;&lt;item&gt;101&lt;/item&gt;&lt;item&gt;102&lt;/item&gt;&lt;item&gt;103&lt;/item&gt;&lt;item&gt;104&lt;/item&gt;&lt;item&gt;106&lt;/item&gt;&lt;item&gt;107&lt;/item&gt;&lt;item&gt;108&lt;/item&gt;&lt;item&gt;109&lt;/item&gt;&lt;item&gt;110&lt;/item&gt;&lt;item&gt;111&lt;/item&gt;&lt;item&gt;112&lt;/item&gt;&lt;item&gt;113&lt;/item&gt;&lt;item&gt;114&lt;/item&gt;&lt;item&gt;115&lt;/item&gt;&lt;item&gt;116&lt;/item&gt;&lt;item&gt;117&lt;/item&gt;&lt;item&gt;118&lt;/item&gt;&lt;item&gt;119&lt;/item&gt;&lt;item&gt;120&lt;/item&gt;&lt;item&gt;121&lt;/item&gt;&lt;item&gt;122&lt;/item&gt;&lt;item&gt;123&lt;/item&gt;&lt;item&gt;124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1&lt;/item&gt;&lt;item&gt;142&lt;/item&gt;&lt;item&gt;143&lt;/item&gt;&lt;item&gt;144&lt;/item&gt;&lt;item&gt;145&lt;/item&gt;&lt;item&gt;146&lt;/item&gt;&lt;item&gt;147&lt;/item&gt;&lt;item&gt;148&lt;/item&gt;&lt;item&gt;149&lt;/item&gt;&lt;item&gt;150&lt;/item&gt;&lt;item&gt;151&lt;/item&gt;&lt;item&gt;152&lt;/item&gt;&lt;item&gt;154&lt;/item&gt;&lt;item&gt;155&lt;/item&gt;&lt;item&gt;156&lt;/item&gt;&lt;item&gt;157&lt;/item&gt;&lt;item&gt;158&lt;/item&gt;&lt;item&gt;159&lt;/item&gt;&lt;item&gt;160&lt;/item&gt;&lt;item&gt;161&lt;/item&gt;&lt;item&gt;162&lt;/item&gt;&lt;item&gt;163&lt;/item&gt;&lt;item&gt;164&lt;/item&gt;&lt;item&gt;165&lt;/item&gt;&lt;item&gt;166&lt;/item&gt;&lt;item&gt;167&lt;/item&gt;&lt;item&gt;168&lt;/item&gt;&lt;item&gt;169&lt;/item&gt;&lt;item&gt;170&lt;/item&gt;&lt;item&gt;171&lt;/item&gt;&lt;item&gt;172&lt;/item&gt;&lt;item&gt;173&lt;/item&gt;&lt;item&gt;174&lt;/item&gt;&lt;item&gt;175&lt;/item&gt;&lt;item&gt;176&lt;/item&gt;&lt;item&gt;177&lt;/item&gt;&lt;item&gt;178&lt;/item&gt;&lt;item&gt;179&lt;/item&gt;&lt;item&gt;180&lt;/item&gt;&lt;item&gt;181&lt;/item&gt;&lt;item&gt;182&lt;/item&gt;&lt;item&gt;183&lt;/item&gt;&lt;item&gt;184&lt;/item&gt;&lt;item&gt;185&lt;/item&gt;&lt;item&gt;186&lt;/item&gt;&lt;item&gt;187&lt;/item&gt;&lt;item&gt;188&lt;/item&gt;&lt;item&gt;189&lt;/item&gt;&lt;item&gt;190&lt;/item&gt;&lt;item&gt;191&lt;/item&gt;&lt;item&gt;192&lt;/item&gt;&lt;item&gt;193&lt;/item&gt;&lt;item&gt;194&lt;/item&gt;&lt;item&gt;195&lt;/item&gt;&lt;item&gt;196&lt;/item&gt;&lt;item&gt;197&lt;/item&gt;&lt;item&gt;198&lt;/item&gt;&lt;item&gt;199&lt;/item&gt;&lt;item&gt;201&lt;/item&gt;&lt;item&gt;202&lt;/item&gt;&lt;item&gt;203&lt;/item&gt;&lt;item&gt;204&lt;/item&gt;&lt;item&gt;205&lt;/item&gt;&lt;item&gt;206&lt;/item&gt;&lt;item&gt;207&lt;/item&gt;&lt;item&gt;208&lt;/item&gt;&lt;item&gt;209&lt;/item&gt;&lt;item&gt;210&lt;/item&gt;&lt;item&gt;211&lt;/item&gt;&lt;item&gt;212&lt;/item&gt;&lt;item&gt;213&lt;/item&gt;&lt;item&gt;214&lt;/item&gt;&lt;item&gt;215&lt;/item&gt;&lt;item&gt;216&lt;/item&gt;&lt;item&gt;217&lt;/item&gt;&lt;item&gt;218&lt;/item&gt;&lt;item&gt;219&lt;/item&gt;&lt;item&gt;220&lt;/item&gt;&lt;item&gt;221&lt;/item&gt;&lt;item&gt;222&lt;/item&gt;&lt;item&gt;223&lt;/item&gt;&lt;item&gt;224&lt;/item&gt;&lt;item&gt;225&lt;/item&gt;&lt;item&gt;226&lt;/item&gt;&lt;item&gt;227&lt;/item&gt;&lt;item&gt;228&lt;/item&gt;&lt;item&gt;229&lt;/item&gt;&lt;item&gt;230&lt;/item&gt;&lt;item&gt;231&lt;/item&gt;&lt;item&gt;232&lt;/item&gt;&lt;item&gt;233&lt;/item&gt;&lt;item&gt;234&lt;/item&gt;&lt;item&gt;235&lt;/item&gt;&lt;item&gt;236&lt;/item&gt;&lt;item&gt;237&lt;/item&gt;&lt;item&gt;238&lt;/item&gt;&lt;item&gt;239&lt;/item&gt;&lt;item&gt;240&lt;/item&gt;&lt;item&gt;241&lt;/item&gt;&lt;item&gt;242&lt;/item&gt;&lt;item&gt;243&lt;/item&gt;&lt;item&gt;244&lt;/item&gt;&lt;item&gt;245&lt;/item&gt;&lt;item&gt;246&lt;/item&gt;&lt;item&gt;247&lt;/item&gt;&lt;item&gt;248&lt;/item&gt;&lt;item&gt;249&lt;/item&gt;&lt;item&gt;250&lt;/item&gt;&lt;item&gt;251&lt;/item&gt;&lt;item&gt;252&lt;/item&gt;&lt;item&gt;253&lt;/item&gt;&lt;item&gt;254&lt;/item&gt;&lt;item&gt;255&lt;/item&gt;&lt;item&gt;256&lt;/item&gt;&lt;item&gt;257&lt;/item&gt;&lt;item&gt;258&lt;/item&gt;&lt;item&gt;259&lt;/item&gt;&lt;item&gt;260&lt;/item&gt;&lt;item&gt;261&lt;/item&gt;&lt;item&gt;262&lt;/item&gt;&lt;item&gt;263&lt;/item&gt;&lt;item&gt;264&lt;/item&gt;&lt;item&gt;265&lt;/item&gt;&lt;item&gt;266&lt;/item&gt;&lt;item&gt;267&lt;/item&gt;&lt;item&gt;268&lt;/item&gt;&lt;item&gt;269&lt;/item&gt;&lt;item&gt;270&lt;/item&gt;&lt;item&gt;271&lt;/item&gt;&lt;item&gt;272&lt;/item&gt;&lt;item&gt;273&lt;/item&gt;&lt;item&gt;274&lt;/item&gt;&lt;item&gt;275&lt;/item&gt;&lt;item&gt;276&lt;/item&gt;&lt;item&gt;277&lt;/item&gt;&lt;item&gt;278&lt;/item&gt;&lt;item&gt;279&lt;/item&gt;&lt;item&gt;281&lt;/item&gt;&lt;item&gt;282&lt;/item&gt;&lt;item&gt;283&lt;/item&gt;&lt;item&gt;284&lt;/item&gt;&lt;item&gt;285&lt;/item&gt;&lt;item&gt;286&lt;/item&gt;&lt;item&gt;287&lt;/item&gt;&lt;item&gt;288&lt;/item&gt;&lt;item&gt;289&lt;/item&gt;&lt;item&gt;290&lt;/item&gt;&lt;item&gt;291&lt;/item&gt;&lt;item&gt;292&lt;/item&gt;&lt;item&gt;293&lt;/item&gt;&lt;item&gt;294&lt;/item&gt;&lt;item&gt;295&lt;/item&gt;&lt;item&gt;296&lt;/item&gt;&lt;item&gt;297&lt;/item&gt;&lt;item&gt;298&lt;/item&gt;&lt;item&gt;299&lt;/item&gt;&lt;item&gt;300&lt;/item&gt;&lt;item&gt;301&lt;/item&gt;&lt;item&gt;302&lt;/item&gt;&lt;item&gt;303&lt;/item&gt;&lt;item&gt;304&lt;/item&gt;&lt;item&gt;305&lt;/item&gt;&lt;item&gt;306&lt;/item&gt;&lt;item&gt;307&lt;/item&gt;&lt;item&gt;308&lt;/item&gt;&lt;item&gt;309&lt;/item&gt;&lt;item&gt;310&lt;/item&gt;&lt;item&gt;311&lt;/item&gt;&lt;item&gt;312&lt;/item&gt;&lt;item&gt;313&lt;/item&gt;&lt;item&gt;314&lt;/item&gt;&lt;item&gt;315&lt;/item&gt;&lt;item&gt;316&lt;/item&gt;&lt;item&gt;317&lt;/item&gt;&lt;item&gt;318&lt;/item&gt;&lt;item&gt;319&lt;/item&gt;&lt;item&gt;320&lt;/item&gt;&lt;item&gt;321&lt;/item&gt;&lt;item&gt;322&lt;/item&gt;&lt;item&gt;323&lt;/item&gt;&lt;item&gt;324&lt;/item&gt;&lt;item&gt;325&lt;/item&gt;&lt;item&gt;326&lt;/item&gt;&lt;item&gt;327&lt;/item&gt;&lt;item&gt;328&lt;/item&gt;&lt;item&gt;329&lt;/item&gt;&lt;item&gt;330&lt;/item&gt;&lt;item&gt;331&lt;/item&gt;&lt;item&gt;332&lt;/item&gt;&lt;item&gt;333&lt;/item&gt;&lt;item&gt;334&lt;/item&gt;&lt;item&gt;335&lt;/item&gt;&lt;item&gt;336&lt;/item&gt;&lt;item&gt;337&lt;/item&gt;&lt;item&gt;338&lt;/item&gt;&lt;item&gt;339&lt;/item&gt;&lt;item&gt;340&lt;/item&gt;&lt;item&gt;341&lt;/item&gt;&lt;item&gt;342&lt;/item&gt;&lt;item&gt;343&lt;/item&gt;&lt;item&gt;344&lt;/item&gt;&lt;item&gt;345&lt;/item&gt;&lt;item&gt;346&lt;/item&gt;&lt;item&gt;347&lt;/item&gt;&lt;item&gt;348&lt;/item&gt;&lt;item&gt;349&lt;/item&gt;&lt;item&gt;350&lt;/item&gt;&lt;item&gt;351&lt;/item&gt;&lt;item&gt;352&lt;/item&gt;&lt;item&gt;353&lt;/item&gt;&lt;item&gt;354&lt;/item&gt;&lt;item&gt;355&lt;/item&gt;&lt;item&gt;356&lt;/item&gt;&lt;item&gt;357&lt;/item&gt;&lt;item&gt;358&lt;/item&gt;&lt;item&gt;359&lt;/item&gt;&lt;item&gt;360&lt;/item&gt;&lt;item&gt;361&lt;/item&gt;&lt;item&gt;362&lt;/item&gt;&lt;item&gt;363&lt;/item&gt;&lt;item&gt;364&lt;/item&gt;&lt;item&gt;365&lt;/item&gt;&lt;item&gt;366&lt;/item&gt;&lt;item&gt;367&lt;/item&gt;&lt;item&gt;368&lt;/item&gt;&lt;item&gt;369&lt;/item&gt;&lt;item&gt;370&lt;/item&gt;&lt;item&gt;371&lt;/item&gt;&lt;item&gt;372&lt;/item&gt;&lt;item&gt;373&lt;/item&gt;&lt;item&gt;374&lt;/item&gt;&lt;item&gt;375&lt;/item&gt;&lt;item&gt;376&lt;/item&gt;&lt;item&gt;377&lt;/item&gt;&lt;item&gt;378&lt;/item&gt;&lt;item&gt;379&lt;/item&gt;&lt;item&gt;380&lt;/item&gt;&lt;item&gt;381&lt;/item&gt;&lt;item&gt;382&lt;/item&gt;&lt;item&gt;383&lt;/item&gt;&lt;item&gt;384&lt;/item&gt;&lt;item&gt;385&lt;/item&gt;&lt;item&gt;386&lt;/item&gt;&lt;item&gt;387&lt;/item&gt;&lt;item&gt;388&lt;/item&gt;&lt;item&gt;389&lt;/item&gt;&lt;item&gt;390&lt;/item&gt;&lt;item&gt;391&lt;/item&gt;&lt;item&gt;392&lt;/item&gt;&lt;item&gt;393&lt;/item&gt;&lt;item&gt;394&lt;/item&gt;&lt;item&gt;395&lt;/item&gt;&lt;item&gt;396&lt;/item&gt;&lt;item&gt;397&lt;/item&gt;&lt;item&gt;398&lt;/item&gt;&lt;item&gt;399&lt;/item&gt;&lt;item&gt;400&lt;/item&gt;&lt;item&gt;401&lt;/item&gt;&lt;item&gt;402&lt;/item&gt;&lt;item&gt;403&lt;/item&gt;&lt;item&gt;404&lt;/item&gt;&lt;item&gt;405&lt;/item&gt;&lt;item&gt;406&lt;/item&gt;&lt;item&gt;407&lt;/item&gt;&lt;item&gt;408&lt;/item&gt;&lt;item&gt;409&lt;/item&gt;&lt;item&gt;410&lt;/item&gt;&lt;item&gt;411&lt;/item&gt;&lt;item&gt;412&lt;/item&gt;&lt;item&gt;413&lt;/item&gt;&lt;item&gt;414&lt;/item&gt;&lt;item&gt;415&lt;/item&gt;&lt;item&gt;416&lt;/item&gt;&lt;item&gt;417&lt;/item&gt;&lt;item&gt;418&lt;/item&gt;&lt;item&gt;419&lt;/item&gt;&lt;item&gt;421&lt;/item&gt;&lt;item&gt;422&lt;/item&gt;&lt;item&gt;423&lt;/item&gt;&lt;item&gt;424&lt;/item&gt;&lt;item&gt;425&lt;/item&gt;&lt;item&gt;426&lt;/item&gt;&lt;item&gt;427&lt;/item&gt;&lt;item&gt;428&lt;/item&gt;&lt;item&gt;429&lt;/item&gt;&lt;item&gt;430&lt;/item&gt;&lt;item&gt;431&lt;/item&gt;&lt;item&gt;432&lt;/item&gt;&lt;item&gt;433&lt;/item&gt;&lt;item&gt;434&lt;/item&gt;&lt;item&gt;435&lt;/item&gt;&lt;item&gt;436&lt;/item&gt;&lt;item&gt;437&lt;/item&gt;&lt;item&gt;438&lt;/item&gt;&lt;item&gt;439&lt;/item&gt;&lt;item&gt;440&lt;/item&gt;&lt;item&gt;441&lt;/item&gt;&lt;item&gt;442&lt;/item&gt;&lt;item&gt;443&lt;/item&gt;&lt;item&gt;444&lt;/item&gt;&lt;item&gt;445&lt;/item&gt;&lt;item&gt;446&lt;/item&gt;&lt;item&gt;447&lt;/item&gt;&lt;item&gt;448&lt;/item&gt;&lt;item&gt;449&lt;/item&gt;&lt;item&gt;450&lt;/item&gt;&lt;item&gt;451&lt;/item&gt;&lt;item&gt;452&lt;/item&gt;&lt;item&gt;453&lt;/item&gt;&lt;item&gt;454&lt;/item&gt;&lt;item&gt;455&lt;/item&gt;&lt;item&gt;456&lt;/item&gt;&lt;item&gt;457&lt;/item&gt;&lt;item&gt;458&lt;/item&gt;&lt;item&gt;459&lt;/item&gt;&lt;item&gt;460&lt;/item&gt;&lt;item&gt;461&lt;/item&gt;&lt;item&gt;462&lt;/item&gt;&lt;item&gt;463&lt;/item&gt;&lt;item&gt;464&lt;/item&gt;&lt;item&gt;465&lt;/item&gt;&lt;item&gt;466&lt;/item&gt;&lt;item&gt;467&lt;/item&gt;&lt;item&gt;468&lt;/item&gt;&lt;item&gt;469&lt;/item&gt;&lt;item&gt;470&lt;/item&gt;&lt;item&gt;471&lt;/item&gt;&lt;item&gt;472&lt;/item&gt;&lt;item&gt;473&lt;/item&gt;&lt;item&gt;474&lt;/item&gt;&lt;item&gt;475&lt;/item&gt;&lt;item&gt;476&lt;/item&gt;&lt;item&gt;477&lt;/item&gt;&lt;item&gt;478&lt;/item&gt;&lt;item&gt;479&lt;/item&gt;&lt;item&gt;480&lt;/item&gt;&lt;item&gt;481&lt;/item&gt;&lt;item&gt;482&lt;/item&gt;&lt;item&gt;483&lt;/item&gt;&lt;item&gt;484&lt;/item&gt;&lt;item&gt;485&lt;/item&gt;&lt;item&gt;486&lt;/item&gt;&lt;item&gt;487&lt;/item&gt;&lt;item&gt;488&lt;/item&gt;&lt;item&gt;489&lt;/item&gt;&lt;item&gt;490&lt;/item&gt;&lt;item&gt;491&lt;/item&gt;&lt;item&gt;492&lt;/item&gt;&lt;item&gt;493&lt;/item&gt;&lt;item&gt;494&lt;/item&gt;&lt;item&gt;495&lt;/item&gt;&lt;item&gt;496&lt;/item&gt;&lt;item&gt;497&lt;/item&gt;&lt;item&gt;498&lt;/item&gt;&lt;item&gt;499&lt;/item&gt;&lt;item&gt;500&lt;/item&gt;&lt;item&gt;501&lt;/item&gt;&lt;item&gt;502&lt;/item&gt;&lt;item&gt;503&lt;/item&gt;&lt;item&gt;504&lt;/item&gt;&lt;item&gt;505&lt;/item&gt;&lt;item&gt;506&lt;/item&gt;&lt;item&gt;507&lt;/item&gt;&lt;item&gt;508&lt;/item&gt;&lt;item&gt;509&lt;/item&gt;&lt;item&gt;510&lt;/item&gt;&lt;item&gt;511&lt;/item&gt;&lt;item&gt;512&lt;/item&gt;&lt;item&gt;513&lt;/item&gt;&lt;item&gt;514&lt;/item&gt;&lt;item&gt;515&lt;/item&gt;&lt;item&gt;516&lt;/item&gt;&lt;item&gt;517&lt;/item&gt;&lt;item&gt;518&lt;/item&gt;&lt;item&gt;519&lt;/item&gt;&lt;item&gt;520&lt;/item&gt;&lt;item&gt;521&lt;/item&gt;&lt;item&gt;522&lt;/item&gt;&lt;item&gt;523&lt;/item&gt;&lt;item&gt;524&lt;/item&gt;&lt;item&gt;525&lt;/item&gt;&lt;item&gt;526&lt;/item&gt;&lt;item&gt;527&lt;/item&gt;&lt;item&gt;528&lt;/item&gt;&lt;item&gt;529&lt;/item&gt;&lt;item&gt;530&lt;/item&gt;&lt;item&gt;531&lt;/item&gt;&lt;item&gt;532&lt;/item&gt;&lt;item&gt;533&lt;/item&gt;&lt;item&gt;534&lt;/item&gt;&lt;item&gt;535&lt;/item&gt;&lt;item&gt;536&lt;/item&gt;&lt;item&gt;537&lt;/item&gt;&lt;item&gt;538&lt;/item&gt;&lt;item&gt;539&lt;/item&gt;&lt;item&gt;540&lt;/item&gt;&lt;item&gt;541&lt;/item&gt;&lt;item&gt;542&lt;/item&gt;&lt;item&gt;543&lt;/item&gt;&lt;item&gt;544&lt;/item&gt;&lt;item&gt;545&lt;/item&gt;&lt;item&gt;546&lt;/item&gt;&lt;item&gt;547&lt;/item&gt;&lt;item&gt;548&lt;/item&gt;&lt;item&gt;549&lt;/item&gt;&lt;item&gt;550&lt;/item&gt;&lt;item&gt;551&lt;/item&gt;&lt;item&gt;552&lt;/item&gt;&lt;item&gt;553&lt;/item&gt;&lt;item&gt;554&lt;/item&gt;&lt;item&gt;555&lt;/item&gt;&lt;item&gt;556&lt;/item&gt;&lt;item&gt;557&lt;/item&gt;&lt;item&gt;558&lt;/item&gt;&lt;item&gt;559&lt;/item&gt;&lt;item&gt;560&lt;/item&gt;&lt;item&gt;561&lt;/item&gt;&lt;item&gt;562&lt;/item&gt;&lt;item&gt;563&lt;/item&gt;&lt;item&gt;564&lt;/item&gt;&lt;item&gt;565&lt;/item&gt;&lt;item&gt;566&lt;/item&gt;&lt;item&gt;567&lt;/item&gt;&lt;item&gt;568&lt;/item&gt;&lt;item&gt;569&lt;/item&gt;&lt;item&gt;570&lt;/item&gt;&lt;item&gt;571&lt;/item&gt;&lt;item&gt;572&lt;/item&gt;&lt;item&gt;573&lt;/item&gt;&lt;item&gt;574&lt;/item&gt;&lt;item&gt;575&lt;/item&gt;&lt;item&gt;576&lt;/item&gt;&lt;item&gt;577&lt;/item&gt;&lt;item&gt;578&lt;/item&gt;&lt;item&gt;579&lt;/item&gt;&lt;item&gt;580&lt;/item&gt;&lt;item&gt;581&lt;/item&gt;&lt;item&gt;582&lt;/item&gt;&lt;item&gt;583&lt;/item&gt;&lt;item&gt;584&lt;/item&gt;&lt;item&gt;585&lt;/item&gt;&lt;item&gt;586&lt;/item&gt;&lt;item&gt;587&lt;/item&gt;&lt;item&gt;588&lt;/item&gt;&lt;item&gt;589&lt;/item&gt;&lt;item&gt;590&lt;/item&gt;&lt;item&gt;591&lt;/item&gt;&lt;item&gt;592&lt;/item&gt;&lt;item&gt;593&lt;/item&gt;&lt;item&gt;594&lt;/item&gt;&lt;item&gt;595&lt;/item&gt;&lt;item&gt;596&lt;/item&gt;&lt;item&gt;597&lt;/item&gt;&lt;item&gt;598&lt;/item&gt;&lt;item&gt;599&lt;/item&gt;&lt;item&gt;600&lt;/item&gt;&lt;item&gt;601&lt;/item&gt;&lt;item&gt;602&lt;/item&gt;&lt;item&gt;603&lt;/item&gt;&lt;item&gt;604&lt;/item&gt;&lt;item&gt;605&lt;/item&gt;&lt;item&gt;606&lt;/item&gt;&lt;item&gt;607&lt;/item&gt;&lt;item&gt;608&lt;/item&gt;&lt;item&gt;609&lt;/item&gt;&lt;item&gt;611&lt;/item&gt;&lt;item&gt;612&lt;/item&gt;&lt;item&gt;613&lt;/item&gt;&lt;item&gt;614&lt;/item&gt;&lt;item&gt;615&lt;/item&gt;&lt;item&gt;616&lt;/item&gt;&lt;item&gt;617&lt;/item&gt;&lt;item&gt;618&lt;/item&gt;&lt;item&gt;619&lt;/item&gt;&lt;item&gt;620&lt;/item&gt;&lt;item&gt;621&lt;/item&gt;&lt;item&gt;622&lt;/item&gt;&lt;item&gt;623&lt;/item&gt;&lt;item&gt;624&lt;/item&gt;&lt;item&gt;625&lt;/item&gt;&lt;item&gt;626&lt;/item&gt;&lt;item&gt;627&lt;/item&gt;&lt;item&gt;628&lt;/item&gt;&lt;item&gt;629&lt;/item&gt;&lt;item&gt;630&lt;/item&gt;&lt;item&gt;631&lt;/item&gt;&lt;item&gt;632&lt;/item&gt;&lt;item&gt;633&lt;/item&gt;&lt;item&gt;634&lt;/item&gt;&lt;item&gt;635&lt;/item&gt;&lt;item&gt;636&lt;/item&gt;&lt;item&gt;637&lt;/item&gt;&lt;item&gt;638&lt;/item&gt;&lt;item&gt;639&lt;/item&gt;&lt;item&gt;640&lt;/item&gt;&lt;item&gt;641&lt;/item&gt;&lt;item&gt;642&lt;/item&gt;&lt;item&gt;643&lt;/item&gt;&lt;item&gt;644&lt;/item&gt;&lt;item&gt;645&lt;/item&gt;&lt;item&gt;646&lt;/item&gt;&lt;item&gt;648&lt;/item&gt;&lt;item&gt;649&lt;/item&gt;&lt;item&gt;650&lt;/item&gt;&lt;item&gt;651&lt;/item&gt;&lt;item&gt;652&lt;/item&gt;&lt;item&gt;653&lt;/item&gt;&lt;item&gt;654&lt;/item&gt;&lt;item&gt;655&lt;/item&gt;&lt;item&gt;656&lt;/item&gt;&lt;item&gt;657&lt;/item&gt;&lt;item&gt;658&lt;/item&gt;&lt;item&gt;659&lt;/item&gt;&lt;item&gt;660&lt;/item&gt;&lt;item&gt;661&lt;/item&gt;&lt;item&gt;662&lt;/item&gt;&lt;item&gt;664&lt;/item&gt;&lt;item&gt;665&lt;/item&gt;&lt;item&gt;666&lt;/item&gt;&lt;item&gt;667&lt;/item&gt;&lt;item&gt;668&lt;/item&gt;&lt;item&gt;669&lt;/item&gt;&lt;item&gt;670&lt;/item&gt;&lt;item&gt;671&lt;/item&gt;&lt;item&gt;672&lt;/item&gt;&lt;item&gt;673&lt;/item&gt;&lt;item&gt;674&lt;/item&gt;&lt;item&gt;675&lt;/item&gt;&lt;item&gt;676&lt;/item&gt;&lt;item&gt;677&lt;/item&gt;&lt;item&gt;678&lt;/item&gt;&lt;item&gt;679&lt;/item&gt;&lt;item&gt;680&lt;/item&gt;&lt;item&gt;682&lt;/item&gt;&lt;item&gt;683&lt;/item&gt;&lt;item&gt;684&lt;/item&gt;&lt;item&gt;685&lt;/item&gt;&lt;item&gt;686&lt;/item&gt;&lt;item&gt;687&lt;/item&gt;&lt;item&gt;688&lt;/item&gt;&lt;item&gt;689&lt;/item&gt;&lt;item&gt;690&lt;/item&gt;&lt;item&gt;691&lt;/item&gt;&lt;item&gt;692&lt;/item&gt;&lt;item&gt;693&lt;/item&gt;&lt;item&gt;694&lt;/item&gt;&lt;item&gt;695&lt;/item&gt;&lt;item&gt;696&lt;/item&gt;&lt;item&gt;697&lt;/item&gt;&lt;item&gt;698&lt;/item&gt;&lt;item&gt;699&lt;/item&gt;&lt;item&gt;700&lt;/item&gt;&lt;item&gt;701&lt;/item&gt;&lt;item&gt;702&lt;/item&gt;&lt;item&gt;703&lt;/item&gt;&lt;item&gt;704&lt;/item&gt;&lt;item&gt;705&lt;/item&gt;&lt;item&gt;706&lt;/item&gt;&lt;item&gt;707&lt;/item&gt;&lt;item&gt;708&lt;/item&gt;&lt;item&gt;709&lt;/item&gt;&lt;item&gt;710&lt;/item&gt;&lt;item&gt;711&lt;/item&gt;&lt;item&gt;712&lt;/item&gt;&lt;item&gt;713&lt;/item&gt;&lt;item&gt;714&lt;/item&gt;&lt;item&gt;715&lt;/item&gt;&lt;item&gt;716&lt;/item&gt;&lt;item&gt;717&lt;/item&gt;&lt;item&gt;718&lt;/item&gt;&lt;item&gt;720&lt;/item&gt;&lt;item&gt;721&lt;/item&gt;&lt;item&gt;722&lt;/item&gt;&lt;item&gt;723&lt;/item&gt;&lt;item&gt;724&lt;/item&gt;&lt;item&gt;725&lt;/item&gt;&lt;item&gt;726&lt;/item&gt;&lt;item&gt;727&lt;/item&gt;&lt;item&gt;728&lt;/item&gt;&lt;item&gt;729&lt;/item&gt;&lt;item&gt;730&lt;/item&gt;&lt;item&gt;731&lt;/item&gt;&lt;item&gt;732&lt;/item&gt;&lt;item&gt;733&lt;/item&gt;&lt;item&gt;734&lt;/item&gt;&lt;item&gt;735&lt;/item&gt;&lt;item&gt;736&lt;/item&gt;&lt;item&gt;737&lt;/item&gt;&lt;item&gt;738&lt;/item&gt;&lt;item&gt;740&lt;/item&gt;&lt;item&gt;741&lt;/item&gt;&lt;item&gt;743&lt;/item&gt;&lt;item&gt;744&lt;/item&gt;&lt;item&gt;745&lt;/item&gt;&lt;item&gt;746&lt;/item&gt;&lt;item&gt;747&lt;/item&gt;&lt;item&gt;748&lt;/item&gt;&lt;item&gt;749&lt;/item&gt;&lt;item&gt;750&lt;/item&gt;&lt;item&gt;751&lt;/item&gt;&lt;item&gt;752&lt;/item&gt;&lt;item&gt;753&lt;/item&gt;&lt;item&gt;754&lt;/item&gt;&lt;item&gt;755&lt;/item&gt;&lt;/record-ids&gt;&lt;/item&gt;&lt;/Libraries&gt;"/>
  </w:docVars>
  <w:rsids>
    <w:rsidRoot w:val="00CD5DD4"/>
    <w:rsid w:val="00000BEC"/>
    <w:rsid w:val="00000FAE"/>
    <w:rsid w:val="00004D56"/>
    <w:rsid w:val="00006448"/>
    <w:rsid w:val="000067D8"/>
    <w:rsid w:val="00006C0D"/>
    <w:rsid w:val="00007401"/>
    <w:rsid w:val="00007413"/>
    <w:rsid w:val="000138DC"/>
    <w:rsid w:val="00020AD4"/>
    <w:rsid w:val="00020D36"/>
    <w:rsid w:val="000217ED"/>
    <w:rsid w:val="00021A18"/>
    <w:rsid w:val="00023823"/>
    <w:rsid w:val="0002572B"/>
    <w:rsid w:val="0002605C"/>
    <w:rsid w:val="00026598"/>
    <w:rsid w:val="000272AD"/>
    <w:rsid w:val="0003001F"/>
    <w:rsid w:val="00030255"/>
    <w:rsid w:val="00031390"/>
    <w:rsid w:val="00033474"/>
    <w:rsid w:val="00036940"/>
    <w:rsid w:val="00036FAB"/>
    <w:rsid w:val="00036FF1"/>
    <w:rsid w:val="00037153"/>
    <w:rsid w:val="00041044"/>
    <w:rsid w:val="00041964"/>
    <w:rsid w:val="00041E34"/>
    <w:rsid w:val="000445A1"/>
    <w:rsid w:val="00047AA6"/>
    <w:rsid w:val="00047BB9"/>
    <w:rsid w:val="0005070C"/>
    <w:rsid w:val="00050A06"/>
    <w:rsid w:val="000533AA"/>
    <w:rsid w:val="00054EFD"/>
    <w:rsid w:val="0005652C"/>
    <w:rsid w:val="000571FF"/>
    <w:rsid w:val="000573B4"/>
    <w:rsid w:val="0006111D"/>
    <w:rsid w:val="00062973"/>
    <w:rsid w:val="00063713"/>
    <w:rsid w:val="0006371C"/>
    <w:rsid w:val="0006419C"/>
    <w:rsid w:val="00065258"/>
    <w:rsid w:val="0006565C"/>
    <w:rsid w:val="0006628B"/>
    <w:rsid w:val="0006652A"/>
    <w:rsid w:val="00071A55"/>
    <w:rsid w:val="000728BA"/>
    <w:rsid w:val="000732F4"/>
    <w:rsid w:val="00073844"/>
    <w:rsid w:val="00073A57"/>
    <w:rsid w:val="0007529F"/>
    <w:rsid w:val="00077BFF"/>
    <w:rsid w:val="00080B5A"/>
    <w:rsid w:val="00081F70"/>
    <w:rsid w:val="00081FB1"/>
    <w:rsid w:val="000829DF"/>
    <w:rsid w:val="0008322D"/>
    <w:rsid w:val="00083287"/>
    <w:rsid w:val="000837BE"/>
    <w:rsid w:val="00084A98"/>
    <w:rsid w:val="00085294"/>
    <w:rsid w:val="00085BEC"/>
    <w:rsid w:val="00086BF8"/>
    <w:rsid w:val="00086D6E"/>
    <w:rsid w:val="00087083"/>
    <w:rsid w:val="00087D16"/>
    <w:rsid w:val="00090179"/>
    <w:rsid w:val="000929BC"/>
    <w:rsid w:val="0009630B"/>
    <w:rsid w:val="000A0D31"/>
    <w:rsid w:val="000A0D33"/>
    <w:rsid w:val="000A0EBF"/>
    <w:rsid w:val="000A111A"/>
    <w:rsid w:val="000A26E6"/>
    <w:rsid w:val="000A2963"/>
    <w:rsid w:val="000A2B6C"/>
    <w:rsid w:val="000A7DF1"/>
    <w:rsid w:val="000B05A6"/>
    <w:rsid w:val="000B2AD6"/>
    <w:rsid w:val="000B3A19"/>
    <w:rsid w:val="000B4619"/>
    <w:rsid w:val="000B693C"/>
    <w:rsid w:val="000C0020"/>
    <w:rsid w:val="000C0D49"/>
    <w:rsid w:val="000C148D"/>
    <w:rsid w:val="000C1D87"/>
    <w:rsid w:val="000C22AB"/>
    <w:rsid w:val="000C387D"/>
    <w:rsid w:val="000C5D0E"/>
    <w:rsid w:val="000C764B"/>
    <w:rsid w:val="000D02F6"/>
    <w:rsid w:val="000D0470"/>
    <w:rsid w:val="000D2E54"/>
    <w:rsid w:val="000D2EA9"/>
    <w:rsid w:val="000D4CFF"/>
    <w:rsid w:val="000D74A4"/>
    <w:rsid w:val="000D7ADA"/>
    <w:rsid w:val="000D7EF4"/>
    <w:rsid w:val="000E027B"/>
    <w:rsid w:val="000E08C2"/>
    <w:rsid w:val="000E3A9F"/>
    <w:rsid w:val="000E3B0B"/>
    <w:rsid w:val="000E4950"/>
    <w:rsid w:val="000E7A79"/>
    <w:rsid w:val="000F037C"/>
    <w:rsid w:val="000F1976"/>
    <w:rsid w:val="000F2CC0"/>
    <w:rsid w:val="000F31FB"/>
    <w:rsid w:val="000F37A0"/>
    <w:rsid w:val="000F59DC"/>
    <w:rsid w:val="000F5A2F"/>
    <w:rsid w:val="000F67C3"/>
    <w:rsid w:val="000F7375"/>
    <w:rsid w:val="00100A32"/>
    <w:rsid w:val="0011116F"/>
    <w:rsid w:val="00114975"/>
    <w:rsid w:val="001176D1"/>
    <w:rsid w:val="00117AE3"/>
    <w:rsid w:val="00117BFA"/>
    <w:rsid w:val="00120754"/>
    <w:rsid w:val="001209F2"/>
    <w:rsid w:val="001230B5"/>
    <w:rsid w:val="0012387B"/>
    <w:rsid w:val="0012514D"/>
    <w:rsid w:val="00126479"/>
    <w:rsid w:val="00132433"/>
    <w:rsid w:val="001332B3"/>
    <w:rsid w:val="00134239"/>
    <w:rsid w:val="001358D2"/>
    <w:rsid w:val="00136162"/>
    <w:rsid w:val="00137B3D"/>
    <w:rsid w:val="001418C3"/>
    <w:rsid w:val="001446D3"/>
    <w:rsid w:val="00144D72"/>
    <w:rsid w:val="001501A6"/>
    <w:rsid w:val="00150298"/>
    <w:rsid w:val="00150F43"/>
    <w:rsid w:val="0015194A"/>
    <w:rsid w:val="001523FF"/>
    <w:rsid w:val="0015339E"/>
    <w:rsid w:val="0015363C"/>
    <w:rsid w:val="00153B91"/>
    <w:rsid w:val="001545BD"/>
    <w:rsid w:val="001574B0"/>
    <w:rsid w:val="001604B7"/>
    <w:rsid w:val="00160CDB"/>
    <w:rsid w:val="00161160"/>
    <w:rsid w:val="00161817"/>
    <w:rsid w:val="00161A52"/>
    <w:rsid w:val="0016428A"/>
    <w:rsid w:val="001651FC"/>
    <w:rsid w:val="00167B19"/>
    <w:rsid w:val="00172196"/>
    <w:rsid w:val="001729D0"/>
    <w:rsid w:val="00173F6D"/>
    <w:rsid w:val="001745BE"/>
    <w:rsid w:val="00175234"/>
    <w:rsid w:val="00180D57"/>
    <w:rsid w:val="00181E1D"/>
    <w:rsid w:val="00182369"/>
    <w:rsid w:val="00185470"/>
    <w:rsid w:val="0018580D"/>
    <w:rsid w:val="0019006E"/>
    <w:rsid w:val="00191681"/>
    <w:rsid w:val="001925BE"/>
    <w:rsid w:val="00192611"/>
    <w:rsid w:val="00192B3A"/>
    <w:rsid w:val="00194D7E"/>
    <w:rsid w:val="0019605F"/>
    <w:rsid w:val="00197568"/>
    <w:rsid w:val="001A208A"/>
    <w:rsid w:val="001A2133"/>
    <w:rsid w:val="001A28A6"/>
    <w:rsid w:val="001A313E"/>
    <w:rsid w:val="001A33BF"/>
    <w:rsid w:val="001A517C"/>
    <w:rsid w:val="001A586F"/>
    <w:rsid w:val="001A60A3"/>
    <w:rsid w:val="001A67C9"/>
    <w:rsid w:val="001A6CB3"/>
    <w:rsid w:val="001A747B"/>
    <w:rsid w:val="001B0298"/>
    <w:rsid w:val="001B03F4"/>
    <w:rsid w:val="001B184B"/>
    <w:rsid w:val="001B42BA"/>
    <w:rsid w:val="001B778B"/>
    <w:rsid w:val="001C0D4A"/>
    <w:rsid w:val="001C2ED5"/>
    <w:rsid w:val="001C36B7"/>
    <w:rsid w:val="001C3DA4"/>
    <w:rsid w:val="001C4E05"/>
    <w:rsid w:val="001C6041"/>
    <w:rsid w:val="001D0293"/>
    <w:rsid w:val="001D5855"/>
    <w:rsid w:val="001D5C69"/>
    <w:rsid w:val="001D5FA5"/>
    <w:rsid w:val="001D6805"/>
    <w:rsid w:val="001D73AB"/>
    <w:rsid w:val="001D7997"/>
    <w:rsid w:val="001E1249"/>
    <w:rsid w:val="001E44DE"/>
    <w:rsid w:val="001E5233"/>
    <w:rsid w:val="001E545F"/>
    <w:rsid w:val="001E58C5"/>
    <w:rsid w:val="001E7409"/>
    <w:rsid w:val="001F099D"/>
    <w:rsid w:val="001F1CAD"/>
    <w:rsid w:val="001F3E70"/>
    <w:rsid w:val="001F5064"/>
    <w:rsid w:val="001F5179"/>
    <w:rsid w:val="001F5933"/>
    <w:rsid w:val="00200BDF"/>
    <w:rsid w:val="00201D67"/>
    <w:rsid w:val="00202584"/>
    <w:rsid w:val="002038C1"/>
    <w:rsid w:val="00203A12"/>
    <w:rsid w:val="00203D0C"/>
    <w:rsid w:val="0020484A"/>
    <w:rsid w:val="00204EF7"/>
    <w:rsid w:val="00205892"/>
    <w:rsid w:val="0020671C"/>
    <w:rsid w:val="00207AF0"/>
    <w:rsid w:val="00211BEC"/>
    <w:rsid w:val="0021206C"/>
    <w:rsid w:val="0021210B"/>
    <w:rsid w:val="0021420D"/>
    <w:rsid w:val="002142E5"/>
    <w:rsid w:val="0021494E"/>
    <w:rsid w:val="002247DB"/>
    <w:rsid w:val="00226F84"/>
    <w:rsid w:val="002325C2"/>
    <w:rsid w:val="00233340"/>
    <w:rsid w:val="0023359C"/>
    <w:rsid w:val="0023383E"/>
    <w:rsid w:val="0023400A"/>
    <w:rsid w:val="00236795"/>
    <w:rsid w:val="002375F9"/>
    <w:rsid w:val="002408DB"/>
    <w:rsid w:val="00242B22"/>
    <w:rsid w:val="00242DAD"/>
    <w:rsid w:val="00244BE5"/>
    <w:rsid w:val="00245C8B"/>
    <w:rsid w:val="00245ECF"/>
    <w:rsid w:val="00254C97"/>
    <w:rsid w:val="00255527"/>
    <w:rsid w:val="00256015"/>
    <w:rsid w:val="00256ADA"/>
    <w:rsid w:val="002609F5"/>
    <w:rsid w:val="00261E11"/>
    <w:rsid w:val="00262F9B"/>
    <w:rsid w:val="00262F9D"/>
    <w:rsid w:val="00264744"/>
    <w:rsid w:val="00266AE6"/>
    <w:rsid w:val="00267903"/>
    <w:rsid w:val="0027005F"/>
    <w:rsid w:val="002705D0"/>
    <w:rsid w:val="0027190C"/>
    <w:rsid w:val="0027225F"/>
    <w:rsid w:val="002724C1"/>
    <w:rsid w:val="00272636"/>
    <w:rsid w:val="00274CE9"/>
    <w:rsid w:val="002752FF"/>
    <w:rsid w:val="002772C2"/>
    <w:rsid w:val="0028062E"/>
    <w:rsid w:val="002808E7"/>
    <w:rsid w:val="00281AA3"/>
    <w:rsid w:val="00282F0A"/>
    <w:rsid w:val="00282F42"/>
    <w:rsid w:val="00286BAF"/>
    <w:rsid w:val="00290746"/>
    <w:rsid w:val="0029347B"/>
    <w:rsid w:val="002934EE"/>
    <w:rsid w:val="00293CD3"/>
    <w:rsid w:val="00294E16"/>
    <w:rsid w:val="0029551E"/>
    <w:rsid w:val="00297315"/>
    <w:rsid w:val="0029731D"/>
    <w:rsid w:val="002978EA"/>
    <w:rsid w:val="002A1667"/>
    <w:rsid w:val="002A1A69"/>
    <w:rsid w:val="002A207C"/>
    <w:rsid w:val="002A2FBF"/>
    <w:rsid w:val="002A6156"/>
    <w:rsid w:val="002A779F"/>
    <w:rsid w:val="002B3F7D"/>
    <w:rsid w:val="002B3FCB"/>
    <w:rsid w:val="002B7641"/>
    <w:rsid w:val="002B77E8"/>
    <w:rsid w:val="002C0D3F"/>
    <w:rsid w:val="002C239B"/>
    <w:rsid w:val="002D0654"/>
    <w:rsid w:val="002D07A2"/>
    <w:rsid w:val="002D0F36"/>
    <w:rsid w:val="002D1812"/>
    <w:rsid w:val="002D30AF"/>
    <w:rsid w:val="002D4416"/>
    <w:rsid w:val="002D4EDE"/>
    <w:rsid w:val="002D6988"/>
    <w:rsid w:val="002E0CD6"/>
    <w:rsid w:val="002E37E0"/>
    <w:rsid w:val="002E3D4A"/>
    <w:rsid w:val="002E51DA"/>
    <w:rsid w:val="002E59E2"/>
    <w:rsid w:val="002E6414"/>
    <w:rsid w:val="002E6578"/>
    <w:rsid w:val="002F103C"/>
    <w:rsid w:val="002F14D8"/>
    <w:rsid w:val="002F1C50"/>
    <w:rsid w:val="002F202F"/>
    <w:rsid w:val="002F46D9"/>
    <w:rsid w:val="002F647D"/>
    <w:rsid w:val="002F6D9F"/>
    <w:rsid w:val="002F6FE4"/>
    <w:rsid w:val="0030063F"/>
    <w:rsid w:val="00300B59"/>
    <w:rsid w:val="00302141"/>
    <w:rsid w:val="00303BD1"/>
    <w:rsid w:val="00304502"/>
    <w:rsid w:val="003045E9"/>
    <w:rsid w:val="00310F54"/>
    <w:rsid w:val="00311504"/>
    <w:rsid w:val="00311E4E"/>
    <w:rsid w:val="00311FB0"/>
    <w:rsid w:val="00312596"/>
    <w:rsid w:val="003127E5"/>
    <w:rsid w:val="0031538B"/>
    <w:rsid w:val="00315623"/>
    <w:rsid w:val="003177BA"/>
    <w:rsid w:val="003201E9"/>
    <w:rsid w:val="003206DF"/>
    <w:rsid w:val="003209C8"/>
    <w:rsid w:val="003228D7"/>
    <w:rsid w:val="003229E7"/>
    <w:rsid w:val="00323ACD"/>
    <w:rsid w:val="00323C97"/>
    <w:rsid w:val="0032551F"/>
    <w:rsid w:val="003267A2"/>
    <w:rsid w:val="00326D45"/>
    <w:rsid w:val="00326DE4"/>
    <w:rsid w:val="003277EC"/>
    <w:rsid w:val="00327C21"/>
    <w:rsid w:val="00330242"/>
    <w:rsid w:val="00330309"/>
    <w:rsid w:val="00331B8A"/>
    <w:rsid w:val="00332248"/>
    <w:rsid w:val="00332581"/>
    <w:rsid w:val="003327B8"/>
    <w:rsid w:val="00332D5D"/>
    <w:rsid w:val="00332F04"/>
    <w:rsid w:val="00332F73"/>
    <w:rsid w:val="00333F45"/>
    <w:rsid w:val="00337095"/>
    <w:rsid w:val="00340C02"/>
    <w:rsid w:val="00340C5E"/>
    <w:rsid w:val="00341CFE"/>
    <w:rsid w:val="003420B2"/>
    <w:rsid w:val="003432C9"/>
    <w:rsid w:val="00344181"/>
    <w:rsid w:val="00345237"/>
    <w:rsid w:val="00345B97"/>
    <w:rsid w:val="003460CE"/>
    <w:rsid w:val="00346A7C"/>
    <w:rsid w:val="00346AE8"/>
    <w:rsid w:val="00347093"/>
    <w:rsid w:val="003473AC"/>
    <w:rsid w:val="00351F9C"/>
    <w:rsid w:val="003549D9"/>
    <w:rsid w:val="00356CE1"/>
    <w:rsid w:val="003604C7"/>
    <w:rsid w:val="00360E29"/>
    <w:rsid w:val="0036376A"/>
    <w:rsid w:val="00363B2C"/>
    <w:rsid w:val="00363B83"/>
    <w:rsid w:val="00364EBE"/>
    <w:rsid w:val="00365230"/>
    <w:rsid w:val="00365D90"/>
    <w:rsid w:val="0036639E"/>
    <w:rsid w:val="00367065"/>
    <w:rsid w:val="0036733D"/>
    <w:rsid w:val="003673A6"/>
    <w:rsid w:val="00367748"/>
    <w:rsid w:val="003678FA"/>
    <w:rsid w:val="00367EA8"/>
    <w:rsid w:val="0037080D"/>
    <w:rsid w:val="003712CF"/>
    <w:rsid w:val="00371752"/>
    <w:rsid w:val="00372038"/>
    <w:rsid w:val="00373420"/>
    <w:rsid w:val="00373429"/>
    <w:rsid w:val="0037389B"/>
    <w:rsid w:val="0037505F"/>
    <w:rsid w:val="00376BD0"/>
    <w:rsid w:val="0037779A"/>
    <w:rsid w:val="00377941"/>
    <w:rsid w:val="003810F6"/>
    <w:rsid w:val="003817EB"/>
    <w:rsid w:val="00381C58"/>
    <w:rsid w:val="0038273C"/>
    <w:rsid w:val="00382783"/>
    <w:rsid w:val="00383F60"/>
    <w:rsid w:val="00384163"/>
    <w:rsid w:val="00386067"/>
    <w:rsid w:val="00386BB1"/>
    <w:rsid w:val="003877E2"/>
    <w:rsid w:val="003909AE"/>
    <w:rsid w:val="00391E35"/>
    <w:rsid w:val="00393EA7"/>
    <w:rsid w:val="00394DE2"/>
    <w:rsid w:val="00395343"/>
    <w:rsid w:val="00397F5A"/>
    <w:rsid w:val="003A072D"/>
    <w:rsid w:val="003A07BF"/>
    <w:rsid w:val="003A3CDC"/>
    <w:rsid w:val="003A6ADC"/>
    <w:rsid w:val="003A7DD2"/>
    <w:rsid w:val="003B076B"/>
    <w:rsid w:val="003B2839"/>
    <w:rsid w:val="003B28BE"/>
    <w:rsid w:val="003B3A88"/>
    <w:rsid w:val="003B5AED"/>
    <w:rsid w:val="003B6E12"/>
    <w:rsid w:val="003B75E4"/>
    <w:rsid w:val="003C022C"/>
    <w:rsid w:val="003C1444"/>
    <w:rsid w:val="003C17D4"/>
    <w:rsid w:val="003C2578"/>
    <w:rsid w:val="003C27C5"/>
    <w:rsid w:val="003C310F"/>
    <w:rsid w:val="003C3C8E"/>
    <w:rsid w:val="003C4ABC"/>
    <w:rsid w:val="003C54B8"/>
    <w:rsid w:val="003C5BBC"/>
    <w:rsid w:val="003D1E23"/>
    <w:rsid w:val="003D370B"/>
    <w:rsid w:val="003D3E75"/>
    <w:rsid w:val="003D4B03"/>
    <w:rsid w:val="003D7934"/>
    <w:rsid w:val="003E0B2A"/>
    <w:rsid w:val="003E198A"/>
    <w:rsid w:val="003E4B70"/>
    <w:rsid w:val="003E7660"/>
    <w:rsid w:val="003F118E"/>
    <w:rsid w:val="003F2110"/>
    <w:rsid w:val="003F4072"/>
    <w:rsid w:val="003F48CC"/>
    <w:rsid w:val="003F59B1"/>
    <w:rsid w:val="00400670"/>
    <w:rsid w:val="00401523"/>
    <w:rsid w:val="00401591"/>
    <w:rsid w:val="00401D2E"/>
    <w:rsid w:val="00402831"/>
    <w:rsid w:val="00404D8D"/>
    <w:rsid w:val="004057D5"/>
    <w:rsid w:val="00406C04"/>
    <w:rsid w:val="00411CE0"/>
    <w:rsid w:val="00412847"/>
    <w:rsid w:val="00414F93"/>
    <w:rsid w:val="004161DA"/>
    <w:rsid w:val="0042179C"/>
    <w:rsid w:val="00422616"/>
    <w:rsid w:val="004227E4"/>
    <w:rsid w:val="004235E0"/>
    <w:rsid w:val="00423F50"/>
    <w:rsid w:val="00424259"/>
    <w:rsid w:val="00424452"/>
    <w:rsid w:val="00424B36"/>
    <w:rsid w:val="00425074"/>
    <w:rsid w:val="00425995"/>
    <w:rsid w:val="00427F29"/>
    <w:rsid w:val="004304C4"/>
    <w:rsid w:val="00430CAF"/>
    <w:rsid w:val="004312FB"/>
    <w:rsid w:val="00433B86"/>
    <w:rsid w:val="00434DF5"/>
    <w:rsid w:val="0044139F"/>
    <w:rsid w:val="00441953"/>
    <w:rsid w:val="00446EDA"/>
    <w:rsid w:val="00446EEC"/>
    <w:rsid w:val="00447C70"/>
    <w:rsid w:val="004501F7"/>
    <w:rsid w:val="00452FC6"/>
    <w:rsid w:val="00454475"/>
    <w:rsid w:val="004562C9"/>
    <w:rsid w:val="0045787B"/>
    <w:rsid w:val="004612AC"/>
    <w:rsid w:val="00463B24"/>
    <w:rsid w:val="00465B5D"/>
    <w:rsid w:val="00466936"/>
    <w:rsid w:val="004709F1"/>
    <w:rsid w:val="00470E4C"/>
    <w:rsid w:val="00471E22"/>
    <w:rsid w:val="00474CCE"/>
    <w:rsid w:val="00475221"/>
    <w:rsid w:val="00476653"/>
    <w:rsid w:val="00480716"/>
    <w:rsid w:val="00481150"/>
    <w:rsid w:val="00483429"/>
    <w:rsid w:val="00483B32"/>
    <w:rsid w:val="00484C60"/>
    <w:rsid w:val="00486157"/>
    <w:rsid w:val="00486BDB"/>
    <w:rsid w:val="004912B5"/>
    <w:rsid w:val="004949E0"/>
    <w:rsid w:val="004960F4"/>
    <w:rsid w:val="00496805"/>
    <w:rsid w:val="00496D57"/>
    <w:rsid w:val="004A12DB"/>
    <w:rsid w:val="004A1CDF"/>
    <w:rsid w:val="004A2453"/>
    <w:rsid w:val="004A3132"/>
    <w:rsid w:val="004A3E77"/>
    <w:rsid w:val="004A49BC"/>
    <w:rsid w:val="004B13E3"/>
    <w:rsid w:val="004C1B29"/>
    <w:rsid w:val="004C4825"/>
    <w:rsid w:val="004D64D2"/>
    <w:rsid w:val="004D7251"/>
    <w:rsid w:val="004E0135"/>
    <w:rsid w:val="004E21C2"/>
    <w:rsid w:val="004E322C"/>
    <w:rsid w:val="004E4F65"/>
    <w:rsid w:val="004E6F2A"/>
    <w:rsid w:val="004E702C"/>
    <w:rsid w:val="004F0454"/>
    <w:rsid w:val="004F1539"/>
    <w:rsid w:val="004F2D9F"/>
    <w:rsid w:val="004F2FB2"/>
    <w:rsid w:val="004F3B0A"/>
    <w:rsid w:val="004F7986"/>
    <w:rsid w:val="00501F4D"/>
    <w:rsid w:val="00502347"/>
    <w:rsid w:val="00503067"/>
    <w:rsid w:val="00506DCE"/>
    <w:rsid w:val="00506E2C"/>
    <w:rsid w:val="0051046E"/>
    <w:rsid w:val="00511C90"/>
    <w:rsid w:val="00513A05"/>
    <w:rsid w:val="00513DA3"/>
    <w:rsid w:val="00517CFC"/>
    <w:rsid w:val="0052059B"/>
    <w:rsid w:val="00520BB8"/>
    <w:rsid w:val="00523359"/>
    <w:rsid w:val="0052545F"/>
    <w:rsid w:val="00527693"/>
    <w:rsid w:val="005278D7"/>
    <w:rsid w:val="00530BAA"/>
    <w:rsid w:val="00532D1F"/>
    <w:rsid w:val="00533FDD"/>
    <w:rsid w:val="00536F16"/>
    <w:rsid w:val="005409C5"/>
    <w:rsid w:val="00540CC3"/>
    <w:rsid w:val="0054266B"/>
    <w:rsid w:val="00542881"/>
    <w:rsid w:val="00542CA5"/>
    <w:rsid w:val="00545931"/>
    <w:rsid w:val="005466BD"/>
    <w:rsid w:val="00546937"/>
    <w:rsid w:val="0054713E"/>
    <w:rsid w:val="005509CA"/>
    <w:rsid w:val="00552BAA"/>
    <w:rsid w:val="00552DB8"/>
    <w:rsid w:val="00553CDC"/>
    <w:rsid w:val="005541D4"/>
    <w:rsid w:val="005568D2"/>
    <w:rsid w:val="00564BEC"/>
    <w:rsid w:val="00565E65"/>
    <w:rsid w:val="005705D0"/>
    <w:rsid w:val="00576620"/>
    <w:rsid w:val="00576AC8"/>
    <w:rsid w:val="0057702B"/>
    <w:rsid w:val="00577195"/>
    <w:rsid w:val="00577EC6"/>
    <w:rsid w:val="00581447"/>
    <w:rsid w:val="00581655"/>
    <w:rsid w:val="00581F0C"/>
    <w:rsid w:val="005820C4"/>
    <w:rsid w:val="005843B5"/>
    <w:rsid w:val="00585C3C"/>
    <w:rsid w:val="00586D50"/>
    <w:rsid w:val="00587344"/>
    <w:rsid w:val="0058762A"/>
    <w:rsid w:val="00590CBD"/>
    <w:rsid w:val="0059470D"/>
    <w:rsid w:val="00595D6C"/>
    <w:rsid w:val="00597747"/>
    <w:rsid w:val="005A0ABB"/>
    <w:rsid w:val="005A3A26"/>
    <w:rsid w:val="005A41A3"/>
    <w:rsid w:val="005A49FC"/>
    <w:rsid w:val="005A4D15"/>
    <w:rsid w:val="005A74C2"/>
    <w:rsid w:val="005B001D"/>
    <w:rsid w:val="005B53CE"/>
    <w:rsid w:val="005B7166"/>
    <w:rsid w:val="005B7793"/>
    <w:rsid w:val="005C0ECB"/>
    <w:rsid w:val="005C1B81"/>
    <w:rsid w:val="005C4AED"/>
    <w:rsid w:val="005C5144"/>
    <w:rsid w:val="005C6C51"/>
    <w:rsid w:val="005C7A6A"/>
    <w:rsid w:val="005C7CCF"/>
    <w:rsid w:val="005D011A"/>
    <w:rsid w:val="005D18E6"/>
    <w:rsid w:val="005D22C0"/>
    <w:rsid w:val="005D22E0"/>
    <w:rsid w:val="005D3396"/>
    <w:rsid w:val="005D3709"/>
    <w:rsid w:val="005D3FD6"/>
    <w:rsid w:val="005D551E"/>
    <w:rsid w:val="005D566A"/>
    <w:rsid w:val="005D5B07"/>
    <w:rsid w:val="005E0299"/>
    <w:rsid w:val="005E112A"/>
    <w:rsid w:val="005E1EA4"/>
    <w:rsid w:val="005E210D"/>
    <w:rsid w:val="005E2ACE"/>
    <w:rsid w:val="005E3F5C"/>
    <w:rsid w:val="005F01B1"/>
    <w:rsid w:val="005F06D8"/>
    <w:rsid w:val="005F1717"/>
    <w:rsid w:val="005F2DA2"/>
    <w:rsid w:val="005F2E48"/>
    <w:rsid w:val="005F336B"/>
    <w:rsid w:val="005F58DC"/>
    <w:rsid w:val="005F7150"/>
    <w:rsid w:val="005F7DDA"/>
    <w:rsid w:val="0060132D"/>
    <w:rsid w:val="0060174F"/>
    <w:rsid w:val="00601A18"/>
    <w:rsid w:val="00602FE2"/>
    <w:rsid w:val="00603C6F"/>
    <w:rsid w:val="006048A2"/>
    <w:rsid w:val="00605A76"/>
    <w:rsid w:val="006078C0"/>
    <w:rsid w:val="006126FF"/>
    <w:rsid w:val="00613688"/>
    <w:rsid w:val="0061411B"/>
    <w:rsid w:val="00614A9A"/>
    <w:rsid w:val="00615F2A"/>
    <w:rsid w:val="00616A49"/>
    <w:rsid w:val="006170AD"/>
    <w:rsid w:val="00621BC6"/>
    <w:rsid w:val="006238E9"/>
    <w:rsid w:val="00623DC9"/>
    <w:rsid w:val="006252BD"/>
    <w:rsid w:val="00625A4E"/>
    <w:rsid w:val="00625ED5"/>
    <w:rsid w:val="006265A0"/>
    <w:rsid w:val="006277A0"/>
    <w:rsid w:val="0063006D"/>
    <w:rsid w:val="0063071E"/>
    <w:rsid w:val="00630A00"/>
    <w:rsid w:val="00632880"/>
    <w:rsid w:val="00636D57"/>
    <w:rsid w:val="006400B8"/>
    <w:rsid w:val="0064097E"/>
    <w:rsid w:val="00640BC7"/>
    <w:rsid w:val="00646906"/>
    <w:rsid w:val="00651971"/>
    <w:rsid w:val="006527B5"/>
    <w:rsid w:val="006557E9"/>
    <w:rsid w:val="006605F0"/>
    <w:rsid w:val="006640CB"/>
    <w:rsid w:val="00664602"/>
    <w:rsid w:val="00664608"/>
    <w:rsid w:val="006659DC"/>
    <w:rsid w:val="00665F18"/>
    <w:rsid w:val="00670C21"/>
    <w:rsid w:val="0067162C"/>
    <w:rsid w:val="00673FED"/>
    <w:rsid w:val="00681F14"/>
    <w:rsid w:val="0068250A"/>
    <w:rsid w:val="00683732"/>
    <w:rsid w:val="00683851"/>
    <w:rsid w:val="00683C79"/>
    <w:rsid w:val="00687643"/>
    <w:rsid w:val="00687CC8"/>
    <w:rsid w:val="006902DB"/>
    <w:rsid w:val="0069074C"/>
    <w:rsid w:val="006930B9"/>
    <w:rsid w:val="00694D3A"/>
    <w:rsid w:val="00695BA8"/>
    <w:rsid w:val="006A2777"/>
    <w:rsid w:val="006A4BD3"/>
    <w:rsid w:val="006A4E73"/>
    <w:rsid w:val="006A7530"/>
    <w:rsid w:val="006A7972"/>
    <w:rsid w:val="006B1BB2"/>
    <w:rsid w:val="006B2945"/>
    <w:rsid w:val="006B3F24"/>
    <w:rsid w:val="006B428A"/>
    <w:rsid w:val="006B45F0"/>
    <w:rsid w:val="006B5C44"/>
    <w:rsid w:val="006B74C1"/>
    <w:rsid w:val="006C0508"/>
    <w:rsid w:val="006C218F"/>
    <w:rsid w:val="006C31F3"/>
    <w:rsid w:val="006C33BA"/>
    <w:rsid w:val="006C3A58"/>
    <w:rsid w:val="006C3E4A"/>
    <w:rsid w:val="006C5AF7"/>
    <w:rsid w:val="006C7CE2"/>
    <w:rsid w:val="006D0913"/>
    <w:rsid w:val="006D0E34"/>
    <w:rsid w:val="006D2C9A"/>
    <w:rsid w:val="006D2F32"/>
    <w:rsid w:val="006D37E9"/>
    <w:rsid w:val="006D5AAC"/>
    <w:rsid w:val="006D5B42"/>
    <w:rsid w:val="006E010D"/>
    <w:rsid w:val="006E21D1"/>
    <w:rsid w:val="006E496E"/>
    <w:rsid w:val="006E4FF1"/>
    <w:rsid w:val="006E50B0"/>
    <w:rsid w:val="006E5CE3"/>
    <w:rsid w:val="006E781D"/>
    <w:rsid w:val="006F0899"/>
    <w:rsid w:val="006F1EF6"/>
    <w:rsid w:val="006F4249"/>
    <w:rsid w:val="006F63A5"/>
    <w:rsid w:val="006F6805"/>
    <w:rsid w:val="007030A4"/>
    <w:rsid w:val="00703AC1"/>
    <w:rsid w:val="00704F84"/>
    <w:rsid w:val="007051FB"/>
    <w:rsid w:val="007055DC"/>
    <w:rsid w:val="007059F6"/>
    <w:rsid w:val="00705FC4"/>
    <w:rsid w:val="007067C8"/>
    <w:rsid w:val="007107ED"/>
    <w:rsid w:val="007112B4"/>
    <w:rsid w:val="00711551"/>
    <w:rsid w:val="0071393F"/>
    <w:rsid w:val="00714519"/>
    <w:rsid w:val="00715369"/>
    <w:rsid w:val="00716131"/>
    <w:rsid w:val="00716F08"/>
    <w:rsid w:val="00716FCA"/>
    <w:rsid w:val="0072025A"/>
    <w:rsid w:val="007209E0"/>
    <w:rsid w:val="00726681"/>
    <w:rsid w:val="0072730E"/>
    <w:rsid w:val="00727E3A"/>
    <w:rsid w:val="00730287"/>
    <w:rsid w:val="0073061A"/>
    <w:rsid w:val="007308EF"/>
    <w:rsid w:val="00730AEF"/>
    <w:rsid w:val="00734D84"/>
    <w:rsid w:val="00735281"/>
    <w:rsid w:val="007355A5"/>
    <w:rsid w:val="00735635"/>
    <w:rsid w:val="00741183"/>
    <w:rsid w:val="007426B5"/>
    <w:rsid w:val="0074394D"/>
    <w:rsid w:val="0074737E"/>
    <w:rsid w:val="00750199"/>
    <w:rsid w:val="00751F94"/>
    <w:rsid w:val="007567A5"/>
    <w:rsid w:val="00757B1F"/>
    <w:rsid w:val="00757EAA"/>
    <w:rsid w:val="00760495"/>
    <w:rsid w:val="00766464"/>
    <w:rsid w:val="007664E1"/>
    <w:rsid w:val="00766C70"/>
    <w:rsid w:val="00767F73"/>
    <w:rsid w:val="00770BA1"/>
    <w:rsid w:val="00770BF0"/>
    <w:rsid w:val="007714A5"/>
    <w:rsid w:val="007728BE"/>
    <w:rsid w:val="007738F2"/>
    <w:rsid w:val="007742FD"/>
    <w:rsid w:val="00776B32"/>
    <w:rsid w:val="00780AC1"/>
    <w:rsid w:val="00781AC9"/>
    <w:rsid w:val="00781FA4"/>
    <w:rsid w:val="0078303B"/>
    <w:rsid w:val="00783253"/>
    <w:rsid w:val="0078516F"/>
    <w:rsid w:val="007853C9"/>
    <w:rsid w:val="00785708"/>
    <w:rsid w:val="00786294"/>
    <w:rsid w:val="007878CC"/>
    <w:rsid w:val="00790FC0"/>
    <w:rsid w:val="0079445B"/>
    <w:rsid w:val="00794DE5"/>
    <w:rsid w:val="00795C49"/>
    <w:rsid w:val="007964C1"/>
    <w:rsid w:val="00796AED"/>
    <w:rsid w:val="007A318A"/>
    <w:rsid w:val="007A5327"/>
    <w:rsid w:val="007A5590"/>
    <w:rsid w:val="007A6562"/>
    <w:rsid w:val="007A6F52"/>
    <w:rsid w:val="007A7824"/>
    <w:rsid w:val="007B05B0"/>
    <w:rsid w:val="007B3768"/>
    <w:rsid w:val="007B3CA6"/>
    <w:rsid w:val="007B4B44"/>
    <w:rsid w:val="007B7148"/>
    <w:rsid w:val="007B79E7"/>
    <w:rsid w:val="007C0D4B"/>
    <w:rsid w:val="007C2F4A"/>
    <w:rsid w:val="007C450F"/>
    <w:rsid w:val="007C568E"/>
    <w:rsid w:val="007C5A8B"/>
    <w:rsid w:val="007C740F"/>
    <w:rsid w:val="007C78CC"/>
    <w:rsid w:val="007C7A2C"/>
    <w:rsid w:val="007D17BC"/>
    <w:rsid w:val="007D2467"/>
    <w:rsid w:val="007D3128"/>
    <w:rsid w:val="007D3D1C"/>
    <w:rsid w:val="007D53CA"/>
    <w:rsid w:val="007D57F8"/>
    <w:rsid w:val="007D759A"/>
    <w:rsid w:val="007D7628"/>
    <w:rsid w:val="007D790C"/>
    <w:rsid w:val="007E0B99"/>
    <w:rsid w:val="007E102A"/>
    <w:rsid w:val="007E15A9"/>
    <w:rsid w:val="007E357B"/>
    <w:rsid w:val="007E385C"/>
    <w:rsid w:val="007E44D9"/>
    <w:rsid w:val="007E568D"/>
    <w:rsid w:val="007E5B34"/>
    <w:rsid w:val="007E66F5"/>
    <w:rsid w:val="007F2637"/>
    <w:rsid w:val="007F2A7A"/>
    <w:rsid w:val="007F2B50"/>
    <w:rsid w:val="007F4AF1"/>
    <w:rsid w:val="007F7C32"/>
    <w:rsid w:val="0080044D"/>
    <w:rsid w:val="008004C5"/>
    <w:rsid w:val="008012C1"/>
    <w:rsid w:val="00801949"/>
    <w:rsid w:val="0080345A"/>
    <w:rsid w:val="00803A33"/>
    <w:rsid w:val="00804409"/>
    <w:rsid w:val="00804E68"/>
    <w:rsid w:val="0080622E"/>
    <w:rsid w:val="00807B27"/>
    <w:rsid w:val="008111F6"/>
    <w:rsid w:val="008117A4"/>
    <w:rsid w:val="00812F0C"/>
    <w:rsid w:val="00813A02"/>
    <w:rsid w:val="00814BF9"/>
    <w:rsid w:val="008163AA"/>
    <w:rsid w:val="00816422"/>
    <w:rsid w:val="008177D5"/>
    <w:rsid w:val="008203E8"/>
    <w:rsid w:val="008212B7"/>
    <w:rsid w:val="00822859"/>
    <w:rsid w:val="00827C88"/>
    <w:rsid w:val="00833768"/>
    <w:rsid w:val="008340D0"/>
    <w:rsid w:val="00835D4E"/>
    <w:rsid w:val="00836B75"/>
    <w:rsid w:val="00837BCE"/>
    <w:rsid w:val="008421C0"/>
    <w:rsid w:val="008430B1"/>
    <w:rsid w:val="0084485C"/>
    <w:rsid w:val="0084549F"/>
    <w:rsid w:val="008465A9"/>
    <w:rsid w:val="0084692B"/>
    <w:rsid w:val="00846DE1"/>
    <w:rsid w:val="00850368"/>
    <w:rsid w:val="00852148"/>
    <w:rsid w:val="00852D85"/>
    <w:rsid w:val="00854473"/>
    <w:rsid w:val="0085588C"/>
    <w:rsid w:val="00856785"/>
    <w:rsid w:val="0086330E"/>
    <w:rsid w:val="00863341"/>
    <w:rsid w:val="008646D8"/>
    <w:rsid w:val="0086530A"/>
    <w:rsid w:val="008662FB"/>
    <w:rsid w:val="00866A19"/>
    <w:rsid w:val="00873009"/>
    <w:rsid w:val="008732DD"/>
    <w:rsid w:val="008735CA"/>
    <w:rsid w:val="008735E6"/>
    <w:rsid w:val="00874350"/>
    <w:rsid w:val="0087548A"/>
    <w:rsid w:val="008765CB"/>
    <w:rsid w:val="00880C7D"/>
    <w:rsid w:val="00881639"/>
    <w:rsid w:val="00882ED3"/>
    <w:rsid w:val="0088408D"/>
    <w:rsid w:val="008841A7"/>
    <w:rsid w:val="00886CBD"/>
    <w:rsid w:val="00890476"/>
    <w:rsid w:val="00892023"/>
    <w:rsid w:val="0089256E"/>
    <w:rsid w:val="008930CB"/>
    <w:rsid w:val="008933FB"/>
    <w:rsid w:val="00893F3A"/>
    <w:rsid w:val="00894098"/>
    <w:rsid w:val="008966C4"/>
    <w:rsid w:val="00897F24"/>
    <w:rsid w:val="008A2CEC"/>
    <w:rsid w:val="008A3A6B"/>
    <w:rsid w:val="008A3DAD"/>
    <w:rsid w:val="008A50B7"/>
    <w:rsid w:val="008A6FF2"/>
    <w:rsid w:val="008A719B"/>
    <w:rsid w:val="008B23A7"/>
    <w:rsid w:val="008B2F29"/>
    <w:rsid w:val="008B316C"/>
    <w:rsid w:val="008B3773"/>
    <w:rsid w:val="008B5CAC"/>
    <w:rsid w:val="008B5EAD"/>
    <w:rsid w:val="008B605E"/>
    <w:rsid w:val="008C16F1"/>
    <w:rsid w:val="008C292A"/>
    <w:rsid w:val="008C4CD2"/>
    <w:rsid w:val="008C5471"/>
    <w:rsid w:val="008C5E79"/>
    <w:rsid w:val="008C7178"/>
    <w:rsid w:val="008D1180"/>
    <w:rsid w:val="008D236D"/>
    <w:rsid w:val="008D3920"/>
    <w:rsid w:val="008D56F6"/>
    <w:rsid w:val="008D6691"/>
    <w:rsid w:val="008D6BD1"/>
    <w:rsid w:val="008E0CB2"/>
    <w:rsid w:val="008E15D1"/>
    <w:rsid w:val="008E2382"/>
    <w:rsid w:val="008E6043"/>
    <w:rsid w:val="008F2844"/>
    <w:rsid w:val="008F287E"/>
    <w:rsid w:val="008F28C2"/>
    <w:rsid w:val="008F2921"/>
    <w:rsid w:val="008F3479"/>
    <w:rsid w:val="008F481C"/>
    <w:rsid w:val="008F5FAA"/>
    <w:rsid w:val="008F6E00"/>
    <w:rsid w:val="00902B21"/>
    <w:rsid w:val="00903C57"/>
    <w:rsid w:val="00906D39"/>
    <w:rsid w:val="00907B8F"/>
    <w:rsid w:val="00907D29"/>
    <w:rsid w:val="00907FA3"/>
    <w:rsid w:val="009104C8"/>
    <w:rsid w:val="009122F0"/>
    <w:rsid w:val="009131AC"/>
    <w:rsid w:val="0091667C"/>
    <w:rsid w:val="00917319"/>
    <w:rsid w:val="00917BD6"/>
    <w:rsid w:val="00920747"/>
    <w:rsid w:val="00920939"/>
    <w:rsid w:val="009211DC"/>
    <w:rsid w:val="00921DEB"/>
    <w:rsid w:val="00922714"/>
    <w:rsid w:val="00924606"/>
    <w:rsid w:val="009255D1"/>
    <w:rsid w:val="00925931"/>
    <w:rsid w:val="00925DFB"/>
    <w:rsid w:val="00926F64"/>
    <w:rsid w:val="009276D7"/>
    <w:rsid w:val="00930404"/>
    <w:rsid w:val="0093141C"/>
    <w:rsid w:val="00932C83"/>
    <w:rsid w:val="00933A8A"/>
    <w:rsid w:val="0093575D"/>
    <w:rsid w:val="00936238"/>
    <w:rsid w:val="00936964"/>
    <w:rsid w:val="00937168"/>
    <w:rsid w:val="009438AB"/>
    <w:rsid w:val="00947A11"/>
    <w:rsid w:val="00954302"/>
    <w:rsid w:val="00954E02"/>
    <w:rsid w:val="00955D1F"/>
    <w:rsid w:val="00956E9F"/>
    <w:rsid w:val="0095740B"/>
    <w:rsid w:val="00957E15"/>
    <w:rsid w:val="00960603"/>
    <w:rsid w:val="00960E20"/>
    <w:rsid w:val="00961641"/>
    <w:rsid w:val="00962A81"/>
    <w:rsid w:val="009663F0"/>
    <w:rsid w:val="00967BB5"/>
    <w:rsid w:val="009708A3"/>
    <w:rsid w:val="00971D67"/>
    <w:rsid w:val="009738B1"/>
    <w:rsid w:val="009752D9"/>
    <w:rsid w:val="00980080"/>
    <w:rsid w:val="00980BEB"/>
    <w:rsid w:val="009814ED"/>
    <w:rsid w:val="00983187"/>
    <w:rsid w:val="00983E1C"/>
    <w:rsid w:val="00985051"/>
    <w:rsid w:val="009856A7"/>
    <w:rsid w:val="0098605B"/>
    <w:rsid w:val="0098734D"/>
    <w:rsid w:val="009915CA"/>
    <w:rsid w:val="00992ECF"/>
    <w:rsid w:val="00993649"/>
    <w:rsid w:val="00993AC6"/>
    <w:rsid w:val="009950A2"/>
    <w:rsid w:val="009A014E"/>
    <w:rsid w:val="009A11FF"/>
    <w:rsid w:val="009A2DE0"/>
    <w:rsid w:val="009A3625"/>
    <w:rsid w:val="009A4A92"/>
    <w:rsid w:val="009A6B75"/>
    <w:rsid w:val="009A7400"/>
    <w:rsid w:val="009B3165"/>
    <w:rsid w:val="009B469E"/>
    <w:rsid w:val="009B5F36"/>
    <w:rsid w:val="009B6D46"/>
    <w:rsid w:val="009B78B5"/>
    <w:rsid w:val="009B7A55"/>
    <w:rsid w:val="009C09C7"/>
    <w:rsid w:val="009C1137"/>
    <w:rsid w:val="009C1E35"/>
    <w:rsid w:val="009C4646"/>
    <w:rsid w:val="009C4952"/>
    <w:rsid w:val="009C7834"/>
    <w:rsid w:val="009D0BC7"/>
    <w:rsid w:val="009D1A97"/>
    <w:rsid w:val="009D3667"/>
    <w:rsid w:val="009D4FB1"/>
    <w:rsid w:val="009D518C"/>
    <w:rsid w:val="009D51A4"/>
    <w:rsid w:val="009D6B0A"/>
    <w:rsid w:val="009D7878"/>
    <w:rsid w:val="009E0F8A"/>
    <w:rsid w:val="009E3394"/>
    <w:rsid w:val="009E5B33"/>
    <w:rsid w:val="009E650B"/>
    <w:rsid w:val="009E776F"/>
    <w:rsid w:val="009F0441"/>
    <w:rsid w:val="009F4979"/>
    <w:rsid w:val="009F5694"/>
    <w:rsid w:val="00A00A34"/>
    <w:rsid w:val="00A00AB1"/>
    <w:rsid w:val="00A02181"/>
    <w:rsid w:val="00A025C2"/>
    <w:rsid w:val="00A037D8"/>
    <w:rsid w:val="00A03B50"/>
    <w:rsid w:val="00A04165"/>
    <w:rsid w:val="00A0421D"/>
    <w:rsid w:val="00A05040"/>
    <w:rsid w:val="00A05E77"/>
    <w:rsid w:val="00A05F97"/>
    <w:rsid w:val="00A111A1"/>
    <w:rsid w:val="00A13E89"/>
    <w:rsid w:val="00A1456F"/>
    <w:rsid w:val="00A14DEA"/>
    <w:rsid w:val="00A16DE4"/>
    <w:rsid w:val="00A214B3"/>
    <w:rsid w:val="00A223E4"/>
    <w:rsid w:val="00A224EA"/>
    <w:rsid w:val="00A22CA0"/>
    <w:rsid w:val="00A2702E"/>
    <w:rsid w:val="00A32CB3"/>
    <w:rsid w:val="00A34802"/>
    <w:rsid w:val="00A37337"/>
    <w:rsid w:val="00A40970"/>
    <w:rsid w:val="00A40BAC"/>
    <w:rsid w:val="00A41AA0"/>
    <w:rsid w:val="00A43DD3"/>
    <w:rsid w:val="00A4528F"/>
    <w:rsid w:val="00A45472"/>
    <w:rsid w:val="00A46187"/>
    <w:rsid w:val="00A46B9E"/>
    <w:rsid w:val="00A475A9"/>
    <w:rsid w:val="00A47E8B"/>
    <w:rsid w:val="00A512D9"/>
    <w:rsid w:val="00A51807"/>
    <w:rsid w:val="00A549DA"/>
    <w:rsid w:val="00A5595A"/>
    <w:rsid w:val="00A5608F"/>
    <w:rsid w:val="00A5685D"/>
    <w:rsid w:val="00A573F6"/>
    <w:rsid w:val="00A57BD3"/>
    <w:rsid w:val="00A6257D"/>
    <w:rsid w:val="00A656D0"/>
    <w:rsid w:val="00A65EB3"/>
    <w:rsid w:val="00A660F6"/>
    <w:rsid w:val="00A676DB"/>
    <w:rsid w:val="00A70E1F"/>
    <w:rsid w:val="00A730DE"/>
    <w:rsid w:val="00A767B6"/>
    <w:rsid w:val="00A80959"/>
    <w:rsid w:val="00A82381"/>
    <w:rsid w:val="00A82F17"/>
    <w:rsid w:val="00A8358F"/>
    <w:rsid w:val="00A83D31"/>
    <w:rsid w:val="00A856B9"/>
    <w:rsid w:val="00A86F51"/>
    <w:rsid w:val="00A87C4D"/>
    <w:rsid w:val="00A900D3"/>
    <w:rsid w:val="00A90A5E"/>
    <w:rsid w:val="00A93861"/>
    <w:rsid w:val="00A94174"/>
    <w:rsid w:val="00A94E79"/>
    <w:rsid w:val="00A96A71"/>
    <w:rsid w:val="00AA08B8"/>
    <w:rsid w:val="00AA2CC9"/>
    <w:rsid w:val="00AA41DC"/>
    <w:rsid w:val="00AA43DF"/>
    <w:rsid w:val="00AB14A6"/>
    <w:rsid w:val="00AB168C"/>
    <w:rsid w:val="00AB2084"/>
    <w:rsid w:val="00AB2626"/>
    <w:rsid w:val="00AB34CC"/>
    <w:rsid w:val="00AB4791"/>
    <w:rsid w:val="00AB5B4B"/>
    <w:rsid w:val="00AC02AA"/>
    <w:rsid w:val="00AC1275"/>
    <w:rsid w:val="00AC1A6E"/>
    <w:rsid w:val="00AC1DFA"/>
    <w:rsid w:val="00AD1C97"/>
    <w:rsid w:val="00AD1F1E"/>
    <w:rsid w:val="00AD2F54"/>
    <w:rsid w:val="00AD78A5"/>
    <w:rsid w:val="00AE2270"/>
    <w:rsid w:val="00AE237D"/>
    <w:rsid w:val="00AE26AD"/>
    <w:rsid w:val="00AE27A1"/>
    <w:rsid w:val="00AE2AA1"/>
    <w:rsid w:val="00AE3926"/>
    <w:rsid w:val="00AE3E74"/>
    <w:rsid w:val="00AE4344"/>
    <w:rsid w:val="00AE434B"/>
    <w:rsid w:val="00AE5D7E"/>
    <w:rsid w:val="00AE6117"/>
    <w:rsid w:val="00AE6739"/>
    <w:rsid w:val="00AE788D"/>
    <w:rsid w:val="00AF063F"/>
    <w:rsid w:val="00AF1F5B"/>
    <w:rsid w:val="00AF2F85"/>
    <w:rsid w:val="00AF506D"/>
    <w:rsid w:val="00AF695B"/>
    <w:rsid w:val="00B004EC"/>
    <w:rsid w:val="00B032AE"/>
    <w:rsid w:val="00B03EBE"/>
    <w:rsid w:val="00B05301"/>
    <w:rsid w:val="00B0558A"/>
    <w:rsid w:val="00B05626"/>
    <w:rsid w:val="00B07818"/>
    <w:rsid w:val="00B10BF5"/>
    <w:rsid w:val="00B14C23"/>
    <w:rsid w:val="00B160B2"/>
    <w:rsid w:val="00B16443"/>
    <w:rsid w:val="00B16E4C"/>
    <w:rsid w:val="00B179FB"/>
    <w:rsid w:val="00B23A81"/>
    <w:rsid w:val="00B23B0A"/>
    <w:rsid w:val="00B24B69"/>
    <w:rsid w:val="00B24E5D"/>
    <w:rsid w:val="00B2536F"/>
    <w:rsid w:val="00B265E0"/>
    <w:rsid w:val="00B3125A"/>
    <w:rsid w:val="00B32454"/>
    <w:rsid w:val="00B340E3"/>
    <w:rsid w:val="00B34B1B"/>
    <w:rsid w:val="00B34FEA"/>
    <w:rsid w:val="00B351F5"/>
    <w:rsid w:val="00B360EC"/>
    <w:rsid w:val="00B36B8C"/>
    <w:rsid w:val="00B3719A"/>
    <w:rsid w:val="00B37318"/>
    <w:rsid w:val="00B406B0"/>
    <w:rsid w:val="00B42621"/>
    <w:rsid w:val="00B43F69"/>
    <w:rsid w:val="00B44311"/>
    <w:rsid w:val="00B44EA7"/>
    <w:rsid w:val="00B45C7C"/>
    <w:rsid w:val="00B50DEA"/>
    <w:rsid w:val="00B51BD1"/>
    <w:rsid w:val="00B51F0A"/>
    <w:rsid w:val="00B53634"/>
    <w:rsid w:val="00B54B79"/>
    <w:rsid w:val="00B56F53"/>
    <w:rsid w:val="00B600F7"/>
    <w:rsid w:val="00B60B8E"/>
    <w:rsid w:val="00B612A3"/>
    <w:rsid w:val="00B6491F"/>
    <w:rsid w:val="00B653E0"/>
    <w:rsid w:val="00B659E5"/>
    <w:rsid w:val="00B65EB8"/>
    <w:rsid w:val="00B67DD7"/>
    <w:rsid w:val="00B703CC"/>
    <w:rsid w:val="00B70B57"/>
    <w:rsid w:val="00B73B74"/>
    <w:rsid w:val="00B741D4"/>
    <w:rsid w:val="00B75457"/>
    <w:rsid w:val="00B76771"/>
    <w:rsid w:val="00B7736C"/>
    <w:rsid w:val="00B80431"/>
    <w:rsid w:val="00B816A1"/>
    <w:rsid w:val="00B817F9"/>
    <w:rsid w:val="00B81961"/>
    <w:rsid w:val="00B82BC9"/>
    <w:rsid w:val="00B83A55"/>
    <w:rsid w:val="00B83F43"/>
    <w:rsid w:val="00B8631B"/>
    <w:rsid w:val="00B86FE1"/>
    <w:rsid w:val="00B913FA"/>
    <w:rsid w:val="00B917A0"/>
    <w:rsid w:val="00B93124"/>
    <w:rsid w:val="00B93183"/>
    <w:rsid w:val="00B9618E"/>
    <w:rsid w:val="00BA00D6"/>
    <w:rsid w:val="00BA466E"/>
    <w:rsid w:val="00BA48A2"/>
    <w:rsid w:val="00BA50C8"/>
    <w:rsid w:val="00BA66D9"/>
    <w:rsid w:val="00BB0259"/>
    <w:rsid w:val="00BB0368"/>
    <w:rsid w:val="00BB1295"/>
    <w:rsid w:val="00BB1489"/>
    <w:rsid w:val="00BB30CA"/>
    <w:rsid w:val="00BB32DE"/>
    <w:rsid w:val="00BB5CA3"/>
    <w:rsid w:val="00BC0992"/>
    <w:rsid w:val="00BC1319"/>
    <w:rsid w:val="00BC23C3"/>
    <w:rsid w:val="00BC3396"/>
    <w:rsid w:val="00BC376B"/>
    <w:rsid w:val="00BC7B06"/>
    <w:rsid w:val="00BD17F7"/>
    <w:rsid w:val="00BD19C3"/>
    <w:rsid w:val="00BD2D2B"/>
    <w:rsid w:val="00BD3855"/>
    <w:rsid w:val="00BD393A"/>
    <w:rsid w:val="00BD3962"/>
    <w:rsid w:val="00BD696E"/>
    <w:rsid w:val="00BD6D26"/>
    <w:rsid w:val="00BD70F3"/>
    <w:rsid w:val="00BD7995"/>
    <w:rsid w:val="00BE1918"/>
    <w:rsid w:val="00BE1AD2"/>
    <w:rsid w:val="00BE2D62"/>
    <w:rsid w:val="00BE3EA5"/>
    <w:rsid w:val="00BE49CD"/>
    <w:rsid w:val="00BF05B7"/>
    <w:rsid w:val="00BF078F"/>
    <w:rsid w:val="00BF2052"/>
    <w:rsid w:val="00BF340B"/>
    <w:rsid w:val="00BF42E1"/>
    <w:rsid w:val="00BF4357"/>
    <w:rsid w:val="00BF521C"/>
    <w:rsid w:val="00BF5F4D"/>
    <w:rsid w:val="00BF6D21"/>
    <w:rsid w:val="00BF7242"/>
    <w:rsid w:val="00BF739D"/>
    <w:rsid w:val="00C003B4"/>
    <w:rsid w:val="00C007DD"/>
    <w:rsid w:val="00C01A17"/>
    <w:rsid w:val="00C02481"/>
    <w:rsid w:val="00C0719E"/>
    <w:rsid w:val="00C0724A"/>
    <w:rsid w:val="00C07970"/>
    <w:rsid w:val="00C10BFE"/>
    <w:rsid w:val="00C10C3E"/>
    <w:rsid w:val="00C1148C"/>
    <w:rsid w:val="00C13254"/>
    <w:rsid w:val="00C15CB6"/>
    <w:rsid w:val="00C1640D"/>
    <w:rsid w:val="00C167E8"/>
    <w:rsid w:val="00C17D16"/>
    <w:rsid w:val="00C21681"/>
    <w:rsid w:val="00C228B6"/>
    <w:rsid w:val="00C22AFE"/>
    <w:rsid w:val="00C234CC"/>
    <w:rsid w:val="00C23DE1"/>
    <w:rsid w:val="00C2532C"/>
    <w:rsid w:val="00C25D3D"/>
    <w:rsid w:val="00C25D7A"/>
    <w:rsid w:val="00C27D6A"/>
    <w:rsid w:val="00C3571A"/>
    <w:rsid w:val="00C359EA"/>
    <w:rsid w:val="00C365CC"/>
    <w:rsid w:val="00C36825"/>
    <w:rsid w:val="00C36B42"/>
    <w:rsid w:val="00C37A8F"/>
    <w:rsid w:val="00C42B8D"/>
    <w:rsid w:val="00C42DDD"/>
    <w:rsid w:val="00C4591F"/>
    <w:rsid w:val="00C476E2"/>
    <w:rsid w:val="00C51750"/>
    <w:rsid w:val="00C5206A"/>
    <w:rsid w:val="00C5250F"/>
    <w:rsid w:val="00C529EB"/>
    <w:rsid w:val="00C52CCE"/>
    <w:rsid w:val="00C53A91"/>
    <w:rsid w:val="00C5444C"/>
    <w:rsid w:val="00C546B0"/>
    <w:rsid w:val="00C56F2F"/>
    <w:rsid w:val="00C606E6"/>
    <w:rsid w:val="00C621F6"/>
    <w:rsid w:val="00C6476A"/>
    <w:rsid w:val="00C65730"/>
    <w:rsid w:val="00C66966"/>
    <w:rsid w:val="00C70E6E"/>
    <w:rsid w:val="00C72720"/>
    <w:rsid w:val="00C802E2"/>
    <w:rsid w:val="00C8156A"/>
    <w:rsid w:val="00C83BB6"/>
    <w:rsid w:val="00C847CB"/>
    <w:rsid w:val="00C85318"/>
    <w:rsid w:val="00C85D74"/>
    <w:rsid w:val="00C86E77"/>
    <w:rsid w:val="00C900DC"/>
    <w:rsid w:val="00C905AC"/>
    <w:rsid w:val="00C90C43"/>
    <w:rsid w:val="00C917DB"/>
    <w:rsid w:val="00C945C7"/>
    <w:rsid w:val="00C94607"/>
    <w:rsid w:val="00C97977"/>
    <w:rsid w:val="00CA274E"/>
    <w:rsid w:val="00CA38C1"/>
    <w:rsid w:val="00CA4182"/>
    <w:rsid w:val="00CB218D"/>
    <w:rsid w:val="00CB231C"/>
    <w:rsid w:val="00CB2589"/>
    <w:rsid w:val="00CB4F28"/>
    <w:rsid w:val="00CB6B69"/>
    <w:rsid w:val="00CB6FEC"/>
    <w:rsid w:val="00CB7401"/>
    <w:rsid w:val="00CB795E"/>
    <w:rsid w:val="00CC0469"/>
    <w:rsid w:val="00CC1F35"/>
    <w:rsid w:val="00CC28F3"/>
    <w:rsid w:val="00CC303D"/>
    <w:rsid w:val="00CC340C"/>
    <w:rsid w:val="00CC50F4"/>
    <w:rsid w:val="00CC5DA7"/>
    <w:rsid w:val="00CC7360"/>
    <w:rsid w:val="00CD0E33"/>
    <w:rsid w:val="00CD3666"/>
    <w:rsid w:val="00CD5DD4"/>
    <w:rsid w:val="00CE0E3F"/>
    <w:rsid w:val="00CE17AC"/>
    <w:rsid w:val="00CE3040"/>
    <w:rsid w:val="00CE3CD1"/>
    <w:rsid w:val="00CE47F8"/>
    <w:rsid w:val="00CE67AB"/>
    <w:rsid w:val="00CF15AD"/>
    <w:rsid w:val="00CF217B"/>
    <w:rsid w:val="00CF2846"/>
    <w:rsid w:val="00CF2C47"/>
    <w:rsid w:val="00CF2CDF"/>
    <w:rsid w:val="00CF3947"/>
    <w:rsid w:val="00CF5099"/>
    <w:rsid w:val="00CF7B25"/>
    <w:rsid w:val="00D00204"/>
    <w:rsid w:val="00D01B9F"/>
    <w:rsid w:val="00D02507"/>
    <w:rsid w:val="00D04628"/>
    <w:rsid w:val="00D16155"/>
    <w:rsid w:val="00D201C8"/>
    <w:rsid w:val="00D20555"/>
    <w:rsid w:val="00D21B43"/>
    <w:rsid w:val="00D22B72"/>
    <w:rsid w:val="00D2440B"/>
    <w:rsid w:val="00D2467F"/>
    <w:rsid w:val="00D26223"/>
    <w:rsid w:val="00D277B7"/>
    <w:rsid w:val="00D30CB3"/>
    <w:rsid w:val="00D40259"/>
    <w:rsid w:val="00D40999"/>
    <w:rsid w:val="00D411BF"/>
    <w:rsid w:val="00D4219A"/>
    <w:rsid w:val="00D430B3"/>
    <w:rsid w:val="00D445F9"/>
    <w:rsid w:val="00D453EB"/>
    <w:rsid w:val="00D45AB9"/>
    <w:rsid w:val="00D45CF3"/>
    <w:rsid w:val="00D46F3D"/>
    <w:rsid w:val="00D53280"/>
    <w:rsid w:val="00D5331C"/>
    <w:rsid w:val="00D571E9"/>
    <w:rsid w:val="00D6069F"/>
    <w:rsid w:val="00D62255"/>
    <w:rsid w:val="00D63CC0"/>
    <w:rsid w:val="00D6413A"/>
    <w:rsid w:val="00D642BE"/>
    <w:rsid w:val="00D65FEA"/>
    <w:rsid w:val="00D660B8"/>
    <w:rsid w:val="00D67EE1"/>
    <w:rsid w:val="00D67F43"/>
    <w:rsid w:val="00D7051E"/>
    <w:rsid w:val="00D70ADF"/>
    <w:rsid w:val="00D71528"/>
    <w:rsid w:val="00D71DA2"/>
    <w:rsid w:val="00D72E80"/>
    <w:rsid w:val="00D74101"/>
    <w:rsid w:val="00D74D8F"/>
    <w:rsid w:val="00D74DAD"/>
    <w:rsid w:val="00D7509F"/>
    <w:rsid w:val="00D7551C"/>
    <w:rsid w:val="00D7553A"/>
    <w:rsid w:val="00D75883"/>
    <w:rsid w:val="00D75E00"/>
    <w:rsid w:val="00D75E60"/>
    <w:rsid w:val="00D75FC0"/>
    <w:rsid w:val="00D77078"/>
    <w:rsid w:val="00D774DE"/>
    <w:rsid w:val="00D77C4F"/>
    <w:rsid w:val="00D77D23"/>
    <w:rsid w:val="00D80257"/>
    <w:rsid w:val="00D82E0C"/>
    <w:rsid w:val="00D84B99"/>
    <w:rsid w:val="00D84CFD"/>
    <w:rsid w:val="00D84F7C"/>
    <w:rsid w:val="00D852AD"/>
    <w:rsid w:val="00D867C9"/>
    <w:rsid w:val="00D86FA9"/>
    <w:rsid w:val="00D87DD1"/>
    <w:rsid w:val="00D90EE8"/>
    <w:rsid w:val="00D9231C"/>
    <w:rsid w:val="00D934B3"/>
    <w:rsid w:val="00D934EE"/>
    <w:rsid w:val="00D94619"/>
    <w:rsid w:val="00D947EC"/>
    <w:rsid w:val="00D94BF0"/>
    <w:rsid w:val="00D978FF"/>
    <w:rsid w:val="00DA42C0"/>
    <w:rsid w:val="00DB1763"/>
    <w:rsid w:val="00DB2216"/>
    <w:rsid w:val="00DB4012"/>
    <w:rsid w:val="00DB41E1"/>
    <w:rsid w:val="00DB5BD5"/>
    <w:rsid w:val="00DB704E"/>
    <w:rsid w:val="00DC01B7"/>
    <w:rsid w:val="00DC0C9F"/>
    <w:rsid w:val="00DC40D0"/>
    <w:rsid w:val="00DC4E7F"/>
    <w:rsid w:val="00DC58C8"/>
    <w:rsid w:val="00DC616B"/>
    <w:rsid w:val="00DD00D0"/>
    <w:rsid w:val="00DD0DA0"/>
    <w:rsid w:val="00DD2E52"/>
    <w:rsid w:val="00DD336C"/>
    <w:rsid w:val="00DD5B02"/>
    <w:rsid w:val="00DD5FF9"/>
    <w:rsid w:val="00DD7478"/>
    <w:rsid w:val="00DE18F5"/>
    <w:rsid w:val="00DE315B"/>
    <w:rsid w:val="00DE3404"/>
    <w:rsid w:val="00DE5248"/>
    <w:rsid w:val="00DF1011"/>
    <w:rsid w:val="00DF14DC"/>
    <w:rsid w:val="00DF1C51"/>
    <w:rsid w:val="00DF2CF7"/>
    <w:rsid w:val="00DF4103"/>
    <w:rsid w:val="00DF49E5"/>
    <w:rsid w:val="00E0107B"/>
    <w:rsid w:val="00E033E3"/>
    <w:rsid w:val="00E039EC"/>
    <w:rsid w:val="00E05785"/>
    <w:rsid w:val="00E06C5C"/>
    <w:rsid w:val="00E10DDC"/>
    <w:rsid w:val="00E13C29"/>
    <w:rsid w:val="00E15B3C"/>
    <w:rsid w:val="00E16036"/>
    <w:rsid w:val="00E16534"/>
    <w:rsid w:val="00E203B2"/>
    <w:rsid w:val="00E25B7D"/>
    <w:rsid w:val="00E264FC"/>
    <w:rsid w:val="00E27428"/>
    <w:rsid w:val="00E30EC6"/>
    <w:rsid w:val="00E327EB"/>
    <w:rsid w:val="00E336DD"/>
    <w:rsid w:val="00E37348"/>
    <w:rsid w:val="00E40197"/>
    <w:rsid w:val="00E42DD1"/>
    <w:rsid w:val="00E45363"/>
    <w:rsid w:val="00E46C6F"/>
    <w:rsid w:val="00E471EF"/>
    <w:rsid w:val="00E47AF6"/>
    <w:rsid w:val="00E50C54"/>
    <w:rsid w:val="00E5139F"/>
    <w:rsid w:val="00E514F4"/>
    <w:rsid w:val="00E51FC0"/>
    <w:rsid w:val="00E526D2"/>
    <w:rsid w:val="00E55059"/>
    <w:rsid w:val="00E556C5"/>
    <w:rsid w:val="00E57443"/>
    <w:rsid w:val="00E6195B"/>
    <w:rsid w:val="00E61B0E"/>
    <w:rsid w:val="00E61B6A"/>
    <w:rsid w:val="00E632F2"/>
    <w:rsid w:val="00E6710B"/>
    <w:rsid w:val="00E711A0"/>
    <w:rsid w:val="00E72CBF"/>
    <w:rsid w:val="00E77544"/>
    <w:rsid w:val="00E77D20"/>
    <w:rsid w:val="00E77FF6"/>
    <w:rsid w:val="00E803B8"/>
    <w:rsid w:val="00E843A5"/>
    <w:rsid w:val="00E85441"/>
    <w:rsid w:val="00E85C2F"/>
    <w:rsid w:val="00E90280"/>
    <w:rsid w:val="00E903E3"/>
    <w:rsid w:val="00E90E7A"/>
    <w:rsid w:val="00E9281B"/>
    <w:rsid w:val="00E92C91"/>
    <w:rsid w:val="00E9560B"/>
    <w:rsid w:val="00E96F84"/>
    <w:rsid w:val="00E97131"/>
    <w:rsid w:val="00EA18F2"/>
    <w:rsid w:val="00EA1EE6"/>
    <w:rsid w:val="00EA2340"/>
    <w:rsid w:val="00EA6B5C"/>
    <w:rsid w:val="00EA70F7"/>
    <w:rsid w:val="00EB2350"/>
    <w:rsid w:val="00EB2B27"/>
    <w:rsid w:val="00EB3F50"/>
    <w:rsid w:val="00EB5011"/>
    <w:rsid w:val="00EB62F7"/>
    <w:rsid w:val="00EC20D3"/>
    <w:rsid w:val="00EC35BD"/>
    <w:rsid w:val="00EC3F51"/>
    <w:rsid w:val="00EC579A"/>
    <w:rsid w:val="00EC684B"/>
    <w:rsid w:val="00EC694B"/>
    <w:rsid w:val="00ED0009"/>
    <w:rsid w:val="00ED35F9"/>
    <w:rsid w:val="00ED36B6"/>
    <w:rsid w:val="00ED4371"/>
    <w:rsid w:val="00ED43B6"/>
    <w:rsid w:val="00ED556D"/>
    <w:rsid w:val="00ED59F5"/>
    <w:rsid w:val="00EE3788"/>
    <w:rsid w:val="00EE5601"/>
    <w:rsid w:val="00EF0AA5"/>
    <w:rsid w:val="00EF0BCA"/>
    <w:rsid w:val="00EF0ED1"/>
    <w:rsid w:val="00EF2BDC"/>
    <w:rsid w:val="00EF3D7A"/>
    <w:rsid w:val="00EF57B9"/>
    <w:rsid w:val="00EF76F9"/>
    <w:rsid w:val="00F00198"/>
    <w:rsid w:val="00F01D12"/>
    <w:rsid w:val="00F03959"/>
    <w:rsid w:val="00F04068"/>
    <w:rsid w:val="00F04162"/>
    <w:rsid w:val="00F13183"/>
    <w:rsid w:val="00F1346B"/>
    <w:rsid w:val="00F1398E"/>
    <w:rsid w:val="00F1533E"/>
    <w:rsid w:val="00F157D0"/>
    <w:rsid w:val="00F16E79"/>
    <w:rsid w:val="00F17327"/>
    <w:rsid w:val="00F17AA4"/>
    <w:rsid w:val="00F2011D"/>
    <w:rsid w:val="00F20C94"/>
    <w:rsid w:val="00F21C26"/>
    <w:rsid w:val="00F21FE1"/>
    <w:rsid w:val="00F230AD"/>
    <w:rsid w:val="00F2459C"/>
    <w:rsid w:val="00F26E37"/>
    <w:rsid w:val="00F270D5"/>
    <w:rsid w:val="00F27FD3"/>
    <w:rsid w:val="00F314D2"/>
    <w:rsid w:val="00F31E9D"/>
    <w:rsid w:val="00F34A02"/>
    <w:rsid w:val="00F36CA0"/>
    <w:rsid w:val="00F423C0"/>
    <w:rsid w:val="00F440CE"/>
    <w:rsid w:val="00F446DF"/>
    <w:rsid w:val="00F51186"/>
    <w:rsid w:val="00F53629"/>
    <w:rsid w:val="00F5674D"/>
    <w:rsid w:val="00F57822"/>
    <w:rsid w:val="00F578C6"/>
    <w:rsid w:val="00F606E0"/>
    <w:rsid w:val="00F61557"/>
    <w:rsid w:val="00F66DAA"/>
    <w:rsid w:val="00F66E90"/>
    <w:rsid w:val="00F67EAF"/>
    <w:rsid w:val="00F70E00"/>
    <w:rsid w:val="00F729D8"/>
    <w:rsid w:val="00F737F2"/>
    <w:rsid w:val="00F757D1"/>
    <w:rsid w:val="00F75DDD"/>
    <w:rsid w:val="00F77474"/>
    <w:rsid w:val="00F77E75"/>
    <w:rsid w:val="00F815D0"/>
    <w:rsid w:val="00F844AD"/>
    <w:rsid w:val="00F84B5C"/>
    <w:rsid w:val="00F859D1"/>
    <w:rsid w:val="00F865E6"/>
    <w:rsid w:val="00F86FEB"/>
    <w:rsid w:val="00F87168"/>
    <w:rsid w:val="00F91B07"/>
    <w:rsid w:val="00F92874"/>
    <w:rsid w:val="00F9349E"/>
    <w:rsid w:val="00F93A2D"/>
    <w:rsid w:val="00F93D79"/>
    <w:rsid w:val="00F94E55"/>
    <w:rsid w:val="00F952D5"/>
    <w:rsid w:val="00F96BE5"/>
    <w:rsid w:val="00FA01C2"/>
    <w:rsid w:val="00FA0F8F"/>
    <w:rsid w:val="00FA3AE0"/>
    <w:rsid w:val="00FA6155"/>
    <w:rsid w:val="00FB4517"/>
    <w:rsid w:val="00FB5192"/>
    <w:rsid w:val="00FB610F"/>
    <w:rsid w:val="00FB6983"/>
    <w:rsid w:val="00FB6995"/>
    <w:rsid w:val="00FB7E80"/>
    <w:rsid w:val="00FB7F41"/>
    <w:rsid w:val="00FC0019"/>
    <w:rsid w:val="00FC15F0"/>
    <w:rsid w:val="00FC4519"/>
    <w:rsid w:val="00FC5A3B"/>
    <w:rsid w:val="00FC5F72"/>
    <w:rsid w:val="00FC6649"/>
    <w:rsid w:val="00FD08C1"/>
    <w:rsid w:val="00FD195F"/>
    <w:rsid w:val="00FD39E3"/>
    <w:rsid w:val="00FD40F7"/>
    <w:rsid w:val="00FD48FB"/>
    <w:rsid w:val="00FD51BF"/>
    <w:rsid w:val="00FE0720"/>
    <w:rsid w:val="00FE0D6F"/>
    <w:rsid w:val="00FE51DD"/>
    <w:rsid w:val="00FE5873"/>
    <w:rsid w:val="00FF0DCD"/>
    <w:rsid w:val="00FF30A6"/>
    <w:rsid w:val="00FF4294"/>
    <w:rsid w:val="00FF4F1D"/>
    <w:rsid w:val="00FF65DA"/>
    <w:rsid w:val="00FF7A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BF2933"/>
  <w15:chartTrackingRefBased/>
  <w15:docId w15:val="{09B89ED0-A6D7-4317-94A3-441760CA9D2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067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7263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7263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72636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72636"/>
    <w:rPr>
      <w:rFonts w:ascii="Calibri" w:hAnsi="Calibri" w:cs="Calibri"/>
      <w:noProof/>
    </w:rPr>
  </w:style>
  <w:style w:type="character" w:styleId="Emphasis">
    <w:name w:val="Emphasis"/>
    <w:basedOn w:val="DefaultParagraphFont"/>
    <w:uiPriority w:val="20"/>
    <w:qFormat/>
    <w:rsid w:val="007C568E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771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9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73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4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71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6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48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6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3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64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78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8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8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12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7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8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0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2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55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14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2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05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9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3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88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94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7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8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4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2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39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301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4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1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4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0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2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7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3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03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8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88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71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13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8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8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63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907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289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637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29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418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531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6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11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150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76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648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22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03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63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674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14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0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79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276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94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4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103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869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565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22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22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6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041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781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6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30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91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42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43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81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17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247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29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448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174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91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4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97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3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28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546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55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52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10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276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122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622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857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97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555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33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51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566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53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63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43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8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78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214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5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964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23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62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16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635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8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39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7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472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9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63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90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362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59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25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38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965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549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6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98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10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61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2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592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50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8352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043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53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897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090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06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822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39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984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55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40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839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53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269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34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638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05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2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4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35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70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01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0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187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54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81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560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07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57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6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15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23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042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7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26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622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591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79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02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52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728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8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707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715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59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63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822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05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51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448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88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04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58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380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093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4892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5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96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78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8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73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95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367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53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888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21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213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761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3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390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74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52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419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156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179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4178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6028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38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364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2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403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5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36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2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26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340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87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67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053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55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276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5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3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9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18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27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50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16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971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85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6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18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864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611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61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53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97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951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58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0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8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794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496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319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88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0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37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523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0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6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8084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74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75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41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9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3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588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746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259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567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829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14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9027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90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1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76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953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72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87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84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036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41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31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280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31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36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110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454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18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11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70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95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57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346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35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47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225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4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0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47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86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67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75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91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69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806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31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08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515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587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91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52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5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26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34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082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405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2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3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21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34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63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13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376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5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1340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9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317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162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4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2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86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794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164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861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2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1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37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97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5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63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87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531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06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825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190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514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902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94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17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062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05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6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98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17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19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545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17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24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835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562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37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67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41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308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99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8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15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659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46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7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20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3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098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990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03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288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0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52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784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785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90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255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92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20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741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8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913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7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0822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473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54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03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8512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25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173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5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287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80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736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22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543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09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01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486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336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7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47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94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9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18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7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81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00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66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781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87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0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501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9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5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57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076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709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432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76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645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834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276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44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53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274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90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04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92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700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5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565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03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53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19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73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85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634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5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868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147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538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73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011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18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375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94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615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265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00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63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60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9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813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284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51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34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596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86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661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12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587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82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861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18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531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75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004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50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39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866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05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533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34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039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2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275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12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90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01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78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444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57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851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39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24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51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79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83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9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14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041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61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07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5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763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91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84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3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389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006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62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63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6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853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7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14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4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75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58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26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038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39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21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912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02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73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81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673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634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03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231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44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9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8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1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596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0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977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90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139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76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6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38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62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63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2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270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62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958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8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386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8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5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126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1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712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9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720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88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962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31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134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329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6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9556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53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42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04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427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0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052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89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167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161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0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52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3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484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6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7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834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11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18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76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36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13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754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34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795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83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920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38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01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057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37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386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890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256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1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156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050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93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044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0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788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17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60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49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346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547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3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323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95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84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117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0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8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78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86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059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9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423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1</TotalTime>
  <Pages>67</Pages>
  <Words>144637</Words>
  <Characters>824432</Characters>
  <Application>Microsoft Office Word</Application>
  <DocSecurity>0</DocSecurity>
  <Lines>6870</Lines>
  <Paragraphs>19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1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lison Walker</dc:creator>
  <cp:keywords/>
  <dc:description/>
  <cp:lastModifiedBy>Allison Walker</cp:lastModifiedBy>
  <cp:revision>119</cp:revision>
  <dcterms:created xsi:type="dcterms:W3CDTF">2020-07-29T15:17:00Z</dcterms:created>
  <dcterms:modified xsi:type="dcterms:W3CDTF">2020-07-29T20:18:00Z</dcterms:modified>
</cp:coreProperties>
</file>